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1AA7B2" w14:textId="60E9A39F" w:rsidR="00B74F7C" w:rsidRPr="00B74F7C" w:rsidRDefault="00B74F7C" w:rsidP="00B74F7C">
      <w:pPr>
        <w:pStyle w:val="Caption"/>
        <w:keepNext/>
        <w:rPr>
          <w:b/>
          <w:i w:val="0"/>
          <w:sz w:val="22"/>
          <w:szCs w:val="22"/>
        </w:rPr>
      </w:pPr>
      <w:bookmarkStart w:id="0" w:name="_GoBack"/>
      <w:bookmarkEnd w:id="0"/>
      <w:r w:rsidRPr="00B74F7C">
        <w:rPr>
          <w:b/>
          <w:i w:val="0"/>
          <w:sz w:val="22"/>
          <w:szCs w:val="22"/>
        </w:rPr>
        <w:t xml:space="preserve">Additional file 3: </w:t>
      </w:r>
      <w:r>
        <w:rPr>
          <w:b/>
          <w:i w:val="0"/>
          <w:sz w:val="22"/>
          <w:szCs w:val="22"/>
        </w:rPr>
        <w:t>Detailed characteristics on all 81 studies included</w:t>
      </w:r>
    </w:p>
    <w:tbl>
      <w:tblPr>
        <w:tblStyle w:val="TableGrid"/>
        <w:tblpPr w:leftFromText="141" w:rightFromText="141" w:vertAnchor="text" w:tblpX="-810" w:tblpY="1"/>
        <w:tblOverlap w:val="never"/>
        <w:tblW w:w="16487" w:type="dxa"/>
        <w:tblLayout w:type="fixed"/>
        <w:tblLook w:val="04A0" w:firstRow="1" w:lastRow="0" w:firstColumn="1" w:lastColumn="0" w:noHBand="0" w:noVBand="1"/>
      </w:tblPr>
      <w:tblGrid>
        <w:gridCol w:w="1776"/>
        <w:gridCol w:w="1811"/>
        <w:gridCol w:w="1526"/>
        <w:gridCol w:w="989"/>
        <w:gridCol w:w="1413"/>
        <w:gridCol w:w="1356"/>
        <w:gridCol w:w="2303"/>
        <w:gridCol w:w="1393"/>
        <w:gridCol w:w="45"/>
        <w:gridCol w:w="1610"/>
        <w:gridCol w:w="1358"/>
        <w:gridCol w:w="907"/>
      </w:tblGrid>
      <w:tr w:rsidR="00F04F60" w:rsidRPr="005F3AA9" w14:paraId="39D8298E" w14:textId="77777777" w:rsidTr="00346ACE">
        <w:trPr>
          <w:tblHeader/>
        </w:trPr>
        <w:tc>
          <w:tcPr>
            <w:tcW w:w="1776" w:type="dxa"/>
          </w:tcPr>
          <w:p w14:paraId="6D65A8A5" w14:textId="77777777" w:rsidR="00402CDE" w:rsidRPr="005F3AA9" w:rsidRDefault="00402CDE" w:rsidP="00CB431A">
            <w:pPr>
              <w:rPr>
                <w:b/>
                <w:sz w:val="22"/>
                <w:szCs w:val="22"/>
              </w:rPr>
            </w:pPr>
            <w:r w:rsidRPr="005F3AA9">
              <w:rPr>
                <w:b/>
                <w:sz w:val="22"/>
                <w:szCs w:val="22"/>
              </w:rPr>
              <w:t>First author, year, country</w:t>
            </w:r>
          </w:p>
        </w:tc>
        <w:tc>
          <w:tcPr>
            <w:tcW w:w="1811" w:type="dxa"/>
          </w:tcPr>
          <w:p w14:paraId="7003C477" w14:textId="070F5F5E" w:rsidR="00402CDE" w:rsidRPr="005F3AA9" w:rsidRDefault="00402CDE" w:rsidP="00CB431A">
            <w:pPr>
              <w:rPr>
                <w:b/>
                <w:sz w:val="22"/>
                <w:szCs w:val="22"/>
              </w:rPr>
            </w:pPr>
            <w:r w:rsidRPr="005F3AA9">
              <w:rPr>
                <w:b/>
                <w:sz w:val="22"/>
                <w:szCs w:val="22"/>
              </w:rPr>
              <w:t xml:space="preserve">Sample characteristics </w:t>
            </w:r>
          </w:p>
        </w:tc>
        <w:tc>
          <w:tcPr>
            <w:tcW w:w="1526" w:type="dxa"/>
          </w:tcPr>
          <w:p w14:paraId="5B94F341" w14:textId="2F2DE67D" w:rsidR="00402CDE" w:rsidRPr="005F3AA9" w:rsidRDefault="00402CDE" w:rsidP="00CB431A">
            <w:pPr>
              <w:rPr>
                <w:b/>
                <w:sz w:val="22"/>
                <w:szCs w:val="22"/>
              </w:rPr>
            </w:pPr>
            <w:r w:rsidRPr="005F3AA9">
              <w:rPr>
                <w:b/>
                <w:sz w:val="22"/>
                <w:szCs w:val="22"/>
              </w:rPr>
              <w:t xml:space="preserve">Study design </w:t>
            </w:r>
          </w:p>
        </w:tc>
        <w:tc>
          <w:tcPr>
            <w:tcW w:w="989" w:type="dxa"/>
          </w:tcPr>
          <w:p w14:paraId="7C44DF59" w14:textId="55ED279E" w:rsidR="00402CDE" w:rsidRPr="005F3AA9" w:rsidRDefault="00402CDE" w:rsidP="00CB431A">
            <w:pPr>
              <w:rPr>
                <w:b/>
                <w:sz w:val="22"/>
                <w:szCs w:val="22"/>
              </w:rPr>
            </w:pPr>
            <w:r w:rsidRPr="005F3AA9">
              <w:rPr>
                <w:b/>
                <w:sz w:val="22"/>
                <w:szCs w:val="22"/>
              </w:rPr>
              <w:t>Dietary assess-ment</w:t>
            </w:r>
          </w:p>
        </w:tc>
        <w:tc>
          <w:tcPr>
            <w:tcW w:w="1413" w:type="dxa"/>
          </w:tcPr>
          <w:p w14:paraId="6FB4F36B" w14:textId="273B4007" w:rsidR="00402CDE" w:rsidRPr="005F3AA9" w:rsidRDefault="00402CDE" w:rsidP="00CB431A">
            <w:pPr>
              <w:rPr>
                <w:b/>
                <w:sz w:val="22"/>
                <w:szCs w:val="22"/>
              </w:rPr>
            </w:pPr>
            <w:r w:rsidRPr="005F3AA9">
              <w:rPr>
                <w:b/>
                <w:sz w:val="22"/>
                <w:szCs w:val="22"/>
              </w:rPr>
              <w:t>Validity dietary assessment</w:t>
            </w:r>
          </w:p>
        </w:tc>
        <w:tc>
          <w:tcPr>
            <w:tcW w:w="1356" w:type="dxa"/>
          </w:tcPr>
          <w:p w14:paraId="79395842" w14:textId="08ACFEBB" w:rsidR="00402CDE" w:rsidRPr="005F3AA9" w:rsidRDefault="00402CDE" w:rsidP="00CB431A">
            <w:pPr>
              <w:rPr>
                <w:b/>
                <w:sz w:val="22"/>
                <w:szCs w:val="22"/>
              </w:rPr>
            </w:pPr>
            <w:r w:rsidRPr="005F3AA9">
              <w:rPr>
                <w:b/>
                <w:sz w:val="22"/>
                <w:szCs w:val="22"/>
              </w:rPr>
              <w:t>Sub-groups</w:t>
            </w:r>
          </w:p>
        </w:tc>
        <w:tc>
          <w:tcPr>
            <w:tcW w:w="2303" w:type="dxa"/>
          </w:tcPr>
          <w:p w14:paraId="27FBD0CB" w14:textId="5E31C6B3" w:rsidR="00402CDE" w:rsidRPr="005F3AA9" w:rsidRDefault="00402CDE" w:rsidP="00CB431A">
            <w:pPr>
              <w:rPr>
                <w:b/>
                <w:sz w:val="22"/>
                <w:szCs w:val="22"/>
              </w:rPr>
            </w:pPr>
            <w:r w:rsidRPr="005F3AA9">
              <w:rPr>
                <w:b/>
                <w:sz w:val="22"/>
                <w:szCs w:val="22"/>
              </w:rPr>
              <w:t>Dietary factor</w:t>
            </w:r>
          </w:p>
        </w:tc>
        <w:tc>
          <w:tcPr>
            <w:tcW w:w="1438" w:type="dxa"/>
            <w:gridSpan w:val="2"/>
          </w:tcPr>
          <w:p w14:paraId="0285B61F" w14:textId="7FFBFC85" w:rsidR="00402CDE" w:rsidRPr="005F3AA9" w:rsidRDefault="00402CDE" w:rsidP="00CB431A">
            <w:pPr>
              <w:rPr>
                <w:b/>
                <w:sz w:val="22"/>
                <w:szCs w:val="22"/>
              </w:rPr>
            </w:pPr>
            <w:r w:rsidRPr="005F3AA9">
              <w:rPr>
                <w:b/>
                <w:sz w:val="22"/>
                <w:szCs w:val="22"/>
              </w:rPr>
              <w:t>Effect estimates</w:t>
            </w:r>
          </w:p>
        </w:tc>
        <w:tc>
          <w:tcPr>
            <w:tcW w:w="1610" w:type="dxa"/>
          </w:tcPr>
          <w:p w14:paraId="6803836F" w14:textId="77777777" w:rsidR="00402CDE" w:rsidRPr="005F3AA9" w:rsidRDefault="00402CDE" w:rsidP="00CB431A">
            <w:pPr>
              <w:rPr>
                <w:b/>
                <w:sz w:val="22"/>
                <w:szCs w:val="22"/>
              </w:rPr>
            </w:pPr>
            <w:r w:rsidRPr="005F3AA9">
              <w:rPr>
                <w:b/>
                <w:sz w:val="22"/>
                <w:szCs w:val="22"/>
              </w:rPr>
              <w:t>Statistical method,</w:t>
            </w:r>
          </w:p>
          <w:p w14:paraId="5EA8637B" w14:textId="4ABD36B6" w:rsidR="00402CDE" w:rsidRPr="005F3AA9" w:rsidRDefault="00402CDE" w:rsidP="00CB431A">
            <w:pPr>
              <w:rPr>
                <w:b/>
                <w:sz w:val="22"/>
                <w:szCs w:val="22"/>
              </w:rPr>
            </w:pPr>
            <w:r w:rsidRPr="005F3AA9">
              <w:rPr>
                <w:b/>
                <w:sz w:val="22"/>
                <w:szCs w:val="22"/>
              </w:rPr>
              <w:t>Effect size</w:t>
            </w:r>
          </w:p>
        </w:tc>
        <w:tc>
          <w:tcPr>
            <w:tcW w:w="1358" w:type="dxa"/>
          </w:tcPr>
          <w:p w14:paraId="7CFD4391" w14:textId="48345040" w:rsidR="00402CDE" w:rsidRPr="005F3AA9" w:rsidRDefault="00402CDE" w:rsidP="00CB431A">
            <w:pPr>
              <w:rPr>
                <w:b/>
                <w:sz w:val="22"/>
                <w:szCs w:val="22"/>
              </w:rPr>
            </w:pPr>
            <w:r w:rsidRPr="005F3AA9">
              <w:rPr>
                <w:b/>
                <w:sz w:val="22"/>
                <w:szCs w:val="22"/>
              </w:rPr>
              <w:t>Selection bias</w:t>
            </w:r>
          </w:p>
        </w:tc>
        <w:tc>
          <w:tcPr>
            <w:tcW w:w="907" w:type="dxa"/>
          </w:tcPr>
          <w:p w14:paraId="1B161960" w14:textId="77777777" w:rsidR="00402CDE" w:rsidRPr="005F3AA9" w:rsidRDefault="00402CDE" w:rsidP="00CB431A">
            <w:pPr>
              <w:rPr>
                <w:b/>
                <w:sz w:val="22"/>
                <w:szCs w:val="22"/>
              </w:rPr>
            </w:pPr>
            <w:r w:rsidRPr="005F3AA9">
              <w:rPr>
                <w:b/>
                <w:sz w:val="22"/>
                <w:szCs w:val="22"/>
              </w:rPr>
              <w:t>Quality Score</w:t>
            </w:r>
          </w:p>
        </w:tc>
      </w:tr>
      <w:tr w:rsidR="00366309" w:rsidRPr="005F3AA9" w14:paraId="1C1C1B2A" w14:textId="77777777" w:rsidTr="00346ACE">
        <w:tc>
          <w:tcPr>
            <w:tcW w:w="1776" w:type="dxa"/>
            <w:shd w:val="clear" w:color="auto" w:fill="BFBFBF" w:themeFill="background1" w:themeFillShade="BF"/>
          </w:tcPr>
          <w:p w14:paraId="5BD66CF5" w14:textId="77777777" w:rsidR="00402CDE" w:rsidRPr="005F3AA9" w:rsidRDefault="00402CDE" w:rsidP="00CB431A">
            <w:pPr>
              <w:rPr>
                <w:b/>
                <w:sz w:val="22"/>
                <w:szCs w:val="22"/>
              </w:rPr>
            </w:pPr>
          </w:p>
        </w:tc>
        <w:tc>
          <w:tcPr>
            <w:tcW w:w="14711" w:type="dxa"/>
            <w:gridSpan w:val="11"/>
            <w:shd w:val="clear" w:color="auto" w:fill="BFBFBF" w:themeFill="background1" w:themeFillShade="BF"/>
          </w:tcPr>
          <w:p w14:paraId="34BEF079" w14:textId="0BEB4583" w:rsidR="00402CDE" w:rsidRPr="005F3AA9" w:rsidRDefault="00402CDE" w:rsidP="00CB431A">
            <w:pPr>
              <w:rPr>
                <w:b/>
                <w:sz w:val="22"/>
                <w:szCs w:val="22"/>
              </w:rPr>
            </w:pPr>
            <w:r w:rsidRPr="005F3AA9">
              <w:rPr>
                <w:b/>
                <w:sz w:val="22"/>
                <w:szCs w:val="22"/>
              </w:rPr>
              <w:t>Outcome: Fasting triglycerides</w:t>
            </w:r>
          </w:p>
        </w:tc>
      </w:tr>
      <w:tr w:rsidR="00CB431A" w:rsidRPr="005F3AA9" w14:paraId="30244D12" w14:textId="77777777" w:rsidTr="00346ACE">
        <w:tc>
          <w:tcPr>
            <w:tcW w:w="1776" w:type="dxa"/>
          </w:tcPr>
          <w:p w14:paraId="7D4ADF7D" w14:textId="2F4A13D4" w:rsidR="00C32A2A" w:rsidRPr="005F3AA9" w:rsidRDefault="00C32A2A" w:rsidP="00CB431A">
            <w:pPr>
              <w:rPr>
                <w:sz w:val="22"/>
                <w:szCs w:val="22"/>
              </w:rPr>
            </w:pPr>
            <w:r w:rsidRPr="005F3AA9">
              <w:rPr>
                <w:sz w:val="22"/>
                <w:szCs w:val="22"/>
              </w:rPr>
              <w:t>Ambrosini et al. 2010, Australia</w: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w:t>
            </w:r>
            <w:r w:rsidRPr="005F3AA9">
              <w:rPr>
                <w:sz w:val="22"/>
                <w:szCs w:val="22"/>
              </w:rPr>
              <w:fldChar w:fldCharType="end"/>
            </w:r>
          </w:p>
        </w:tc>
        <w:tc>
          <w:tcPr>
            <w:tcW w:w="1811" w:type="dxa"/>
          </w:tcPr>
          <w:p w14:paraId="07A68711" w14:textId="36FA3EEF" w:rsidR="00C32A2A" w:rsidRPr="005F3AA9" w:rsidRDefault="00C32A2A" w:rsidP="00CB431A">
            <w:pPr>
              <w:rPr>
                <w:sz w:val="22"/>
                <w:szCs w:val="22"/>
              </w:rPr>
            </w:pPr>
            <w:r w:rsidRPr="005F3AA9">
              <w:rPr>
                <w:sz w:val="22"/>
                <w:szCs w:val="22"/>
              </w:rPr>
              <w:t>n: 1139;</w:t>
            </w:r>
          </w:p>
          <w:p w14:paraId="1A98415D" w14:textId="77777777" w:rsidR="00C32A2A" w:rsidRPr="005F3AA9" w:rsidRDefault="00C32A2A" w:rsidP="00CB431A">
            <w:pPr>
              <w:rPr>
                <w:sz w:val="22"/>
                <w:szCs w:val="22"/>
              </w:rPr>
            </w:pPr>
            <w:r w:rsidRPr="005F3AA9">
              <w:rPr>
                <w:sz w:val="22"/>
                <w:szCs w:val="22"/>
              </w:rPr>
              <w:t>age: 14;</w:t>
            </w:r>
          </w:p>
          <w:p w14:paraId="3C6CB852" w14:textId="66239E06" w:rsidR="00C32A2A" w:rsidRPr="005F3AA9" w:rsidRDefault="00C32A2A" w:rsidP="00CB431A">
            <w:pPr>
              <w:rPr>
                <w:sz w:val="22"/>
                <w:szCs w:val="22"/>
              </w:rPr>
            </w:pPr>
            <w:r w:rsidRPr="005F3AA9">
              <w:rPr>
                <w:sz w:val="22"/>
                <w:szCs w:val="22"/>
              </w:rPr>
              <w:t>female: 47.9%</w:t>
            </w:r>
          </w:p>
        </w:tc>
        <w:tc>
          <w:tcPr>
            <w:tcW w:w="1526" w:type="dxa"/>
          </w:tcPr>
          <w:p w14:paraId="31E7E9A5" w14:textId="7244FB48" w:rsidR="00C32A2A" w:rsidRPr="005F3AA9" w:rsidRDefault="00C32A2A" w:rsidP="00CB431A">
            <w:pPr>
              <w:rPr>
                <w:sz w:val="22"/>
                <w:szCs w:val="22"/>
              </w:rPr>
            </w:pPr>
            <w:r w:rsidRPr="005F3AA9">
              <w:rPr>
                <w:sz w:val="22"/>
                <w:szCs w:val="22"/>
              </w:rPr>
              <w:t>Cross- sectional; Cohort study</w:t>
            </w:r>
          </w:p>
        </w:tc>
        <w:tc>
          <w:tcPr>
            <w:tcW w:w="989" w:type="dxa"/>
          </w:tcPr>
          <w:p w14:paraId="3C38E7E0" w14:textId="77777777" w:rsidR="00C32A2A" w:rsidRPr="005F3AA9" w:rsidRDefault="00C32A2A" w:rsidP="00CB431A">
            <w:pPr>
              <w:rPr>
                <w:sz w:val="22"/>
                <w:szCs w:val="22"/>
              </w:rPr>
            </w:pPr>
            <w:r w:rsidRPr="005F3AA9">
              <w:rPr>
                <w:sz w:val="22"/>
                <w:szCs w:val="22"/>
              </w:rPr>
              <w:t>FFQ</w:t>
            </w:r>
          </w:p>
          <w:p w14:paraId="28FB4033" w14:textId="18274FB9" w:rsidR="00C32A2A" w:rsidRPr="005F3AA9" w:rsidRDefault="00C32A2A" w:rsidP="00CB431A">
            <w:pPr>
              <w:rPr>
                <w:sz w:val="22"/>
                <w:szCs w:val="22"/>
              </w:rPr>
            </w:pPr>
          </w:p>
        </w:tc>
        <w:tc>
          <w:tcPr>
            <w:tcW w:w="1413" w:type="dxa"/>
          </w:tcPr>
          <w:p w14:paraId="57824B29" w14:textId="5704D178" w:rsidR="00C32A2A" w:rsidRPr="005F3AA9" w:rsidRDefault="00C32A2A" w:rsidP="00CB431A">
            <w:pPr>
              <w:rPr>
                <w:sz w:val="22"/>
                <w:szCs w:val="22"/>
              </w:rPr>
            </w:pPr>
            <w:r w:rsidRPr="005F3AA9">
              <w:rPr>
                <w:sz w:val="22"/>
                <w:szCs w:val="22"/>
              </w:rPr>
              <w:t>Unknown</w:t>
            </w:r>
          </w:p>
        </w:tc>
        <w:tc>
          <w:tcPr>
            <w:tcW w:w="1356" w:type="dxa"/>
          </w:tcPr>
          <w:p w14:paraId="372A2048" w14:textId="4C1EDFF3" w:rsidR="00C32A2A" w:rsidRPr="005F3AA9" w:rsidRDefault="00C32A2A" w:rsidP="00CB431A">
            <w:pPr>
              <w:rPr>
                <w:sz w:val="22"/>
                <w:szCs w:val="22"/>
              </w:rPr>
            </w:pPr>
            <w:r w:rsidRPr="005F3AA9">
              <w:rPr>
                <w:sz w:val="22"/>
                <w:szCs w:val="22"/>
              </w:rPr>
              <w:t>Boys</w:t>
            </w:r>
          </w:p>
          <w:p w14:paraId="0CB30313" w14:textId="77777777" w:rsidR="00CB431A" w:rsidRPr="005F3AA9" w:rsidRDefault="00CB431A" w:rsidP="00CB431A">
            <w:pPr>
              <w:rPr>
                <w:sz w:val="22"/>
                <w:szCs w:val="22"/>
              </w:rPr>
            </w:pPr>
          </w:p>
          <w:p w14:paraId="4A89A939" w14:textId="77777777" w:rsidR="00CB431A" w:rsidRPr="005F3AA9" w:rsidRDefault="00CB431A" w:rsidP="00CB431A">
            <w:pPr>
              <w:rPr>
                <w:sz w:val="22"/>
                <w:szCs w:val="22"/>
              </w:rPr>
            </w:pPr>
          </w:p>
          <w:p w14:paraId="3E6013A4" w14:textId="77777777" w:rsidR="00C32A2A" w:rsidRPr="005F3AA9" w:rsidRDefault="00C32A2A" w:rsidP="00CB431A">
            <w:pPr>
              <w:rPr>
                <w:sz w:val="22"/>
                <w:szCs w:val="22"/>
              </w:rPr>
            </w:pPr>
          </w:p>
          <w:p w14:paraId="49DAB586" w14:textId="06DE5086" w:rsidR="00C32A2A" w:rsidRPr="005F3AA9" w:rsidRDefault="00C32A2A" w:rsidP="00CB431A">
            <w:pPr>
              <w:rPr>
                <w:sz w:val="22"/>
                <w:szCs w:val="22"/>
              </w:rPr>
            </w:pPr>
            <w:r w:rsidRPr="005F3AA9">
              <w:rPr>
                <w:sz w:val="22"/>
                <w:szCs w:val="22"/>
              </w:rPr>
              <w:t>Girls</w:t>
            </w:r>
          </w:p>
        </w:tc>
        <w:tc>
          <w:tcPr>
            <w:tcW w:w="2303" w:type="dxa"/>
          </w:tcPr>
          <w:p w14:paraId="19C3E545" w14:textId="27E294E2" w:rsidR="00C32A2A" w:rsidRPr="005F3AA9" w:rsidRDefault="00C32A2A" w:rsidP="00CB431A">
            <w:pPr>
              <w:rPr>
                <w:sz w:val="22"/>
                <w:szCs w:val="22"/>
              </w:rPr>
            </w:pPr>
            <w:r w:rsidRPr="005F3AA9">
              <w:rPr>
                <w:sz w:val="22"/>
                <w:szCs w:val="22"/>
              </w:rPr>
              <w:t>“Healthy dietary pattern”</w:t>
            </w:r>
          </w:p>
          <w:p w14:paraId="0B3F5193" w14:textId="72DF0826" w:rsidR="00C32A2A" w:rsidRPr="005F3AA9" w:rsidRDefault="00C32A2A" w:rsidP="00CB431A">
            <w:pPr>
              <w:rPr>
                <w:sz w:val="22"/>
                <w:szCs w:val="22"/>
              </w:rPr>
            </w:pPr>
            <w:r w:rsidRPr="005F3AA9">
              <w:rPr>
                <w:sz w:val="22"/>
                <w:szCs w:val="22"/>
              </w:rPr>
              <w:t>“Western dietary pattern”</w:t>
            </w:r>
          </w:p>
          <w:p w14:paraId="17292F26" w14:textId="29AF7C7B" w:rsidR="00C32A2A" w:rsidRPr="005F3AA9" w:rsidRDefault="00C32A2A" w:rsidP="00CB431A">
            <w:pPr>
              <w:rPr>
                <w:sz w:val="22"/>
                <w:szCs w:val="22"/>
              </w:rPr>
            </w:pPr>
            <w:r w:rsidRPr="005F3AA9">
              <w:rPr>
                <w:sz w:val="22"/>
                <w:szCs w:val="22"/>
              </w:rPr>
              <w:t>“Healthy dietary pattern”</w:t>
            </w:r>
          </w:p>
          <w:p w14:paraId="6672BD14" w14:textId="2021E2D1" w:rsidR="00C32A2A" w:rsidRPr="005F3AA9" w:rsidRDefault="00C32A2A" w:rsidP="00CB431A">
            <w:pPr>
              <w:rPr>
                <w:sz w:val="22"/>
                <w:szCs w:val="22"/>
              </w:rPr>
            </w:pPr>
            <w:r w:rsidRPr="005F3AA9">
              <w:rPr>
                <w:sz w:val="22"/>
                <w:szCs w:val="22"/>
              </w:rPr>
              <w:t>“Western dietary pattern”</w:t>
            </w:r>
          </w:p>
        </w:tc>
        <w:tc>
          <w:tcPr>
            <w:tcW w:w="1393" w:type="dxa"/>
          </w:tcPr>
          <w:p w14:paraId="2911135F" w14:textId="41ECAC44" w:rsidR="00C32A2A" w:rsidRPr="005F3AA9" w:rsidRDefault="00C32A2A" w:rsidP="00CB431A">
            <w:pPr>
              <w:rPr>
                <w:sz w:val="22"/>
                <w:szCs w:val="22"/>
                <w:vertAlign w:val="superscript"/>
              </w:rPr>
            </w:pPr>
            <w:r w:rsidRPr="005F3AA9">
              <w:rPr>
                <w:sz w:val="22"/>
                <w:szCs w:val="22"/>
              </w:rPr>
              <w:t>n.s.</w:t>
            </w:r>
            <w:r w:rsidRPr="005F3AA9">
              <w:rPr>
                <w:sz w:val="22"/>
                <w:szCs w:val="22"/>
                <w:vertAlign w:val="superscript"/>
              </w:rPr>
              <w:t>a</w:t>
            </w:r>
          </w:p>
          <w:p w14:paraId="6B79C14B" w14:textId="77777777" w:rsidR="00D26585" w:rsidRPr="005F3AA9" w:rsidRDefault="00D26585" w:rsidP="00CB431A">
            <w:pPr>
              <w:rPr>
                <w:sz w:val="22"/>
                <w:szCs w:val="22"/>
              </w:rPr>
            </w:pPr>
          </w:p>
          <w:p w14:paraId="2DB9AD42" w14:textId="77777777" w:rsidR="00C32A2A" w:rsidRPr="005F3AA9" w:rsidRDefault="00C32A2A" w:rsidP="00CB431A">
            <w:pPr>
              <w:rPr>
                <w:sz w:val="22"/>
                <w:szCs w:val="22"/>
                <w:vertAlign w:val="superscript"/>
              </w:rPr>
            </w:pPr>
            <w:r w:rsidRPr="005F3AA9">
              <w:rPr>
                <w:sz w:val="22"/>
                <w:szCs w:val="22"/>
              </w:rPr>
              <w:t>n.s.</w:t>
            </w:r>
            <w:r w:rsidRPr="005F3AA9">
              <w:rPr>
                <w:sz w:val="22"/>
                <w:szCs w:val="22"/>
                <w:vertAlign w:val="superscript"/>
              </w:rPr>
              <w:t>a</w:t>
            </w:r>
          </w:p>
          <w:p w14:paraId="38F95295" w14:textId="77777777" w:rsidR="00D26585" w:rsidRPr="005F3AA9" w:rsidRDefault="00D26585" w:rsidP="00CB431A">
            <w:pPr>
              <w:rPr>
                <w:sz w:val="22"/>
                <w:szCs w:val="22"/>
              </w:rPr>
            </w:pPr>
          </w:p>
          <w:p w14:paraId="47388E59" w14:textId="77777777" w:rsidR="00C32A2A" w:rsidRPr="005F3AA9" w:rsidRDefault="00C32A2A" w:rsidP="00CB431A">
            <w:pPr>
              <w:rPr>
                <w:sz w:val="22"/>
                <w:szCs w:val="22"/>
                <w:vertAlign w:val="superscript"/>
              </w:rPr>
            </w:pPr>
            <w:r w:rsidRPr="005F3AA9">
              <w:rPr>
                <w:sz w:val="22"/>
                <w:szCs w:val="22"/>
              </w:rPr>
              <w:t>n.s.</w:t>
            </w:r>
            <w:r w:rsidRPr="005F3AA9">
              <w:rPr>
                <w:sz w:val="22"/>
                <w:szCs w:val="22"/>
                <w:vertAlign w:val="superscript"/>
              </w:rPr>
              <w:t>a</w:t>
            </w:r>
          </w:p>
          <w:p w14:paraId="4FE1ED2D" w14:textId="77777777" w:rsidR="00D26585" w:rsidRPr="005F3AA9" w:rsidRDefault="00D26585" w:rsidP="00CB431A">
            <w:pPr>
              <w:rPr>
                <w:sz w:val="22"/>
                <w:szCs w:val="22"/>
              </w:rPr>
            </w:pPr>
          </w:p>
          <w:p w14:paraId="5ACC9B94" w14:textId="1B962B3F" w:rsidR="00C32A2A" w:rsidRPr="005F3AA9" w:rsidRDefault="00C32A2A" w:rsidP="00CB431A">
            <w:pPr>
              <w:rPr>
                <w:sz w:val="22"/>
                <w:szCs w:val="22"/>
              </w:rPr>
            </w:pPr>
            <w:r w:rsidRPr="005F3AA9">
              <w:rPr>
                <w:sz w:val="22"/>
                <w:szCs w:val="22"/>
              </w:rPr>
              <w:t>n.s.</w:t>
            </w:r>
            <w:r w:rsidRPr="005F3AA9">
              <w:rPr>
                <w:sz w:val="22"/>
                <w:szCs w:val="22"/>
                <w:vertAlign w:val="superscript"/>
              </w:rPr>
              <w:t>a</w:t>
            </w:r>
          </w:p>
        </w:tc>
        <w:tc>
          <w:tcPr>
            <w:tcW w:w="1655" w:type="dxa"/>
            <w:gridSpan w:val="2"/>
          </w:tcPr>
          <w:p w14:paraId="1B802EAA" w14:textId="77777777" w:rsidR="00C32A2A" w:rsidRPr="005F3AA9" w:rsidRDefault="00C32A2A" w:rsidP="00CB431A">
            <w:pPr>
              <w:rPr>
                <w:sz w:val="22"/>
                <w:szCs w:val="22"/>
              </w:rPr>
            </w:pPr>
            <w:r w:rsidRPr="005F3AA9">
              <w:rPr>
                <w:sz w:val="22"/>
                <w:szCs w:val="22"/>
              </w:rPr>
              <w:t>ANOVA,</w:t>
            </w:r>
          </w:p>
          <w:p w14:paraId="76796B82" w14:textId="0F95F7E8" w:rsidR="00C32A2A" w:rsidRPr="005F3AA9" w:rsidRDefault="00C32A2A" w:rsidP="00CB431A">
            <w:pPr>
              <w:rPr>
                <w:sz w:val="22"/>
                <w:szCs w:val="22"/>
              </w:rPr>
            </w:pPr>
            <w:r w:rsidRPr="005F3AA9">
              <w:rPr>
                <w:sz w:val="22"/>
                <w:szCs w:val="22"/>
              </w:rPr>
              <w:t xml:space="preserve">Mean </w:t>
            </w:r>
          </w:p>
        </w:tc>
        <w:tc>
          <w:tcPr>
            <w:tcW w:w="1358" w:type="dxa"/>
          </w:tcPr>
          <w:p w14:paraId="2B1E45E6" w14:textId="7E1A5D9B" w:rsidR="00C32A2A" w:rsidRPr="005F3AA9" w:rsidRDefault="00C32A2A" w:rsidP="00CB431A">
            <w:pPr>
              <w:rPr>
                <w:sz w:val="22"/>
                <w:szCs w:val="22"/>
              </w:rPr>
            </w:pPr>
            <w:r w:rsidRPr="005F3AA9">
              <w:rPr>
                <w:sz w:val="22"/>
                <w:szCs w:val="22"/>
              </w:rPr>
              <w:t>No</w:t>
            </w:r>
          </w:p>
        </w:tc>
        <w:tc>
          <w:tcPr>
            <w:tcW w:w="907" w:type="dxa"/>
          </w:tcPr>
          <w:p w14:paraId="436C6325" w14:textId="326C763B" w:rsidR="00C32A2A" w:rsidRPr="005F3AA9" w:rsidRDefault="00C32A2A" w:rsidP="00CB431A">
            <w:pPr>
              <w:rPr>
                <w:sz w:val="22"/>
                <w:szCs w:val="22"/>
              </w:rPr>
            </w:pPr>
            <w:r w:rsidRPr="005F3AA9">
              <w:rPr>
                <w:sz w:val="22"/>
                <w:szCs w:val="22"/>
              </w:rPr>
              <w:t>9</w:t>
            </w:r>
          </w:p>
        </w:tc>
      </w:tr>
      <w:tr w:rsidR="00CB431A" w:rsidRPr="005F3AA9" w14:paraId="49360774" w14:textId="77777777" w:rsidTr="00346ACE">
        <w:tc>
          <w:tcPr>
            <w:tcW w:w="1776" w:type="dxa"/>
          </w:tcPr>
          <w:p w14:paraId="5D736DBD" w14:textId="14F91769" w:rsidR="00C32A2A" w:rsidRPr="005F3AA9" w:rsidRDefault="00C32A2A" w:rsidP="00CB431A">
            <w:pPr>
              <w:rPr>
                <w:sz w:val="22"/>
                <w:szCs w:val="22"/>
              </w:rPr>
            </w:pPr>
            <w:r w:rsidRPr="005F3AA9">
              <w:rPr>
                <w:sz w:val="22"/>
                <w:szCs w:val="22"/>
              </w:rPr>
              <w:t>Ambrosini et al. 2013, Australia</w: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w:t>
            </w:r>
            <w:r w:rsidRPr="005F3AA9">
              <w:rPr>
                <w:sz w:val="22"/>
                <w:szCs w:val="22"/>
              </w:rPr>
              <w:fldChar w:fldCharType="end"/>
            </w:r>
          </w:p>
        </w:tc>
        <w:tc>
          <w:tcPr>
            <w:tcW w:w="1811" w:type="dxa"/>
          </w:tcPr>
          <w:p w14:paraId="503EDB44" w14:textId="394D365C" w:rsidR="00C32A2A" w:rsidRPr="005F3AA9" w:rsidRDefault="00C32A2A" w:rsidP="00CB431A">
            <w:pPr>
              <w:rPr>
                <w:sz w:val="22"/>
                <w:szCs w:val="22"/>
              </w:rPr>
            </w:pPr>
            <w:r w:rsidRPr="005F3AA9">
              <w:rPr>
                <w:sz w:val="22"/>
                <w:szCs w:val="22"/>
              </w:rPr>
              <w:t>n: 1366;</w:t>
            </w:r>
          </w:p>
          <w:p w14:paraId="166E9E6A" w14:textId="77777777" w:rsidR="00C32A2A" w:rsidRPr="005F3AA9" w:rsidRDefault="00C32A2A" w:rsidP="00CB431A">
            <w:pPr>
              <w:rPr>
                <w:sz w:val="22"/>
                <w:szCs w:val="22"/>
              </w:rPr>
            </w:pPr>
            <w:r w:rsidRPr="005F3AA9">
              <w:rPr>
                <w:sz w:val="22"/>
                <w:szCs w:val="22"/>
              </w:rPr>
              <w:t>age: 14-17;</w:t>
            </w:r>
          </w:p>
          <w:p w14:paraId="3045CCD8" w14:textId="3A960853" w:rsidR="00C32A2A" w:rsidRPr="005F3AA9" w:rsidRDefault="00C32A2A" w:rsidP="00CB431A">
            <w:pPr>
              <w:rPr>
                <w:sz w:val="22"/>
                <w:szCs w:val="22"/>
              </w:rPr>
            </w:pPr>
            <w:r w:rsidRPr="005F3AA9">
              <w:rPr>
                <w:sz w:val="22"/>
                <w:szCs w:val="22"/>
              </w:rPr>
              <w:t>female: 48.3%</w:t>
            </w:r>
          </w:p>
        </w:tc>
        <w:tc>
          <w:tcPr>
            <w:tcW w:w="1526" w:type="dxa"/>
          </w:tcPr>
          <w:p w14:paraId="00D04481" w14:textId="788EE582" w:rsidR="00C32A2A" w:rsidRPr="005F3AA9" w:rsidRDefault="00C32A2A" w:rsidP="00CB431A">
            <w:pPr>
              <w:rPr>
                <w:sz w:val="22"/>
                <w:szCs w:val="22"/>
              </w:rPr>
            </w:pPr>
            <w:r w:rsidRPr="005F3AA9">
              <w:rPr>
                <w:sz w:val="22"/>
                <w:szCs w:val="22"/>
              </w:rPr>
              <w:t>Prospective cohort study</w:t>
            </w:r>
          </w:p>
        </w:tc>
        <w:tc>
          <w:tcPr>
            <w:tcW w:w="989" w:type="dxa"/>
          </w:tcPr>
          <w:p w14:paraId="50E0A7A8" w14:textId="163C307F" w:rsidR="00C32A2A" w:rsidRPr="005F3AA9" w:rsidRDefault="00C32A2A" w:rsidP="00CB431A">
            <w:pPr>
              <w:rPr>
                <w:sz w:val="22"/>
                <w:szCs w:val="22"/>
              </w:rPr>
            </w:pPr>
            <w:r w:rsidRPr="005F3AA9">
              <w:rPr>
                <w:sz w:val="22"/>
                <w:szCs w:val="22"/>
              </w:rPr>
              <w:t>FFQ</w:t>
            </w:r>
          </w:p>
        </w:tc>
        <w:tc>
          <w:tcPr>
            <w:tcW w:w="1413" w:type="dxa"/>
          </w:tcPr>
          <w:p w14:paraId="21DBDF87" w14:textId="6655302F" w:rsidR="00C32A2A" w:rsidRPr="005F3AA9" w:rsidRDefault="00C32A2A" w:rsidP="00CB431A">
            <w:pPr>
              <w:rPr>
                <w:sz w:val="22"/>
                <w:szCs w:val="22"/>
              </w:rPr>
            </w:pPr>
            <w:r w:rsidRPr="005F3AA9">
              <w:rPr>
                <w:sz w:val="22"/>
                <w:szCs w:val="22"/>
              </w:rPr>
              <w:t>Yes</w:t>
            </w:r>
          </w:p>
        </w:tc>
        <w:tc>
          <w:tcPr>
            <w:tcW w:w="1356" w:type="dxa"/>
          </w:tcPr>
          <w:p w14:paraId="7862D237" w14:textId="5D6550C1" w:rsidR="00C32A2A" w:rsidRPr="005F3AA9" w:rsidRDefault="00C32A2A" w:rsidP="00CB431A">
            <w:pPr>
              <w:rPr>
                <w:sz w:val="22"/>
                <w:szCs w:val="22"/>
              </w:rPr>
            </w:pPr>
            <w:r w:rsidRPr="005F3AA9">
              <w:rPr>
                <w:sz w:val="22"/>
                <w:szCs w:val="22"/>
              </w:rPr>
              <w:t>Boys</w:t>
            </w:r>
          </w:p>
          <w:p w14:paraId="46A579D3" w14:textId="77777777" w:rsidR="00C32A2A" w:rsidRPr="005F3AA9" w:rsidRDefault="00C32A2A" w:rsidP="00CB431A">
            <w:pPr>
              <w:rPr>
                <w:sz w:val="22"/>
                <w:szCs w:val="22"/>
              </w:rPr>
            </w:pPr>
            <w:r w:rsidRPr="005F3AA9">
              <w:rPr>
                <w:sz w:val="22"/>
                <w:szCs w:val="22"/>
              </w:rPr>
              <w:t>Girls</w:t>
            </w:r>
          </w:p>
          <w:p w14:paraId="558CCAF9" w14:textId="56D125E4" w:rsidR="00C32A2A" w:rsidRPr="005F3AA9" w:rsidRDefault="00C32A2A" w:rsidP="00CB431A">
            <w:pPr>
              <w:rPr>
                <w:sz w:val="22"/>
                <w:szCs w:val="22"/>
              </w:rPr>
            </w:pPr>
          </w:p>
        </w:tc>
        <w:tc>
          <w:tcPr>
            <w:tcW w:w="2303" w:type="dxa"/>
          </w:tcPr>
          <w:p w14:paraId="43245370" w14:textId="3EB5BECB" w:rsidR="00C32A2A" w:rsidRPr="005F3AA9" w:rsidRDefault="00C32A2A" w:rsidP="00CB431A">
            <w:pPr>
              <w:rPr>
                <w:sz w:val="22"/>
                <w:szCs w:val="22"/>
              </w:rPr>
            </w:pPr>
            <w:r w:rsidRPr="005F3AA9">
              <w:rPr>
                <w:sz w:val="22"/>
                <w:szCs w:val="22"/>
              </w:rPr>
              <w:t>SSB</w:t>
            </w:r>
          </w:p>
          <w:p w14:paraId="155389D4" w14:textId="40686179" w:rsidR="00C32A2A" w:rsidRPr="005F3AA9" w:rsidRDefault="00C32A2A" w:rsidP="00CB431A">
            <w:pPr>
              <w:rPr>
                <w:sz w:val="22"/>
                <w:szCs w:val="22"/>
              </w:rPr>
            </w:pPr>
            <w:r w:rsidRPr="005F3AA9">
              <w:rPr>
                <w:sz w:val="22"/>
                <w:szCs w:val="22"/>
              </w:rPr>
              <w:t>SSB</w:t>
            </w:r>
          </w:p>
        </w:tc>
        <w:tc>
          <w:tcPr>
            <w:tcW w:w="1393" w:type="dxa"/>
          </w:tcPr>
          <w:p w14:paraId="18471C5C" w14:textId="77777777" w:rsidR="00C32A2A" w:rsidRPr="005F3AA9" w:rsidRDefault="00C32A2A" w:rsidP="00CB431A">
            <w:pPr>
              <w:rPr>
                <w:b/>
                <w:sz w:val="22"/>
                <w:szCs w:val="22"/>
              </w:rPr>
            </w:pPr>
            <w:r w:rsidRPr="005F3AA9">
              <w:rPr>
                <w:sz w:val="22"/>
                <w:szCs w:val="22"/>
              </w:rPr>
              <w:t>n.s.</w:t>
            </w:r>
            <w:r w:rsidRPr="005F3AA9">
              <w:rPr>
                <w:sz w:val="22"/>
                <w:szCs w:val="22"/>
                <w:vertAlign w:val="superscript"/>
              </w:rPr>
              <w:t>a</w:t>
            </w:r>
            <w:r w:rsidRPr="005F3AA9">
              <w:rPr>
                <w:b/>
                <w:sz w:val="22"/>
                <w:szCs w:val="22"/>
              </w:rPr>
              <w:t xml:space="preserve"> </w:t>
            </w:r>
          </w:p>
          <w:p w14:paraId="40DB358D" w14:textId="7B17BEB3" w:rsidR="00C32A2A" w:rsidRPr="005F3AA9" w:rsidRDefault="00C32A2A" w:rsidP="00CB431A">
            <w:pPr>
              <w:rPr>
                <w:b/>
                <w:sz w:val="22"/>
                <w:szCs w:val="22"/>
              </w:rPr>
            </w:pPr>
            <w:r w:rsidRPr="005F3AA9">
              <w:rPr>
                <w:sz w:val="22"/>
                <w:szCs w:val="22"/>
              </w:rPr>
              <w:t>n.s.</w:t>
            </w:r>
            <w:r w:rsidRPr="005F3AA9">
              <w:rPr>
                <w:sz w:val="22"/>
                <w:szCs w:val="22"/>
                <w:vertAlign w:val="superscript"/>
              </w:rPr>
              <w:t>a</w:t>
            </w:r>
          </w:p>
        </w:tc>
        <w:tc>
          <w:tcPr>
            <w:tcW w:w="1655" w:type="dxa"/>
            <w:gridSpan w:val="2"/>
          </w:tcPr>
          <w:p w14:paraId="0AC3478C" w14:textId="4445576E" w:rsidR="00C32A2A" w:rsidRPr="005F3AA9" w:rsidRDefault="00C32A2A" w:rsidP="00CB431A">
            <w:pPr>
              <w:rPr>
                <w:sz w:val="22"/>
                <w:szCs w:val="22"/>
              </w:rPr>
            </w:pPr>
            <w:r w:rsidRPr="005F3AA9">
              <w:rPr>
                <w:sz w:val="22"/>
                <w:szCs w:val="22"/>
              </w:rPr>
              <w:t>Mixed linear regression models,</w:t>
            </w:r>
          </w:p>
          <w:p w14:paraId="34A22A28" w14:textId="6ADBB68D" w:rsidR="00C32A2A" w:rsidRPr="005F3AA9" w:rsidRDefault="00C32A2A" w:rsidP="00CB431A">
            <w:pPr>
              <w:rPr>
                <w:sz w:val="22"/>
                <w:szCs w:val="22"/>
              </w:rPr>
            </w:pPr>
            <w:r w:rsidRPr="005F3AA9">
              <w:rPr>
                <w:sz w:val="22"/>
                <w:szCs w:val="22"/>
              </w:rPr>
              <w:t xml:space="preserve">% of change </w:t>
            </w:r>
          </w:p>
        </w:tc>
        <w:tc>
          <w:tcPr>
            <w:tcW w:w="1358" w:type="dxa"/>
          </w:tcPr>
          <w:p w14:paraId="4C380265" w14:textId="4384954C" w:rsidR="00C32A2A" w:rsidRPr="005F3AA9" w:rsidRDefault="00C32A2A" w:rsidP="00CB431A">
            <w:pPr>
              <w:rPr>
                <w:sz w:val="22"/>
                <w:szCs w:val="22"/>
              </w:rPr>
            </w:pPr>
            <w:r w:rsidRPr="005F3AA9">
              <w:rPr>
                <w:sz w:val="22"/>
                <w:szCs w:val="22"/>
              </w:rPr>
              <w:t>Unknown</w:t>
            </w:r>
          </w:p>
        </w:tc>
        <w:tc>
          <w:tcPr>
            <w:tcW w:w="907" w:type="dxa"/>
          </w:tcPr>
          <w:p w14:paraId="1BC0A992" w14:textId="1006F17A" w:rsidR="00C32A2A" w:rsidRPr="005F3AA9" w:rsidRDefault="00C32A2A" w:rsidP="00CB431A">
            <w:pPr>
              <w:rPr>
                <w:sz w:val="22"/>
                <w:szCs w:val="22"/>
              </w:rPr>
            </w:pPr>
            <w:r w:rsidRPr="005F3AA9">
              <w:rPr>
                <w:sz w:val="22"/>
                <w:szCs w:val="22"/>
              </w:rPr>
              <w:t>7</w:t>
            </w:r>
          </w:p>
        </w:tc>
      </w:tr>
      <w:tr w:rsidR="00CB431A" w:rsidRPr="005F3AA9" w14:paraId="53E6F987" w14:textId="77777777" w:rsidTr="00346ACE">
        <w:tc>
          <w:tcPr>
            <w:tcW w:w="1776" w:type="dxa"/>
          </w:tcPr>
          <w:p w14:paraId="3D2E75C6" w14:textId="34B1B9BA" w:rsidR="00C32A2A" w:rsidRPr="005F3AA9" w:rsidRDefault="00C32A2A" w:rsidP="00CB431A">
            <w:pPr>
              <w:rPr>
                <w:sz w:val="22"/>
                <w:szCs w:val="22"/>
              </w:rPr>
            </w:pPr>
            <w:r w:rsidRPr="005F3AA9">
              <w:rPr>
                <w:sz w:val="22"/>
                <w:szCs w:val="22"/>
              </w:rPr>
              <w:t>Appannah et al. 2015, Australia</w: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w:t>
            </w:r>
            <w:r w:rsidRPr="005F3AA9">
              <w:rPr>
                <w:sz w:val="22"/>
                <w:szCs w:val="22"/>
              </w:rPr>
              <w:fldChar w:fldCharType="end"/>
            </w:r>
          </w:p>
        </w:tc>
        <w:tc>
          <w:tcPr>
            <w:tcW w:w="1811" w:type="dxa"/>
          </w:tcPr>
          <w:p w14:paraId="6B678BD5" w14:textId="622B3199" w:rsidR="00C32A2A" w:rsidRPr="005F3AA9" w:rsidRDefault="00C32A2A" w:rsidP="00CB431A">
            <w:pPr>
              <w:rPr>
                <w:sz w:val="22"/>
                <w:szCs w:val="22"/>
              </w:rPr>
            </w:pPr>
            <w:r w:rsidRPr="005F3AA9">
              <w:rPr>
                <w:sz w:val="22"/>
                <w:szCs w:val="22"/>
              </w:rPr>
              <w:t>n: 1163;</w:t>
            </w:r>
          </w:p>
          <w:p w14:paraId="7E6C4C75" w14:textId="160395EA" w:rsidR="00C32A2A" w:rsidRPr="005F3AA9" w:rsidRDefault="00C32A2A" w:rsidP="00CB431A">
            <w:pPr>
              <w:rPr>
                <w:sz w:val="22"/>
                <w:szCs w:val="22"/>
              </w:rPr>
            </w:pPr>
            <w:r w:rsidRPr="005F3AA9">
              <w:rPr>
                <w:sz w:val="22"/>
                <w:szCs w:val="22"/>
              </w:rPr>
              <w:t>age: 14, 17;</w:t>
            </w:r>
          </w:p>
          <w:p w14:paraId="3A690A84" w14:textId="71C139DD" w:rsidR="00C32A2A" w:rsidRPr="005F3AA9" w:rsidRDefault="00C32A2A" w:rsidP="00CB431A">
            <w:pPr>
              <w:rPr>
                <w:sz w:val="22"/>
                <w:szCs w:val="22"/>
              </w:rPr>
            </w:pPr>
            <w:r w:rsidRPr="005F3AA9">
              <w:rPr>
                <w:sz w:val="22"/>
                <w:szCs w:val="22"/>
              </w:rPr>
              <w:t>female: 48.0%</w:t>
            </w:r>
          </w:p>
        </w:tc>
        <w:tc>
          <w:tcPr>
            <w:tcW w:w="1526" w:type="dxa"/>
          </w:tcPr>
          <w:p w14:paraId="6AC53EC5" w14:textId="1D07AC22" w:rsidR="00C32A2A" w:rsidRPr="005F3AA9" w:rsidRDefault="00C32A2A" w:rsidP="00CB431A">
            <w:pPr>
              <w:rPr>
                <w:sz w:val="22"/>
                <w:szCs w:val="22"/>
              </w:rPr>
            </w:pPr>
            <w:r w:rsidRPr="005F3AA9">
              <w:rPr>
                <w:sz w:val="22"/>
                <w:szCs w:val="22"/>
              </w:rPr>
              <w:t>Prospective cohort study</w:t>
            </w:r>
          </w:p>
        </w:tc>
        <w:tc>
          <w:tcPr>
            <w:tcW w:w="989" w:type="dxa"/>
          </w:tcPr>
          <w:p w14:paraId="2C05FD16" w14:textId="16D210C3" w:rsidR="00C32A2A" w:rsidRPr="005F3AA9" w:rsidRDefault="00C32A2A" w:rsidP="00CB431A">
            <w:pPr>
              <w:rPr>
                <w:sz w:val="22"/>
                <w:szCs w:val="22"/>
              </w:rPr>
            </w:pPr>
            <w:r w:rsidRPr="005F3AA9">
              <w:rPr>
                <w:sz w:val="22"/>
                <w:szCs w:val="22"/>
              </w:rPr>
              <w:t>FFQ</w:t>
            </w:r>
          </w:p>
        </w:tc>
        <w:tc>
          <w:tcPr>
            <w:tcW w:w="1413" w:type="dxa"/>
          </w:tcPr>
          <w:p w14:paraId="24FADE1E" w14:textId="766FCA4A" w:rsidR="00C32A2A" w:rsidRPr="005F3AA9" w:rsidRDefault="00C32A2A" w:rsidP="00CB431A">
            <w:pPr>
              <w:rPr>
                <w:sz w:val="22"/>
                <w:szCs w:val="22"/>
              </w:rPr>
            </w:pPr>
            <w:r w:rsidRPr="005F3AA9">
              <w:rPr>
                <w:sz w:val="22"/>
                <w:szCs w:val="22"/>
              </w:rPr>
              <w:t>Yes</w:t>
            </w:r>
          </w:p>
        </w:tc>
        <w:tc>
          <w:tcPr>
            <w:tcW w:w="1356" w:type="dxa"/>
          </w:tcPr>
          <w:p w14:paraId="13D9CD1A" w14:textId="0B1AFA24" w:rsidR="00C32A2A" w:rsidRPr="005F3AA9" w:rsidRDefault="00C32A2A" w:rsidP="00CB431A">
            <w:pPr>
              <w:rPr>
                <w:sz w:val="22"/>
                <w:szCs w:val="22"/>
              </w:rPr>
            </w:pPr>
            <w:r w:rsidRPr="005F3AA9">
              <w:rPr>
                <w:sz w:val="22"/>
                <w:szCs w:val="22"/>
              </w:rPr>
              <w:t>Boys</w:t>
            </w:r>
          </w:p>
          <w:p w14:paraId="3EDCDCFB" w14:textId="77777777" w:rsidR="00C32A2A" w:rsidRPr="005F3AA9" w:rsidRDefault="00C32A2A" w:rsidP="00CB431A">
            <w:pPr>
              <w:rPr>
                <w:sz w:val="22"/>
                <w:szCs w:val="22"/>
              </w:rPr>
            </w:pPr>
          </w:p>
          <w:p w14:paraId="1E2DC7D3" w14:textId="77777777" w:rsidR="00CB431A" w:rsidRPr="005F3AA9" w:rsidRDefault="00CB431A" w:rsidP="00CB431A">
            <w:pPr>
              <w:rPr>
                <w:sz w:val="22"/>
                <w:szCs w:val="22"/>
              </w:rPr>
            </w:pPr>
          </w:p>
          <w:p w14:paraId="7CCAEFA8" w14:textId="3A165E9A" w:rsidR="00C32A2A" w:rsidRPr="005F3AA9" w:rsidRDefault="00C32A2A" w:rsidP="00CB431A">
            <w:pPr>
              <w:rPr>
                <w:sz w:val="22"/>
                <w:szCs w:val="22"/>
              </w:rPr>
            </w:pPr>
            <w:r w:rsidRPr="005F3AA9">
              <w:rPr>
                <w:sz w:val="22"/>
                <w:szCs w:val="22"/>
              </w:rPr>
              <w:t>Girls</w:t>
            </w:r>
          </w:p>
        </w:tc>
        <w:tc>
          <w:tcPr>
            <w:tcW w:w="2303" w:type="dxa"/>
          </w:tcPr>
          <w:p w14:paraId="0738167C" w14:textId="52D3C1BF" w:rsidR="00C32A2A" w:rsidRPr="005F3AA9" w:rsidRDefault="00C32A2A" w:rsidP="00CB431A">
            <w:pPr>
              <w:rPr>
                <w:sz w:val="22"/>
                <w:szCs w:val="22"/>
              </w:rPr>
            </w:pPr>
            <w:r w:rsidRPr="005F3AA9">
              <w:rPr>
                <w:sz w:val="22"/>
                <w:szCs w:val="22"/>
              </w:rPr>
              <w:t>“Energy dense, high fat and low fiber dietary pattern”</w:t>
            </w:r>
          </w:p>
          <w:p w14:paraId="105908DB" w14:textId="7C3E135D" w:rsidR="00C32A2A" w:rsidRPr="005F3AA9" w:rsidRDefault="00C32A2A" w:rsidP="00CB431A">
            <w:pPr>
              <w:rPr>
                <w:sz w:val="22"/>
                <w:szCs w:val="22"/>
              </w:rPr>
            </w:pPr>
            <w:r w:rsidRPr="005F3AA9">
              <w:rPr>
                <w:sz w:val="22"/>
                <w:szCs w:val="22"/>
              </w:rPr>
              <w:t>“Energy dense, high fat and low fiber dietary pattern”</w:t>
            </w:r>
          </w:p>
        </w:tc>
        <w:tc>
          <w:tcPr>
            <w:tcW w:w="1393" w:type="dxa"/>
          </w:tcPr>
          <w:p w14:paraId="19555EC2" w14:textId="553F8651" w:rsidR="00C32A2A" w:rsidRPr="005F3AA9" w:rsidRDefault="00C32A2A" w:rsidP="00CB431A">
            <w:pPr>
              <w:rPr>
                <w:sz w:val="22"/>
                <w:szCs w:val="22"/>
              </w:rPr>
            </w:pPr>
            <w:r w:rsidRPr="005F3AA9">
              <w:rPr>
                <w:sz w:val="22"/>
                <w:szCs w:val="22"/>
              </w:rPr>
              <w:t>n.s.</w:t>
            </w:r>
          </w:p>
          <w:p w14:paraId="39509E14" w14:textId="77777777" w:rsidR="00C32A2A" w:rsidRPr="005F3AA9" w:rsidRDefault="00C32A2A" w:rsidP="00CB431A">
            <w:pPr>
              <w:rPr>
                <w:sz w:val="22"/>
                <w:szCs w:val="22"/>
              </w:rPr>
            </w:pPr>
          </w:p>
          <w:p w14:paraId="5D57B481" w14:textId="77777777" w:rsidR="00CB431A" w:rsidRPr="005F3AA9" w:rsidRDefault="00CB431A" w:rsidP="00CB431A">
            <w:pPr>
              <w:rPr>
                <w:sz w:val="22"/>
                <w:szCs w:val="22"/>
              </w:rPr>
            </w:pPr>
          </w:p>
          <w:p w14:paraId="42B560BF" w14:textId="7764A2EC" w:rsidR="00C32A2A" w:rsidRPr="005F3AA9" w:rsidRDefault="00C32A2A" w:rsidP="00CB431A">
            <w:pPr>
              <w:rPr>
                <w:b/>
                <w:sz w:val="22"/>
                <w:szCs w:val="22"/>
              </w:rPr>
            </w:pPr>
            <w:r w:rsidRPr="005F3AA9">
              <w:rPr>
                <w:sz w:val="22"/>
                <w:szCs w:val="22"/>
              </w:rPr>
              <w:t>n.s.</w:t>
            </w:r>
          </w:p>
        </w:tc>
        <w:tc>
          <w:tcPr>
            <w:tcW w:w="1655" w:type="dxa"/>
            <w:gridSpan w:val="2"/>
          </w:tcPr>
          <w:p w14:paraId="54425101" w14:textId="77777777" w:rsidR="00C32A2A" w:rsidRPr="005F3AA9" w:rsidRDefault="00C32A2A" w:rsidP="00CB431A">
            <w:pPr>
              <w:rPr>
                <w:sz w:val="22"/>
                <w:szCs w:val="22"/>
              </w:rPr>
            </w:pPr>
            <w:r w:rsidRPr="005F3AA9">
              <w:rPr>
                <w:sz w:val="22"/>
                <w:szCs w:val="22"/>
              </w:rPr>
              <w:t xml:space="preserve">GEE, </w:t>
            </w:r>
          </w:p>
          <w:p w14:paraId="434D5927" w14:textId="0F2A7E24"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0961F7E0" w14:textId="7AE6C983" w:rsidR="00C32A2A" w:rsidRPr="005F3AA9" w:rsidRDefault="00C32A2A" w:rsidP="00CB431A">
            <w:pPr>
              <w:rPr>
                <w:sz w:val="22"/>
                <w:szCs w:val="22"/>
              </w:rPr>
            </w:pPr>
            <w:r w:rsidRPr="005F3AA9">
              <w:rPr>
                <w:sz w:val="22"/>
                <w:szCs w:val="22"/>
              </w:rPr>
              <w:t>Yes</w:t>
            </w:r>
          </w:p>
        </w:tc>
        <w:tc>
          <w:tcPr>
            <w:tcW w:w="907" w:type="dxa"/>
          </w:tcPr>
          <w:p w14:paraId="0E6F0387" w14:textId="519F8F04" w:rsidR="00C32A2A" w:rsidRPr="005F3AA9" w:rsidRDefault="00C32A2A" w:rsidP="00CB431A">
            <w:pPr>
              <w:rPr>
                <w:sz w:val="22"/>
                <w:szCs w:val="22"/>
              </w:rPr>
            </w:pPr>
            <w:r w:rsidRPr="005F3AA9">
              <w:rPr>
                <w:sz w:val="22"/>
                <w:szCs w:val="22"/>
              </w:rPr>
              <w:t>6</w:t>
            </w:r>
          </w:p>
        </w:tc>
      </w:tr>
      <w:tr w:rsidR="00CB431A" w:rsidRPr="005F3AA9" w14:paraId="604B56B8" w14:textId="77777777" w:rsidTr="00346ACE">
        <w:tc>
          <w:tcPr>
            <w:tcW w:w="1776" w:type="dxa"/>
          </w:tcPr>
          <w:p w14:paraId="7EC1A29C" w14:textId="1E329E34" w:rsidR="00C32A2A" w:rsidRPr="005F3AA9" w:rsidRDefault="00C32A2A" w:rsidP="00CB431A">
            <w:pPr>
              <w:rPr>
                <w:sz w:val="22"/>
                <w:szCs w:val="22"/>
              </w:rPr>
            </w:pPr>
            <w:r w:rsidRPr="005F3AA9">
              <w:rPr>
                <w:sz w:val="22"/>
                <w:szCs w:val="22"/>
              </w:rPr>
              <w:t>Au et al. 2012, USA</w:t>
            </w:r>
            <w:r w:rsidRPr="005F3AA9">
              <w:rPr>
                <w:sz w:val="22"/>
                <w:szCs w:val="22"/>
              </w:rPr>
              <w:fldChar w:fldCharType="begin">
                <w:fldData xml:space="preserve">PEVuZE5vdGU+PENpdGU+PEF1dGhvcj5BdTwvQXV0aG9yPjxZZWFyPjIwMTI8L1llYXI+PFJlY051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xODE1LTIxPC9wYWdlcz48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BdTwvQXV0aG9yPjxZZWFyPjIwMTI8L1llYXI+PFJlY051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xODE1LTIxPC9wYWdlcz48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w:t>
            </w:r>
            <w:r w:rsidRPr="005F3AA9">
              <w:rPr>
                <w:sz w:val="22"/>
                <w:szCs w:val="22"/>
              </w:rPr>
              <w:fldChar w:fldCharType="end"/>
            </w:r>
          </w:p>
        </w:tc>
        <w:tc>
          <w:tcPr>
            <w:tcW w:w="1811" w:type="dxa"/>
          </w:tcPr>
          <w:p w14:paraId="40EDAA5B" w14:textId="2E1AB40B" w:rsidR="00C32A2A" w:rsidRPr="005F3AA9" w:rsidRDefault="00C32A2A" w:rsidP="00CB431A">
            <w:pPr>
              <w:rPr>
                <w:sz w:val="22"/>
                <w:szCs w:val="22"/>
              </w:rPr>
            </w:pPr>
            <w:r w:rsidRPr="005F3AA9">
              <w:rPr>
                <w:sz w:val="22"/>
                <w:szCs w:val="22"/>
              </w:rPr>
              <w:t>n: 148;</w:t>
            </w:r>
          </w:p>
          <w:p w14:paraId="78AD29C4" w14:textId="77777777" w:rsidR="00C32A2A" w:rsidRPr="005F3AA9" w:rsidRDefault="00C32A2A" w:rsidP="00CB431A">
            <w:pPr>
              <w:rPr>
                <w:sz w:val="22"/>
                <w:szCs w:val="22"/>
              </w:rPr>
            </w:pPr>
            <w:r w:rsidRPr="005F3AA9">
              <w:rPr>
                <w:sz w:val="22"/>
                <w:szCs w:val="22"/>
              </w:rPr>
              <w:t>age: 9-15;</w:t>
            </w:r>
          </w:p>
          <w:p w14:paraId="658834E1" w14:textId="4F1FB69D" w:rsidR="00C32A2A" w:rsidRPr="005F3AA9" w:rsidRDefault="00C32A2A" w:rsidP="00CB431A">
            <w:pPr>
              <w:rPr>
                <w:sz w:val="22"/>
                <w:szCs w:val="22"/>
              </w:rPr>
            </w:pPr>
            <w:r w:rsidRPr="005F3AA9">
              <w:rPr>
                <w:sz w:val="22"/>
                <w:szCs w:val="22"/>
              </w:rPr>
              <w:t>female: 58.8%</w:t>
            </w:r>
          </w:p>
        </w:tc>
        <w:tc>
          <w:tcPr>
            <w:tcW w:w="1526" w:type="dxa"/>
          </w:tcPr>
          <w:p w14:paraId="35617F78" w14:textId="6F54184A" w:rsidR="00C32A2A" w:rsidRPr="005F3AA9" w:rsidRDefault="00C32A2A" w:rsidP="00CB431A">
            <w:pPr>
              <w:rPr>
                <w:sz w:val="22"/>
                <w:szCs w:val="22"/>
              </w:rPr>
            </w:pPr>
            <w:r w:rsidRPr="005F3AA9">
              <w:rPr>
                <w:sz w:val="22"/>
                <w:szCs w:val="22"/>
              </w:rPr>
              <w:t>Cross-sectional</w:t>
            </w:r>
          </w:p>
        </w:tc>
        <w:tc>
          <w:tcPr>
            <w:tcW w:w="989" w:type="dxa"/>
          </w:tcPr>
          <w:p w14:paraId="7863EF5D" w14:textId="0834CCEA" w:rsidR="00C32A2A" w:rsidRPr="005F3AA9" w:rsidRDefault="00C32A2A" w:rsidP="00CB431A">
            <w:pPr>
              <w:rPr>
                <w:sz w:val="22"/>
                <w:szCs w:val="22"/>
              </w:rPr>
            </w:pPr>
            <w:r w:rsidRPr="005F3AA9">
              <w:rPr>
                <w:sz w:val="22"/>
                <w:szCs w:val="22"/>
              </w:rPr>
              <w:t>FFQ</w:t>
            </w:r>
          </w:p>
        </w:tc>
        <w:tc>
          <w:tcPr>
            <w:tcW w:w="1413" w:type="dxa"/>
          </w:tcPr>
          <w:p w14:paraId="624AE284" w14:textId="231B6C18" w:rsidR="00C32A2A" w:rsidRPr="005F3AA9" w:rsidRDefault="00C32A2A" w:rsidP="00CB431A">
            <w:pPr>
              <w:rPr>
                <w:sz w:val="22"/>
                <w:szCs w:val="22"/>
              </w:rPr>
            </w:pPr>
            <w:r w:rsidRPr="005F3AA9">
              <w:rPr>
                <w:sz w:val="22"/>
                <w:szCs w:val="22"/>
              </w:rPr>
              <w:t>Yes</w:t>
            </w:r>
          </w:p>
        </w:tc>
        <w:tc>
          <w:tcPr>
            <w:tcW w:w="1356" w:type="dxa"/>
          </w:tcPr>
          <w:p w14:paraId="2CE2BBA5" w14:textId="4727F0BA" w:rsidR="00C32A2A" w:rsidRPr="005F3AA9" w:rsidRDefault="00C32A2A" w:rsidP="00CB431A">
            <w:pPr>
              <w:rPr>
                <w:sz w:val="22"/>
                <w:szCs w:val="22"/>
              </w:rPr>
            </w:pPr>
            <w:r w:rsidRPr="005F3AA9">
              <w:rPr>
                <w:sz w:val="22"/>
                <w:szCs w:val="22"/>
              </w:rPr>
              <w:t>no</w:t>
            </w:r>
          </w:p>
        </w:tc>
        <w:tc>
          <w:tcPr>
            <w:tcW w:w="2303" w:type="dxa"/>
          </w:tcPr>
          <w:p w14:paraId="35A4240F" w14:textId="2464F13D" w:rsidR="00C32A2A" w:rsidRPr="005F3AA9" w:rsidRDefault="00C32A2A" w:rsidP="00CB431A">
            <w:pPr>
              <w:rPr>
                <w:sz w:val="22"/>
                <w:szCs w:val="22"/>
              </w:rPr>
            </w:pPr>
            <w:r w:rsidRPr="005F3AA9">
              <w:rPr>
                <w:sz w:val="22"/>
                <w:szCs w:val="22"/>
              </w:rPr>
              <w:t>SFA</w:t>
            </w:r>
          </w:p>
          <w:p w14:paraId="75083514" w14:textId="18B0CCF1" w:rsidR="00C32A2A" w:rsidRPr="005F3AA9" w:rsidRDefault="00C32A2A" w:rsidP="00CB431A">
            <w:pPr>
              <w:rPr>
                <w:sz w:val="22"/>
                <w:szCs w:val="22"/>
              </w:rPr>
            </w:pPr>
            <w:r w:rsidRPr="005F3AA9">
              <w:rPr>
                <w:sz w:val="22"/>
                <w:szCs w:val="22"/>
              </w:rPr>
              <w:t>MUFA</w:t>
            </w:r>
          </w:p>
          <w:p w14:paraId="56E9341B" w14:textId="5880F41C" w:rsidR="00C32A2A" w:rsidRPr="005F3AA9" w:rsidRDefault="00C32A2A" w:rsidP="00CB431A">
            <w:pPr>
              <w:rPr>
                <w:sz w:val="22"/>
                <w:szCs w:val="22"/>
              </w:rPr>
            </w:pPr>
            <w:r w:rsidRPr="005F3AA9">
              <w:rPr>
                <w:sz w:val="22"/>
                <w:szCs w:val="22"/>
              </w:rPr>
              <w:t>PUFA</w:t>
            </w:r>
          </w:p>
          <w:p w14:paraId="11458256" w14:textId="4B80C2C1" w:rsidR="00C32A2A" w:rsidRPr="005F3AA9" w:rsidRDefault="00C32A2A" w:rsidP="00CB431A">
            <w:pPr>
              <w:rPr>
                <w:sz w:val="22"/>
                <w:szCs w:val="22"/>
              </w:rPr>
            </w:pPr>
            <w:r w:rsidRPr="005F3AA9">
              <w:rPr>
                <w:sz w:val="22"/>
                <w:szCs w:val="22"/>
              </w:rPr>
              <w:t>Carbohydrates</w:t>
            </w:r>
          </w:p>
        </w:tc>
        <w:tc>
          <w:tcPr>
            <w:tcW w:w="1393" w:type="dxa"/>
          </w:tcPr>
          <w:p w14:paraId="425E6045" w14:textId="12C5FD1D" w:rsidR="00C32A2A" w:rsidRPr="005F3AA9" w:rsidRDefault="00C32A2A" w:rsidP="00CB431A">
            <w:pPr>
              <w:rPr>
                <w:sz w:val="22"/>
                <w:szCs w:val="22"/>
              </w:rPr>
            </w:pPr>
            <w:r w:rsidRPr="005F3AA9">
              <w:rPr>
                <w:sz w:val="22"/>
                <w:szCs w:val="22"/>
              </w:rPr>
              <w:t>n.s.</w:t>
            </w:r>
          </w:p>
          <w:p w14:paraId="4B8D5346" w14:textId="23A24D02" w:rsidR="00C32A2A" w:rsidRPr="005F3AA9" w:rsidRDefault="00C32A2A" w:rsidP="00CB431A">
            <w:pPr>
              <w:rPr>
                <w:sz w:val="22"/>
                <w:szCs w:val="22"/>
              </w:rPr>
            </w:pPr>
            <w:r w:rsidRPr="005F3AA9">
              <w:rPr>
                <w:sz w:val="22"/>
                <w:szCs w:val="22"/>
              </w:rPr>
              <w:t>n.s.</w:t>
            </w:r>
          </w:p>
          <w:p w14:paraId="7F068B3E" w14:textId="1D1AD14E" w:rsidR="00C32A2A" w:rsidRPr="005F3AA9" w:rsidRDefault="00C32A2A" w:rsidP="00CB431A">
            <w:pPr>
              <w:rPr>
                <w:sz w:val="22"/>
                <w:szCs w:val="22"/>
              </w:rPr>
            </w:pPr>
            <w:r w:rsidRPr="005F3AA9">
              <w:rPr>
                <w:sz w:val="22"/>
                <w:szCs w:val="22"/>
              </w:rPr>
              <w:t>n.s.</w:t>
            </w:r>
          </w:p>
          <w:p w14:paraId="32A5C51B" w14:textId="2B875A06" w:rsidR="00C32A2A" w:rsidRPr="005F3AA9" w:rsidRDefault="00C32A2A" w:rsidP="00CB431A">
            <w:pPr>
              <w:rPr>
                <w:sz w:val="22"/>
                <w:szCs w:val="22"/>
              </w:rPr>
            </w:pPr>
            <w:r w:rsidRPr="005F3AA9">
              <w:rPr>
                <w:sz w:val="22"/>
                <w:szCs w:val="22"/>
              </w:rPr>
              <w:t>n.s.</w:t>
            </w:r>
          </w:p>
        </w:tc>
        <w:tc>
          <w:tcPr>
            <w:tcW w:w="1655" w:type="dxa"/>
            <w:gridSpan w:val="2"/>
          </w:tcPr>
          <w:p w14:paraId="72F98D67" w14:textId="77777777" w:rsidR="00C32A2A" w:rsidRPr="005F3AA9" w:rsidRDefault="00C32A2A" w:rsidP="00CB431A">
            <w:pPr>
              <w:rPr>
                <w:sz w:val="22"/>
                <w:szCs w:val="22"/>
              </w:rPr>
            </w:pPr>
            <w:r w:rsidRPr="005F3AA9">
              <w:rPr>
                <w:sz w:val="22"/>
                <w:szCs w:val="22"/>
              </w:rPr>
              <w:t>Linear regression,</w:t>
            </w:r>
          </w:p>
          <w:p w14:paraId="1C876890" w14:textId="5F7DB5A7"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1C3284B" w14:textId="26482E49" w:rsidR="00C32A2A" w:rsidRPr="005F3AA9" w:rsidRDefault="00C32A2A" w:rsidP="00CB431A">
            <w:pPr>
              <w:rPr>
                <w:sz w:val="22"/>
                <w:szCs w:val="22"/>
              </w:rPr>
            </w:pPr>
            <w:r w:rsidRPr="005F3AA9">
              <w:rPr>
                <w:sz w:val="22"/>
                <w:szCs w:val="22"/>
              </w:rPr>
              <w:t>Yes</w:t>
            </w:r>
          </w:p>
        </w:tc>
        <w:tc>
          <w:tcPr>
            <w:tcW w:w="907" w:type="dxa"/>
          </w:tcPr>
          <w:p w14:paraId="06ED7FC5" w14:textId="7D5FDEFD" w:rsidR="00C32A2A" w:rsidRPr="005F3AA9" w:rsidRDefault="00C32A2A" w:rsidP="00CB431A">
            <w:pPr>
              <w:rPr>
                <w:sz w:val="22"/>
                <w:szCs w:val="22"/>
              </w:rPr>
            </w:pPr>
            <w:r w:rsidRPr="005F3AA9">
              <w:rPr>
                <w:sz w:val="22"/>
                <w:szCs w:val="22"/>
              </w:rPr>
              <w:t>3</w:t>
            </w:r>
          </w:p>
        </w:tc>
      </w:tr>
      <w:tr w:rsidR="00CB431A" w:rsidRPr="005F3AA9" w14:paraId="7697B8F4" w14:textId="77777777" w:rsidTr="00346ACE">
        <w:tc>
          <w:tcPr>
            <w:tcW w:w="1776" w:type="dxa"/>
          </w:tcPr>
          <w:p w14:paraId="72150249" w14:textId="77777777" w:rsidR="00C32A2A" w:rsidRPr="005F3AA9" w:rsidRDefault="00C32A2A" w:rsidP="00CB431A">
            <w:pPr>
              <w:rPr>
                <w:sz w:val="22"/>
                <w:szCs w:val="22"/>
              </w:rPr>
            </w:pPr>
            <w:r w:rsidRPr="005F3AA9">
              <w:rPr>
                <w:sz w:val="22"/>
                <w:szCs w:val="22"/>
              </w:rPr>
              <w:t xml:space="preserve">Bel-Serrat et al. 2014a, </w:t>
            </w:r>
          </w:p>
          <w:p w14:paraId="7E38D23C" w14:textId="08B4A450" w:rsidR="00C32A2A" w:rsidRPr="005F3AA9" w:rsidRDefault="00C32A2A" w:rsidP="00CB431A">
            <w:pPr>
              <w:rPr>
                <w:sz w:val="22"/>
                <w:szCs w:val="22"/>
              </w:rPr>
            </w:pPr>
            <w:r w:rsidRPr="005F3AA9">
              <w:rPr>
                <w:sz w:val="22"/>
                <w:szCs w:val="22"/>
              </w:rPr>
              <w:t>Multiple European Countries</w:t>
            </w:r>
            <w:r w:rsidRPr="005F3AA9">
              <w:rPr>
                <w:sz w:val="22"/>
                <w:szCs w:val="22"/>
              </w:rPr>
              <w:fldChar w:fldCharType="begin">
                <w:fldData xml:space="preserve">PEVuZE5vdGU+PENpdGU+PEF1dGhvcj5CZWwtU2VycmF0PC9BdXRob3I+PFllYXI+MjAxNDwvWWVh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ZWwtU2VycmF0PC9BdXRob3I+PFllYXI+MjAxNDwvWWVh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w:t>
            </w:r>
            <w:r w:rsidRPr="005F3AA9">
              <w:rPr>
                <w:sz w:val="22"/>
                <w:szCs w:val="22"/>
              </w:rPr>
              <w:fldChar w:fldCharType="end"/>
            </w:r>
          </w:p>
        </w:tc>
        <w:tc>
          <w:tcPr>
            <w:tcW w:w="1811" w:type="dxa"/>
          </w:tcPr>
          <w:p w14:paraId="64E64B4B" w14:textId="5179CE54" w:rsidR="00C32A2A" w:rsidRPr="005F3AA9" w:rsidRDefault="00C32A2A" w:rsidP="00CB431A">
            <w:pPr>
              <w:rPr>
                <w:sz w:val="22"/>
                <w:szCs w:val="22"/>
              </w:rPr>
            </w:pPr>
            <w:r w:rsidRPr="005F3AA9">
              <w:rPr>
                <w:sz w:val="22"/>
                <w:szCs w:val="22"/>
              </w:rPr>
              <w:t>n: 454;</w:t>
            </w:r>
          </w:p>
          <w:p w14:paraId="71E3740E" w14:textId="77777777" w:rsidR="00C32A2A" w:rsidRPr="005F3AA9" w:rsidRDefault="00C32A2A" w:rsidP="00CB431A">
            <w:pPr>
              <w:rPr>
                <w:sz w:val="22"/>
                <w:szCs w:val="22"/>
              </w:rPr>
            </w:pPr>
            <w:r w:rsidRPr="005F3AA9">
              <w:rPr>
                <w:sz w:val="22"/>
                <w:szCs w:val="22"/>
              </w:rPr>
              <w:t>age: 12.5-17.5;</w:t>
            </w:r>
          </w:p>
          <w:p w14:paraId="3DE827EF" w14:textId="2F035EE7" w:rsidR="00C32A2A" w:rsidRPr="005F3AA9" w:rsidRDefault="00C32A2A" w:rsidP="00CB431A">
            <w:pPr>
              <w:rPr>
                <w:sz w:val="22"/>
                <w:szCs w:val="22"/>
              </w:rPr>
            </w:pPr>
            <w:r w:rsidRPr="005F3AA9">
              <w:rPr>
                <w:sz w:val="22"/>
                <w:szCs w:val="22"/>
              </w:rPr>
              <w:t>female: 56.0%</w:t>
            </w:r>
          </w:p>
        </w:tc>
        <w:tc>
          <w:tcPr>
            <w:tcW w:w="1526" w:type="dxa"/>
          </w:tcPr>
          <w:p w14:paraId="0E50D691" w14:textId="77777777" w:rsidR="00C32A2A" w:rsidRPr="005F3AA9" w:rsidRDefault="00C32A2A" w:rsidP="00CB431A">
            <w:pPr>
              <w:rPr>
                <w:sz w:val="22"/>
                <w:szCs w:val="22"/>
              </w:rPr>
            </w:pPr>
            <w:r w:rsidRPr="005F3AA9">
              <w:rPr>
                <w:sz w:val="22"/>
                <w:szCs w:val="22"/>
              </w:rPr>
              <w:t>Cross-sectional</w:t>
            </w:r>
          </w:p>
        </w:tc>
        <w:tc>
          <w:tcPr>
            <w:tcW w:w="989" w:type="dxa"/>
          </w:tcPr>
          <w:p w14:paraId="4E442AE1" w14:textId="77777777" w:rsidR="00C32A2A" w:rsidRPr="005F3AA9" w:rsidRDefault="00C32A2A" w:rsidP="00CB431A">
            <w:pPr>
              <w:rPr>
                <w:sz w:val="22"/>
                <w:szCs w:val="22"/>
              </w:rPr>
            </w:pPr>
            <w:r w:rsidRPr="005F3AA9">
              <w:rPr>
                <w:sz w:val="22"/>
                <w:szCs w:val="22"/>
              </w:rPr>
              <w:t>24h recall</w:t>
            </w:r>
          </w:p>
        </w:tc>
        <w:tc>
          <w:tcPr>
            <w:tcW w:w="1413" w:type="dxa"/>
          </w:tcPr>
          <w:p w14:paraId="6201475F" w14:textId="6F545912" w:rsidR="00C32A2A" w:rsidRPr="005F3AA9" w:rsidRDefault="00C32A2A" w:rsidP="00CB431A">
            <w:pPr>
              <w:rPr>
                <w:sz w:val="22"/>
                <w:szCs w:val="22"/>
              </w:rPr>
            </w:pPr>
            <w:r w:rsidRPr="005F3AA9">
              <w:rPr>
                <w:sz w:val="22"/>
                <w:szCs w:val="22"/>
              </w:rPr>
              <w:t>Yes</w:t>
            </w:r>
          </w:p>
        </w:tc>
        <w:tc>
          <w:tcPr>
            <w:tcW w:w="1356" w:type="dxa"/>
          </w:tcPr>
          <w:p w14:paraId="20143CEB" w14:textId="6DE0BEB6" w:rsidR="00C32A2A" w:rsidRPr="005F3AA9" w:rsidRDefault="00C32A2A" w:rsidP="00CB431A">
            <w:pPr>
              <w:rPr>
                <w:sz w:val="22"/>
                <w:szCs w:val="22"/>
              </w:rPr>
            </w:pPr>
            <w:r w:rsidRPr="005F3AA9">
              <w:rPr>
                <w:sz w:val="22"/>
                <w:szCs w:val="22"/>
              </w:rPr>
              <w:t>no</w:t>
            </w:r>
          </w:p>
        </w:tc>
        <w:tc>
          <w:tcPr>
            <w:tcW w:w="2303" w:type="dxa"/>
          </w:tcPr>
          <w:p w14:paraId="09977C28" w14:textId="16D1884B" w:rsidR="00C32A2A" w:rsidRPr="005F3AA9" w:rsidRDefault="00C32A2A" w:rsidP="00CB431A">
            <w:pPr>
              <w:rPr>
                <w:sz w:val="22"/>
                <w:szCs w:val="22"/>
              </w:rPr>
            </w:pPr>
            <w:r w:rsidRPr="005F3AA9">
              <w:rPr>
                <w:sz w:val="22"/>
                <w:szCs w:val="22"/>
              </w:rPr>
              <w:t>Proteins</w:t>
            </w:r>
          </w:p>
          <w:p w14:paraId="1382B47E" w14:textId="77777777" w:rsidR="00C32A2A" w:rsidRPr="005F3AA9" w:rsidRDefault="00C32A2A" w:rsidP="00CB431A">
            <w:pPr>
              <w:rPr>
                <w:sz w:val="22"/>
                <w:szCs w:val="22"/>
              </w:rPr>
            </w:pPr>
            <w:r w:rsidRPr="005F3AA9">
              <w:rPr>
                <w:sz w:val="22"/>
                <w:szCs w:val="22"/>
              </w:rPr>
              <w:t>Carbohydrates</w:t>
            </w:r>
          </w:p>
          <w:p w14:paraId="4371BE57" w14:textId="4715A4EA" w:rsidR="00C32A2A" w:rsidRPr="005F3AA9" w:rsidRDefault="00C32A2A" w:rsidP="00CB431A">
            <w:pPr>
              <w:rPr>
                <w:sz w:val="22"/>
                <w:szCs w:val="22"/>
              </w:rPr>
            </w:pPr>
            <w:r w:rsidRPr="005F3AA9">
              <w:rPr>
                <w:sz w:val="22"/>
                <w:szCs w:val="22"/>
              </w:rPr>
              <w:t>Fat</w:t>
            </w:r>
          </w:p>
        </w:tc>
        <w:tc>
          <w:tcPr>
            <w:tcW w:w="1393" w:type="dxa"/>
          </w:tcPr>
          <w:p w14:paraId="4C167721" w14:textId="37195FF6" w:rsidR="00C32A2A" w:rsidRPr="005F3AA9" w:rsidRDefault="00C32A2A" w:rsidP="00CB431A">
            <w:pPr>
              <w:rPr>
                <w:sz w:val="22"/>
                <w:szCs w:val="22"/>
              </w:rPr>
            </w:pPr>
            <w:r w:rsidRPr="005F3AA9">
              <w:rPr>
                <w:sz w:val="22"/>
                <w:szCs w:val="22"/>
              </w:rPr>
              <w:t>n.s.</w:t>
            </w:r>
          </w:p>
          <w:p w14:paraId="54FBFECE" w14:textId="383B1B85" w:rsidR="00C32A2A" w:rsidRPr="005F3AA9" w:rsidRDefault="00C32A2A" w:rsidP="00CB431A">
            <w:pPr>
              <w:rPr>
                <w:sz w:val="22"/>
                <w:szCs w:val="22"/>
              </w:rPr>
            </w:pPr>
            <w:r w:rsidRPr="005F3AA9">
              <w:rPr>
                <w:sz w:val="22"/>
                <w:szCs w:val="22"/>
              </w:rPr>
              <w:t>n.s.</w:t>
            </w:r>
          </w:p>
          <w:p w14:paraId="2732E5B4" w14:textId="469F90B2" w:rsidR="00C32A2A" w:rsidRPr="005F3AA9" w:rsidRDefault="00C32A2A" w:rsidP="00CB431A">
            <w:pPr>
              <w:rPr>
                <w:sz w:val="22"/>
                <w:szCs w:val="22"/>
              </w:rPr>
            </w:pPr>
            <w:r w:rsidRPr="005F3AA9">
              <w:rPr>
                <w:sz w:val="22"/>
                <w:szCs w:val="22"/>
              </w:rPr>
              <w:t>-0.32**</w:t>
            </w:r>
          </w:p>
        </w:tc>
        <w:tc>
          <w:tcPr>
            <w:tcW w:w="1655" w:type="dxa"/>
            <w:gridSpan w:val="2"/>
          </w:tcPr>
          <w:p w14:paraId="4A236D2E" w14:textId="77777777" w:rsidR="00C32A2A" w:rsidRPr="005F3AA9" w:rsidRDefault="00C32A2A" w:rsidP="00CB431A">
            <w:pPr>
              <w:rPr>
                <w:sz w:val="22"/>
                <w:szCs w:val="22"/>
              </w:rPr>
            </w:pPr>
            <w:r w:rsidRPr="005F3AA9">
              <w:rPr>
                <w:sz w:val="22"/>
                <w:szCs w:val="22"/>
              </w:rPr>
              <w:t>Multi-level regression,</w:t>
            </w:r>
          </w:p>
          <w:p w14:paraId="66A3044D" w14:textId="12E4EA34"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16E8FCFB" w14:textId="2A5C2253" w:rsidR="00C32A2A" w:rsidRPr="005F3AA9" w:rsidRDefault="00C32A2A" w:rsidP="00CB431A">
            <w:pPr>
              <w:rPr>
                <w:sz w:val="22"/>
                <w:szCs w:val="22"/>
              </w:rPr>
            </w:pPr>
            <w:r w:rsidRPr="005F3AA9">
              <w:rPr>
                <w:sz w:val="22"/>
                <w:szCs w:val="22"/>
              </w:rPr>
              <w:t>Unknown</w:t>
            </w:r>
          </w:p>
        </w:tc>
        <w:tc>
          <w:tcPr>
            <w:tcW w:w="907" w:type="dxa"/>
          </w:tcPr>
          <w:p w14:paraId="033DD818" w14:textId="77777777" w:rsidR="00C32A2A" w:rsidRPr="005F3AA9" w:rsidRDefault="00C32A2A" w:rsidP="00CB431A">
            <w:pPr>
              <w:rPr>
                <w:sz w:val="22"/>
                <w:szCs w:val="22"/>
              </w:rPr>
            </w:pPr>
            <w:r w:rsidRPr="005F3AA9">
              <w:rPr>
                <w:sz w:val="22"/>
                <w:szCs w:val="22"/>
              </w:rPr>
              <w:t>4</w:t>
            </w:r>
          </w:p>
        </w:tc>
      </w:tr>
      <w:tr w:rsidR="00CB431A" w:rsidRPr="005F3AA9" w14:paraId="532B7BDE" w14:textId="77777777" w:rsidTr="00346ACE">
        <w:tc>
          <w:tcPr>
            <w:tcW w:w="1776" w:type="dxa"/>
          </w:tcPr>
          <w:p w14:paraId="31A4C099" w14:textId="77777777" w:rsidR="00C32A2A" w:rsidRPr="005F3AA9" w:rsidRDefault="00C32A2A" w:rsidP="00CB431A">
            <w:pPr>
              <w:rPr>
                <w:sz w:val="22"/>
                <w:szCs w:val="22"/>
              </w:rPr>
            </w:pPr>
            <w:r w:rsidRPr="005F3AA9">
              <w:rPr>
                <w:sz w:val="22"/>
                <w:szCs w:val="22"/>
              </w:rPr>
              <w:t>Bel-Serrat et al. 2014b,</w:t>
            </w:r>
          </w:p>
          <w:p w14:paraId="3D1AC252" w14:textId="187D7DFC" w:rsidR="00C32A2A" w:rsidRPr="005F3AA9" w:rsidRDefault="00C32A2A" w:rsidP="00CB431A">
            <w:pPr>
              <w:rPr>
                <w:sz w:val="22"/>
                <w:szCs w:val="22"/>
              </w:rPr>
            </w:pPr>
            <w:r w:rsidRPr="005F3AA9">
              <w:rPr>
                <w:sz w:val="22"/>
                <w:szCs w:val="22"/>
              </w:rPr>
              <w:lastRenderedPageBreak/>
              <w:t>Multiple European countries</w:t>
            </w:r>
            <w:r w:rsidRPr="005F3AA9">
              <w:rPr>
                <w:sz w:val="22"/>
                <w:szCs w:val="22"/>
              </w:rPr>
              <w:fldChar w:fldCharType="begin">
                <w:fldData xml:space="preserve">PEVuZE5vdGU+PENpdGU+PEF1dGhvcj5CZWwtU2VycmF0PC9BdXRob3I+PFllYXI+MjAxNDwvWWVh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Q2NC03MzwvcGFnZXM+PHZvbHVtZT42ODwvdm9sdW1lPjxudW1iZXI+NDwvbnVt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</w:fldData>
              </w:fldChar>
            </w:r>
            <w:r w:rsidRPr="005F3AA9">
              <w:rPr>
                <w:sz w:val="22"/>
                <w:szCs w:val="22"/>
              </w:rPr>
              <w:instrText xml:space="preserve"> ADDIN EN.CITE </w:instrText>
            </w:r>
            <w:r w:rsidRPr="005F3AA9">
              <w:rPr>
                <w:sz w:val="22"/>
                <w:szCs w:val="22"/>
              </w:rPr>
              <w:fldChar w:fldCharType="begin">
                <w:fldData xml:space="preserve">PEVuZE5vdGU+PENpdGU+PEF1dGhvcj5CZWwtU2VycmF0PC9BdXRob3I+PFllYXI+MjAxNDwvWWVh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Q2NC03MzwvcGFnZXM+PHZvbHVtZT42ODwvdm9sdW1lPjxudW1iZXI+NDwvbnVt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w:t>
            </w:r>
            <w:r w:rsidRPr="005F3AA9">
              <w:rPr>
                <w:sz w:val="22"/>
                <w:szCs w:val="22"/>
              </w:rPr>
              <w:fldChar w:fldCharType="end"/>
            </w:r>
          </w:p>
        </w:tc>
        <w:tc>
          <w:tcPr>
            <w:tcW w:w="1811" w:type="dxa"/>
          </w:tcPr>
          <w:p w14:paraId="786E610C" w14:textId="48ED5F88" w:rsidR="00C32A2A" w:rsidRPr="005F3AA9" w:rsidRDefault="00C32A2A" w:rsidP="00CB431A">
            <w:pPr>
              <w:rPr>
                <w:sz w:val="22"/>
                <w:szCs w:val="22"/>
              </w:rPr>
            </w:pPr>
            <w:r w:rsidRPr="005F3AA9">
              <w:rPr>
                <w:sz w:val="22"/>
                <w:szCs w:val="22"/>
              </w:rPr>
              <w:lastRenderedPageBreak/>
              <w:t>n: 454;</w:t>
            </w:r>
          </w:p>
          <w:p w14:paraId="768AEB1B" w14:textId="77777777" w:rsidR="00C32A2A" w:rsidRPr="005F3AA9" w:rsidRDefault="00C32A2A" w:rsidP="00CB431A">
            <w:pPr>
              <w:rPr>
                <w:sz w:val="22"/>
                <w:szCs w:val="22"/>
              </w:rPr>
            </w:pPr>
            <w:r w:rsidRPr="005F3AA9">
              <w:rPr>
                <w:sz w:val="22"/>
                <w:szCs w:val="22"/>
              </w:rPr>
              <w:t>age: 12.5-17.5;</w:t>
            </w:r>
          </w:p>
          <w:p w14:paraId="469D9B15" w14:textId="0FEEC3B6" w:rsidR="00C32A2A" w:rsidRPr="005F3AA9" w:rsidRDefault="00C32A2A" w:rsidP="00CB431A">
            <w:pPr>
              <w:rPr>
                <w:sz w:val="22"/>
                <w:szCs w:val="22"/>
              </w:rPr>
            </w:pPr>
            <w:r w:rsidRPr="005F3AA9">
              <w:rPr>
                <w:sz w:val="22"/>
                <w:szCs w:val="22"/>
              </w:rPr>
              <w:lastRenderedPageBreak/>
              <w:t>female: 56.0%</w:t>
            </w:r>
          </w:p>
        </w:tc>
        <w:tc>
          <w:tcPr>
            <w:tcW w:w="1526" w:type="dxa"/>
          </w:tcPr>
          <w:p w14:paraId="27533F8F" w14:textId="4F606215" w:rsidR="00C32A2A" w:rsidRPr="005F3AA9" w:rsidRDefault="00C32A2A" w:rsidP="00CB431A">
            <w:pPr>
              <w:rPr>
                <w:sz w:val="22"/>
                <w:szCs w:val="22"/>
              </w:rPr>
            </w:pPr>
            <w:r w:rsidRPr="005F3AA9">
              <w:rPr>
                <w:sz w:val="22"/>
                <w:szCs w:val="22"/>
              </w:rPr>
              <w:lastRenderedPageBreak/>
              <w:t>Cross - sectional</w:t>
            </w:r>
          </w:p>
        </w:tc>
        <w:tc>
          <w:tcPr>
            <w:tcW w:w="989" w:type="dxa"/>
          </w:tcPr>
          <w:p w14:paraId="3FBA1D00" w14:textId="3EC358BB" w:rsidR="00C32A2A" w:rsidRPr="005F3AA9" w:rsidRDefault="00C32A2A" w:rsidP="00CB431A">
            <w:pPr>
              <w:rPr>
                <w:sz w:val="22"/>
                <w:szCs w:val="22"/>
              </w:rPr>
            </w:pPr>
            <w:r w:rsidRPr="005F3AA9">
              <w:rPr>
                <w:sz w:val="22"/>
                <w:szCs w:val="22"/>
              </w:rPr>
              <w:t>24h recall</w:t>
            </w:r>
          </w:p>
        </w:tc>
        <w:tc>
          <w:tcPr>
            <w:tcW w:w="1413" w:type="dxa"/>
          </w:tcPr>
          <w:p w14:paraId="5B3B9658" w14:textId="594C2060" w:rsidR="00C32A2A" w:rsidRPr="005F3AA9" w:rsidRDefault="00C32A2A" w:rsidP="00CB431A">
            <w:pPr>
              <w:rPr>
                <w:sz w:val="22"/>
                <w:szCs w:val="22"/>
              </w:rPr>
            </w:pPr>
            <w:r w:rsidRPr="005F3AA9">
              <w:rPr>
                <w:sz w:val="22"/>
                <w:szCs w:val="22"/>
              </w:rPr>
              <w:t>Yes</w:t>
            </w:r>
          </w:p>
        </w:tc>
        <w:tc>
          <w:tcPr>
            <w:tcW w:w="1356" w:type="dxa"/>
          </w:tcPr>
          <w:p w14:paraId="78C213FC" w14:textId="661C0012" w:rsidR="00C32A2A" w:rsidRPr="005F3AA9" w:rsidRDefault="00C32A2A" w:rsidP="00CB431A">
            <w:pPr>
              <w:rPr>
                <w:sz w:val="22"/>
                <w:szCs w:val="22"/>
              </w:rPr>
            </w:pPr>
            <w:r w:rsidRPr="005F3AA9">
              <w:rPr>
                <w:sz w:val="22"/>
                <w:szCs w:val="22"/>
              </w:rPr>
              <w:t>Boys</w:t>
            </w:r>
          </w:p>
          <w:p w14:paraId="4AC09BD3" w14:textId="77777777" w:rsidR="00C32A2A" w:rsidRPr="005F3AA9" w:rsidRDefault="00C32A2A" w:rsidP="00CB431A">
            <w:pPr>
              <w:rPr>
                <w:sz w:val="22"/>
                <w:szCs w:val="22"/>
              </w:rPr>
            </w:pPr>
          </w:p>
          <w:p w14:paraId="5A26CB76" w14:textId="77777777" w:rsidR="00C32A2A" w:rsidRPr="005F3AA9" w:rsidRDefault="00C32A2A" w:rsidP="00CB431A">
            <w:pPr>
              <w:rPr>
                <w:sz w:val="22"/>
                <w:szCs w:val="22"/>
              </w:rPr>
            </w:pPr>
          </w:p>
          <w:p w14:paraId="1D585798" w14:textId="77777777" w:rsidR="00C32A2A" w:rsidRPr="005F3AA9" w:rsidRDefault="00C32A2A" w:rsidP="00CB431A">
            <w:pPr>
              <w:rPr>
                <w:sz w:val="22"/>
                <w:szCs w:val="22"/>
              </w:rPr>
            </w:pPr>
          </w:p>
          <w:p w14:paraId="3BA9BA06" w14:textId="77777777" w:rsidR="00C32A2A" w:rsidRPr="005F3AA9" w:rsidRDefault="00C32A2A" w:rsidP="00CB431A">
            <w:pPr>
              <w:rPr>
                <w:sz w:val="22"/>
                <w:szCs w:val="22"/>
              </w:rPr>
            </w:pPr>
          </w:p>
          <w:p w14:paraId="795251A4" w14:textId="77777777" w:rsidR="00C32A2A" w:rsidRPr="005F3AA9" w:rsidRDefault="00C32A2A" w:rsidP="00CB431A">
            <w:pPr>
              <w:rPr>
                <w:sz w:val="22"/>
                <w:szCs w:val="22"/>
              </w:rPr>
            </w:pPr>
          </w:p>
          <w:p w14:paraId="6612FC22" w14:textId="77777777" w:rsidR="00C32A2A" w:rsidRPr="005F3AA9" w:rsidRDefault="00C32A2A" w:rsidP="00CB431A">
            <w:pPr>
              <w:rPr>
                <w:sz w:val="22"/>
                <w:szCs w:val="22"/>
              </w:rPr>
            </w:pPr>
          </w:p>
          <w:p w14:paraId="015F926D" w14:textId="77777777" w:rsidR="00C32A2A" w:rsidRPr="005F3AA9" w:rsidRDefault="00C32A2A" w:rsidP="00CB431A">
            <w:pPr>
              <w:rPr>
                <w:sz w:val="22"/>
                <w:szCs w:val="22"/>
              </w:rPr>
            </w:pPr>
          </w:p>
          <w:p w14:paraId="4A810C8E" w14:textId="77777777" w:rsidR="00C32A2A" w:rsidRPr="005F3AA9" w:rsidRDefault="00C32A2A" w:rsidP="00CB431A">
            <w:pPr>
              <w:rPr>
                <w:sz w:val="22"/>
                <w:szCs w:val="22"/>
              </w:rPr>
            </w:pPr>
          </w:p>
          <w:p w14:paraId="53CB7CD3" w14:textId="77777777" w:rsidR="00C32A2A" w:rsidRPr="005F3AA9" w:rsidRDefault="00C32A2A" w:rsidP="00CB431A">
            <w:pPr>
              <w:rPr>
                <w:sz w:val="22"/>
                <w:szCs w:val="22"/>
              </w:rPr>
            </w:pPr>
          </w:p>
          <w:p w14:paraId="40809CC5" w14:textId="77777777" w:rsidR="00C32A2A" w:rsidRPr="005F3AA9" w:rsidRDefault="00C32A2A" w:rsidP="00CB431A">
            <w:pPr>
              <w:rPr>
                <w:sz w:val="22"/>
                <w:szCs w:val="22"/>
              </w:rPr>
            </w:pPr>
          </w:p>
          <w:p w14:paraId="210AFD8C" w14:textId="77777777" w:rsidR="00C32A2A" w:rsidRPr="005F3AA9" w:rsidRDefault="00C32A2A" w:rsidP="00CB431A">
            <w:pPr>
              <w:rPr>
                <w:sz w:val="22"/>
                <w:szCs w:val="22"/>
              </w:rPr>
            </w:pPr>
          </w:p>
          <w:p w14:paraId="3DAD9E61" w14:textId="77777777" w:rsidR="00C32A2A" w:rsidRPr="005F3AA9" w:rsidRDefault="00C32A2A" w:rsidP="00CB431A">
            <w:pPr>
              <w:rPr>
                <w:sz w:val="22"/>
                <w:szCs w:val="22"/>
              </w:rPr>
            </w:pPr>
          </w:p>
          <w:p w14:paraId="48A1C3C2" w14:textId="77777777" w:rsidR="00C32A2A" w:rsidRPr="005F3AA9" w:rsidRDefault="00C32A2A" w:rsidP="00CB431A">
            <w:pPr>
              <w:rPr>
                <w:sz w:val="22"/>
                <w:szCs w:val="22"/>
              </w:rPr>
            </w:pPr>
          </w:p>
          <w:p w14:paraId="00DFBF20" w14:textId="77777777" w:rsidR="00C32A2A" w:rsidRPr="005F3AA9" w:rsidRDefault="00C32A2A" w:rsidP="00CB431A">
            <w:pPr>
              <w:rPr>
                <w:sz w:val="22"/>
                <w:szCs w:val="22"/>
              </w:rPr>
            </w:pPr>
          </w:p>
          <w:p w14:paraId="22B3D358" w14:textId="77777777" w:rsidR="00C32A2A" w:rsidRPr="005F3AA9" w:rsidRDefault="00C32A2A" w:rsidP="00CB431A">
            <w:pPr>
              <w:rPr>
                <w:sz w:val="22"/>
                <w:szCs w:val="22"/>
              </w:rPr>
            </w:pPr>
          </w:p>
          <w:p w14:paraId="67BF8A98" w14:textId="77777777" w:rsidR="00C32A2A" w:rsidRPr="005F3AA9" w:rsidRDefault="00C32A2A" w:rsidP="00CB431A">
            <w:pPr>
              <w:rPr>
                <w:sz w:val="22"/>
                <w:szCs w:val="22"/>
              </w:rPr>
            </w:pPr>
          </w:p>
          <w:p w14:paraId="3A34D454" w14:textId="77777777" w:rsidR="00C32A2A" w:rsidRPr="005F3AA9" w:rsidRDefault="00C32A2A" w:rsidP="00CB431A">
            <w:pPr>
              <w:rPr>
                <w:sz w:val="22"/>
                <w:szCs w:val="22"/>
              </w:rPr>
            </w:pPr>
          </w:p>
          <w:p w14:paraId="61F770D9" w14:textId="61252102" w:rsidR="00C32A2A" w:rsidRPr="005F3AA9" w:rsidRDefault="00C32A2A" w:rsidP="00CB431A">
            <w:pPr>
              <w:rPr>
                <w:sz w:val="22"/>
                <w:szCs w:val="22"/>
              </w:rPr>
            </w:pPr>
            <w:r w:rsidRPr="005F3AA9">
              <w:rPr>
                <w:sz w:val="22"/>
                <w:szCs w:val="22"/>
              </w:rPr>
              <w:t>Girls</w:t>
            </w:r>
          </w:p>
        </w:tc>
        <w:tc>
          <w:tcPr>
            <w:tcW w:w="2303" w:type="dxa"/>
          </w:tcPr>
          <w:p w14:paraId="68E6F28B" w14:textId="77777777" w:rsidR="00C32A2A" w:rsidRPr="005F3AA9" w:rsidRDefault="00C32A2A" w:rsidP="00CB431A">
            <w:pPr>
              <w:rPr>
                <w:sz w:val="22"/>
                <w:szCs w:val="22"/>
              </w:rPr>
            </w:pPr>
            <w:r w:rsidRPr="005F3AA9">
              <w:rPr>
                <w:sz w:val="22"/>
                <w:szCs w:val="22"/>
              </w:rPr>
              <w:lastRenderedPageBreak/>
              <w:t>Alanine</w:t>
            </w:r>
          </w:p>
          <w:p w14:paraId="652775D9" w14:textId="77777777" w:rsidR="00C32A2A" w:rsidRPr="005F3AA9" w:rsidRDefault="00C32A2A" w:rsidP="00CB431A">
            <w:pPr>
              <w:rPr>
                <w:sz w:val="22"/>
                <w:szCs w:val="22"/>
              </w:rPr>
            </w:pPr>
            <w:r w:rsidRPr="005F3AA9">
              <w:rPr>
                <w:sz w:val="22"/>
                <w:szCs w:val="22"/>
              </w:rPr>
              <w:t>Glycine</w:t>
            </w:r>
          </w:p>
          <w:p w14:paraId="0F87146F" w14:textId="77777777" w:rsidR="00C32A2A" w:rsidRPr="005F3AA9" w:rsidRDefault="00C32A2A" w:rsidP="00CB431A">
            <w:pPr>
              <w:rPr>
                <w:sz w:val="22"/>
                <w:szCs w:val="22"/>
              </w:rPr>
            </w:pPr>
            <w:r w:rsidRPr="005F3AA9">
              <w:rPr>
                <w:sz w:val="22"/>
                <w:szCs w:val="22"/>
              </w:rPr>
              <w:lastRenderedPageBreak/>
              <w:t>Isoleucine</w:t>
            </w:r>
          </w:p>
          <w:p w14:paraId="28944481" w14:textId="77777777" w:rsidR="00C32A2A" w:rsidRPr="005F3AA9" w:rsidRDefault="00C32A2A" w:rsidP="00CB431A">
            <w:pPr>
              <w:rPr>
                <w:sz w:val="22"/>
                <w:szCs w:val="22"/>
              </w:rPr>
            </w:pPr>
            <w:r w:rsidRPr="005F3AA9">
              <w:rPr>
                <w:sz w:val="22"/>
                <w:szCs w:val="22"/>
              </w:rPr>
              <w:t>Leucine</w:t>
            </w:r>
          </w:p>
          <w:p w14:paraId="4A7AEE60" w14:textId="77777777" w:rsidR="00C32A2A" w:rsidRPr="005F3AA9" w:rsidRDefault="00C32A2A" w:rsidP="00CB431A">
            <w:pPr>
              <w:rPr>
                <w:sz w:val="22"/>
                <w:szCs w:val="22"/>
              </w:rPr>
            </w:pPr>
            <w:r w:rsidRPr="005F3AA9">
              <w:rPr>
                <w:sz w:val="22"/>
                <w:szCs w:val="22"/>
              </w:rPr>
              <w:t>Valine</w:t>
            </w:r>
          </w:p>
          <w:p w14:paraId="4B97BA84" w14:textId="77777777" w:rsidR="00C32A2A" w:rsidRPr="005F3AA9" w:rsidRDefault="00C32A2A" w:rsidP="00CB431A">
            <w:pPr>
              <w:rPr>
                <w:sz w:val="22"/>
                <w:szCs w:val="22"/>
              </w:rPr>
            </w:pPr>
            <w:r w:rsidRPr="005F3AA9">
              <w:rPr>
                <w:sz w:val="22"/>
                <w:szCs w:val="22"/>
              </w:rPr>
              <w:t>Phenylalanine</w:t>
            </w:r>
          </w:p>
          <w:p w14:paraId="22BD60B4" w14:textId="77777777" w:rsidR="00C32A2A" w:rsidRPr="005F3AA9" w:rsidRDefault="00C32A2A" w:rsidP="00CB431A">
            <w:pPr>
              <w:rPr>
                <w:sz w:val="22"/>
                <w:szCs w:val="22"/>
              </w:rPr>
            </w:pPr>
            <w:r w:rsidRPr="005F3AA9">
              <w:rPr>
                <w:sz w:val="22"/>
                <w:szCs w:val="22"/>
              </w:rPr>
              <w:t>Tryptophan</w:t>
            </w:r>
          </w:p>
          <w:p w14:paraId="5633AFC8" w14:textId="77777777" w:rsidR="00C32A2A" w:rsidRPr="005F3AA9" w:rsidRDefault="00C32A2A" w:rsidP="00CB431A">
            <w:pPr>
              <w:rPr>
                <w:sz w:val="22"/>
                <w:szCs w:val="22"/>
              </w:rPr>
            </w:pPr>
            <w:r w:rsidRPr="005F3AA9">
              <w:rPr>
                <w:sz w:val="22"/>
                <w:szCs w:val="22"/>
              </w:rPr>
              <w:t>Tyrosine</w:t>
            </w:r>
          </w:p>
          <w:p w14:paraId="3F1CCE3A" w14:textId="77777777" w:rsidR="00C32A2A" w:rsidRPr="005F3AA9" w:rsidRDefault="00C32A2A" w:rsidP="00CB431A">
            <w:pPr>
              <w:rPr>
                <w:sz w:val="22"/>
                <w:szCs w:val="22"/>
              </w:rPr>
            </w:pPr>
            <w:r w:rsidRPr="005F3AA9">
              <w:rPr>
                <w:sz w:val="22"/>
                <w:szCs w:val="22"/>
              </w:rPr>
              <w:t>Arginine</w:t>
            </w:r>
          </w:p>
          <w:p w14:paraId="299FABE5" w14:textId="77777777" w:rsidR="00C32A2A" w:rsidRPr="005F3AA9" w:rsidRDefault="00C32A2A" w:rsidP="00CB431A">
            <w:pPr>
              <w:rPr>
                <w:sz w:val="22"/>
                <w:szCs w:val="22"/>
              </w:rPr>
            </w:pPr>
            <w:r w:rsidRPr="005F3AA9">
              <w:rPr>
                <w:sz w:val="22"/>
                <w:szCs w:val="22"/>
              </w:rPr>
              <w:t>Histidine</w:t>
            </w:r>
          </w:p>
          <w:p w14:paraId="1C6BF1E8" w14:textId="77777777" w:rsidR="00C32A2A" w:rsidRPr="005F3AA9" w:rsidRDefault="00C32A2A" w:rsidP="00CB431A">
            <w:pPr>
              <w:rPr>
                <w:sz w:val="22"/>
                <w:szCs w:val="22"/>
              </w:rPr>
            </w:pPr>
            <w:r w:rsidRPr="005F3AA9">
              <w:rPr>
                <w:sz w:val="22"/>
                <w:szCs w:val="22"/>
              </w:rPr>
              <w:t>Lysine</w:t>
            </w:r>
          </w:p>
          <w:p w14:paraId="579CD9B3" w14:textId="77777777" w:rsidR="00C32A2A" w:rsidRPr="005F3AA9" w:rsidRDefault="00C32A2A" w:rsidP="00CB431A">
            <w:pPr>
              <w:rPr>
                <w:sz w:val="22"/>
                <w:szCs w:val="22"/>
              </w:rPr>
            </w:pPr>
            <w:r w:rsidRPr="005F3AA9">
              <w:rPr>
                <w:sz w:val="22"/>
                <w:szCs w:val="22"/>
              </w:rPr>
              <w:t>Asparagine acids</w:t>
            </w:r>
          </w:p>
          <w:p w14:paraId="5B18E0B2" w14:textId="77777777" w:rsidR="00C32A2A" w:rsidRPr="005F3AA9" w:rsidRDefault="00C32A2A" w:rsidP="00CB431A">
            <w:pPr>
              <w:rPr>
                <w:sz w:val="22"/>
                <w:szCs w:val="22"/>
              </w:rPr>
            </w:pPr>
            <w:r w:rsidRPr="005F3AA9">
              <w:rPr>
                <w:sz w:val="22"/>
                <w:szCs w:val="22"/>
              </w:rPr>
              <w:t>Glutamic acid</w:t>
            </w:r>
          </w:p>
          <w:p w14:paraId="5D445222" w14:textId="77777777" w:rsidR="00C32A2A" w:rsidRPr="005F3AA9" w:rsidRDefault="00C32A2A" w:rsidP="00CB431A">
            <w:pPr>
              <w:rPr>
                <w:sz w:val="22"/>
                <w:szCs w:val="22"/>
              </w:rPr>
            </w:pPr>
            <w:r w:rsidRPr="005F3AA9">
              <w:rPr>
                <w:sz w:val="22"/>
                <w:szCs w:val="22"/>
              </w:rPr>
              <w:t>Serine</w:t>
            </w:r>
          </w:p>
          <w:p w14:paraId="7614DA0D" w14:textId="77777777" w:rsidR="00C32A2A" w:rsidRPr="005F3AA9" w:rsidRDefault="00C32A2A" w:rsidP="00CB431A">
            <w:pPr>
              <w:rPr>
                <w:sz w:val="22"/>
                <w:szCs w:val="22"/>
              </w:rPr>
            </w:pPr>
            <w:r w:rsidRPr="005F3AA9">
              <w:rPr>
                <w:sz w:val="22"/>
                <w:szCs w:val="22"/>
              </w:rPr>
              <w:t>Threonine</w:t>
            </w:r>
          </w:p>
          <w:p w14:paraId="6A179B9E" w14:textId="77777777" w:rsidR="00C32A2A" w:rsidRPr="005F3AA9" w:rsidRDefault="00C32A2A" w:rsidP="00CB431A">
            <w:pPr>
              <w:rPr>
                <w:sz w:val="22"/>
                <w:szCs w:val="22"/>
              </w:rPr>
            </w:pPr>
            <w:r w:rsidRPr="005F3AA9">
              <w:rPr>
                <w:sz w:val="22"/>
                <w:szCs w:val="22"/>
              </w:rPr>
              <w:t>Cysteine</w:t>
            </w:r>
          </w:p>
          <w:p w14:paraId="4464FC6D" w14:textId="77777777" w:rsidR="00C32A2A" w:rsidRPr="005F3AA9" w:rsidRDefault="00C32A2A" w:rsidP="00CB431A">
            <w:pPr>
              <w:rPr>
                <w:sz w:val="22"/>
                <w:szCs w:val="22"/>
              </w:rPr>
            </w:pPr>
            <w:r w:rsidRPr="005F3AA9">
              <w:rPr>
                <w:sz w:val="22"/>
                <w:szCs w:val="22"/>
              </w:rPr>
              <w:t>Methionine</w:t>
            </w:r>
          </w:p>
          <w:p w14:paraId="26CC7CBE" w14:textId="43746560" w:rsidR="00C32A2A" w:rsidRPr="005F3AA9" w:rsidRDefault="00C32A2A" w:rsidP="00CB431A">
            <w:pPr>
              <w:rPr>
                <w:sz w:val="22"/>
                <w:szCs w:val="22"/>
              </w:rPr>
            </w:pPr>
            <w:r w:rsidRPr="005F3AA9">
              <w:rPr>
                <w:sz w:val="22"/>
                <w:szCs w:val="22"/>
              </w:rPr>
              <w:t>Proline</w:t>
            </w:r>
          </w:p>
          <w:p w14:paraId="5764E446" w14:textId="77777777" w:rsidR="00C32A2A" w:rsidRPr="005F3AA9" w:rsidRDefault="00C32A2A" w:rsidP="00CB431A">
            <w:pPr>
              <w:rPr>
                <w:sz w:val="22"/>
                <w:szCs w:val="22"/>
              </w:rPr>
            </w:pPr>
            <w:r w:rsidRPr="005F3AA9">
              <w:rPr>
                <w:sz w:val="22"/>
                <w:szCs w:val="22"/>
              </w:rPr>
              <w:t>Alanine</w:t>
            </w:r>
          </w:p>
          <w:p w14:paraId="549626C6" w14:textId="77777777" w:rsidR="00C32A2A" w:rsidRPr="005F3AA9" w:rsidRDefault="00C32A2A" w:rsidP="00CB431A">
            <w:pPr>
              <w:rPr>
                <w:sz w:val="22"/>
                <w:szCs w:val="22"/>
              </w:rPr>
            </w:pPr>
            <w:r w:rsidRPr="005F3AA9">
              <w:rPr>
                <w:sz w:val="22"/>
                <w:szCs w:val="22"/>
              </w:rPr>
              <w:t>Glycine</w:t>
            </w:r>
          </w:p>
          <w:p w14:paraId="1F5A4F80" w14:textId="77777777" w:rsidR="00C32A2A" w:rsidRPr="005F3AA9" w:rsidRDefault="00C32A2A" w:rsidP="00CB431A">
            <w:pPr>
              <w:rPr>
                <w:sz w:val="22"/>
                <w:szCs w:val="22"/>
              </w:rPr>
            </w:pPr>
            <w:r w:rsidRPr="005F3AA9">
              <w:rPr>
                <w:sz w:val="22"/>
                <w:szCs w:val="22"/>
              </w:rPr>
              <w:t>Isoleucine</w:t>
            </w:r>
          </w:p>
          <w:p w14:paraId="66A8A59C" w14:textId="77777777" w:rsidR="00C32A2A" w:rsidRPr="005F3AA9" w:rsidRDefault="00C32A2A" w:rsidP="00CB431A">
            <w:pPr>
              <w:rPr>
                <w:sz w:val="22"/>
                <w:szCs w:val="22"/>
              </w:rPr>
            </w:pPr>
            <w:r w:rsidRPr="005F3AA9">
              <w:rPr>
                <w:sz w:val="22"/>
                <w:szCs w:val="22"/>
              </w:rPr>
              <w:t>Leucine</w:t>
            </w:r>
          </w:p>
          <w:p w14:paraId="6EE62FC7" w14:textId="77777777" w:rsidR="00C32A2A" w:rsidRPr="005F3AA9" w:rsidRDefault="00C32A2A" w:rsidP="00CB431A">
            <w:pPr>
              <w:rPr>
                <w:sz w:val="22"/>
                <w:szCs w:val="22"/>
              </w:rPr>
            </w:pPr>
            <w:r w:rsidRPr="005F3AA9">
              <w:rPr>
                <w:sz w:val="22"/>
                <w:szCs w:val="22"/>
              </w:rPr>
              <w:t>Valine</w:t>
            </w:r>
          </w:p>
          <w:p w14:paraId="0FC3EAE5" w14:textId="77777777" w:rsidR="00C32A2A" w:rsidRPr="005F3AA9" w:rsidRDefault="00C32A2A" w:rsidP="00CB431A">
            <w:pPr>
              <w:rPr>
                <w:sz w:val="22"/>
                <w:szCs w:val="22"/>
              </w:rPr>
            </w:pPr>
            <w:r w:rsidRPr="005F3AA9">
              <w:rPr>
                <w:sz w:val="22"/>
                <w:szCs w:val="22"/>
              </w:rPr>
              <w:t>Phenylalanine</w:t>
            </w:r>
          </w:p>
          <w:p w14:paraId="6A170192" w14:textId="77777777" w:rsidR="00C32A2A" w:rsidRPr="005F3AA9" w:rsidRDefault="00C32A2A" w:rsidP="00CB431A">
            <w:pPr>
              <w:rPr>
                <w:sz w:val="22"/>
                <w:szCs w:val="22"/>
              </w:rPr>
            </w:pPr>
            <w:r w:rsidRPr="005F3AA9">
              <w:rPr>
                <w:sz w:val="22"/>
                <w:szCs w:val="22"/>
              </w:rPr>
              <w:t>Tryptophan</w:t>
            </w:r>
          </w:p>
          <w:p w14:paraId="0FA42897" w14:textId="77777777" w:rsidR="00C32A2A" w:rsidRPr="005F3AA9" w:rsidRDefault="00C32A2A" w:rsidP="00CB431A">
            <w:pPr>
              <w:rPr>
                <w:sz w:val="22"/>
                <w:szCs w:val="22"/>
              </w:rPr>
            </w:pPr>
            <w:r w:rsidRPr="005F3AA9">
              <w:rPr>
                <w:sz w:val="22"/>
                <w:szCs w:val="22"/>
              </w:rPr>
              <w:t>Tyrosine</w:t>
            </w:r>
          </w:p>
          <w:p w14:paraId="27B5E792" w14:textId="77777777" w:rsidR="00C32A2A" w:rsidRPr="005F3AA9" w:rsidRDefault="00C32A2A" w:rsidP="00CB431A">
            <w:pPr>
              <w:rPr>
                <w:sz w:val="22"/>
                <w:szCs w:val="22"/>
              </w:rPr>
            </w:pPr>
            <w:r w:rsidRPr="005F3AA9">
              <w:rPr>
                <w:sz w:val="22"/>
                <w:szCs w:val="22"/>
              </w:rPr>
              <w:t>Arginine</w:t>
            </w:r>
          </w:p>
          <w:p w14:paraId="0881A728" w14:textId="77777777" w:rsidR="00C32A2A" w:rsidRPr="005F3AA9" w:rsidRDefault="00C32A2A" w:rsidP="00CB431A">
            <w:pPr>
              <w:rPr>
                <w:sz w:val="22"/>
                <w:szCs w:val="22"/>
              </w:rPr>
            </w:pPr>
            <w:r w:rsidRPr="005F3AA9">
              <w:rPr>
                <w:sz w:val="22"/>
                <w:szCs w:val="22"/>
              </w:rPr>
              <w:t>Histidine</w:t>
            </w:r>
          </w:p>
          <w:p w14:paraId="70F65835" w14:textId="77777777" w:rsidR="00C32A2A" w:rsidRPr="005F3AA9" w:rsidRDefault="00C32A2A" w:rsidP="00CB431A">
            <w:pPr>
              <w:rPr>
                <w:sz w:val="22"/>
                <w:szCs w:val="22"/>
              </w:rPr>
            </w:pPr>
            <w:r w:rsidRPr="005F3AA9">
              <w:rPr>
                <w:sz w:val="22"/>
                <w:szCs w:val="22"/>
              </w:rPr>
              <w:t>Lysine</w:t>
            </w:r>
          </w:p>
          <w:p w14:paraId="35A2EFAD" w14:textId="77777777" w:rsidR="00C32A2A" w:rsidRPr="005F3AA9" w:rsidRDefault="00C32A2A" w:rsidP="00CB431A">
            <w:pPr>
              <w:rPr>
                <w:sz w:val="22"/>
                <w:szCs w:val="22"/>
              </w:rPr>
            </w:pPr>
            <w:r w:rsidRPr="005F3AA9">
              <w:rPr>
                <w:sz w:val="22"/>
                <w:szCs w:val="22"/>
              </w:rPr>
              <w:t>Asparagine acids</w:t>
            </w:r>
          </w:p>
          <w:p w14:paraId="46D19497" w14:textId="77777777" w:rsidR="00C32A2A" w:rsidRPr="005F3AA9" w:rsidRDefault="00C32A2A" w:rsidP="00CB431A">
            <w:pPr>
              <w:rPr>
                <w:sz w:val="22"/>
                <w:szCs w:val="22"/>
              </w:rPr>
            </w:pPr>
            <w:r w:rsidRPr="005F3AA9">
              <w:rPr>
                <w:sz w:val="22"/>
                <w:szCs w:val="22"/>
              </w:rPr>
              <w:t>Glutamic acid</w:t>
            </w:r>
          </w:p>
          <w:p w14:paraId="713E4F67" w14:textId="77777777" w:rsidR="00C32A2A" w:rsidRPr="005F3AA9" w:rsidRDefault="00C32A2A" w:rsidP="00CB431A">
            <w:pPr>
              <w:rPr>
                <w:sz w:val="22"/>
                <w:szCs w:val="22"/>
              </w:rPr>
            </w:pPr>
            <w:r w:rsidRPr="005F3AA9">
              <w:rPr>
                <w:sz w:val="22"/>
                <w:szCs w:val="22"/>
              </w:rPr>
              <w:t>Serine</w:t>
            </w:r>
          </w:p>
          <w:p w14:paraId="7E79077E" w14:textId="77777777" w:rsidR="00C32A2A" w:rsidRPr="005F3AA9" w:rsidRDefault="00C32A2A" w:rsidP="00CB431A">
            <w:pPr>
              <w:rPr>
                <w:sz w:val="22"/>
                <w:szCs w:val="22"/>
              </w:rPr>
            </w:pPr>
            <w:r w:rsidRPr="005F3AA9">
              <w:rPr>
                <w:sz w:val="22"/>
                <w:szCs w:val="22"/>
              </w:rPr>
              <w:t>Threonine</w:t>
            </w:r>
          </w:p>
          <w:p w14:paraId="04216E54" w14:textId="77777777" w:rsidR="00C32A2A" w:rsidRPr="005F3AA9" w:rsidRDefault="00C32A2A" w:rsidP="00CB431A">
            <w:pPr>
              <w:rPr>
                <w:sz w:val="22"/>
                <w:szCs w:val="22"/>
              </w:rPr>
            </w:pPr>
            <w:r w:rsidRPr="005F3AA9">
              <w:rPr>
                <w:sz w:val="22"/>
                <w:szCs w:val="22"/>
              </w:rPr>
              <w:t>Cysteine</w:t>
            </w:r>
          </w:p>
          <w:p w14:paraId="1192423E" w14:textId="77777777" w:rsidR="00C32A2A" w:rsidRPr="005F3AA9" w:rsidRDefault="00C32A2A" w:rsidP="00CB431A">
            <w:pPr>
              <w:rPr>
                <w:sz w:val="22"/>
                <w:szCs w:val="22"/>
              </w:rPr>
            </w:pPr>
            <w:r w:rsidRPr="005F3AA9">
              <w:rPr>
                <w:sz w:val="22"/>
                <w:szCs w:val="22"/>
              </w:rPr>
              <w:t>Methionine</w:t>
            </w:r>
          </w:p>
          <w:p w14:paraId="6CB12B97" w14:textId="33040111" w:rsidR="00C32A2A" w:rsidRPr="005F3AA9" w:rsidRDefault="00C32A2A" w:rsidP="00CB431A">
            <w:pPr>
              <w:rPr>
                <w:sz w:val="22"/>
                <w:szCs w:val="22"/>
              </w:rPr>
            </w:pPr>
            <w:r w:rsidRPr="005F3AA9">
              <w:rPr>
                <w:sz w:val="22"/>
                <w:szCs w:val="22"/>
              </w:rPr>
              <w:t>Proline</w:t>
            </w:r>
          </w:p>
        </w:tc>
        <w:tc>
          <w:tcPr>
            <w:tcW w:w="1393" w:type="dxa"/>
          </w:tcPr>
          <w:p w14:paraId="7F7235FB" w14:textId="077C1E97" w:rsidR="00C32A2A" w:rsidRPr="005F3AA9" w:rsidRDefault="00C32A2A" w:rsidP="00CB431A">
            <w:pPr>
              <w:rPr>
                <w:sz w:val="22"/>
                <w:szCs w:val="22"/>
              </w:rPr>
            </w:pPr>
            <w:r w:rsidRPr="005F3AA9">
              <w:rPr>
                <w:sz w:val="22"/>
                <w:szCs w:val="22"/>
              </w:rPr>
              <w:lastRenderedPageBreak/>
              <w:t>-0.26*</w:t>
            </w:r>
          </w:p>
          <w:p w14:paraId="6DD2B69E" w14:textId="1A459D73" w:rsidR="00C32A2A" w:rsidRPr="005F3AA9" w:rsidRDefault="00C32A2A" w:rsidP="00CB431A">
            <w:pPr>
              <w:rPr>
                <w:sz w:val="22"/>
                <w:szCs w:val="22"/>
              </w:rPr>
            </w:pPr>
            <w:r w:rsidRPr="005F3AA9">
              <w:rPr>
                <w:sz w:val="22"/>
                <w:szCs w:val="22"/>
              </w:rPr>
              <w:t>-0.29*</w:t>
            </w:r>
          </w:p>
          <w:p w14:paraId="7525E18E" w14:textId="43A37873" w:rsidR="00C32A2A" w:rsidRPr="005F3AA9" w:rsidRDefault="00C32A2A" w:rsidP="00CB431A">
            <w:pPr>
              <w:rPr>
                <w:sz w:val="22"/>
                <w:szCs w:val="22"/>
              </w:rPr>
            </w:pPr>
            <w:r w:rsidRPr="005F3AA9">
              <w:rPr>
                <w:sz w:val="22"/>
                <w:szCs w:val="22"/>
              </w:rPr>
              <w:lastRenderedPageBreak/>
              <w:t>n.s.</w:t>
            </w:r>
          </w:p>
          <w:p w14:paraId="494AFB6C" w14:textId="417FDCC8" w:rsidR="00C32A2A" w:rsidRPr="005F3AA9" w:rsidRDefault="00C32A2A" w:rsidP="00CB431A">
            <w:pPr>
              <w:rPr>
                <w:sz w:val="22"/>
                <w:szCs w:val="22"/>
              </w:rPr>
            </w:pPr>
            <w:r w:rsidRPr="005F3AA9">
              <w:rPr>
                <w:sz w:val="22"/>
                <w:szCs w:val="22"/>
              </w:rPr>
              <w:t>n.s.</w:t>
            </w:r>
          </w:p>
          <w:p w14:paraId="5C9C3B5E" w14:textId="4D870A57" w:rsidR="00C32A2A" w:rsidRPr="005F3AA9" w:rsidRDefault="00C32A2A" w:rsidP="00CB431A">
            <w:pPr>
              <w:rPr>
                <w:sz w:val="22"/>
                <w:szCs w:val="22"/>
              </w:rPr>
            </w:pPr>
            <w:r w:rsidRPr="005F3AA9">
              <w:rPr>
                <w:sz w:val="22"/>
                <w:szCs w:val="22"/>
              </w:rPr>
              <w:t>n.s.</w:t>
            </w:r>
          </w:p>
          <w:p w14:paraId="0B29CDFC" w14:textId="53862DBD" w:rsidR="00C32A2A" w:rsidRPr="005F3AA9" w:rsidRDefault="00C32A2A" w:rsidP="00CB431A">
            <w:pPr>
              <w:rPr>
                <w:sz w:val="22"/>
                <w:szCs w:val="22"/>
              </w:rPr>
            </w:pPr>
            <w:r w:rsidRPr="005F3AA9">
              <w:rPr>
                <w:sz w:val="22"/>
                <w:szCs w:val="22"/>
              </w:rPr>
              <w:t>n.s.</w:t>
            </w:r>
          </w:p>
          <w:p w14:paraId="0DF59F52" w14:textId="4E73F70C" w:rsidR="00C32A2A" w:rsidRPr="005F3AA9" w:rsidRDefault="00C32A2A" w:rsidP="00CB431A">
            <w:pPr>
              <w:rPr>
                <w:sz w:val="22"/>
                <w:szCs w:val="22"/>
              </w:rPr>
            </w:pPr>
            <w:r w:rsidRPr="005F3AA9">
              <w:rPr>
                <w:sz w:val="22"/>
                <w:szCs w:val="22"/>
              </w:rPr>
              <w:t>n.s.</w:t>
            </w:r>
          </w:p>
          <w:p w14:paraId="22EDBC5F" w14:textId="1D1C2010" w:rsidR="00C32A2A" w:rsidRPr="005F3AA9" w:rsidRDefault="00C32A2A" w:rsidP="00CB431A">
            <w:pPr>
              <w:rPr>
                <w:sz w:val="22"/>
                <w:szCs w:val="22"/>
              </w:rPr>
            </w:pPr>
            <w:r w:rsidRPr="005F3AA9">
              <w:rPr>
                <w:sz w:val="22"/>
                <w:szCs w:val="22"/>
              </w:rPr>
              <w:t>n.s.</w:t>
            </w:r>
          </w:p>
          <w:p w14:paraId="2863CB9A" w14:textId="115D4C21" w:rsidR="00C32A2A" w:rsidRPr="005F3AA9" w:rsidRDefault="00C32A2A" w:rsidP="00CB431A">
            <w:pPr>
              <w:rPr>
                <w:sz w:val="22"/>
                <w:szCs w:val="22"/>
              </w:rPr>
            </w:pPr>
            <w:r w:rsidRPr="005F3AA9">
              <w:rPr>
                <w:sz w:val="22"/>
                <w:szCs w:val="22"/>
              </w:rPr>
              <w:t>-0.29*</w:t>
            </w:r>
          </w:p>
          <w:p w14:paraId="22048AB2" w14:textId="48DAA773" w:rsidR="00C32A2A" w:rsidRPr="005F3AA9" w:rsidRDefault="00C32A2A" w:rsidP="00CB431A">
            <w:pPr>
              <w:rPr>
                <w:sz w:val="22"/>
                <w:szCs w:val="22"/>
              </w:rPr>
            </w:pPr>
            <w:r w:rsidRPr="005F3AA9">
              <w:rPr>
                <w:sz w:val="22"/>
                <w:szCs w:val="22"/>
              </w:rPr>
              <w:t>-0.28*</w:t>
            </w:r>
          </w:p>
          <w:p w14:paraId="5B4DF47C" w14:textId="28336789" w:rsidR="00C32A2A" w:rsidRPr="005F3AA9" w:rsidRDefault="00C32A2A" w:rsidP="00CB431A">
            <w:pPr>
              <w:rPr>
                <w:sz w:val="22"/>
                <w:szCs w:val="22"/>
              </w:rPr>
            </w:pPr>
            <w:r w:rsidRPr="005F3AA9">
              <w:rPr>
                <w:sz w:val="22"/>
                <w:szCs w:val="22"/>
              </w:rPr>
              <w:t>-0.26*</w:t>
            </w:r>
          </w:p>
          <w:p w14:paraId="49FC140A" w14:textId="43D57397" w:rsidR="00C32A2A" w:rsidRPr="005F3AA9" w:rsidRDefault="00C32A2A" w:rsidP="00CB431A">
            <w:pPr>
              <w:rPr>
                <w:sz w:val="22"/>
                <w:szCs w:val="22"/>
              </w:rPr>
            </w:pPr>
            <w:r w:rsidRPr="005F3AA9">
              <w:rPr>
                <w:sz w:val="22"/>
                <w:szCs w:val="22"/>
              </w:rPr>
              <w:t>-0.29*</w:t>
            </w:r>
          </w:p>
          <w:p w14:paraId="6699AABB" w14:textId="2C83579B" w:rsidR="00C32A2A" w:rsidRPr="005F3AA9" w:rsidRDefault="00C32A2A" w:rsidP="00CB431A">
            <w:pPr>
              <w:rPr>
                <w:sz w:val="22"/>
                <w:szCs w:val="22"/>
              </w:rPr>
            </w:pPr>
            <w:r w:rsidRPr="005F3AA9">
              <w:rPr>
                <w:sz w:val="22"/>
                <w:szCs w:val="22"/>
              </w:rPr>
              <w:t>n.s.</w:t>
            </w:r>
          </w:p>
          <w:p w14:paraId="66A9BC86" w14:textId="6037E040" w:rsidR="00C32A2A" w:rsidRPr="005F3AA9" w:rsidRDefault="00C32A2A" w:rsidP="00CB431A">
            <w:pPr>
              <w:rPr>
                <w:sz w:val="22"/>
                <w:szCs w:val="22"/>
              </w:rPr>
            </w:pPr>
            <w:r w:rsidRPr="005F3AA9">
              <w:rPr>
                <w:sz w:val="22"/>
                <w:szCs w:val="22"/>
              </w:rPr>
              <w:t>-0.30*</w:t>
            </w:r>
          </w:p>
          <w:p w14:paraId="0A1B4CD4" w14:textId="25C51360" w:rsidR="00C32A2A" w:rsidRPr="005F3AA9" w:rsidRDefault="00C32A2A" w:rsidP="00CB431A">
            <w:pPr>
              <w:rPr>
                <w:sz w:val="22"/>
                <w:szCs w:val="22"/>
              </w:rPr>
            </w:pPr>
            <w:r w:rsidRPr="005F3AA9">
              <w:rPr>
                <w:sz w:val="22"/>
                <w:szCs w:val="22"/>
              </w:rPr>
              <w:t>n.s.</w:t>
            </w:r>
          </w:p>
          <w:p w14:paraId="545F0701" w14:textId="4F53DC35" w:rsidR="00C32A2A" w:rsidRPr="005F3AA9" w:rsidRDefault="00C32A2A" w:rsidP="00CB431A">
            <w:pPr>
              <w:rPr>
                <w:sz w:val="22"/>
                <w:szCs w:val="22"/>
              </w:rPr>
            </w:pPr>
            <w:r w:rsidRPr="005F3AA9">
              <w:rPr>
                <w:sz w:val="22"/>
                <w:szCs w:val="22"/>
              </w:rPr>
              <w:t>n.s.</w:t>
            </w:r>
          </w:p>
          <w:p w14:paraId="5C9C8EB9" w14:textId="607C48F0" w:rsidR="00C32A2A" w:rsidRPr="005F3AA9" w:rsidRDefault="00C32A2A" w:rsidP="00CB431A">
            <w:pPr>
              <w:rPr>
                <w:sz w:val="22"/>
                <w:szCs w:val="22"/>
              </w:rPr>
            </w:pPr>
            <w:r w:rsidRPr="005F3AA9">
              <w:rPr>
                <w:sz w:val="22"/>
                <w:szCs w:val="22"/>
              </w:rPr>
              <w:t>n.s.</w:t>
            </w:r>
          </w:p>
          <w:p w14:paraId="0DDA58DF" w14:textId="6361DD4E" w:rsidR="00C32A2A" w:rsidRPr="005F3AA9" w:rsidRDefault="00C32A2A" w:rsidP="00CB431A">
            <w:pPr>
              <w:rPr>
                <w:sz w:val="22"/>
                <w:szCs w:val="22"/>
              </w:rPr>
            </w:pPr>
            <w:r w:rsidRPr="005F3AA9">
              <w:rPr>
                <w:sz w:val="22"/>
                <w:szCs w:val="22"/>
              </w:rPr>
              <w:t>n.s.</w:t>
            </w:r>
          </w:p>
          <w:p w14:paraId="0133F097" w14:textId="33A3AC5F" w:rsidR="00C32A2A" w:rsidRPr="005F3AA9" w:rsidRDefault="00C32A2A" w:rsidP="00CB431A">
            <w:pPr>
              <w:rPr>
                <w:sz w:val="22"/>
                <w:szCs w:val="22"/>
              </w:rPr>
            </w:pPr>
            <w:r w:rsidRPr="005F3AA9">
              <w:rPr>
                <w:sz w:val="22"/>
                <w:szCs w:val="22"/>
              </w:rPr>
              <w:t>-0.23*</w:t>
            </w:r>
          </w:p>
          <w:p w14:paraId="0C95A2A1" w14:textId="2F65905A" w:rsidR="00C32A2A" w:rsidRPr="005F3AA9" w:rsidRDefault="00C32A2A" w:rsidP="00CB431A">
            <w:pPr>
              <w:rPr>
                <w:sz w:val="22"/>
                <w:szCs w:val="22"/>
              </w:rPr>
            </w:pPr>
            <w:r w:rsidRPr="005F3AA9">
              <w:rPr>
                <w:sz w:val="22"/>
                <w:szCs w:val="22"/>
              </w:rPr>
              <w:t>-0.23*</w:t>
            </w:r>
          </w:p>
          <w:p w14:paraId="26905330" w14:textId="7AA7D3ED" w:rsidR="00C32A2A" w:rsidRPr="005F3AA9" w:rsidRDefault="00C32A2A" w:rsidP="00CB431A">
            <w:pPr>
              <w:rPr>
                <w:sz w:val="22"/>
                <w:szCs w:val="22"/>
              </w:rPr>
            </w:pPr>
            <w:r w:rsidRPr="005F3AA9">
              <w:rPr>
                <w:sz w:val="22"/>
                <w:szCs w:val="22"/>
              </w:rPr>
              <w:t>-0.30**</w:t>
            </w:r>
          </w:p>
          <w:p w14:paraId="2C6301EC" w14:textId="5085BE99" w:rsidR="00C32A2A" w:rsidRPr="005F3AA9" w:rsidRDefault="00C32A2A" w:rsidP="00CB431A">
            <w:pPr>
              <w:rPr>
                <w:sz w:val="22"/>
                <w:szCs w:val="22"/>
              </w:rPr>
            </w:pPr>
            <w:r w:rsidRPr="005F3AA9">
              <w:rPr>
                <w:sz w:val="22"/>
                <w:szCs w:val="22"/>
              </w:rPr>
              <w:t>-0.29*</w:t>
            </w:r>
          </w:p>
          <w:p w14:paraId="5474BB22" w14:textId="01303FEA" w:rsidR="00C32A2A" w:rsidRPr="005F3AA9" w:rsidRDefault="00C32A2A" w:rsidP="00CB431A">
            <w:pPr>
              <w:rPr>
                <w:sz w:val="22"/>
                <w:szCs w:val="22"/>
              </w:rPr>
            </w:pPr>
            <w:r w:rsidRPr="005F3AA9">
              <w:rPr>
                <w:sz w:val="22"/>
                <w:szCs w:val="22"/>
              </w:rPr>
              <w:t>-0.30**</w:t>
            </w:r>
          </w:p>
          <w:p w14:paraId="1F688D63" w14:textId="233D9778" w:rsidR="00C32A2A" w:rsidRPr="005F3AA9" w:rsidRDefault="00C32A2A" w:rsidP="00CB431A">
            <w:pPr>
              <w:rPr>
                <w:sz w:val="22"/>
                <w:szCs w:val="22"/>
              </w:rPr>
            </w:pPr>
            <w:r w:rsidRPr="005F3AA9">
              <w:rPr>
                <w:sz w:val="22"/>
                <w:szCs w:val="22"/>
              </w:rPr>
              <w:t>-0.30*</w:t>
            </w:r>
          </w:p>
          <w:p w14:paraId="0904C824" w14:textId="52CA3655" w:rsidR="00C32A2A" w:rsidRPr="005F3AA9" w:rsidRDefault="00C32A2A" w:rsidP="00CB431A">
            <w:pPr>
              <w:rPr>
                <w:sz w:val="22"/>
                <w:szCs w:val="22"/>
              </w:rPr>
            </w:pPr>
            <w:r w:rsidRPr="005F3AA9">
              <w:rPr>
                <w:sz w:val="22"/>
                <w:szCs w:val="22"/>
              </w:rPr>
              <w:t>-0.29*</w:t>
            </w:r>
          </w:p>
          <w:p w14:paraId="0DB8D083" w14:textId="546737E5" w:rsidR="00C32A2A" w:rsidRPr="005F3AA9" w:rsidRDefault="00C32A2A" w:rsidP="00CB431A">
            <w:pPr>
              <w:rPr>
                <w:sz w:val="22"/>
                <w:szCs w:val="22"/>
              </w:rPr>
            </w:pPr>
            <w:r w:rsidRPr="005F3AA9">
              <w:rPr>
                <w:sz w:val="22"/>
                <w:szCs w:val="22"/>
              </w:rPr>
              <w:t>-0.30**</w:t>
            </w:r>
          </w:p>
          <w:p w14:paraId="0623E12C" w14:textId="7F993728" w:rsidR="00C32A2A" w:rsidRPr="005F3AA9" w:rsidRDefault="00C32A2A" w:rsidP="00CB431A">
            <w:pPr>
              <w:rPr>
                <w:sz w:val="22"/>
                <w:szCs w:val="22"/>
              </w:rPr>
            </w:pPr>
            <w:r w:rsidRPr="005F3AA9">
              <w:rPr>
                <w:sz w:val="22"/>
                <w:szCs w:val="22"/>
              </w:rPr>
              <w:t>-0.27*</w:t>
            </w:r>
          </w:p>
          <w:p w14:paraId="7E8271E7" w14:textId="19E6A4D2" w:rsidR="00C32A2A" w:rsidRPr="005F3AA9" w:rsidRDefault="00C32A2A" w:rsidP="00CB431A">
            <w:pPr>
              <w:rPr>
                <w:sz w:val="22"/>
                <w:szCs w:val="22"/>
              </w:rPr>
            </w:pPr>
            <w:r w:rsidRPr="005F3AA9">
              <w:rPr>
                <w:sz w:val="22"/>
                <w:szCs w:val="22"/>
              </w:rPr>
              <w:t>-0.25*</w:t>
            </w:r>
          </w:p>
          <w:p w14:paraId="7EC06963" w14:textId="03CADC79" w:rsidR="00C32A2A" w:rsidRPr="005F3AA9" w:rsidRDefault="00C32A2A" w:rsidP="00CB431A">
            <w:pPr>
              <w:rPr>
                <w:sz w:val="22"/>
                <w:szCs w:val="22"/>
              </w:rPr>
            </w:pPr>
            <w:r w:rsidRPr="005F3AA9">
              <w:rPr>
                <w:sz w:val="22"/>
                <w:szCs w:val="22"/>
              </w:rPr>
              <w:t>-0.23*</w:t>
            </w:r>
          </w:p>
          <w:p w14:paraId="7D130ED1" w14:textId="6903CF20" w:rsidR="00C32A2A" w:rsidRPr="005F3AA9" w:rsidRDefault="00C32A2A" w:rsidP="00CB431A">
            <w:pPr>
              <w:rPr>
                <w:sz w:val="22"/>
                <w:szCs w:val="22"/>
              </w:rPr>
            </w:pPr>
            <w:r w:rsidRPr="005F3AA9">
              <w:rPr>
                <w:sz w:val="22"/>
                <w:szCs w:val="22"/>
              </w:rPr>
              <w:t>-0.23*</w:t>
            </w:r>
          </w:p>
          <w:p w14:paraId="448138DF" w14:textId="49AFBB86" w:rsidR="00C32A2A" w:rsidRPr="005F3AA9" w:rsidRDefault="00C32A2A" w:rsidP="00CB431A">
            <w:pPr>
              <w:rPr>
                <w:sz w:val="22"/>
                <w:szCs w:val="22"/>
              </w:rPr>
            </w:pPr>
            <w:r w:rsidRPr="005F3AA9">
              <w:rPr>
                <w:sz w:val="22"/>
                <w:szCs w:val="22"/>
              </w:rPr>
              <w:t>-0.31*</w:t>
            </w:r>
          </w:p>
          <w:p w14:paraId="52093B8C" w14:textId="7693A790" w:rsidR="00C32A2A" w:rsidRPr="005F3AA9" w:rsidRDefault="00C32A2A" w:rsidP="00CB431A">
            <w:pPr>
              <w:rPr>
                <w:sz w:val="22"/>
                <w:szCs w:val="22"/>
              </w:rPr>
            </w:pPr>
            <w:r w:rsidRPr="005F3AA9">
              <w:rPr>
                <w:sz w:val="22"/>
                <w:szCs w:val="22"/>
              </w:rPr>
              <w:t>-0.31*</w:t>
            </w:r>
          </w:p>
          <w:p w14:paraId="3A47E0BE" w14:textId="4CC7C960" w:rsidR="00C32A2A" w:rsidRPr="005F3AA9" w:rsidRDefault="00C32A2A" w:rsidP="00CB431A">
            <w:pPr>
              <w:rPr>
                <w:sz w:val="22"/>
                <w:szCs w:val="22"/>
              </w:rPr>
            </w:pPr>
            <w:r w:rsidRPr="005F3AA9">
              <w:rPr>
                <w:sz w:val="22"/>
                <w:szCs w:val="22"/>
              </w:rPr>
              <w:t>-0.27*</w:t>
            </w:r>
          </w:p>
          <w:p w14:paraId="0F312E31" w14:textId="3C794F33" w:rsidR="00C32A2A" w:rsidRPr="005F3AA9" w:rsidRDefault="00C32A2A" w:rsidP="00CB431A">
            <w:pPr>
              <w:rPr>
                <w:sz w:val="22"/>
                <w:szCs w:val="22"/>
              </w:rPr>
            </w:pPr>
            <w:r w:rsidRPr="005F3AA9">
              <w:rPr>
                <w:sz w:val="22"/>
                <w:szCs w:val="22"/>
              </w:rPr>
              <w:t>-0.29*</w:t>
            </w:r>
          </w:p>
          <w:p w14:paraId="7AD0C43C" w14:textId="75BEECBE" w:rsidR="00C32A2A" w:rsidRPr="005F3AA9" w:rsidRDefault="00C32A2A" w:rsidP="00CB431A">
            <w:pPr>
              <w:rPr>
                <w:sz w:val="22"/>
                <w:szCs w:val="22"/>
              </w:rPr>
            </w:pPr>
            <w:r w:rsidRPr="005F3AA9">
              <w:rPr>
                <w:sz w:val="22"/>
                <w:szCs w:val="22"/>
              </w:rPr>
              <w:t>-0.27*</w:t>
            </w:r>
          </w:p>
          <w:p w14:paraId="63E23C3C" w14:textId="1B73ACED" w:rsidR="00C32A2A" w:rsidRPr="005F3AA9" w:rsidRDefault="00C32A2A" w:rsidP="00CB431A">
            <w:pPr>
              <w:rPr>
                <w:sz w:val="22"/>
                <w:szCs w:val="22"/>
              </w:rPr>
            </w:pPr>
            <w:r w:rsidRPr="005F3AA9">
              <w:rPr>
                <w:sz w:val="22"/>
                <w:szCs w:val="22"/>
              </w:rPr>
              <w:t>-0.29*</w:t>
            </w:r>
          </w:p>
        </w:tc>
        <w:tc>
          <w:tcPr>
            <w:tcW w:w="1655" w:type="dxa"/>
            <w:gridSpan w:val="2"/>
          </w:tcPr>
          <w:p w14:paraId="74AEB0B7" w14:textId="77777777" w:rsidR="00C32A2A" w:rsidRPr="005F3AA9" w:rsidRDefault="00C32A2A" w:rsidP="00CB431A">
            <w:pPr>
              <w:rPr>
                <w:sz w:val="22"/>
                <w:szCs w:val="22"/>
              </w:rPr>
            </w:pPr>
            <w:r w:rsidRPr="005F3AA9">
              <w:rPr>
                <w:sz w:val="22"/>
                <w:szCs w:val="22"/>
              </w:rPr>
              <w:lastRenderedPageBreak/>
              <w:t xml:space="preserve">Multilevel linear </w:t>
            </w:r>
            <w:r w:rsidRPr="005F3AA9">
              <w:rPr>
                <w:sz w:val="22"/>
                <w:szCs w:val="22"/>
              </w:rPr>
              <w:lastRenderedPageBreak/>
              <w:t>regression,</w:t>
            </w:r>
          </w:p>
          <w:p w14:paraId="792DB7B7" w14:textId="5C024DD3"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9EDD33A" w14:textId="2F3A8B94" w:rsidR="00C32A2A" w:rsidRPr="005F3AA9" w:rsidRDefault="00C32A2A" w:rsidP="00CB431A">
            <w:pPr>
              <w:rPr>
                <w:sz w:val="22"/>
                <w:szCs w:val="22"/>
              </w:rPr>
            </w:pPr>
            <w:r w:rsidRPr="005F3AA9">
              <w:rPr>
                <w:sz w:val="22"/>
                <w:szCs w:val="22"/>
              </w:rPr>
              <w:lastRenderedPageBreak/>
              <w:t>Yes</w:t>
            </w:r>
          </w:p>
        </w:tc>
        <w:tc>
          <w:tcPr>
            <w:tcW w:w="907" w:type="dxa"/>
          </w:tcPr>
          <w:p w14:paraId="63CD39B3" w14:textId="68702BCE" w:rsidR="00C32A2A" w:rsidRPr="005F3AA9" w:rsidRDefault="00C32A2A" w:rsidP="00CB431A">
            <w:pPr>
              <w:rPr>
                <w:sz w:val="22"/>
                <w:szCs w:val="22"/>
              </w:rPr>
            </w:pPr>
            <w:r w:rsidRPr="005F3AA9">
              <w:rPr>
                <w:sz w:val="22"/>
                <w:szCs w:val="22"/>
              </w:rPr>
              <w:t>4</w:t>
            </w:r>
          </w:p>
        </w:tc>
      </w:tr>
      <w:tr w:rsidR="00CB431A" w:rsidRPr="005F3AA9" w14:paraId="31012FF0" w14:textId="77777777" w:rsidTr="00346ACE">
        <w:tc>
          <w:tcPr>
            <w:tcW w:w="1776" w:type="dxa"/>
          </w:tcPr>
          <w:p w14:paraId="7C2D88D0" w14:textId="1C4A7E73" w:rsidR="00C32A2A" w:rsidRPr="005F3AA9" w:rsidRDefault="00C32A2A" w:rsidP="00CB431A">
            <w:pPr>
              <w:rPr>
                <w:sz w:val="22"/>
                <w:szCs w:val="22"/>
              </w:rPr>
            </w:pPr>
            <w:r w:rsidRPr="005F3AA9">
              <w:rPr>
                <w:sz w:val="22"/>
                <w:szCs w:val="22"/>
              </w:rPr>
              <w:lastRenderedPageBreak/>
              <w:t>Bremer et al. 2009, USA</w: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w:t>
            </w:r>
            <w:r w:rsidRPr="005F3AA9">
              <w:rPr>
                <w:sz w:val="22"/>
                <w:szCs w:val="22"/>
              </w:rPr>
              <w:fldChar w:fldCharType="end"/>
            </w:r>
          </w:p>
        </w:tc>
        <w:tc>
          <w:tcPr>
            <w:tcW w:w="1811" w:type="dxa"/>
          </w:tcPr>
          <w:p w14:paraId="250BF55F" w14:textId="417C6991" w:rsidR="00C32A2A" w:rsidRPr="005F3AA9" w:rsidRDefault="00C32A2A" w:rsidP="00CB431A">
            <w:pPr>
              <w:rPr>
                <w:sz w:val="22"/>
                <w:szCs w:val="22"/>
              </w:rPr>
            </w:pPr>
            <w:r w:rsidRPr="005F3AA9">
              <w:rPr>
                <w:sz w:val="22"/>
                <w:szCs w:val="22"/>
              </w:rPr>
              <w:t>n: 6967;</w:t>
            </w:r>
          </w:p>
          <w:p w14:paraId="2EAA4B56" w14:textId="77777777" w:rsidR="00C32A2A" w:rsidRPr="005F3AA9" w:rsidRDefault="00C32A2A" w:rsidP="00CB431A">
            <w:pPr>
              <w:rPr>
                <w:sz w:val="22"/>
                <w:szCs w:val="22"/>
              </w:rPr>
            </w:pPr>
            <w:r w:rsidRPr="005F3AA9">
              <w:rPr>
                <w:sz w:val="22"/>
                <w:szCs w:val="22"/>
              </w:rPr>
              <w:t>age: 12-19;</w:t>
            </w:r>
          </w:p>
          <w:p w14:paraId="79E6908A" w14:textId="6D5176B5" w:rsidR="00C32A2A" w:rsidRPr="005F3AA9" w:rsidRDefault="00C32A2A" w:rsidP="00CB431A">
            <w:pPr>
              <w:rPr>
                <w:sz w:val="22"/>
                <w:szCs w:val="22"/>
              </w:rPr>
            </w:pPr>
            <w:r w:rsidRPr="005F3AA9">
              <w:rPr>
                <w:sz w:val="22"/>
                <w:szCs w:val="22"/>
              </w:rPr>
              <w:t>female: 48.9%</w:t>
            </w:r>
          </w:p>
        </w:tc>
        <w:tc>
          <w:tcPr>
            <w:tcW w:w="1526" w:type="dxa"/>
          </w:tcPr>
          <w:p w14:paraId="1D43FD70" w14:textId="07F9E61B" w:rsidR="00C32A2A" w:rsidRPr="005F3AA9" w:rsidRDefault="00C32A2A" w:rsidP="00CB431A">
            <w:pPr>
              <w:rPr>
                <w:sz w:val="22"/>
                <w:szCs w:val="22"/>
              </w:rPr>
            </w:pPr>
            <w:r w:rsidRPr="005F3AA9">
              <w:rPr>
                <w:sz w:val="22"/>
                <w:szCs w:val="22"/>
              </w:rPr>
              <w:t>Cross-sectional</w:t>
            </w:r>
          </w:p>
        </w:tc>
        <w:tc>
          <w:tcPr>
            <w:tcW w:w="989" w:type="dxa"/>
          </w:tcPr>
          <w:p w14:paraId="545E7C8A" w14:textId="4EF8DC69" w:rsidR="00C32A2A" w:rsidRPr="005F3AA9" w:rsidRDefault="00C32A2A" w:rsidP="00CB431A">
            <w:pPr>
              <w:rPr>
                <w:sz w:val="22"/>
                <w:szCs w:val="22"/>
              </w:rPr>
            </w:pPr>
            <w:r w:rsidRPr="005F3AA9">
              <w:rPr>
                <w:sz w:val="22"/>
                <w:szCs w:val="22"/>
              </w:rPr>
              <w:t>24h recall</w:t>
            </w:r>
          </w:p>
        </w:tc>
        <w:tc>
          <w:tcPr>
            <w:tcW w:w="1413" w:type="dxa"/>
          </w:tcPr>
          <w:p w14:paraId="5A2D657E" w14:textId="6D4E5A19" w:rsidR="00C32A2A" w:rsidRPr="005F3AA9" w:rsidRDefault="00C32A2A" w:rsidP="00CB431A">
            <w:pPr>
              <w:rPr>
                <w:sz w:val="22"/>
                <w:szCs w:val="22"/>
              </w:rPr>
            </w:pPr>
            <w:r w:rsidRPr="005F3AA9">
              <w:rPr>
                <w:sz w:val="22"/>
                <w:szCs w:val="22"/>
              </w:rPr>
              <w:t>Unknown</w:t>
            </w:r>
          </w:p>
        </w:tc>
        <w:tc>
          <w:tcPr>
            <w:tcW w:w="1356" w:type="dxa"/>
          </w:tcPr>
          <w:p w14:paraId="11EDF8F2" w14:textId="180385B6" w:rsidR="00C32A2A" w:rsidRPr="005F3AA9" w:rsidRDefault="00C32A2A" w:rsidP="00CB431A">
            <w:pPr>
              <w:rPr>
                <w:sz w:val="22"/>
                <w:szCs w:val="22"/>
              </w:rPr>
            </w:pPr>
            <w:r w:rsidRPr="005F3AA9">
              <w:rPr>
                <w:sz w:val="22"/>
                <w:szCs w:val="22"/>
              </w:rPr>
              <w:t>Boys</w:t>
            </w:r>
          </w:p>
          <w:p w14:paraId="47DCA594" w14:textId="0FCC5AFB" w:rsidR="00C32A2A" w:rsidRPr="005F3AA9" w:rsidRDefault="00C32A2A" w:rsidP="00CB431A">
            <w:pPr>
              <w:rPr>
                <w:sz w:val="22"/>
                <w:szCs w:val="22"/>
              </w:rPr>
            </w:pPr>
            <w:r w:rsidRPr="005F3AA9">
              <w:rPr>
                <w:sz w:val="22"/>
                <w:szCs w:val="22"/>
              </w:rPr>
              <w:t>Girls</w:t>
            </w:r>
          </w:p>
        </w:tc>
        <w:tc>
          <w:tcPr>
            <w:tcW w:w="2303" w:type="dxa"/>
          </w:tcPr>
          <w:p w14:paraId="6287C42A" w14:textId="230833DF" w:rsidR="00C32A2A" w:rsidRPr="005F3AA9" w:rsidRDefault="00C32A2A" w:rsidP="00CB431A">
            <w:pPr>
              <w:rPr>
                <w:sz w:val="22"/>
                <w:szCs w:val="22"/>
              </w:rPr>
            </w:pPr>
            <w:r w:rsidRPr="005F3AA9">
              <w:rPr>
                <w:sz w:val="22"/>
                <w:szCs w:val="22"/>
              </w:rPr>
              <w:t>SSB</w:t>
            </w:r>
          </w:p>
          <w:p w14:paraId="76C90ABC" w14:textId="6FE158C7" w:rsidR="00C32A2A" w:rsidRPr="005F3AA9" w:rsidRDefault="00C32A2A" w:rsidP="00CB431A">
            <w:pPr>
              <w:rPr>
                <w:sz w:val="22"/>
                <w:szCs w:val="22"/>
              </w:rPr>
            </w:pPr>
            <w:r w:rsidRPr="005F3AA9">
              <w:rPr>
                <w:sz w:val="22"/>
                <w:szCs w:val="22"/>
              </w:rPr>
              <w:t>SSB</w:t>
            </w:r>
          </w:p>
        </w:tc>
        <w:tc>
          <w:tcPr>
            <w:tcW w:w="1393" w:type="dxa"/>
          </w:tcPr>
          <w:p w14:paraId="2EAB2CFD" w14:textId="6F285755" w:rsidR="00C32A2A" w:rsidRPr="005F3AA9" w:rsidRDefault="00C32A2A" w:rsidP="00CB431A">
            <w:pPr>
              <w:rPr>
                <w:sz w:val="22"/>
                <w:szCs w:val="22"/>
              </w:rPr>
            </w:pPr>
            <w:r w:rsidRPr="005F3AA9">
              <w:rPr>
                <w:sz w:val="22"/>
                <w:szCs w:val="22"/>
              </w:rPr>
              <w:t>0.47*</w:t>
            </w:r>
          </w:p>
          <w:p w14:paraId="19ADC4B0" w14:textId="3E3C4558" w:rsidR="00C32A2A" w:rsidRPr="005F3AA9" w:rsidRDefault="00C32A2A" w:rsidP="00CB431A">
            <w:pPr>
              <w:rPr>
                <w:sz w:val="22"/>
                <w:szCs w:val="22"/>
              </w:rPr>
            </w:pPr>
            <w:r w:rsidRPr="005F3AA9">
              <w:rPr>
                <w:sz w:val="22"/>
                <w:szCs w:val="22"/>
              </w:rPr>
              <w:t>2.25*</w:t>
            </w:r>
          </w:p>
        </w:tc>
        <w:tc>
          <w:tcPr>
            <w:tcW w:w="1655" w:type="dxa"/>
            <w:gridSpan w:val="2"/>
          </w:tcPr>
          <w:p w14:paraId="5F706C3F" w14:textId="77777777" w:rsidR="00C32A2A" w:rsidRPr="005F3AA9" w:rsidRDefault="00C32A2A" w:rsidP="00CB431A">
            <w:pPr>
              <w:rPr>
                <w:sz w:val="22"/>
                <w:szCs w:val="22"/>
              </w:rPr>
            </w:pPr>
            <w:r w:rsidRPr="005F3AA9">
              <w:rPr>
                <w:sz w:val="22"/>
                <w:szCs w:val="22"/>
              </w:rPr>
              <w:t>Linear regression,</w:t>
            </w:r>
          </w:p>
          <w:p w14:paraId="3A5F471D" w14:textId="44A8BA75" w:rsidR="00C32A2A" w:rsidRPr="005F3AA9" w:rsidRDefault="00C32A2A" w:rsidP="00CB431A">
            <w:pPr>
              <w:rPr>
                <w:sz w:val="22"/>
                <w:szCs w:val="22"/>
              </w:rPr>
            </w:pPr>
            <m:oMath>
              <m:r>
                <m:rPr>
                  <m:sty m:val="p"/>
                </m:rPr>
                <w:rPr>
                  <w:rFonts w:ascii="Cambria Math" w:hAnsi="Cambria Math"/>
                  <w:sz w:val="22"/>
                  <w:szCs w:val="22"/>
                </w:rPr>
                <m:t>β</m:t>
              </m:r>
            </m:oMath>
            <w:r w:rsidRPr="005F3AA9">
              <w:rPr>
                <w:sz w:val="22"/>
                <w:szCs w:val="22"/>
              </w:rPr>
              <w:t>-coefficient</w:t>
            </w:r>
          </w:p>
        </w:tc>
        <w:tc>
          <w:tcPr>
            <w:tcW w:w="1358" w:type="dxa"/>
          </w:tcPr>
          <w:p w14:paraId="7437FFB2" w14:textId="71E3612C" w:rsidR="00C32A2A" w:rsidRPr="005F3AA9" w:rsidRDefault="00C32A2A" w:rsidP="00CB431A">
            <w:pPr>
              <w:rPr>
                <w:sz w:val="22"/>
                <w:szCs w:val="22"/>
              </w:rPr>
            </w:pPr>
            <w:r w:rsidRPr="005F3AA9">
              <w:rPr>
                <w:sz w:val="22"/>
                <w:szCs w:val="22"/>
              </w:rPr>
              <w:t>No</w:t>
            </w:r>
          </w:p>
        </w:tc>
        <w:tc>
          <w:tcPr>
            <w:tcW w:w="907" w:type="dxa"/>
          </w:tcPr>
          <w:p w14:paraId="2359398A" w14:textId="3C2C7E16" w:rsidR="00C32A2A" w:rsidRPr="005F3AA9" w:rsidRDefault="00C32A2A" w:rsidP="00CB431A">
            <w:pPr>
              <w:rPr>
                <w:sz w:val="22"/>
                <w:szCs w:val="22"/>
              </w:rPr>
            </w:pPr>
            <w:r w:rsidRPr="005F3AA9">
              <w:rPr>
                <w:sz w:val="22"/>
                <w:szCs w:val="22"/>
              </w:rPr>
              <w:t>7</w:t>
            </w:r>
          </w:p>
        </w:tc>
      </w:tr>
      <w:tr w:rsidR="00CB431A" w:rsidRPr="005F3AA9" w14:paraId="47D2A2A9" w14:textId="77777777" w:rsidTr="00346ACE">
        <w:tc>
          <w:tcPr>
            <w:tcW w:w="1776" w:type="dxa"/>
          </w:tcPr>
          <w:p w14:paraId="3F146414" w14:textId="20A25161" w:rsidR="00C32A2A" w:rsidRPr="005F3AA9" w:rsidRDefault="00C32A2A" w:rsidP="00CB431A">
            <w:pPr>
              <w:rPr>
                <w:sz w:val="22"/>
                <w:szCs w:val="22"/>
              </w:rPr>
            </w:pPr>
            <w:r w:rsidRPr="005F3AA9">
              <w:rPr>
                <w:sz w:val="22"/>
                <w:szCs w:val="22"/>
              </w:rPr>
              <w:t>Casazza et al. 2009b, USA</w:t>
            </w:r>
            <w:r w:rsidRPr="005F3AA9">
              <w:rPr>
                <w:sz w:val="22"/>
                <w:szCs w:val="22"/>
              </w:rPr>
              <w:fldChar w:fldCharType="begin">
                <w:fldData xml:space="preserve">PEVuZE5vdGU+PENpdGU+PEF1dGhvcj5DYXNhenphPC9BdXRob3I+PFllYXI+MjAwOTwvWWVhcj48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DYXNhenphPC9BdXRob3I+PFllYXI+MjAwOTwvWWVhcj48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8]</w:t>
            </w:r>
            <w:r w:rsidRPr="005F3AA9">
              <w:rPr>
                <w:sz w:val="22"/>
                <w:szCs w:val="22"/>
              </w:rPr>
              <w:fldChar w:fldCharType="end"/>
            </w:r>
          </w:p>
        </w:tc>
        <w:tc>
          <w:tcPr>
            <w:tcW w:w="1811" w:type="dxa"/>
          </w:tcPr>
          <w:p w14:paraId="7F04FEC6" w14:textId="4661F496" w:rsidR="00C32A2A" w:rsidRPr="005F3AA9" w:rsidRDefault="00C32A2A" w:rsidP="00CB431A">
            <w:pPr>
              <w:rPr>
                <w:sz w:val="22"/>
                <w:szCs w:val="22"/>
              </w:rPr>
            </w:pPr>
            <w:r w:rsidRPr="005F3AA9">
              <w:rPr>
                <w:sz w:val="22"/>
                <w:szCs w:val="22"/>
              </w:rPr>
              <w:t>n: 202;</w:t>
            </w:r>
          </w:p>
          <w:p w14:paraId="7DAEE7CA" w14:textId="5576B747" w:rsidR="00C32A2A" w:rsidRPr="005F3AA9" w:rsidRDefault="00C32A2A" w:rsidP="00CB431A">
            <w:pPr>
              <w:rPr>
                <w:sz w:val="22"/>
                <w:szCs w:val="22"/>
              </w:rPr>
            </w:pPr>
            <w:r w:rsidRPr="005F3AA9">
              <w:rPr>
                <w:sz w:val="22"/>
                <w:szCs w:val="22"/>
              </w:rPr>
              <w:t>age: 7-12;</w:t>
            </w:r>
          </w:p>
          <w:p w14:paraId="0C50302E" w14:textId="5085DB1B" w:rsidR="00C32A2A" w:rsidRPr="005F3AA9" w:rsidRDefault="00C32A2A" w:rsidP="00CB431A">
            <w:pPr>
              <w:rPr>
                <w:sz w:val="22"/>
                <w:szCs w:val="22"/>
              </w:rPr>
            </w:pPr>
            <w:r w:rsidRPr="005F3AA9">
              <w:rPr>
                <w:sz w:val="22"/>
                <w:szCs w:val="22"/>
              </w:rPr>
              <w:t>female:47.03%</w:t>
            </w:r>
          </w:p>
        </w:tc>
        <w:tc>
          <w:tcPr>
            <w:tcW w:w="1526" w:type="dxa"/>
          </w:tcPr>
          <w:p w14:paraId="7B55112D" w14:textId="0C5F8E9B" w:rsidR="00C32A2A" w:rsidRPr="005F3AA9" w:rsidRDefault="00C32A2A" w:rsidP="00CB431A">
            <w:pPr>
              <w:rPr>
                <w:sz w:val="22"/>
                <w:szCs w:val="22"/>
              </w:rPr>
            </w:pPr>
            <w:r w:rsidRPr="005F3AA9">
              <w:rPr>
                <w:sz w:val="22"/>
                <w:szCs w:val="22"/>
              </w:rPr>
              <w:t>Cross-sectional</w:t>
            </w:r>
          </w:p>
        </w:tc>
        <w:tc>
          <w:tcPr>
            <w:tcW w:w="989" w:type="dxa"/>
          </w:tcPr>
          <w:p w14:paraId="0980DB98" w14:textId="48EE940B" w:rsidR="00C32A2A" w:rsidRPr="005F3AA9" w:rsidRDefault="00C32A2A" w:rsidP="00CB431A">
            <w:pPr>
              <w:rPr>
                <w:sz w:val="22"/>
                <w:szCs w:val="22"/>
              </w:rPr>
            </w:pPr>
            <w:r w:rsidRPr="005F3AA9">
              <w:rPr>
                <w:sz w:val="22"/>
                <w:szCs w:val="22"/>
              </w:rPr>
              <w:t>24h recall</w:t>
            </w:r>
          </w:p>
        </w:tc>
        <w:tc>
          <w:tcPr>
            <w:tcW w:w="1413" w:type="dxa"/>
          </w:tcPr>
          <w:p w14:paraId="579CD4F7" w14:textId="0B9A4464" w:rsidR="00C32A2A" w:rsidRPr="005F3AA9" w:rsidRDefault="00C32A2A" w:rsidP="00CB431A">
            <w:pPr>
              <w:rPr>
                <w:sz w:val="22"/>
                <w:szCs w:val="22"/>
              </w:rPr>
            </w:pPr>
            <w:r w:rsidRPr="005F3AA9">
              <w:rPr>
                <w:sz w:val="22"/>
                <w:szCs w:val="22"/>
              </w:rPr>
              <w:t>Unknown</w:t>
            </w:r>
          </w:p>
        </w:tc>
        <w:tc>
          <w:tcPr>
            <w:tcW w:w="1356" w:type="dxa"/>
          </w:tcPr>
          <w:p w14:paraId="2F750D98" w14:textId="1A9B6C77" w:rsidR="00C32A2A" w:rsidRPr="005F3AA9" w:rsidRDefault="00C32A2A" w:rsidP="00CB431A">
            <w:pPr>
              <w:rPr>
                <w:sz w:val="22"/>
                <w:szCs w:val="22"/>
              </w:rPr>
            </w:pPr>
            <w:r w:rsidRPr="005F3AA9">
              <w:rPr>
                <w:sz w:val="22"/>
                <w:szCs w:val="22"/>
              </w:rPr>
              <w:t>no</w:t>
            </w:r>
          </w:p>
        </w:tc>
        <w:tc>
          <w:tcPr>
            <w:tcW w:w="2303" w:type="dxa"/>
          </w:tcPr>
          <w:p w14:paraId="6A0C2CF6" w14:textId="55BFDC67" w:rsidR="00C32A2A" w:rsidRPr="005F3AA9" w:rsidRDefault="00C32A2A" w:rsidP="00CB431A">
            <w:pPr>
              <w:rPr>
                <w:sz w:val="22"/>
                <w:szCs w:val="22"/>
              </w:rPr>
            </w:pPr>
            <w:r w:rsidRPr="005F3AA9">
              <w:rPr>
                <w:sz w:val="22"/>
                <w:szCs w:val="22"/>
              </w:rPr>
              <w:t>Fat</w:t>
            </w:r>
          </w:p>
          <w:p w14:paraId="7025D286" w14:textId="487EA5E4" w:rsidR="00C32A2A" w:rsidRPr="005F3AA9" w:rsidRDefault="00C32A2A" w:rsidP="00CB431A">
            <w:pPr>
              <w:rPr>
                <w:sz w:val="22"/>
                <w:szCs w:val="22"/>
              </w:rPr>
            </w:pPr>
            <w:r w:rsidRPr="005F3AA9">
              <w:rPr>
                <w:sz w:val="22"/>
                <w:szCs w:val="22"/>
              </w:rPr>
              <w:t>Carbohydrates</w:t>
            </w:r>
          </w:p>
          <w:p w14:paraId="38973C9D" w14:textId="3DAF087A" w:rsidR="00C32A2A" w:rsidRPr="005F3AA9" w:rsidRDefault="00C32A2A" w:rsidP="00CB431A">
            <w:pPr>
              <w:rPr>
                <w:sz w:val="22"/>
                <w:szCs w:val="22"/>
              </w:rPr>
            </w:pPr>
            <w:r w:rsidRPr="005F3AA9">
              <w:rPr>
                <w:sz w:val="22"/>
                <w:szCs w:val="22"/>
              </w:rPr>
              <w:t>Proteins</w:t>
            </w:r>
          </w:p>
        </w:tc>
        <w:tc>
          <w:tcPr>
            <w:tcW w:w="1393" w:type="dxa"/>
          </w:tcPr>
          <w:p w14:paraId="42EDEC6E" w14:textId="53005C72" w:rsidR="00C32A2A" w:rsidRPr="005F3AA9" w:rsidRDefault="00C32A2A" w:rsidP="00CB431A">
            <w:pPr>
              <w:rPr>
                <w:sz w:val="22"/>
                <w:szCs w:val="22"/>
              </w:rPr>
            </w:pPr>
            <w:r w:rsidRPr="005F3AA9">
              <w:rPr>
                <w:sz w:val="22"/>
                <w:szCs w:val="22"/>
              </w:rPr>
              <w:t>-0.20*</w:t>
            </w:r>
          </w:p>
          <w:p w14:paraId="0C93939E" w14:textId="303181B1" w:rsidR="00C32A2A" w:rsidRPr="005F3AA9" w:rsidRDefault="00C32A2A" w:rsidP="00CB431A">
            <w:pPr>
              <w:rPr>
                <w:sz w:val="22"/>
                <w:szCs w:val="22"/>
              </w:rPr>
            </w:pPr>
            <w:r w:rsidRPr="005F3AA9">
              <w:rPr>
                <w:sz w:val="22"/>
                <w:szCs w:val="22"/>
              </w:rPr>
              <w:t>0.18*</w:t>
            </w:r>
          </w:p>
          <w:p w14:paraId="1CFD15F3" w14:textId="3CE395B7" w:rsidR="00C32A2A" w:rsidRPr="005F3AA9" w:rsidRDefault="00C32A2A" w:rsidP="00CB431A">
            <w:pPr>
              <w:rPr>
                <w:sz w:val="22"/>
                <w:szCs w:val="22"/>
              </w:rPr>
            </w:pPr>
            <w:r w:rsidRPr="005F3AA9">
              <w:rPr>
                <w:sz w:val="22"/>
                <w:szCs w:val="22"/>
              </w:rPr>
              <w:t>n.s.</w:t>
            </w:r>
          </w:p>
        </w:tc>
        <w:tc>
          <w:tcPr>
            <w:tcW w:w="1655" w:type="dxa"/>
            <w:gridSpan w:val="2"/>
          </w:tcPr>
          <w:p w14:paraId="229AE2B7" w14:textId="77777777" w:rsidR="00C32A2A" w:rsidRPr="005F3AA9" w:rsidRDefault="00C32A2A" w:rsidP="00CB431A">
            <w:pPr>
              <w:rPr>
                <w:sz w:val="22"/>
                <w:szCs w:val="22"/>
              </w:rPr>
            </w:pPr>
            <w:r w:rsidRPr="005F3AA9">
              <w:rPr>
                <w:sz w:val="22"/>
                <w:szCs w:val="22"/>
              </w:rPr>
              <w:t>Multiple linear regression, Standardized</w:t>
            </w:r>
          </w:p>
          <w:p w14:paraId="343FC69F" w14:textId="1035F948"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0DB39636" w14:textId="4F2E08FC" w:rsidR="00C32A2A" w:rsidRPr="005F3AA9" w:rsidRDefault="00C32A2A" w:rsidP="00CB431A">
            <w:pPr>
              <w:rPr>
                <w:sz w:val="22"/>
                <w:szCs w:val="22"/>
              </w:rPr>
            </w:pPr>
            <w:r w:rsidRPr="005F3AA9">
              <w:rPr>
                <w:sz w:val="22"/>
                <w:szCs w:val="22"/>
              </w:rPr>
              <w:t>Yes</w:t>
            </w:r>
          </w:p>
        </w:tc>
        <w:tc>
          <w:tcPr>
            <w:tcW w:w="907" w:type="dxa"/>
          </w:tcPr>
          <w:p w14:paraId="3D963DEE" w14:textId="5D0E6CFA" w:rsidR="00C32A2A" w:rsidRPr="005F3AA9" w:rsidRDefault="00C32A2A" w:rsidP="00CB431A">
            <w:pPr>
              <w:rPr>
                <w:sz w:val="22"/>
                <w:szCs w:val="22"/>
              </w:rPr>
            </w:pPr>
            <w:r w:rsidRPr="005F3AA9">
              <w:rPr>
                <w:sz w:val="22"/>
                <w:szCs w:val="22"/>
              </w:rPr>
              <w:t>3</w:t>
            </w:r>
          </w:p>
        </w:tc>
      </w:tr>
      <w:tr w:rsidR="00CB431A" w:rsidRPr="005F3AA9" w14:paraId="46959E23" w14:textId="77777777" w:rsidTr="00346ACE">
        <w:tc>
          <w:tcPr>
            <w:tcW w:w="1776" w:type="dxa"/>
          </w:tcPr>
          <w:p w14:paraId="05A26412" w14:textId="65054E33" w:rsidR="00C32A2A" w:rsidRPr="005F3AA9" w:rsidRDefault="00C32A2A" w:rsidP="00CB431A">
            <w:pPr>
              <w:rPr>
                <w:b/>
                <w:sz w:val="22"/>
                <w:szCs w:val="22"/>
              </w:rPr>
            </w:pPr>
            <w:r w:rsidRPr="005F3AA9">
              <w:rPr>
                <w:sz w:val="22"/>
                <w:szCs w:val="22"/>
              </w:rPr>
              <w:t>Chan et al. 2014a, China</w:t>
            </w:r>
            <w:r w:rsidRPr="005F3AA9">
              <w:rPr>
                <w:sz w:val="22"/>
                <w:szCs w:val="22"/>
              </w:rPr>
              <w:fldChar w:fldCharType="begin">
                <w:fldData xml:space="preserve">PEVuZE5vdGU+PENpdGU+PEF1dGhvcj5DaGFuPC9BdXRob3I+PFllYXI+MjAxNDwvWWVhcj48UmVj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gyMDA0PC9wYWdlcz48dm9sdW1lPjk8L3ZvbHVtZT48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DaGFuPC9BdXRob3I+PFllYXI+MjAxNDwvWWVhcj48UmVj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gyMDA0PC9wYWdlcz48dm9sdW1lPjk8L3ZvbHVtZT48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sz w:val="22"/>
                <w:szCs w:val="22"/>
              </w:rPr>
              <w:t>[9]</w:t>
            </w:r>
            <w:r w:rsidRPr="005F3AA9">
              <w:rPr>
                <w:sz w:val="22"/>
                <w:szCs w:val="22"/>
              </w:rPr>
              <w:fldChar w:fldCharType="end"/>
            </w:r>
          </w:p>
        </w:tc>
        <w:tc>
          <w:tcPr>
            <w:tcW w:w="1811" w:type="dxa"/>
          </w:tcPr>
          <w:p w14:paraId="689B4B44" w14:textId="36F0F782" w:rsidR="00C32A2A" w:rsidRPr="005F3AA9" w:rsidRDefault="00C32A2A" w:rsidP="00CB431A">
            <w:pPr>
              <w:rPr>
                <w:sz w:val="22"/>
                <w:szCs w:val="22"/>
              </w:rPr>
            </w:pPr>
            <w:r w:rsidRPr="005F3AA9">
              <w:rPr>
                <w:sz w:val="22"/>
                <w:szCs w:val="22"/>
              </w:rPr>
              <w:t>n: 200;</w:t>
            </w:r>
          </w:p>
          <w:p w14:paraId="3D1A495D" w14:textId="77777777" w:rsidR="00C32A2A" w:rsidRPr="005F3AA9" w:rsidRDefault="00C32A2A" w:rsidP="00CB431A">
            <w:pPr>
              <w:rPr>
                <w:sz w:val="22"/>
                <w:szCs w:val="22"/>
              </w:rPr>
            </w:pPr>
            <w:r w:rsidRPr="005F3AA9">
              <w:rPr>
                <w:sz w:val="22"/>
                <w:szCs w:val="22"/>
              </w:rPr>
              <w:t>age: 12-16;</w:t>
            </w:r>
          </w:p>
          <w:p w14:paraId="41E5A93B" w14:textId="0EA5C448" w:rsidR="00C32A2A" w:rsidRPr="005F3AA9" w:rsidRDefault="00C32A2A" w:rsidP="00CB431A">
            <w:pPr>
              <w:rPr>
                <w:sz w:val="22"/>
                <w:szCs w:val="22"/>
              </w:rPr>
            </w:pPr>
            <w:r w:rsidRPr="005F3AA9">
              <w:rPr>
                <w:sz w:val="22"/>
                <w:szCs w:val="22"/>
              </w:rPr>
              <w:t>female: 51.0%</w:t>
            </w:r>
          </w:p>
        </w:tc>
        <w:tc>
          <w:tcPr>
            <w:tcW w:w="1526" w:type="dxa"/>
          </w:tcPr>
          <w:p w14:paraId="229A1A19" w14:textId="182F7BE0" w:rsidR="00C32A2A" w:rsidRPr="005F3AA9" w:rsidRDefault="00C32A2A" w:rsidP="00CB431A">
            <w:pPr>
              <w:rPr>
                <w:sz w:val="22"/>
                <w:szCs w:val="22"/>
              </w:rPr>
            </w:pPr>
            <w:r w:rsidRPr="005F3AA9">
              <w:rPr>
                <w:sz w:val="22"/>
                <w:szCs w:val="22"/>
              </w:rPr>
              <w:t>Cross-sectional</w:t>
            </w:r>
          </w:p>
        </w:tc>
        <w:tc>
          <w:tcPr>
            <w:tcW w:w="989" w:type="dxa"/>
          </w:tcPr>
          <w:p w14:paraId="0CE7E682" w14:textId="70B00A2D" w:rsidR="00C32A2A" w:rsidRPr="005F3AA9" w:rsidRDefault="00C32A2A" w:rsidP="00CB431A">
            <w:pPr>
              <w:rPr>
                <w:sz w:val="22"/>
                <w:szCs w:val="22"/>
              </w:rPr>
            </w:pPr>
            <w:r w:rsidRPr="005F3AA9">
              <w:rPr>
                <w:sz w:val="22"/>
                <w:szCs w:val="22"/>
              </w:rPr>
              <w:t>FFQ</w:t>
            </w:r>
          </w:p>
        </w:tc>
        <w:tc>
          <w:tcPr>
            <w:tcW w:w="1413" w:type="dxa"/>
          </w:tcPr>
          <w:p w14:paraId="22DF6243" w14:textId="4F5418E6" w:rsidR="00C32A2A" w:rsidRPr="005F3AA9" w:rsidRDefault="00C32A2A" w:rsidP="00CB431A">
            <w:pPr>
              <w:rPr>
                <w:sz w:val="22"/>
                <w:szCs w:val="22"/>
              </w:rPr>
            </w:pPr>
            <w:r w:rsidRPr="005F3AA9">
              <w:rPr>
                <w:sz w:val="22"/>
                <w:szCs w:val="22"/>
              </w:rPr>
              <w:t>Unknown</w:t>
            </w:r>
          </w:p>
        </w:tc>
        <w:tc>
          <w:tcPr>
            <w:tcW w:w="1356" w:type="dxa"/>
          </w:tcPr>
          <w:p w14:paraId="3782D042" w14:textId="36A2E95D" w:rsidR="00C32A2A" w:rsidRPr="005F3AA9" w:rsidRDefault="00C32A2A" w:rsidP="00CB431A">
            <w:pPr>
              <w:rPr>
                <w:sz w:val="22"/>
                <w:szCs w:val="22"/>
              </w:rPr>
            </w:pPr>
            <w:r w:rsidRPr="005F3AA9">
              <w:rPr>
                <w:sz w:val="22"/>
                <w:szCs w:val="22"/>
              </w:rPr>
              <w:t>no</w:t>
            </w:r>
          </w:p>
        </w:tc>
        <w:tc>
          <w:tcPr>
            <w:tcW w:w="2303" w:type="dxa"/>
          </w:tcPr>
          <w:p w14:paraId="307C554F" w14:textId="46A03875" w:rsidR="00C32A2A" w:rsidRPr="005F3AA9" w:rsidRDefault="00C32A2A" w:rsidP="00CB431A">
            <w:pPr>
              <w:rPr>
                <w:sz w:val="22"/>
                <w:szCs w:val="22"/>
              </w:rPr>
            </w:pPr>
            <w:r w:rsidRPr="005F3AA9">
              <w:rPr>
                <w:sz w:val="22"/>
                <w:szCs w:val="22"/>
              </w:rPr>
              <w:t>SSB</w:t>
            </w:r>
          </w:p>
        </w:tc>
        <w:tc>
          <w:tcPr>
            <w:tcW w:w="1393" w:type="dxa"/>
          </w:tcPr>
          <w:p w14:paraId="48361403" w14:textId="77777777" w:rsidR="00BF6C28" w:rsidRPr="005F3AA9" w:rsidRDefault="00BF6C28" w:rsidP="00BF6C28">
            <w:pPr>
              <w:rPr>
                <w:b/>
                <w:sz w:val="22"/>
                <w:szCs w:val="22"/>
                <w:lang w:val="de-DE"/>
              </w:rPr>
            </w:pPr>
            <w:r w:rsidRPr="005F3AA9">
              <w:rPr>
                <w:sz w:val="22"/>
                <w:szCs w:val="22"/>
              </w:rPr>
              <w:t xml:space="preserve">significant </w:t>
            </w:r>
            <w:r w:rsidRPr="005F3AA9">
              <w:rPr>
                <w:sz w:val="22"/>
                <w:szCs w:val="22"/>
                <w:vertAlign w:val="superscript"/>
              </w:rPr>
              <w:t>a</w:t>
            </w:r>
          </w:p>
          <w:p w14:paraId="2CE18FAB" w14:textId="20BB303B" w:rsidR="00C32A2A" w:rsidRPr="005F3AA9" w:rsidRDefault="00C32A2A" w:rsidP="00CB431A">
            <w:pPr>
              <w:rPr>
                <w:sz w:val="22"/>
                <w:szCs w:val="22"/>
              </w:rPr>
            </w:pPr>
          </w:p>
        </w:tc>
        <w:tc>
          <w:tcPr>
            <w:tcW w:w="1655" w:type="dxa"/>
            <w:gridSpan w:val="2"/>
          </w:tcPr>
          <w:p w14:paraId="64515009" w14:textId="0635B75F" w:rsidR="00C32A2A" w:rsidRPr="005F3AA9" w:rsidRDefault="00C32A2A" w:rsidP="00CB431A">
            <w:pPr>
              <w:rPr>
                <w:sz w:val="22"/>
                <w:szCs w:val="22"/>
              </w:rPr>
            </w:pPr>
            <w:r w:rsidRPr="005F3AA9">
              <w:rPr>
                <w:sz w:val="22"/>
                <w:szCs w:val="22"/>
              </w:rPr>
              <w:t>Multiple linear regression, Multivariate adjusted difference</w:t>
            </w:r>
          </w:p>
        </w:tc>
        <w:tc>
          <w:tcPr>
            <w:tcW w:w="1358" w:type="dxa"/>
          </w:tcPr>
          <w:p w14:paraId="1E785CF6" w14:textId="2CB74BFB" w:rsidR="00C32A2A" w:rsidRPr="005F3AA9" w:rsidRDefault="00C32A2A" w:rsidP="00CB431A">
            <w:pPr>
              <w:rPr>
                <w:sz w:val="22"/>
                <w:szCs w:val="22"/>
              </w:rPr>
            </w:pPr>
            <w:r w:rsidRPr="005F3AA9">
              <w:rPr>
                <w:sz w:val="22"/>
                <w:szCs w:val="22"/>
              </w:rPr>
              <w:t>Unknown</w:t>
            </w:r>
          </w:p>
        </w:tc>
        <w:tc>
          <w:tcPr>
            <w:tcW w:w="907" w:type="dxa"/>
          </w:tcPr>
          <w:p w14:paraId="0A930E3B" w14:textId="5E325EB2" w:rsidR="00C32A2A" w:rsidRPr="005F3AA9" w:rsidRDefault="00C32A2A" w:rsidP="00CB431A">
            <w:pPr>
              <w:rPr>
                <w:sz w:val="22"/>
                <w:szCs w:val="22"/>
              </w:rPr>
            </w:pPr>
            <w:r w:rsidRPr="005F3AA9">
              <w:rPr>
                <w:sz w:val="22"/>
                <w:szCs w:val="22"/>
              </w:rPr>
              <w:t>1</w:t>
            </w:r>
          </w:p>
        </w:tc>
      </w:tr>
      <w:tr w:rsidR="00CB431A" w:rsidRPr="005F3AA9" w14:paraId="49A7799B" w14:textId="77777777" w:rsidTr="00346ACE">
        <w:tc>
          <w:tcPr>
            <w:tcW w:w="1776" w:type="dxa"/>
          </w:tcPr>
          <w:p w14:paraId="777A15ED" w14:textId="6D5F4505" w:rsidR="00C32A2A" w:rsidRPr="005F3AA9" w:rsidRDefault="00C32A2A" w:rsidP="00CB431A">
            <w:pPr>
              <w:rPr>
                <w:sz w:val="22"/>
                <w:szCs w:val="22"/>
              </w:rPr>
            </w:pPr>
            <w:r w:rsidRPr="005F3AA9">
              <w:rPr>
                <w:sz w:val="22"/>
                <w:szCs w:val="22"/>
              </w:rPr>
              <w:t>Chan et al. 2014b, China</w: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0]</w:t>
            </w:r>
            <w:r w:rsidRPr="005F3AA9">
              <w:rPr>
                <w:sz w:val="22"/>
                <w:szCs w:val="22"/>
              </w:rPr>
              <w:fldChar w:fldCharType="end"/>
            </w:r>
          </w:p>
        </w:tc>
        <w:tc>
          <w:tcPr>
            <w:tcW w:w="1811" w:type="dxa"/>
          </w:tcPr>
          <w:p w14:paraId="7C7985A5" w14:textId="63D2CFDC" w:rsidR="00C32A2A" w:rsidRPr="005F3AA9" w:rsidRDefault="00C32A2A" w:rsidP="00CB431A">
            <w:pPr>
              <w:rPr>
                <w:sz w:val="22"/>
                <w:szCs w:val="22"/>
              </w:rPr>
            </w:pPr>
            <w:r w:rsidRPr="005F3AA9">
              <w:rPr>
                <w:sz w:val="22"/>
                <w:szCs w:val="22"/>
              </w:rPr>
              <w:t>n: 2727;</w:t>
            </w:r>
          </w:p>
          <w:p w14:paraId="5D08F88F" w14:textId="77777777" w:rsidR="00C32A2A" w:rsidRPr="005F3AA9" w:rsidRDefault="00C32A2A" w:rsidP="00CB431A">
            <w:pPr>
              <w:rPr>
                <w:sz w:val="22"/>
                <w:szCs w:val="22"/>
              </w:rPr>
            </w:pPr>
            <w:r w:rsidRPr="005F3AA9">
              <w:rPr>
                <w:sz w:val="22"/>
                <w:szCs w:val="22"/>
              </w:rPr>
              <w:t>age: 12-16;</w:t>
            </w:r>
          </w:p>
          <w:p w14:paraId="21A81C63" w14:textId="297D250F" w:rsidR="00C32A2A" w:rsidRPr="005F3AA9" w:rsidRDefault="00C32A2A" w:rsidP="00CB431A">
            <w:pPr>
              <w:rPr>
                <w:sz w:val="22"/>
                <w:szCs w:val="22"/>
              </w:rPr>
            </w:pPr>
            <w:r w:rsidRPr="005F3AA9">
              <w:rPr>
                <w:sz w:val="22"/>
                <w:szCs w:val="22"/>
              </w:rPr>
              <w:t>female: 51.3%</w:t>
            </w:r>
          </w:p>
        </w:tc>
        <w:tc>
          <w:tcPr>
            <w:tcW w:w="1526" w:type="dxa"/>
          </w:tcPr>
          <w:p w14:paraId="4955BC09" w14:textId="448FE8E9" w:rsidR="00C32A2A" w:rsidRPr="005F3AA9" w:rsidRDefault="00C32A2A" w:rsidP="00CB431A">
            <w:pPr>
              <w:rPr>
                <w:sz w:val="22"/>
                <w:szCs w:val="22"/>
              </w:rPr>
            </w:pPr>
            <w:r w:rsidRPr="005F3AA9">
              <w:rPr>
                <w:sz w:val="22"/>
                <w:szCs w:val="22"/>
              </w:rPr>
              <w:t>Cross-sectional</w:t>
            </w:r>
          </w:p>
        </w:tc>
        <w:tc>
          <w:tcPr>
            <w:tcW w:w="989" w:type="dxa"/>
          </w:tcPr>
          <w:p w14:paraId="791B7657" w14:textId="5FE712ED" w:rsidR="00C32A2A" w:rsidRPr="005F3AA9" w:rsidRDefault="00C32A2A" w:rsidP="00CB431A">
            <w:pPr>
              <w:rPr>
                <w:sz w:val="22"/>
                <w:szCs w:val="22"/>
              </w:rPr>
            </w:pPr>
            <w:r w:rsidRPr="005F3AA9">
              <w:rPr>
                <w:sz w:val="22"/>
                <w:szCs w:val="22"/>
              </w:rPr>
              <w:t>FFQ</w:t>
            </w:r>
          </w:p>
        </w:tc>
        <w:tc>
          <w:tcPr>
            <w:tcW w:w="1413" w:type="dxa"/>
          </w:tcPr>
          <w:p w14:paraId="41EC488A" w14:textId="47ECAAC0" w:rsidR="00C32A2A" w:rsidRPr="005F3AA9" w:rsidRDefault="00C32A2A" w:rsidP="00CB431A">
            <w:pPr>
              <w:rPr>
                <w:sz w:val="22"/>
                <w:szCs w:val="22"/>
              </w:rPr>
            </w:pPr>
            <w:r w:rsidRPr="005F3AA9">
              <w:rPr>
                <w:sz w:val="22"/>
                <w:szCs w:val="22"/>
              </w:rPr>
              <w:t>Unknown</w:t>
            </w:r>
          </w:p>
        </w:tc>
        <w:tc>
          <w:tcPr>
            <w:tcW w:w="1356" w:type="dxa"/>
          </w:tcPr>
          <w:p w14:paraId="7EA078D4" w14:textId="6EC97722" w:rsidR="00C32A2A" w:rsidRPr="005F3AA9" w:rsidRDefault="00C32A2A" w:rsidP="00CB431A">
            <w:pPr>
              <w:rPr>
                <w:sz w:val="22"/>
                <w:szCs w:val="22"/>
              </w:rPr>
            </w:pPr>
            <w:r w:rsidRPr="005F3AA9">
              <w:rPr>
                <w:sz w:val="22"/>
                <w:szCs w:val="22"/>
              </w:rPr>
              <w:t>Boys</w:t>
            </w:r>
          </w:p>
          <w:p w14:paraId="2D97D5FA" w14:textId="6D484B75" w:rsidR="00C32A2A" w:rsidRPr="005F3AA9" w:rsidRDefault="00C32A2A" w:rsidP="00CB431A">
            <w:pPr>
              <w:rPr>
                <w:sz w:val="22"/>
                <w:szCs w:val="22"/>
              </w:rPr>
            </w:pPr>
            <w:r w:rsidRPr="005F3AA9">
              <w:rPr>
                <w:sz w:val="22"/>
                <w:szCs w:val="22"/>
              </w:rPr>
              <w:t>Girls</w:t>
            </w:r>
          </w:p>
        </w:tc>
        <w:tc>
          <w:tcPr>
            <w:tcW w:w="2303" w:type="dxa"/>
          </w:tcPr>
          <w:p w14:paraId="7AFF9A82" w14:textId="77777777" w:rsidR="00C32A2A" w:rsidRPr="005F3AA9" w:rsidRDefault="00C32A2A" w:rsidP="00CB431A">
            <w:pPr>
              <w:rPr>
                <w:sz w:val="22"/>
                <w:szCs w:val="22"/>
              </w:rPr>
            </w:pPr>
            <w:r w:rsidRPr="005F3AA9">
              <w:rPr>
                <w:sz w:val="22"/>
                <w:szCs w:val="22"/>
              </w:rPr>
              <w:t xml:space="preserve">SSB </w:t>
            </w:r>
          </w:p>
          <w:p w14:paraId="34F8A0BA" w14:textId="3AD76D34" w:rsidR="00C32A2A" w:rsidRPr="005F3AA9" w:rsidRDefault="00C32A2A" w:rsidP="00CB431A">
            <w:pPr>
              <w:rPr>
                <w:sz w:val="22"/>
                <w:szCs w:val="22"/>
              </w:rPr>
            </w:pPr>
            <w:r w:rsidRPr="005F3AA9">
              <w:rPr>
                <w:sz w:val="22"/>
                <w:szCs w:val="22"/>
              </w:rPr>
              <w:t>SSB</w:t>
            </w:r>
          </w:p>
        </w:tc>
        <w:tc>
          <w:tcPr>
            <w:tcW w:w="1393" w:type="dxa"/>
          </w:tcPr>
          <w:p w14:paraId="0F4766C4" w14:textId="3EA1A26F" w:rsidR="00C32A2A" w:rsidRPr="005F3AA9" w:rsidRDefault="00C32A2A" w:rsidP="00CB431A">
            <w:pPr>
              <w:rPr>
                <w:sz w:val="22"/>
                <w:szCs w:val="22"/>
              </w:rPr>
            </w:pPr>
            <w:r w:rsidRPr="005F3AA9">
              <w:rPr>
                <w:sz w:val="22"/>
                <w:szCs w:val="22"/>
              </w:rPr>
              <w:t>n.s.</w:t>
            </w:r>
          </w:p>
          <w:p w14:paraId="413ACF4B" w14:textId="320179F8" w:rsidR="00C32A2A" w:rsidRPr="005F3AA9" w:rsidRDefault="00C32A2A" w:rsidP="00CB431A">
            <w:pPr>
              <w:rPr>
                <w:sz w:val="22"/>
                <w:szCs w:val="22"/>
              </w:rPr>
            </w:pPr>
            <w:r w:rsidRPr="005F3AA9">
              <w:rPr>
                <w:sz w:val="22"/>
                <w:szCs w:val="22"/>
              </w:rPr>
              <w:t>n.s.</w:t>
            </w:r>
          </w:p>
        </w:tc>
        <w:tc>
          <w:tcPr>
            <w:tcW w:w="1655" w:type="dxa"/>
            <w:gridSpan w:val="2"/>
          </w:tcPr>
          <w:p w14:paraId="68B929FD" w14:textId="77777777" w:rsidR="00C32A2A" w:rsidRPr="005F3AA9" w:rsidRDefault="00C32A2A" w:rsidP="00CB431A">
            <w:pPr>
              <w:rPr>
                <w:sz w:val="22"/>
                <w:szCs w:val="22"/>
              </w:rPr>
            </w:pPr>
            <w:r w:rsidRPr="005F3AA9">
              <w:rPr>
                <w:sz w:val="22"/>
                <w:szCs w:val="22"/>
              </w:rPr>
              <w:t>Linear regression,</w:t>
            </w:r>
          </w:p>
          <w:p w14:paraId="082F5447" w14:textId="228CCB85"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AC0EE14" w14:textId="12259C5F" w:rsidR="00C32A2A" w:rsidRPr="005F3AA9" w:rsidRDefault="00C32A2A" w:rsidP="00CB431A">
            <w:pPr>
              <w:rPr>
                <w:sz w:val="22"/>
                <w:szCs w:val="22"/>
              </w:rPr>
            </w:pPr>
            <w:r w:rsidRPr="005F3AA9">
              <w:rPr>
                <w:sz w:val="22"/>
                <w:szCs w:val="22"/>
              </w:rPr>
              <w:t>No</w:t>
            </w:r>
          </w:p>
        </w:tc>
        <w:tc>
          <w:tcPr>
            <w:tcW w:w="907" w:type="dxa"/>
          </w:tcPr>
          <w:p w14:paraId="767A3746" w14:textId="7AB0C770" w:rsidR="00C32A2A" w:rsidRPr="005F3AA9" w:rsidRDefault="00C32A2A" w:rsidP="00CB431A">
            <w:pPr>
              <w:rPr>
                <w:sz w:val="22"/>
                <w:szCs w:val="22"/>
              </w:rPr>
            </w:pPr>
            <w:r w:rsidRPr="005F3AA9">
              <w:rPr>
                <w:sz w:val="22"/>
                <w:szCs w:val="22"/>
              </w:rPr>
              <w:t>6</w:t>
            </w:r>
          </w:p>
        </w:tc>
      </w:tr>
      <w:tr w:rsidR="00CB431A" w:rsidRPr="005F3AA9" w14:paraId="699552D1" w14:textId="77777777" w:rsidTr="00346ACE">
        <w:tc>
          <w:tcPr>
            <w:tcW w:w="1776" w:type="dxa"/>
          </w:tcPr>
          <w:p w14:paraId="28EBCE58" w14:textId="77777777" w:rsidR="00C32A2A" w:rsidRPr="005F3AA9" w:rsidRDefault="00C32A2A" w:rsidP="00CB431A">
            <w:pPr>
              <w:rPr>
                <w:sz w:val="22"/>
                <w:szCs w:val="22"/>
              </w:rPr>
            </w:pPr>
            <w:r w:rsidRPr="005F3AA9">
              <w:rPr>
                <w:sz w:val="22"/>
                <w:szCs w:val="22"/>
              </w:rPr>
              <w:t>Chan et al. 2015, Australia</w:t>
            </w:r>
          </w:p>
          <w:p w14:paraId="5CAECA79" w14:textId="7957C415" w:rsidR="00C32A2A" w:rsidRPr="005F3AA9" w:rsidRDefault="00C32A2A" w:rsidP="00CB431A">
            <w:pPr>
              <w:rPr>
                <w:b/>
                <w:sz w:val="22"/>
                <w:szCs w:val="22"/>
              </w:rPr>
            </w:pP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1]</w:t>
            </w:r>
            <w:r w:rsidRPr="005F3AA9">
              <w:rPr>
                <w:sz w:val="22"/>
                <w:szCs w:val="22"/>
              </w:rPr>
              <w:fldChar w:fldCharType="end"/>
            </w:r>
          </w:p>
        </w:tc>
        <w:tc>
          <w:tcPr>
            <w:tcW w:w="1811" w:type="dxa"/>
          </w:tcPr>
          <w:p w14:paraId="17F86B3A" w14:textId="6F8AB2CC" w:rsidR="00C32A2A" w:rsidRPr="005F3AA9" w:rsidRDefault="00C32A2A" w:rsidP="00CB431A">
            <w:pPr>
              <w:rPr>
                <w:sz w:val="22"/>
                <w:szCs w:val="22"/>
              </w:rPr>
            </w:pPr>
            <w:r w:rsidRPr="005F3AA9">
              <w:rPr>
                <w:sz w:val="22"/>
                <w:szCs w:val="22"/>
              </w:rPr>
              <w:t>n: 2262;</w:t>
            </w:r>
          </w:p>
          <w:p w14:paraId="303655FB" w14:textId="26C9CD44" w:rsidR="00C32A2A" w:rsidRPr="005F3AA9" w:rsidRDefault="00C32A2A" w:rsidP="00CB431A">
            <w:pPr>
              <w:rPr>
                <w:sz w:val="22"/>
                <w:szCs w:val="22"/>
              </w:rPr>
            </w:pPr>
            <w:r w:rsidRPr="005F3AA9">
              <w:rPr>
                <w:sz w:val="22"/>
                <w:szCs w:val="22"/>
              </w:rPr>
              <w:t>age: 14, 17;</w:t>
            </w:r>
          </w:p>
          <w:p w14:paraId="389A58ED" w14:textId="3A8A87DB" w:rsidR="00C32A2A" w:rsidRPr="005F3AA9" w:rsidRDefault="00C32A2A" w:rsidP="00CB431A">
            <w:pPr>
              <w:rPr>
                <w:sz w:val="22"/>
                <w:szCs w:val="22"/>
              </w:rPr>
            </w:pPr>
            <w:r w:rsidRPr="005F3AA9">
              <w:rPr>
                <w:sz w:val="22"/>
                <w:szCs w:val="22"/>
              </w:rPr>
              <w:t>female: 50.4%</w:t>
            </w:r>
          </w:p>
        </w:tc>
        <w:tc>
          <w:tcPr>
            <w:tcW w:w="1526" w:type="dxa"/>
          </w:tcPr>
          <w:p w14:paraId="14525531" w14:textId="4A634A3A" w:rsidR="00C32A2A" w:rsidRPr="005F3AA9" w:rsidRDefault="00C32A2A" w:rsidP="00CB431A">
            <w:pPr>
              <w:rPr>
                <w:sz w:val="22"/>
                <w:szCs w:val="22"/>
              </w:rPr>
            </w:pPr>
            <w:r w:rsidRPr="005F3AA9">
              <w:rPr>
                <w:sz w:val="22"/>
                <w:szCs w:val="22"/>
              </w:rPr>
              <w:t>Prospective cohort study</w:t>
            </w:r>
          </w:p>
        </w:tc>
        <w:tc>
          <w:tcPr>
            <w:tcW w:w="989" w:type="dxa"/>
          </w:tcPr>
          <w:p w14:paraId="359AEB27" w14:textId="13BAFF38" w:rsidR="00C32A2A" w:rsidRPr="005F3AA9" w:rsidRDefault="00C32A2A" w:rsidP="00CB431A">
            <w:pPr>
              <w:rPr>
                <w:sz w:val="22"/>
                <w:szCs w:val="22"/>
              </w:rPr>
            </w:pPr>
            <w:r w:rsidRPr="005F3AA9">
              <w:rPr>
                <w:sz w:val="22"/>
                <w:szCs w:val="22"/>
              </w:rPr>
              <w:t>FFQ</w:t>
            </w:r>
          </w:p>
        </w:tc>
        <w:tc>
          <w:tcPr>
            <w:tcW w:w="1413" w:type="dxa"/>
          </w:tcPr>
          <w:p w14:paraId="5C952F70" w14:textId="2069B3DB" w:rsidR="00C32A2A" w:rsidRPr="005F3AA9" w:rsidRDefault="00C32A2A" w:rsidP="00CB431A">
            <w:pPr>
              <w:rPr>
                <w:sz w:val="22"/>
                <w:szCs w:val="22"/>
              </w:rPr>
            </w:pPr>
            <w:r w:rsidRPr="005F3AA9">
              <w:rPr>
                <w:sz w:val="22"/>
                <w:szCs w:val="22"/>
              </w:rPr>
              <w:t>Unknown</w:t>
            </w:r>
          </w:p>
        </w:tc>
        <w:tc>
          <w:tcPr>
            <w:tcW w:w="1356" w:type="dxa"/>
          </w:tcPr>
          <w:p w14:paraId="6221F92A" w14:textId="3FEA12A3" w:rsidR="00C32A2A" w:rsidRPr="005F3AA9" w:rsidRDefault="00C32A2A" w:rsidP="00CB431A">
            <w:pPr>
              <w:rPr>
                <w:sz w:val="22"/>
                <w:szCs w:val="22"/>
              </w:rPr>
            </w:pPr>
            <w:r w:rsidRPr="005F3AA9">
              <w:rPr>
                <w:sz w:val="22"/>
                <w:szCs w:val="22"/>
              </w:rPr>
              <w:t>n: 1512</w:t>
            </w:r>
          </w:p>
          <w:p w14:paraId="133C1368" w14:textId="1935E2A2" w:rsidR="00C32A2A" w:rsidRPr="005F3AA9" w:rsidRDefault="00C32A2A" w:rsidP="00CB431A">
            <w:pPr>
              <w:rPr>
                <w:b/>
                <w:sz w:val="22"/>
                <w:szCs w:val="22"/>
              </w:rPr>
            </w:pPr>
          </w:p>
        </w:tc>
        <w:tc>
          <w:tcPr>
            <w:tcW w:w="2303" w:type="dxa"/>
          </w:tcPr>
          <w:p w14:paraId="02C14744" w14:textId="781F2122" w:rsidR="00C32A2A" w:rsidRPr="005F3AA9" w:rsidRDefault="00C32A2A" w:rsidP="00CB431A">
            <w:pPr>
              <w:rPr>
                <w:sz w:val="22"/>
                <w:szCs w:val="22"/>
              </w:rPr>
            </w:pPr>
            <w:r w:rsidRPr="005F3AA9">
              <w:rPr>
                <w:sz w:val="22"/>
                <w:szCs w:val="22"/>
              </w:rPr>
              <w:t>DGI-CA</w:t>
            </w:r>
          </w:p>
        </w:tc>
        <w:tc>
          <w:tcPr>
            <w:tcW w:w="1393" w:type="dxa"/>
          </w:tcPr>
          <w:p w14:paraId="4BD79DF2" w14:textId="6CE7FC88" w:rsidR="00C32A2A" w:rsidRPr="005F3AA9" w:rsidRDefault="00C32A2A" w:rsidP="00CB431A">
            <w:pPr>
              <w:rPr>
                <w:sz w:val="22"/>
                <w:szCs w:val="22"/>
              </w:rPr>
            </w:pPr>
            <w:r w:rsidRPr="005F3AA9">
              <w:rPr>
                <w:sz w:val="22"/>
                <w:szCs w:val="22"/>
              </w:rPr>
              <w:t>-0.003*</w:t>
            </w:r>
          </w:p>
        </w:tc>
        <w:tc>
          <w:tcPr>
            <w:tcW w:w="1655" w:type="dxa"/>
            <w:gridSpan w:val="2"/>
          </w:tcPr>
          <w:p w14:paraId="454D6613" w14:textId="77777777" w:rsidR="00C32A2A" w:rsidRPr="005F3AA9" w:rsidRDefault="00C32A2A" w:rsidP="00CB431A">
            <w:pPr>
              <w:rPr>
                <w:sz w:val="22"/>
                <w:szCs w:val="22"/>
              </w:rPr>
            </w:pPr>
            <w:r w:rsidRPr="005F3AA9">
              <w:rPr>
                <w:sz w:val="22"/>
                <w:szCs w:val="22"/>
              </w:rPr>
              <w:t>Linear regression,</w:t>
            </w:r>
          </w:p>
          <w:p w14:paraId="29D32722" w14:textId="6D72DE26"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24910225" w14:textId="4635FE4D" w:rsidR="00C32A2A" w:rsidRPr="005F3AA9" w:rsidRDefault="00C32A2A" w:rsidP="00CB431A">
            <w:pPr>
              <w:rPr>
                <w:sz w:val="22"/>
                <w:szCs w:val="22"/>
              </w:rPr>
            </w:pPr>
            <w:r w:rsidRPr="005F3AA9">
              <w:rPr>
                <w:sz w:val="22"/>
                <w:szCs w:val="22"/>
              </w:rPr>
              <w:t>Unknown</w:t>
            </w:r>
          </w:p>
        </w:tc>
        <w:tc>
          <w:tcPr>
            <w:tcW w:w="907" w:type="dxa"/>
          </w:tcPr>
          <w:p w14:paraId="6A0C0128" w14:textId="621A31BC" w:rsidR="00C32A2A" w:rsidRPr="005F3AA9" w:rsidRDefault="00C32A2A" w:rsidP="00CB431A">
            <w:pPr>
              <w:rPr>
                <w:sz w:val="22"/>
                <w:szCs w:val="22"/>
              </w:rPr>
            </w:pPr>
            <w:r w:rsidRPr="005F3AA9">
              <w:rPr>
                <w:sz w:val="22"/>
                <w:szCs w:val="22"/>
              </w:rPr>
              <w:t>7</w:t>
            </w:r>
          </w:p>
        </w:tc>
      </w:tr>
      <w:tr w:rsidR="00CB431A" w:rsidRPr="005F3AA9" w14:paraId="119C6254" w14:textId="77777777" w:rsidTr="00346ACE">
        <w:tc>
          <w:tcPr>
            <w:tcW w:w="1776" w:type="dxa"/>
          </w:tcPr>
          <w:p w14:paraId="602A6BDF" w14:textId="20BB0DDC" w:rsidR="00C32A2A" w:rsidRPr="005F3AA9" w:rsidRDefault="00C32A2A" w:rsidP="00CB431A">
            <w:pPr>
              <w:rPr>
                <w:sz w:val="22"/>
                <w:szCs w:val="22"/>
              </w:rPr>
            </w:pPr>
            <w:r w:rsidRPr="005F3AA9">
              <w:rPr>
                <w:sz w:val="22"/>
                <w:szCs w:val="22"/>
              </w:rPr>
              <w:t>Day et al. 2009, USA</w: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2]</w:t>
            </w:r>
            <w:r w:rsidRPr="005F3AA9">
              <w:rPr>
                <w:sz w:val="22"/>
                <w:szCs w:val="22"/>
              </w:rPr>
              <w:fldChar w:fldCharType="end"/>
            </w:r>
          </w:p>
        </w:tc>
        <w:tc>
          <w:tcPr>
            <w:tcW w:w="1811" w:type="dxa"/>
          </w:tcPr>
          <w:p w14:paraId="0A5203E1" w14:textId="555407F9" w:rsidR="00C32A2A" w:rsidRPr="005F3AA9" w:rsidRDefault="00C32A2A" w:rsidP="00CB431A">
            <w:pPr>
              <w:rPr>
                <w:sz w:val="22"/>
                <w:szCs w:val="22"/>
              </w:rPr>
            </w:pPr>
            <w:r w:rsidRPr="005F3AA9">
              <w:rPr>
                <w:sz w:val="22"/>
                <w:szCs w:val="22"/>
              </w:rPr>
              <w:t>n: 489;</w:t>
            </w:r>
          </w:p>
          <w:p w14:paraId="076B970C" w14:textId="20E6A0C1" w:rsidR="00C32A2A" w:rsidRPr="005F3AA9" w:rsidRDefault="00C32A2A" w:rsidP="00CB431A">
            <w:pPr>
              <w:rPr>
                <w:sz w:val="22"/>
                <w:szCs w:val="22"/>
              </w:rPr>
            </w:pPr>
            <w:r w:rsidRPr="005F3AA9">
              <w:rPr>
                <w:sz w:val="22"/>
                <w:szCs w:val="22"/>
              </w:rPr>
              <w:t>age: 8, 11, 14;</w:t>
            </w:r>
          </w:p>
          <w:p w14:paraId="567929EB" w14:textId="6E77D96E" w:rsidR="00C32A2A" w:rsidRPr="005F3AA9" w:rsidRDefault="00C32A2A" w:rsidP="00CB431A">
            <w:pPr>
              <w:rPr>
                <w:sz w:val="22"/>
                <w:szCs w:val="22"/>
              </w:rPr>
            </w:pPr>
            <w:r w:rsidRPr="005F3AA9">
              <w:rPr>
                <w:sz w:val="22"/>
                <w:szCs w:val="22"/>
              </w:rPr>
              <w:t>female: 51.3%</w:t>
            </w:r>
          </w:p>
        </w:tc>
        <w:tc>
          <w:tcPr>
            <w:tcW w:w="1526" w:type="dxa"/>
          </w:tcPr>
          <w:p w14:paraId="014A0965" w14:textId="02E062AA" w:rsidR="00C32A2A" w:rsidRPr="005F3AA9" w:rsidRDefault="00C32A2A" w:rsidP="00CB431A">
            <w:pPr>
              <w:rPr>
                <w:sz w:val="22"/>
                <w:szCs w:val="22"/>
              </w:rPr>
            </w:pPr>
            <w:r w:rsidRPr="005F3AA9">
              <w:rPr>
                <w:sz w:val="22"/>
                <w:szCs w:val="22"/>
              </w:rPr>
              <w:t>Cross-sectional</w:t>
            </w:r>
          </w:p>
        </w:tc>
        <w:tc>
          <w:tcPr>
            <w:tcW w:w="989" w:type="dxa"/>
          </w:tcPr>
          <w:p w14:paraId="1057262F" w14:textId="7535D70A" w:rsidR="00C32A2A" w:rsidRPr="005F3AA9" w:rsidRDefault="00C32A2A" w:rsidP="00CB431A">
            <w:pPr>
              <w:rPr>
                <w:sz w:val="22"/>
                <w:szCs w:val="22"/>
              </w:rPr>
            </w:pPr>
            <w:r w:rsidRPr="005F3AA9">
              <w:rPr>
                <w:sz w:val="22"/>
                <w:szCs w:val="22"/>
              </w:rPr>
              <w:t>FFQ</w:t>
            </w:r>
          </w:p>
        </w:tc>
        <w:tc>
          <w:tcPr>
            <w:tcW w:w="1413" w:type="dxa"/>
          </w:tcPr>
          <w:p w14:paraId="4246FC63" w14:textId="72E8A377" w:rsidR="00C32A2A" w:rsidRPr="005F3AA9" w:rsidRDefault="00C32A2A" w:rsidP="00CB431A">
            <w:pPr>
              <w:rPr>
                <w:sz w:val="22"/>
                <w:szCs w:val="22"/>
              </w:rPr>
            </w:pPr>
            <w:r w:rsidRPr="005F3AA9">
              <w:rPr>
                <w:sz w:val="22"/>
                <w:szCs w:val="22"/>
              </w:rPr>
              <w:t>Yes</w:t>
            </w:r>
          </w:p>
        </w:tc>
        <w:tc>
          <w:tcPr>
            <w:tcW w:w="1356" w:type="dxa"/>
          </w:tcPr>
          <w:p w14:paraId="2D879F2F" w14:textId="6249BF91" w:rsidR="00C32A2A" w:rsidRPr="005F3AA9" w:rsidRDefault="00C32A2A" w:rsidP="00CB431A">
            <w:pPr>
              <w:rPr>
                <w:sz w:val="22"/>
                <w:szCs w:val="22"/>
              </w:rPr>
            </w:pPr>
            <w:r w:rsidRPr="005F3AA9">
              <w:rPr>
                <w:sz w:val="22"/>
                <w:szCs w:val="22"/>
              </w:rPr>
              <w:t>Boys</w:t>
            </w:r>
          </w:p>
          <w:p w14:paraId="7A609F48" w14:textId="46F2A4EA" w:rsidR="00C32A2A" w:rsidRPr="005F3AA9" w:rsidRDefault="00C32A2A" w:rsidP="00CB431A">
            <w:pPr>
              <w:rPr>
                <w:sz w:val="22"/>
                <w:szCs w:val="22"/>
              </w:rPr>
            </w:pPr>
            <w:r w:rsidRPr="005F3AA9">
              <w:rPr>
                <w:sz w:val="22"/>
                <w:szCs w:val="22"/>
              </w:rPr>
              <w:t>Girls</w:t>
            </w:r>
          </w:p>
        </w:tc>
        <w:tc>
          <w:tcPr>
            <w:tcW w:w="2303" w:type="dxa"/>
          </w:tcPr>
          <w:p w14:paraId="65AD92DA" w14:textId="50F05FB1" w:rsidR="00C32A2A" w:rsidRPr="005F3AA9" w:rsidRDefault="002B236D" w:rsidP="00CB431A">
            <w:pPr>
              <w:rPr>
                <w:sz w:val="22"/>
                <w:szCs w:val="22"/>
              </w:rPr>
            </w:pPr>
            <w:r>
              <w:rPr>
                <w:sz w:val="22"/>
                <w:szCs w:val="22"/>
              </w:rPr>
              <w:t>Fat</w:t>
            </w:r>
          </w:p>
          <w:p w14:paraId="2EA8F36E" w14:textId="77777777" w:rsidR="002B236D" w:rsidRPr="005F3AA9" w:rsidRDefault="002B236D" w:rsidP="002B236D">
            <w:pPr>
              <w:rPr>
                <w:sz w:val="22"/>
                <w:szCs w:val="22"/>
              </w:rPr>
            </w:pPr>
            <w:r>
              <w:rPr>
                <w:sz w:val="22"/>
                <w:szCs w:val="22"/>
              </w:rPr>
              <w:t>Fat</w:t>
            </w:r>
          </w:p>
          <w:p w14:paraId="67CB7A10" w14:textId="37075086" w:rsidR="00C32A2A" w:rsidRPr="005F3AA9" w:rsidRDefault="00C32A2A" w:rsidP="00CB431A">
            <w:pPr>
              <w:rPr>
                <w:sz w:val="22"/>
                <w:szCs w:val="22"/>
              </w:rPr>
            </w:pPr>
          </w:p>
        </w:tc>
        <w:tc>
          <w:tcPr>
            <w:tcW w:w="1393" w:type="dxa"/>
          </w:tcPr>
          <w:p w14:paraId="7A953E4E" w14:textId="4C8B4783"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p w14:paraId="0416A570" w14:textId="2C11B13B"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071CE3FB" w14:textId="77777777" w:rsidR="00C32A2A" w:rsidRPr="005F3AA9" w:rsidRDefault="00C32A2A" w:rsidP="00CB431A">
            <w:pPr>
              <w:rPr>
                <w:sz w:val="22"/>
                <w:szCs w:val="22"/>
              </w:rPr>
            </w:pPr>
            <w:r w:rsidRPr="005F3AA9">
              <w:rPr>
                <w:sz w:val="22"/>
                <w:szCs w:val="22"/>
              </w:rPr>
              <w:t>ANCOVA,</w:t>
            </w:r>
          </w:p>
          <w:p w14:paraId="73D56332" w14:textId="7A62CC60" w:rsidR="00C32A2A" w:rsidRPr="005F3AA9" w:rsidRDefault="00C32A2A" w:rsidP="00CB431A">
            <w:pPr>
              <w:rPr>
                <w:sz w:val="22"/>
                <w:szCs w:val="22"/>
              </w:rPr>
            </w:pPr>
            <w:r w:rsidRPr="005F3AA9">
              <w:rPr>
                <w:sz w:val="22"/>
                <w:szCs w:val="22"/>
              </w:rPr>
              <w:t>Mean</w:t>
            </w:r>
          </w:p>
        </w:tc>
        <w:tc>
          <w:tcPr>
            <w:tcW w:w="1358" w:type="dxa"/>
          </w:tcPr>
          <w:p w14:paraId="5C4B6721" w14:textId="1B223BC9" w:rsidR="00C32A2A" w:rsidRPr="005F3AA9" w:rsidRDefault="00C32A2A" w:rsidP="00CB431A">
            <w:pPr>
              <w:rPr>
                <w:sz w:val="22"/>
                <w:szCs w:val="22"/>
              </w:rPr>
            </w:pPr>
            <w:r w:rsidRPr="005F3AA9">
              <w:rPr>
                <w:sz w:val="22"/>
                <w:szCs w:val="22"/>
              </w:rPr>
              <w:t>Yes</w:t>
            </w:r>
          </w:p>
        </w:tc>
        <w:tc>
          <w:tcPr>
            <w:tcW w:w="907" w:type="dxa"/>
          </w:tcPr>
          <w:p w14:paraId="53C04177" w14:textId="3B4787EB" w:rsidR="00C32A2A" w:rsidRPr="005F3AA9" w:rsidRDefault="00C32A2A" w:rsidP="00CB431A">
            <w:pPr>
              <w:rPr>
                <w:sz w:val="22"/>
                <w:szCs w:val="22"/>
              </w:rPr>
            </w:pPr>
            <w:r w:rsidRPr="005F3AA9">
              <w:rPr>
                <w:sz w:val="22"/>
                <w:szCs w:val="22"/>
              </w:rPr>
              <w:t>2</w:t>
            </w:r>
          </w:p>
        </w:tc>
      </w:tr>
      <w:tr w:rsidR="00CB431A" w:rsidRPr="005F3AA9" w14:paraId="6CBAB55C" w14:textId="77777777" w:rsidTr="00346ACE">
        <w:tc>
          <w:tcPr>
            <w:tcW w:w="1776" w:type="dxa"/>
          </w:tcPr>
          <w:p w14:paraId="52D78695" w14:textId="4107092A" w:rsidR="00C32A2A" w:rsidRPr="005F3AA9" w:rsidRDefault="00C32A2A" w:rsidP="00CB431A">
            <w:pPr>
              <w:rPr>
                <w:sz w:val="22"/>
                <w:szCs w:val="22"/>
              </w:rPr>
            </w:pPr>
            <w:r w:rsidRPr="005F3AA9">
              <w:rPr>
                <w:sz w:val="22"/>
                <w:szCs w:val="22"/>
              </w:rPr>
              <w:t>Hong et al. 2009, South Korea</w: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3]</w:t>
            </w:r>
            <w:r w:rsidRPr="005F3AA9">
              <w:rPr>
                <w:sz w:val="22"/>
                <w:szCs w:val="22"/>
              </w:rPr>
              <w:fldChar w:fldCharType="end"/>
            </w:r>
          </w:p>
        </w:tc>
        <w:tc>
          <w:tcPr>
            <w:tcW w:w="1811" w:type="dxa"/>
          </w:tcPr>
          <w:p w14:paraId="69250699" w14:textId="733167B9" w:rsidR="00C32A2A" w:rsidRPr="005F3AA9" w:rsidRDefault="00C32A2A" w:rsidP="00CB431A">
            <w:pPr>
              <w:rPr>
                <w:sz w:val="22"/>
                <w:szCs w:val="22"/>
              </w:rPr>
            </w:pPr>
            <w:r w:rsidRPr="005F3AA9">
              <w:rPr>
                <w:sz w:val="22"/>
                <w:szCs w:val="22"/>
              </w:rPr>
              <w:t>n: 246;</w:t>
            </w:r>
          </w:p>
          <w:p w14:paraId="4C7B0F45" w14:textId="77777777" w:rsidR="00C32A2A" w:rsidRPr="005F3AA9" w:rsidRDefault="00C32A2A" w:rsidP="00CB431A">
            <w:pPr>
              <w:rPr>
                <w:sz w:val="22"/>
                <w:szCs w:val="22"/>
              </w:rPr>
            </w:pPr>
            <w:r w:rsidRPr="005F3AA9">
              <w:rPr>
                <w:sz w:val="22"/>
                <w:szCs w:val="22"/>
              </w:rPr>
              <w:t>age: 12-13;</w:t>
            </w:r>
          </w:p>
          <w:p w14:paraId="3152EC74" w14:textId="49521EE3" w:rsidR="00C32A2A" w:rsidRPr="005F3AA9" w:rsidRDefault="00C32A2A" w:rsidP="00CB431A">
            <w:pPr>
              <w:rPr>
                <w:b/>
                <w:sz w:val="22"/>
                <w:szCs w:val="22"/>
              </w:rPr>
            </w:pPr>
            <w:r w:rsidRPr="005F3AA9">
              <w:rPr>
                <w:sz w:val="22"/>
                <w:szCs w:val="22"/>
              </w:rPr>
              <w:t>female: 47.6%</w:t>
            </w:r>
          </w:p>
        </w:tc>
        <w:tc>
          <w:tcPr>
            <w:tcW w:w="1526" w:type="dxa"/>
          </w:tcPr>
          <w:p w14:paraId="5545EE50" w14:textId="7E08AEF2" w:rsidR="00C32A2A" w:rsidRPr="005F3AA9" w:rsidRDefault="00C32A2A" w:rsidP="00CB431A">
            <w:pPr>
              <w:rPr>
                <w:sz w:val="22"/>
                <w:szCs w:val="22"/>
              </w:rPr>
            </w:pPr>
            <w:r w:rsidRPr="005F3AA9">
              <w:rPr>
                <w:sz w:val="22"/>
                <w:szCs w:val="22"/>
              </w:rPr>
              <w:t>Cross-sectional</w:t>
            </w:r>
          </w:p>
        </w:tc>
        <w:tc>
          <w:tcPr>
            <w:tcW w:w="989" w:type="dxa"/>
          </w:tcPr>
          <w:p w14:paraId="76D45A89" w14:textId="2E2C7CAA" w:rsidR="00C32A2A" w:rsidRPr="005F3AA9" w:rsidRDefault="00C32A2A" w:rsidP="00CB431A">
            <w:pPr>
              <w:rPr>
                <w:sz w:val="22"/>
                <w:szCs w:val="22"/>
              </w:rPr>
            </w:pPr>
            <w:r w:rsidRPr="005F3AA9">
              <w:rPr>
                <w:sz w:val="22"/>
                <w:szCs w:val="22"/>
              </w:rPr>
              <w:t>Dietary record</w:t>
            </w:r>
          </w:p>
        </w:tc>
        <w:tc>
          <w:tcPr>
            <w:tcW w:w="1413" w:type="dxa"/>
          </w:tcPr>
          <w:p w14:paraId="03A63A69" w14:textId="026DEC0A" w:rsidR="00C32A2A" w:rsidRPr="005F3AA9" w:rsidRDefault="00C32A2A" w:rsidP="00CB431A">
            <w:pPr>
              <w:rPr>
                <w:sz w:val="22"/>
                <w:szCs w:val="22"/>
              </w:rPr>
            </w:pPr>
            <w:r w:rsidRPr="005F3AA9">
              <w:rPr>
                <w:sz w:val="22"/>
                <w:szCs w:val="22"/>
              </w:rPr>
              <w:t>Unknown</w:t>
            </w:r>
          </w:p>
        </w:tc>
        <w:tc>
          <w:tcPr>
            <w:tcW w:w="1356" w:type="dxa"/>
          </w:tcPr>
          <w:p w14:paraId="4BA2340D" w14:textId="384D2C38" w:rsidR="00C32A2A" w:rsidRPr="005F3AA9" w:rsidRDefault="00C32A2A" w:rsidP="00CB431A">
            <w:pPr>
              <w:rPr>
                <w:sz w:val="22"/>
                <w:szCs w:val="22"/>
              </w:rPr>
            </w:pPr>
            <w:r w:rsidRPr="005F3AA9">
              <w:rPr>
                <w:sz w:val="22"/>
                <w:szCs w:val="22"/>
              </w:rPr>
              <w:t>no</w:t>
            </w:r>
          </w:p>
        </w:tc>
        <w:tc>
          <w:tcPr>
            <w:tcW w:w="2303" w:type="dxa"/>
          </w:tcPr>
          <w:p w14:paraId="44A78495" w14:textId="77777777" w:rsidR="00C32A2A" w:rsidRPr="005F3AA9" w:rsidRDefault="00C32A2A" w:rsidP="00CB431A">
            <w:pPr>
              <w:rPr>
                <w:sz w:val="22"/>
                <w:szCs w:val="22"/>
              </w:rPr>
            </w:pPr>
            <w:r w:rsidRPr="005F3AA9">
              <w:rPr>
                <w:sz w:val="22"/>
                <w:szCs w:val="22"/>
              </w:rPr>
              <w:t>Carbohydrates</w:t>
            </w:r>
          </w:p>
          <w:p w14:paraId="69961EF8" w14:textId="7AAFBBC1" w:rsidR="00C32A2A" w:rsidRPr="005F3AA9" w:rsidRDefault="00C32A2A" w:rsidP="00CB431A">
            <w:pPr>
              <w:rPr>
                <w:sz w:val="22"/>
                <w:szCs w:val="22"/>
              </w:rPr>
            </w:pPr>
            <w:r w:rsidRPr="005F3AA9">
              <w:rPr>
                <w:sz w:val="22"/>
                <w:szCs w:val="22"/>
              </w:rPr>
              <w:t>Proteins</w:t>
            </w:r>
          </w:p>
          <w:p w14:paraId="79F25C7A" w14:textId="77777777" w:rsidR="002B236D" w:rsidRPr="005F3AA9" w:rsidRDefault="002B236D" w:rsidP="002B236D">
            <w:pPr>
              <w:rPr>
                <w:sz w:val="22"/>
                <w:szCs w:val="22"/>
              </w:rPr>
            </w:pPr>
            <w:r>
              <w:rPr>
                <w:sz w:val="22"/>
                <w:szCs w:val="22"/>
              </w:rPr>
              <w:t>Fat</w:t>
            </w:r>
          </w:p>
          <w:p w14:paraId="28B3C159" w14:textId="228F9921" w:rsidR="00C32A2A" w:rsidRPr="005F3AA9" w:rsidRDefault="00C32A2A" w:rsidP="00CB431A">
            <w:pPr>
              <w:rPr>
                <w:sz w:val="22"/>
                <w:szCs w:val="22"/>
              </w:rPr>
            </w:pPr>
          </w:p>
        </w:tc>
        <w:tc>
          <w:tcPr>
            <w:tcW w:w="1393" w:type="dxa"/>
          </w:tcPr>
          <w:p w14:paraId="6362A5CD" w14:textId="3351174F" w:rsidR="00C32A2A" w:rsidRPr="005F3AA9" w:rsidRDefault="00C32A2A" w:rsidP="00CB431A">
            <w:pPr>
              <w:rPr>
                <w:sz w:val="22"/>
                <w:szCs w:val="22"/>
              </w:rPr>
            </w:pPr>
            <w:r w:rsidRPr="005F3AA9">
              <w:rPr>
                <w:sz w:val="22"/>
                <w:szCs w:val="22"/>
              </w:rPr>
              <w:t>n.s.</w:t>
            </w:r>
          </w:p>
          <w:p w14:paraId="6DB72DDD" w14:textId="6B8CA515" w:rsidR="00C32A2A" w:rsidRPr="005F3AA9" w:rsidRDefault="00C32A2A" w:rsidP="00CB431A">
            <w:pPr>
              <w:rPr>
                <w:sz w:val="22"/>
                <w:szCs w:val="22"/>
              </w:rPr>
            </w:pPr>
            <w:r w:rsidRPr="005F3AA9">
              <w:rPr>
                <w:sz w:val="22"/>
                <w:szCs w:val="22"/>
              </w:rPr>
              <w:t>n.s.</w:t>
            </w:r>
          </w:p>
          <w:p w14:paraId="130D3905" w14:textId="368A895A" w:rsidR="00C32A2A" w:rsidRPr="005F3AA9" w:rsidRDefault="00C32A2A" w:rsidP="00CB431A">
            <w:pPr>
              <w:rPr>
                <w:b/>
                <w:sz w:val="22"/>
                <w:szCs w:val="22"/>
              </w:rPr>
            </w:pPr>
            <w:r w:rsidRPr="005F3AA9">
              <w:rPr>
                <w:sz w:val="22"/>
                <w:szCs w:val="22"/>
              </w:rPr>
              <w:t>n.s.</w:t>
            </w:r>
          </w:p>
        </w:tc>
        <w:tc>
          <w:tcPr>
            <w:tcW w:w="1655" w:type="dxa"/>
            <w:gridSpan w:val="2"/>
          </w:tcPr>
          <w:p w14:paraId="7D512571" w14:textId="1CE11358" w:rsidR="00C32A2A" w:rsidRPr="005F3AA9" w:rsidRDefault="00C32A2A" w:rsidP="00CB431A">
            <w:pPr>
              <w:rPr>
                <w:sz w:val="22"/>
                <w:szCs w:val="22"/>
              </w:rPr>
            </w:pPr>
            <w:r w:rsidRPr="005F3AA9">
              <w:rPr>
                <w:sz w:val="22"/>
                <w:szCs w:val="22"/>
              </w:rPr>
              <w:t>Partial correlation analysis, Partial correlation coefficient</w:t>
            </w:r>
          </w:p>
        </w:tc>
        <w:tc>
          <w:tcPr>
            <w:tcW w:w="1358" w:type="dxa"/>
          </w:tcPr>
          <w:p w14:paraId="2D165BD5" w14:textId="71A2824E" w:rsidR="00C32A2A" w:rsidRPr="005F3AA9" w:rsidRDefault="00C32A2A" w:rsidP="00CB431A">
            <w:pPr>
              <w:rPr>
                <w:sz w:val="22"/>
                <w:szCs w:val="22"/>
              </w:rPr>
            </w:pPr>
            <w:r w:rsidRPr="005F3AA9">
              <w:rPr>
                <w:sz w:val="22"/>
                <w:szCs w:val="22"/>
              </w:rPr>
              <w:t>Unknown</w:t>
            </w:r>
          </w:p>
        </w:tc>
        <w:tc>
          <w:tcPr>
            <w:tcW w:w="907" w:type="dxa"/>
          </w:tcPr>
          <w:p w14:paraId="4DCDD6EA" w14:textId="01AFD34A" w:rsidR="00C32A2A" w:rsidRPr="005F3AA9" w:rsidRDefault="00C32A2A" w:rsidP="00CB431A">
            <w:pPr>
              <w:rPr>
                <w:sz w:val="22"/>
                <w:szCs w:val="22"/>
              </w:rPr>
            </w:pPr>
            <w:r w:rsidRPr="005F3AA9">
              <w:rPr>
                <w:sz w:val="22"/>
                <w:szCs w:val="22"/>
              </w:rPr>
              <w:t>2</w:t>
            </w:r>
          </w:p>
        </w:tc>
      </w:tr>
      <w:tr w:rsidR="00CB431A" w:rsidRPr="005F3AA9" w14:paraId="2C0EE6AF" w14:textId="77777777" w:rsidTr="00346ACE">
        <w:tc>
          <w:tcPr>
            <w:tcW w:w="1776" w:type="dxa"/>
          </w:tcPr>
          <w:p w14:paraId="421BA21B" w14:textId="41CD5A50" w:rsidR="00C32A2A" w:rsidRPr="005F3AA9" w:rsidRDefault="00C32A2A" w:rsidP="00CB431A">
            <w:pPr>
              <w:rPr>
                <w:b/>
                <w:sz w:val="22"/>
                <w:szCs w:val="22"/>
              </w:rPr>
            </w:pPr>
            <w:r w:rsidRPr="005F3AA9">
              <w:rPr>
                <w:sz w:val="22"/>
                <w:szCs w:val="22"/>
              </w:rPr>
              <w:t>Hur et al. 2012, USA</w: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4]</w:t>
            </w:r>
            <w:r w:rsidRPr="005F3AA9">
              <w:rPr>
                <w:sz w:val="22"/>
                <w:szCs w:val="22"/>
              </w:rPr>
              <w:fldChar w:fldCharType="end"/>
            </w:r>
          </w:p>
        </w:tc>
        <w:tc>
          <w:tcPr>
            <w:tcW w:w="1811" w:type="dxa"/>
          </w:tcPr>
          <w:p w14:paraId="7BE69C42" w14:textId="496516D9" w:rsidR="00C32A2A" w:rsidRPr="005F3AA9" w:rsidRDefault="00C32A2A" w:rsidP="00CB431A">
            <w:pPr>
              <w:rPr>
                <w:sz w:val="22"/>
                <w:szCs w:val="22"/>
              </w:rPr>
            </w:pPr>
            <w:r w:rsidRPr="005F3AA9">
              <w:rPr>
                <w:sz w:val="22"/>
                <w:szCs w:val="22"/>
              </w:rPr>
              <w:t>n: 4928;</w:t>
            </w:r>
          </w:p>
          <w:p w14:paraId="59058563" w14:textId="11D9CA2A" w:rsidR="00C32A2A" w:rsidRPr="005F3AA9" w:rsidRDefault="00C32A2A" w:rsidP="00CB431A">
            <w:pPr>
              <w:rPr>
                <w:sz w:val="22"/>
                <w:szCs w:val="22"/>
              </w:rPr>
            </w:pPr>
            <w:r w:rsidRPr="005F3AA9">
              <w:rPr>
                <w:sz w:val="22"/>
                <w:szCs w:val="22"/>
              </w:rPr>
              <w:t>age: 12-19;</w:t>
            </w:r>
          </w:p>
          <w:p w14:paraId="3926B216" w14:textId="5D816D7C" w:rsidR="00C32A2A" w:rsidRPr="005F3AA9" w:rsidRDefault="00C32A2A" w:rsidP="00CB431A">
            <w:pPr>
              <w:rPr>
                <w:sz w:val="22"/>
                <w:szCs w:val="22"/>
              </w:rPr>
            </w:pPr>
            <w:r w:rsidRPr="005F3AA9">
              <w:rPr>
                <w:sz w:val="22"/>
                <w:szCs w:val="22"/>
              </w:rPr>
              <w:t>female: 49.4%</w:t>
            </w:r>
          </w:p>
        </w:tc>
        <w:tc>
          <w:tcPr>
            <w:tcW w:w="1526" w:type="dxa"/>
          </w:tcPr>
          <w:p w14:paraId="1C8ACC63" w14:textId="475E069B" w:rsidR="00C32A2A" w:rsidRPr="005F3AA9" w:rsidRDefault="00C32A2A" w:rsidP="00CB431A">
            <w:pPr>
              <w:rPr>
                <w:sz w:val="22"/>
                <w:szCs w:val="22"/>
              </w:rPr>
            </w:pPr>
            <w:r w:rsidRPr="005F3AA9">
              <w:rPr>
                <w:sz w:val="22"/>
                <w:szCs w:val="22"/>
              </w:rPr>
              <w:t>Cross-sectional</w:t>
            </w:r>
          </w:p>
        </w:tc>
        <w:tc>
          <w:tcPr>
            <w:tcW w:w="989" w:type="dxa"/>
          </w:tcPr>
          <w:p w14:paraId="13CFB601" w14:textId="7D304930" w:rsidR="00C32A2A" w:rsidRPr="005F3AA9" w:rsidRDefault="00C32A2A" w:rsidP="00CB431A">
            <w:pPr>
              <w:rPr>
                <w:sz w:val="22"/>
                <w:szCs w:val="22"/>
              </w:rPr>
            </w:pPr>
            <w:r w:rsidRPr="005F3AA9">
              <w:rPr>
                <w:sz w:val="22"/>
                <w:szCs w:val="22"/>
              </w:rPr>
              <w:t>24h recall</w:t>
            </w:r>
          </w:p>
        </w:tc>
        <w:tc>
          <w:tcPr>
            <w:tcW w:w="1413" w:type="dxa"/>
          </w:tcPr>
          <w:p w14:paraId="0B312C74" w14:textId="36367CB2" w:rsidR="00C32A2A" w:rsidRPr="005F3AA9" w:rsidRDefault="00C32A2A" w:rsidP="00CB431A">
            <w:pPr>
              <w:rPr>
                <w:sz w:val="22"/>
                <w:szCs w:val="22"/>
              </w:rPr>
            </w:pPr>
            <w:r w:rsidRPr="005F3AA9">
              <w:rPr>
                <w:sz w:val="22"/>
                <w:szCs w:val="22"/>
              </w:rPr>
              <w:t>Unknown</w:t>
            </w:r>
          </w:p>
        </w:tc>
        <w:tc>
          <w:tcPr>
            <w:tcW w:w="1356" w:type="dxa"/>
          </w:tcPr>
          <w:p w14:paraId="4074B152" w14:textId="1B1B8E5C" w:rsidR="00C32A2A" w:rsidRPr="005F3AA9" w:rsidRDefault="00C32A2A" w:rsidP="00CB431A">
            <w:pPr>
              <w:rPr>
                <w:sz w:val="22"/>
                <w:szCs w:val="22"/>
              </w:rPr>
            </w:pPr>
            <w:r w:rsidRPr="005F3AA9">
              <w:rPr>
                <w:sz w:val="22"/>
                <w:szCs w:val="22"/>
              </w:rPr>
              <w:t>Boys</w:t>
            </w:r>
          </w:p>
          <w:p w14:paraId="2285F525" w14:textId="57C36C6E" w:rsidR="00C32A2A" w:rsidRPr="005F3AA9" w:rsidRDefault="00C32A2A" w:rsidP="00CB431A">
            <w:pPr>
              <w:rPr>
                <w:sz w:val="22"/>
                <w:szCs w:val="22"/>
              </w:rPr>
            </w:pPr>
            <w:r w:rsidRPr="005F3AA9">
              <w:rPr>
                <w:sz w:val="22"/>
                <w:szCs w:val="22"/>
              </w:rPr>
              <w:t>Girls</w:t>
            </w:r>
          </w:p>
        </w:tc>
        <w:tc>
          <w:tcPr>
            <w:tcW w:w="2303" w:type="dxa"/>
          </w:tcPr>
          <w:p w14:paraId="7F23A966" w14:textId="77777777" w:rsidR="00C32A2A" w:rsidRPr="005F3AA9" w:rsidRDefault="00C32A2A" w:rsidP="00CB431A">
            <w:pPr>
              <w:rPr>
                <w:sz w:val="22"/>
                <w:szCs w:val="22"/>
              </w:rPr>
            </w:pPr>
            <w:r w:rsidRPr="005F3AA9">
              <w:rPr>
                <w:sz w:val="22"/>
                <w:szCs w:val="22"/>
              </w:rPr>
              <w:t>Whole grains</w:t>
            </w:r>
          </w:p>
          <w:p w14:paraId="081A4970" w14:textId="1626AE69" w:rsidR="00C32A2A" w:rsidRPr="005F3AA9" w:rsidRDefault="00C32A2A" w:rsidP="00CB431A">
            <w:pPr>
              <w:rPr>
                <w:sz w:val="22"/>
                <w:szCs w:val="22"/>
              </w:rPr>
            </w:pPr>
            <w:r w:rsidRPr="005F3AA9">
              <w:rPr>
                <w:sz w:val="22"/>
                <w:szCs w:val="22"/>
              </w:rPr>
              <w:t>Whole grains</w:t>
            </w:r>
          </w:p>
        </w:tc>
        <w:tc>
          <w:tcPr>
            <w:tcW w:w="1393" w:type="dxa"/>
          </w:tcPr>
          <w:p w14:paraId="65F0959C" w14:textId="1C559EB7"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p w14:paraId="737FFB9E" w14:textId="47CFF08D"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0FE4C381" w14:textId="2A573D30" w:rsidR="00C32A2A" w:rsidRPr="005F3AA9" w:rsidRDefault="00C32A2A" w:rsidP="00CB431A">
            <w:pPr>
              <w:rPr>
                <w:sz w:val="22"/>
                <w:szCs w:val="22"/>
              </w:rPr>
            </w:pPr>
            <w:r w:rsidRPr="005F3AA9">
              <w:rPr>
                <w:sz w:val="22"/>
                <w:szCs w:val="22"/>
              </w:rPr>
              <w:t>Multiple linear regression, Adjusted mean values</w:t>
            </w:r>
          </w:p>
        </w:tc>
        <w:tc>
          <w:tcPr>
            <w:tcW w:w="1358" w:type="dxa"/>
          </w:tcPr>
          <w:p w14:paraId="562CDCF1" w14:textId="635A83F7" w:rsidR="00C32A2A" w:rsidRPr="005F3AA9" w:rsidRDefault="00C32A2A" w:rsidP="00CB431A">
            <w:pPr>
              <w:rPr>
                <w:sz w:val="22"/>
                <w:szCs w:val="22"/>
              </w:rPr>
            </w:pPr>
            <w:r w:rsidRPr="005F3AA9">
              <w:rPr>
                <w:sz w:val="22"/>
                <w:szCs w:val="22"/>
              </w:rPr>
              <w:t>No</w:t>
            </w:r>
          </w:p>
        </w:tc>
        <w:tc>
          <w:tcPr>
            <w:tcW w:w="907" w:type="dxa"/>
          </w:tcPr>
          <w:p w14:paraId="1224E26B" w14:textId="6FD31F98" w:rsidR="00C32A2A" w:rsidRPr="005F3AA9" w:rsidRDefault="00C32A2A" w:rsidP="00CB431A">
            <w:pPr>
              <w:rPr>
                <w:sz w:val="22"/>
                <w:szCs w:val="22"/>
              </w:rPr>
            </w:pPr>
            <w:r w:rsidRPr="005F3AA9">
              <w:rPr>
                <w:sz w:val="22"/>
                <w:szCs w:val="22"/>
              </w:rPr>
              <w:t>8</w:t>
            </w:r>
          </w:p>
        </w:tc>
      </w:tr>
      <w:tr w:rsidR="00CB431A" w:rsidRPr="005F3AA9" w14:paraId="07F9F497" w14:textId="77777777" w:rsidTr="00346ACE">
        <w:tc>
          <w:tcPr>
            <w:tcW w:w="1776" w:type="dxa"/>
          </w:tcPr>
          <w:p w14:paraId="5EA9AC6E" w14:textId="0CD80C6A" w:rsidR="00C32A2A" w:rsidRPr="005F3AA9" w:rsidRDefault="00C32A2A" w:rsidP="00CB431A">
            <w:pPr>
              <w:rPr>
                <w:b/>
                <w:sz w:val="22"/>
                <w:szCs w:val="22"/>
              </w:rPr>
            </w:pPr>
            <w:r w:rsidRPr="005F3AA9">
              <w:rPr>
                <w:sz w:val="22"/>
                <w:szCs w:val="22"/>
              </w:rPr>
              <w:t>Kell et al. 2014, USA</w:t>
            </w:r>
            <w:r w:rsidRPr="005F3AA9">
              <w:rPr>
                <w:sz w:val="22"/>
                <w:szCs w:val="22"/>
              </w:rPr>
              <w:fldChar w:fldCharType="begin"/>
            </w:r>
            <w:r w:rsidRPr="005F3AA9">
              <w:rPr>
                <w:sz w:val="22"/>
                <w:szCs w:val="22"/>
              </w:rPr>
              <w:instrText xml:space="preserve"> ADDIN EN.CITE &lt;EndNote&gt;&lt;Cite&gt;&lt;Author&gt;Kell&lt;/Author&gt;&lt;Year&gt;2014&lt;/Year&gt;&lt;RecNum&gt;195&lt;/RecNum&gt;&lt;DisplayText&gt;[15]&lt;/DisplayText&gt;&lt;record&gt;&lt;rec-number&gt;195&lt;/rec-number&gt;&lt;foreign-keys&gt;&lt;key app="EN" db-id="t2dxed09qrzwf4eetwqvrwt10fd0axp5ze9z" timestamp="1464598756"&gt;195&lt;/key&gt;&lt;/foreign-keys&gt;&lt;ref-type name="Journal Article"&gt;17&lt;/ref-type&gt;&lt;contributors&gt;&lt;authors&gt;&lt;author&gt;Kell, K. P.&lt;/author&gt;&lt;author&gt;Cardel, M. I.&lt;/author&gt;&lt;author&gt;Bohan Brown, M. M.&lt;/author&gt;&lt;author&gt;Fernandez, J. R.&lt;/author&gt;&lt;/authors&gt;&lt;/contributors&gt;&lt;auth-address&gt;From the Department of Nutrition Sciences, School of Health Professions, and the Nutrition Obesity Research Center (KPK, MMBB, and JRF), University of Alabama at Birmingham, Birmingham, AL, and the Department of Pediatrics/Section of Nutrition, School of Medicine, University of Colorado Denver, Aurora, CO (MIC).&lt;/auth-address&gt;&lt;titles&gt;&lt;title&gt;Added sugars in the diet are positively associated with diastolic blood pressure and triglycerides in children&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46-52&lt;/pages&gt;&lt;volume&gt;100&lt;/volume&gt;&lt;number&gt;1&lt;/number&gt;&lt;edition&gt;2014/04/11&lt;/edition&gt;&lt;dates&gt;&lt;year&gt;2014&lt;/year&gt;&lt;pub-dates&gt;&lt;date&gt;Apr 9&lt;/date&gt;&lt;/pub-dates&gt;&lt;/dates&gt;&lt;isbn&gt;1938-3207 (Electronic)&amp;#xD;0002-9165 (Linking)&lt;/isbn&gt;&lt;accession-num&gt;24717340&lt;/accession-num&gt;&lt;urls&gt;&lt;related-urls&gt;&lt;url&gt;http://ajcn.nutrition.org/content/100/1/46&lt;/url&gt;&lt;url&gt;http://ajcn.nutrition.org/content/100/1/46.long&lt;/url&gt;&lt;/related-urls&gt;&lt;/urls&gt;&lt;custom2&gt;PMC4144113&lt;/custom2&gt;&lt;electronic-resource-num&gt;10.3945/ajcn.113.076505&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15]</w:t>
            </w:r>
            <w:r w:rsidRPr="005F3AA9">
              <w:rPr>
                <w:sz w:val="22"/>
                <w:szCs w:val="22"/>
              </w:rPr>
              <w:fldChar w:fldCharType="end"/>
            </w:r>
          </w:p>
        </w:tc>
        <w:tc>
          <w:tcPr>
            <w:tcW w:w="1811" w:type="dxa"/>
          </w:tcPr>
          <w:p w14:paraId="5AD3A766" w14:textId="5C0E26E2" w:rsidR="00C32A2A" w:rsidRPr="005F3AA9" w:rsidRDefault="00C32A2A" w:rsidP="00CB431A">
            <w:pPr>
              <w:rPr>
                <w:sz w:val="22"/>
                <w:szCs w:val="22"/>
              </w:rPr>
            </w:pPr>
            <w:r w:rsidRPr="005F3AA9">
              <w:rPr>
                <w:sz w:val="22"/>
                <w:szCs w:val="22"/>
              </w:rPr>
              <w:t>n: 320;</w:t>
            </w:r>
          </w:p>
          <w:p w14:paraId="04C9DD7C" w14:textId="77777777" w:rsidR="00C32A2A" w:rsidRPr="005F3AA9" w:rsidRDefault="00C32A2A" w:rsidP="00CB431A">
            <w:pPr>
              <w:rPr>
                <w:sz w:val="22"/>
                <w:szCs w:val="22"/>
              </w:rPr>
            </w:pPr>
            <w:r w:rsidRPr="005F3AA9">
              <w:rPr>
                <w:sz w:val="22"/>
                <w:szCs w:val="22"/>
              </w:rPr>
              <w:t>age: 7-12;</w:t>
            </w:r>
          </w:p>
          <w:p w14:paraId="2E48D074" w14:textId="24334241" w:rsidR="00C32A2A" w:rsidRPr="005F3AA9" w:rsidRDefault="00C32A2A" w:rsidP="00CB431A">
            <w:pPr>
              <w:rPr>
                <w:sz w:val="22"/>
                <w:szCs w:val="22"/>
              </w:rPr>
            </w:pPr>
            <w:r w:rsidRPr="005F3AA9">
              <w:rPr>
                <w:sz w:val="22"/>
                <w:szCs w:val="22"/>
              </w:rPr>
              <w:t>female: 46.9%</w:t>
            </w:r>
          </w:p>
        </w:tc>
        <w:tc>
          <w:tcPr>
            <w:tcW w:w="1526" w:type="dxa"/>
          </w:tcPr>
          <w:p w14:paraId="3A71B979" w14:textId="455A4FEF" w:rsidR="00C32A2A" w:rsidRPr="005F3AA9" w:rsidRDefault="00C32A2A" w:rsidP="00CB431A">
            <w:pPr>
              <w:rPr>
                <w:sz w:val="22"/>
                <w:szCs w:val="22"/>
              </w:rPr>
            </w:pPr>
            <w:r w:rsidRPr="005F3AA9">
              <w:rPr>
                <w:sz w:val="22"/>
                <w:szCs w:val="22"/>
              </w:rPr>
              <w:t>Cross-sectional</w:t>
            </w:r>
          </w:p>
        </w:tc>
        <w:tc>
          <w:tcPr>
            <w:tcW w:w="989" w:type="dxa"/>
          </w:tcPr>
          <w:p w14:paraId="37E52DCD" w14:textId="34B95340" w:rsidR="00C32A2A" w:rsidRPr="005F3AA9" w:rsidRDefault="00C32A2A" w:rsidP="00CB431A">
            <w:pPr>
              <w:rPr>
                <w:sz w:val="22"/>
                <w:szCs w:val="22"/>
              </w:rPr>
            </w:pPr>
            <w:r w:rsidRPr="005F3AA9">
              <w:rPr>
                <w:sz w:val="22"/>
                <w:szCs w:val="22"/>
              </w:rPr>
              <w:t>24h recall</w:t>
            </w:r>
          </w:p>
        </w:tc>
        <w:tc>
          <w:tcPr>
            <w:tcW w:w="1413" w:type="dxa"/>
          </w:tcPr>
          <w:p w14:paraId="55B53E2D" w14:textId="77FD925E" w:rsidR="00C32A2A" w:rsidRPr="005F3AA9" w:rsidRDefault="00C32A2A" w:rsidP="00CB431A">
            <w:pPr>
              <w:rPr>
                <w:sz w:val="22"/>
                <w:szCs w:val="22"/>
              </w:rPr>
            </w:pPr>
            <w:r w:rsidRPr="005F3AA9">
              <w:rPr>
                <w:sz w:val="22"/>
                <w:szCs w:val="22"/>
              </w:rPr>
              <w:t>Unknown</w:t>
            </w:r>
          </w:p>
        </w:tc>
        <w:tc>
          <w:tcPr>
            <w:tcW w:w="1356" w:type="dxa"/>
          </w:tcPr>
          <w:p w14:paraId="6E1AD8F4" w14:textId="78830720" w:rsidR="00C32A2A" w:rsidRPr="005F3AA9" w:rsidRDefault="00C32A2A" w:rsidP="00CB431A">
            <w:pPr>
              <w:rPr>
                <w:sz w:val="22"/>
                <w:szCs w:val="22"/>
              </w:rPr>
            </w:pPr>
            <w:r w:rsidRPr="005F3AA9">
              <w:rPr>
                <w:sz w:val="22"/>
                <w:szCs w:val="22"/>
              </w:rPr>
              <w:t>no</w:t>
            </w:r>
          </w:p>
        </w:tc>
        <w:tc>
          <w:tcPr>
            <w:tcW w:w="2303" w:type="dxa"/>
          </w:tcPr>
          <w:p w14:paraId="69201A8C" w14:textId="77777777" w:rsidR="00C32A2A" w:rsidRPr="005F3AA9" w:rsidRDefault="00C32A2A" w:rsidP="00CB431A">
            <w:pPr>
              <w:rPr>
                <w:sz w:val="22"/>
                <w:szCs w:val="22"/>
              </w:rPr>
            </w:pPr>
            <w:r w:rsidRPr="005F3AA9">
              <w:rPr>
                <w:sz w:val="22"/>
                <w:szCs w:val="22"/>
              </w:rPr>
              <w:t>Added sugars</w:t>
            </w:r>
          </w:p>
          <w:p w14:paraId="1701ED6C" w14:textId="49934885" w:rsidR="00C32A2A" w:rsidRPr="005F3AA9" w:rsidRDefault="00C32A2A" w:rsidP="00CB431A">
            <w:pPr>
              <w:rPr>
                <w:sz w:val="22"/>
                <w:szCs w:val="22"/>
              </w:rPr>
            </w:pPr>
            <w:r w:rsidRPr="005F3AA9">
              <w:rPr>
                <w:sz w:val="22"/>
                <w:szCs w:val="22"/>
              </w:rPr>
              <w:t>Fat</w:t>
            </w:r>
          </w:p>
        </w:tc>
        <w:tc>
          <w:tcPr>
            <w:tcW w:w="1393" w:type="dxa"/>
          </w:tcPr>
          <w:p w14:paraId="21443C33" w14:textId="34AA9921" w:rsidR="00C32A2A" w:rsidRPr="005F3AA9" w:rsidRDefault="00C32A2A" w:rsidP="00CB431A">
            <w:pPr>
              <w:rPr>
                <w:sz w:val="22"/>
                <w:szCs w:val="22"/>
              </w:rPr>
            </w:pPr>
            <w:r w:rsidRPr="005F3AA9">
              <w:rPr>
                <w:sz w:val="22"/>
                <w:szCs w:val="22"/>
              </w:rPr>
              <w:t>0.11*</w:t>
            </w:r>
          </w:p>
          <w:p w14:paraId="3FFE078D" w14:textId="7EC64A82" w:rsidR="00C32A2A" w:rsidRPr="005F3AA9" w:rsidRDefault="00C32A2A" w:rsidP="00CB431A">
            <w:pPr>
              <w:rPr>
                <w:sz w:val="22"/>
                <w:szCs w:val="22"/>
              </w:rPr>
            </w:pPr>
            <w:r w:rsidRPr="005F3AA9">
              <w:rPr>
                <w:sz w:val="22"/>
                <w:szCs w:val="22"/>
              </w:rPr>
              <w:t>n.s.</w:t>
            </w:r>
          </w:p>
        </w:tc>
        <w:tc>
          <w:tcPr>
            <w:tcW w:w="1655" w:type="dxa"/>
            <w:gridSpan w:val="2"/>
          </w:tcPr>
          <w:p w14:paraId="6AC14772" w14:textId="77777777" w:rsidR="00C32A2A" w:rsidRPr="005F3AA9" w:rsidRDefault="00C32A2A" w:rsidP="00CB431A">
            <w:pPr>
              <w:rPr>
                <w:sz w:val="22"/>
                <w:szCs w:val="22"/>
              </w:rPr>
            </w:pPr>
            <w:r w:rsidRPr="005F3AA9">
              <w:rPr>
                <w:sz w:val="22"/>
                <w:szCs w:val="22"/>
              </w:rPr>
              <w:t>Linear regression,</w:t>
            </w:r>
          </w:p>
          <w:p w14:paraId="0F74725C" w14:textId="66567659"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0153E780" w14:textId="55E518C8" w:rsidR="00C32A2A" w:rsidRPr="005F3AA9" w:rsidRDefault="00C32A2A" w:rsidP="00CB431A">
            <w:pPr>
              <w:rPr>
                <w:sz w:val="22"/>
                <w:szCs w:val="22"/>
              </w:rPr>
            </w:pPr>
            <w:r w:rsidRPr="005F3AA9">
              <w:rPr>
                <w:sz w:val="22"/>
                <w:szCs w:val="22"/>
              </w:rPr>
              <w:t>Unknown</w:t>
            </w:r>
          </w:p>
        </w:tc>
        <w:tc>
          <w:tcPr>
            <w:tcW w:w="907" w:type="dxa"/>
          </w:tcPr>
          <w:p w14:paraId="0AE4D632" w14:textId="2E896E0B" w:rsidR="00C32A2A" w:rsidRPr="005F3AA9" w:rsidRDefault="00C32A2A" w:rsidP="00CB431A">
            <w:pPr>
              <w:rPr>
                <w:sz w:val="22"/>
                <w:szCs w:val="22"/>
              </w:rPr>
            </w:pPr>
            <w:r w:rsidRPr="005F3AA9">
              <w:rPr>
                <w:sz w:val="22"/>
                <w:szCs w:val="22"/>
              </w:rPr>
              <w:t>4</w:t>
            </w:r>
          </w:p>
        </w:tc>
      </w:tr>
      <w:tr w:rsidR="00CB431A" w:rsidRPr="005F3AA9" w14:paraId="5CA741E9" w14:textId="77777777" w:rsidTr="00346ACE">
        <w:tc>
          <w:tcPr>
            <w:tcW w:w="1776" w:type="dxa"/>
          </w:tcPr>
          <w:p w14:paraId="233A1177" w14:textId="3ED3CF56" w:rsidR="00C32A2A" w:rsidRPr="005F3AA9" w:rsidRDefault="00C32A2A" w:rsidP="00CB431A">
            <w:pPr>
              <w:rPr>
                <w:sz w:val="22"/>
                <w:szCs w:val="22"/>
              </w:rPr>
            </w:pPr>
            <w:r w:rsidRPr="005F3AA9">
              <w:rPr>
                <w:sz w:val="22"/>
                <w:szCs w:val="22"/>
              </w:rPr>
              <w:t>Kosova et al. 2013, USA</w:t>
            </w:r>
            <w:r w:rsidRPr="005F3AA9">
              <w:rPr>
                <w:sz w:val="22"/>
                <w:szCs w:val="22"/>
              </w:rPr>
              <w:fldChar w:fldCharType="begin">
                <w:fldData xml:space="preserve">PEVuZE5vdGU+PENpdGU+PEF1dGhvcj5Lb3NvdmE8L0F1dGhvcj48WWVhcj4yMDEzPC9ZZWFyPjxS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yMTktMjc8L3BhZ2VzPjx2b2x1bWU+MTEzPC92b2x1bWU+PG51bWJlcj4yPC9udW1iZXI+PGVk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Lb3NvdmE8L0F1dGhvcj48WWVhcj4yMDEzPC9ZZWFyPjxS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yMTktMjc8L3BhZ2VzPjx2b2x1bWU+MTEzPC92b2x1bWU+PG51bWJlcj4yPC9udW1iZXI+PGVk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6]</w:t>
            </w:r>
            <w:r w:rsidRPr="005F3AA9">
              <w:rPr>
                <w:sz w:val="22"/>
                <w:szCs w:val="22"/>
              </w:rPr>
              <w:fldChar w:fldCharType="end"/>
            </w:r>
          </w:p>
        </w:tc>
        <w:tc>
          <w:tcPr>
            <w:tcW w:w="1811" w:type="dxa"/>
          </w:tcPr>
          <w:p w14:paraId="63E621B8" w14:textId="77777777" w:rsidR="00C32A2A" w:rsidRPr="005F3AA9" w:rsidRDefault="00C32A2A" w:rsidP="00CB431A">
            <w:pPr>
              <w:rPr>
                <w:sz w:val="22"/>
                <w:szCs w:val="22"/>
              </w:rPr>
            </w:pPr>
            <w:r w:rsidRPr="005F3AA9">
              <w:rPr>
                <w:sz w:val="22"/>
                <w:szCs w:val="22"/>
              </w:rPr>
              <w:t>n: 4880;</w:t>
            </w:r>
          </w:p>
          <w:p w14:paraId="0EA882A3" w14:textId="6B2D63A7" w:rsidR="00C32A2A" w:rsidRPr="005F3AA9" w:rsidRDefault="00C32A2A" w:rsidP="00CB431A">
            <w:pPr>
              <w:rPr>
                <w:sz w:val="22"/>
                <w:szCs w:val="22"/>
              </w:rPr>
            </w:pPr>
            <w:r w:rsidRPr="005F3AA9">
              <w:rPr>
                <w:sz w:val="22"/>
                <w:szCs w:val="22"/>
              </w:rPr>
              <w:t>age: 3-11;</w:t>
            </w:r>
          </w:p>
          <w:p w14:paraId="05BCD854" w14:textId="71A8652E" w:rsidR="00C32A2A" w:rsidRPr="005F3AA9" w:rsidRDefault="00C32A2A" w:rsidP="00CB431A">
            <w:pPr>
              <w:rPr>
                <w:sz w:val="22"/>
                <w:szCs w:val="22"/>
              </w:rPr>
            </w:pPr>
            <w:r w:rsidRPr="005F3AA9">
              <w:rPr>
                <w:sz w:val="22"/>
                <w:szCs w:val="22"/>
              </w:rPr>
              <w:t>female: 49.3%</w:t>
            </w:r>
          </w:p>
        </w:tc>
        <w:tc>
          <w:tcPr>
            <w:tcW w:w="1526" w:type="dxa"/>
          </w:tcPr>
          <w:p w14:paraId="38C3B6AE" w14:textId="643E77DD" w:rsidR="00C32A2A" w:rsidRPr="005F3AA9" w:rsidRDefault="00C32A2A" w:rsidP="00CB431A">
            <w:pPr>
              <w:rPr>
                <w:sz w:val="22"/>
                <w:szCs w:val="22"/>
              </w:rPr>
            </w:pPr>
            <w:r w:rsidRPr="005F3AA9">
              <w:rPr>
                <w:sz w:val="22"/>
                <w:szCs w:val="22"/>
              </w:rPr>
              <w:t>Cross-sectional</w:t>
            </w:r>
          </w:p>
        </w:tc>
        <w:tc>
          <w:tcPr>
            <w:tcW w:w="989" w:type="dxa"/>
          </w:tcPr>
          <w:p w14:paraId="4743F279" w14:textId="4B8957B0" w:rsidR="00C32A2A" w:rsidRPr="005F3AA9" w:rsidRDefault="00C32A2A" w:rsidP="00CB431A">
            <w:pPr>
              <w:rPr>
                <w:sz w:val="22"/>
                <w:szCs w:val="22"/>
              </w:rPr>
            </w:pPr>
            <w:r w:rsidRPr="005F3AA9">
              <w:rPr>
                <w:sz w:val="22"/>
                <w:szCs w:val="22"/>
              </w:rPr>
              <w:t>24h recall</w:t>
            </w:r>
          </w:p>
        </w:tc>
        <w:tc>
          <w:tcPr>
            <w:tcW w:w="1413" w:type="dxa"/>
          </w:tcPr>
          <w:p w14:paraId="14B9EDD1" w14:textId="6EF5E52F" w:rsidR="00C32A2A" w:rsidRPr="005F3AA9" w:rsidRDefault="00C32A2A" w:rsidP="00CB431A">
            <w:pPr>
              <w:rPr>
                <w:sz w:val="22"/>
                <w:szCs w:val="22"/>
              </w:rPr>
            </w:pPr>
            <w:r w:rsidRPr="005F3AA9">
              <w:rPr>
                <w:sz w:val="22"/>
                <w:szCs w:val="22"/>
              </w:rPr>
              <w:t>Unknown</w:t>
            </w:r>
          </w:p>
        </w:tc>
        <w:tc>
          <w:tcPr>
            <w:tcW w:w="1356" w:type="dxa"/>
          </w:tcPr>
          <w:p w14:paraId="6A662BA4" w14:textId="77777777" w:rsidR="00C32A2A" w:rsidRPr="005F3AA9" w:rsidRDefault="00C32A2A" w:rsidP="00CB431A">
            <w:pPr>
              <w:rPr>
                <w:sz w:val="22"/>
                <w:szCs w:val="22"/>
              </w:rPr>
            </w:pPr>
            <w:r w:rsidRPr="005F3AA9">
              <w:rPr>
                <w:sz w:val="22"/>
                <w:szCs w:val="22"/>
              </w:rPr>
              <w:t>Age 3-5</w:t>
            </w:r>
          </w:p>
          <w:p w14:paraId="6CA51E3F" w14:textId="57F84066" w:rsidR="00C32A2A" w:rsidRPr="005F3AA9" w:rsidRDefault="00C32A2A" w:rsidP="00CB431A">
            <w:pPr>
              <w:rPr>
                <w:sz w:val="22"/>
                <w:szCs w:val="22"/>
              </w:rPr>
            </w:pPr>
            <w:r w:rsidRPr="005F3AA9">
              <w:rPr>
                <w:sz w:val="22"/>
                <w:szCs w:val="22"/>
              </w:rPr>
              <w:t>(n:468)</w:t>
            </w:r>
          </w:p>
          <w:p w14:paraId="158657C4" w14:textId="77777777" w:rsidR="00C32A2A" w:rsidRPr="005F3AA9" w:rsidRDefault="00C32A2A" w:rsidP="00CB431A">
            <w:pPr>
              <w:rPr>
                <w:sz w:val="22"/>
                <w:szCs w:val="22"/>
              </w:rPr>
            </w:pPr>
            <w:r w:rsidRPr="005F3AA9">
              <w:rPr>
                <w:sz w:val="22"/>
                <w:szCs w:val="22"/>
              </w:rPr>
              <w:t>Age 6-8</w:t>
            </w:r>
          </w:p>
          <w:p w14:paraId="5DE1BDDD" w14:textId="3C6F67EA" w:rsidR="00C32A2A" w:rsidRPr="005F3AA9" w:rsidRDefault="00C32A2A" w:rsidP="00CB431A">
            <w:pPr>
              <w:rPr>
                <w:sz w:val="22"/>
                <w:szCs w:val="22"/>
              </w:rPr>
            </w:pPr>
            <w:r w:rsidRPr="005F3AA9">
              <w:rPr>
                <w:sz w:val="22"/>
                <w:szCs w:val="22"/>
              </w:rPr>
              <w:t>(n:560)</w:t>
            </w:r>
          </w:p>
          <w:p w14:paraId="383DA1F3" w14:textId="77777777" w:rsidR="00C32A2A" w:rsidRPr="005F3AA9" w:rsidRDefault="00C32A2A" w:rsidP="00CB431A">
            <w:pPr>
              <w:rPr>
                <w:sz w:val="22"/>
                <w:szCs w:val="22"/>
              </w:rPr>
            </w:pPr>
            <w:r w:rsidRPr="005F3AA9">
              <w:rPr>
                <w:sz w:val="22"/>
                <w:szCs w:val="22"/>
              </w:rPr>
              <w:t>Age 9-11</w:t>
            </w:r>
          </w:p>
          <w:p w14:paraId="3BE526F2" w14:textId="2172D2EC" w:rsidR="00C32A2A" w:rsidRPr="005F3AA9" w:rsidRDefault="00C32A2A" w:rsidP="00CB431A">
            <w:pPr>
              <w:rPr>
                <w:sz w:val="22"/>
                <w:szCs w:val="22"/>
              </w:rPr>
            </w:pPr>
            <w:r w:rsidRPr="005F3AA9">
              <w:rPr>
                <w:sz w:val="22"/>
                <w:szCs w:val="22"/>
              </w:rPr>
              <w:t>(n:576)</w:t>
            </w:r>
          </w:p>
        </w:tc>
        <w:tc>
          <w:tcPr>
            <w:tcW w:w="2303" w:type="dxa"/>
          </w:tcPr>
          <w:p w14:paraId="12133BCD" w14:textId="77777777" w:rsidR="00C32A2A" w:rsidRPr="005F3AA9" w:rsidRDefault="00C32A2A" w:rsidP="00CB431A">
            <w:pPr>
              <w:rPr>
                <w:sz w:val="22"/>
                <w:szCs w:val="22"/>
              </w:rPr>
            </w:pPr>
            <w:r w:rsidRPr="005F3AA9">
              <w:rPr>
                <w:sz w:val="22"/>
                <w:szCs w:val="22"/>
              </w:rPr>
              <w:t>SSB</w:t>
            </w:r>
          </w:p>
          <w:p w14:paraId="06E9D376" w14:textId="77777777" w:rsidR="00C32A2A" w:rsidRPr="005F3AA9" w:rsidRDefault="00C32A2A" w:rsidP="00CB431A">
            <w:pPr>
              <w:rPr>
                <w:sz w:val="22"/>
                <w:szCs w:val="22"/>
              </w:rPr>
            </w:pPr>
          </w:p>
          <w:p w14:paraId="5361FAE2" w14:textId="77777777" w:rsidR="00C32A2A" w:rsidRPr="005F3AA9" w:rsidRDefault="00C32A2A" w:rsidP="00CB431A">
            <w:pPr>
              <w:rPr>
                <w:sz w:val="22"/>
                <w:szCs w:val="22"/>
              </w:rPr>
            </w:pPr>
            <w:r w:rsidRPr="005F3AA9">
              <w:rPr>
                <w:sz w:val="22"/>
                <w:szCs w:val="22"/>
              </w:rPr>
              <w:t>SSB</w:t>
            </w:r>
          </w:p>
          <w:p w14:paraId="70E27F99" w14:textId="77777777" w:rsidR="00C32A2A" w:rsidRPr="005F3AA9" w:rsidRDefault="00C32A2A" w:rsidP="00CB431A">
            <w:pPr>
              <w:rPr>
                <w:sz w:val="22"/>
                <w:szCs w:val="22"/>
              </w:rPr>
            </w:pPr>
          </w:p>
          <w:p w14:paraId="6113D858" w14:textId="3C460612" w:rsidR="00C32A2A" w:rsidRPr="005F3AA9" w:rsidRDefault="00C32A2A" w:rsidP="00CB431A">
            <w:pPr>
              <w:rPr>
                <w:sz w:val="22"/>
                <w:szCs w:val="22"/>
              </w:rPr>
            </w:pPr>
            <w:r w:rsidRPr="005F3AA9">
              <w:rPr>
                <w:sz w:val="22"/>
                <w:szCs w:val="22"/>
              </w:rPr>
              <w:t>SSB</w:t>
            </w:r>
          </w:p>
        </w:tc>
        <w:tc>
          <w:tcPr>
            <w:tcW w:w="1393" w:type="dxa"/>
          </w:tcPr>
          <w:p w14:paraId="6563B32F" w14:textId="77777777" w:rsidR="00C32A2A" w:rsidRPr="005F3AA9" w:rsidRDefault="00C32A2A" w:rsidP="00CB431A">
            <w:pPr>
              <w:rPr>
                <w:sz w:val="22"/>
                <w:szCs w:val="22"/>
              </w:rPr>
            </w:pPr>
            <w:r w:rsidRPr="005F3AA9">
              <w:rPr>
                <w:sz w:val="22"/>
                <w:szCs w:val="22"/>
              </w:rPr>
              <w:t>n.s.</w:t>
            </w:r>
          </w:p>
          <w:p w14:paraId="3CDDF953" w14:textId="77777777" w:rsidR="00C32A2A" w:rsidRPr="005F3AA9" w:rsidRDefault="00C32A2A" w:rsidP="00CB431A">
            <w:pPr>
              <w:rPr>
                <w:sz w:val="22"/>
                <w:szCs w:val="22"/>
              </w:rPr>
            </w:pPr>
          </w:p>
          <w:p w14:paraId="2AB2CA88" w14:textId="77777777" w:rsidR="00C32A2A" w:rsidRPr="005F3AA9" w:rsidRDefault="00C32A2A" w:rsidP="00CB431A">
            <w:pPr>
              <w:rPr>
                <w:sz w:val="22"/>
                <w:szCs w:val="22"/>
              </w:rPr>
            </w:pPr>
            <w:r w:rsidRPr="005F3AA9">
              <w:rPr>
                <w:sz w:val="22"/>
                <w:szCs w:val="22"/>
              </w:rPr>
              <w:t>n.s.</w:t>
            </w:r>
          </w:p>
          <w:p w14:paraId="28109408" w14:textId="77777777" w:rsidR="00C32A2A" w:rsidRPr="005F3AA9" w:rsidRDefault="00C32A2A" w:rsidP="00CB431A">
            <w:pPr>
              <w:rPr>
                <w:sz w:val="22"/>
                <w:szCs w:val="22"/>
              </w:rPr>
            </w:pPr>
          </w:p>
          <w:p w14:paraId="515F9E48" w14:textId="58A305DA" w:rsidR="00C32A2A" w:rsidRPr="005F3AA9" w:rsidRDefault="00C32A2A" w:rsidP="00CB431A">
            <w:pPr>
              <w:rPr>
                <w:sz w:val="22"/>
                <w:szCs w:val="22"/>
              </w:rPr>
            </w:pPr>
            <w:r w:rsidRPr="005F3AA9">
              <w:rPr>
                <w:sz w:val="22"/>
                <w:szCs w:val="22"/>
              </w:rPr>
              <w:t>n.s.</w:t>
            </w:r>
          </w:p>
        </w:tc>
        <w:tc>
          <w:tcPr>
            <w:tcW w:w="1655" w:type="dxa"/>
            <w:gridSpan w:val="2"/>
          </w:tcPr>
          <w:p w14:paraId="5EE11EB9" w14:textId="77777777" w:rsidR="007C22EC" w:rsidRPr="005F3AA9" w:rsidRDefault="00C32A2A" w:rsidP="00CB431A">
            <w:pPr>
              <w:rPr>
                <w:sz w:val="22"/>
                <w:szCs w:val="22"/>
              </w:rPr>
            </w:pPr>
            <w:r w:rsidRPr="005F3AA9">
              <w:rPr>
                <w:sz w:val="22"/>
                <w:szCs w:val="22"/>
              </w:rPr>
              <w:t xml:space="preserve">Linear regression, Adjusted </w:t>
            </w:r>
          </w:p>
          <w:p w14:paraId="5C4802BA" w14:textId="7D64796B"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519D79DA" w14:textId="129BFCE5" w:rsidR="00C32A2A" w:rsidRPr="005F3AA9" w:rsidRDefault="00C32A2A" w:rsidP="00CB431A">
            <w:pPr>
              <w:rPr>
                <w:sz w:val="22"/>
                <w:szCs w:val="22"/>
              </w:rPr>
            </w:pPr>
            <w:r w:rsidRPr="005F3AA9">
              <w:rPr>
                <w:sz w:val="22"/>
                <w:szCs w:val="22"/>
              </w:rPr>
              <w:t>No</w:t>
            </w:r>
          </w:p>
        </w:tc>
        <w:tc>
          <w:tcPr>
            <w:tcW w:w="907" w:type="dxa"/>
          </w:tcPr>
          <w:p w14:paraId="215889B2" w14:textId="05418DC0" w:rsidR="00C32A2A" w:rsidRPr="005F3AA9" w:rsidRDefault="00C32A2A" w:rsidP="00CB431A">
            <w:pPr>
              <w:rPr>
                <w:sz w:val="22"/>
                <w:szCs w:val="22"/>
              </w:rPr>
            </w:pPr>
            <w:r w:rsidRPr="005F3AA9">
              <w:rPr>
                <w:sz w:val="22"/>
                <w:szCs w:val="22"/>
              </w:rPr>
              <w:t>9</w:t>
            </w:r>
          </w:p>
        </w:tc>
      </w:tr>
      <w:tr w:rsidR="00CB431A" w:rsidRPr="005F3AA9" w14:paraId="2CB16246" w14:textId="77777777" w:rsidTr="00346ACE">
        <w:tc>
          <w:tcPr>
            <w:tcW w:w="1776" w:type="dxa"/>
          </w:tcPr>
          <w:p w14:paraId="1EC8BAE3" w14:textId="25CA4279" w:rsidR="00C32A2A" w:rsidRPr="005F3AA9" w:rsidRDefault="00C32A2A" w:rsidP="00CB431A">
            <w:pPr>
              <w:rPr>
                <w:sz w:val="22"/>
                <w:szCs w:val="22"/>
              </w:rPr>
            </w:pPr>
            <w:r w:rsidRPr="005F3AA9">
              <w:rPr>
                <w:sz w:val="22"/>
                <w:szCs w:val="22"/>
              </w:rPr>
              <w:t>Kuzawa et al. 2003, Philippines</w:t>
            </w:r>
            <w:r w:rsidRPr="005F3AA9">
              <w:rPr>
                <w:sz w:val="22"/>
                <w:szCs w:val="22"/>
              </w:rPr>
              <w:fldChar w:fldCharType="begin">
                <w:fldData xml:space="preserve">PEVuZE5vdGU+PENpdGU+PEF1dGhvcj5LdXphd2E8L0F1dGhvcj48WWVhcj4yMDAzPC9ZZWFyPjxS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</w:fldData>
              </w:fldChar>
            </w:r>
            <w:r w:rsidRPr="005F3AA9">
              <w:rPr>
                <w:sz w:val="22"/>
                <w:szCs w:val="22"/>
              </w:rPr>
              <w:instrText xml:space="preserve"> ADDIN EN.CITE </w:instrText>
            </w:r>
            <w:r w:rsidRPr="005F3AA9">
              <w:rPr>
                <w:sz w:val="22"/>
                <w:szCs w:val="22"/>
              </w:rPr>
              <w:fldChar w:fldCharType="begin">
                <w:fldData xml:space="preserve">PEVuZE5vdGU+PENpdGU+PEF1dGhvcj5LdXphd2E8L0F1dGhvcj48WWVhcj4yMDAzPC9ZZWFyPjxS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7]</w:t>
            </w:r>
            <w:r w:rsidRPr="005F3AA9">
              <w:rPr>
                <w:sz w:val="22"/>
                <w:szCs w:val="22"/>
              </w:rPr>
              <w:fldChar w:fldCharType="end"/>
            </w:r>
          </w:p>
        </w:tc>
        <w:tc>
          <w:tcPr>
            <w:tcW w:w="1811" w:type="dxa"/>
          </w:tcPr>
          <w:p w14:paraId="3BB64991" w14:textId="25F6905C" w:rsidR="00C32A2A" w:rsidRPr="005F3AA9" w:rsidRDefault="00C32A2A" w:rsidP="00CB431A">
            <w:pPr>
              <w:rPr>
                <w:sz w:val="22"/>
                <w:szCs w:val="22"/>
              </w:rPr>
            </w:pPr>
            <w:r w:rsidRPr="005F3AA9">
              <w:rPr>
                <w:sz w:val="22"/>
                <w:szCs w:val="22"/>
              </w:rPr>
              <w:t>n: 608</w:t>
            </w:r>
          </w:p>
          <w:p w14:paraId="5B312534" w14:textId="77777777" w:rsidR="00C32A2A" w:rsidRPr="005F3AA9" w:rsidRDefault="00C32A2A" w:rsidP="00CB431A">
            <w:pPr>
              <w:rPr>
                <w:sz w:val="22"/>
                <w:szCs w:val="22"/>
              </w:rPr>
            </w:pPr>
            <w:r w:rsidRPr="005F3AA9">
              <w:rPr>
                <w:sz w:val="22"/>
                <w:szCs w:val="22"/>
              </w:rPr>
              <w:t>age: 14-16;</w:t>
            </w:r>
          </w:p>
          <w:p w14:paraId="15B64F7D" w14:textId="1747451E" w:rsidR="00C32A2A" w:rsidRPr="005F3AA9" w:rsidRDefault="00C32A2A" w:rsidP="00CB431A">
            <w:pPr>
              <w:rPr>
                <w:sz w:val="22"/>
                <w:szCs w:val="22"/>
              </w:rPr>
            </w:pPr>
            <w:r w:rsidRPr="005F3AA9">
              <w:rPr>
                <w:sz w:val="22"/>
                <w:szCs w:val="22"/>
              </w:rPr>
              <w:t>female: 50.7%</w:t>
            </w:r>
          </w:p>
        </w:tc>
        <w:tc>
          <w:tcPr>
            <w:tcW w:w="1526" w:type="dxa"/>
          </w:tcPr>
          <w:p w14:paraId="0E142AA8" w14:textId="18E3C888" w:rsidR="00C32A2A" w:rsidRPr="005F3AA9" w:rsidRDefault="00C32A2A" w:rsidP="00CB431A">
            <w:pPr>
              <w:rPr>
                <w:sz w:val="22"/>
                <w:szCs w:val="22"/>
              </w:rPr>
            </w:pPr>
            <w:r w:rsidRPr="005F3AA9">
              <w:rPr>
                <w:sz w:val="22"/>
                <w:szCs w:val="22"/>
              </w:rPr>
              <w:t>Prospective cohort study</w:t>
            </w:r>
          </w:p>
        </w:tc>
        <w:tc>
          <w:tcPr>
            <w:tcW w:w="989" w:type="dxa"/>
          </w:tcPr>
          <w:p w14:paraId="36B52402" w14:textId="345EBAD0" w:rsidR="00C32A2A" w:rsidRPr="005F3AA9" w:rsidRDefault="00C32A2A" w:rsidP="00CB431A">
            <w:pPr>
              <w:rPr>
                <w:sz w:val="22"/>
                <w:szCs w:val="22"/>
              </w:rPr>
            </w:pPr>
            <w:r w:rsidRPr="005F3AA9">
              <w:rPr>
                <w:sz w:val="22"/>
                <w:szCs w:val="22"/>
              </w:rPr>
              <w:t>24h recall</w:t>
            </w:r>
          </w:p>
        </w:tc>
        <w:tc>
          <w:tcPr>
            <w:tcW w:w="1413" w:type="dxa"/>
          </w:tcPr>
          <w:p w14:paraId="3603E70B" w14:textId="68A81575" w:rsidR="00C32A2A" w:rsidRPr="005F3AA9" w:rsidRDefault="00C32A2A" w:rsidP="00CB431A">
            <w:pPr>
              <w:rPr>
                <w:sz w:val="22"/>
                <w:szCs w:val="22"/>
              </w:rPr>
            </w:pPr>
            <w:r w:rsidRPr="005F3AA9">
              <w:rPr>
                <w:sz w:val="22"/>
                <w:szCs w:val="22"/>
              </w:rPr>
              <w:t>Unknown</w:t>
            </w:r>
          </w:p>
        </w:tc>
        <w:tc>
          <w:tcPr>
            <w:tcW w:w="1356" w:type="dxa"/>
          </w:tcPr>
          <w:p w14:paraId="31317D07" w14:textId="251F1F63" w:rsidR="00C32A2A" w:rsidRPr="005F3AA9" w:rsidRDefault="00C32A2A" w:rsidP="00CB431A">
            <w:pPr>
              <w:rPr>
                <w:sz w:val="22"/>
                <w:szCs w:val="22"/>
              </w:rPr>
            </w:pPr>
            <w:r w:rsidRPr="005F3AA9">
              <w:rPr>
                <w:sz w:val="22"/>
                <w:szCs w:val="22"/>
              </w:rPr>
              <w:t>Boys</w:t>
            </w:r>
          </w:p>
          <w:p w14:paraId="5E33244F" w14:textId="5296499D" w:rsidR="00C32A2A" w:rsidRPr="005F3AA9" w:rsidRDefault="00C32A2A" w:rsidP="00CB431A">
            <w:pPr>
              <w:rPr>
                <w:sz w:val="22"/>
                <w:szCs w:val="22"/>
              </w:rPr>
            </w:pPr>
            <w:r w:rsidRPr="005F3AA9">
              <w:rPr>
                <w:sz w:val="22"/>
                <w:szCs w:val="22"/>
              </w:rPr>
              <w:t>Girls</w:t>
            </w:r>
          </w:p>
        </w:tc>
        <w:tc>
          <w:tcPr>
            <w:tcW w:w="2303" w:type="dxa"/>
          </w:tcPr>
          <w:p w14:paraId="6A92DE3B" w14:textId="3251FF98" w:rsidR="00C32A2A" w:rsidRPr="005F3AA9" w:rsidRDefault="00C32A2A" w:rsidP="00CB431A">
            <w:pPr>
              <w:rPr>
                <w:sz w:val="22"/>
                <w:szCs w:val="22"/>
              </w:rPr>
            </w:pPr>
            <w:r w:rsidRPr="005F3AA9">
              <w:rPr>
                <w:sz w:val="22"/>
                <w:szCs w:val="22"/>
              </w:rPr>
              <w:t xml:space="preserve">Fat </w:t>
            </w:r>
          </w:p>
          <w:p w14:paraId="6B04E4C1" w14:textId="0EC72591" w:rsidR="00C32A2A" w:rsidRPr="005F3AA9" w:rsidRDefault="00C32A2A" w:rsidP="00CB431A">
            <w:pPr>
              <w:rPr>
                <w:sz w:val="22"/>
                <w:szCs w:val="22"/>
              </w:rPr>
            </w:pPr>
            <w:r w:rsidRPr="005F3AA9">
              <w:rPr>
                <w:sz w:val="22"/>
                <w:szCs w:val="22"/>
              </w:rPr>
              <w:t xml:space="preserve">Fat </w:t>
            </w:r>
          </w:p>
        </w:tc>
        <w:tc>
          <w:tcPr>
            <w:tcW w:w="1393" w:type="dxa"/>
          </w:tcPr>
          <w:p w14:paraId="18A0D9E8" w14:textId="6ADD4988" w:rsidR="00C32A2A" w:rsidRPr="005F3AA9" w:rsidRDefault="00C32A2A" w:rsidP="00CB431A">
            <w:pPr>
              <w:rPr>
                <w:sz w:val="22"/>
                <w:szCs w:val="22"/>
              </w:rPr>
            </w:pPr>
            <w:r w:rsidRPr="005F3AA9">
              <w:rPr>
                <w:sz w:val="22"/>
                <w:szCs w:val="22"/>
              </w:rPr>
              <w:t>n.s.</w:t>
            </w:r>
          </w:p>
          <w:p w14:paraId="6DD4500D" w14:textId="27E36548" w:rsidR="00C32A2A" w:rsidRPr="005F3AA9" w:rsidRDefault="00C32A2A" w:rsidP="00CB431A">
            <w:pPr>
              <w:rPr>
                <w:sz w:val="22"/>
                <w:szCs w:val="22"/>
              </w:rPr>
            </w:pPr>
            <w:r w:rsidRPr="005F3AA9">
              <w:rPr>
                <w:sz w:val="22"/>
                <w:szCs w:val="22"/>
              </w:rPr>
              <w:t>n.s.</w:t>
            </w:r>
          </w:p>
          <w:p w14:paraId="35C8BC32" w14:textId="34D2DE24" w:rsidR="00C32A2A" w:rsidRPr="005F3AA9" w:rsidRDefault="00C32A2A" w:rsidP="00CB431A">
            <w:pPr>
              <w:rPr>
                <w:sz w:val="22"/>
                <w:szCs w:val="22"/>
              </w:rPr>
            </w:pPr>
          </w:p>
        </w:tc>
        <w:tc>
          <w:tcPr>
            <w:tcW w:w="1655" w:type="dxa"/>
            <w:gridSpan w:val="2"/>
          </w:tcPr>
          <w:p w14:paraId="70E89C35" w14:textId="320274A8" w:rsidR="00C32A2A" w:rsidRPr="005F3AA9" w:rsidRDefault="00C32A2A" w:rsidP="00CB431A">
            <w:pPr>
              <w:rPr>
                <w:sz w:val="22"/>
                <w:szCs w:val="22"/>
              </w:rPr>
            </w:pPr>
            <w:r w:rsidRPr="005F3AA9">
              <w:rPr>
                <w:sz w:val="22"/>
                <w:szCs w:val="22"/>
              </w:rPr>
              <w:t>Partial correlation coefficiens, Partial correlation coefficient</w:t>
            </w:r>
          </w:p>
        </w:tc>
        <w:tc>
          <w:tcPr>
            <w:tcW w:w="1358" w:type="dxa"/>
          </w:tcPr>
          <w:p w14:paraId="26BD997D" w14:textId="7009B71F" w:rsidR="00C32A2A" w:rsidRPr="005F3AA9" w:rsidRDefault="00C32A2A" w:rsidP="00CB431A">
            <w:pPr>
              <w:rPr>
                <w:sz w:val="22"/>
                <w:szCs w:val="22"/>
              </w:rPr>
            </w:pPr>
            <w:r w:rsidRPr="005F3AA9">
              <w:rPr>
                <w:sz w:val="22"/>
                <w:szCs w:val="22"/>
              </w:rPr>
              <w:t>Yes</w:t>
            </w:r>
          </w:p>
        </w:tc>
        <w:tc>
          <w:tcPr>
            <w:tcW w:w="907" w:type="dxa"/>
          </w:tcPr>
          <w:p w14:paraId="52B60A2E" w14:textId="2DAC9CED" w:rsidR="00C32A2A" w:rsidRPr="005F3AA9" w:rsidRDefault="00C32A2A" w:rsidP="00CB431A">
            <w:pPr>
              <w:rPr>
                <w:sz w:val="22"/>
                <w:szCs w:val="22"/>
              </w:rPr>
            </w:pPr>
            <w:r w:rsidRPr="005F3AA9">
              <w:rPr>
                <w:sz w:val="22"/>
                <w:szCs w:val="22"/>
              </w:rPr>
              <w:t>3</w:t>
            </w:r>
          </w:p>
        </w:tc>
      </w:tr>
      <w:tr w:rsidR="00CB431A" w:rsidRPr="005F3AA9" w14:paraId="0A7A5997" w14:textId="77777777" w:rsidTr="00346ACE">
        <w:tc>
          <w:tcPr>
            <w:tcW w:w="1776" w:type="dxa"/>
          </w:tcPr>
          <w:p w14:paraId="7BEB01A2" w14:textId="5B64F100" w:rsidR="00C32A2A" w:rsidRPr="005F3AA9" w:rsidRDefault="00C32A2A" w:rsidP="00CB431A">
            <w:pPr>
              <w:rPr>
                <w:sz w:val="22"/>
                <w:szCs w:val="22"/>
              </w:rPr>
            </w:pPr>
            <w:r w:rsidRPr="005F3AA9">
              <w:rPr>
                <w:sz w:val="22"/>
                <w:szCs w:val="22"/>
              </w:rPr>
              <w:t>Lin et al. 2014, Multiple European countries</w: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8]</w:t>
            </w:r>
            <w:r w:rsidRPr="005F3AA9">
              <w:rPr>
                <w:sz w:val="22"/>
                <w:szCs w:val="22"/>
              </w:rPr>
              <w:fldChar w:fldCharType="end"/>
            </w:r>
          </w:p>
        </w:tc>
        <w:tc>
          <w:tcPr>
            <w:tcW w:w="1811" w:type="dxa"/>
          </w:tcPr>
          <w:p w14:paraId="521820D1" w14:textId="28B4AD7E" w:rsidR="00C32A2A" w:rsidRPr="005F3AA9" w:rsidRDefault="00C32A2A" w:rsidP="00CB431A">
            <w:pPr>
              <w:rPr>
                <w:sz w:val="22"/>
                <w:szCs w:val="22"/>
              </w:rPr>
            </w:pPr>
            <w:r w:rsidRPr="005F3AA9">
              <w:rPr>
                <w:sz w:val="22"/>
                <w:szCs w:val="22"/>
              </w:rPr>
              <w:t>n: 1804;</w:t>
            </w:r>
          </w:p>
          <w:p w14:paraId="302B4D38" w14:textId="7C160C99" w:rsidR="00C32A2A" w:rsidRPr="005F3AA9" w:rsidRDefault="00C32A2A" w:rsidP="00CB431A">
            <w:pPr>
              <w:rPr>
                <w:sz w:val="22"/>
                <w:szCs w:val="22"/>
              </w:rPr>
            </w:pPr>
            <w:r w:rsidRPr="005F3AA9">
              <w:rPr>
                <w:sz w:val="22"/>
                <w:szCs w:val="22"/>
              </w:rPr>
              <w:t>age: 12.5-17.5;</w:t>
            </w:r>
          </w:p>
          <w:p w14:paraId="01AA8BC8" w14:textId="06DD518B" w:rsidR="00C32A2A" w:rsidRPr="005F3AA9" w:rsidRDefault="00C32A2A" w:rsidP="00CB431A">
            <w:pPr>
              <w:rPr>
                <w:sz w:val="22"/>
                <w:szCs w:val="22"/>
              </w:rPr>
            </w:pPr>
            <w:r w:rsidRPr="005F3AA9">
              <w:rPr>
                <w:sz w:val="22"/>
                <w:szCs w:val="22"/>
              </w:rPr>
              <w:t>female: 52.6%</w:t>
            </w:r>
          </w:p>
        </w:tc>
        <w:tc>
          <w:tcPr>
            <w:tcW w:w="1526" w:type="dxa"/>
          </w:tcPr>
          <w:p w14:paraId="06C128BD" w14:textId="76EFFC56" w:rsidR="00C32A2A" w:rsidRPr="005F3AA9" w:rsidRDefault="00C32A2A" w:rsidP="00CB431A">
            <w:pPr>
              <w:rPr>
                <w:sz w:val="22"/>
                <w:szCs w:val="22"/>
              </w:rPr>
            </w:pPr>
            <w:r w:rsidRPr="005F3AA9">
              <w:rPr>
                <w:sz w:val="22"/>
                <w:szCs w:val="22"/>
              </w:rPr>
              <w:t>Cross-sectional</w:t>
            </w:r>
          </w:p>
        </w:tc>
        <w:tc>
          <w:tcPr>
            <w:tcW w:w="989" w:type="dxa"/>
          </w:tcPr>
          <w:p w14:paraId="3B448D2A" w14:textId="7F649E41" w:rsidR="00C32A2A" w:rsidRPr="005F3AA9" w:rsidRDefault="00C32A2A" w:rsidP="00CB431A">
            <w:pPr>
              <w:rPr>
                <w:sz w:val="22"/>
                <w:szCs w:val="22"/>
              </w:rPr>
            </w:pPr>
            <w:r w:rsidRPr="005F3AA9">
              <w:rPr>
                <w:sz w:val="22"/>
                <w:szCs w:val="22"/>
              </w:rPr>
              <w:t>24h recall</w:t>
            </w:r>
          </w:p>
        </w:tc>
        <w:tc>
          <w:tcPr>
            <w:tcW w:w="1413" w:type="dxa"/>
          </w:tcPr>
          <w:p w14:paraId="35B355C8" w14:textId="39DB7CE9" w:rsidR="00C32A2A" w:rsidRPr="005F3AA9" w:rsidRDefault="00C32A2A" w:rsidP="00CB431A">
            <w:pPr>
              <w:rPr>
                <w:sz w:val="22"/>
                <w:szCs w:val="22"/>
              </w:rPr>
            </w:pPr>
            <w:r w:rsidRPr="005F3AA9">
              <w:rPr>
                <w:sz w:val="22"/>
                <w:szCs w:val="22"/>
              </w:rPr>
              <w:t>Yes</w:t>
            </w:r>
          </w:p>
        </w:tc>
        <w:tc>
          <w:tcPr>
            <w:tcW w:w="1356" w:type="dxa"/>
          </w:tcPr>
          <w:p w14:paraId="4FE85F10" w14:textId="4EC34ED0" w:rsidR="00C32A2A" w:rsidRPr="005F3AA9" w:rsidRDefault="00C32A2A" w:rsidP="00CB431A">
            <w:pPr>
              <w:rPr>
                <w:sz w:val="22"/>
                <w:szCs w:val="22"/>
              </w:rPr>
            </w:pPr>
            <w:r w:rsidRPr="005F3AA9">
              <w:rPr>
                <w:sz w:val="22"/>
                <w:szCs w:val="22"/>
              </w:rPr>
              <w:t>no</w:t>
            </w:r>
          </w:p>
        </w:tc>
        <w:tc>
          <w:tcPr>
            <w:tcW w:w="2303" w:type="dxa"/>
          </w:tcPr>
          <w:p w14:paraId="598E18C9" w14:textId="01FC8E90" w:rsidR="00C32A2A" w:rsidRPr="005F3AA9" w:rsidRDefault="00C32A2A" w:rsidP="00CB431A">
            <w:pPr>
              <w:rPr>
                <w:sz w:val="22"/>
                <w:szCs w:val="22"/>
              </w:rPr>
            </w:pPr>
            <w:r w:rsidRPr="005F3AA9">
              <w:rPr>
                <w:sz w:val="22"/>
                <w:szCs w:val="22"/>
              </w:rPr>
              <w:t>Fiber</w:t>
            </w:r>
          </w:p>
          <w:p w14:paraId="3DB0C740" w14:textId="06AA428D" w:rsidR="00C32A2A" w:rsidRPr="005F3AA9" w:rsidRDefault="00C32A2A" w:rsidP="00CB431A">
            <w:pPr>
              <w:rPr>
                <w:sz w:val="22"/>
                <w:szCs w:val="22"/>
              </w:rPr>
            </w:pPr>
            <w:r w:rsidRPr="005F3AA9">
              <w:rPr>
                <w:sz w:val="22"/>
                <w:szCs w:val="22"/>
              </w:rPr>
              <w:t>Soluble fiber</w:t>
            </w:r>
          </w:p>
          <w:p w14:paraId="41D8C215" w14:textId="29850CDD" w:rsidR="00C32A2A" w:rsidRPr="005F3AA9" w:rsidRDefault="00C32A2A" w:rsidP="00CB431A">
            <w:pPr>
              <w:rPr>
                <w:sz w:val="22"/>
                <w:szCs w:val="22"/>
              </w:rPr>
            </w:pPr>
            <w:r w:rsidRPr="005F3AA9">
              <w:rPr>
                <w:sz w:val="22"/>
                <w:szCs w:val="22"/>
              </w:rPr>
              <w:t>Insoluble fiber</w:t>
            </w:r>
          </w:p>
          <w:p w14:paraId="2093B910" w14:textId="77777777" w:rsidR="00C32A2A" w:rsidRPr="005F3AA9" w:rsidRDefault="00C32A2A" w:rsidP="00CB431A">
            <w:pPr>
              <w:rPr>
                <w:sz w:val="22"/>
                <w:szCs w:val="22"/>
              </w:rPr>
            </w:pPr>
          </w:p>
        </w:tc>
        <w:tc>
          <w:tcPr>
            <w:tcW w:w="1393" w:type="dxa"/>
          </w:tcPr>
          <w:p w14:paraId="1528F046" w14:textId="7F36D8EC" w:rsidR="00C32A2A" w:rsidRPr="005F3AA9" w:rsidRDefault="00C32A2A" w:rsidP="00CB431A">
            <w:pPr>
              <w:rPr>
                <w:sz w:val="22"/>
                <w:szCs w:val="22"/>
              </w:rPr>
            </w:pPr>
            <w:r w:rsidRPr="005F3AA9">
              <w:rPr>
                <w:sz w:val="22"/>
                <w:szCs w:val="22"/>
              </w:rPr>
              <w:t>n.s.</w:t>
            </w:r>
          </w:p>
          <w:p w14:paraId="4BB9E2D0" w14:textId="316006A1" w:rsidR="00C32A2A" w:rsidRPr="005F3AA9" w:rsidRDefault="00C32A2A" w:rsidP="00CB431A">
            <w:pPr>
              <w:rPr>
                <w:sz w:val="22"/>
                <w:szCs w:val="22"/>
              </w:rPr>
            </w:pPr>
            <w:r w:rsidRPr="005F3AA9">
              <w:rPr>
                <w:sz w:val="22"/>
                <w:szCs w:val="22"/>
              </w:rPr>
              <w:t>n.s.</w:t>
            </w:r>
          </w:p>
          <w:p w14:paraId="5E2F62E4" w14:textId="13779E3B" w:rsidR="00C32A2A" w:rsidRPr="005F3AA9" w:rsidRDefault="00C32A2A" w:rsidP="00CB431A">
            <w:pPr>
              <w:rPr>
                <w:b/>
                <w:sz w:val="22"/>
                <w:szCs w:val="22"/>
              </w:rPr>
            </w:pPr>
            <w:r w:rsidRPr="005F3AA9">
              <w:rPr>
                <w:sz w:val="22"/>
                <w:szCs w:val="22"/>
              </w:rPr>
              <w:t>n.s.</w:t>
            </w:r>
          </w:p>
        </w:tc>
        <w:tc>
          <w:tcPr>
            <w:tcW w:w="1655" w:type="dxa"/>
            <w:gridSpan w:val="2"/>
          </w:tcPr>
          <w:p w14:paraId="1E071A9D" w14:textId="77777777" w:rsidR="00C32A2A" w:rsidRPr="005F3AA9" w:rsidRDefault="00C32A2A" w:rsidP="00CB431A">
            <w:pPr>
              <w:rPr>
                <w:rFonts w:cs="Lucida Grande"/>
                <w:sz w:val="22"/>
                <w:szCs w:val="22"/>
              </w:rPr>
            </w:pPr>
            <w:r w:rsidRPr="005F3AA9">
              <w:rPr>
                <w:rFonts w:cs="Lucida Grande"/>
                <w:sz w:val="22"/>
                <w:szCs w:val="22"/>
              </w:rPr>
              <w:t xml:space="preserve">GLM multivariate analysis, </w:t>
            </w:r>
          </w:p>
          <w:p w14:paraId="5AF1BAFD" w14:textId="1194AA31"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 xml:space="preserve">-coefficient </w:t>
            </w:r>
          </w:p>
        </w:tc>
        <w:tc>
          <w:tcPr>
            <w:tcW w:w="1358" w:type="dxa"/>
          </w:tcPr>
          <w:p w14:paraId="069F66E9" w14:textId="6908F788" w:rsidR="00C32A2A" w:rsidRPr="005F3AA9" w:rsidRDefault="00C32A2A" w:rsidP="00CB431A">
            <w:pPr>
              <w:rPr>
                <w:sz w:val="22"/>
                <w:szCs w:val="22"/>
              </w:rPr>
            </w:pPr>
            <w:r w:rsidRPr="005F3AA9">
              <w:rPr>
                <w:sz w:val="22"/>
                <w:szCs w:val="22"/>
              </w:rPr>
              <w:t>Unknown</w:t>
            </w:r>
          </w:p>
        </w:tc>
        <w:tc>
          <w:tcPr>
            <w:tcW w:w="907" w:type="dxa"/>
          </w:tcPr>
          <w:p w14:paraId="2C3BBACF" w14:textId="7B167743" w:rsidR="00C32A2A" w:rsidRPr="005F3AA9" w:rsidRDefault="00C32A2A" w:rsidP="00CB431A">
            <w:pPr>
              <w:rPr>
                <w:sz w:val="22"/>
                <w:szCs w:val="22"/>
              </w:rPr>
            </w:pPr>
            <w:r w:rsidRPr="005F3AA9">
              <w:rPr>
                <w:sz w:val="22"/>
                <w:szCs w:val="22"/>
              </w:rPr>
              <w:t>6</w:t>
            </w:r>
          </w:p>
        </w:tc>
      </w:tr>
      <w:tr w:rsidR="00CB431A" w:rsidRPr="005F3AA9" w14:paraId="55B70673" w14:textId="77777777" w:rsidTr="00346ACE">
        <w:tc>
          <w:tcPr>
            <w:tcW w:w="1776" w:type="dxa"/>
          </w:tcPr>
          <w:p w14:paraId="53CE98E3" w14:textId="4A7E6D0F" w:rsidR="00C32A2A" w:rsidRPr="005F3AA9" w:rsidRDefault="00C32A2A" w:rsidP="00CB431A">
            <w:pPr>
              <w:rPr>
                <w:sz w:val="22"/>
                <w:szCs w:val="22"/>
              </w:rPr>
            </w:pPr>
            <w:r w:rsidRPr="005F3AA9">
              <w:rPr>
                <w:sz w:val="22"/>
                <w:szCs w:val="22"/>
              </w:rPr>
              <w:t>Michels et al. 2015, Multiple European countries</w: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 </w:instrTex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9]</w:t>
            </w:r>
            <w:r w:rsidRPr="005F3AA9">
              <w:rPr>
                <w:sz w:val="22"/>
                <w:szCs w:val="22"/>
              </w:rPr>
              <w:fldChar w:fldCharType="end"/>
            </w:r>
          </w:p>
        </w:tc>
        <w:tc>
          <w:tcPr>
            <w:tcW w:w="1811" w:type="dxa"/>
          </w:tcPr>
          <w:p w14:paraId="569F5549" w14:textId="738DE948" w:rsidR="00C32A2A" w:rsidRPr="005F3AA9" w:rsidRDefault="00C32A2A" w:rsidP="00CB431A">
            <w:pPr>
              <w:rPr>
                <w:sz w:val="22"/>
                <w:szCs w:val="22"/>
              </w:rPr>
            </w:pPr>
            <w:r w:rsidRPr="005F3AA9">
              <w:rPr>
                <w:sz w:val="22"/>
                <w:szCs w:val="22"/>
              </w:rPr>
              <w:t>n: 387;</w:t>
            </w:r>
          </w:p>
          <w:p w14:paraId="3997BC71" w14:textId="41804C14" w:rsidR="00C32A2A" w:rsidRPr="005F3AA9" w:rsidRDefault="00C32A2A" w:rsidP="00CB431A">
            <w:pPr>
              <w:rPr>
                <w:sz w:val="22"/>
                <w:szCs w:val="22"/>
              </w:rPr>
            </w:pPr>
            <w:r w:rsidRPr="005F3AA9">
              <w:rPr>
                <w:sz w:val="22"/>
                <w:szCs w:val="22"/>
              </w:rPr>
              <w:t>age: 12.5-17.5;</w:t>
            </w:r>
          </w:p>
          <w:p w14:paraId="37CC1555" w14:textId="263B5A4E" w:rsidR="00C32A2A" w:rsidRPr="005F3AA9" w:rsidRDefault="00C32A2A" w:rsidP="00CB431A">
            <w:pPr>
              <w:rPr>
                <w:sz w:val="22"/>
                <w:szCs w:val="22"/>
              </w:rPr>
            </w:pPr>
            <w:r w:rsidRPr="005F3AA9">
              <w:rPr>
                <w:sz w:val="22"/>
                <w:szCs w:val="22"/>
              </w:rPr>
              <w:t>female: n.a.</w:t>
            </w:r>
          </w:p>
        </w:tc>
        <w:tc>
          <w:tcPr>
            <w:tcW w:w="1526" w:type="dxa"/>
          </w:tcPr>
          <w:p w14:paraId="2B5B21B1" w14:textId="3860DB71" w:rsidR="00C32A2A" w:rsidRPr="005F3AA9" w:rsidRDefault="00C32A2A" w:rsidP="00CB431A">
            <w:pPr>
              <w:rPr>
                <w:sz w:val="22"/>
                <w:szCs w:val="22"/>
              </w:rPr>
            </w:pPr>
            <w:r w:rsidRPr="005F3AA9">
              <w:rPr>
                <w:sz w:val="22"/>
                <w:szCs w:val="22"/>
              </w:rPr>
              <w:t>Cross-sectional</w:t>
            </w:r>
          </w:p>
        </w:tc>
        <w:tc>
          <w:tcPr>
            <w:tcW w:w="989" w:type="dxa"/>
          </w:tcPr>
          <w:p w14:paraId="62284589" w14:textId="4BD908F0" w:rsidR="00C32A2A" w:rsidRPr="005F3AA9" w:rsidRDefault="00C32A2A" w:rsidP="00CB431A">
            <w:pPr>
              <w:rPr>
                <w:sz w:val="22"/>
                <w:szCs w:val="22"/>
              </w:rPr>
            </w:pPr>
            <w:r w:rsidRPr="005F3AA9">
              <w:rPr>
                <w:sz w:val="22"/>
                <w:szCs w:val="22"/>
              </w:rPr>
              <w:t>FFQ</w:t>
            </w:r>
          </w:p>
        </w:tc>
        <w:tc>
          <w:tcPr>
            <w:tcW w:w="1413" w:type="dxa"/>
          </w:tcPr>
          <w:p w14:paraId="505A55F2" w14:textId="04688386" w:rsidR="00C32A2A" w:rsidRPr="005F3AA9" w:rsidRDefault="00C32A2A" w:rsidP="00CB431A">
            <w:pPr>
              <w:rPr>
                <w:sz w:val="22"/>
                <w:szCs w:val="22"/>
              </w:rPr>
            </w:pPr>
            <w:r w:rsidRPr="005F3AA9">
              <w:rPr>
                <w:sz w:val="22"/>
                <w:szCs w:val="22"/>
              </w:rPr>
              <w:t>No</w:t>
            </w:r>
          </w:p>
        </w:tc>
        <w:tc>
          <w:tcPr>
            <w:tcW w:w="1356" w:type="dxa"/>
          </w:tcPr>
          <w:p w14:paraId="3E00887D" w14:textId="3BEEB9CA" w:rsidR="00C32A2A" w:rsidRPr="005F3AA9" w:rsidRDefault="00C32A2A" w:rsidP="00CB431A">
            <w:pPr>
              <w:rPr>
                <w:sz w:val="22"/>
                <w:szCs w:val="22"/>
              </w:rPr>
            </w:pPr>
            <w:r w:rsidRPr="005F3AA9">
              <w:rPr>
                <w:sz w:val="22"/>
                <w:szCs w:val="22"/>
              </w:rPr>
              <w:t>no</w:t>
            </w:r>
          </w:p>
        </w:tc>
        <w:tc>
          <w:tcPr>
            <w:tcW w:w="2303" w:type="dxa"/>
          </w:tcPr>
          <w:p w14:paraId="3580F695" w14:textId="040A1421" w:rsidR="00C32A2A" w:rsidRPr="005F3AA9" w:rsidRDefault="00C32A2A" w:rsidP="00CB431A">
            <w:pPr>
              <w:rPr>
                <w:sz w:val="22"/>
                <w:szCs w:val="22"/>
              </w:rPr>
            </w:pPr>
            <w:r w:rsidRPr="005F3AA9">
              <w:rPr>
                <w:sz w:val="22"/>
                <w:szCs w:val="22"/>
              </w:rPr>
              <w:t>Ready to eat cereals</w:t>
            </w:r>
          </w:p>
        </w:tc>
        <w:tc>
          <w:tcPr>
            <w:tcW w:w="1393" w:type="dxa"/>
          </w:tcPr>
          <w:p w14:paraId="2F807D6F" w14:textId="23390CF4"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6F58D3DA" w14:textId="0C082378" w:rsidR="00C32A2A" w:rsidRPr="005F3AA9" w:rsidRDefault="00C32A2A" w:rsidP="00CB431A">
            <w:pPr>
              <w:rPr>
                <w:rFonts w:cs="Lucida Grande"/>
                <w:sz w:val="22"/>
                <w:szCs w:val="22"/>
              </w:rPr>
            </w:pPr>
            <w:r w:rsidRPr="005F3AA9">
              <w:rPr>
                <w:sz w:val="22"/>
                <w:szCs w:val="22"/>
              </w:rPr>
              <w:t>Linear regression, Estimated marginal means</w:t>
            </w:r>
          </w:p>
        </w:tc>
        <w:tc>
          <w:tcPr>
            <w:tcW w:w="1358" w:type="dxa"/>
          </w:tcPr>
          <w:p w14:paraId="3DC44BCE" w14:textId="0B9AB771" w:rsidR="00C32A2A" w:rsidRPr="005F3AA9" w:rsidRDefault="00C32A2A" w:rsidP="00CB431A">
            <w:pPr>
              <w:rPr>
                <w:sz w:val="22"/>
                <w:szCs w:val="22"/>
              </w:rPr>
            </w:pPr>
            <w:r w:rsidRPr="005F3AA9">
              <w:rPr>
                <w:sz w:val="22"/>
                <w:szCs w:val="22"/>
              </w:rPr>
              <w:t>Yes</w:t>
            </w:r>
          </w:p>
        </w:tc>
        <w:tc>
          <w:tcPr>
            <w:tcW w:w="907" w:type="dxa"/>
          </w:tcPr>
          <w:p w14:paraId="2E9CF02F" w14:textId="2F45743B" w:rsidR="00C32A2A" w:rsidRPr="005F3AA9" w:rsidRDefault="00C32A2A" w:rsidP="00CB431A">
            <w:pPr>
              <w:rPr>
                <w:sz w:val="22"/>
                <w:szCs w:val="22"/>
              </w:rPr>
            </w:pPr>
            <w:r w:rsidRPr="005F3AA9">
              <w:rPr>
                <w:sz w:val="22"/>
                <w:szCs w:val="22"/>
              </w:rPr>
              <w:t>1</w:t>
            </w:r>
          </w:p>
        </w:tc>
      </w:tr>
      <w:tr w:rsidR="00CB431A" w:rsidRPr="005F3AA9" w14:paraId="7203478D" w14:textId="77777777" w:rsidTr="00346ACE">
        <w:tc>
          <w:tcPr>
            <w:tcW w:w="1776" w:type="dxa"/>
          </w:tcPr>
          <w:p w14:paraId="317F18C8" w14:textId="5C889C54" w:rsidR="00C32A2A" w:rsidRPr="005F3AA9" w:rsidRDefault="00C32A2A" w:rsidP="00CB431A">
            <w:pPr>
              <w:rPr>
                <w:sz w:val="22"/>
                <w:szCs w:val="22"/>
              </w:rPr>
            </w:pPr>
            <w:r w:rsidRPr="005F3AA9">
              <w:rPr>
                <w:sz w:val="22"/>
                <w:szCs w:val="22"/>
              </w:rPr>
              <w:t>Nobre et al. 2013, Brazil</w:t>
            </w:r>
            <w:r w:rsidRPr="005F3AA9">
              <w:rPr>
                <w:sz w:val="22"/>
                <w:szCs w:val="22"/>
              </w:rPr>
              <w:fldChar w:fldCharType="begin">
                <w:fldData xml:space="preserve">PEVuZE5vdGU+PENpdGU+PEF1dGhvcj5Ob2JyZTwvQXV0aG9yPjxZZWFyPjIwMTM8L1llYXI+PFJl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Ob2JyZTwvQXV0aG9yPjxZZWFyPjIwMTM8L1llYXI+PFJl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0]</w:t>
            </w:r>
            <w:r w:rsidRPr="005F3AA9">
              <w:rPr>
                <w:sz w:val="22"/>
                <w:szCs w:val="22"/>
              </w:rPr>
              <w:fldChar w:fldCharType="end"/>
            </w:r>
          </w:p>
        </w:tc>
        <w:tc>
          <w:tcPr>
            <w:tcW w:w="1811" w:type="dxa"/>
          </w:tcPr>
          <w:p w14:paraId="7186026D" w14:textId="4E043295" w:rsidR="00C32A2A" w:rsidRPr="005F3AA9" w:rsidRDefault="00C32A2A" w:rsidP="00CB431A">
            <w:pPr>
              <w:rPr>
                <w:sz w:val="22"/>
                <w:szCs w:val="22"/>
              </w:rPr>
            </w:pPr>
            <w:r w:rsidRPr="005F3AA9">
              <w:rPr>
                <w:sz w:val="22"/>
                <w:szCs w:val="22"/>
              </w:rPr>
              <w:t>n: 227;</w:t>
            </w:r>
          </w:p>
          <w:p w14:paraId="3D17F580" w14:textId="77777777" w:rsidR="00C32A2A" w:rsidRPr="005F3AA9" w:rsidRDefault="00C32A2A" w:rsidP="00CB431A">
            <w:pPr>
              <w:rPr>
                <w:sz w:val="22"/>
                <w:szCs w:val="22"/>
              </w:rPr>
            </w:pPr>
            <w:r w:rsidRPr="005F3AA9">
              <w:rPr>
                <w:sz w:val="22"/>
                <w:szCs w:val="22"/>
              </w:rPr>
              <w:t>age: 4-5;</w:t>
            </w:r>
          </w:p>
          <w:p w14:paraId="73E66B66" w14:textId="12156C94" w:rsidR="00C32A2A" w:rsidRPr="005F3AA9" w:rsidRDefault="00C32A2A" w:rsidP="00CB431A">
            <w:pPr>
              <w:rPr>
                <w:sz w:val="22"/>
                <w:szCs w:val="22"/>
              </w:rPr>
            </w:pPr>
            <w:r w:rsidRPr="005F3AA9">
              <w:rPr>
                <w:sz w:val="22"/>
                <w:szCs w:val="22"/>
              </w:rPr>
              <w:t>female: n.a.</w:t>
            </w:r>
          </w:p>
        </w:tc>
        <w:tc>
          <w:tcPr>
            <w:tcW w:w="1526" w:type="dxa"/>
          </w:tcPr>
          <w:p w14:paraId="69B3117A" w14:textId="29CB1E36" w:rsidR="00C32A2A" w:rsidRPr="005F3AA9" w:rsidRDefault="00C32A2A" w:rsidP="00CB431A">
            <w:pPr>
              <w:rPr>
                <w:sz w:val="22"/>
                <w:szCs w:val="22"/>
              </w:rPr>
            </w:pPr>
            <w:r w:rsidRPr="005F3AA9">
              <w:rPr>
                <w:sz w:val="22"/>
                <w:szCs w:val="22"/>
              </w:rPr>
              <w:t>Cross-sectional</w:t>
            </w:r>
          </w:p>
        </w:tc>
        <w:tc>
          <w:tcPr>
            <w:tcW w:w="989" w:type="dxa"/>
          </w:tcPr>
          <w:p w14:paraId="15B2650B" w14:textId="7052BB6E" w:rsidR="00C32A2A" w:rsidRPr="005F3AA9" w:rsidRDefault="00C32A2A" w:rsidP="00CB431A">
            <w:pPr>
              <w:rPr>
                <w:sz w:val="22"/>
                <w:szCs w:val="22"/>
              </w:rPr>
            </w:pPr>
            <w:r w:rsidRPr="005F3AA9">
              <w:rPr>
                <w:sz w:val="22"/>
                <w:szCs w:val="22"/>
              </w:rPr>
              <w:t>FFQ</w:t>
            </w:r>
          </w:p>
        </w:tc>
        <w:tc>
          <w:tcPr>
            <w:tcW w:w="1413" w:type="dxa"/>
          </w:tcPr>
          <w:p w14:paraId="78C9461C" w14:textId="005A9BC7" w:rsidR="00C32A2A" w:rsidRPr="005F3AA9" w:rsidRDefault="00C32A2A" w:rsidP="00CB431A">
            <w:pPr>
              <w:rPr>
                <w:sz w:val="22"/>
                <w:szCs w:val="22"/>
              </w:rPr>
            </w:pPr>
            <w:r w:rsidRPr="005F3AA9">
              <w:rPr>
                <w:sz w:val="22"/>
                <w:szCs w:val="22"/>
              </w:rPr>
              <w:t>No</w:t>
            </w:r>
          </w:p>
        </w:tc>
        <w:tc>
          <w:tcPr>
            <w:tcW w:w="1356" w:type="dxa"/>
          </w:tcPr>
          <w:p w14:paraId="77DB03CD" w14:textId="349FFD68" w:rsidR="00C32A2A" w:rsidRPr="005F3AA9" w:rsidRDefault="00C32A2A" w:rsidP="00CB431A">
            <w:pPr>
              <w:rPr>
                <w:sz w:val="22"/>
                <w:szCs w:val="22"/>
              </w:rPr>
            </w:pPr>
            <w:r w:rsidRPr="005F3AA9">
              <w:rPr>
                <w:sz w:val="22"/>
                <w:szCs w:val="22"/>
              </w:rPr>
              <w:t>no</w:t>
            </w:r>
          </w:p>
        </w:tc>
        <w:tc>
          <w:tcPr>
            <w:tcW w:w="2303" w:type="dxa"/>
          </w:tcPr>
          <w:p w14:paraId="282DC124" w14:textId="00A9DB40" w:rsidR="00C32A2A" w:rsidRPr="005F3AA9" w:rsidRDefault="00C32A2A" w:rsidP="00CB431A">
            <w:pPr>
              <w:rPr>
                <w:sz w:val="22"/>
                <w:szCs w:val="22"/>
              </w:rPr>
            </w:pPr>
            <w:r w:rsidRPr="005F3AA9">
              <w:rPr>
                <w:sz w:val="22"/>
                <w:szCs w:val="22"/>
              </w:rPr>
              <w:t>“Mixed dietary pattern“ (representing a typical Brazilian diet)</w:t>
            </w:r>
          </w:p>
        </w:tc>
        <w:tc>
          <w:tcPr>
            <w:tcW w:w="1393" w:type="dxa"/>
          </w:tcPr>
          <w:p w14:paraId="7E574AAE" w14:textId="7A422B8D"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75D8F5C9" w14:textId="0632ECC6" w:rsidR="00C32A2A" w:rsidRPr="005F3AA9" w:rsidRDefault="00C32A2A" w:rsidP="00CB431A">
            <w:pPr>
              <w:rPr>
                <w:sz w:val="22"/>
                <w:szCs w:val="22"/>
              </w:rPr>
            </w:pPr>
            <w:r w:rsidRPr="005F3AA9">
              <w:rPr>
                <w:sz w:val="22"/>
                <w:szCs w:val="22"/>
              </w:rPr>
              <w:t>Multivariate poisson regression, Adjusted prevalence ratios</w:t>
            </w:r>
          </w:p>
        </w:tc>
        <w:tc>
          <w:tcPr>
            <w:tcW w:w="1358" w:type="dxa"/>
          </w:tcPr>
          <w:p w14:paraId="1F5A1489" w14:textId="2F16DE23" w:rsidR="00C32A2A" w:rsidRPr="005F3AA9" w:rsidRDefault="00C32A2A" w:rsidP="00CB431A">
            <w:pPr>
              <w:rPr>
                <w:sz w:val="22"/>
                <w:szCs w:val="22"/>
              </w:rPr>
            </w:pPr>
            <w:r w:rsidRPr="005F3AA9">
              <w:rPr>
                <w:sz w:val="22"/>
                <w:szCs w:val="22"/>
              </w:rPr>
              <w:t>Unknown</w:t>
            </w:r>
          </w:p>
        </w:tc>
        <w:tc>
          <w:tcPr>
            <w:tcW w:w="907" w:type="dxa"/>
          </w:tcPr>
          <w:p w14:paraId="5DD290A1" w14:textId="4E71768A" w:rsidR="00C32A2A" w:rsidRPr="005F3AA9" w:rsidRDefault="00C32A2A" w:rsidP="00CB431A">
            <w:pPr>
              <w:rPr>
                <w:sz w:val="22"/>
                <w:szCs w:val="22"/>
              </w:rPr>
            </w:pPr>
            <w:r w:rsidRPr="005F3AA9">
              <w:rPr>
                <w:sz w:val="22"/>
                <w:szCs w:val="22"/>
              </w:rPr>
              <w:t>1</w:t>
            </w:r>
          </w:p>
        </w:tc>
      </w:tr>
      <w:tr w:rsidR="00CB431A" w:rsidRPr="005F3AA9" w14:paraId="12D0D028" w14:textId="77777777" w:rsidTr="00346ACE">
        <w:tc>
          <w:tcPr>
            <w:tcW w:w="1776" w:type="dxa"/>
          </w:tcPr>
          <w:p w14:paraId="775CD29F" w14:textId="1E30BF6F" w:rsidR="00C32A2A" w:rsidRPr="005F3AA9" w:rsidRDefault="00C32A2A" w:rsidP="00CB431A">
            <w:pPr>
              <w:rPr>
                <w:sz w:val="22"/>
                <w:szCs w:val="22"/>
              </w:rPr>
            </w:pPr>
            <w:r w:rsidRPr="005F3AA9">
              <w:rPr>
                <w:sz w:val="22"/>
                <w:szCs w:val="22"/>
              </w:rPr>
              <w:t>Ochoa-Avilés et al. 2014, Euqador</w: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1]</w:t>
            </w:r>
            <w:r w:rsidRPr="005F3AA9">
              <w:rPr>
                <w:sz w:val="22"/>
                <w:szCs w:val="22"/>
              </w:rPr>
              <w:fldChar w:fldCharType="end"/>
            </w:r>
          </w:p>
        </w:tc>
        <w:tc>
          <w:tcPr>
            <w:tcW w:w="1811" w:type="dxa"/>
          </w:tcPr>
          <w:p w14:paraId="1BF7BFB3" w14:textId="3A347687" w:rsidR="00C32A2A" w:rsidRPr="005F3AA9" w:rsidRDefault="00C32A2A" w:rsidP="00CB431A">
            <w:pPr>
              <w:rPr>
                <w:sz w:val="22"/>
                <w:szCs w:val="22"/>
              </w:rPr>
            </w:pPr>
            <w:r w:rsidRPr="005F3AA9">
              <w:rPr>
                <w:sz w:val="22"/>
                <w:szCs w:val="22"/>
              </w:rPr>
              <w:t>n: 334;</w:t>
            </w:r>
          </w:p>
          <w:p w14:paraId="0A81F9FE" w14:textId="4754F8ED" w:rsidR="00C32A2A" w:rsidRPr="005F3AA9" w:rsidRDefault="00C32A2A" w:rsidP="00CB431A">
            <w:pPr>
              <w:rPr>
                <w:sz w:val="22"/>
                <w:szCs w:val="22"/>
              </w:rPr>
            </w:pPr>
            <w:r w:rsidRPr="005F3AA9">
              <w:rPr>
                <w:sz w:val="22"/>
                <w:szCs w:val="22"/>
              </w:rPr>
              <w:t>age: 10-16;</w:t>
            </w:r>
          </w:p>
          <w:p w14:paraId="3F090A42" w14:textId="5AF31333" w:rsidR="00C32A2A" w:rsidRPr="005F3AA9" w:rsidRDefault="00C32A2A" w:rsidP="00CB431A">
            <w:pPr>
              <w:rPr>
                <w:sz w:val="22"/>
                <w:szCs w:val="22"/>
              </w:rPr>
            </w:pPr>
            <w:r w:rsidRPr="005F3AA9">
              <w:rPr>
                <w:sz w:val="22"/>
                <w:szCs w:val="22"/>
              </w:rPr>
              <w:t>female: n.a.</w:t>
            </w:r>
          </w:p>
        </w:tc>
        <w:tc>
          <w:tcPr>
            <w:tcW w:w="1526" w:type="dxa"/>
          </w:tcPr>
          <w:p w14:paraId="58DB606A" w14:textId="7FFB201A" w:rsidR="00C32A2A" w:rsidRPr="005F3AA9" w:rsidRDefault="00C32A2A" w:rsidP="00CB431A">
            <w:pPr>
              <w:rPr>
                <w:sz w:val="22"/>
                <w:szCs w:val="22"/>
              </w:rPr>
            </w:pPr>
            <w:r w:rsidRPr="005F3AA9">
              <w:rPr>
                <w:sz w:val="22"/>
                <w:szCs w:val="22"/>
              </w:rPr>
              <w:t>Cross-sectional</w:t>
            </w:r>
          </w:p>
        </w:tc>
        <w:tc>
          <w:tcPr>
            <w:tcW w:w="989" w:type="dxa"/>
          </w:tcPr>
          <w:p w14:paraId="730EA58F" w14:textId="600B7FBA" w:rsidR="00C32A2A" w:rsidRPr="005F3AA9" w:rsidRDefault="00C32A2A" w:rsidP="00CB431A">
            <w:pPr>
              <w:rPr>
                <w:sz w:val="22"/>
                <w:szCs w:val="22"/>
              </w:rPr>
            </w:pPr>
            <w:r w:rsidRPr="005F3AA9">
              <w:rPr>
                <w:sz w:val="22"/>
                <w:szCs w:val="22"/>
              </w:rPr>
              <w:t>24h recall</w:t>
            </w:r>
          </w:p>
        </w:tc>
        <w:tc>
          <w:tcPr>
            <w:tcW w:w="1413" w:type="dxa"/>
          </w:tcPr>
          <w:p w14:paraId="260959CC" w14:textId="260BDAAA" w:rsidR="00C32A2A" w:rsidRPr="005F3AA9" w:rsidRDefault="00C32A2A" w:rsidP="00CB431A">
            <w:pPr>
              <w:rPr>
                <w:sz w:val="22"/>
                <w:szCs w:val="22"/>
              </w:rPr>
            </w:pPr>
            <w:r w:rsidRPr="005F3AA9">
              <w:rPr>
                <w:sz w:val="22"/>
                <w:szCs w:val="22"/>
              </w:rPr>
              <w:t>Unknown</w:t>
            </w:r>
          </w:p>
        </w:tc>
        <w:tc>
          <w:tcPr>
            <w:tcW w:w="1356" w:type="dxa"/>
          </w:tcPr>
          <w:p w14:paraId="13F2641A" w14:textId="5C939D60" w:rsidR="00C32A2A" w:rsidRPr="005F3AA9" w:rsidRDefault="00C32A2A" w:rsidP="00CB431A">
            <w:pPr>
              <w:rPr>
                <w:sz w:val="22"/>
                <w:szCs w:val="22"/>
              </w:rPr>
            </w:pPr>
            <w:r w:rsidRPr="005F3AA9">
              <w:rPr>
                <w:sz w:val="22"/>
                <w:szCs w:val="22"/>
              </w:rPr>
              <w:t>no</w:t>
            </w:r>
          </w:p>
        </w:tc>
        <w:tc>
          <w:tcPr>
            <w:tcW w:w="2303" w:type="dxa"/>
          </w:tcPr>
          <w:p w14:paraId="2DAB5CD9" w14:textId="26625ED9" w:rsidR="00C32A2A" w:rsidRPr="005F3AA9" w:rsidRDefault="00C32A2A" w:rsidP="00CB431A">
            <w:pPr>
              <w:rPr>
                <w:sz w:val="22"/>
                <w:szCs w:val="22"/>
              </w:rPr>
            </w:pPr>
            <w:r w:rsidRPr="005F3AA9">
              <w:rPr>
                <w:sz w:val="22"/>
                <w:szCs w:val="22"/>
              </w:rPr>
              <w:t>“Rice-rich non-animal fat pattern”</w:t>
            </w:r>
          </w:p>
          <w:p w14:paraId="54F6E461" w14:textId="4ADDC126" w:rsidR="00C32A2A" w:rsidRPr="005F3AA9" w:rsidRDefault="00C32A2A" w:rsidP="00CB431A">
            <w:pPr>
              <w:rPr>
                <w:sz w:val="22"/>
                <w:szCs w:val="22"/>
              </w:rPr>
            </w:pPr>
            <w:r w:rsidRPr="005F3AA9">
              <w:rPr>
                <w:sz w:val="22"/>
                <w:szCs w:val="22"/>
              </w:rPr>
              <w:t>“Wheat-dense animal-fat pattern”</w:t>
            </w:r>
          </w:p>
        </w:tc>
        <w:tc>
          <w:tcPr>
            <w:tcW w:w="1393" w:type="dxa"/>
          </w:tcPr>
          <w:p w14:paraId="389FBF12" w14:textId="61DFEFAC" w:rsidR="00C32A2A" w:rsidRPr="005F3AA9" w:rsidRDefault="00C32A2A" w:rsidP="00CB431A">
            <w:pPr>
              <w:rPr>
                <w:sz w:val="22"/>
                <w:szCs w:val="22"/>
              </w:rPr>
            </w:pPr>
            <w:r w:rsidRPr="005F3AA9">
              <w:rPr>
                <w:sz w:val="22"/>
                <w:szCs w:val="22"/>
              </w:rPr>
              <w:t>n.s.</w:t>
            </w:r>
          </w:p>
          <w:p w14:paraId="6371F213" w14:textId="77777777" w:rsidR="00C32A2A" w:rsidRPr="005F3AA9" w:rsidRDefault="00C32A2A" w:rsidP="00CB431A">
            <w:pPr>
              <w:rPr>
                <w:sz w:val="22"/>
                <w:szCs w:val="22"/>
              </w:rPr>
            </w:pPr>
          </w:p>
          <w:p w14:paraId="1EA43A27" w14:textId="30D68C72" w:rsidR="00C32A2A" w:rsidRPr="005F3AA9" w:rsidRDefault="00C32A2A" w:rsidP="00CB431A">
            <w:pPr>
              <w:rPr>
                <w:sz w:val="22"/>
                <w:szCs w:val="22"/>
              </w:rPr>
            </w:pPr>
            <w:r w:rsidRPr="005F3AA9">
              <w:rPr>
                <w:sz w:val="22"/>
                <w:szCs w:val="22"/>
              </w:rPr>
              <w:t>n.s.</w:t>
            </w:r>
          </w:p>
        </w:tc>
        <w:tc>
          <w:tcPr>
            <w:tcW w:w="1655" w:type="dxa"/>
            <w:gridSpan w:val="2"/>
          </w:tcPr>
          <w:p w14:paraId="084A011A" w14:textId="77777777" w:rsidR="00C32A2A" w:rsidRPr="005F3AA9" w:rsidRDefault="00C32A2A" w:rsidP="00CB431A">
            <w:pPr>
              <w:rPr>
                <w:sz w:val="22"/>
                <w:szCs w:val="22"/>
              </w:rPr>
            </w:pPr>
            <w:r w:rsidRPr="005F3AA9">
              <w:rPr>
                <w:sz w:val="22"/>
                <w:szCs w:val="22"/>
              </w:rPr>
              <w:t xml:space="preserve">Linear regression, </w:t>
            </w:r>
          </w:p>
          <w:p w14:paraId="1D57A6A3" w14:textId="1A18F7CC"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w:t>
            </w:r>
          </w:p>
        </w:tc>
        <w:tc>
          <w:tcPr>
            <w:tcW w:w="1358" w:type="dxa"/>
          </w:tcPr>
          <w:p w14:paraId="46A08518" w14:textId="50A35BF6" w:rsidR="00C32A2A" w:rsidRPr="005F3AA9" w:rsidRDefault="00C32A2A" w:rsidP="00CB431A">
            <w:pPr>
              <w:rPr>
                <w:sz w:val="22"/>
                <w:szCs w:val="22"/>
              </w:rPr>
            </w:pPr>
            <w:r w:rsidRPr="005F3AA9">
              <w:rPr>
                <w:sz w:val="22"/>
                <w:szCs w:val="22"/>
              </w:rPr>
              <w:t>Unknown</w:t>
            </w:r>
          </w:p>
        </w:tc>
        <w:tc>
          <w:tcPr>
            <w:tcW w:w="907" w:type="dxa"/>
          </w:tcPr>
          <w:p w14:paraId="171EC74F" w14:textId="4AE70D2C" w:rsidR="00C32A2A" w:rsidRPr="005F3AA9" w:rsidRDefault="00C32A2A" w:rsidP="00CB431A">
            <w:pPr>
              <w:rPr>
                <w:sz w:val="22"/>
                <w:szCs w:val="22"/>
              </w:rPr>
            </w:pPr>
            <w:r w:rsidRPr="005F3AA9">
              <w:rPr>
                <w:sz w:val="22"/>
                <w:szCs w:val="22"/>
              </w:rPr>
              <w:t>2</w:t>
            </w:r>
          </w:p>
        </w:tc>
      </w:tr>
      <w:tr w:rsidR="00CB431A" w:rsidRPr="005F3AA9" w14:paraId="37843DA1" w14:textId="77777777" w:rsidTr="00346ACE">
        <w:tc>
          <w:tcPr>
            <w:tcW w:w="1776" w:type="dxa"/>
          </w:tcPr>
          <w:p w14:paraId="645F95F6" w14:textId="0BB413A0" w:rsidR="00C32A2A" w:rsidRPr="005F3AA9" w:rsidRDefault="00C32A2A" w:rsidP="00CB431A">
            <w:pPr>
              <w:rPr>
                <w:sz w:val="22"/>
                <w:szCs w:val="22"/>
              </w:rPr>
            </w:pPr>
            <w:r w:rsidRPr="005F3AA9">
              <w:rPr>
                <w:sz w:val="22"/>
                <w:szCs w:val="22"/>
              </w:rPr>
              <w:t>Rinaldi et al. 2012, Brazil</w:t>
            </w:r>
            <w:r w:rsidRPr="005F3AA9">
              <w:rPr>
                <w:sz w:val="22"/>
                <w:szCs w:val="22"/>
              </w:rPr>
              <w:fldChar w:fldCharType="begin">
                <w:fldData xml:space="preserve">PEVuZE5vdGU+PENpdGU+PEF1dGhvcj5SaW5hbGRpPC9BdXRob3I+PFllYXI+MjAxMjwvWWVhcj48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SaW5hbGRpPC9BdXRob3I+PFllYXI+MjAxMjwvWWVhcj48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2]</w:t>
            </w:r>
            <w:r w:rsidRPr="005F3AA9">
              <w:rPr>
                <w:sz w:val="22"/>
                <w:szCs w:val="22"/>
              </w:rPr>
              <w:fldChar w:fldCharType="end"/>
            </w:r>
          </w:p>
        </w:tc>
        <w:tc>
          <w:tcPr>
            <w:tcW w:w="1811" w:type="dxa"/>
          </w:tcPr>
          <w:p w14:paraId="0B364B4D" w14:textId="528489F0" w:rsidR="00C32A2A" w:rsidRPr="005F3AA9" w:rsidRDefault="00C32A2A" w:rsidP="00CB431A">
            <w:pPr>
              <w:rPr>
                <w:sz w:val="22"/>
                <w:szCs w:val="22"/>
              </w:rPr>
            </w:pPr>
            <w:r w:rsidRPr="005F3AA9">
              <w:rPr>
                <w:sz w:val="22"/>
                <w:szCs w:val="22"/>
              </w:rPr>
              <w:t>n: 147;</w:t>
            </w:r>
          </w:p>
          <w:p w14:paraId="4208E23F" w14:textId="502264DE" w:rsidR="00C32A2A" w:rsidRPr="005F3AA9" w:rsidRDefault="00C32A2A" w:rsidP="00CB431A">
            <w:pPr>
              <w:rPr>
                <w:sz w:val="22"/>
                <w:szCs w:val="22"/>
              </w:rPr>
            </w:pPr>
            <w:r w:rsidRPr="005F3AA9">
              <w:rPr>
                <w:sz w:val="22"/>
                <w:szCs w:val="22"/>
              </w:rPr>
              <w:t>age: 4-11</w:t>
            </w:r>
            <w:r w:rsidRPr="005F3AA9">
              <w:rPr>
                <w:sz w:val="22"/>
                <w:szCs w:val="22"/>
              </w:rPr>
              <w:br/>
              <w:t>female: 51.7%</w:t>
            </w:r>
          </w:p>
        </w:tc>
        <w:tc>
          <w:tcPr>
            <w:tcW w:w="1526" w:type="dxa"/>
          </w:tcPr>
          <w:p w14:paraId="69DC6998" w14:textId="6333C25F" w:rsidR="00C32A2A" w:rsidRPr="005F3AA9" w:rsidRDefault="00C32A2A" w:rsidP="00CB431A">
            <w:pPr>
              <w:rPr>
                <w:sz w:val="22"/>
                <w:szCs w:val="22"/>
              </w:rPr>
            </w:pPr>
            <w:r w:rsidRPr="005F3AA9">
              <w:rPr>
                <w:sz w:val="22"/>
                <w:szCs w:val="22"/>
              </w:rPr>
              <w:t>Cross-sectional</w:t>
            </w:r>
          </w:p>
        </w:tc>
        <w:tc>
          <w:tcPr>
            <w:tcW w:w="989" w:type="dxa"/>
          </w:tcPr>
          <w:p w14:paraId="47CBDCD6" w14:textId="53B49FB6" w:rsidR="00C32A2A" w:rsidRPr="005F3AA9" w:rsidRDefault="00C32A2A" w:rsidP="00CB431A">
            <w:pPr>
              <w:rPr>
                <w:sz w:val="22"/>
                <w:szCs w:val="22"/>
              </w:rPr>
            </w:pPr>
            <w:r w:rsidRPr="005F3AA9">
              <w:rPr>
                <w:sz w:val="22"/>
                <w:szCs w:val="22"/>
              </w:rPr>
              <w:t>24h recall</w:t>
            </w:r>
          </w:p>
        </w:tc>
        <w:tc>
          <w:tcPr>
            <w:tcW w:w="1413" w:type="dxa"/>
          </w:tcPr>
          <w:p w14:paraId="13D43F42" w14:textId="6A0A39A3" w:rsidR="00C32A2A" w:rsidRPr="005F3AA9" w:rsidRDefault="00C32A2A" w:rsidP="00CB431A">
            <w:pPr>
              <w:rPr>
                <w:sz w:val="22"/>
                <w:szCs w:val="22"/>
              </w:rPr>
            </w:pPr>
            <w:r w:rsidRPr="005F3AA9">
              <w:rPr>
                <w:sz w:val="22"/>
                <w:szCs w:val="22"/>
              </w:rPr>
              <w:t>Yes</w:t>
            </w:r>
          </w:p>
        </w:tc>
        <w:tc>
          <w:tcPr>
            <w:tcW w:w="1356" w:type="dxa"/>
          </w:tcPr>
          <w:p w14:paraId="72E3D7CE" w14:textId="4FC6AC7E" w:rsidR="00C32A2A" w:rsidRPr="005F3AA9" w:rsidRDefault="00C32A2A" w:rsidP="00CB431A">
            <w:pPr>
              <w:rPr>
                <w:sz w:val="22"/>
                <w:szCs w:val="22"/>
              </w:rPr>
            </w:pPr>
            <w:r w:rsidRPr="005F3AA9">
              <w:rPr>
                <w:sz w:val="22"/>
                <w:szCs w:val="22"/>
              </w:rPr>
              <w:t>no</w:t>
            </w:r>
          </w:p>
        </w:tc>
        <w:tc>
          <w:tcPr>
            <w:tcW w:w="2303" w:type="dxa"/>
          </w:tcPr>
          <w:p w14:paraId="14094ADB" w14:textId="77777777" w:rsidR="00C34E04" w:rsidRPr="005F3AA9" w:rsidRDefault="00C32A2A" w:rsidP="00CB431A">
            <w:pPr>
              <w:rPr>
                <w:sz w:val="22"/>
                <w:szCs w:val="22"/>
              </w:rPr>
            </w:pPr>
            <w:r w:rsidRPr="005F3AA9">
              <w:rPr>
                <w:sz w:val="22"/>
                <w:szCs w:val="22"/>
              </w:rPr>
              <w:t xml:space="preserve">Dairy products </w:t>
            </w:r>
          </w:p>
          <w:p w14:paraId="20B52120" w14:textId="43897199" w:rsidR="00C32A2A" w:rsidRPr="005F3AA9" w:rsidRDefault="00C32A2A" w:rsidP="00CB431A">
            <w:pPr>
              <w:rPr>
                <w:sz w:val="22"/>
                <w:szCs w:val="22"/>
              </w:rPr>
            </w:pPr>
            <w:r w:rsidRPr="005F3AA9">
              <w:rPr>
                <w:sz w:val="22"/>
                <w:szCs w:val="22"/>
              </w:rPr>
              <w:t>(full fat)</w:t>
            </w:r>
          </w:p>
          <w:p w14:paraId="5FC496EC" w14:textId="77777777" w:rsidR="00C32A2A" w:rsidRPr="005F3AA9" w:rsidRDefault="00C32A2A" w:rsidP="00CB431A">
            <w:pPr>
              <w:rPr>
                <w:sz w:val="22"/>
                <w:szCs w:val="22"/>
              </w:rPr>
            </w:pPr>
            <w:r w:rsidRPr="005F3AA9">
              <w:rPr>
                <w:sz w:val="22"/>
                <w:szCs w:val="22"/>
              </w:rPr>
              <w:t>Carbohydrates</w:t>
            </w:r>
          </w:p>
          <w:p w14:paraId="13DED4D2" w14:textId="46003FCB" w:rsidR="00C32A2A" w:rsidRPr="005F3AA9" w:rsidRDefault="00C32A2A" w:rsidP="00CB431A">
            <w:pPr>
              <w:rPr>
                <w:sz w:val="22"/>
                <w:szCs w:val="22"/>
              </w:rPr>
            </w:pPr>
            <w:r w:rsidRPr="005F3AA9">
              <w:rPr>
                <w:sz w:val="22"/>
                <w:szCs w:val="22"/>
              </w:rPr>
              <w:t>Proteins</w:t>
            </w:r>
          </w:p>
          <w:p w14:paraId="66974425" w14:textId="77777777" w:rsidR="00C32A2A" w:rsidRPr="005F3AA9" w:rsidRDefault="00C32A2A" w:rsidP="00CB431A">
            <w:pPr>
              <w:rPr>
                <w:sz w:val="22"/>
                <w:szCs w:val="22"/>
              </w:rPr>
            </w:pPr>
            <w:r w:rsidRPr="005F3AA9">
              <w:rPr>
                <w:sz w:val="22"/>
                <w:szCs w:val="22"/>
              </w:rPr>
              <w:t>SFA</w:t>
            </w:r>
          </w:p>
          <w:p w14:paraId="61D2BE30" w14:textId="77777777" w:rsidR="002B236D" w:rsidRPr="005F3AA9" w:rsidRDefault="002B236D" w:rsidP="002B236D">
            <w:pPr>
              <w:rPr>
                <w:sz w:val="22"/>
                <w:szCs w:val="22"/>
              </w:rPr>
            </w:pPr>
            <w:r>
              <w:rPr>
                <w:sz w:val="22"/>
                <w:szCs w:val="22"/>
              </w:rPr>
              <w:t>Fat</w:t>
            </w:r>
          </w:p>
          <w:p w14:paraId="22D94407" w14:textId="77777777" w:rsidR="00C32A2A" w:rsidRPr="005F3AA9" w:rsidRDefault="00C32A2A" w:rsidP="00CB431A">
            <w:pPr>
              <w:rPr>
                <w:sz w:val="22"/>
                <w:szCs w:val="22"/>
              </w:rPr>
            </w:pPr>
            <w:r w:rsidRPr="005F3AA9">
              <w:rPr>
                <w:sz w:val="22"/>
                <w:szCs w:val="22"/>
              </w:rPr>
              <w:t>MUFA</w:t>
            </w:r>
          </w:p>
          <w:p w14:paraId="04138196" w14:textId="77777777" w:rsidR="00C32A2A" w:rsidRPr="005F3AA9" w:rsidRDefault="00C32A2A" w:rsidP="00CB431A">
            <w:pPr>
              <w:rPr>
                <w:sz w:val="22"/>
                <w:szCs w:val="22"/>
              </w:rPr>
            </w:pPr>
            <w:r w:rsidRPr="005F3AA9">
              <w:rPr>
                <w:sz w:val="22"/>
                <w:szCs w:val="22"/>
              </w:rPr>
              <w:t>PUFA</w:t>
            </w:r>
          </w:p>
          <w:p w14:paraId="7B5EFE14" w14:textId="6C650AB2" w:rsidR="00C32A2A" w:rsidRPr="005F3AA9" w:rsidRDefault="00C32A2A" w:rsidP="00CB431A">
            <w:pPr>
              <w:rPr>
                <w:sz w:val="22"/>
                <w:szCs w:val="22"/>
              </w:rPr>
            </w:pPr>
            <w:r w:rsidRPr="005F3AA9">
              <w:rPr>
                <w:sz w:val="22"/>
                <w:szCs w:val="22"/>
              </w:rPr>
              <w:t>Cholesterol</w:t>
            </w:r>
          </w:p>
          <w:p w14:paraId="06463403" w14:textId="77777777" w:rsidR="00C32A2A" w:rsidRPr="005F3AA9" w:rsidRDefault="00C32A2A" w:rsidP="00CB431A">
            <w:pPr>
              <w:rPr>
                <w:sz w:val="22"/>
                <w:szCs w:val="22"/>
              </w:rPr>
            </w:pPr>
            <w:r w:rsidRPr="005F3AA9">
              <w:rPr>
                <w:sz w:val="22"/>
                <w:szCs w:val="22"/>
              </w:rPr>
              <w:t>Fiber</w:t>
            </w:r>
          </w:p>
          <w:p w14:paraId="4E461C8C" w14:textId="77777777" w:rsidR="00C32A2A" w:rsidRPr="005F3AA9" w:rsidRDefault="00C32A2A" w:rsidP="00CB431A">
            <w:pPr>
              <w:rPr>
                <w:sz w:val="22"/>
                <w:szCs w:val="22"/>
              </w:rPr>
            </w:pPr>
            <w:r w:rsidRPr="005F3AA9">
              <w:rPr>
                <w:sz w:val="22"/>
                <w:szCs w:val="22"/>
              </w:rPr>
              <w:t>Cereals</w:t>
            </w:r>
          </w:p>
          <w:p w14:paraId="72C20F4E" w14:textId="77777777" w:rsidR="00C32A2A" w:rsidRPr="005F3AA9" w:rsidRDefault="00C32A2A" w:rsidP="00CB431A">
            <w:pPr>
              <w:rPr>
                <w:sz w:val="22"/>
                <w:szCs w:val="22"/>
              </w:rPr>
            </w:pPr>
            <w:r w:rsidRPr="005F3AA9">
              <w:rPr>
                <w:sz w:val="22"/>
                <w:szCs w:val="22"/>
              </w:rPr>
              <w:t>Meat</w:t>
            </w:r>
          </w:p>
          <w:p w14:paraId="19D22B7C" w14:textId="77777777" w:rsidR="00C32A2A" w:rsidRPr="005F3AA9" w:rsidRDefault="00C32A2A" w:rsidP="00CB431A">
            <w:pPr>
              <w:rPr>
                <w:sz w:val="22"/>
                <w:szCs w:val="22"/>
              </w:rPr>
            </w:pPr>
            <w:r w:rsidRPr="005F3AA9">
              <w:rPr>
                <w:sz w:val="22"/>
                <w:szCs w:val="22"/>
              </w:rPr>
              <w:t>Legumes</w:t>
            </w:r>
          </w:p>
          <w:p w14:paraId="2EDAE92C" w14:textId="77777777" w:rsidR="00C32A2A" w:rsidRPr="005F3AA9" w:rsidRDefault="00C32A2A" w:rsidP="00CB431A">
            <w:pPr>
              <w:rPr>
                <w:sz w:val="22"/>
                <w:szCs w:val="22"/>
              </w:rPr>
            </w:pPr>
            <w:r w:rsidRPr="005F3AA9">
              <w:rPr>
                <w:sz w:val="22"/>
                <w:szCs w:val="22"/>
              </w:rPr>
              <w:t>Vegetables</w:t>
            </w:r>
          </w:p>
          <w:p w14:paraId="1F300E82" w14:textId="77777777" w:rsidR="00C32A2A" w:rsidRPr="005F3AA9" w:rsidRDefault="00C32A2A" w:rsidP="00CB431A">
            <w:pPr>
              <w:rPr>
                <w:sz w:val="22"/>
                <w:szCs w:val="22"/>
              </w:rPr>
            </w:pPr>
            <w:r w:rsidRPr="005F3AA9">
              <w:rPr>
                <w:sz w:val="22"/>
                <w:szCs w:val="22"/>
              </w:rPr>
              <w:t>Fruits</w:t>
            </w:r>
          </w:p>
          <w:p w14:paraId="11A95CAF" w14:textId="77777777" w:rsidR="00C32A2A" w:rsidRPr="005F3AA9" w:rsidRDefault="00C32A2A" w:rsidP="00CB431A">
            <w:pPr>
              <w:rPr>
                <w:sz w:val="22"/>
                <w:szCs w:val="22"/>
              </w:rPr>
            </w:pPr>
            <w:r w:rsidRPr="005F3AA9">
              <w:rPr>
                <w:sz w:val="22"/>
                <w:szCs w:val="22"/>
              </w:rPr>
              <w:t>Sugar, sweet food</w:t>
            </w:r>
          </w:p>
          <w:p w14:paraId="29DAE06A" w14:textId="295555AE" w:rsidR="00C32A2A" w:rsidRPr="005F3AA9" w:rsidRDefault="00C32A2A" w:rsidP="00CB431A">
            <w:pPr>
              <w:rPr>
                <w:sz w:val="22"/>
                <w:szCs w:val="22"/>
              </w:rPr>
            </w:pPr>
            <w:r w:rsidRPr="005F3AA9">
              <w:rPr>
                <w:sz w:val="22"/>
                <w:szCs w:val="22"/>
              </w:rPr>
              <w:t>Oils and fats</w:t>
            </w:r>
          </w:p>
        </w:tc>
        <w:tc>
          <w:tcPr>
            <w:tcW w:w="1393" w:type="dxa"/>
          </w:tcPr>
          <w:p w14:paraId="49C4BF37" w14:textId="183A8E8C" w:rsidR="00C32A2A" w:rsidRPr="005F3AA9" w:rsidRDefault="00C32A2A" w:rsidP="00CB431A">
            <w:pPr>
              <w:rPr>
                <w:sz w:val="22"/>
                <w:szCs w:val="22"/>
              </w:rPr>
            </w:pPr>
            <w:r w:rsidRPr="005F3AA9">
              <w:rPr>
                <w:sz w:val="22"/>
                <w:szCs w:val="22"/>
              </w:rPr>
              <w:t>n.s.</w:t>
            </w:r>
          </w:p>
          <w:p w14:paraId="3BF652E2" w14:textId="77777777" w:rsidR="007A603C" w:rsidRPr="005F3AA9" w:rsidRDefault="007A603C" w:rsidP="00CB431A">
            <w:pPr>
              <w:rPr>
                <w:sz w:val="22"/>
                <w:szCs w:val="22"/>
              </w:rPr>
            </w:pPr>
          </w:p>
          <w:p w14:paraId="1BE87401" w14:textId="2A245B77" w:rsidR="00C32A2A" w:rsidRPr="005F3AA9" w:rsidRDefault="00C32A2A" w:rsidP="00CB431A">
            <w:pPr>
              <w:rPr>
                <w:sz w:val="22"/>
                <w:szCs w:val="22"/>
              </w:rPr>
            </w:pPr>
            <w:r w:rsidRPr="005F3AA9">
              <w:rPr>
                <w:sz w:val="22"/>
                <w:szCs w:val="22"/>
              </w:rPr>
              <w:t>n.s.</w:t>
            </w:r>
          </w:p>
          <w:p w14:paraId="3FB707BB" w14:textId="54DB565E" w:rsidR="00C32A2A" w:rsidRPr="005F3AA9" w:rsidRDefault="00C32A2A" w:rsidP="00CB431A">
            <w:pPr>
              <w:rPr>
                <w:sz w:val="22"/>
                <w:szCs w:val="22"/>
              </w:rPr>
            </w:pPr>
            <w:r w:rsidRPr="005F3AA9">
              <w:rPr>
                <w:sz w:val="22"/>
                <w:szCs w:val="22"/>
              </w:rPr>
              <w:t>n.s.</w:t>
            </w:r>
          </w:p>
          <w:p w14:paraId="6BB061B4" w14:textId="2CA88EE5" w:rsidR="00C32A2A" w:rsidRPr="005F3AA9" w:rsidRDefault="00C32A2A" w:rsidP="00CB431A">
            <w:pPr>
              <w:rPr>
                <w:sz w:val="22"/>
                <w:szCs w:val="22"/>
              </w:rPr>
            </w:pPr>
            <w:r w:rsidRPr="005F3AA9">
              <w:rPr>
                <w:sz w:val="22"/>
                <w:szCs w:val="22"/>
              </w:rPr>
              <w:t>n.s.</w:t>
            </w:r>
          </w:p>
          <w:p w14:paraId="68A12F3F" w14:textId="061FF40C" w:rsidR="00C32A2A" w:rsidRPr="005F3AA9" w:rsidRDefault="00C32A2A" w:rsidP="00CB431A">
            <w:pPr>
              <w:rPr>
                <w:sz w:val="22"/>
                <w:szCs w:val="22"/>
              </w:rPr>
            </w:pPr>
            <w:r w:rsidRPr="005F3AA9">
              <w:rPr>
                <w:sz w:val="22"/>
                <w:szCs w:val="22"/>
              </w:rPr>
              <w:t>0.17*</w:t>
            </w:r>
          </w:p>
          <w:p w14:paraId="0A9E83A5" w14:textId="6A875234" w:rsidR="00C32A2A" w:rsidRPr="005F3AA9" w:rsidRDefault="00C32A2A" w:rsidP="00CB431A">
            <w:pPr>
              <w:rPr>
                <w:sz w:val="22"/>
                <w:szCs w:val="22"/>
              </w:rPr>
            </w:pPr>
            <w:r w:rsidRPr="005F3AA9">
              <w:rPr>
                <w:sz w:val="22"/>
                <w:szCs w:val="22"/>
              </w:rPr>
              <w:t>n.s.</w:t>
            </w:r>
          </w:p>
          <w:p w14:paraId="7E2CF8CD" w14:textId="3DF77484" w:rsidR="00C32A2A" w:rsidRPr="005F3AA9" w:rsidRDefault="00C32A2A" w:rsidP="00CB431A">
            <w:pPr>
              <w:rPr>
                <w:sz w:val="22"/>
                <w:szCs w:val="22"/>
              </w:rPr>
            </w:pPr>
            <w:r w:rsidRPr="005F3AA9">
              <w:rPr>
                <w:sz w:val="22"/>
                <w:szCs w:val="22"/>
              </w:rPr>
              <w:t>n.s.</w:t>
            </w:r>
          </w:p>
          <w:p w14:paraId="1E51C297" w14:textId="32B44497" w:rsidR="00C32A2A" w:rsidRPr="005F3AA9" w:rsidRDefault="00C32A2A" w:rsidP="00CB431A">
            <w:pPr>
              <w:rPr>
                <w:sz w:val="22"/>
                <w:szCs w:val="22"/>
              </w:rPr>
            </w:pPr>
            <w:r w:rsidRPr="005F3AA9">
              <w:rPr>
                <w:sz w:val="22"/>
                <w:szCs w:val="22"/>
              </w:rPr>
              <w:t>n.s.</w:t>
            </w:r>
          </w:p>
          <w:p w14:paraId="41A2E6E8" w14:textId="5BE17FF9" w:rsidR="00C32A2A" w:rsidRPr="005F3AA9" w:rsidRDefault="00C32A2A" w:rsidP="00CB431A">
            <w:pPr>
              <w:rPr>
                <w:sz w:val="22"/>
                <w:szCs w:val="22"/>
              </w:rPr>
            </w:pPr>
            <w:r w:rsidRPr="005F3AA9">
              <w:rPr>
                <w:sz w:val="22"/>
                <w:szCs w:val="22"/>
              </w:rPr>
              <w:t>n.s.</w:t>
            </w:r>
          </w:p>
          <w:p w14:paraId="21813A22" w14:textId="522302D4" w:rsidR="00C32A2A" w:rsidRPr="005F3AA9" w:rsidRDefault="00C32A2A" w:rsidP="00CB431A">
            <w:pPr>
              <w:rPr>
                <w:sz w:val="22"/>
                <w:szCs w:val="22"/>
              </w:rPr>
            </w:pPr>
            <w:r w:rsidRPr="005F3AA9">
              <w:rPr>
                <w:sz w:val="22"/>
                <w:szCs w:val="22"/>
              </w:rPr>
              <w:t>n.s.</w:t>
            </w:r>
          </w:p>
          <w:p w14:paraId="759FFABF" w14:textId="6D3821F4" w:rsidR="00C32A2A" w:rsidRPr="005F3AA9" w:rsidRDefault="00C32A2A" w:rsidP="00CB431A">
            <w:pPr>
              <w:rPr>
                <w:sz w:val="22"/>
                <w:szCs w:val="22"/>
              </w:rPr>
            </w:pPr>
            <w:r w:rsidRPr="005F3AA9">
              <w:rPr>
                <w:sz w:val="22"/>
                <w:szCs w:val="22"/>
              </w:rPr>
              <w:t>n.s.</w:t>
            </w:r>
          </w:p>
          <w:p w14:paraId="15636DC5" w14:textId="258AC569" w:rsidR="00C32A2A" w:rsidRPr="005F3AA9" w:rsidRDefault="00C32A2A" w:rsidP="00CB431A">
            <w:pPr>
              <w:rPr>
                <w:sz w:val="22"/>
                <w:szCs w:val="22"/>
              </w:rPr>
            </w:pPr>
            <w:r w:rsidRPr="005F3AA9">
              <w:rPr>
                <w:sz w:val="22"/>
                <w:szCs w:val="22"/>
              </w:rPr>
              <w:t>n.s.</w:t>
            </w:r>
          </w:p>
          <w:p w14:paraId="2276E620" w14:textId="18B9DE82" w:rsidR="00C32A2A" w:rsidRPr="005F3AA9" w:rsidRDefault="00C32A2A" w:rsidP="00CB431A">
            <w:pPr>
              <w:rPr>
                <w:sz w:val="22"/>
                <w:szCs w:val="22"/>
              </w:rPr>
            </w:pPr>
            <w:r w:rsidRPr="005F3AA9">
              <w:rPr>
                <w:sz w:val="22"/>
                <w:szCs w:val="22"/>
              </w:rPr>
              <w:t>n.s.</w:t>
            </w:r>
          </w:p>
          <w:p w14:paraId="46671F02" w14:textId="0544C3BE" w:rsidR="00C32A2A" w:rsidRPr="005F3AA9" w:rsidRDefault="00C32A2A" w:rsidP="00CB431A">
            <w:pPr>
              <w:rPr>
                <w:sz w:val="22"/>
                <w:szCs w:val="22"/>
              </w:rPr>
            </w:pPr>
            <w:r w:rsidRPr="005F3AA9">
              <w:rPr>
                <w:sz w:val="22"/>
                <w:szCs w:val="22"/>
              </w:rPr>
              <w:t>n.s.</w:t>
            </w:r>
          </w:p>
          <w:p w14:paraId="7D1D7134" w14:textId="7993F70A" w:rsidR="00C32A2A" w:rsidRPr="005F3AA9" w:rsidRDefault="00C32A2A" w:rsidP="00CB431A">
            <w:pPr>
              <w:rPr>
                <w:sz w:val="22"/>
                <w:szCs w:val="22"/>
              </w:rPr>
            </w:pPr>
            <w:r w:rsidRPr="005F3AA9">
              <w:rPr>
                <w:sz w:val="22"/>
                <w:szCs w:val="22"/>
              </w:rPr>
              <w:t>n.s.</w:t>
            </w:r>
          </w:p>
          <w:p w14:paraId="4CE00F9C" w14:textId="51F8D089" w:rsidR="00C32A2A" w:rsidRPr="005F3AA9" w:rsidRDefault="00C32A2A" w:rsidP="00CB431A">
            <w:pPr>
              <w:rPr>
                <w:sz w:val="22"/>
                <w:szCs w:val="22"/>
              </w:rPr>
            </w:pPr>
            <w:r w:rsidRPr="005F3AA9">
              <w:rPr>
                <w:sz w:val="22"/>
                <w:szCs w:val="22"/>
              </w:rPr>
              <w:t>n.s.</w:t>
            </w:r>
          </w:p>
        </w:tc>
        <w:tc>
          <w:tcPr>
            <w:tcW w:w="1655" w:type="dxa"/>
            <w:gridSpan w:val="2"/>
          </w:tcPr>
          <w:p w14:paraId="0F51D346" w14:textId="77777777" w:rsidR="00C32A2A" w:rsidRPr="005F3AA9" w:rsidRDefault="00C32A2A" w:rsidP="00CB431A">
            <w:pPr>
              <w:rPr>
                <w:sz w:val="22"/>
                <w:szCs w:val="22"/>
              </w:rPr>
            </w:pPr>
            <w:r w:rsidRPr="005F3AA9">
              <w:rPr>
                <w:sz w:val="22"/>
                <w:szCs w:val="22"/>
              </w:rPr>
              <w:t>Multiple linear regression,</w:t>
            </w:r>
          </w:p>
          <w:p w14:paraId="4AC3A9FD" w14:textId="42963BE0"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4F5D3257" w14:textId="2FD06D9F" w:rsidR="00C32A2A" w:rsidRPr="005F3AA9" w:rsidRDefault="00C32A2A" w:rsidP="00CB431A">
            <w:pPr>
              <w:rPr>
                <w:sz w:val="22"/>
                <w:szCs w:val="22"/>
              </w:rPr>
            </w:pPr>
            <w:r w:rsidRPr="005F3AA9">
              <w:rPr>
                <w:sz w:val="22"/>
                <w:szCs w:val="22"/>
              </w:rPr>
              <w:t>Yes</w:t>
            </w:r>
          </w:p>
        </w:tc>
        <w:tc>
          <w:tcPr>
            <w:tcW w:w="907" w:type="dxa"/>
          </w:tcPr>
          <w:p w14:paraId="45610EDE" w14:textId="51898496" w:rsidR="00C32A2A" w:rsidRPr="005F3AA9" w:rsidRDefault="00C32A2A" w:rsidP="00CB431A">
            <w:pPr>
              <w:rPr>
                <w:sz w:val="22"/>
                <w:szCs w:val="22"/>
              </w:rPr>
            </w:pPr>
            <w:r w:rsidRPr="005F3AA9">
              <w:rPr>
                <w:sz w:val="22"/>
                <w:szCs w:val="22"/>
              </w:rPr>
              <w:t>3</w:t>
            </w:r>
          </w:p>
        </w:tc>
      </w:tr>
      <w:tr w:rsidR="00CB431A" w:rsidRPr="005F3AA9" w14:paraId="630A0745" w14:textId="77777777" w:rsidTr="00346ACE">
        <w:tc>
          <w:tcPr>
            <w:tcW w:w="1776" w:type="dxa"/>
          </w:tcPr>
          <w:p w14:paraId="1F7DE9D7" w14:textId="386C2B2B" w:rsidR="00C32A2A" w:rsidRPr="005F3AA9" w:rsidRDefault="00C32A2A" w:rsidP="00CB431A">
            <w:pPr>
              <w:rPr>
                <w:sz w:val="22"/>
                <w:szCs w:val="22"/>
              </w:rPr>
            </w:pPr>
            <w:r w:rsidRPr="005F3AA9">
              <w:rPr>
                <w:sz w:val="22"/>
                <w:szCs w:val="22"/>
              </w:rPr>
              <w:t>Royo-Bordonada et al. 2003, Spain</w:t>
            </w:r>
            <w:r w:rsidRPr="005F3AA9">
              <w:rPr>
                <w:sz w:val="22"/>
                <w:szCs w:val="22"/>
              </w:rPr>
              <w:fldChar w:fldCharType="begin">
                <w:fldData xml:space="preserve">PEVuZE5vdGU+PENpdGU+PEF1dGhvcj5Sb3lvLUJvcmRvbmFkYTwvQXV0aG9yPjxZZWFyPjIwMDM8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M1Ny02NDwvcGFnZXM+PHZvbHVtZT4xMzwvdm9sdW1lPjxudW1iZXI+NjwvbnVtYmVy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Sb3lvLUJvcmRvbmFkYTwvQXV0aG9yPjxZZWFyPjIwMDM8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M1Ny02NDwvcGFnZXM+PHZvbHVtZT4xMzwvdm9sdW1lPjxudW1iZXI+NjwvbnVtYmVy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3]</w:t>
            </w:r>
            <w:r w:rsidRPr="005F3AA9">
              <w:rPr>
                <w:sz w:val="22"/>
                <w:szCs w:val="22"/>
              </w:rPr>
              <w:fldChar w:fldCharType="end"/>
            </w:r>
          </w:p>
        </w:tc>
        <w:tc>
          <w:tcPr>
            <w:tcW w:w="1811" w:type="dxa"/>
          </w:tcPr>
          <w:p w14:paraId="2C05E1B0" w14:textId="41ACAE9A" w:rsidR="00C32A2A" w:rsidRPr="005F3AA9" w:rsidRDefault="00C32A2A" w:rsidP="00CB431A">
            <w:pPr>
              <w:rPr>
                <w:sz w:val="22"/>
                <w:szCs w:val="22"/>
              </w:rPr>
            </w:pPr>
            <w:r w:rsidRPr="005F3AA9">
              <w:rPr>
                <w:sz w:val="22"/>
                <w:szCs w:val="22"/>
              </w:rPr>
              <w:t>n: 1112;</w:t>
            </w:r>
          </w:p>
          <w:p w14:paraId="78AFF786" w14:textId="77777777" w:rsidR="00C32A2A" w:rsidRPr="005F3AA9" w:rsidRDefault="00C32A2A" w:rsidP="00CB431A">
            <w:pPr>
              <w:rPr>
                <w:sz w:val="22"/>
                <w:szCs w:val="22"/>
              </w:rPr>
            </w:pPr>
            <w:r w:rsidRPr="005F3AA9">
              <w:rPr>
                <w:sz w:val="22"/>
                <w:szCs w:val="22"/>
              </w:rPr>
              <w:t>age: 6-7;</w:t>
            </w:r>
          </w:p>
          <w:p w14:paraId="3C80924E" w14:textId="294D643F" w:rsidR="00C32A2A" w:rsidRPr="005F3AA9" w:rsidRDefault="00C32A2A" w:rsidP="00CB431A">
            <w:pPr>
              <w:rPr>
                <w:sz w:val="22"/>
                <w:szCs w:val="22"/>
              </w:rPr>
            </w:pPr>
            <w:r w:rsidRPr="005F3AA9">
              <w:rPr>
                <w:sz w:val="22"/>
                <w:szCs w:val="22"/>
              </w:rPr>
              <w:t>female: 49.9%</w:t>
            </w:r>
          </w:p>
        </w:tc>
        <w:tc>
          <w:tcPr>
            <w:tcW w:w="1526" w:type="dxa"/>
          </w:tcPr>
          <w:p w14:paraId="2B7992D4" w14:textId="51675D07" w:rsidR="00C32A2A" w:rsidRPr="005F3AA9" w:rsidRDefault="00C32A2A" w:rsidP="00CB431A">
            <w:pPr>
              <w:rPr>
                <w:sz w:val="22"/>
                <w:szCs w:val="22"/>
              </w:rPr>
            </w:pPr>
            <w:r w:rsidRPr="005F3AA9">
              <w:rPr>
                <w:sz w:val="22"/>
                <w:szCs w:val="22"/>
              </w:rPr>
              <w:t>Cross-sectional</w:t>
            </w:r>
          </w:p>
        </w:tc>
        <w:tc>
          <w:tcPr>
            <w:tcW w:w="989" w:type="dxa"/>
          </w:tcPr>
          <w:p w14:paraId="72029658" w14:textId="0568A785" w:rsidR="00C32A2A" w:rsidRPr="005F3AA9" w:rsidRDefault="00C32A2A" w:rsidP="00CB431A">
            <w:pPr>
              <w:rPr>
                <w:sz w:val="22"/>
                <w:szCs w:val="22"/>
              </w:rPr>
            </w:pPr>
            <w:r w:rsidRPr="005F3AA9">
              <w:rPr>
                <w:sz w:val="22"/>
                <w:szCs w:val="22"/>
              </w:rPr>
              <w:t>FFQ</w:t>
            </w:r>
          </w:p>
        </w:tc>
        <w:tc>
          <w:tcPr>
            <w:tcW w:w="1413" w:type="dxa"/>
          </w:tcPr>
          <w:p w14:paraId="13B450FE" w14:textId="04D5D041" w:rsidR="00C32A2A" w:rsidRPr="005F3AA9" w:rsidRDefault="00C32A2A" w:rsidP="00CB431A">
            <w:pPr>
              <w:rPr>
                <w:sz w:val="22"/>
                <w:szCs w:val="22"/>
              </w:rPr>
            </w:pPr>
            <w:r w:rsidRPr="005F3AA9">
              <w:rPr>
                <w:sz w:val="22"/>
                <w:szCs w:val="22"/>
              </w:rPr>
              <w:t>Unknown</w:t>
            </w:r>
          </w:p>
        </w:tc>
        <w:tc>
          <w:tcPr>
            <w:tcW w:w="1356" w:type="dxa"/>
          </w:tcPr>
          <w:p w14:paraId="684EAB2C" w14:textId="508B8684" w:rsidR="00C32A2A" w:rsidRPr="005F3AA9" w:rsidRDefault="00C32A2A" w:rsidP="00CB431A">
            <w:pPr>
              <w:rPr>
                <w:sz w:val="22"/>
                <w:szCs w:val="22"/>
              </w:rPr>
            </w:pPr>
            <w:r w:rsidRPr="005F3AA9">
              <w:rPr>
                <w:sz w:val="22"/>
                <w:szCs w:val="22"/>
              </w:rPr>
              <w:t>no</w:t>
            </w:r>
          </w:p>
        </w:tc>
        <w:tc>
          <w:tcPr>
            <w:tcW w:w="2303" w:type="dxa"/>
          </w:tcPr>
          <w:p w14:paraId="2D09A4E8" w14:textId="1A0131C3" w:rsidR="00C32A2A" w:rsidRPr="005F3AA9" w:rsidRDefault="00C32A2A" w:rsidP="00CB431A">
            <w:pPr>
              <w:rPr>
                <w:sz w:val="22"/>
                <w:szCs w:val="22"/>
              </w:rPr>
            </w:pPr>
            <w:r w:rsidRPr="005F3AA9">
              <w:rPr>
                <w:sz w:val="22"/>
                <w:szCs w:val="22"/>
              </w:rPr>
              <w:t>“Dietary variety index”</w:t>
            </w:r>
          </w:p>
        </w:tc>
        <w:tc>
          <w:tcPr>
            <w:tcW w:w="1393" w:type="dxa"/>
          </w:tcPr>
          <w:p w14:paraId="66081DAA" w14:textId="0BFFDB9F" w:rsidR="00C32A2A" w:rsidRPr="005F3AA9" w:rsidRDefault="00C32A2A" w:rsidP="00CB431A">
            <w:pPr>
              <w:rPr>
                <w:sz w:val="22"/>
                <w:szCs w:val="22"/>
              </w:rPr>
            </w:pPr>
            <w:r w:rsidRPr="005F3AA9">
              <w:rPr>
                <w:sz w:val="22"/>
                <w:szCs w:val="22"/>
              </w:rPr>
              <w:t>n.s.</w:t>
            </w:r>
            <w:r w:rsidRPr="005F3AA9">
              <w:rPr>
                <w:sz w:val="22"/>
                <w:szCs w:val="22"/>
                <w:vertAlign w:val="superscript"/>
              </w:rPr>
              <w:t xml:space="preserve"> </w:t>
            </w:r>
          </w:p>
        </w:tc>
        <w:tc>
          <w:tcPr>
            <w:tcW w:w="1655" w:type="dxa"/>
            <w:gridSpan w:val="2"/>
          </w:tcPr>
          <w:p w14:paraId="0E68636B" w14:textId="77777777" w:rsidR="00C32A2A" w:rsidRPr="005F3AA9" w:rsidRDefault="00C32A2A" w:rsidP="00CB431A">
            <w:pPr>
              <w:rPr>
                <w:sz w:val="22"/>
                <w:szCs w:val="22"/>
              </w:rPr>
            </w:pPr>
            <w:r w:rsidRPr="005F3AA9">
              <w:rPr>
                <w:sz w:val="22"/>
                <w:szCs w:val="22"/>
              </w:rPr>
              <w:t xml:space="preserve">Partial correlation analysis, </w:t>
            </w:r>
          </w:p>
          <w:p w14:paraId="6066E43D" w14:textId="55BAB8E4" w:rsidR="00C32A2A" w:rsidRPr="005F3AA9" w:rsidRDefault="00C32A2A" w:rsidP="00CB431A">
            <w:pPr>
              <w:rPr>
                <w:sz w:val="22"/>
                <w:szCs w:val="22"/>
              </w:rPr>
            </w:pPr>
            <w:r w:rsidRPr="005F3AA9">
              <w:rPr>
                <w:sz w:val="22"/>
                <w:szCs w:val="22"/>
              </w:rPr>
              <w:t>Partial correlation coefficient</w:t>
            </w:r>
          </w:p>
        </w:tc>
        <w:tc>
          <w:tcPr>
            <w:tcW w:w="1358" w:type="dxa"/>
          </w:tcPr>
          <w:p w14:paraId="664EDE10" w14:textId="3E4932C3" w:rsidR="00C32A2A" w:rsidRPr="005F3AA9" w:rsidRDefault="00C32A2A" w:rsidP="00CB431A">
            <w:pPr>
              <w:rPr>
                <w:sz w:val="22"/>
                <w:szCs w:val="22"/>
              </w:rPr>
            </w:pPr>
            <w:r w:rsidRPr="005F3AA9">
              <w:rPr>
                <w:sz w:val="22"/>
                <w:szCs w:val="22"/>
              </w:rPr>
              <w:t>No</w:t>
            </w:r>
          </w:p>
        </w:tc>
        <w:tc>
          <w:tcPr>
            <w:tcW w:w="907" w:type="dxa"/>
          </w:tcPr>
          <w:p w14:paraId="7AA9E6D9" w14:textId="24BCD98F" w:rsidR="00C32A2A" w:rsidRPr="005F3AA9" w:rsidRDefault="00C32A2A" w:rsidP="00CB431A">
            <w:pPr>
              <w:rPr>
                <w:sz w:val="22"/>
                <w:szCs w:val="22"/>
              </w:rPr>
            </w:pPr>
            <w:r w:rsidRPr="005F3AA9">
              <w:rPr>
                <w:sz w:val="22"/>
                <w:szCs w:val="22"/>
              </w:rPr>
              <w:t>7</w:t>
            </w:r>
          </w:p>
        </w:tc>
      </w:tr>
      <w:tr w:rsidR="00CB431A" w:rsidRPr="005F3AA9" w14:paraId="77942B95" w14:textId="77777777" w:rsidTr="00346ACE">
        <w:tc>
          <w:tcPr>
            <w:tcW w:w="1776" w:type="dxa"/>
          </w:tcPr>
          <w:p w14:paraId="1817C912" w14:textId="0D87B02E" w:rsidR="00C32A2A" w:rsidRPr="005F3AA9" w:rsidRDefault="00C32A2A" w:rsidP="00CB431A">
            <w:pPr>
              <w:rPr>
                <w:sz w:val="22"/>
                <w:szCs w:val="22"/>
              </w:rPr>
            </w:pPr>
            <w:r w:rsidRPr="005F3AA9">
              <w:rPr>
                <w:sz w:val="22"/>
                <w:szCs w:val="22"/>
              </w:rPr>
              <w:t>Royo-Bordonada et al. 2006, Spain</w:t>
            </w:r>
            <w:r w:rsidRPr="005F3AA9">
              <w:rPr>
                <w:sz w:val="22"/>
                <w:szCs w:val="22"/>
              </w:rPr>
              <w:fldChar w:fldCharType="begin">
                <w:fldData xml:space="preserve">PEVuZE5vdGU+PENpdGU+PEF1dGhvcj5Sb3lvLUJvcmRvbmFkYTwvQXV0aG9yPjxZZWFyPjIwMDY8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QyOS0zNTwvcGFnZXM+PHZvbHVtZT45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Sb3lvLUJvcmRvbmFkYTwvQXV0aG9yPjxZZWFyPjIwMDY8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QyOS0zNTwvcGFnZXM+PHZvbHVtZT45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4]</w:t>
            </w:r>
            <w:r w:rsidRPr="005F3AA9">
              <w:rPr>
                <w:sz w:val="22"/>
                <w:szCs w:val="22"/>
              </w:rPr>
              <w:fldChar w:fldCharType="end"/>
            </w:r>
          </w:p>
        </w:tc>
        <w:tc>
          <w:tcPr>
            <w:tcW w:w="1811" w:type="dxa"/>
          </w:tcPr>
          <w:p w14:paraId="1EE22126" w14:textId="4DFA33D5" w:rsidR="00C32A2A" w:rsidRPr="005F3AA9" w:rsidRDefault="00C32A2A" w:rsidP="00CB431A">
            <w:pPr>
              <w:rPr>
                <w:sz w:val="22"/>
                <w:szCs w:val="22"/>
              </w:rPr>
            </w:pPr>
            <w:r w:rsidRPr="005F3AA9">
              <w:rPr>
                <w:sz w:val="22"/>
                <w:szCs w:val="22"/>
              </w:rPr>
              <w:t>n: 1112;</w:t>
            </w:r>
          </w:p>
          <w:p w14:paraId="641E7AC8" w14:textId="77777777" w:rsidR="00C32A2A" w:rsidRPr="005F3AA9" w:rsidRDefault="00C32A2A" w:rsidP="00CB431A">
            <w:pPr>
              <w:rPr>
                <w:sz w:val="22"/>
                <w:szCs w:val="22"/>
              </w:rPr>
            </w:pPr>
            <w:r w:rsidRPr="005F3AA9">
              <w:rPr>
                <w:sz w:val="22"/>
                <w:szCs w:val="22"/>
              </w:rPr>
              <w:t>age: 6-7;</w:t>
            </w:r>
          </w:p>
          <w:p w14:paraId="63897700" w14:textId="07CC9198" w:rsidR="00C32A2A" w:rsidRPr="005F3AA9" w:rsidRDefault="00C32A2A" w:rsidP="00CB431A">
            <w:pPr>
              <w:rPr>
                <w:sz w:val="22"/>
                <w:szCs w:val="22"/>
              </w:rPr>
            </w:pPr>
            <w:r w:rsidRPr="005F3AA9">
              <w:rPr>
                <w:sz w:val="22"/>
                <w:szCs w:val="22"/>
              </w:rPr>
              <w:t>female: 49.9%</w:t>
            </w:r>
          </w:p>
        </w:tc>
        <w:tc>
          <w:tcPr>
            <w:tcW w:w="1526" w:type="dxa"/>
          </w:tcPr>
          <w:p w14:paraId="2BA7356F" w14:textId="77E821A6" w:rsidR="00C32A2A" w:rsidRPr="005F3AA9" w:rsidRDefault="00C32A2A" w:rsidP="00CB431A">
            <w:pPr>
              <w:rPr>
                <w:sz w:val="22"/>
                <w:szCs w:val="22"/>
              </w:rPr>
            </w:pPr>
            <w:r w:rsidRPr="005F3AA9">
              <w:rPr>
                <w:sz w:val="22"/>
                <w:szCs w:val="22"/>
              </w:rPr>
              <w:t>Cross-sectional</w:t>
            </w:r>
          </w:p>
        </w:tc>
        <w:tc>
          <w:tcPr>
            <w:tcW w:w="989" w:type="dxa"/>
          </w:tcPr>
          <w:p w14:paraId="48B9B585" w14:textId="1F5FD951" w:rsidR="00C32A2A" w:rsidRPr="005F3AA9" w:rsidRDefault="00C32A2A" w:rsidP="00CB431A">
            <w:pPr>
              <w:rPr>
                <w:sz w:val="22"/>
                <w:szCs w:val="22"/>
              </w:rPr>
            </w:pPr>
            <w:r w:rsidRPr="005F3AA9">
              <w:rPr>
                <w:sz w:val="22"/>
                <w:szCs w:val="22"/>
              </w:rPr>
              <w:t>FFQ</w:t>
            </w:r>
          </w:p>
        </w:tc>
        <w:tc>
          <w:tcPr>
            <w:tcW w:w="1413" w:type="dxa"/>
          </w:tcPr>
          <w:p w14:paraId="512BB083" w14:textId="1FA107AF" w:rsidR="00C32A2A" w:rsidRPr="005F3AA9" w:rsidRDefault="00C32A2A" w:rsidP="00CB431A">
            <w:pPr>
              <w:rPr>
                <w:sz w:val="22"/>
                <w:szCs w:val="22"/>
              </w:rPr>
            </w:pPr>
            <w:r w:rsidRPr="005F3AA9">
              <w:rPr>
                <w:sz w:val="22"/>
                <w:szCs w:val="22"/>
              </w:rPr>
              <w:t>Unknown</w:t>
            </w:r>
          </w:p>
        </w:tc>
        <w:tc>
          <w:tcPr>
            <w:tcW w:w="1356" w:type="dxa"/>
          </w:tcPr>
          <w:p w14:paraId="17759320" w14:textId="0793EE5A" w:rsidR="00C32A2A" w:rsidRPr="005F3AA9" w:rsidRDefault="00C32A2A" w:rsidP="00CB431A">
            <w:pPr>
              <w:rPr>
                <w:sz w:val="22"/>
                <w:szCs w:val="22"/>
              </w:rPr>
            </w:pPr>
            <w:r w:rsidRPr="005F3AA9">
              <w:rPr>
                <w:sz w:val="22"/>
                <w:szCs w:val="22"/>
              </w:rPr>
              <w:t>no</w:t>
            </w:r>
          </w:p>
        </w:tc>
        <w:tc>
          <w:tcPr>
            <w:tcW w:w="2303" w:type="dxa"/>
          </w:tcPr>
          <w:p w14:paraId="1499E401" w14:textId="11A1B88F" w:rsidR="00C32A2A" w:rsidRPr="005F3AA9" w:rsidRDefault="00C32A2A" w:rsidP="00CB431A">
            <w:pPr>
              <w:rPr>
                <w:sz w:val="22"/>
                <w:szCs w:val="22"/>
              </w:rPr>
            </w:pPr>
            <w:r w:rsidRPr="005F3AA9">
              <w:rPr>
                <w:sz w:val="22"/>
                <w:szCs w:val="22"/>
              </w:rPr>
              <w:t>SFA</w:t>
            </w:r>
          </w:p>
        </w:tc>
        <w:tc>
          <w:tcPr>
            <w:tcW w:w="1393" w:type="dxa"/>
          </w:tcPr>
          <w:p w14:paraId="6ECCC8BC" w14:textId="71990CF2"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7753E56E" w14:textId="77777777" w:rsidR="00C32A2A" w:rsidRPr="005F3AA9" w:rsidRDefault="00C32A2A" w:rsidP="00CB431A">
            <w:pPr>
              <w:rPr>
                <w:sz w:val="22"/>
                <w:szCs w:val="22"/>
              </w:rPr>
            </w:pPr>
            <w:r w:rsidRPr="005F3AA9">
              <w:rPr>
                <w:sz w:val="22"/>
                <w:szCs w:val="22"/>
              </w:rPr>
              <w:t xml:space="preserve">T-test, </w:t>
            </w:r>
          </w:p>
          <w:p w14:paraId="413DD459" w14:textId="6895AEA9" w:rsidR="00C32A2A" w:rsidRPr="005F3AA9" w:rsidRDefault="00C32A2A" w:rsidP="00CB431A">
            <w:pPr>
              <w:rPr>
                <w:sz w:val="22"/>
                <w:szCs w:val="22"/>
              </w:rPr>
            </w:pPr>
            <w:r w:rsidRPr="005F3AA9">
              <w:rPr>
                <w:sz w:val="22"/>
                <w:szCs w:val="22"/>
              </w:rPr>
              <w:t>Mean</w:t>
            </w:r>
          </w:p>
        </w:tc>
        <w:tc>
          <w:tcPr>
            <w:tcW w:w="1358" w:type="dxa"/>
          </w:tcPr>
          <w:p w14:paraId="7C084481" w14:textId="228FF12C" w:rsidR="00C32A2A" w:rsidRPr="005F3AA9" w:rsidRDefault="00C32A2A" w:rsidP="00CB431A">
            <w:pPr>
              <w:rPr>
                <w:sz w:val="22"/>
                <w:szCs w:val="22"/>
              </w:rPr>
            </w:pPr>
            <w:r w:rsidRPr="005F3AA9">
              <w:rPr>
                <w:sz w:val="22"/>
                <w:szCs w:val="22"/>
              </w:rPr>
              <w:t>Yes</w:t>
            </w:r>
          </w:p>
        </w:tc>
        <w:tc>
          <w:tcPr>
            <w:tcW w:w="907" w:type="dxa"/>
          </w:tcPr>
          <w:p w14:paraId="6438F176" w14:textId="50FE14F6" w:rsidR="00C32A2A" w:rsidRPr="005F3AA9" w:rsidRDefault="00C32A2A" w:rsidP="00CB431A">
            <w:pPr>
              <w:rPr>
                <w:sz w:val="22"/>
                <w:szCs w:val="22"/>
              </w:rPr>
            </w:pPr>
            <w:r w:rsidRPr="005F3AA9">
              <w:rPr>
                <w:sz w:val="22"/>
                <w:szCs w:val="22"/>
              </w:rPr>
              <w:t>7</w:t>
            </w:r>
          </w:p>
        </w:tc>
      </w:tr>
      <w:tr w:rsidR="00CB431A" w:rsidRPr="005F3AA9" w14:paraId="652A6ABE" w14:textId="77777777" w:rsidTr="00346ACE">
        <w:tc>
          <w:tcPr>
            <w:tcW w:w="1776" w:type="dxa"/>
          </w:tcPr>
          <w:p w14:paraId="693A26AC" w14:textId="74B47CB2" w:rsidR="00C32A2A" w:rsidRPr="005F3AA9" w:rsidRDefault="00C32A2A" w:rsidP="00CB431A">
            <w:pPr>
              <w:rPr>
                <w:b/>
                <w:sz w:val="22"/>
                <w:szCs w:val="22"/>
              </w:rPr>
            </w:pPr>
            <w:r w:rsidRPr="005F3AA9">
              <w:rPr>
                <w:sz w:val="22"/>
                <w:szCs w:val="22"/>
              </w:rPr>
              <w:t>Sanchez-Bayle et al. 2008, Spain</w:t>
            </w:r>
            <w:r w:rsidRPr="005F3AA9">
              <w:rPr>
                <w:sz w:val="22"/>
                <w:szCs w:val="22"/>
              </w:rPr>
              <w:fldChar w:fldCharType="begin">
                <w:fldData xml:space="preserve">PEVuZE5vdGU+PENpdGU+PEF1dGhvcj5TYW5jaGV6LUJheWxlPC9BdXRob3I+PFllYXI+MjAwODwv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TYW5jaGV6LUJheWxlPC9BdXRob3I+PFllYXI+MjAwODwv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5]</w:t>
            </w:r>
            <w:r w:rsidRPr="005F3AA9">
              <w:rPr>
                <w:sz w:val="22"/>
                <w:szCs w:val="22"/>
              </w:rPr>
              <w:fldChar w:fldCharType="end"/>
            </w:r>
          </w:p>
        </w:tc>
        <w:tc>
          <w:tcPr>
            <w:tcW w:w="1811" w:type="dxa"/>
          </w:tcPr>
          <w:p w14:paraId="62685EF2" w14:textId="12A35463" w:rsidR="00C32A2A" w:rsidRPr="005F3AA9" w:rsidRDefault="00C32A2A" w:rsidP="00CB431A">
            <w:pPr>
              <w:rPr>
                <w:sz w:val="22"/>
                <w:szCs w:val="22"/>
              </w:rPr>
            </w:pPr>
            <w:r w:rsidRPr="005F3AA9">
              <w:rPr>
                <w:sz w:val="22"/>
                <w:szCs w:val="22"/>
              </w:rPr>
              <w:t>n: 673;</w:t>
            </w:r>
          </w:p>
          <w:p w14:paraId="590F48B2" w14:textId="77777777" w:rsidR="00C32A2A" w:rsidRPr="005F3AA9" w:rsidRDefault="00C32A2A" w:rsidP="00CB431A">
            <w:pPr>
              <w:rPr>
                <w:sz w:val="22"/>
                <w:szCs w:val="22"/>
              </w:rPr>
            </w:pPr>
            <w:r w:rsidRPr="005F3AA9">
              <w:rPr>
                <w:sz w:val="22"/>
                <w:szCs w:val="22"/>
              </w:rPr>
              <w:t>age: 6;</w:t>
            </w:r>
          </w:p>
          <w:p w14:paraId="76EA937C" w14:textId="208F9ECC" w:rsidR="00C32A2A" w:rsidRPr="005F3AA9" w:rsidRDefault="00C32A2A" w:rsidP="00CB431A">
            <w:pPr>
              <w:rPr>
                <w:sz w:val="22"/>
                <w:szCs w:val="22"/>
              </w:rPr>
            </w:pPr>
            <w:r w:rsidRPr="005F3AA9">
              <w:rPr>
                <w:sz w:val="22"/>
                <w:szCs w:val="22"/>
              </w:rPr>
              <w:t>female: 47.7%</w:t>
            </w:r>
          </w:p>
        </w:tc>
        <w:tc>
          <w:tcPr>
            <w:tcW w:w="1526" w:type="dxa"/>
          </w:tcPr>
          <w:p w14:paraId="2028F7AE" w14:textId="47FC8931" w:rsidR="00C32A2A" w:rsidRPr="005F3AA9" w:rsidRDefault="00C32A2A" w:rsidP="00CB431A">
            <w:pPr>
              <w:rPr>
                <w:sz w:val="22"/>
                <w:szCs w:val="22"/>
              </w:rPr>
            </w:pPr>
            <w:r w:rsidRPr="005F3AA9">
              <w:rPr>
                <w:sz w:val="22"/>
                <w:szCs w:val="22"/>
              </w:rPr>
              <w:t>Cross-sectional</w:t>
            </w:r>
          </w:p>
        </w:tc>
        <w:tc>
          <w:tcPr>
            <w:tcW w:w="989" w:type="dxa"/>
          </w:tcPr>
          <w:p w14:paraId="5EB29CF6" w14:textId="3E2803C1" w:rsidR="00C32A2A" w:rsidRPr="005F3AA9" w:rsidRDefault="00C32A2A" w:rsidP="00CB431A">
            <w:pPr>
              <w:rPr>
                <w:sz w:val="22"/>
                <w:szCs w:val="22"/>
              </w:rPr>
            </w:pPr>
            <w:r w:rsidRPr="005F3AA9">
              <w:rPr>
                <w:sz w:val="22"/>
                <w:szCs w:val="22"/>
              </w:rPr>
              <w:t>24h recall</w:t>
            </w:r>
          </w:p>
        </w:tc>
        <w:tc>
          <w:tcPr>
            <w:tcW w:w="1413" w:type="dxa"/>
          </w:tcPr>
          <w:p w14:paraId="13919656" w14:textId="6798CC43" w:rsidR="00C32A2A" w:rsidRPr="005F3AA9" w:rsidRDefault="00C32A2A" w:rsidP="00CB431A">
            <w:pPr>
              <w:rPr>
                <w:sz w:val="22"/>
                <w:szCs w:val="22"/>
              </w:rPr>
            </w:pPr>
            <w:r w:rsidRPr="005F3AA9">
              <w:rPr>
                <w:sz w:val="22"/>
                <w:szCs w:val="22"/>
              </w:rPr>
              <w:t>Unknown</w:t>
            </w:r>
          </w:p>
        </w:tc>
        <w:tc>
          <w:tcPr>
            <w:tcW w:w="1356" w:type="dxa"/>
          </w:tcPr>
          <w:p w14:paraId="053C5F8A" w14:textId="141F65D0" w:rsidR="00C32A2A" w:rsidRPr="005F3AA9" w:rsidRDefault="00C32A2A" w:rsidP="00CB431A">
            <w:pPr>
              <w:rPr>
                <w:sz w:val="22"/>
                <w:szCs w:val="22"/>
              </w:rPr>
            </w:pPr>
            <w:r w:rsidRPr="005F3AA9">
              <w:rPr>
                <w:sz w:val="22"/>
                <w:szCs w:val="22"/>
              </w:rPr>
              <w:t>no</w:t>
            </w:r>
          </w:p>
        </w:tc>
        <w:tc>
          <w:tcPr>
            <w:tcW w:w="2303" w:type="dxa"/>
          </w:tcPr>
          <w:p w14:paraId="6CD719AB" w14:textId="77777777" w:rsidR="002B236D" w:rsidRPr="005F3AA9" w:rsidRDefault="002B236D" w:rsidP="002B236D">
            <w:pPr>
              <w:rPr>
                <w:sz w:val="22"/>
                <w:szCs w:val="22"/>
              </w:rPr>
            </w:pPr>
            <w:r>
              <w:rPr>
                <w:sz w:val="22"/>
                <w:szCs w:val="22"/>
              </w:rPr>
              <w:t>Fat</w:t>
            </w:r>
          </w:p>
          <w:p w14:paraId="7FFC0049" w14:textId="77777777" w:rsidR="00C32A2A" w:rsidRPr="005F3AA9" w:rsidRDefault="00C32A2A" w:rsidP="00CB431A">
            <w:pPr>
              <w:rPr>
                <w:sz w:val="22"/>
                <w:szCs w:val="22"/>
              </w:rPr>
            </w:pPr>
            <w:r w:rsidRPr="005F3AA9">
              <w:rPr>
                <w:sz w:val="22"/>
                <w:szCs w:val="22"/>
              </w:rPr>
              <w:t>SFA</w:t>
            </w:r>
          </w:p>
          <w:p w14:paraId="01A3E02B" w14:textId="77777777" w:rsidR="00C32A2A" w:rsidRPr="005F3AA9" w:rsidRDefault="00C32A2A" w:rsidP="00CB431A">
            <w:pPr>
              <w:rPr>
                <w:sz w:val="22"/>
                <w:szCs w:val="22"/>
              </w:rPr>
            </w:pPr>
            <w:r w:rsidRPr="005F3AA9">
              <w:rPr>
                <w:sz w:val="22"/>
                <w:szCs w:val="22"/>
              </w:rPr>
              <w:t>MUFA</w:t>
            </w:r>
          </w:p>
          <w:p w14:paraId="06DB779D" w14:textId="77777777" w:rsidR="00C32A2A" w:rsidRPr="005F3AA9" w:rsidRDefault="00C32A2A" w:rsidP="00CB431A">
            <w:pPr>
              <w:rPr>
                <w:sz w:val="22"/>
                <w:szCs w:val="22"/>
              </w:rPr>
            </w:pPr>
            <w:r w:rsidRPr="005F3AA9">
              <w:rPr>
                <w:sz w:val="22"/>
                <w:szCs w:val="22"/>
              </w:rPr>
              <w:t>PUFA</w:t>
            </w:r>
          </w:p>
          <w:p w14:paraId="2C887909" w14:textId="77777777" w:rsidR="00C32A2A" w:rsidRPr="005F3AA9" w:rsidRDefault="00C32A2A" w:rsidP="00CB431A">
            <w:pPr>
              <w:rPr>
                <w:sz w:val="22"/>
                <w:szCs w:val="22"/>
              </w:rPr>
            </w:pPr>
            <w:r w:rsidRPr="005F3AA9">
              <w:rPr>
                <w:sz w:val="22"/>
                <w:szCs w:val="22"/>
              </w:rPr>
              <w:t>Carbohydrates</w:t>
            </w:r>
          </w:p>
          <w:p w14:paraId="7829E042" w14:textId="0D23E4C7" w:rsidR="00C32A2A" w:rsidRPr="005F3AA9" w:rsidRDefault="00C32A2A" w:rsidP="00CB431A">
            <w:pPr>
              <w:rPr>
                <w:sz w:val="22"/>
                <w:szCs w:val="22"/>
              </w:rPr>
            </w:pPr>
            <w:r w:rsidRPr="005F3AA9">
              <w:rPr>
                <w:sz w:val="22"/>
                <w:szCs w:val="22"/>
              </w:rPr>
              <w:t>Proteins</w:t>
            </w:r>
          </w:p>
        </w:tc>
        <w:tc>
          <w:tcPr>
            <w:tcW w:w="1393" w:type="dxa"/>
          </w:tcPr>
          <w:p w14:paraId="2E2F80C5" w14:textId="03F64F3B" w:rsidR="00C32A2A" w:rsidRPr="005F3AA9" w:rsidRDefault="00C32A2A" w:rsidP="00CB431A">
            <w:pPr>
              <w:rPr>
                <w:sz w:val="22"/>
                <w:szCs w:val="22"/>
              </w:rPr>
            </w:pPr>
            <w:r w:rsidRPr="005F3AA9">
              <w:rPr>
                <w:sz w:val="22"/>
                <w:szCs w:val="22"/>
              </w:rPr>
              <w:t>positive**</w:t>
            </w:r>
            <w:r w:rsidRPr="005F3AA9">
              <w:rPr>
                <w:sz w:val="22"/>
                <w:szCs w:val="22"/>
                <w:vertAlign w:val="superscript"/>
              </w:rPr>
              <w:t xml:space="preserve"> a</w:t>
            </w:r>
          </w:p>
          <w:p w14:paraId="6F6BDE6E" w14:textId="1B4A3392"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p w14:paraId="127B5D08" w14:textId="08A9372B"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p w14:paraId="776404B2" w14:textId="5EB618E7"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p w14:paraId="531512B4" w14:textId="0AE63D2C" w:rsidR="00C32A2A" w:rsidRPr="005F3AA9" w:rsidRDefault="00C32A2A" w:rsidP="00CB431A">
            <w:pPr>
              <w:rPr>
                <w:sz w:val="22"/>
                <w:szCs w:val="22"/>
              </w:rPr>
            </w:pPr>
            <w:r w:rsidRPr="005F3AA9">
              <w:rPr>
                <w:sz w:val="22"/>
                <w:szCs w:val="22"/>
              </w:rPr>
              <w:t>negative*</w:t>
            </w:r>
            <w:r w:rsidRPr="005F3AA9">
              <w:rPr>
                <w:sz w:val="22"/>
                <w:szCs w:val="22"/>
                <w:vertAlign w:val="superscript"/>
              </w:rPr>
              <w:t xml:space="preserve"> a</w:t>
            </w:r>
          </w:p>
          <w:p w14:paraId="798D4DD7" w14:textId="3DC58000" w:rsidR="00C32A2A" w:rsidRPr="005F3AA9" w:rsidRDefault="00C32A2A" w:rsidP="00CB431A">
            <w:pPr>
              <w:rPr>
                <w:b/>
                <w:sz w:val="22"/>
                <w:szCs w:val="22"/>
              </w:rPr>
            </w:pPr>
            <w:r w:rsidRPr="005F3AA9">
              <w:rPr>
                <w:sz w:val="22"/>
                <w:szCs w:val="22"/>
              </w:rPr>
              <w:t>n.s.</w:t>
            </w:r>
            <w:r w:rsidRPr="005F3AA9">
              <w:rPr>
                <w:sz w:val="22"/>
                <w:szCs w:val="22"/>
                <w:vertAlign w:val="superscript"/>
              </w:rPr>
              <w:t xml:space="preserve"> a</w:t>
            </w:r>
          </w:p>
        </w:tc>
        <w:tc>
          <w:tcPr>
            <w:tcW w:w="1655" w:type="dxa"/>
            <w:gridSpan w:val="2"/>
          </w:tcPr>
          <w:p w14:paraId="1883C636" w14:textId="77777777" w:rsidR="00C32A2A" w:rsidRPr="005F3AA9" w:rsidRDefault="00C32A2A" w:rsidP="00CB431A">
            <w:pPr>
              <w:rPr>
                <w:sz w:val="22"/>
                <w:szCs w:val="22"/>
              </w:rPr>
            </w:pPr>
            <w:r w:rsidRPr="005F3AA9">
              <w:rPr>
                <w:sz w:val="22"/>
                <w:szCs w:val="22"/>
              </w:rPr>
              <w:t xml:space="preserve">ANOVA, </w:t>
            </w:r>
          </w:p>
          <w:p w14:paraId="3CF039B3" w14:textId="1257C42F" w:rsidR="00C32A2A" w:rsidRPr="005F3AA9" w:rsidRDefault="00C32A2A" w:rsidP="00CB431A">
            <w:pPr>
              <w:rPr>
                <w:sz w:val="22"/>
                <w:szCs w:val="22"/>
              </w:rPr>
            </w:pPr>
            <w:r w:rsidRPr="005F3AA9">
              <w:rPr>
                <w:sz w:val="22"/>
                <w:szCs w:val="22"/>
              </w:rPr>
              <w:t>Differences in means</w:t>
            </w:r>
          </w:p>
        </w:tc>
        <w:tc>
          <w:tcPr>
            <w:tcW w:w="1358" w:type="dxa"/>
          </w:tcPr>
          <w:p w14:paraId="66E266F6" w14:textId="7425C238" w:rsidR="00C32A2A" w:rsidRPr="005F3AA9" w:rsidRDefault="00C32A2A" w:rsidP="00CB431A">
            <w:pPr>
              <w:rPr>
                <w:sz w:val="22"/>
                <w:szCs w:val="22"/>
              </w:rPr>
            </w:pPr>
            <w:r w:rsidRPr="005F3AA9">
              <w:rPr>
                <w:sz w:val="22"/>
                <w:szCs w:val="22"/>
              </w:rPr>
              <w:t>Unknown</w:t>
            </w:r>
          </w:p>
        </w:tc>
        <w:tc>
          <w:tcPr>
            <w:tcW w:w="907" w:type="dxa"/>
          </w:tcPr>
          <w:p w14:paraId="1694CA87" w14:textId="0EAD951E" w:rsidR="00C32A2A" w:rsidRPr="005F3AA9" w:rsidRDefault="00C32A2A" w:rsidP="00CB431A">
            <w:pPr>
              <w:rPr>
                <w:sz w:val="22"/>
                <w:szCs w:val="22"/>
              </w:rPr>
            </w:pPr>
            <w:r w:rsidRPr="005F3AA9">
              <w:rPr>
                <w:sz w:val="22"/>
                <w:szCs w:val="22"/>
              </w:rPr>
              <w:t>3</w:t>
            </w:r>
          </w:p>
        </w:tc>
      </w:tr>
      <w:tr w:rsidR="00CB431A" w:rsidRPr="005F3AA9" w14:paraId="62614678" w14:textId="77777777" w:rsidTr="00346ACE">
        <w:tc>
          <w:tcPr>
            <w:tcW w:w="1776" w:type="dxa"/>
          </w:tcPr>
          <w:p w14:paraId="402DB5BF" w14:textId="3F10C909" w:rsidR="00C32A2A" w:rsidRPr="005F3AA9" w:rsidRDefault="00C32A2A" w:rsidP="00CB431A">
            <w:pPr>
              <w:rPr>
                <w:b/>
                <w:sz w:val="22"/>
                <w:szCs w:val="22"/>
              </w:rPr>
            </w:pPr>
            <w:r w:rsidRPr="005F3AA9">
              <w:rPr>
                <w:sz w:val="22"/>
                <w:szCs w:val="22"/>
              </w:rPr>
              <w:t>Scaglioni et al. 2004, Italy</w: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6]</w:t>
            </w:r>
            <w:r w:rsidRPr="005F3AA9">
              <w:rPr>
                <w:sz w:val="22"/>
                <w:szCs w:val="22"/>
              </w:rPr>
              <w:fldChar w:fldCharType="end"/>
            </w:r>
          </w:p>
        </w:tc>
        <w:tc>
          <w:tcPr>
            <w:tcW w:w="1811" w:type="dxa"/>
          </w:tcPr>
          <w:p w14:paraId="3044FD29" w14:textId="1CB3A2FA" w:rsidR="00C32A2A" w:rsidRPr="005F3AA9" w:rsidRDefault="00C32A2A" w:rsidP="00CB431A">
            <w:pPr>
              <w:rPr>
                <w:sz w:val="22"/>
                <w:szCs w:val="22"/>
              </w:rPr>
            </w:pPr>
            <w:r w:rsidRPr="005F3AA9">
              <w:rPr>
                <w:sz w:val="22"/>
                <w:szCs w:val="22"/>
              </w:rPr>
              <w:t>n: 105;</w:t>
            </w:r>
          </w:p>
          <w:p w14:paraId="61B0E58F" w14:textId="47BA93D7" w:rsidR="00C32A2A" w:rsidRPr="005F3AA9" w:rsidRDefault="00C32A2A" w:rsidP="00CB431A">
            <w:pPr>
              <w:rPr>
                <w:sz w:val="22"/>
                <w:szCs w:val="22"/>
              </w:rPr>
            </w:pPr>
            <w:r w:rsidRPr="005F3AA9">
              <w:rPr>
                <w:sz w:val="22"/>
                <w:szCs w:val="22"/>
              </w:rPr>
              <w:t>age: 8;</w:t>
            </w:r>
          </w:p>
          <w:p w14:paraId="34A235BB" w14:textId="32801EBF" w:rsidR="00C32A2A" w:rsidRPr="005F3AA9" w:rsidRDefault="00C32A2A" w:rsidP="00CB431A">
            <w:pPr>
              <w:rPr>
                <w:sz w:val="22"/>
                <w:szCs w:val="22"/>
              </w:rPr>
            </w:pPr>
            <w:r w:rsidRPr="005F3AA9">
              <w:rPr>
                <w:sz w:val="22"/>
                <w:szCs w:val="22"/>
              </w:rPr>
              <w:t>female: 41.0%</w:t>
            </w:r>
          </w:p>
        </w:tc>
        <w:tc>
          <w:tcPr>
            <w:tcW w:w="1526" w:type="dxa"/>
          </w:tcPr>
          <w:p w14:paraId="4DF41C80" w14:textId="381A4CA8" w:rsidR="00C32A2A" w:rsidRPr="005F3AA9" w:rsidRDefault="00C32A2A" w:rsidP="00CB431A">
            <w:pPr>
              <w:rPr>
                <w:sz w:val="22"/>
                <w:szCs w:val="22"/>
              </w:rPr>
            </w:pPr>
            <w:r w:rsidRPr="005F3AA9">
              <w:rPr>
                <w:sz w:val="22"/>
                <w:szCs w:val="22"/>
              </w:rPr>
              <w:t>Cross-sectional</w:t>
            </w:r>
          </w:p>
        </w:tc>
        <w:tc>
          <w:tcPr>
            <w:tcW w:w="989" w:type="dxa"/>
          </w:tcPr>
          <w:p w14:paraId="21DE6E4C" w14:textId="77777777" w:rsidR="00C32A2A" w:rsidRPr="005F3AA9" w:rsidRDefault="00C32A2A" w:rsidP="00CB431A">
            <w:pPr>
              <w:rPr>
                <w:sz w:val="22"/>
                <w:szCs w:val="22"/>
              </w:rPr>
            </w:pPr>
            <w:r w:rsidRPr="005F3AA9">
              <w:rPr>
                <w:sz w:val="22"/>
                <w:szCs w:val="22"/>
              </w:rPr>
              <w:t xml:space="preserve">FFQ; </w:t>
            </w:r>
          </w:p>
          <w:p w14:paraId="28F644FA" w14:textId="6D3A170C" w:rsidR="00C32A2A" w:rsidRPr="005F3AA9" w:rsidRDefault="00C32A2A" w:rsidP="00CB431A">
            <w:pPr>
              <w:rPr>
                <w:sz w:val="22"/>
                <w:szCs w:val="22"/>
              </w:rPr>
            </w:pPr>
            <w:r w:rsidRPr="005F3AA9">
              <w:rPr>
                <w:sz w:val="22"/>
                <w:szCs w:val="22"/>
              </w:rPr>
              <w:t>24h recall</w:t>
            </w:r>
          </w:p>
        </w:tc>
        <w:tc>
          <w:tcPr>
            <w:tcW w:w="1413" w:type="dxa"/>
          </w:tcPr>
          <w:p w14:paraId="0306C58C" w14:textId="06F2068A" w:rsidR="00C32A2A" w:rsidRPr="005F3AA9" w:rsidRDefault="00C32A2A" w:rsidP="00CB431A">
            <w:pPr>
              <w:rPr>
                <w:sz w:val="22"/>
                <w:szCs w:val="22"/>
              </w:rPr>
            </w:pPr>
            <w:r w:rsidRPr="005F3AA9">
              <w:rPr>
                <w:sz w:val="22"/>
                <w:szCs w:val="22"/>
              </w:rPr>
              <w:t>Unknown</w:t>
            </w:r>
          </w:p>
        </w:tc>
        <w:tc>
          <w:tcPr>
            <w:tcW w:w="1356" w:type="dxa"/>
          </w:tcPr>
          <w:p w14:paraId="0AC0E292" w14:textId="53411671" w:rsidR="00C32A2A" w:rsidRPr="005F3AA9" w:rsidRDefault="00C32A2A" w:rsidP="00CB431A">
            <w:pPr>
              <w:rPr>
                <w:sz w:val="22"/>
                <w:szCs w:val="22"/>
              </w:rPr>
            </w:pPr>
            <w:r w:rsidRPr="005F3AA9">
              <w:rPr>
                <w:sz w:val="22"/>
                <w:szCs w:val="22"/>
              </w:rPr>
              <w:t>no</w:t>
            </w:r>
          </w:p>
        </w:tc>
        <w:tc>
          <w:tcPr>
            <w:tcW w:w="2303" w:type="dxa"/>
          </w:tcPr>
          <w:p w14:paraId="24C0B3E9" w14:textId="5F1083FE" w:rsidR="00C32A2A" w:rsidRPr="005F3AA9" w:rsidRDefault="00C32A2A" w:rsidP="00CB431A">
            <w:pPr>
              <w:rPr>
                <w:sz w:val="22"/>
                <w:szCs w:val="22"/>
              </w:rPr>
            </w:pPr>
            <w:r w:rsidRPr="005F3AA9">
              <w:rPr>
                <w:sz w:val="22"/>
                <w:szCs w:val="22"/>
              </w:rPr>
              <w:t>High pasta, low red meat vs. Low pasta, high red meat</w:t>
            </w:r>
          </w:p>
        </w:tc>
        <w:tc>
          <w:tcPr>
            <w:tcW w:w="1393" w:type="dxa"/>
          </w:tcPr>
          <w:p w14:paraId="0FC2C651" w14:textId="1B4FD805" w:rsidR="00C32A2A" w:rsidRPr="005F3AA9" w:rsidRDefault="00C32A2A" w:rsidP="00CB431A">
            <w:pPr>
              <w:rPr>
                <w:b/>
                <w:sz w:val="22"/>
                <w:szCs w:val="22"/>
              </w:rPr>
            </w:pPr>
            <w:r w:rsidRPr="005F3AA9">
              <w:rPr>
                <w:sz w:val="22"/>
                <w:szCs w:val="22"/>
              </w:rPr>
              <w:t>n.s.</w:t>
            </w:r>
          </w:p>
        </w:tc>
        <w:tc>
          <w:tcPr>
            <w:tcW w:w="1655" w:type="dxa"/>
            <w:gridSpan w:val="2"/>
          </w:tcPr>
          <w:p w14:paraId="3E3ECEA5" w14:textId="6E2F9D0E" w:rsidR="00C32A2A" w:rsidRPr="005F3AA9" w:rsidRDefault="00C32A2A" w:rsidP="00CB431A">
            <w:pPr>
              <w:rPr>
                <w:sz w:val="22"/>
                <w:szCs w:val="22"/>
              </w:rPr>
            </w:pPr>
            <w:r w:rsidRPr="005F3AA9">
              <w:rPr>
                <w:sz w:val="22"/>
                <w:szCs w:val="22"/>
              </w:rPr>
              <w:t>Mann-Whitney U test, Mean</w:t>
            </w:r>
          </w:p>
        </w:tc>
        <w:tc>
          <w:tcPr>
            <w:tcW w:w="1358" w:type="dxa"/>
          </w:tcPr>
          <w:p w14:paraId="0A8A52C8" w14:textId="358D408C" w:rsidR="00C32A2A" w:rsidRPr="005F3AA9" w:rsidRDefault="00C32A2A" w:rsidP="00CB431A">
            <w:pPr>
              <w:rPr>
                <w:sz w:val="22"/>
                <w:szCs w:val="22"/>
              </w:rPr>
            </w:pPr>
            <w:r w:rsidRPr="005F3AA9">
              <w:rPr>
                <w:sz w:val="22"/>
                <w:szCs w:val="22"/>
              </w:rPr>
              <w:t>Unknown</w:t>
            </w:r>
          </w:p>
        </w:tc>
        <w:tc>
          <w:tcPr>
            <w:tcW w:w="907" w:type="dxa"/>
          </w:tcPr>
          <w:p w14:paraId="77967707" w14:textId="33A91986" w:rsidR="00C32A2A" w:rsidRPr="005F3AA9" w:rsidRDefault="00C32A2A" w:rsidP="00CB431A">
            <w:pPr>
              <w:rPr>
                <w:sz w:val="22"/>
                <w:szCs w:val="22"/>
              </w:rPr>
            </w:pPr>
            <w:r w:rsidRPr="005F3AA9">
              <w:rPr>
                <w:sz w:val="22"/>
                <w:szCs w:val="22"/>
              </w:rPr>
              <w:t>2</w:t>
            </w:r>
          </w:p>
        </w:tc>
      </w:tr>
      <w:tr w:rsidR="00CB431A" w:rsidRPr="005F3AA9" w14:paraId="7AB9A951" w14:textId="77777777" w:rsidTr="00346ACE">
        <w:tc>
          <w:tcPr>
            <w:tcW w:w="1776" w:type="dxa"/>
          </w:tcPr>
          <w:p w14:paraId="0966B484" w14:textId="6C16280E" w:rsidR="00C32A2A" w:rsidRPr="005F3AA9" w:rsidRDefault="00C32A2A" w:rsidP="00CB431A">
            <w:pPr>
              <w:rPr>
                <w:sz w:val="22"/>
                <w:szCs w:val="22"/>
              </w:rPr>
            </w:pPr>
            <w:r w:rsidRPr="005F3AA9">
              <w:rPr>
                <w:sz w:val="22"/>
                <w:szCs w:val="22"/>
              </w:rPr>
              <w:t>Shang et al. 2012, China</w: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7]</w:t>
            </w:r>
            <w:r w:rsidRPr="005F3AA9">
              <w:rPr>
                <w:sz w:val="22"/>
                <w:szCs w:val="22"/>
              </w:rPr>
              <w:fldChar w:fldCharType="end"/>
            </w:r>
          </w:p>
        </w:tc>
        <w:tc>
          <w:tcPr>
            <w:tcW w:w="1811" w:type="dxa"/>
          </w:tcPr>
          <w:p w14:paraId="3F61519C" w14:textId="3F500BF3" w:rsidR="00C32A2A" w:rsidRPr="005F3AA9" w:rsidRDefault="00C32A2A" w:rsidP="00CB431A">
            <w:pPr>
              <w:rPr>
                <w:sz w:val="22"/>
                <w:szCs w:val="22"/>
              </w:rPr>
            </w:pPr>
            <w:r w:rsidRPr="005F3AA9">
              <w:rPr>
                <w:sz w:val="22"/>
                <w:szCs w:val="22"/>
              </w:rPr>
              <w:t>n: 6974;</w:t>
            </w:r>
          </w:p>
          <w:p w14:paraId="13849B73" w14:textId="77777777" w:rsidR="00C32A2A" w:rsidRPr="005F3AA9" w:rsidRDefault="00C32A2A" w:rsidP="00CB431A">
            <w:pPr>
              <w:rPr>
                <w:sz w:val="22"/>
                <w:szCs w:val="22"/>
              </w:rPr>
            </w:pPr>
            <w:r w:rsidRPr="005F3AA9">
              <w:rPr>
                <w:sz w:val="22"/>
                <w:szCs w:val="22"/>
              </w:rPr>
              <w:t>age: 6-13;</w:t>
            </w:r>
          </w:p>
          <w:p w14:paraId="4427E161" w14:textId="7CE748CF" w:rsidR="00C32A2A" w:rsidRPr="005F3AA9" w:rsidRDefault="00C32A2A" w:rsidP="00CB431A">
            <w:pPr>
              <w:rPr>
                <w:sz w:val="22"/>
                <w:szCs w:val="22"/>
              </w:rPr>
            </w:pPr>
            <w:r w:rsidRPr="005F3AA9">
              <w:rPr>
                <w:sz w:val="22"/>
                <w:szCs w:val="22"/>
              </w:rPr>
              <w:t>female: 49.0%</w:t>
            </w:r>
          </w:p>
        </w:tc>
        <w:tc>
          <w:tcPr>
            <w:tcW w:w="1526" w:type="dxa"/>
          </w:tcPr>
          <w:p w14:paraId="48FE0D45" w14:textId="7FEAE5BE" w:rsidR="00C32A2A" w:rsidRPr="005F3AA9" w:rsidRDefault="00C32A2A" w:rsidP="00CB431A">
            <w:pPr>
              <w:rPr>
                <w:sz w:val="22"/>
                <w:szCs w:val="22"/>
              </w:rPr>
            </w:pPr>
            <w:r w:rsidRPr="005F3AA9">
              <w:rPr>
                <w:sz w:val="22"/>
                <w:szCs w:val="22"/>
              </w:rPr>
              <w:t>Cross-sectional</w:t>
            </w:r>
          </w:p>
        </w:tc>
        <w:tc>
          <w:tcPr>
            <w:tcW w:w="989" w:type="dxa"/>
          </w:tcPr>
          <w:p w14:paraId="68932576" w14:textId="459325C7" w:rsidR="00C32A2A" w:rsidRPr="005F3AA9" w:rsidRDefault="00C32A2A" w:rsidP="00CB431A">
            <w:pPr>
              <w:rPr>
                <w:sz w:val="22"/>
                <w:szCs w:val="22"/>
              </w:rPr>
            </w:pPr>
            <w:r w:rsidRPr="005F3AA9">
              <w:rPr>
                <w:sz w:val="22"/>
                <w:szCs w:val="22"/>
              </w:rPr>
              <w:t xml:space="preserve">FFQ; </w:t>
            </w:r>
          </w:p>
          <w:p w14:paraId="554FF166" w14:textId="701114AE" w:rsidR="00C32A2A" w:rsidRPr="005F3AA9" w:rsidRDefault="00C32A2A" w:rsidP="00CB431A">
            <w:pPr>
              <w:rPr>
                <w:sz w:val="22"/>
                <w:szCs w:val="22"/>
              </w:rPr>
            </w:pPr>
            <w:r w:rsidRPr="005F3AA9">
              <w:rPr>
                <w:sz w:val="22"/>
                <w:szCs w:val="22"/>
              </w:rPr>
              <w:t>24h recall</w:t>
            </w:r>
          </w:p>
        </w:tc>
        <w:tc>
          <w:tcPr>
            <w:tcW w:w="1413" w:type="dxa"/>
          </w:tcPr>
          <w:p w14:paraId="4E2597DC" w14:textId="2C86418B" w:rsidR="00C32A2A" w:rsidRPr="005F3AA9" w:rsidRDefault="00C32A2A" w:rsidP="00CB431A">
            <w:pPr>
              <w:rPr>
                <w:sz w:val="22"/>
                <w:szCs w:val="22"/>
              </w:rPr>
            </w:pPr>
            <w:r w:rsidRPr="005F3AA9">
              <w:rPr>
                <w:sz w:val="22"/>
                <w:szCs w:val="22"/>
              </w:rPr>
              <w:t>No</w:t>
            </w:r>
          </w:p>
        </w:tc>
        <w:tc>
          <w:tcPr>
            <w:tcW w:w="1356" w:type="dxa"/>
          </w:tcPr>
          <w:p w14:paraId="76ECAE04" w14:textId="35D52CD4" w:rsidR="00C32A2A" w:rsidRPr="005F3AA9" w:rsidRDefault="00C32A2A" w:rsidP="00CB431A">
            <w:pPr>
              <w:rPr>
                <w:sz w:val="22"/>
                <w:szCs w:val="22"/>
              </w:rPr>
            </w:pPr>
            <w:r w:rsidRPr="005F3AA9">
              <w:rPr>
                <w:sz w:val="22"/>
                <w:szCs w:val="22"/>
              </w:rPr>
              <w:t>no</w:t>
            </w:r>
          </w:p>
        </w:tc>
        <w:tc>
          <w:tcPr>
            <w:tcW w:w="2303" w:type="dxa"/>
          </w:tcPr>
          <w:p w14:paraId="70DCD918" w14:textId="0FAABDF8" w:rsidR="00C32A2A" w:rsidRPr="005F3AA9" w:rsidRDefault="00C32A2A" w:rsidP="00CB431A">
            <w:pPr>
              <w:rPr>
                <w:sz w:val="22"/>
                <w:szCs w:val="22"/>
              </w:rPr>
            </w:pPr>
            <w:r w:rsidRPr="005F3AA9">
              <w:rPr>
                <w:sz w:val="22"/>
                <w:szCs w:val="22"/>
              </w:rPr>
              <w:t>SSB vs. milk, vs. other beverages</w:t>
            </w:r>
          </w:p>
        </w:tc>
        <w:tc>
          <w:tcPr>
            <w:tcW w:w="1393" w:type="dxa"/>
          </w:tcPr>
          <w:p w14:paraId="6381617B" w14:textId="105E549A" w:rsidR="00C32A2A" w:rsidRPr="005F3AA9" w:rsidRDefault="00C32A2A" w:rsidP="00CB431A">
            <w:pPr>
              <w:tabs>
                <w:tab w:val="left" w:pos="773"/>
              </w:tabs>
              <w:rPr>
                <w:sz w:val="22"/>
                <w:szCs w:val="22"/>
              </w:rPr>
            </w:pPr>
            <w:r w:rsidRPr="005F3AA9">
              <w:rPr>
                <w:sz w:val="22"/>
                <w:szCs w:val="22"/>
              </w:rPr>
              <w:t>n.s.</w:t>
            </w:r>
            <w:r w:rsidRPr="005F3AA9">
              <w:rPr>
                <w:sz w:val="22"/>
                <w:szCs w:val="22"/>
                <w:vertAlign w:val="superscript"/>
              </w:rPr>
              <w:t>a</w:t>
            </w:r>
          </w:p>
        </w:tc>
        <w:tc>
          <w:tcPr>
            <w:tcW w:w="1655" w:type="dxa"/>
            <w:gridSpan w:val="2"/>
          </w:tcPr>
          <w:p w14:paraId="497DE363" w14:textId="77777777" w:rsidR="00C32A2A" w:rsidRDefault="00C32A2A" w:rsidP="00CB431A">
            <w:pPr>
              <w:rPr>
                <w:sz w:val="22"/>
                <w:szCs w:val="22"/>
              </w:rPr>
            </w:pPr>
            <w:r w:rsidRPr="005F3AA9">
              <w:rPr>
                <w:sz w:val="22"/>
                <w:szCs w:val="22"/>
              </w:rPr>
              <w:t>General linear model, Mean differences</w:t>
            </w:r>
          </w:p>
          <w:p w14:paraId="75859DF2" w14:textId="47B46B77" w:rsidR="00FB1E1C" w:rsidRPr="005F3AA9" w:rsidRDefault="00FB1E1C" w:rsidP="00CB431A">
            <w:pPr>
              <w:rPr>
                <w:sz w:val="22"/>
                <w:szCs w:val="22"/>
              </w:rPr>
            </w:pPr>
          </w:p>
        </w:tc>
        <w:tc>
          <w:tcPr>
            <w:tcW w:w="1358" w:type="dxa"/>
          </w:tcPr>
          <w:p w14:paraId="22094D32" w14:textId="3A2EB298" w:rsidR="00C32A2A" w:rsidRPr="005F3AA9" w:rsidRDefault="00C32A2A" w:rsidP="00CB431A">
            <w:pPr>
              <w:rPr>
                <w:sz w:val="22"/>
                <w:szCs w:val="22"/>
              </w:rPr>
            </w:pPr>
            <w:r w:rsidRPr="005F3AA9">
              <w:rPr>
                <w:sz w:val="22"/>
                <w:szCs w:val="22"/>
              </w:rPr>
              <w:t>Unknown</w:t>
            </w:r>
          </w:p>
        </w:tc>
        <w:tc>
          <w:tcPr>
            <w:tcW w:w="907" w:type="dxa"/>
          </w:tcPr>
          <w:p w14:paraId="59E32971" w14:textId="6F8B8081" w:rsidR="00C32A2A" w:rsidRPr="005F3AA9" w:rsidRDefault="00C32A2A" w:rsidP="00CB431A">
            <w:pPr>
              <w:rPr>
                <w:sz w:val="22"/>
                <w:szCs w:val="22"/>
              </w:rPr>
            </w:pPr>
            <w:r w:rsidRPr="005F3AA9">
              <w:rPr>
                <w:sz w:val="22"/>
                <w:szCs w:val="22"/>
              </w:rPr>
              <w:t>6</w:t>
            </w:r>
          </w:p>
        </w:tc>
      </w:tr>
      <w:tr w:rsidR="00CB431A" w:rsidRPr="005F3AA9" w14:paraId="4E96FCF1" w14:textId="77777777" w:rsidTr="00346ACE">
        <w:tc>
          <w:tcPr>
            <w:tcW w:w="1776" w:type="dxa"/>
          </w:tcPr>
          <w:p w14:paraId="77C74E1B" w14:textId="3BA53A40" w:rsidR="00C32A2A" w:rsidRPr="005F3AA9" w:rsidRDefault="00C32A2A" w:rsidP="00CB431A">
            <w:pPr>
              <w:rPr>
                <w:sz w:val="22"/>
                <w:szCs w:val="22"/>
              </w:rPr>
            </w:pPr>
            <w:r w:rsidRPr="005F3AA9">
              <w:rPr>
                <w:sz w:val="22"/>
                <w:szCs w:val="22"/>
              </w:rPr>
              <w:t>Song et al. 2015, Korea</w: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8]</w:t>
            </w:r>
            <w:r w:rsidRPr="005F3AA9">
              <w:rPr>
                <w:sz w:val="22"/>
                <w:szCs w:val="22"/>
              </w:rPr>
              <w:fldChar w:fldCharType="end"/>
            </w:r>
          </w:p>
        </w:tc>
        <w:tc>
          <w:tcPr>
            <w:tcW w:w="1811" w:type="dxa"/>
          </w:tcPr>
          <w:p w14:paraId="4DBB9A59" w14:textId="4FE11DBE" w:rsidR="00C32A2A" w:rsidRPr="005F3AA9" w:rsidRDefault="00C32A2A" w:rsidP="00CB431A">
            <w:pPr>
              <w:rPr>
                <w:sz w:val="22"/>
                <w:szCs w:val="22"/>
              </w:rPr>
            </w:pPr>
            <w:r w:rsidRPr="005F3AA9">
              <w:rPr>
                <w:sz w:val="22"/>
                <w:szCs w:val="22"/>
              </w:rPr>
              <w:t>n: 2209;</w:t>
            </w:r>
          </w:p>
          <w:p w14:paraId="311D1EF3" w14:textId="77777777" w:rsidR="00C32A2A" w:rsidRPr="005F3AA9" w:rsidRDefault="00C32A2A" w:rsidP="00CB431A">
            <w:pPr>
              <w:rPr>
                <w:sz w:val="22"/>
                <w:szCs w:val="22"/>
              </w:rPr>
            </w:pPr>
            <w:r w:rsidRPr="005F3AA9">
              <w:rPr>
                <w:sz w:val="22"/>
                <w:szCs w:val="22"/>
              </w:rPr>
              <w:t>age: 10-18;</w:t>
            </w:r>
          </w:p>
          <w:p w14:paraId="340C623D" w14:textId="2A83AF17" w:rsidR="00C32A2A" w:rsidRPr="005F3AA9" w:rsidRDefault="00C32A2A" w:rsidP="00CB431A">
            <w:pPr>
              <w:rPr>
                <w:sz w:val="22"/>
                <w:szCs w:val="22"/>
              </w:rPr>
            </w:pPr>
            <w:r w:rsidRPr="005F3AA9">
              <w:rPr>
                <w:sz w:val="22"/>
                <w:szCs w:val="22"/>
              </w:rPr>
              <w:t>female: 47.3%</w:t>
            </w:r>
          </w:p>
        </w:tc>
        <w:tc>
          <w:tcPr>
            <w:tcW w:w="1526" w:type="dxa"/>
          </w:tcPr>
          <w:p w14:paraId="5A217E86" w14:textId="3CEF141F" w:rsidR="00C32A2A" w:rsidRPr="005F3AA9" w:rsidRDefault="00C32A2A" w:rsidP="00CB431A">
            <w:pPr>
              <w:rPr>
                <w:sz w:val="22"/>
                <w:szCs w:val="22"/>
              </w:rPr>
            </w:pPr>
            <w:r w:rsidRPr="005F3AA9">
              <w:rPr>
                <w:sz w:val="22"/>
                <w:szCs w:val="22"/>
              </w:rPr>
              <w:t>Cross-sectional</w:t>
            </w:r>
          </w:p>
        </w:tc>
        <w:tc>
          <w:tcPr>
            <w:tcW w:w="989" w:type="dxa"/>
          </w:tcPr>
          <w:p w14:paraId="51FFB5A4" w14:textId="3AE3CDBE" w:rsidR="00C32A2A" w:rsidRPr="005F3AA9" w:rsidRDefault="00C32A2A" w:rsidP="00CB431A">
            <w:pPr>
              <w:rPr>
                <w:sz w:val="22"/>
                <w:szCs w:val="22"/>
              </w:rPr>
            </w:pPr>
            <w:r w:rsidRPr="005F3AA9">
              <w:rPr>
                <w:sz w:val="22"/>
                <w:szCs w:val="22"/>
              </w:rPr>
              <w:t>24h recall</w:t>
            </w:r>
          </w:p>
        </w:tc>
        <w:tc>
          <w:tcPr>
            <w:tcW w:w="1413" w:type="dxa"/>
          </w:tcPr>
          <w:p w14:paraId="0D85BE7F" w14:textId="10F5A089" w:rsidR="00C32A2A" w:rsidRPr="005F3AA9" w:rsidRDefault="00C32A2A" w:rsidP="00CB431A">
            <w:pPr>
              <w:rPr>
                <w:sz w:val="22"/>
                <w:szCs w:val="22"/>
              </w:rPr>
            </w:pPr>
            <w:r w:rsidRPr="005F3AA9">
              <w:rPr>
                <w:sz w:val="22"/>
                <w:szCs w:val="22"/>
              </w:rPr>
              <w:t>Unknown</w:t>
            </w:r>
          </w:p>
        </w:tc>
        <w:tc>
          <w:tcPr>
            <w:tcW w:w="1356" w:type="dxa"/>
          </w:tcPr>
          <w:p w14:paraId="5058BBC1" w14:textId="133FB169" w:rsidR="00C32A2A" w:rsidRPr="005F3AA9" w:rsidRDefault="00C32A2A" w:rsidP="00CB431A">
            <w:pPr>
              <w:rPr>
                <w:sz w:val="22"/>
                <w:szCs w:val="22"/>
              </w:rPr>
            </w:pPr>
            <w:r w:rsidRPr="005F3AA9">
              <w:rPr>
                <w:sz w:val="22"/>
                <w:szCs w:val="22"/>
              </w:rPr>
              <w:t>Boys</w:t>
            </w:r>
          </w:p>
          <w:p w14:paraId="47CED7E7" w14:textId="77777777" w:rsidR="00C32A2A" w:rsidRPr="005F3AA9" w:rsidRDefault="00C32A2A" w:rsidP="00CB431A">
            <w:pPr>
              <w:rPr>
                <w:sz w:val="22"/>
                <w:szCs w:val="22"/>
              </w:rPr>
            </w:pPr>
          </w:p>
          <w:p w14:paraId="59E8420C" w14:textId="653D8378" w:rsidR="00C32A2A" w:rsidRPr="005F3AA9" w:rsidRDefault="00C32A2A" w:rsidP="00CB431A">
            <w:pPr>
              <w:rPr>
                <w:sz w:val="22"/>
                <w:szCs w:val="22"/>
              </w:rPr>
            </w:pPr>
            <w:r w:rsidRPr="005F3AA9">
              <w:rPr>
                <w:sz w:val="22"/>
                <w:szCs w:val="22"/>
              </w:rPr>
              <w:t>Girls</w:t>
            </w:r>
          </w:p>
        </w:tc>
        <w:tc>
          <w:tcPr>
            <w:tcW w:w="2303" w:type="dxa"/>
          </w:tcPr>
          <w:p w14:paraId="03E98889" w14:textId="2A6E3A42" w:rsidR="00C32A2A" w:rsidRPr="005F3AA9" w:rsidRDefault="00C32A2A" w:rsidP="00CB431A">
            <w:pPr>
              <w:rPr>
                <w:sz w:val="22"/>
                <w:szCs w:val="22"/>
              </w:rPr>
            </w:pPr>
            <w:r w:rsidRPr="005F3AA9">
              <w:rPr>
                <w:sz w:val="22"/>
                <w:szCs w:val="22"/>
              </w:rPr>
              <w:t>Carbohydrates</w:t>
            </w:r>
          </w:p>
          <w:p w14:paraId="26C7F694" w14:textId="35F9B88B" w:rsidR="00C32A2A" w:rsidRPr="005F3AA9" w:rsidRDefault="00C32A2A" w:rsidP="00CB431A">
            <w:pPr>
              <w:rPr>
                <w:sz w:val="22"/>
                <w:szCs w:val="22"/>
              </w:rPr>
            </w:pPr>
            <w:r w:rsidRPr="005F3AA9">
              <w:rPr>
                <w:sz w:val="22"/>
                <w:szCs w:val="22"/>
              </w:rPr>
              <w:t>White rice</w:t>
            </w:r>
          </w:p>
          <w:p w14:paraId="581EC006" w14:textId="43DF86F3" w:rsidR="00C32A2A" w:rsidRPr="005F3AA9" w:rsidRDefault="00C32A2A" w:rsidP="00CB431A">
            <w:pPr>
              <w:rPr>
                <w:sz w:val="22"/>
                <w:szCs w:val="22"/>
              </w:rPr>
            </w:pPr>
            <w:r w:rsidRPr="005F3AA9">
              <w:rPr>
                <w:sz w:val="22"/>
                <w:szCs w:val="22"/>
              </w:rPr>
              <w:t>Carbohydrate</w:t>
            </w:r>
            <w:r w:rsidR="00A6766B">
              <w:rPr>
                <w:sz w:val="22"/>
                <w:szCs w:val="22"/>
              </w:rPr>
              <w:t>s</w:t>
            </w:r>
            <w:r w:rsidRPr="005F3AA9">
              <w:rPr>
                <w:sz w:val="22"/>
                <w:szCs w:val="22"/>
              </w:rPr>
              <w:t xml:space="preserve"> </w:t>
            </w:r>
          </w:p>
          <w:p w14:paraId="3E3AAEA9" w14:textId="7CA9FF33" w:rsidR="00C32A2A" w:rsidRPr="005F3AA9" w:rsidRDefault="00C32A2A" w:rsidP="00CB431A">
            <w:pPr>
              <w:rPr>
                <w:sz w:val="22"/>
                <w:szCs w:val="22"/>
              </w:rPr>
            </w:pPr>
            <w:r w:rsidRPr="005F3AA9">
              <w:rPr>
                <w:sz w:val="22"/>
                <w:szCs w:val="22"/>
              </w:rPr>
              <w:t xml:space="preserve">White rice </w:t>
            </w:r>
          </w:p>
        </w:tc>
        <w:tc>
          <w:tcPr>
            <w:tcW w:w="1393" w:type="dxa"/>
          </w:tcPr>
          <w:p w14:paraId="2B013C6C" w14:textId="1B14947D"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p w14:paraId="026958B0" w14:textId="7F91489D"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p w14:paraId="2E886421" w14:textId="039B9AA3"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p w14:paraId="6C4B5D3D" w14:textId="03880C67"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515A736B" w14:textId="77777777" w:rsidR="00C32A2A" w:rsidRPr="005F3AA9" w:rsidRDefault="00C32A2A" w:rsidP="00CB431A">
            <w:pPr>
              <w:rPr>
                <w:sz w:val="22"/>
                <w:szCs w:val="22"/>
              </w:rPr>
            </w:pPr>
            <w:r w:rsidRPr="005F3AA9">
              <w:rPr>
                <w:sz w:val="22"/>
                <w:szCs w:val="22"/>
              </w:rPr>
              <w:t xml:space="preserve">Multivariate linear regression, </w:t>
            </w:r>
          </w:p>
          <w:p w14:paraId="2244D0D1" w14:textId="160AAA8A" w:rsidR="00C32A2A" w:rsidRPr="005F3AA9" w:rsidRDefault="00C32A2A" w:rsidP="00CB431A">
            <w:pPr>
              <w:rPr>
                <w:sz w:val="22"/>
                <w:szCs w:val="22"/>
              </w:rPr>
            </w:pPr>
            <w:r w:rsidRPr="005F3AA9">
              <w:rPr>
                <w:sz w:val="22"/>
                <w:szCs w:val="22"/>
              </w:rPr>
              <w:t>Quartiles</w:t>
            </w:r>
          </w:p>
        </w:tc>
        <w:tc>
          <w:tcPr>
            <w:tcW w:w="1358" w:type="dxa"/>
          </w:tcPr>
          <w:p w14:paraId="450BABE1" w14:textId="23D72D67" w:rsidR="00C32A2A" w:rsidRPr="005F3AA9" w:rsidRDefault="00C32A2A" w:rsidP="00CB431A">
            <w:pPr>
              <w:rPr>
                <w:sz w:val="22"/>
                <w:szCs w:val="22"/>
              </w:rPr>
            </w:pPr>
            <w:r w:rsidRPr="005F3AA9">
              <w:rPr>
                <w:sz w:val="22"/>
                <w:szCs w:val="22"/>
              </w:rPr>
              <w:t>No</w:t>
            </w:r>
          </w:p>
        </w:tc>
        <w:tc>
          <w:tcPr>
            <w:tcW w:w="907" w:type="dxa"/>
          </w:tcPr>
          <w:p w14:paraId="6BCDBB4A" w14:textId="4AC94902" w:rsidR="00C32A2A" w:rsidRPr="005F3AA9" w:rsidRDefault="00C32A2A" w:rsidP="00CB431A">
            <w:pPr>
              <w:rPr>
                <w:sz w:val="22"/>
                <w:szCs w:val="22"/>
              </w:rPr>
            </w:pPr>
            <w:r w:rsidRPr="005F3AA9">
              <w:rPr>
                <w:sz w:val="22"/>
                <w:szCs w:val="22"/>
              </w:rPr>
              <w:t>8</w:t>
            </w:r>
          </w:p>
        </w:tc>
      </w:tr>
      <w:tr w:rsidR="00CB431A" w:rsidRPr="005F3AA9" w14:paraId="77BDDDA9" w14:textId="77777777" w:rsidTr="00346ACE">
        <w:tc>
          <w:tcPr>
            <w:tcW w:w="1776" w:type="dxa"/>
          </w:tcPr>
          <w:p w14:paraId="0E46654A" w14:textId="5ADAD9EF" w:rsidR="00C32A2A" w:rsidRPr="005F3AA9" w:rsidRDefault="00C32A2A" w:rsidP="00CB431A">
            <w:pPr>
              <w:rPr>
                <w:sz w:val="22"/>
                <w:szCs w:val="22"/>
              </w:rPr>
            </w:pPr>
            <w:r w:rsidRPr="005F3AA9">
              <w:rPr>
                <w:sz w:val="22"/>
                <w:szCs w:val="22"/>
              </w:rPr>
              <w:t>Steffen et al. 2003, USA</w: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9]</w:t>
            </w:r>
            <w:r w:rsidRPr="005F3AA9">
              <w:rPr>
                <w:sz w:val="22"/>
                <w:szCs w:val="22"/>
              </w:rPr>
              <w:fldChar w:fldCharType="end"/>
            </w:r>
          </w:p>
        </w:tc>
        <w:tc>
          <w:tcPr>
            <w:tcW w:w="1811" w:type="dxa"/>
          </w:tcPr>
          <w:p w14:paraId="4A163CE0" w14:textId="3C2FF004" w:rsidR="00C32A2A" w:rsidRPr="005F3AA9" w:rsidRDefault="00C32A2A" w:rsidP="00CB431A">
            <w:pPr>
              <w:rPr>
                <w:sz w:val="22"/>
                <w:szCs w:val="22"/>
              </w:rPr>
            </w:pPr>
            <w:r w:rsidRPr="005F3AA9">
              <w:rPr>
                <w:sz w:val="22"/>
                <w:szCs w:val="22"/>
              </w:rPr>
              <w:t>n: 285;</w:t>
            </w:r>
          </w:p>
          <w:p w14:paraId="522A363D" w14:textId="57631B66" w:rsidR="00C32A2A" w:rsidRPr="005F3AA9" w:rsidRDefault="00C32A2A" w:rsidP="00CB431A">
            <w:pPr>
              <w:rPr>
                <w:sz w:val="22"/>
                <w:szCs w:val="22"/>
              </w:rPr>
            </w:pPr>
            <w:r w:rsidRPr="005F3AA9">
              <w:rPr>
                <w:sz w:val="22"/>
                <w:szCs w:val="22"/>
              </w:rPr>
              <w:t>age: 13, 15;</w:t>
            </w:r>
          </w:p>
          <w:p w14:paraId="3DA878F6" w14:textId="22F1B0A7" w:rsidR="00C32A2A" w:rsidRPr="005F3AA9" w:rsidRDefault="00C32A2A" w:rsidP="00CB431A">
            <w:pPr>
              <w:rPr>
                <w:sz w:val="22"/>
                <w:szCs w:val="22"/>
              </w:rPr>
            </w:pPr>
            <w:r w:rsidRPr="005F3AA9">
              <w:rPr>
                <w:sz w:val="22"/>
                <w:szCs w:val="22"/>
              </w:rPr>
              <w:t>female: 45.6%</w:t>
            </w:r>
          </w:p>
        </w:tc>
        <w:tc>
          <w:tcPr>
            <w:tcW w:w="1526" w:type="dxa"/>
          </w:tcPr>
          <w:p w14:paraId="03354E3C" w14:textId="4C1099C8" w:rsidR="00C32A2A" w:rsidRPr="005F3AA9" w:rsidRDefault="00C32A2A" w:rsidP="00CB431A">
            <w:pPr>
              <w:rPr>
                <w:sz w:val="22"/>
                <w:szCs w:val="22"/>
              </w:rPr>
            </w:pPr>
            <w:r w:rsidRPr="005F3AA9">
              <w:rPr>
                <w:sz w:val="22"/>
                <w:szCs w:val="22"/>
              </w:rPr>
              <w:t>Prospective cohort study</w:t>
            </w:r>
          </w:p>
        </w:tc>
        <w:tc>
          <w:tcPr>
            <w:tcW w:w="989" w:type="dxa"/>
          </w:tcPr>
          <w:p w14:paraId="2F07179C" w14:textId="5798350A" w:rsidR="00C32A2A" w:rsidRPr="005F3AA9" w:rsidRDefault="00C32A2A" w:rsidP="00CB431A">
            <w:pPr>
              <w:rPr>
                <w:sz w:val="22"/>
                <w:szCs w:val="22"/>
              </w:rPr>
            </w:pPr>
            <w:r w:rsidRPr="005F3AA9">
              <w:rPr>
                <w:sz w:val="22"/>
                <w:szCs w:val="22"/>
              </w:rPr>
              <w:t>FFQ</w:t>
            </w:r>
          </w:p>
        </w:tc>
        <w:tc>
          <w:tcPr>
            <w:tcW w:w="1413" w:type="dxa"/>
          </w:tcPr>
          <w:p w14:paraId="4A985FFB" w14:textId="70662935" w:rsidR="00C32A2A" w:rsidRPr="005F3AA9" w:rsidRDefault="00C32A2A" w:rsidP="00CB431A">
            <w:pPr>
              <w:rPr>
                <w:sz w:val="22"/>
                <w:szCs w:val="22"/>
              </w:rPr>
            </w:pPr>
            <w:r w:rsidRPr="005F3AA9">
              <w:rPr>
                <w:sz w:val="22"/>
                <w:szCs w:val="22"/>
              </w:rPr>
              <w:t>Unknown</w:t>
            </w:r>
          </w:p>
        </w:tc>
        <w:tc>
          <w:tcPr>
            <w:tcW w:w="1356" w:type="dxa"/>
          </w:tcPr>
          <w:p w14:paraId="3E217DE9" w14:textId="5EE9CE33" w:rsidR="00C32A2A" w:rsidRPr="005F3AA9" w:rsidRDefault="00C32A2A" w:rsidP="00CB431A">
            <w:pPr>
              <w:rPr>
                <w:sz w:val="22"/>
                <w:szCs w:val="22"/>
              </w:rPr>
            </w:pPr>
            <w:r w:rsidRPr="005F3AA9">
              <w:rPr>
                <w:sz w:val="22"/>
                <w:szCs w:val="22"/>
              </w:rPr>
              <w:t>no</w:t>
            </w:r>
          </w:p>
        </w:tc>
        <w:tc>
          <w:tcPr>
            <w:tcW w:w="2303" w:type="dxa"/>
          </w:tcPr>
          <w:p w14:paraId="25E83401" w14:textId="402E1124" w:rsidR="00C32A2A" w:rsidRPr="005F3AA9" w:rsidRDefault="00C32A2A" w:rsidP="00CB431A">
            <w:pPr>
              <w:rPr>
                <w:sz w:val="22"/>
                <w:szCs w:val="22"/>
              </w:rPr>
            </w:pPr>
            <w:r w:rsidRPr="005F3AA9">
              <w:rPr>
                <w:sz w:val="22"/>
                <w:szCs w:val="22"/>
              </w:rPr>
              <w:t>Whole grains</w:t>
            </w:r>
          </w:p>
        </w:tc>
        <w:tc>
          <w:tcPr>
            <w:tcW w:w="1393" w:type="dxa"/>
          </w:tcPr>
          <w:p w14:paraId="581FD477" w14:textId="7755D1CF"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5826CBB8" w14:textId="3924E5EB" w:rsidR="00C32A2A" w:rsidRPr="005F3AA9" w:rsidRDefault="00C32A2A" w:rsidP="00CB431A">
            <w:pPr>
              <w:rPr>
                <w:sz w:val="22"/>
                <w:szCs w:val="22"/>
              </w:rPr>
            </w:pPr>
            <w:r w:rsidRPr="005F3AA9">
              <w:rPr>
                <w:sz w:val="22"/>
                <w:szCs w:val="22"/>
              </w:rPr>
              <w:t>Multiple linear regression, Adjusted mean values</w:t>
            </w:r>
          </w:p>
        </w:tc>
        <w:tc>
          <w:tcPr>
            <w:tcW w:w="1358" w:type="dxa"/>
          </w:tcPr>
          <w:p w14:paraId="636240A9" w14:textId="3A1C72A0" w:rsidR="00C32A2A" w:rsidRPr="005F3AA9" w:rsidRDefault="00C32A2A" w:rsidP="00CB431A">
            <w:pPr>
              <w:rPr>
                <w:sz w:val="22"/>
                <w:szCs w:val="22"/>
              </w:rPr>
            </w:pPr>
            <w:r w:rsidRPr="005F3AA9">
              <w:rPr>
                <w:sz w:val="22"/>
                <w:szCs w:val="22"/>
              </w:rPr>
              <w:t>Yes</w:t>
            </w:r>
          </w:p>
        </w:tc>
        <w:tc>
          <w:tcPr>
            <w:tcW w:w="907" w:type="dxa"/>
          </w:tcPr>
          <w:p w14:paraId="4B578609" w14:textId="57953AA4" w:rsidR="00C32A2A" w:rsidRPr="005F3AA9" w:rsidRDefault="00C32A2A" w:rsidP="00CB431A">
            <w:pPr>
              <w:rPr>
                <w:sz w:val="22"/>
                <w:szCs w:val="22"/>
              </w:rPr>
            </w:pPr>
            <w:r w:rsidRPr="005F3AA9">
              <w:rPr>
                <w:sz w:val="22"/>
                <w:szCs w:val="22"/>
              </w:rPr>
              <w:t>4</w:t>
            </w:r>
          </w:p>
        </w:tc>
      </w:tr>
      <w:tr w:rsidR="00CB431A" w:rsidRPr="005F3AA9" w14:paraId="18207006" w14:textId="77777777" w:rsidTr="00346ACE">
        <w:tc>
          <w:tcPr>
            <w:tcW w:w="1776" w:type="dxa"/>
          </w:tcPr>
          <w:p w14:paraId="6E44ADEE" w14:textId="07E7E298" w:rsidR="00C32A2A" w:rsidRPr="005F3AA9" w:rsidRDefault="00C32A2A" w:rsidP="00CB431A">
            <w:pPr>
              <w:rPr>
                <w:b/>
                <w:sz w:val="22"/>
                <w:szCs w:val="22"/>
              </w:rPr>
            </w:pPr>
            <w:r w:rsidRPr="005F3AA9">
              <w:rPr>
                <w:sz w:val="22"/>
                <w:szCs w:val="22"/>
              </w:rPr>
              <w:t>Takada et al. 1998, Japan</w:t>
            </w:r>
            <w:r w:rsidRPr="005F3AA9">
              <w:rPr>
                <w:sz w:val="22"/>
                <w:szCs w:val="22"/>
              </w:rPr>
              <w:fldChar w:fldCharType="begin">
                <w:fldData xml:space="preserve">PEVuZE5vdGU+PENpdGU+PEF1dGhvcj5UYWthZGE8L0F1dGhvcj48WWVhcj4xOTk4PC9ZZWFyPjxS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cGVyaW9kaWNhbD48
YWx0LX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2FsdC1wZXJp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UYWthZGE8L0F1dGhvcj48WWVhcj4xOTk4PC9ZZWFyPjxS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cGVyaW9kaWNhbD48
YWx0LX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2FsdC1wZXJp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0]</w:t>
            </w:r>
            <w:r w:rsidRPr="005F3AA9">
              <w:rPr>
                <w:sz w:val="22"/>
                <w:szCs w:val="22"/>
              </w:rPr>
              <w:fldChar w:fldCharType="end"/>
            </w:r>
          </w:p>
        </w:tc>
        <w:tc>
          <w:tcPr>
            <w:tcW w:w="1811" w:type="dxa"/>
          </w:tcPr>
          <w:p w14:paraId="2EBF705A" w14:textId="1D0DF84E" w:rsidR="00C32A2A" w:rsidRPr="005F3AA9" w:rsidRDefault="00C32A2A" w:rsidP="00CB431A">
            <w:pPr>
              <w:rPr>
                <w:sz w:val="22"/>
                <w:szCs w:val="22"/>
              </w:rPr>
            </w:pPr>
            <w:r w:rsidRPr="005F3AA9">
              <w:rPr>
                <w:sz w:val="22"/>
                <w:szCs w:val="22"/>
              </w:rPr>
              <w:t>n: 457;</w:t>
            </w:r>
          </w:p>
          <w:p w14:paraId="0145F215" w14:textId="77777777" w:rsidR="00C32A2A" w:rsidRPr="005F3AA9" w:rsidRDefault="00C32A2A" w:rsidP="00CB431A">
            <w:pPr>
              <w:rPr>
                <w:sz w:val="22"/>
                <w:szCs w:val="22"/>
              </w:rPr>
            </w:pPr>
            <w:r w:rsidRPr="005F3AA9">
              <w:rPr>
                <w:sz w:val="22"/>
                <w:szCs w:val="22"/>
              </w:rPr>
              <w:t>age: 10;</w:t>
            </w:r>
          </w:p>
          <w:p w14:paraId="5BD178DF" w14:textId="3BFB8434" w:rsidR="00C32A2A" w:rsidRPr="005F3AA9" w:rsidRDefault="00C32A2A" w:rsidP="00CB431A">
            <w:pPr>
              <w:rPr>
                <w:b/>
                <w:sz w:val="22"/>
                <w:szCs w:val="22"/>
              </w:rPr>
            </w:pPr>
            <w:r w:rsidRPr="005F3AA9">
              <w:rPr>
                <w:sz w:val="22"/>
                <w:szCs w:val="22"/>
              </w:rPr>
              <w:t>female: 45.1%</w:t>
            </w:r>
          </w:p>
        </w:tc>
        <w:tc>
          <w:tcPr>
            <w:tcW w:w="1526" w:type="dxa"/>
          </w:tcPr>
          <w:p w14:paraId="0E16F522" w14:textId="7CC2E749" w:rsidR="00C32A2A" w:rsidRPr="005F3AA9" w:rsidRDefault="00C32A2A" w:rsidP="00CB431A">
            <w:pPr>
              <w:rPr>
                <w:sz w:val="22"/>
                <w:szCs w:val="22"/>
              </w:rPr>
            </w:pPr>
            <w:r w:rsidRPr="005F3AA9">
              <w:rPr>
                <w:sz w:val="22"/>
                <w:szCs w:val="22"/>
              </w:rPr>
              <w:t>Cross-sectional</w:t>
            </w:r>
          </w:p>
        </w:tc>
        <w:tc>
          <w:tcPr>
            <w:tcW w:w="989" w:type="dxa"/>
          </w:tcPr>
          <w:p w14:paraId="21C6BEF8" w14:textId="33A1A276" w:rsidR="00C32A2A" w:rsidRPr="005F3AA9" w:rsidRDefault="00C32A2A" w:rsidP="00CB431A">
            <w:pPr>
              <w:rPr>
                <w:sz w:val="22"/>
                <w:szCs w:val="22"/>
              </w:rPr>
            </w:pPr>
            <w:r w:rsidRPr="005F3AA9">
              <w:rPr>
                <w:sz w:val="22"/>
                <w:szCs w:val="22"/>
              </w:rPr>
              <w:t>FFQ</w:t>
            </w:r>
          </w:p>
        </w:tc>
        <w:tc>
          <w:tcPr>
            <w:tcW w:w="1413" w:type="dxa"/>
          </w:tcPr>
          <w:p w14:paraId="6A7C4DBB" w14:textId="4DF2FB2B" w:rsidR="00C32A2A" w:rsidRPr="005F3AA9" w:rsidRDefault="00C32A2A" w:rsidP="00CB431A">
            <w:pPr>
              <w:rPr>
                <w:sz w:val="22"/>
                <w:szCs w:val="22"/>
              </w:rPr>
            </w:pPr>
            <w:r w:rsidRPr="005F3AA9">
              <w:rPr>
                <w:sz w:val="22"/>
                <w:szCs w:val="22"/>
              </w:rPr>
              <w:t>No</w:t>
            </w:r>
          </w:p>
        </w:tc>
        <w:tc>
          <w:tcPr>
            <w:tcW w:w="1356" w:type="dxa"/>
          </w:tcPr>
          <w:p w14:paraId="6098EA9C" w14:textId="52A6F7C6" w:rsidR="00C32A2A" w:rsidRPr="005F3AA9" w:rsidRDefault="00C32A2A" w:rsidP="00CB431A">
            <w:pPr>
              <w:rPr>
                <w:sz w:val="22"/>
                <w:szCs w:val="22"/>
              </w:rPr>
            </w:pPr>
            <w:r w:rsidRPr="005F3AA9">
              <w:rPr>
                <w:sz w:val="22"/>
                <w:szCs w:val="22"/>
              </w:rPr>
              <w:t>no</w:t>
            </w:r>
          </w:p>
        </w:tc>
        <w:tc>
          <w:tcPr>
            <w:tcW w:w="2303" w:type="dxa"/>
          </w:tcPr>
          <w:p w14:paraId="656D5D8D" w14:textId="0F3ABB5C" w:rsidR="00C32A2A" w:rsidRPr="005F3AA9" w:rsidRDefault="00C32A2A" w:rsidP="00CB431A">
            <w:pPr>
              <w:rPr>
                <w:sz w:val="22"/>
                <w:szCs w:val="22"/>
              </w:rPr>
            </w:pPr>
            <w:r w:rsidRPr="005F3AA9">
              <w:rPr>
                <w:sz w:val="22"/>
                <w:szCs w:val="22"/>
              </w:rPr>
              <w:t>“Japanese diet score”</w:t>
            </w:r>
          </w:p>
        </w:tc>
        <w:tc>
          <w:tcPr>
            <w:tcW w:w="1393" w:type="dxa"/>
          </w:tcPr>
          <w:p w14:paraId="2FAAE63B" w14:textId="36A87C65" w:rsidR="00C32A2A" w:rsidRPr="005F3AA9" w:rsidRDefault="00C32A2A" w:rsidP="00CB431A">
            <w:pPr>
              <w:rPr>
                <w:sz w:val="22"/>
                <w:szCs w:val="22"/>
              </w:rPr>
            </w:pPr>
            <w:r w:rsidRPr="005F3AA9">
              <w:rPr>
                <w:sz w:val="22"/>
                <w:szCs w:val="22"/>
              </w:rPr>
              <w:t>n.s.</w:t>
            </w:r>
          </w:p>
        </w:tc>
        <w:tc>
          <w:tcPr>
            <w:tcW w:w="1655" w:type="dxa"/>
            <w:gridSpan w:val="2"/>
          </w:tcPr>
          <w:p w14:paraId="4F2CCFCD" w14:textId="77777777" w:rsidR="00EF616B" w:rsidRPr="005F3AA9" w:rsidRDefault="00C32A2A" w:rsidP="00CB431A">
            <w:pPr>
              <w:rPr>
                <w:sz w:val="22"/>
                <w:szCs w:val="22"/>
              </w:rPr>
            </w:pPr>
            <w:r w:rsidRPr="005F3AA9">
              <w:rPr>
                <w:sz w:val="22"/>
                <w:szCs w:val="22"/>
              </w:rPr>
              <w:t xml:space="preserve">Multiple linear regression, </w:t>
            </w:r>
          </w:p>
          <w:p w14:paraId="4A4F3083" w14:textId="052CDA72"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5B04EB94" w14:textId="1A47C23A" w:rsidR="00C32A2A" w:rsidRPr="005F3AA9" w:rsidRDefault="00C32A2A" w:rsidP="00CB431A">
            <w:pPr>
              <w:rPr>
                <w:sz w:val="22"/>
                <w:szCs w:val="22"/>
              </w:rPr>
            </w:pPr>
            <w:r w:rsidRPr="005F3AA9">
              <w:rPr>
                <w:sz w:val="22"/>
                <w:szCs w:val="22"/>
              </w:rPr>
              <w:t>Unknown</w:t>
            </w:r>
          </w:p>
        </w:tc>
        <w:tc>
          <w:tcPr>
            <w:tcW w:w="907" w:type="dxa"/>
          </w:tcPr>
          <w:p w14:paraId="66CE6C5F" w14:textId="464D80E3" w:rsidR="00C32A2A" w:rsidRPr="005F3AA9" w:rsidRDefault="00C32A2A" w:rsidP="00CB431A">
            <w:pPr>
              <w:rPr>
                <w:sz w:val="22"/>
                <w:szCs w:val="22"/>
              </w:rPr>
            </w:pPr>
            <w:r w:rsidRPr="005F3AA9">
              <w:rPr>
                <w:sz w:val="22"/>
                <w:szCs w:val="22"/>
              </w:rPr>
              <w:t>0</w:t>
            </w:r>
          </w:p>
        </w:tc>
      </w:tr>
      <w:tr w:rsidR="00CB431A" w:rsidRPr="005F3AA9" w14:paraId="01E4A213" w14:textId="77777777" w:rsidTr="00346ACE">
        <w:tc>
          <w:tcPr>
            <w:tcW w:w="1776" w:type="dxa"/>
          </w:tcPr>
          <w:p w14:paraId="720DFBAC" w14:textId="3D9BBEA9" w:rsidR="00C32A2A" w:rsidRPr="005F3AA9" w:rsidRDefault="00C32A2A" w:rsidP="00CB431A">
            <w:pPr>
              <w:rPr>
                <w:sz w:val="22"/>
                <w:szCs w:val="22"/>
              </w:rPr>
            </w:pPr>
            <w:r w:rsidRPr="005F3AA9">
              <w:rPr>
                <w:sz w:val="22"/>
                <w:szCs w:val="22"/>
              </w:rPr>
              <w:t>Van Rompay et al. 2015, USA</w:t>
            </w:r>
            <w:r w:rsidRPr="005F3AA9">
              <w:rPr>
                <w:sz w:val="22"/>
                <w:szCs w:val="22"/>
              </w:rPr>
              <w:fldChar w:fldCharType="begin">
                <w:fldData xml:space="preserve">PEVuZE5vdGU+PENpdGU+PEF1dGhvcj5WYW4gUm9tcGF5PC9BdXRob3I+PFllYXI+MjAxNTwvWWVh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y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WYW4gUm9tcGF5PC9BdXRob3I+PFllYXI+MjAxNTwvWWVh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y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1]</w:t>
            </w:r>
            <w:r w:rsidRPr="005F3AA9">
              <w:rPr>
                <w:sz w:val="22"/>
                <w:szCs w:val="22"/>
              </w:rPr>
              <w:fldChar w:fldCharType="end"/>
            </w:r>
          </w:p>
        </w:tc>
        <w:tc>
          <w:tcPr>
            <w:tcW w:w="1811" w:type="dxa"/>
          </w:tcPr>
          <w:p w14:paraId="7052419E" w14:textId="3B0B9DC0" w:rsidR="00C32A2A" w:rsidRPr="005F3AA9" w:rsidRDefault="00C32A2A" w:rsidP="00CB431A">
            <w:pPr>
              <w:rPr>
                <w:sz w:val="22"/>
                <w:szCs w:val="22"/>
              </w:rPr>
            </w:pPr>
            <w:r w:rsidRPr="005F3AA9">
              <w:rPr>
                <w:sz w:val="22"/>
                <w:szCs w:val="22"/>
              </w:rPr>
              <w:t>n: 613;</w:t>
            </w:r>
          </w:p>
          <w:p w14:paraId="1EAC479B" w14:textId="77777777" w:rsidR="00C32A2A" w:rsidRPr="005F3AA9" w:rsidRDefault="00C32A2A" w:rsidP="00CB431A">
            <w:pPr>
              <w:rPr>
                <w:sz w:val="22"/>
                <w:szCs w:val="22"/>
              </w:rPr>
            </w:pPr>
            <w:r w:rsidRPr="005F3AA9">
              <w:rPr>
                <w:sz w:val="22"/>
                <w:szCs w:val="22"/>
              </w:rPr>
              <w:t>age: 8-15;</w:t>
            </w:r>
          </w:p>
          <w:p w14:paraId="1D7CE607" w14:textId="47AFA6F1" w:rsidR="00C32A2A" w:rsidRPr="005F3AA9" w:rsidRDefault="00C32A2A" w:rsidP="00CB431A">
            <w:pPr>
              <w:rPr>
                <w:sz w:val="22"/>
                <w:szCs w:val="22"/>
              </w:rPr>
            </w:pPr>
            <w:r w:rsidRPr="005F3AA9">
              <w:rPr>
                <w:sz w:val="22"/>
                <w:szCs w:val="22"/>
              </w:rPr>
              <w:t>female: n.a.</w:t>
            </w:r>
          </w:p>
        </w:tc>
        <w:tc>
          <w:tcPr>
            <w:tcW w:w="1526" w:type="dxa"/>
          </w:tcPr>
          <w:p w14:paraId="5B916DC9" w14:textId="0E172609" w:rsidR="00C32A2A" w:rsidRPr="005F3AA9" w:rsidRDefault="00C32A2A" w:rsidP="00CB431A">
            <w:pPr>
              <w:rPr>
                <w:sz w:val="22"/>
                <w:szCs w:val="22"/>
              </w:rPr>
            </w:pPr>
            <w:r w:rsidRPr="005F3AA9">
              <w:rPr>
                <w:sz w:val="22"/>
                <w:szCs w:val="22"/>
              </w:rPr>
              <w:t>Cross-sectional</w:t>
            </w:r>
          </w:p>
        </w:tc>
        <w:tc>
          <w:tcPr>
            <w:tcW w:w="989" w:type="dxa"/>
          </w:tcPr>
          <w:p w14:paraId="752DB0A7" w14:textId="291AE264" w:rsidR="00C32A2A" w:rsidRPr="005F3AA9" w:rsidRDefault="00C32A2A" w:rsidP="00CB431A">
            <w:pPr>
              <w:rPr>
                <w:sz w:val="22"/>
                <w:szCs w:val="22"/>
              </w:rPr>
            </w:pPr>
            <w:r w:rsidRPr="005F3AA9">
              <w:rPr>
                <w:sz w:val="22"/>
                <w:szCs w:val="22"/>
              </w:rPr>
              <w:t>FFQ</w:t>
            </w:r>
          </w:p>
        </w:tc>
        <w:tc>
          <w:tcPr>
            <w:tcW w:w="1413" w:type="dxa"/>
          </w:tcPr>
          <w:p w14:paraId="5EC567A2" w14:textId="40196D58" w:rsidR="00C32A2A" w:rsidRPr="005F3AA9" w:rsidRDefault="00C32A2A" w:rsidP="00CB431A">
            <w:pPr>
              <w:rPr>
                <w:sz w:val="22"/>
                <w:szCs w:val="22"/>
              </w:rPr>
            </w:pPr>
            <w:r w:rsidRPr="005F3AA9">
              <w:rPr>
                <w:sz w:val="22"/>
                <w:szCs w:val="22"/>
              </w:rPr>
              <w:t>No</w:t>
            </w:r>
          </w:p>
        </w:tc>
        <w:tc>
          <w:tcPr>
            <w:tcW w:w="1356" w:type="dxa"/>
          </w:tcPr>
          <w:p w14:paraId="74DEE170" w14:textId="3DBEE0DE" w:rsidR="00C32A2A" w:rsidRPr="005F3AA9" w:rsidRDefault="00C32A2A" w:rsidP="00CB431A">
            <w:pPr>
              <w:rPr>
                <w:sz w:val="22"/>
                <w:szCs w:val="22"/>
              </w:rPr>
            </w:pPr>
            <w:r w:rsidRPr="005F3AA9">
              <w:rPr>
                <w:sz w:val="22"/>
                <w:szCs w:val="22"/>
              </w:rPr>
              <w:t>no</w:t>
            </w:r>
          </w:p>
        </w:tc>
        <w:tc>
          <w:tcPr>
            <w:tcW w:w="2303" w:type="dxa"/>
          </w:tcPr>
          <w:p w14:paraId="257B7FBF" w14:textId="5B32732A" w:rsidR="00C32A2A" w:rsidRPr="005F3AA9" w:rsidRDefault="00C32A2A" w:rsidP="00CB431A">
            <w:pPr>
              <w:rPr>
                <w:sz w:val="22"/>
                <w:szCs w:val="22"/>
              </w:rPr>
            </w:pPr>
            <w:r w:rsidRPr="005F3AA9">
              <w:rPr>
                <w:sz w:val="22"/>
                <w:szCs w:val="22"/>
              </w:rPr>
              <w:t xml:space="preserve">SSB </w:t>
            </w:r>
          </w:p>
        </w:tc>
        <w:tc>
          <w:tcPr>
            <w:tcW w:w="1393" w:type="dxa"/>
          </w:tcPr>
          <w:p w14:paraId="0DE0982F" w14:textId="15A21B7D"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40B98D45" w14:textId="77777777" w:rsidR="00C32A2A" w:rsidRPr="005F3AA9" w:rsidRDefault="00C32A2A" w:rsidP="00CB431A">
            <w:pPr>
              <w:rPr>
                <w:rFonts w:cs="Lucida Grande"/>
                <w:sz w:val="22"/>
                <w:szCs w:val="22"/>
              </w:rPr>
            </w:pPr>
            <w:r w:rsidRPr="005F3AA9">
              <w:rPr>
                <w:sz w:val="22"/>
                <w:szCs w:val="22"/>
              </w:rPr>
              <w:t xml:space="preserve">Linear regression and ANCOVA, </w:t>
            </w:r>
          </w:p>
          <w:p w14:paraId="7C3AF5B9" w14:textId="00F22A37" w:rsidR="00C32A2A" w:rsidRPr="005F3AA9" w:rsidRDefault="00C32A2A" w:rsidP="00CB431A">
            <w:pPr>
              <w:rPr>
                <w:sz w:val="22"/>
                <w:szCs w:val="22"/>
              </w:rPr>
            </w:pPr>
            <w:r w:rsidRPr="005F3AA9">
              <w:rPr>
                <w:sz w:val="22"/>
                <w:szCs w:val="22"/>
              </w:rPr>
              <w:t>Adjusted least square means</w:t>
            </w:r>
          </w:p>
        </w:tc>
        <w:tc>
          <w:tcPr>
            <w:tcW w:w="1358" w:type="dxa"/>
          </w:tcPr>
          <w:p w14:paraId="7CF1B250" w14:textId="28A90CC5" w:rsidR="00C32A2A" w:rsidRPr="005F3AA9" w:rsidRDefault="00C32A2A" w:rsidP="00CB431A">
            <w:pPr>
              <w:rPr>
                <w:sz w:val="22"/>
                <w:szCs w:val="22"/>
              </w:rPr>
            </w:pPr>
            <w:r w:rsidRPr="005F3AA9">
              <w:rPr>
                <w:sz w:val="22"/>
                <w:szCs w:val="22"/>
              </w:rPr>
              <w:t>Yes</w:t>
            </w:r>
          </w:p>
        </w:tc>
        <w:tc>
          <w:tcPr>
            <w:tcW w:w="907" w:type="dxa"/>
          </w:tcPr>
          <w:p w14:paraId="5F52ADDB" w14:textId="64AD24A7" w:rsidR="00C32A2A" w:rsidRPr="005F3AA9" w:rsidRDefault="00C32A2A" w:rsidP="00CB431A">
            <w:pPr>
              <w:rPr>
                <w:sz w:val="22"/>
                <w:szCs w:val="22"/>
              </w:rPr>
            </w:pPr>
            <w:r w:rsidRPr="005F3AA9">
              <w:rPr>
                <w:sz w:val="22"/>
                <w:szCs w:val="22"/>
              </w:rPr>
              <w:t>6</w:t>
            </w:r>
          </w:p>
        </w:tc>
      </w:tr>
      <w:tr w:rsidR="00CB431A" w:rsidRPr="005F3AA9" w14:paraId="764C9349" w14:textId="77777777" w:rsidTr="00346ACE">
        <w:tc>
          <w:tcPr>
            <w:tcW w:w="1776" w:type="dxa"/>
          </w:tcPr>
          <w:p w14:paraId="7CE6E005" w14:textId="24C4FB44" w:rsidR="00C32A2A" w:rsidRPr="005F3AA9" w:rsidRDefault="00C32A2A" w:rsidP="00CB431A">
            <w:pPr>
              <w:rPr>
                <w:sz w:val="22"/>
                <w:szCs w:val="22"/>
              </w:rPr>
            </w:pPr>
            <w:r w:rsidRPr="005F3AA9">
              <w:rPr>
                <w:sz w:val="22"/>
                <w:szCs w:val="22"/>
              </w:rPr>
              <w:t>Vyncke et al. 2013, Multiple European Countries</w:t>
            </w:r>
            <w:r w:rsidRPr="005F3AA9">
              <w:rPr>
                <w:sz w:val="22"/>
                <w:szCs w:val="22"/>
              </w:rPr>
              <w:fldChar w:fldCharType="begin">
                <w:fldData xml:space="preserve">PEVuZE5vdGU+PENpdGU+PEF1dGhvcj5WeW5ja2U8L0F1dGhvcj48WWVhcj4yMDEzPC9ZZWFyPjxS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WeW5ja2U8L0F1dGhvcj48WWVhcj4yMDEzPC9ZZWFyPjxS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2]</w:t>
            </w:r>
            <w:r w:rsidRPr="005F3AA9">
              <w:rPr>
                <w:sz w:val="22"/>
                <w:szCs w:val="22"/>
              </w:rPr>
              <w:fldChar w:fldCharType="end"/>
            </w:r>
          </w:p>
        </w:tc>
        <w:tc>
          <w:tcPr>
            <w:tcW w:w="1811" w:type="dxa"/>
          </w:tcPr>
          <w:p w14:paraId="625DC051" w14:textId="6FA22CDA" w:rsidR="00C32A2A" w:rsidRPr="005F3AA9" w:rsidRDefault="00C32A2A" w:rsidP="00CB431A">
            <w:pPr>
              <w:rPr>
                <w:sz w:val="22"/>
                <w:szCs w:val="22"/>
              </w:rPr>
            </w:pPr>
            <w:r w:rsidRPr="005F3AA9">
              <w:rPr>
                <w:sz w:val="22"/>
                <w:szCs w:val="22"/>
              </w:rPr>
              <w:t>n: 552;</w:t>
            </w:r>
          </w:p>
          <w:p w14:paraId="41A7D2CF" w14:textId="2A8A4100" w:rsidR="00C32A2A" w:rsidRPr="005F3AA9" w:rsidRDefault="00C32A2A" w:rsidP="00CB431A">
            <w:pPr>
              <w:rPr>
                <w:sz w:val="22"/>
                <w:szCs w:val="22"/>
              </w:rPr>
            </w:pPr>
            <w:r w:rsidRPr="005F3AA9">
              <w:rPr>
                <w:sz w:val="22"/>
                <w:szCs w:val="22"/>
              </w:rPr>
              <w:t>age: 12.5-17.5;</w:t>
            </w:r>
          </w:p>
          <w:p w14:paraId="402D0A11" w14:textId="18E0C44C" w:rsidR="00C32A2A" w:rsidRPr="005F3AA9" w:rsidRDefault="00C32A2A" w:rsidP="00CB431A">
            <w:pPr>
              <w:rPr>
                <w:b/>
                <w:sz w:val="22"/>
                <w:szCs w:val="22"/>
              </w:rPr>
            </w:pPr>
            <w:r w:rsidRPr="005F3AA9">
              <w:rPr>
                <w:sz w:val="22"/>
                <w:szCs w:val="22"/>
              </w:rPr>
              <w:t>female: 52.0%</w:t>
            </w:r>
          </w:p>
        </w:tc>
        <w:tc>
          <w:tcPr>
            <w:tcW w:w="1526" w:type="dxa"/>
          </w:tcPr>
          <w:p w14:paraId="1AE7F788" w14:textId="1B14B6C5" w:rsidR="00C32A2A" w:rsidRPr="005F3AA9" w:rsidRDefault="00C32A2A" w:rsidP="00CB431A">
            <w:pPr>
              <w:rPr>
                <w:sz w:val="22"/>
                <w:szCs w:val="22"/>
              </w:rPr>
            </w:pPr>
            <w:r w:rsidRPr="005F3AA9">
              <w:rPr>
                <w:sz w:val="22"/>
                <w:szCs w:val="22"/>
              </w:rPr>
              <w:t>Cross-sectional</w:t>
            </w:r>
          </w:p>
        </w:tc>
        <w:tc>
          <w:tcPr>
            <w:tcW w:w="989" w:type="dxa"/>
          </w:tcPr>
          <w:p w14:paraId="500FEF93" w14:textId="04B4552C" w:rsidR="00C32A2A" w:rsidRPr="005F3AA9" w:rsidRDefault="00C32A2A" w:rsidP="00CB431A">
            <w:pPr>
              <w:rPr>
                <w:sz w:val="22"/>
                <w:szCs w:val="22"/>
              </w:rPr>
            </w:pPr>
            <w:r w:rsidRPr="005F3AA9">
              <w:rPr>
                <w:sz w:val="22"/>
                <w:szCs w:val="22"/>
              </w:rPr>
              <w:t>24h recall</w:t>
            </w:r>
          </w:p>
        </w:tc>
        <w:tc>
          <w:tcPr>
            <w:tcW w:w="1413" w:type="dxa"/>
          </w:tcPr>
          <w:p w14:paraId="7BA5FD5D" w14:textId="7C843576" w:rsidR="00C32A2A" w:rsidRPr="005F3AA9" w:rsidRDefault="00C32A2A" w:rsidP="00CB431A">
            <w:pPr>
              <w:rPr>
                <w:sz w:val="22"/>
                <w:szCs w:val="22"/>
              </w:rPr>
            </w:pPr>
            <w:r w:rsidRPr="005F3AA9">
              <w:rPr>
                <w:sz w:val="22"/>
                <w:szCs w:val="22"/>
              </w:rPr>
              <w:t>Yes</w:t>
            </w:r>
          </w:p>
        </w:tc>
        <w:tc>
          <w:tcPr>
            <w:tcW w:w="1356" w:type="dxa"/>
          </w:tcPr>
          <w:p w14:paraId="153435E7" w14:textId="56259A86" w:rsidR="00C32A2A" w:rsidRPr="005F3AA9" w:rsidRDefault="00C32A2A" w:rsidP="00CB431A">
            <w:pPr>
              <w:rPr>
                <w:sz w:val="22"/>
                <w:szCs w:val="22"/>
              </w:rPr>
            </w:pPr>
            <w:r w:rsidRPr="005F3AA9">
              <w:rPr>
                <w:sz w:val="22"/>
                <w:szCs w:val="22"/>
              </w:rPr>
              <w:t>Boys</w:t>
            </w:r>
          </w:p>
          <w:p w14:paraId="0E66CC12" w14:textId="0F04AC3F" w:rsidR="00C32A2A" w:rsidRPr="005F3AA9" w:rsidRDefault="00C32A2A" w:rsidP="00CB431A">
            <w:pPr>
              <w:rPr>
                <w:sz w:val="22"/>
                <w:szCs w:val="22"/>
              </w:rPr>
            </w:pPr>
            <w:r w:rsidRPr="005F3AA9">
              <w:rPr>
                <w:sz w:val="22"/>
                <w:szCs w:val="22"/>
              </w:rPr>
              <w:t>Girls</w:t>
            </w:r>
          </w:p>
        </w:tc>
        <w:tc>
          <w:tcPr>
            <w:tcW w:w="2303" w:type="dxa"/>
          </w:tcPr>
          <w:p w14:paraId="4150B1BF" w14:textId="77777777" w:rsidR="00C32A2A" w:rsidRPr="005F3AA9" w:rsidRDefault="00C32A2A" w:rsidP="00CB431A">
            <w:pPr>
              <w:rPr>
                <w:sz w:val="22"/>
                <w:szCs w:val="22"/>
              </w:rPr>
            </w:pPr>
            <w:r w:rsidRPr="005F3AA9">
              <w:rPr>
                <w:sz w:val="22"/>
                <w:szCs w:val="22"/>
              </w:rPr>
              <w:t xml:space="preserve">DQI-A </w:t>
            </w:r>
          </w:p>
          <w:p w14:paraId="4FBFC374" w14:textId="77777777" w:rsidR="00C32A2A" w:rsidRPr="005F3AA9" w:rsidRDefault="00C32A2A" w:rsidP="00CB431A">
            <w:pPr>
              <w:rPr>
                <w:sz w:val="22"/>
                <w:szCs w:val="22"/>
              </w:rPr>
            </w:pPr>
            <w:r w:rsidRPr="005F3AA9">
              <w:rPr>
                <w:sz w:val="22"/>
                <w:szCs w:val="22"/>
              </w:rPr>
              <w:t xml:space="preserve">DQI-A </w:t>
            </w:r>
          </w:p>
          <w:p w14:paraId="18AF9713" w14:textId="77777777" w:rsidR="00C32A2A" w:rsidRPr="005F3AA9" w:rsidRDefault="00C32A2A" w:rsidP="00CB431A">
            <w:pPr>
              <w:rPr>
                <w:sz w:val="22"/>
                <w:szCs w:val="22"/>
              </w:rPr>
            </w:pPr>
          </w:p>
        </w:tc>
        <w:tc>
          <w:tcPr>
            <w:tcW w:w="1393" w:type="dxa"/>
          </w:tcPr>
          <w:p w14:paraId="0ABA1588" w14:textId="785742F9" w:rsidR="00C32A2A" w:rsidRPr="005F3AA9" w:rsidRDefault="00C32A2A" w:rsidP="00CB431A">
            <w:pPr>
              <w:rPr>
                <w:sz w:val="22"/>
                <w:szCs w:val="22"/>
              </w:rPr>
            </w:pPr>
            <w:r w:rsidRPr="005F3AA9">
              <w:rPr>
                <w:sz w:val="22"/>
                <w:szCs w:val="22"/>
              </w:rPr>
              <w:t>n.s.</w:t>
            </w:r>
          </w:p>
          <w:p w14:paraId="234360C9" w14:textId="1A19EC1D" w:rsidR="00C32A2A" w:rsidRPr="005F3AA9" w:rsidRDefault="00C32A2A" w:rsidP="00CB431A">
            <w:pPr>
              <w:rPr>
                <w:sz w:val="22"/>
                <w:szCs w:val="22"/>
              </w:rPr>
            </w:pPr>
            <w:r w:rsidRPr="005F3AA9">
              <w:rPr>
                <w:sz w:val="22"/>
                <w:szCs w:val="22"/>
              </w:rPr>
              <w:t>n.s.</w:t>
            </w:r>
          </w:p>
        </w:tc>
        <w:tc>
          <w:tcPr>
            <w:tcW w:w="1655" w:type="dxa"/>
            <w:gridSpan w:val="2"/>
          </w:tcPr>
          <w:p w14:paraId="323D1B5E" w14:textId="77777777" w:rsidR="00C32A2A" w:rsidRPr="005F3AA9" w:rsidRDefault="00C32A2A" w:rsidP="00CB431A">
            <w:pPr>
              <w:rPr>
                <w:sz w:val="22"/>
                <w:szCs w:val="22"/>
              </w:rPr>
            </w:pPr>
            <w:r w:rsidRPr="005F3AA9">
              <w:rPr>
                <w:sz w:val="22"/>
                <w:szCs w:val="22"/>
              </w:rPr>
              <w:t xml:space="preserve">Multilevel regression models,  </w:t>
            </w:r>
          </w:p>
          <w:p w14:paraId="6AE4D14A" w14:textId="6D4FB791"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73DEEA7" w14:textId="1405A528" w:rsidR="00C32A2A" w:rsidRPr="005F3AA9" w:rsidRDefault="00C32A2A" w:rsidP="00CB431A">
            <w:pPr>
              <w:rPr>
                <w:sz w:val="22"/>
                <w:szCs w:val="22"/>
              </w:rPr>
            </w:pPr>
            <w:r w:rsidRPr="005F3AA9">
              <w:rPr>
                <w:sz w:val="22"/>
                <w:szCs w:val="22"/>
              </w:rPr>
              <w:t>Yes</w:t>
            </w:r>
          </w:p>
        </w:tc>
        <w:tc>
          <w:tcPr>
            <w:tcW w:w="907" w:type="dxa"/>
          </w:tcPr>
          <w:p w14:paraId="4DF976BA" w14:textId="43A75966" w:rsidR="00C32A2A" w:rsidRPr="005F3AA9" w:rsidRDefault="00C32A2A" w:rsidP="00CB431A">
            <w:pPr>
              <w:rPr>
                <w:sz w:val="22"/>
                <w:szCs w:val="22"/>
              </w:rPr>
            </w:pPr>
            <w:r w:rsidRPr="005F3AA9">
              <w:rPr>
                <w:sz w:val="22"/>
                <w:szCs w:val="22"/>
              </w:rPr>
              <w:t>2</w:t>
            </w:r>
          </w:p>
        </w:tc>
      </w:tr>
      <w:tr w:rsidR="00CB431A" w:rsidRPr="005F3AA9" w14:paraId="54C52603" w14:textId="77777777" w:rsidTr="00346ACE">
        <w:tc>
          <w:tcPr>
            <w:tcW w:w="1776" w:type="dxa"/>
          </w:tcPr>
          <w:p w14:paraId="2677CBE1" w14:textId="77777777" w:rsidR="00C32A2A" w:rsidRPr="005F3AA9" w:rsidRDefault="00C32A2A" w:rsidP="00CB431A">
            <w:pPr>
              <w:rPr>
                <w:sz w:val="22"/>
                <w:szCs w:val="22"/>
              </w:rPr>
            </w:pPr>
            <w:r w:rsidRPr="005F3AA9">
              <w:rPr>
                <w:sz w:val="22"/>
                <w:szCs w:val="22"/>
              </w:rPr>
              <w:t>Wajid et al. 1995, Kashmir</w:t>
            </w:r>
          </w:p>
          <w:p w14:paraId="38A7FF14" w14:textId="5CD53FB8" w:rsidR="00C32A2A" w:rsidRPr="005F3AA9" w:rsidRDefault="00C32A2A" w:rsidP="00CB431A">
            <w:pPr>
              <w:rPr>
                <w:sz w:val="22"/>
                <w:szCs w:val="22"/>
              </w:rPr>
            </w:pPr>
            <w:r w:rsidRPr="005F3AA9">
              <w:rPr>
                <w:sz w:val="22"/>
                <w:szCs w:val="22"/>
              </w:rPr>
              <w:fldChar w:fldCharType="begin"/>
            </w:r>
            <w:r w:rsidRPr="005F3AA9">
              <w:rPr>
                <w:sz w:val="22"/>
                <w:szCs w:val="22"/>
              </w:rPr>
              <w:instrText xml:space="preserve"> ADDIN EN.CITE &lt;EndNote&gt;&lt;Cite&gt;&lt;Author&gt;Wajid Ali&lt;/Author&gt;&lt;Year&gt;1995&lt;/Year&gt;&lt;RecNum&gt;223&lt;/RecNum&gt;&lt;DisplayText&gt;[33]&lt;/DisplayText&gt;&lt;record&gt;&lt;rec-number&gt;223&lt;/rec-number&gt;&lt;foreign-keys&gt;&lt;key app="EN" db-id="t2dxed09qrzwf4eetwqvrwt10fd0axp5ze9z" timestamp="1464598757"&gt;223&lt;/key&gt;&lt;/foreign-keys&gt;&lt;ref-type name="Journal Article"&gt;17&lt;/ref-type&gt;&lt;contributors&gt;&lt;authors&gt;&lt;author&gt;Wajid Ali, S.&lt;/author&gt;&lt;author&gt;Buch, N. A.&lt;/author&gt;&lt;author&gt;Masood, H.&lt;/author&gt;&lt;/authors&gt;&lt;/contributors&gt;&lt;auth-address&gt;Department of Neonatal Pediatrics, Institute of Medical Sciences, Srinagar, Kashmir.&lt;/auth-address&gt;&lt;titles&gt;&lt;title&gt;Serum lipid profile in Kashmiri children&lt;/title&gt;&lt;secondary-title&gt;Indian J Physiol Pharmacol&lt;/secondary-title&gt;&lt;alt-title&gt;Indian journal of physiology and pharmacology&lt;/alt-title&gt;&lt;/titles&gt;&lt;periodical&gt;&lt;full-title&gt;Indian J Physiol Pharmacol&lt;/full-title&gt;&lt;abbr-1&gt;Indian journal of physiology and pharmacology&lt;/abbr-1&gt;&lt;/periodical&gt;&lt;alt-periodical&gt;&lt;full-title&gt;Indian J Physiol Pharmacol&lt;/full-title&gt;&lt;abbr-1&gt;Indian journal of physiology and pharmacology&lt;/abbr-1&gt;&lt;/alt-periodical&gt;&lt;pages&gt;55-8&lt;/pages&gt;&lt;volume&gt;39&lt;/volume&gt;&lt;number&gt;1&lt;/number&gt;&lt;edition&gt;1995/01/01&lt;/edition&gt;&lt;keywords&gt;&lt;keyword&gt;Adolescent&lt;/keyword&gt;&lt;keyword&gt;Aging/blood&lt;/keyword&gt;&lt;keyword&gt;Child&lt;/keyword&gt;&lt;keyword&gt;Child, Preschool&lt;/keyword&gt;&lt;keyword&gt;Cholesterol/ blood&lt;/keyword&gt;&lt;keyword&gt;Cholesterol, HDL/ blood&lt;/keyword&gt;&lt;keyword&gt;Cholesterol, LDL/ blood&lt;/keyword&gt;&lt;keyword&gt;Cholesterol, VLDL/ blood&lt;/keyword&gt;&lt;keyword&gt;Cohort Studies&lt;/keyword&gt;&lt;keyword&gt;Dietary Fats/metabolism&lt;/keyword&gt;&lt;keyword&gt;Female&lt;/keyword&gt;&lt;keyword&gt;Humans&lt;/keyword&gt;&lt;keyword&gt;India&lt;/keyword&gt;&lt;keyword&gt;Male&lt;/keyword&gt;&lt;keyword&gt;Sex Characteristics&lt;/keyword&gt;&lt;keyword&gt;Triglycerides/ blood&lt;/keyword&gt;&lt;/keywords&gt;&lt;dates&gt;&lt;year&gt;1995&lt;/year&gt;&lt;pub-dates&gt;&lt;date&gt;Jan&lt;/date&gt;&lt;/pub-dates&gt;&lt;/dates&gt;&lt;isbn&gt;0019-5499 (Print)&amp;#xD;0019-5499 (Linking)&lt;/isbn&gt;&lt;accession-num&gt;7705871&lt;/accession-num&gt;&lt;urls&gt;&lt;/urls&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3]</w:t>
            </w:r>
            <w:r w:rsidRPr="005F3AA9">
              <w:rPr>
                <w:sz w:val="22"/>
                <w:szCs w:val="22"/>
              </w:rPr>
              <w:fldChar w:fldCharType="end"/>
            </w:r>
          </w:p>
        </w:tc>
        <w:tc>
          <w:tcPr>
            <w:tcW w:w="1811" w:type="dxa"/>
          </w:tcPr>
          <w:p w14:paraId="4F1A33D4" w14:textId="3B9FAB98" w:rsidR="00C32A2A" w:rsidRPr="005F3AA9" w:rsidRDefault="00C32A2A" w:rsidP="00CB431A">
            <w:pPr>
              <w:rPr>
                <w:sz w:val="22"/>
                <w:szCs w:val="22"/>
              </w:rPr>
            </w:pPr>
            <w:r w:rsidRPr="005F3AA9">
              <w:rPr>
                <w:sz w:val="22"/>
                <w:szCs w:val="22"/>
              </w:rPr>
              <w:t>n: 314;</w:t>
            </w:r>
          </w:p>
          <w:p w14:paraId="3B431EE3" w14:textId="77777777" w:rsidR="00C32A2A" w:rsidRPr="005F3AA9" w:rsidRDefault="00C32A2A" w:rsidP="00CB431A">
            <w:pPr>
              <w:rPr>
                <w:sz w:val="22"/>
                <w:szCs w:val="22"/>
              </w:rPr>
            </w:pPr>
            <w:r w:rsidRPr="005F3AA9">
              <w:rPr>
                <w:sz w:val="22"/>
                <w:szCs w:val="22"/>
              </w:rPr>
              <w:t>age: 5-14;</w:t>
            </w:r>
          </w:p>
          <w:p w14:paraId="1FF177B0" w14:textId="231D25FD" w:rsidR="00C32A2A" w:rsidRPr="005F3AA9" w:rsidRDefault="00C32A2A" w:rsidP="00CB431A">
            <w:pPr>
              <w:rPr>
                <w:sz w:val="22"/>
                <w:szCs w:val="22"/>
              </w:rPr>
            </w:pPr>
            <w:r w:rsidRPr="005F3AA9">
              <w:rPr>
                <w:sz w:val="22"/>
                <w:szCs w:val="22"/>
              </w:rPr>
              <w:t>female: 46.2%</w:t>
            </w:r>
          </w:p>
        </w:tc>
        <w:tc>
          <w:tcPr>
            <w:tcW w:w="1526" w:type="dxa"/>
          </w:tcPr>
          <w:p w14:paraId="0D89511D" w14:textId="66507CFD" w:rsidR="00C32A2A" w:rsidRPr="005F3AA9" w:rsidRDefault="00C32A2A" w:rsidP="00CB431A">
            <w:pPr>
              <w:rPr>
                <w:sz w:val="22"/>
                <w:szCs w:val="22"/>
              </w:rPr>
            </w:pPr>
            <w:r w:rsidRPr="005F3AA9">
              <w:rPr>
                <w:sz w:val="22"/>
                <w:szCs w:val="22"/>
              </w:rPr>
              <w:t>Cross-sectional</w:t>
            </w:r>
          </w:p>
        </w:tc>
        <w:tc>
          <w:tcPr>
            <w:tcW w:w="989" w:type="dxa"/>
          </w:tcPr>
          <w:p w14:paraId="67F98586" w14:textId="38D7EE05" w:rsidR="00C32A2A" w:rsidRPr="005F3AA9" w:rsidRDefault="00C32A2A" w:rsidP="00CB431A">
            <w:pPr>
              <w:rPr>
                <w:sz w:val="22"/>
                <w:szCs w:val="22"/>
              </w:rPr>
            </w:pPr>
            <w:r w:rsidRPr="005F3AA9">
              <w:rPr>
                <w:sz w:val="22"/>
                <w:szCs w:val="22"/>
              </w:rPr>
              <w:t>Dietary history</w:t>
            </w:r>
          </w:p>
        </w:tc>
        <w:tc>
          <w:tcPr>
            <w:tcW w:w="1413" w:type="dxa"/>
          </w:tcPr>
          <w:p w14:paraId="55F44647" w14:textId="4FD4A792" w:rsidR="00C32A2A" w:rsidRPr="005F3AA9" w:rsidRDefault="00C32A2A" w:rsidP="00CB431A">
            <w:pPr>
              <w:rPr>
                <w:sz w:val="22"/>
                <w:szCs w:val="22"/>
              </w:rPr>
            </w:pPr>
            <w:r w:rsidRPr="005F3AA9">
              <w:rPr>
                <w:sz w:val="22"/>
                <w:szCs w:val="22"/>
              </w:rPr>
              <w:t>Unknown</w:t>
            </w:r>
          </w:p>
        </w:tc>
        <w:tc>
          <w:tcPr>
            <w:tcW w:w="1356" w:type="dxa"/>
          </w:tcPr>
          <w:p w14:paraId="6A844429" w14:textId="29F5CE33" w:rsidR="00C32A2A" w:rsidRPr="005F3AA9" w:rsidRDefault="00C32A2A" w:rsidP="00CB431A">
            <w:pPr>
              <w:rPr>
                <w:sz w:val="22"/>
                <w:szCs w:val="22"/>
              </w:rPr>
            </w:pPr>
            <w:r w:rsidRPr="005F3AA9">
              <w:rPr>
                <w:sz w:val="22"/>
                <w:szCs w:val="22"/>
              </w:rPr>
              <w:t>no</w:t>
            </w:r>
          </w:p>
        </w:tc>
        <w:tc>
          <w:tcPr>
            <w:tcW w:w="2303" w:type="dxa"/>
          </w:tcPr>
          <w:p w14:paraId="1839DC87" w14:textId="77777777" w:rsidR="002B236D" w:rsidRPr="005F3AA9" w:rsidRDefault="002B236D" w:rsidP="002B236D">
            <w:pPr>
              <w:rPr>
                <w:sz w:val="22"/>
                <w:szCs w:val="22"/>
              </w:rPr>
            </w:pPr>
            <w:r>
              <w:rPr>
                <w:sz w:val="22"/>
                <w:szCs w:val="22"/>
              </w:rPr>
              <w:t>Fat</w:t>
            </w:r>
          </w:p>
          <w:p w14:paraId="6F37DAF8" w14:textId="130093FC" w:rsidR="00C32A2A" w:rsidRPr="005F3AA9" w:rsidRDefault="00C32A2A" w:rsidP="00CB431A">
            <w:pPr>
              <w:rPr>
                <w:sz w:val="22"/>
                <w:szCs w:val="22"/>
              </w:rPr>
            </w:pPr>
          </w:p>
        </w:tc>
        <w:tc>
          <w:tcPr>
            <w:tcW w:w="1393" w:type="dxa"/>
          </w:tcPr>
          <w:p w14:paraId="4CD84285" w14:textId="504F41B5"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26422E63" w14:textId="77777777" w:rsidR="00C32A2A" w:rsidRPr="005F3AA9" w:rsidRDefault="00C32A2A" w:rsidP="00CB431A">
            <w:pPr>
              <w:rPr>
                <w:sz w:val="22"/>
                <w:szCs w:val="22"/>
              </w:rPr>
            </w:pPr>
            <w:r w:rsidRPr="005F3AA9">
              <w:rPr>
                <w:sz w:val="22"/>
                <w:szCs w:val="22"/>
              </w:rPr>
              <w:t xml:space="preserve">Pearson correlation, </w:t>
            </w:r>
          </w:p>
          <w:p w14:paraId="1F7CCDD9" w14:textId="53FA576B" w:rsidR="00C32A2A" w:rsidRPr="005F3AA9" w:rsidRDefault="00C32A2A" w:rsidP="00CB431A">
            <w:pPr>
              <w:rPr>
                <w:sz w:val="22"/>
                <w:szCs w:val="22"/>
              </w:rPr>
            </w:pPr>
            <w:r w:rsidRPr="005F3AA9">
              <w:rPr>
                <w:sz w:val="22"/>
                <w:szCs w:val="22"/>
              </w:rPr>
              <w:t>Mean</w:t>
            </w:r>
          </w:p>
        </w:tc>
        <w:tc>
          <w:tcPr>
            <w:tcW w:w="1358" w:type="dxa"/>
          </w:tcPr>
          <w:p w14:paraId="11F1B608" w14:textId="3B37340D" w:rsidR="00C32A2A" w:rsidRPr="005F3AA9" w:rsidRDefault="00C32A2A" w:rsidP="00CB431A">
            <w:pPr>
              <w:rPr>
                <w:sz w:val="22"/>
                <w:szCs w:val="22"/>
              </w:rPr>
            </w:pPr>
            <w:r w:rsidRPr="005F3AA9">
              <w:rPr>
                <w:sz w:val="22"/>
                <w:szCs w:val="22"/>
              </w:rPr>
              <w:t>Unknown</w:t>
            </w:r>
          </w:p>
        </w:tc>
        <w:tc>
          <w:tcPr>
            <w:tcW w:w="907" w:type="dxa"/>
          </w:tcPr>
          <w:p w14:paraId="00E10D3A" w14:textId="2F99E008" w:rsidR="00C32A2A" w:rsidRPr="005F3AA9" w:rsidRDefault="00C32A2A" w:rsidP="00CB431A">
            <w:pPr>
              <w:rPr>
                <w:sz w:val="22"/>
                <w:szCs w:val="22"/>
              </w:rPr>
            </w:pPr>
            <w:r w:rsidRPr="005F3AA9">
              <w:rPr>
                <w:sz w:val="22"/>
                <w:szCs w:val="22"/>
              </w:rPr>
              <w:t>1</w:t>
            </w:r>
          </w:p>
        </w:tc>
      </w:tr>
      <w:tr w:rsidR="00CB431A" w:rsidRPr="005F3AA9" w14:paraId="2899F926" w14:textId="77777777" w:rsidTr="00346ACE">
        <w:tc>
          <w:tcPr>
            <w:tcW w:w="1776" w:type="dxa"/>
          </w:tcPr>
          <w:p w14:paraId="73787262" w14:textId="4C5703AD" w:rsidR="00C32A2A" w:rsidRPr="005F3AA9" w:rsidRDefault="00C32A2A" w:rsidP="00CB431A">
            <w:pPr>
              <w:rPr>
                <w:sz w:val="22"/>
                <w:szCs w:val="22"/>
              </w:rPr>
            </w:pPr>
            <w:r w:rsidRPr="005F3AA9">
              <w:rPr>
                <w:sz w:val="22"/>
                <w:szCs w:val="22"/>
              </w:rPr>
              <w:t>Wang et al. 2013, Canada</w:t>
            </w:r>
            <w:r w:rsidRPr="005F3AA9">
              <w:rPr>
                <w:sz w:val="22"/>
                <w:szCs w:val="22"/>
              </w:rPr>
              <w:fldChar w:fldCharType="begin">
                <w:fldData xml:space="preserve">PEVuZE5vdGU+PENpdGU+PEF1dGhvcj5XYW5nPC9BdXRob3I+PFllYXI+MjAxMzwvWWVhcj48UmVj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4NC05Mzwv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XYW5nPC9BdXRob3I+PFllYXI+MjAxMzwvWWVhcj48UmVj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4NC05Mzwv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4]</w:t>
            </w:r>
            <w:r w:rsidRPr="005F3AA9">
              <w:rPr>
                <w:sz w:val="22"/>
                <w:szCs w:val="22"/>
              </w:rPr>
              <w:fldChar w:fldCharType="end"/>
            </w:r>
          </w:p>
        </w:tc>
        <w:tc>
          <w:tcPr>
            <w:tcW w:w="1811" w:type="dxa"/>
          </w:tcPr>
          <w:p w14:paraId="7A8745C4" w14:textId="31F42D2B" w:rsidR="00C32A2A" w:rsidRPr="005F3AA9" w:rsidRDefault="00C32A2A" w:rsidP="00CB431A">
            <w:pPr>
              <w:rPr>
                <w:sz w:val="22"/>
                <w:szCs w:val="22"/>
              </w:rPr>
            </w:pPr>
            <w:r w:rsidRPr="005F3AA9">
              <w:rPr>
                <w:sz w:val="22"/>
                <w:szCs w:val="22"/>
              </w:rPr>
              <w:t>n: 548;</w:t>
            </w:r>
          </w:p>
          <w:p w14:paraId="328C5761" w14:textId="77777777" w:rsidR="00C32A2A" w:rsidRPr="005F3AA9" w:rsidRDefault="00C32A2A" w:rsidP="00CB431A">
            <w:pPr>
              <w:rPr>
                <w:sz w:val="22"/>
                <w:szCs w:val="22"/>
              </w:rPr>
            </w:pPr>
            <w:r w:rsidRPr="005F3AA9">
              <w:rPr>
                <w:sz w:val="22"/>
                <w:szCs w:val="22"/>
              </w:rPr>
              <w:t>age: 8-10;</w:t>
            </w:r>
          </w:p>
          <w:p w14:paraId="6EC91C59" w14:textId="7F75A55B" w:rsidR="00C32A2A" w:rsidRPr="005F3AA9" w:rsidRDefault="00C32A2A" w:rsidP="00CB431A">
            <w:pPr>
              <w:rPr>
                <w:sz w:val="22"/>
                <w:szCs w:val="22"/>
              </w:rPr>
            </w:pPr>
            <w:r w:rsidRPr="005F3AA9">
              <w:rPr>
                <w:sz w:val="22"/>
                <w:szCs w:val="22"/>
              </w:rPr>
              <w:t>female: n.a.</w:t>
            </w:r>
          </w:p>
        </w:tc>
        <w:tc>
          <w:tcPr>
            <w:tcW w:w="1526" w:type="dxa"/>
          </w:tcPr>
          <w:p w14:paraId="34518130" w14:textId="3AD24EEB" w:rsidR="00C32A2A" w:rsidRPr="005F3AA9" w:rsidRDefault="00C32A2A" w:rsidP="00CB431A">
            <w:pPr>
              <w:rPr>
                <w:sz w:val="22"/>
                <w:szCs w:val="22"/>
              </w:rPr>
            </w:pPr>
            <w:r w:rsidRPr="005F3AA9">
              <w:rPr>
                <w:sz w:val="22"/>
                <w:szCs w:val="22"/>
              </w:rPr>
              <w:t>Cross-sectional</w:t>
            </w:r>
          </w:p>
        </w:tc>
        <w:tc>
          <w:tcPr>
            <w:tcW w:w="989" w:type="dxa"/>
          </w:tcPr>
          <w:p w14:paraId="35D5D5D8" w14:textId="312A73CD" w:rsidR="00C32A2A" w:rsidRPr="005F3AA9" w:rsidRDefault="00C32A2A" w:rsidP="00CB431A">
            <w:pPr>
              <w:rPr>
                <w:sz w:val="22"/>
                <w:szCs w:val="22"/>
              </w:rPr>
            </w:pPr>
            <w:r w:rsidRPr="005F3AA9">
              <w:rPr>
                <w:sz w:val="22"/>
                <w:szCs w:val="22"/>
              </w:rPr>
              <w:t>24h recall</w:t>
            </w:r>
          </w:p>
        </w:tc>
        <w:tc>
          <w:tcPr>
            <w:tcW w:w="1413" w:type="dxa"/>
          </w:tcPr>
          <w:p w14:paraId="01606D3D" w14:textId="31860A72" w:rsidR="00C32A2A" w:rsidRPr="005F3AA9" w:rsidRDefault="00C32A2A" w:rsidP="00CB431A">
            <w:pPr>
              <w:rPr>
                <w:sz w:val="22"/>
                <w:szCs w:val="22"/>
              </w:rPr>
            </w:pPr>
            <w:r w:rsidRPr="005F3AA9">
              <w:rPr>
                <w:sz w:val="22"/>
                <w:szCs w:val="22"/>
              </w:rPr>
              <w:t>Yes</w:t>
            </w:r>
          </w:p>
        </w:tc>
        <w:tc>
          <w:tcPr>
            <w:tcW w:w="1356" w:type="dxa"/>
          </w:tcPr>
          <w:p w14:paraId="67799D47" w14:textId="17390423" w:rsidR="00C32A2A" w:rsidRPr="005F3AA9" w:rsidRDefault="00C32A2A" w:rsidP="00CB431A">
            <w:pPr>
              <w:rPr>
                <w:sz w:val="22"/>
                <w:szCs w:val="22"/>
              </w:rPr>
            </w:pPr>
            <w:r w:rsidRPr="005F3AA9">
              <w:rPr>
                <w:sz w:val="22"/>
                <w:szCs w:val="22"/>
              </w:rPr>
              <w:t>no</w:t>
            </w:r>
          </w:p>
        </w:tc>
        <w:tc>
          <w:tcPr>
            <w:tcW w:w="2303" w:type="dxa"/>
          </w:tcPr>
          <w:p w14:paraId="3F939684" w14:textId="2BD1F1E8" w:rsidR="00C32A2A" w:rsidRPr="005F3AA9" w:rsidRDefault="00C32A2A" w:rsidP="00CB431A">
            <w:pPr>
              <w:rPr>
                <w:sz w:val="22"/>
                <w:szCs w:val="22"/>
              </w:rPr>
            </w:pPr>
            <w:r w:rsidRPr="005F3AA9">
              <w:rPr>
                <w:sz w:val="22"/>
                <w:szCs w:val="22"/>
              </w:rPr>
              <w:t>SSB</w:t>
            </w:r>
          </w:p>
        </w:tc>
        <w:tc>
          <w:tcPr>
            <w:tcW w:w="1393" w:type="dxa"/>
          </w:tcPr>
          <w:p w14:paraId="1C022B1C" w14:textId="229EDDFC" w:rsidR="00C32A2A" w:rsidRPr="005F3AA9" w:rsidRDefault="00C32A2A" w:rsidP="00CB431A">
            <w:pPr>
              <w:rPr>
                <w:sz w:val="22"/>
                <w:szCs w:val="22"/>
              </w:rPr>
            </w:pPr>
            <w:r w:rsidRPr="005F3AA9">
              <w:rPr>
                <w:sz w:val="22"/>
                <w:szCs w:val="22"/>
              </w:rPr>
              <w:t>n.s.</w:t>
            </w:r>
          </w:p>
        </w:tc>
        <w:tc>
          <w:tcPr>
            <w:tcW w:w="1655" w:type="dxa"/>
            <w:gridSpan w:val="2"/>
          </w:tcPr>
          <w:p w14:paraId="3650BCFF" w14:textId="77777777" w:rsidR="00C32A2A" w:rsidRPr="005F3AA9" w:rsidRDefault="00C32A2A" w:rsidP="00CB431A">
            <w:pPr>
              <w:rPr>
                <w:sz w:val="22"/>
                <w:szCs w:val="22"/>
              </w:rPr>
            </w:pPr>
            <w:r w:rsidRPr="005F3AA9">
              <w:rPr>
                <w:sz w:val="22"/>
                <w:szCs w:val="22"/>
              </w:rPr>
              <w:t xml:space="preserve">Multivariate linear regression analysis, </w:t>
            </w:r>
          </w:p>
          <w:p w14:paraId="1A3C8CE4" w14:textId="526F4699"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FF5D7C1" w14:textId="102333C7" w:rsidR="00C32A2A" w:rsidRPr="005F3AA9" w:rsidRDefault="00C32A2A" w:rsidP="00CB431A">
            <w:pPr>
              <w:rPr>
                <w:sz w:val="22"/>
                <w:szCs w:val="22"/>
              </w:rPr>
            </w:pPr>
            <w:r w:rsidRPr="005F3AA9">
              <w:rPr>
                <w:sz w:val="22"/>
                <w:szCs w:val="22"/>
              </w:rPr>
              <w:t>Yes</w:t>
            </w:r>
          </w:p>
        </w:tc>
        <w:tc>
          <w:tcPr>
            <w:tcW w:w="907" w:type="dxa"/>
          </w:tcPr>
          <w:p w14:paraId="3562C12F" w14:textId="65391247" w:rsidR="00C32A2A" w:rsidRPr="005F3AA9" w:rsidRDefault="00C32A2A" w:rsidP="00CB431A">
            <w:pPr>
              <w:rPr>
                <w:sz w:val="22"/>
                <w:szCs w:val="22"/>
              </w:rPr>
            </w:pPr>
            <w:r w:rsidRPr="005F3AA9">
              <w:rPr>
                <w:sz w:val="22"/>
                <w:szCs w:val="22"/>
              </w:rPr>
              <w:t>4</w:t>
            </w:r>
          </w:p>
        </w:tc>
      </w:tr>
      <w:tr w:rsidR="00CB431A" w:rsidRPr="005F3AA9" w14:paraId="37D1B613" w14:textId="77777777" w:rsidTr="00346ACE">
        <w:tc>
          <w:tcPr>
            <w:tcW w:w="1776" w:type="dxa"/>
          </w:tcPr>
          <w:p w14:paraId="0D38F0F3" w14:textId="27095981" w:rsidR="00C32A2A" w:rsidRPr="005F3AA9" w:rsidRDefault="00C32A2A" w:rsidP="00CB431A">
            <w:pPr>
              <w:rPr>
                <w:b/>
                <w:sz w:val="22"/>
                <w:szCs w:val="22"/>
              </w:rPr>
            </w:pPr>
            <w:r w:rsidRPr="005F3AA9">
              <w:rPr>
                <w:sz w:val="22"/>
                <w:szCs w:val="22"/>
              </w:rPr>
              <w:t>Washi &amp; Ageib 2010, Saudi Arabia</w:t>
            </w:r>
            <w:r w:rsidRPr="005F3AA9">
              <w:rPr>
                <w:sz w:val="22"/>
                <w:szCs w:val="22"/>
              </w:rPr>
              <w:fldChar w:fldCharType="begin">
                <w:fldData xml:space="preserve">PEVuZE5vdGU+PENpdGU+PEF1dGhvcj5XYXNoaTwvQXV0aG9yPjxZZWFyPjIwMTA8L1llYXI+PFJl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XYXNoaTwvQXV0aG9yPjxZZWFyPjIwMTA8L1llYXI+PFJl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5]</w:t>
            </w:r>
            <w:r w:rsidRPr="005F3AA9">
              <w:rPr>
                <w:sz w:val="22"/>
                <w:szCs w:val="22"/>
              </w:rPr>
              <w:fldChar w:fldCharType="end"/>
            </w:r>
          </w:p>
        </w:tc>
        <w:tc>
          <w:tcPr>
            <w:tcW w:w="1811" w:type="dxa"/>
          </w:tcPr>
          <w:p w14:paraId="0641A94F" w14:textId="35F92459" w:rsidR="00C32A2A" w:rsidRPr="005F3AA9" w:rsidRDefault="00C32A2A" w:rsidP="00CB431A">
            <w:pPr>
              <w:rPr>
                <w:sz w:val="22"/>
                <w:szCs w:val="22"/>
              </w:rPr>
            </w:pPr>
            <w:r w:rsidRPr="005F3AA9">
              <w:rPr>
                <w:sz w:val="22"/>
                <w:szCs w:val="22"/>
              </w:rPr>
              <w:t>n: 239;</w:t>
            </w:r>
          </w:p>
          <w:p w14:paraId="2008E895" w14:textId="77777777" w:rsidR="00C32A2A" w:rsidRPr="005F3AA9" w:rsidRDefault="00C32A2A" w:rsidP="00CB431A">
            <w:pPr>
              <w:rPr>
                <w:sz w:val="22"/>
                <w:szCs w:val="22"/>
              </w:rPr>
            </w:pPr>
            <w:r w:rsidRPr="005F3AA9">
              <w:rPr>
                <w:sz w:val="22"/>
                <w:szCs w:val="22"/>
              </w:rPr>
              <w:t>age: 13-18;</w:t>
            </w:r>
          </w:p>
          <w:p w14:paraId="5C804E20" w14:textId="01D76145" w:rsidR="00C32A2A" w:rsidRPr="005F3AA9" w:rsidRDefault="00C32A2A" w:rsidP="00CB431A">
            <w:pPr>
              <w:rPr>
                <w:b/>
                <w:sz w:val="22"/>
                <w:szCs w:val="22"/>
              </w:rPr>
            </w:pPr>
            <w:r w:rsidRPr="005F3AA9">
              <w:rPr>
                <w:sz w:val="22"/>
                <w:szCs w:val="22"/>
              </w:rPr>
              <w:t>female: 53.1%</w:t>
            </w:r>
          </w:p>
        </w:tc>
        <w:tc>
          <w:tcPr>
            <w:tcW w:w="1526" w:type="dxa"/>
          </w:tcPr>
          <w:p w14:paraId="41421624" w14:textId="00CB29D5" w:rsidR="00C32A2A" w:rsidRPr="005F3AA9" w:rsidRDefault="00C32A2A" w:rsidP="00CB431A">
            <w:pPr>
              <w:rPr>
                <w:sz w:val="22"/>
                <w:szCs w:val="22"/>
              </w:rPr>
            </w:pPr>
            <w:r w:rsidRPr="005F3AA9">
              <w:rPr>
                <w:sz w:val="22"/>
                <w:szCs w:val="22"/>
              </w:rPr>
              <w:t>Cross-sectional</w:t>
            </w:r>
          </w:p>
        </w:tc>
        <w:tc>
          <w:tcPr>
            <w:tcW w:w="989" w:type="dxa"/>
          </w:tcPr>
          <w:p w14:paraId="1F5827DD" w14:textId="0D107DA4" w:rsidR="00C32A2A" w:rsidRPr="005F3AA9" w:rsidRDefault="00C32A2A" w:rsidP="00CB431A">
            <w:pPr>
              <w:rPr>
                <w:sz w:val="22"/>
                <w:szCs w:val="22"/>
              </w:rPr>
            </w:pPr>
            <w:r w:rsidRPr="005F3AA9">
              <w:rPr>
                <w:sz w:val="22"/>
                <w:szCs w:val="22"/>
              </w:rPr>
              <w:t>FFQ</w:t>
            </w:r>
          </w:p>
        </w:tc>
        <w:tc>
          <w:tcPr>
            <w:tcW w:w="1413" w:type="dxa"/>
          </w:tcPr>
          <w:p w14:paraId="4760D812" w14:textId="55419714" w:rsidR="00C32A2A" w:rsidRPr="005F3AA9" w:rsidRDefault="00C32A2A" w:rsidP="00CB431A">
            <w:pPr>
              <w:rPr>
                <w:sz w:val="22"/>
                <w:szCs w:val="22"/>
              </w:rPr>
            </w:pPr>
            <w:r w:rsidRPr="005F3AA9">
              <w:rPr>
                <w:sz w:val="22"/>
                <w:szCs w:val="22"/>
              </w:rPr>
              <w:t>Unknown</w:t>
            </w:r>
          </w:p>
        </w:tc>
        <w:tc>
          <w:tcPr>
            <w:tcW w:w="1356" w:type="dxa"/>
          </w:tcPr>
          <w:p w14:paraId="13FE1963" w14:textId="6B4B6B50" w:rsidR="00C32A2A" w:rsidRPr="005F3AA9" w:rsidRDefault="00C32A2A" w:rsidP="00CB431A">
            <w:pPr>
              <w:rPr>
                <w:sz w:val="22"/>
                <w:szCs w:val="22"/>
              </w:rPr>
            </w:pPr>
            <w:r w:rsidRPr="005F3AA9">
              <w:rPr>
                <w:sz w:val="22"/>
                <w:szCs w:val="22"/>
              </w:rPr>
              <w:t>no</w:t>
            </w:r>
          </w:p>
        </w:tc>
        <w:tc>
          <w:tcPr>
            <w:tcW w:w="2303" w:type="dxa"/>
          </w:tcPr>
          <w:p w14:paraId="326986DA" w14:textId="77777777" w:rsidR="00C32A2A" w:rsidRPr="005F3AA9" w:rsidRDefault="00C32A2A" w:rsidP="00CB431A">
            <w:pPr>
              <w:rPr>
                <w:sz w:val="22"/>
                <w:szCs w:val="22"/>
              </w:rPr>
            </w:pPr>
            <w:r w:rsidRPr="005F3AA9">
              <w:rPr>
                <w:sz w:val="22"/>
                <w:szCs w:val="22"/>
              </w:rPr>
              <w:t>Carbohydrates</w:t>
            </w:r>
          </w:p>
          <w:p w14:paraId="1620A51D" w14:textId="15673536" w:rsidR="00C32A2A" w:rsidRPr="005F3AA9" w:rsidRDefault="00C32A2A" w:rsidP="00CB431A">
            <w:pPr>
              <w:rPr>
                <w:sz w:val="22"/>
                <w:szCs w:val="22"/>
              </w:rPr>
            </w:pPr>
            <w:r w:rsidRPr="005F3AA9">
              <w:rPr>
                <w:sz w:val="22"/>
                <w:szCs w:val="22"/>
              </w:rPr>
              <w:t>SFA</w:t>
            </w:r>
          </w:p>
        </w:tc>
        <w:tc>
          <w:tcPr>
            <w:tcW w:w="1393" w:type="dxa"/>
          </w:tcPr>
          <w:p w14:paraId="133A42C6" w14:textId="4D83E9A0" w:rsidR="00C32A2A" w:rsidRPr="005F3AA9" w:rsidRDefault="00C32A2A" w:rsidP="00CB431A">
            <w:pPr>
              <w:rPr>
                <w:sz w:val="22"/>
                <w:szCs w:val="22"/>
              </w:rPr>
            </w:pPr>
            <w:r w:rsidRPr="005F3AA9">
              <w:rPr>
                <w:sz w:val="22"/>
                <w:szCs w:val="22"/>
              </w:rPr>
              <w:t>8.76*</w:t>
            </w:r>
          </w:p>
          <w:p w14:paraId="7D6AFB36" w14:textId="563890F8" w:rsidR="00C32A2A" w:rsidRPr="005F3AA9" w:rsidRDefault="00C32A2A" w:rsidP="00CB431A">
            <w:pPr>
              <w:rPr>
                <w:sz w:val="22"/>
                <w:szCs w:val="22"/>
              </w:rPr>
            </w:pPr>
            <w:r w:rsidRPr="005F3AA9">
              <w:rPr>
                <w:sz w:val="22"/>
                <w:szCs w:val="22"/>
              </w:rPr>
              <w:t>7.27*</w:t>
            </w:r>
          </w:p>
        </w:tc>
        <w:tc>
          <w:tcPr>
            <w:tcW w:w="1655" w:type="dxa"/>
            <w:gridSpan w:val="2"/>
          </w:tcPr>
          <w:p w14:paraId="45F87A57" w14:textId="77777777" w:rsidR="00C32A2A" w:rsidRPr="005F3AA9" w:rsidRDefault="00C32A2A" w:rsidP="00CB431A">
            <w:pPr>
              <w:rPr>
                <w:sz w:val="22"/>
                <w:szCs w:val="22"/>
              </w:rPr>
            </w:pPr>
            <w:r w:rsidRPr="005F3AA9">
              <w:rPr>
                <w:sz w:val="22"/>
                <w:szCs w:val="22"/>
              </w:rPr>
              <w:t xml:space="preserve">Chi-2-Test, </w:t>
            </w:r>
          </w:p>
          <w:p w14:paraId="0C3430DE" w14:textId="687A269B" w:rsidR="00C32A2A" w:rsidRPr="005F3AA9" w:rsidRDefault="00C32A2A" w:rsidP="00CB431A">
            <w:pPr>
              <w:rPr>
                <w:sz w:val="22"/>
                <w:szCs w:val="22"/>
              </w:rPr>
            </w:pPr>
            <w:r w:rsidRPr="005F3AA9">
              <w:rPr>
                <w:sz w:val="22"/>
                <w:szCs w:val="22"/>
              </w:rPr>
              <w:t>Chi-2-Value</w:t>
            </w:r>
          </w:p>
        </w:tc>
        <w:tc>
          <w:tcPr>
            <w:tcW w:w="1358" w:type="dxa"/>
          </w:tcPr>
          <w:p w14:paraId="49437E01" w14:textId="0AE02D96" w:rsidR="00C32A2A" w:rsidRPr="005F3AA9" w:rsidRDefault="00C32A2A" w:rsidP="00CB431A">
            <w:pPr>
              <w:rPr>
                <w:sz w:val="22"/>
                <w:szCs w:val="22"/>
              </w:rPr>
            </w:pPr>
            <w:r w:rsidRPr="005F3AA9">
              <w:rPr>
                <w:sz w:val="22"/>
                <w:szCs w:val="22"/>
              </w:rPr>
              <w:t>Yes</w:t>
            </w:r>
          </w:p>
        </w:tc>
        <w:tc>
          <w:tcPr>
            <w:tcW w:w="907" w:type="dxa"/>
          </w:tcPr>
          <w:p w14:paraId="3D45BF89" w14:textId="5A4C0BB2" w:rsidR="00C32A2A" w:rsidRPr="005F3AA9" w:rsidRDefault="00C32A2A" w:rsidP="00CB431A">
            <w:pPr>
              <w:rPr>
                <w:sz w:val="22"/>
                <w:szCs w:val="22"/>
              </w:rPr>
            </w:pPr>
            <w:r w:rsidRPr="005F3AA9">
              <w:rPr>
                <w:sz w:val="22"/>
                <w:szCs w:val="22"/>
              </w:rPr>
              <w:t>2</w:t>
            </w:r>
          </w:p>
        </w:tc>
      </w:tr>
      <w:tr w:rsidR="00CB431A" w:rsidRPr="005F3AA9" w14:paraId="3DFB4AEF" w14:textId="77777777" w:rsidTr="00346ACE">
        <w:tc>
          <w:tcPr>
            <w:tcW w:w="1776" w:type="dxa"/>
          </w:tcPr>
          <w:p w14:paraId="7668B2A9" w14:textId="2DC743F3" w:rsidR="00C32A2A" w:rsidRPr="005F3AA9" w:rsidRDefault="00C32A2A" w:rsidP="00CB431A">
            <w:pPr>
              <w:rPr>
                <w:sz w:val="22"/>
                <w:szCs w:val="22"/>
              </w:rPr>
            </w:pPr>
            <w:r w:rsidRPr="005F3AA9">
              <w:rPr>
                <w:sz w:val="22"/>
                <w:szCs w:val="22"/>
              </w:rPr>
              <w:t>Zhu et al. 2014, USA</w:t>
            </w:r>
            <w:r w:rsidRPr="005F3AA9">
              <w:rPr>
                <w:sz w:val="22"/>
                <w:szCs w:val="22"/>
              </w:rPr>
              <w:fldChar w:fldCharType="begin"/>
            </w:r>
            <w:r w:rsidRPr="005F3AA9">
              <w:rPr>
                <w:sz w:val="22"/>
                <w:szCs w:val="22"/>
              </w:rPr>
              <w:instrText xml:space="preserve"> ADDIN EN.CITE &lt;EndNote&gt;&lt;Cite&gt;&lt;Author&gt;Zhu&lt;/Author&gt;&lt;Year&gt;2014&lt;/Year&gt;&lt;RecNum&gt;228&lt;/RecNum&gt;&lt;DisplayText&gt;[36]&lt;/DisplayText&gt;&lt;record&gt;&lt;rec-number&gt;228&lt;/rec-number&gt;&lt;foreign-keys&gt;&lt;key app="EN" db-id="t2dxed09qrzwf4eetwqvrwt10fd0axp5ze9z" timestamp="1464598757"&gt;228&lt;/key&gt;&lt;/foreign-keys&gt;&lt;ref-type name="Journal Article"&gt;17&lt;/ref-type&gt;&lt;contributors&gt;&lt;authors&gt;&lt;author&gt;Zhu, Y.&lt;/author&gt;&lt;author&gt;Wang, H.&lt;/author&gt;&lt;author&gt;Hollis, J. H.&lt;/author&gt;&lt;author&gt;Jacques, P. F.&lt;/author&gt;&lt;/authors&gt;&lt;/contributors&gt;&lt;auth-address&gt;Department of Epidemiology, The University of Iowa, Iowa City, IA, USA.&lt;/auth-address&gt;&lt;titles&gt;&lt;title&gt;The associations between yogurt consumption, diet quality, and metabolic profiles in children in the US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4/07/19&lt;/edition&gt;&lt;dates&gt;&lt;year&gt;2014&lt;/year&gt;&lt;pub-dates&gt;&lt;date&gt;Jul 18&lt;/date&gt;&lt;/pub-dates&gt;&lt;/dates&gt;&lt;isbn&gt;1436-6215 (Electronic)&amp;#xD;1436-6207 (Linking)&lt;/isbn&gt;&lt;accession-num&gt;25034879&lt;/accession-num&gt;&lt;urls&gt;&lt;related-urls&gt;&lt;url&gt;http://download.springer.com/static/pdf/413/art%253A10.1007%252Fs00394-014-0735-7.pdf?auth66=1415293935_b4eea05bb9953af35b9fcd183cd97a88&amp;amp;ext=.pdf&lt;/url&gt;&lt;/related-urls&gt;&lt;/urls&gt;&lt;electronic-resource-num&gt;10.1007/s00394-014-0735-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6]</w:t>
            </w:r>
            <w:r w:rsidRPr="005F3AA9">
              <w:rPr>
                <w:sz w:val="22"/>
                <w:szCs w:val="22"/>
              </w:rPr>
              <w:fldChar w:fldCharType="end"/>
            </w:r>
          </w:p>
        </w:tc>
        <w:tc>
          <w:tcPr>
            <w:tcW w:w="1811" w:type="dxa"/>
          </w:tcPr>
          <w:p w14:paraId="4BCC228F" w14:textId="4E217A31" w:rsidR="00C32A2A" w:rsidRPr="005F3AA9" w:rsidRDefault="00C32A2A" w:rsidP="00CB431A">
            <w:pPr>
              <w:rPr>
                <w:sz w:val="22"/>
                <w:szCs w:val="22"/>
              </w:rPr>
            </w:pPr>
            <w:r w:rsidRPr="005F3AA9">
              <w:rPr>
                <w:sz w:val="22"/>
                <w:szCs w:val="22"/>
              </w:rPr>
              <w:t>n: 5124;</w:t>
            </w:r>
          </w:p>
          <w:p w14:paraId="7156A65B" w14:textId="77777777" w:rsidR="00C32A2A" w:rsidRPr="005F3AA9" w:rsidRDefault="00C32A2A" w:rsidP="00CB431A">
            <w:pPr>
              <w:rPr>
                <w:sz w:val="22"/>
                <w:szCs w:val="22"/>
              </w:rPr>
            </w:pPr>
            <w:r w:rsidRPr="005F3AA9">
              <w:rPr>
                <w:sz w:val="22"/>
                <w:szCs w:val="22"/>
              </w:rPr>
              <w:t>age: 2-18;</w:t>
            </w:r>
          </w:p>
          <w:p w14:paraId="299AEFBD" w14:textId="2F222ECA" w:rsidR="00C32A2A" w:rsidRPr="005F3AA9" w:rsidRDefault="00C32A2A" w:rsidP="00CB431A">
            <w:pPr>
              <w:rPr>
                <w:sz w:val="22"/>
                <w:szCs w:val="22"/>
              </w:rPr>
            </w:pPr>
            <w:r w:rsidRPr="005F3AA9">
              <w:rPr>
                <w:sz w:val="22"/>
                <w:szCs w:val="22"/>
              </w:rPr>
              <w:t>female: 51.2%</w:t>
            </w:r>
          </w:p>
        </w:tc>
        <w:tc>
          <w:tcPr>
            <w:tcW w:w="1526" w:type="dxa"/>
          </w:tcPr>
          <w:p w14:paraId="37EBE054" w14:textId="116AD923" w:rsidR="00C32A2A" w:rsidRPr="005F3AA9" w:rsidRDefault="00C32A2A" w:rsidP="00CB431A">
            <w:pPr>
              <w:rPr>
                <w:sz w:val="22"/>
                <w:szCs w:val="22"/>
              </w:rPr>
            </w:pPr>
            <w:r w:rsidRPr="005F3AA9">
              <w:rPr>
                <w:sz w:val="22"/>
                <w:szCs w:val="22"/>
              </w:rPr>
              <w:t>Cross-sectional</w:t>
            </w:r>
          </w:p>
        </w:tc>
        <w:tc>
          <w:tcPr>
            <w:tcW w:w="989" w:type="dxa"/>
          </w:tcPr>
          <w:p w14:paraId="6F09D8F8" w14:textId="4B18D640" w:rsidR="00C32A2A" w:rsidRPr="005F3AA9" w:rsidRDefault="00C32A2A" w:rsidP="00CB431A">
            <w:pPr>
              <w:rPr>
                <w:sz w:val="22"/>
                <w:szCs w:val="22"/>
              </w:rPr>
            </w:pPr>
            <w:r w:rsidRPr="005F3AA9">
              <w:rPr>
                <w:sz w:val="22"/>
                <w:szCs w:val="22"/>
              </w:rPr>
              <w:t>FFQ</w:t>
            </w:r>
          </w:p>
        </w:tc>
        <w:tc>
          <w:tcPr>
            <w:tcW w:w="1413" w:type="dxa"/>
          </w:tcPr>
          <w:p w14:paraId="70921457" w14:textId="29B8B31A" w:rsidR="00C32A2A" w:rsidRPr="005F3AA9" w:rsidRDefault="00C32A2A" w:rsidP="00CB431A">
            <w:pPr>
              <w:rPr>
                <w:sz w:val="22"/>
                <w:szCs w:val="22"/>
              </w:rPr>
            </w:pPr>
            <w:r w:rsidRPr="005F3AA9">
              <w:rPr>
                <w:sz w:val="22"/>
                <w:szCs w:val="22"/>
              </w:rPr>
              <w:t>Unknown</w:t>
            </w:r>
          </w:p>
        </w:tc>
        <w:tc>
          <w:tcPr>
            <w:tcW w:w="1356" w:type="dxa"/>
          </w:tcPr>
          <w:p w14:paraId="67D595DB" w14:textId="694E013B" w:rsidR="00C32A2A" w:rsidRPr="005F3AA9" w:rsidRDefault="00C32A2A" w:rsidP="00CB431A">
            <w:pPr>
              <w:rPr>
                <w:sz w:val="22"/>
                <w:szCs w:val="22"/>
              </w:rPr>
            </w:pPr>
            <w:r w:rsidRPr="005F3AA9">
              <w:rPr>
                <w:sz w:val="22"/>
                <w:szCs w:val="22"/>
              </w:rPr>
              <w:t>n: 1266</w:t>
            </w:r>
          </w:p>
        </w:tc>
        <w:tc>
          <w:tcPr>
            <w:tcW w:w="2303" w:type="dxa"/>
          </w:tcPr>
          <w:p w14:paraId="07E2E4D4" w14:textId="3F30435F" w:rsidR="00C32A2A" w:rsidRPr="005F3AA9" w:rsidRDefault="00C32A2A" w:rsidP="00CB431A">
            <w:pPr>
              <w:rPr>
                <w:sz w:val="22"/>
                <w:szCs w:val="22"/>
              </w:rPr>
            </w:pPr>
            <w:r w:rsidRPr="005F3AA9">
              <w:rPr>
                <w:sz w:val="22"/>
                <w:szCs w:val="22"/>
              </w:rPr>
              <w:t>Yoghurt</w:t>
            </w:r>
          </w:p>
        </w:tc>
        <w:tc>
          <w:tcPr>
            <w:tcW w:w="1393" w:type="dxa"/>
          </w:tcPr>
          <w:p w14:paraId="26714C91" w14:textId="295A0439" w:rsidR="00C32A2A" w:rsidRPr="005F3AA9" w:rsidRDefault="00C32A2A" w:rsidP="00CB431A">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312801B2" w14:textId="77777777" w:rsidR="00C32A2A" w:rsidRPr="005F3AA9" w:rsidRDefault="00C32A2A" w:rsidP="00CB431A">
            <w:pPr>
              <w:rPr>
                <w:sz w:val="22"/>
                <w:szCs w:val="22"/>
              </w:rPr>
            </w:pPr>
            <w:r w:rsidRPr="005F3AA9">
              <w:rPr>
                <w:sz w:val="22"/>
                <w:szCs w:val="22"/>
              </w:rPr>
              <w:t xml:space="preserve">Multivariate linear regression, </w:t>
            </w:r>
          </w:p>
          <w:p w14:paraId="63932F50" w14:textId="66D5C707" w:rsidR="00C32A2A" w:rsidRPr="005F3AA9" w:rsidRDefault="00C32A2A" w:rsidP="00CB431A">
            <w:pPr>
              <w:rPr>
                <w:sz w:val="22"/>
                <w:szCs w:val="22"/>
              </w:rPr>
            </w:pPr>
            <w:r w:rsidRPr="005F3AA9">
              <w:rPr>
                <w:sz w:val="22"/>
                <w:szCs w:val="22"/>
              </w:rPr>
              <w:t>Least square means</w:t>
            </w:r>
          </w:p>
        </w:tc>
        <w:tc>
          <w:tcPr>
            <w:tcW w:w="1358" w:type="dxa"/>
          </w:tcPr>
          <w:p w14:paraId="208B0BB2" w14:textId="72E72D10" w:rsidR="00C32A2A" w:rsidRPr="005F3AA9" w:rsidRDefault="00C32A2A" w:rsidP="00CB431A">
            <w:pPr>
              <w:rPr>
                <w:sz w:val="22"/>
                <w:szCs w:val="22"/>
              </w:rPr>
            </w:pPr>
            <w:r w:rsidRPr="005F3AA9">
              <w:rPr>
                <w:sz w:val="22"/>
                <w:szCs w:val="22"/>
              </w:rPr>
              <w:t>Unknown</w:t>
            </w:r>
          </w:p>
        </w:tc>
        <w:tc>
          <w:tcPr>
            <w:tcW w:w="907" w:type="dxa"/>
          </w:tcPr>
          <w:p w14:paraId="114C7A44" w14:textId="422CE190" w:rsidR="00C32A2A" w:rsidRPr="005F3AA9" w:rsidRDefault="00C32A2A" w:rsidP="00CB431A">
            <w:pPr>
              <w:rPr>
                <w:sz w:val="22"/>
                <w:szCs w:val="22"/>
              </w:rPr>
            </w:pPr>
            <w:r w:rsidRPr="005F3AA9">
              <w:rPr>
                <w:sz w:val="22"/>
                <w:szCs w:val="22"/>
              </w:rPr>
              <w:t>6</w:t>
            </w:r>
          </w:p>
        </w:tc>
      </w:tr>
      <w:tr w:rsidR="00366309" w:rsidRPr="005F3AA9" w14:paraId="4A64319A" w14:textId="77777777" w:rsidTr="00346ACE">
        <w:tc>
          <w:tcPr>
            <w:tcW w:w="1776" w:type="dxa"/>
            <w:shd w:val="clear" w:color="auto" w:fill="BFBFBF" w:themeFill="background1" w:themeFillShade="BF"/>
          </w:tcPr>
          <w:p w14:paraId="758CF10D" w14:textId="77777777" w:rsidR="00A54027" w:rsidRPr="005F3AA9" w:rsidRDefault="00A54027" w:rsidP="00CB431A">
            <w:pPr>
              <w:rPr>
                <w:b/>
                <w:sz w:val="22"/>
                <w:szCs w:val="22"/>
              </w:rPr>
            </w:pPr>
          </w:p>
        </w:tc>
        <w:tc>
          <w:tcPr>
            <w:tcW w:w="14711" w:type="dxa"/>
            <w:gridSpan w:val="11"/>
            <w:shd w:val="clear" w:color="auto" w:fill="BFBFBF" w:themeFill="background1" w:themeFillShade="BF"/>
          </w:tcPr>
          <w:p w14:paraId="7BAD8214" w14:textId="2F233AA1" w:rsidR="00A54027" w:rsidRPr="005F3AA9" w:rsidRDefault="00A54027" w:rsidP="00CB431A">
            <w:pPr>
              <w:rPr>
                <w:b/>
                <w:sz w:val="22"/>
                <w:szCs w:val="22"/>
              </w:rPr>
            </w:pPr>
            <w:r w:rsidRPr="005F3AA9">
              <w:rPr>
                <w:b/>
                <w:sz w:val="22"/>
                <w:szCs w:val="22"/>
              </w:rPr>
              <w:t>Outcome: Total cholesterol</w:t>
            </w:r>
          </w:p>
        </w:tc>
      </w:tr>
      <w:tr w:rsidR="00F04F60" w:rsidRPr="005F3AA9" w14:paraId="343E6485" w14:textId="77777777" w:rsidTr="00346ACE">
        <w:tc>
          <w:tcPr>
            <w:tcW w:w="1776" w:type="dxa"/>
          </w:tcPr>
          <w:p w14:paraId="00CFB000" w14:textId="7C8EC7CB" w:rsidR="00C32A2A" w:rsidRPr="005F3AA9" w:rsidRDefault="00C32A2A" w:rsidP="00CB431A">
            <w:pPr>
              <w:rPr>
                <w:sz w:val="22"/>
                <w:szCs w:val="22"/>
              </w:rPr>
            </w:pPr>
            <w:r w:rsidRPr="005F3AA9">
              <w:rPr>
                <w:sz w:val="22"/>
                <w:szCs w:val="22"/>
              </w:rPr>
              <w:t>Akerblom et al. 1984, Finland</w:t>
            </w:r>
            <w:r w:rsidRPr="005F3AA9">
              <w:rPr>
                <w:sz w:val="22"/>
                <w:szCs w:val="22"/>
              </w:rPr>
              <w:fldChar w:fldCharType="begin"/>
            </w:r>
            <w:r w:rsidRPr="005F3AA9">
              <w:rPr>
                <w:sz w:val="22"/>
                <w:szCs w:val="22"/>
              </w:rPr>
              <w:instrText xml:space="preserve"> ADDIN EN.CITE &lt;EndNote&gt;&lt;Cite&gt;&lt;Author&gt;Akerblom&lt;/Author&gt;&lt;Year&gt;1984&lt;/Year&gt;&lt;RecNum&gt;165&lt;/RecNum&gt;&lt;DisplayText&gt;[37]&lt;/DisplayText&gt;&lt;record&gt;&lt;rec-number&gt;165&lt;/rec-number&gt;&lt;foreign-keys&gt;&lt;key app="EN" db-id="t2dxed09qrzwf4eetwqvrwt10fd0axp5ze9z" timestamp="1464598756"&gt;165&lt;/key&gt;&lt;/foreign-keys&gt;&lt;ref-type name="Journal Article"&gt;17&lt;/ref-type&gt;&lt;contributors&gt;&lt;authors&gt;&lt;author&gt;Akerblom, H. K.&lt;/author&gt;&lt;author&gt;Viikari, J.&lt;/author&gt;&lt;author&gt;Uhari, M.&lt;/author&gt;&lt;author&gt;Rasanen, L.&lt;/author&gt;&lt;author&gt;Suoninen, P.&lt;/author&gt;&lt;author&gt;Pietikainen, M.&lt;/author&gt;&lt;author&gt;Pesonen, E.&lt;/author&gt;&lt;author&gt;Lahde, P. L.&lt;/author&gt;&lt;author&gt;Dahl, M.&lt;/author&gt;&lt;author&gt;Dahlstrom, S.&lt;/author&gt;&lt;author&gt;et al.,&lt;/author&gt;&lt;/authors&gt;&lt;/contributors&gt;&lt;titles&gt;&lt;title&gt;A study of cardiovascular risk factors and their determinants in finnish children&lt;/title&gt;&lt;secondary-title&gt;Ann Clin Res&lt;/secondary-title&gt;&lt;alt-title&gt;Annals of clinical research&lt;/alt-title&gt;&lt;/titles&gt;&lt;periodical&gt;&lt;full-title&gt;Ann Clin Res&lt;/full-title&gt;&lt;abbr-1&gt;Annals of clinical research&lt;/abbr-1&gt;&lt;/periodical&gt;&lt;alt-periodical&gt;&lt;full-title&gt;Ann Clin Res&lt;/full-title&gt;&lt;abbr-1&gt;Annals of clinical research&lt;/abbr-1&gt;&lt;/alt-periodical&gt;&lt;pages&gt;23-33&lt;/pages&gt;&lt;volume&gt;16&lt;/volume&gt;&lt;number&gt;1&lt;/number&gt;&lt;edition&gt;1984/01/01&lt;/edition&gt;&lt;keywords&gt;&lt;keyword&gt;Adolescent&lt;/keyword&gt;&lt;keyword&gt;Blood Pressure&lt;/keyword&gt;&lt;keyword&gt;Cardiovascular Diseases/ etiology&lt;/keyword&gt;&lt;keyword&gt;Child&lt;/keyword&gt;&lt;keyword&gt;Copper/analysis&lt;/keyword&gt;&lt;keyword&gt;Cross-Sectional Studies&lt;/keyword&gt;&lt;keyword&gt;Diet&lt;/keyword&gt;&lt;keyword&gt;Female&lt;/keyword&gt;&lt;keyword&gt;Finland&lt;/keyword&gt;&lt;keyword&gt;Food Habits&lt;/keyword&gt;&lt;keyword&gt;Hair/analysis&lt;/keyword&gt;&lt;keyword&gt;Humans&lt;/keyword&gt;&lt;keyword&gt;Insulin/blood&lt;/keyword&gt;&lt;keyword&gt;Lipids/blood&lt;/keyword&gt;&lt;keyword&gt;Male&lt;/keyword&gt;&lt;keyword&gt;Risk&lt;/keyword&gt;&lt;keyword&gt;Rural Population&lt;/keyword&gt;&lt;keyword&gt;Urban Population&lt;/keyword&gt;&lt;keyword&gt;Zinc/analysis&lt;/keyword&gt;&lt;/keywords&gt;&lt;dates&gt;&lt;year&gt;1984&lt;/year&gt;&lt;/dates&gt;&lt;isbn&gt;0003-4762 (Print)&amp;#xD;0003-4762 (Linking)&lt;/isbn&gt;&lt;accession-num&gt;6378046&lt;/accession-num&gt;&lt;urls&gt;&lt;/urls&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7]</w:t>
            </w:r>
            <w:r w:rsidRPr="005F3AA9">
              <w:rPr>
                <w:sz w:val="22"/>
                <w:szCs w:val="22"/>
              </w:rPr>
              <w:fldChar w:fldCharType="end"/>
            </w:r>
          </w:p>
        </w:tc>
        <w:tc>
          <w:tcPr>
            <w:tcW w:w="1811" w:type="dxa"/>
          </w:tcPr>
          <w:p w14:paraId="110DF0AF" w14:textId="5F5592FC" w:rsidR="00C32A2A" w:rsidRPr="005F3AA9" w:rsidRDefault="00C32A2A" w:rsidP="00CB431A">
            <w:pPr>
              <w:rPr>
                <w:sz w:val="22"/>
                <w:szCs w:val="22"/>
              </w:rPr>
            </w:pPr>
            <w:r w:rsidRPr="005F3AA9">
              <w:rPr>
                <w:sz w:val="22"/>
                <w:szCs w:val="22"/>
              </w:rPr>
              <w:t>n: 233;</w:t>
            </w:r>
          </w:p>
          <w:p w14:paraId="4FDF6974" w14:textId="77777777" w:rsidR="00C32A2A" w:rsidRPr="005F3AA9" w:rsidRDefault="00C32A2A" w:rsidP="00CB431A">
            <w:pPr>
              <w:rPr>
                <w:sz w:val="22"/>
                <w:szCs w:val="22"/>
              </w:rPr>
            </w:pPr>
            <w:r w:rsidRPr="005F3AA9">
              <w:rPr>
                <w:sz w:val="22"/>
                <w:szCs w:val="22"/>
              </w:rPr>
              <w:t>age: 12;</w:t>
            </w:r>
          </w:p>
          <w:p w14:paraId="3A9F9551" w14:textId="4D69B60D" w:rsidR="00C32A2A" w:rsidRPr="005F3AA9" w:rsidRDefault="00C32A2A" w:rsidP="00CB431A">
            <w:pPr>
              <w:rPr>
                <w:sz w:val="22"/>
                <w:szCs w:val="22"/>
              </w:rPr>
            </w:pPr>
            <w:r w:rsidRPr="005F3AA9">
              <w:rPr>
                <w:sz w:val="22"/>
                <w:szCs w:val="22"/>
              </w:rPr>
              <w:t>female: 46.4%</w:t>
            </w:r>
          </w:p>
        </w:tc>
        <w:tc>
          <w:tcPr>
            <w:tcW w:w="1526" w:type="dxa"/>
          </w:tcPr>
          <w:p w14:paraId="17300970" w14:textId="2884C6A3" w:rsidR="00C32A2A" w:rsidRPr="005F3AA9" w:rsidRDefault="00C32A2A" w:rsidP="00CB431A">
            <w:pPr>
              <w:rPr>
                <w:sz w:val="22"/>
                <w:szCs w:val="22"/>
              </w:rPr>
            </w:pPr>
            <w:r w:rsidRPr="005F3AA9">
              <w:rPr>
                <w:sz w:val="22"/>
                <w:szCs w:val="22"/>
              </w:rPr>
              <w:t>Cross-sectional</w:t>
            </w:r>
          </w:p>
        </w:tc>
        <w:tc>
          <w:tcPr>
            <w:tcW w:w="989" w:type="dxa"/>
          </w:tcPr>
          <w:p w14:paraId="28E6D7CB" w14:textId="6BFD8ADC" w:rsidR="00C32A2A" w:rsidRPr="005F3AA9" w:rsidRDefault="00C32A2A" w:rsidP="00CB431A">
            <w:pPr>
              <w:rPr>
                <w:sz w:val="22"/>
                <w:szCs w:val="22"/>
              </w:rPr>
            </w:pPr>
            <w:r w:rsidRPr="005F3AA9">
              <w:rPr>
                <w:sz w:val="22"/>
                <w:szCs w:val="22"/>
              </w:rPr>
              <w:t>24h recall</w:t>
            </w:r>
          </w:p>
        </w:tc>
        <w:tc>
          <w:tcPr>
            <w:tcW w:w="1413" w:type="dxa"/>
          </w:tcPr>
          <w:p w14:paraId="4E3AAEC6" w14:textId="1E0C7F25" w:rsidR="00C32A2A" w:rsidRPr="005F3AA9" w:rsidRDefault="00C32A2A" w:rsidP="00CB431A">
            <w:pPr>
              <w:rPr>
                <w:sz w:val="22"/>
                <w:szCs w:val="22"/>
              </w:rPr>
            </w:pPr>
            <w:r w:rsidRPr="005F3AA9">
              <w:rPr>
                <w:sz w:val="22"/>
                <w:szCs w:val="22"/>
              </w:rPr>
              <w:t>No</w:t>
            </w:r>
          </w:p>
          <w:p w14:paraId="596F4DE7" w14:textId="77777777" w:rsidR="00C32A2A" w:rsidRPr="005F3AA9" w:rsidRDefault="00C32A2A" w:rsidP="00CB431A">
            <w:pPr>
              <w:rPr>
                <w:sz w:val="22"/>
                <w:szCs w:val="22"/>
              </w:rPr>
            </w:pPr>
          </w:p>
        </w:tc>
        <w:tc>
          <w:tcPr>
            <w:tcW w:w="1356" w:type="dxa"/>
          </w:tcPr>
          <w:p w14:paraId="3AF152E0" w14:textId="3B087343" w:rsidR="00C32A2A" w:rsidRPr="005F3AA9" w:rsidRDefault="00C32A2A" w:rsidP="00CB431A">
            <w:pPr>
              <w:rPr>
                <w:sz w:val="22"/>
                <w:szCs w:val="22"/>
              </w:rPr>
            </w:pPr>
            <w:r w:rsidRPr="005F3AA9">
              <w:rPr>
                <w:sz w:val="22"/>
                <w:szCs w:val="22"/>
              </w:rPr>
              <w:t>no</w:t>
            </w:r>
          </w:p>
        </w:tc>
        <w:tc>
          <w:tcPr>
            <w:tcW w:w="2303" w:type="dxa"/>
          </w:tcPr>
          <w:p w14:paraId="570523D4" w14:textId="3AA70467" w:rsidR="00C32A2A" w:rsidRPr="005F3AA9" w:rsidRDefault="00C32A2A" w:rsidP="00CB431A">
            <w:pPr>
              <w:rPr>
                <w:sz w:val="22"/>
                <w:szCs w:val="22"/>
              </w:rPr>
            </w:pPr>
            <w:r w:rsidRPr="005F3AA9">
              <w:rPr>
                <w:sz w:val="22"/>
                <w:szCs w:val="22"/>
              </w:rPr>
              <w:t>FA</w:t>
            </w:r>
          </w:p>
        </w:tc>
        <w:tc>
          <w:tcPr>
            <w:tcW w:w="1393" w:type="dxa"/>
          </w:tcPr>
          <w:p w14:paraId="7B3C6EA7" w14:textId="40566642" w:rsidR="00C32A2A" w:rsidRPr="005F3AA9" w:rsidRDefault="00C32A2A" w:rsidP="00CB431A">
            <w:pPr>
              <w:rPr>
                <w:sz w:val="22"/>
                <w:szCs w:val="22"/>
              </w:rPr>
            </w:pPr>
            <w:r w:rsidRPr="005F3AA9">
              <w:rPr>
                <w:sz w:val="22"/>
                <w:szCs w:val="22"/>
              </w:rPr>
              <w:t>positive**</w:t>
            </w:r>
            <w:r w:rsidRPr="005F3AA9">
              <w:rPr>
                <w:sz w:val="22"/>
                <w:szCs w:val="22"/>
                <w:vertAlign w:val="superscript"/>
              </w:rPr>
              <w:t xml:space="preserve"> a</w:t>
            </w:r>
          </w:p>
        </w:tc>
        <w:tc>
          <w:tcPr>
            <w:tcW w:w="1655" w:type="dxa"/>
            <w:gridSpan w:val="2"/>
          </w:tcPr>
          <w:p w14:paraId="2019B130" w14:textId="51FDC983" w:rsidR="00C32A2A" w:rsidRPr="005F3AA9" w:rsidRDefault="00C32A2A" w:rsidP="00CB431A">
            <w:pPr>
              <w:rPr>
                <w:sz w:val="22"/>
                <w:szCs w:val="22"/>
              </w:rPr>
            </w:pPr>
            <w:r w:rsidRPr="005F3AA9">
              <w:rPr>
                <w:sz w:val="22"/>
                <w:szCs w:val="22"/>
              </w:rPr>
              <w:t>T-tests,</w:t>
            </w:r>
          </w:p>
          <w:p w14:paraId="586DF96C" w14:textId="37FEF903" w:rsidR="00C32A2A" w:rsidRPr="005F3AA9" w:rsidRDefault="00C32A2A" w:rsidP="00CB431A">
            <w:pPr>
              <w:rPr>
                <w:sz w:val="22"/>
                <w:szCs w:val="22"/>
              </w:rPr>
            </w:pPr>
            <w:r w:rsidRPr="005F3AA9">
              <w:rPr>
                <w:sz w:val="22"/>
                <w:szCs w:val="22"/>
              </w:rPr>
              <w:t>Mean difference</w:t>
            </w:r>
          </w:p>
        </w:tc>
        <w:tc>
          <w:tcPr>
            <w:tcW w:w="1358" w:type="dxa"/>
          </w:tcPr>
          <w:p w14:paraId="3C65BA34" w14:textId="77777777" w:rsidR="00C32A2A" w:rsidRPr="005F3AA9" w:rsidRDefault="00C32A2A" w:rsidP="00CB431A">
            <w:pPr>
              <w:rPr>
                <w:sz w:val="22"/>
                <w:szCs w:val="22"/>
              </w:rPr>
            </w:pPr>
            <w:r w:rsidRPr="005F3AA9">
              <w:rPr>
                <w:sz w:val="22"/>
                <w:szCs w:val="22"/>
              </w:rPr>
              <w:t>No</w:t>
            </w:r>
          </w:p>
          <w:p w14:paraId="0E068EB6" w14:textId="77777777" w:rsidR="00C32A2A" w:rsidRPr="005F3AA9" w:rsidRDefault="00C32A2A" w:rsidP="00CB431A">
            <w:pPr>
              <w:rPr>
                <w:sz w:val="22"/>
                <w:szCs w:val="22"/>
              </w:rPr>
            </w:pPr>
          </w:p>
        </w:tc>
        <w:tc>
          <w:tcPr>
            <w:tcW w:w="907" w:type="dxa"/>
          </w:tcPr>
          <w:p w14:paraId="2C9D93DE" w14:textId="75A89041" w:rsidR="00C32A2A" w:rsidRPr="005F3AA9" w:rsidRDefault="00C32A2A" w:rsidP="00CB431A">
            <w:pPr>
              <w:rPr>
                <w:sz w:val="22"/>
                <w:szCs w:val="22"/>
              </w:rPr>
            </w:pPr>
            <w:r w:rsidRPr="005F3AA9">
              <w:rPr>
                <w:sz w:val="22"/>
                <w:szCs w:val="22"/>
              </w:rPr>
              <w:t>3</w:t>
            </w:r>
          </w:p>
        </w:tc>
      </w:tr>
      <w:tr w:rsidR="00F04F60" w:rsidRPr="005F3AA9" w14:paraId="561E18C7" w14:textId="77777777" w:rsidTr="00346ACE">
        <w:tc>
          <w:tcPr>
            <w:tcW w:w="1776" w:type="dxa"/>
          </w:tcPr>
          <w:p w14:paraId="28DB8362" w14:textId="185D2B5B" w:rsidR="00C32A2A" w:rsidRPr="005F3AA9" w:rsidRDefault="00C32A2A" w:rsidP="00CB431A">
            <w:pPr>
              <w:rPr>
                <w:sz w:val="22"/>
                <w:szCs w:val="22"/>
              </w:rPr>
            </w:pPr>
            <w:r w:rsidRPr="005F3AA9">
              <w:rPr>
                <w:sz w:val="22"/>
                <w:szCs w:val="22"/>
              </w:rPr>
              <w:t>Altwaiji et al. 2009, USA</w:t>
            </w:r>
            <w:r w:rsidRPr="005F3AA9">
              <w:rPr>
                <w:sz w:val="22"/>
                <w:szCs w:val="22"/>
              </w:rPr>
              <w:fldChar w:fldCharType="begin">
                <w:fldData xml:space="preserve">PEVuZE5vdGU+PENpdGU+PEF1dGhvcj5BbHR3YWlqcmk8L0F1dGhvcj48WWVhcj4yMDA5PC9ZZWFy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</w:fldData>
              </w:fldChar>
            </w:r>
            <w:r w:rsidRPr="005F3AA9">
              <w:rPr>
                <w:sz w:val="22"/>
                <w:szCs w:val="22"/>
              </w:rPr>
              <w:instrText xml:space="preserve"> ADDIN EN.CITE </w:instrText>
            </w:r>
            <w:r w:rsidRPr="005F3AA9">
              <w:rPr>
                <w:sz w:val="22"/>
                <w:szCs w:val="22"/>
              </w:rPr>
              <w:fldChar w:fldCharType="begin">
                <w:fldData xml:space="preserve">PEVuZE5vdGU+PENpdGU+PEF1dGhvcj5BbHR3YWlqcmk8L0F1dGhvcj48WWVhcj4yMDA5PC9ZZWFy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8]</w:t>
            </w:r>
            <w:r w:rsidRPr="005F3AA9">
              <w:rPr>
                <w:sz w:val="22"/>
                <w:szCs w:val="22"/>
              </w:rPr>
              <w:fldChar w:fldCharType="end"/>
            </w:r>
          </w:p>
        </w:tc>
        <w:tc>
          <w:tcPr>
            <w:tcW w:w="1811" w:type="dxa"/>
          </w:tcPr>
          <w:p w14:paraId="67848FCC" w14:textId="0A61F966" w:rsidR="00C32A2A" w:rsidRPr="005F3AA9" w:rsidRDefault="00C32A2A" w:rsidP="00CB431A">
            <w:pPr>
              <w:rPr>
                <w:sz w:val="22"/>
                <w:szCs w:val="22"/>
              </w:rPr>
            </w:pPr>
            <w:r w:rsidRPr="005F3AA9">
              <w:rPr>
                <w:sz w:val="22"/>
                <w:szCs w:val="22"/>
              </w:rPr>
              <w:t>n: 678;</w:t>
            </w:r>
          </w:p>
          <w:p w14:paraId="60DF57DA" w14:textId="77777777" w:rsidR="00C32A2A" w:rsidRPr="005F3AA9" w:rsidRDefault="00C32A2A" w:rsidP="00CB431A">
            <w:pPr>
              <w:rPr>
                <w:sz w:val="22"/>
                <w:szCs w:val="22"/>
              </w:rPr>
            </w:pPr>
            <w:r w:rsidRPr="005F3AA9">
              <w:rPr>
                <w:sz w:val="22"/>
                <w:szCs w:val="22"/>
              </w:rPr>
              <w:t>age: 8-18;</w:t>
            </w:r>
          </w:p>
          <w:p w14:paraId="084C1A00" w14:textId="5C085C03" w:rsidR="00C32A2A" w:rsidRPr="005F3AA9" w:rsidRDefault="00C32A2A" w:rsidP="00CB431A">
            <w:pPr>
              <w:rPr>
                <w:sz w:val="22"/>
                <w:szCs w:val="22"/>
              </w:rPr>
            </w:pPr>
            <w:r w:rsidRPr="005F3AA9">
              <w:rPr>
                <w:sz w:val="22"/>
                <w:szCs w:val="22"/>
              </w:rPr>
              <w:t>female: 49.1%</w:t>
            </w:r>
          </w:p>
        </w:tc>
        <w:tc>
          <w:tcPr>
            <w:tcW w:w="1526" w:type="dxa"/>
          </w:tcPr>
          <w:p w14:paraId="6A8E2BD8" w14:textId="396F587A" w:rsidR="00C32A2A" w:rsidRPr="005F3AA9" w:rsidRDefault="00C32A2A" w:rsidP="00CB431A">
            <w:pPr>
              <w:rPr>
                <w:sz w:val="22"/>
                <w:szCs w:val="22"/>
              </w:rPr>
            </w:pPr>
            <w:r w:rsidRPr="005F3AA9">
              <w:rPr>
                <w:sz w:val="22"/>
                <w:szCs w:val="22"/>
              </w:rPr>
              <w:t>Prospective cohort study</w:t>
            </w:r>
          </w:p>
        </w:tc>
        <w:tc>
          <w:tcPr>
            <w:tcW w:w="989" w:type="dxa"/>
          </w:tcPr>
          <w:p w14:paraId="6B34DFFF" w14:textId="03DA71EE" w:rsidR="00C32A2A" w:rsidRPr="005F3AA9" w:rsidRDefault="00C32A2A" w:rsidP="00CB431A">
            <w:pPr>
              <w:rPr>
                <w:sz w:val="22"/>
                <w:szCs w:val="22"/>
              </w:rPr>
            </w:pPr>
            <w:r w:rsidRPr="005F3AA9">
              <w:rPr>
                <w:sz w:val="22"/>
                <w:szCs w:val="22"/>
              </w:rPr>
              <w:t>FFQ</w:t>
            </w:r>
          </w:p>
        </w:tc>
        <w:tc>
          <w:tcPr>
            <w:tcW w:w="1413" w:type="dxa"/>
          </w:tcPr>
          <w:p w14:paraId="5CCBC4BE" w14:textId="6775F27B" w:rsidR="00C32A2A" w:rsidRPr="005F3AA9" w:rsidRDefault="00C32A2A" w:rsidP="00CB431A">
            <w:pPr>
              <w:rPr>
                <w:sz w:val="22"/>
                <w:szCs w:val="22"/>
              </w:rPr>
            </w:pPr>
            <w:r w:rsidRPr="005F3AA9">
              <w:rPr>
                <w:sz w:val="22"/>
                <w:szCs w:val="22"/>
              </w:rPr>
              <w:t>Yes</w:t>
            </w:r>
          </w:p>
        </w:tc>
        <w:tc>
          <w:tcPr>
            <w:tcW w:w="1356" w:type="dxa"/>
          </w:tcPr>
          <w:p w14:paraId="6D3E56CF" w14:textId="3C4FCF2D" w:rsidR="00C32A2A" w:rsidRPr="005F3AA9" w:rsidRDefault="00C32A2A" w:rsidP="00CB431A">
            <w:pPr>
              <w:rPr>
                <w:sz w:val="22"/>
                <w:szCs w:val="22"/>
              </w:rPr>
            </w:pPr>
            <w:r w:rsidRPr="005F3AA9">
              <w:rPr>
                <w:sz w:val="22"/>
                <w:szCs w:val="22"/>
              </w:rPr>
              <w:t>Boys</w:t>
            </w:r>
          </w:p>
          <w:p w14:paraId="6682345E" w14:textId="0B9545BA" w:rsidR="00C32A2A" w:rsidRPr="005F3AA9" w:rsidRDefault="00C32A2A" w:rsidP="00CB431A">
            <w:pPr>
              <w:rPr>
                <w:sz w:val="22"/>
                <w:szCs w:val="22"/>
              </w:rPr>
            </w:pPr>
            <w:r w:rsidRPr="005F3AA9">
              <w:rPr>
                <w:sz w:val="22"/>
                <w:szCs w:val="22"/>
              </w:rPr>
              <w:t>Girls</w:t>
            </w:r>
          </w:p>
        </w:tc>
        <w:tc>
          <w:tcPr>
            <w:tcW w:w="2303" w:type="dxa"/>
          </w:tcPr>
          <w:p w14:paraId="072120CE" w14:textId="229D9A26" w:rsidR="00C32A2A" w:rsidRPr="005F3AA9" w:rsidRDefault="00C32A2A" w:rsidP="00CB431A">
            <w:pPr>
              <w:rPr>
                <w:sz w:val="22"/>
                <w:szCs w:val="22"/>
              </w:rPr>
            </w:pPr>
            <w:r w:rsidRPr="005F3AA9">
              <w:rPr>
                <w:sz w:val="22"/>
                <w:szCs w:val="22"/>
              </w:rPr>
              <w:t>Cholesterol</w:t>
            </w:r>
          </w:p>
          <w:p w14:paraId="2C1FE85F" w14:textId="297C39C8" w:rsidR="00C32A2A" w:rsidRPr="005F3AA9" w:rsidRDefault="00C32A2A" w:rsidP="00CB431A">
            <w:pPr>
              <w:rPr>
                <w:sz w:val="22"/>
                <w:szCs w:val="22"/>
              </w:rPr>
            </w:pPr>
            <w:r w:rsidRPr="005F3AA9">
              <w:rPr>
                <w:sz w:val="22"/>
                <w:szCs w:val="22"/>
              </w:rPr>
              <w:t>Cholesterol</w:t>
            </w:r>
          </w:p>
        </w:tc>
        <w:tc>
          <w:tcPr>
            <w:tcW w:w="1393" w:type="dxa"/>
          </w:tcPr>
          <w:p w14:paraId="7620A8F8" w14:textId="55DF233E" w:rsidR="00C32A2A" w:rsidRPr="005F3AA9" w:rsidRDefault="00C32A2A" w:rsidP="00CB431A">
            <w:pPr>
              <w:rPr>
                <w:sz w:val="22"/>
                <w:szCs w:val="22"/>
              </w:rPr>
            </w:pPr>
            <w:r w:rsidRPr="005F3AA9">
              <w:rPr>
                <w:sz w:val="22"/>
                <w:szCs w:val="22"/>
              </w:rPr>
              <w:t>0.01*</w:t>
            </w:r>
          </w:p>
          <w:p w14:paraId="5F223F67" w14:textId="1DF13D90" w:rsidR="00C32A2A" w:rsidRPr="005F3AA9" w:rsidRDefault="00C32A2A" w:rsidP="00CB431A">
            <w:pPr>
              <w:rPr>
                <w:sz w:val="22"/>
                <w:szCs w:val="22"/>
              </w:rPr>
            </w:pPr>
            <w:r w:rsidRPr="005F3AA9">
              <w:rPr>
                <w:sz w:val="22"/>
                <w:szCs w:val="22"/>
              </w:rPr>
              <w:t>n.s.</w:t>
            </w:r>
          </w:p>
        </w:tc>
        <w:tc>
          <w:tcPr>
            <w:tcW w:w="1655" w:type="dxa"/>
            <w:gridSpan w:val="2"/>
          </w:tcPr>
          <w:p w14:paraId="116ADCAF" w14:textId="4FD3A215" w:rsidR="00C32A2A" w:rsidRPr="005F3AA9" w:rsidRDefault="00C32A2A" w:rsidP="00CB431A">
            <w:pPr>
              <w:rPr>
                <w:sz w:val="22"/>
                <w:szCs w:val="22"/>
              </w:rPr>
            </w:pPr>
            <w:r w:rsidRPr="005F3AA9">
              <w:rPr>
                <w:sz w:val="22"/>
                <w:szCs w:val="22"/>
              </w:rPr>
              <w:t>Multilevel regression models,</w:t>
            </w:r>
          </w:p>
          <w:p w14:paraId="3FE749C7" w14:textId="4BA0E291"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27063EB2" w14:textId="32E44D93" w:rsidR="00C32A2A" w:rsidRPr="005F3AA9" w:rsidRDefault="00C32A2A" w:rsidP="00CB431A">
            <w:pPr>
              <w:rPr>
                <w:sz w:val="22"/>
                <w:szCs w:val="22"/>
              </w:rPr>
            </w:pPr>
            <w:r w:rsidRPr="005F3AA9">
              <w:rPr>
                <w:sz w:val="22"/>
                <w:szCs w:val="22"/>
              </w:rPr>
              <w:t>Yes</w:t>
            </w:r>
          </w:p>
        </w:tc>
        <w:tc>
          <w:tcPr>
            <w:tcW w:w="907" w:type="dxa"/>
          </w:tcPr>
          <w:p w14:paraId="359FFF9E" w14:textId="3FE4952D" w:rsidR="00C32A2A" w:rsidRPr="005F3AA9" w:rsidRDefault="00C32A2A" w:rsidP="00CB431A">
            <w:pPr>
              <w:rPr>
                <w:sz w:val="22"/>
                <w:szCs w:val="22"/>
              </w:rPr>
            </w:pPr>
            <w:r w:rsidRPr="005F3AA9">
              <w:rPr>
                <w:sz w:val="22"/>
                <w:szCs w:val="22"/>
              </w:rPr>
              <w:t>3</w:t>
            </w:r>
          </w:p>
        </w:tc>
      </w:tr>
      <w:tr w:rsidR="00F04F60" w:rsidRPr="005F3AA9" w14:paraId="4362F04D" w14:textId="77777777" w:rsidTr="00346ACE">
        <w:tc>
          <w:tcPr>
            <w:tcW w:w="1776" w:type="dxa"/>
          </w:tcPr>
          <w:p w14:paraId="7319421D" w14:textId="5E9B1511" w:rsidR="00C32A2A" w:rsidRPr="005F3AA9" w:rsidRDefault="00C32A2A" w:rsidP="00CB431A">
            <w:pPr>
              <w:rPr>
                <w:b/>
                <w:sz w:val="22"/>
                <w:szCs w:val="22"/>
              </w:rPr>
            </w:pPr>
            <w:r w:rsidRPr="005F3AA9">
              <w:rPr>
                <w:sz w:val="22"/>
                <w:szCs w:val="22"/>
              </w:rPr>
              <w:t>Ambrosini et al. 2010, Australia</w: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w:t>
            </w:r>
            <w:r w:rsidRPr="005F3AA9">
              <w:rPr>
                <w:sz w:val="22"/>
                <w:szCs w:val="22"/>
              </w:rPr>
              <w:fldChar w:fldCharType="end"/>
            </w:r>
          </w:p>
        </w:tc>
        <w:tc>
          <w:tcPr>
            <w:tcW w:w="1811" w:type="dxa"/>
          </w:tcPr>
          <w:p w14:paraId="4C7AF5FD" w14:textId="47BEC06C" w:rsidR="00C32A2A" w:rsidRPr="005F3AA9" w:rsidRDefault="00C32A2A" w:rsidP="00CB431A">
            <w:pPr>
              <w:rPr>
                <w:sz w:val="22"/>
                <w:szCs w:val="22"/>
              </w:rPr>
            </w:pPr>
            <w:r w:rsidRPr="005F3AA9">
              <w:rPr>
                <w:sz w:val="22"/>
                <w:szCs w:val="22"/>
              </w:rPr>
              <w:t>n: 1139;</w:t>
            </w:r>
          </w:p>
          <w:p w14:paraId="243BDBD4" w14:textId="77777777" w:rsidR="00C32A2A" w:rsidRPr="005F3AA9" w:rsidRDefault="00C32A2A" w:rsidP="00CB431A">
            <w:pPr>
              <w:rPr>
                <w:sz w:val="22"/>
                <w:szCs w:val="22"/>
              </w:rPr>
            </w:pPr>
            <w:r w:rsidRPr="005F3AA9">
              <w:rPr>
                <w:sz w:val="22"/>
                <w:szCs w:val="22"/>
              </w:rPr>
              <w:t>age: 14;</w:t>
            </w:r>
          </w:p>
          <w:p w14:paraId="2B0A35AB" w14:textId="2C2ED2CF" w:rsidR="00C32A2A" w:rsidRPr="005F3AA9" w:rsidRDefault="00C32A2A" w:rsidP="00CB431A">
            <w:pPr>
              <w:rPr>
                <w:sz w:val="22"/>
                <w:szCs w:val="22"/>
              </w:rPr>
            </w:pPr>
            <w:r w:rsidRPr="005F3AA9">
              <w:rPr>
                <w:sz w:val="22"/>
                <w:szCs w:val="22"/>
              </w:rPr>
              <w:t>female: 47.9%</w:t>
            </w:r>
          </w:p>
        </w:tc>
        <w:tc>
          <w:tcPr>
            <w:tcW w:w="1526" w:type="dxa"/>
          </w:tcPr>
          <w:p w14:paraId="41B9A096" w14:textId="36DDF612" w:rsidR="00C32A2A" w:rsidRPr="005F3AA9" w:rsidRDefault="00C32A2A" w:rsidP="00CB431A">
            <w:pPr>
              <w:rPr>
                <w:sz w:val="22"/>
                <w:szCs w:val="22"/>
              </w:rPr>
            </w:pPr>
            <w:r w:rsidRPr="005F3AA9">
              <w:rPr>
                <w:sz w:val="22"/>
                <w:szCs w:val="22"/>
              </w:rPr>
              <w:t>Cross –sectional; Cohort study</w:t>
            </w:r>
          </w:p>
        </w:tc>
        <w:tc>
          <w:tcPr>
            <w:tcW w:w="989" w:type="dxa"/>
          </w:tcPr>
          <w:p w14:paraId="09526E91" w14:textId="5F1E91CD" w:rsidR="00C32A2A" w:rsidRPr="005F3AA9" w:rsidRDefault="00C32A2A" w:rsidP="00CB431A">
            <w:pPr>
              <w:rPr>
                <w:sz w:val="22"/>
                <w:szCs w:val="22"/>
              </w:rPr>
            </w:pPr>
            <w:r w:rsidRPr="005F3AA9">
              <w:rPr>
                <w:sz w:val="22"/>
                <w:szCs w:val="22"/>
              </w:rPr>
              <w:t>FFQ</w:t>
            </w:r>
          </w:p>
        </w:tc>
        <w:tc>
          <w:tcPr>
            <w:tcW w:w="1413" w:type="dxa"/>
          </w:tcPr>
          <w:p w14:paraId="2401F2F7" w14:textId="2E4F56E8" w:rsidR="00C32A2A" w:rsidRPr="005F3AA9" w:rsidRDefault="00C32A2A" w:rsidP="00CB431A">
            <w:pPr>
              <w:rPr>
                <w:sz w:val="22"/>
                <w:szCs w:val="22"/>
              </w:rPr>
            </w:pPr>
            <w:r w:rsidRPr="005F3AA9">
              <w:rPr>
                <w:sz w:val="22"/>
                <w:szCs w:val="22"/>
              </w:rPr>
              <w:t>Unknown</w:t>
            </w:r>
          </w:p>
        </w:tc>
        <w:tc>
          <w:tcPr>
            <w:tcW w:w="1356" w:type="dxa"/>
          </w:tcPr>
          <w:p w14:paraId="32CC4D1A" w14:textId="10478D3C" w:rsidR="00C32A2A" w:rsidRPr="005F3AA9" w:rsidRDefault="00C32A2A" w:rsidP="00CB431A">
            <w:pPr>
              <w:rPr>
                <w:sz w:val="22"/>
                <w:szCs w:val="22"/>
              </w:rPr>
            </w:pPr>
            <w:r w:rsidRPr="005F3AA9">
              <w:rPr>
                <w:sz w:val="22"/>
                <w:szCs w:val="22"/>
              </w:rPr>
              <w:t>Boys</w:t>
            </w:r>
          </w:p>
          <w:p w14:paraId="336A9D79" w14:textId="77777777" w:rsidR="00C32A2A" w:rsidRPr="005F3AA9" w:rsidRDefault="00C32A2A" w:rsidP="00CB431A">
            <w:pPr>
              <w:rPr>
                <w:sz w:val="22"/>
                <w:szCs w:val="22"/>
              </w:rPr>
            </w:pPr>
          </w:p>
          <w:p w14:paraId="2D6F7BD0" w14:textId="77777777" w:rsidR="00C34E04" w:rsidRPr="005F3AA9" w:rsidRDefault="00C34E04" w:rsidP="00CB431A">
            <w:pPr>
              <w:rPr>
                <w:sz w:val="22"/>
                <w:szCs w:val="22"/>
              </w:rPr>
            </w:pPr>
          </w:p>
          <w:p w14:paraId="28EDAD96" w14:textId="77777777" w:rsidR="00C34E04" w:rsidRPr="005F3AA9" w:rsidRDefault="00C34E04" w:rsidP="00CB431A">
            <w:pPr>
              <w:rPr>
                <w:sz w:val="22"/>
                <w:szCs w:val="22"/>
              </w:rPr>
            </w:pPr>
          </w:p>
          <w:p w14:paraId="3A685C82" w14:textId="1C27FAE8" w:rsidR="00C32A2A" w:rsidRPr="005F3AA9" w:rsidRDefault="00C32A2A" w:rsidP="00CB431A">
            <w:pPr>
              <w:rPr>
                <w:sz w:val="22"/>
                <w:szCs w:val="22"/>
              </w:rPr>
            </w:pPr>
            <w:r w:rsidRPr="005F3AA9">
              <w:rPr>
                <w:sz w:val="22"/>
                <w:szCs w:val="22"/>
              </w:rPr>
              <w:t>Girls</w:t>
            </w:r>
          </w:p>
        </w:tc>
        <w:tc>
          <w:tcPr>
            <w:tcW w:w="2303" w:type="dxa"/>
          </w:tcPr>
          <w:p w14:paraId="44D168DA" w14:textId="75E0EA1B" w:rsidR="00C32A2A" w:rsidRPr="005F3AA9" w:rsidRDefault="00C32A2A" w:rsidP="00CB431A">
            <w:pPr>
              <w:rPr>
                <w:sz w:val="22"/>
                <w:szCs w:val="22"/>
              </w:rPr>
            </w:pPr>
            <w:r w:rsidRPr="005F3AA9">
              <w:rPr>
                <w:sz w:val="22"/>
                <w:szCs w:val="22"/>
              </w:rPr>
              <w:t>“Healthy dietary pattern”</w:t>
            </w:r>
          </w:p>
          <w:p w14:paraId="30B0537B" w14:textId="7796B0B9" w:rsidR="00C32A2A" w:rsidRPr="005F3AA9" w:rsidRDefault="00C32A2A" w:rsidP="00CB431A">
            <w:pPr>
              <w:rPr>
                <w:sz w:val="22"/>
                <w:szCs w:val="22"/>
              </w:rPr>
            </w:pPr>
            <w:r w:rsidRPr="005F3AA9">
              <w:rPr>
                <w:sz w:val="22"/>
                <w:szCs w:val="22"/>
              </w:rPr>
              <w:t>“Western dietary pattern”</w:t>
            </w:r>
          </w:p>
          <w:p w14:paraId="777F58D1" w14:textId="771D4832" w:rsidR="00C32A2A" w:rsidRPr="005F3AA9" w:rsidRDefault="00C32A2A" w:rsidP="00CB431A">
            <w:pPr>
              <w:rPr>
                <w:sz w:val="22"/>
                <w:szCs w:val="22"/>
              </w:rPr>
            </w:pPr>
            <w:r w:rsidRPr="005F3AA9">
              <w:rPr>
                <w:sz w:val="22"/>
                <w:szCs w:val="22"/>
              </w:rPr>
              <w:t>“Healthy dietary pattern”</w:t>
            </w:r>
          </w:p>
          <w:p w14:paraId="50B1CB08" w14:textId="6AD8E829" w:rsidR="00C32A2A" w:rsidRPr="005F3AA9" w:rsidRDefault="00C32A2A" w:rsidP="00CB431A">
            <w:pPr>
              <w:rPr>
                <w:sz w:val="22"/>
                <w:szCs w:val="22"/>
              </w:rPr>
            </w:pPr>
            <w:r w:rsidRPr="005F3AA9">
              <w:rPr>
                <w:sz w:val="22"/>
                <w:szCs w:val="22"/>
              </w:rPr>
              <w:t>“Western dietary pattern”</w:t>
            </w:r>
          </w:p>
        </w:tc>
        <w:tc>
          <w:tcPr>
            <w:tcW w:w="1393" w:type="dxa"/>
          </w:tcPr>
          <w:p w14:paraId="460D7204" w14:textId="1532D5D2" w:rsidR="00C32A2A" w:rsidRPr="005F3AA9" w:rsidRDefault="00C32A2A" w:rsidP="00CB431A">
            <w:pPr>
              <w:rPr>
                <w:sz w:val="22"/>
                <w:szCs w:val="22"/>
                <w:vertAlign w:val="superscript"/>
              </w:rPr>
            </w:pPr>
            <w:r w:rsidRPr="005F3AA9">
              <w:rPr>
                <w:sz w:val="22"/>
                <w:szCs w:val="22"/>
              </w:rPr>
              <w:t>n.s.</w:t>
            </w:r>
            <w:r w:rsidRPr="005F3AA9">
              <w:rPr>
                <w:sz w:val="22"/>
                <w:szCs w:val="22"/>
                <w:vertAlign w:val="superscript"/>
              </w:rPr>
              <w:t xml:space="preserve"> a</w:t>
            </w:r>
          </w:p>
          <w:p w14:paraId="412910DC" w14:textId="77777777" w:rsidR="00C34E04" w:rsidRPr="005F3AA9" w:rsidRDefault="00C34E04" w:rsidP="00CB431A">
            <w:pPr>
              <w:rPr>
                <w:sz w:val="22"/>
                <w:szCs w:val="22"/>
              </w:rPr>
            </w:pPr>
          </w:p>
          <w:p w14:paraId="699D19BA" w14:textId="1E521D6E" w:rsidR="00C32A2A" w:rsidRPr="005F3AA9" w:rsidRDefault="00C32A2A" w:rsidP="00CB431A">
            <w:pPr>
              <w:rPr>
                <w:sz w:val="22"/>
                <w:szCs w:val="22"/>
                <w:vertAlign w:val="superscript"/>
              </w:rPr>
            </w:pPr>
            <w:r w:rsidRPr="005F3AA9">
              <w:rPr>
                <w:sz w:val="22"/>
                <w:szCs w:val="22"/>
              </w:rPr>
              <w:t>n.s.</w:t>
            </w:r>
            <w:r w:rsidRPr="005F3AA9">
              <w:rPr>
                <w:sz w:val="22"/>
                <w:szCs w:val="22"/>
                <w:vertAlign w:val="superscript"/>
              </w:rPr>
              <w:t xml:space="preserve"> a</w:t>
            </w:r>
          </w:p>
          <w:p w14:paraId="5F7898B1" w14:textId="77777777" w:rsidR="00C34E04" w:rsidRPr="005F3AA9" w:rsidRDefault="00C34E04" w:rsidP="00CB431A">
            <w:pPr>
              <w:rPr>
                <w:sz w:val="22"/>
                <w:szCs w:val="22"/>
              </w:rPr>
            </w:pPr>
          </w:p>
          <w:p w14:paraId="15FFC33B" w14:textId="5ED20179" w:rsidR="00C32A2A" w:rsidRPr="005F3AA9" w:rsidRDefault="00C32A2A" w:rsidP="00CB431A">
            <w:pPr>
              <w:rPr>
                <w:sz w:val="22"/>
                <w:szCs w:val="22"/>
                <w:vertAlign w:val="superscript"/>
              </w:rPr>
            </w:pPr>
            <w:r w:rsidRPr="005F3AA9">
              <w:rPr>
                <w:sz w:val="22"/>
                <w:szCs w:val="22"/>
              </w:rPr>
              <w:t>n.s.</w:t>
            </w:r>
            <w:r w:rsidRPr="005F3AA9">
              <w:rPr>
                <w:sz w:val="22"/>
                <w:szCs w:val="22"/>
                <w:vertAlign w:val="superscript"/>
              </w:rPr>
              <w:t xml:space="preserve"> a</w:t>
            </w:r>
          </w:p>
          <w:p w14:paraId="3086B729" w14:textId="77777777" w:rsidR="00C34E04" w:rsidRPr="005F3AA9" w:rsidRDefault="00C34E04" w:rsidP="00CB431A">
            <w:pPr>
              <w:rPr>
                <w:sz w:val="22"/>
                <w:szCs w:val="22"/>
              </w:rPr>
            </w:pPr>
          </w:p>
          <w:p w14:paraId="4FC6C9A6" w14:textId="4D81C26F" w:rsidR="00C32A2A" w:rsidRPr="005F3AA9" w:rsidRDefault="00C32A2A" w:rsidP="00CB431A">
            <w:pPr>
              <w:rPr>
                <w:sz w:val="22"/>
                <w:szCs w:val="22"/>
              </w:rPr>
            </w:pPr>
            <w:r w:rsidRPr="005F3AA9">
              <w:rPr>
                <w:sz w:val="22"/>
                <w:szCs w:val="22"/>
              </w:rPr>
              <w:t>positive*</w:t>
            </w:r>
            <w:r w:rsidRPr="005F3AA9">
              <w:rPr>
                <w:sz w:val="22"/>
                <w:szCs w:val="22"/>
                <w:vertAlign w:val="superscript"/>
              </w:rPr>
              <w:t xml:space="preserve"> a</w:t>
            </w:r>
          </w:p>
        </w:tc>
        <w:tc>
          <w:tcPr>
            <w:tcW w:w="1655" w:type="dxa"/>
            <w:gridSpan w:val="2"/>
          </w:tcPr>
          <w:p w14:paraId="06ED0BBA" w14:textId="77777777" w:rsidR="00C32A2A" w:rsidRPr="005F3AA9" w:rsidRDefault="00C32A2A" w:rsidP="00CB431A">
            <w:pPr>
              <w:rPr>
                <w:sz w:val="22"/>
                <w:szCs w:val="22"/>
              </w:rPr>
            </w:pPr>
            <w:r w:rsidRPr="005F3AA9">
              <w:rPr>
                <w:sz w:val="22"/>
                <w:szCs w:val="22"/>
              </w:rPr>
              <w:t>ANOVA,</w:t>
            </w:r>
          </w:p>
          <w:p w14:paraId="1832B3AF" w14:textId="3B72CB15" w:rsidR="00C32A2A" w:rsidRPr="005F3AA9" w:rsidRDefault="00C32A2A" w:rsidP="00CB431A">
            <w:pPr>
              <w:rPr>
                <w:sz w:val="22"/>
                <w:szCs w:val="22"/>
              </w:rPr>
            </w:pPr>
            <w:r w:rsidRPr="005F3AA9">
              <w:rPr>
                <w:sz w:val="22"/>
                <w:szCs w:val="22"/>
              </w:rPr>
              <w:t>Mean</w:t>
            </w:r>
          </w:p>
        </w:tc>
        <w:tc>
          <w:tcPr>
            <w:tcW w:w="1358" w:type="dxa"/>
          </w:tcPr>
          <w:p w14:paraId="6C23F3E6" w14:textId="34C5BE13" w:rsidR="00C32A2A" w:rsidRPr="005F3AA9" w:rsidRDefault="00C32A2A" w:rsidP="00CB431A">
            <w:pPr>
              <w:rPr>
                <w:sz w:val="22"/>
                <w:szCs w:val="22"/>
              </w:rPr>
            </w:pPr>
            <w:r w:rsidRPr="005F3AA9">
              <w:rPr>
                <w:sz w:val="22"/>
                <w:szCs w:val="22"/>
              </w:rPr>
              <w:t>No</w:t>
            </w:r>
          </w:p>
        </w:tc>
        <w:tc>
          <w:tcPr>
            <w:tcW w:w="907" w:type="dxa"/>
          </w:tcPr>
          <w:p w14:paraId="3A50A8A7" w14:textId="27DA2581" w:rsidR="00C32A2A" w:rsidRPr="005F3AA9" w:rsidRDefault="00C32A2A" w:rsidP="00CB431A">
            <w:pPr>
              <w:rPr>
                <w:sz w:val="22"/>
                <w:szCs w:val="22"/>
              </w:rPr>
            </w:pPr>
            <w:r w:rsidRPr="005F3AA9">
              <w:rPr>
                <w:sz w:val="22"/>
                <w:szCs w:val="22"/>
              </w:rPr>
              <w:t>9</w:t>
            </w:r>
          </w:p>
        </w:tc>
      </w:tr>
      <w:tr w:rsidR="00F04F60" w:rsidRPr="005F3AA9" w14:paraId="07496F46" w14:textId="77777777" w:rsidTr="00346ACE">
        <w:tc>
          <w:tcPr>
            <w:tcW w:w="1776" w:type="dxa"/>
          </w:tcPr>
          <w:p w14:paraId="242D8932" w14:textId="29BA99E1" w:rsidR="00C32A2A" w:rsidRPr="005F3AA9" w:rsidRDefault="00C32A2A" w:rsidP="00CB431A">
            <w:pPr>
              <w:rPr>
                <w:sz w:val="22"/>
                <w:szCs w:val="22"/>
              </w:rPr>
            </w:pPr>
            <w:r w:rsidRPr="005F3AA9">
              <w:rPr>
                <w:sz w:val="22"/>
                <w:szCs w:val="22"/>
              </w:rPr>
              <w:t>Beck et al. 2014, Brazil</w:t>
            </w:r>
            <w:r w:rsidRPr="005F3AA9">
              <w:rPr>
                <w:sz w:val="22"/>
                <w:szCs w:val="22"/>
              </w:rPr>
              <w:fldChar w:fldCharType="begin">
                <w:fldData xml:space="preserve">PEVuZE5vdGU+PENpdGU+PEF1dGhvcj5CZWNrPC9BdXRob3I+PFllYXI+MjAxNDwvWWVhcj48UmVj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CZWNrPC9BdXRob3I+PFllYXI+MjAxNDwvWWVhcj48UmVj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9]</w:t>
            </w:r>
            <w:r w:rsidRPr="005F3AA9">
              <w:rPr>
                <w:sz w:val="22"/>
                <w:szCs w:val="22"/>
              </w:rPr>
              <w:fldChar w:fldCharType="end"/>
            </w:r>
          </w:p>
        </w:tc>
        <w:tc>
          <w:tcPr>
            <w:tcW w:w="1811" w:type="dxa"/>
          </w:tcPr>
          <w:p w14:paraId="71187251" w14:textId="1B5A1C9A" w:rsidR="00C32A2A" w:rsidRPr="005F3AA9" w:rsidRDefault="00C32A2A" w:rsidP="00CB431A">
            <w:pPr>
              <w:rPr>
                <w:sz w:val="22"/>
                <w:szCs w:val="22"/>
              </w:rPr>
            </w:pPr>
            <w:r w:rsidRPr="005F3AA9">
              <w:rPr>
                <w:sz w:val="22"/>
                <w:szCs w:val="22"/>
              </w:rPr>
              <w:t>n: 660;</w:t>
            </w:r>
          </w:p>
          <w:p w14:paraId="51E68516" w14:textId="77777777" w:rsidR="00C32A2A" w:rsidRPr="005F3AA9" w:rsidRDefault="00C32A2A" w:rsidP="00CB431A">
            <w:pPr>
              <w:rPr>
                <w:sz w:val="22"/>
                <w:szCs w:val="22"/>
              </w:rPr>
            </w:pPr>
            <w:r w:rsidRPr="005F3AA9">
              <w:rPr>
                <w:sz w:val="22"/>
                <w:szCs w:val="22"/>
              </w:rPr>
              <w:t>age: 14-19;</w:t>
            </w:r>
          </w:p>
          <w:p w14:paraId="01F51657" w14:textId="6B79F32D" w:rsidR="00C32A2A" w:rsidRPr="005F3AA9" w:rsidRDefault="00C32A2A" w:rsidP="00CB431A">
            <w:pPr>
              <w:rPr>
                <w:sz w:val="22"/>
                <w:szCs w:val="22"/>
              </w:rPr>
            </w:pPr>
            <w:r w:rsidRPr="005F3AA9">
              <w:rPr>
                <w:sz w:val="22"/>
                <w:szCs w:val="22"/>
              </w:rPr>
              <w:t>female: 52.0%</w:t>
            </w:r>
          </w:p>
        </w:tc>
        <w:tc>
          <w:tcPr>
            <w:tcW w:w="1526" w:type="dxa"/>
          </w:tcPr>
          <w:p w14:paraId="3266AC8C" w14:textId="0F30559F" w:rsidR="00C32A2A" w:rsidRPr="005F3AA9" w:rsidRDefault="00C32A2A" w:rsidP="00CB431A">
            <w:pPr>
              <w:rPr>
                <w:sz w:val="22"/>
                <w:szCs w:val="22"/>
              </w:rPr>
            </w:pPr>
            <w:r w:rsidRPr="005F3AA9">
              <w:rPr>
                <w:sz w:val="22"/>
                <w:szCs w:val="22"/>
              </w:rPr>
              <w:t>Cross-sectional</w:t>
            </w:r>
          </w:p>
        </w:tc>
        <w:tc>
          <w:tcPr>
            <w:tcW w:w="989" w:type="dxa"/>
          </w:tcPr>
          <w:p w14:paraId="27F63F65" w14:textId="4C517A85" w:rsidR="00C32A2A" w:rsidRPr="005F3AA9" w:rsidRDefault="00C32A2A" w:rsidP="00CB431A">
            <w:pPr>
              <w:rPr>
                <w:sz w:val="22"/>
                <w:szCs w:val="22"/>
              </w:rPr>
            </w:pPr>
            <w:r w:rsidRPr="005F3AA9">
              <w:rPr>
                <w:sz w:val="22"/>
                <w:szCs w:val="22"/>
              </w:rPr>
              <w:t>24h recall</w:t>
            </w:r>
          </w:p>
        </w:tc>
        <w:tc>
          <w:tcPr>
            <w:tcW w:w="1413" w:type="dxa"/>
          </w:tcPr>
          <w:p w14:paraId="256D2727" w14:textId="27F9D7CF" w:rsidR="00C32A2A" w:rsidRPr="005F3AA9" w:rsidRDefault="00C32A2A" w:rsidP="00CB431A">
            <w:pPr>
              <w:rPr>
                <w:sz w:val="22"/>
                <w:szCs w:val="22"/>
              </w:rPr>
            </w:pPr>
            <w:r w:rsidRPr="005F3AA9">
              <w:rPr>
                <w:sz w:val="22"/>
                <w:szCs w:val="22"/>
              </w:rPr>
              <w:t>No</w:t>
            </w:r>
          </w:p>
        </w:tc>
        <w:tc>
          <w:tcPr>
            <w:tcW w:w="1356" w:type="dxa"/>
          </w:tcPr>
          <w:p w14:paraId="2CEAC994" w14:textId="79D2C219" w:rsidR="00C32A2A" w:rsidRPr="005F3AA9" w:rsidRDefault="00C32A2A" w:rsidP="00CB431A">
            <w:pPr>
              <w:rPr>
                <w:sz w:val="22"/>
                <w:szCs w:val="22"/>
              </w:rPr>
            </w:pPr>
            <w:r w:rsidRPr="005F3AA9">
              <w:rPr>
                <w:sz w:val="22"/>
                <w:szCs w:val="22"/>
              </w:rPr>
              <w:t>no</w:t>
            </w:r>
          </w:p>
        </w:tc>
        <w:tc>
          <w:tcPr>
            <w:tcW w:w="2303" w:type="dxa"/>
          </w:tcPr>
          <w:p w14:paraId="6D545B16" w14:textId="77777777" w:rsidR="00C32A2A" w:rsidRPr="005F3AA9" w:rsidRDefault="00C32A2A" w:rsidP="00CB431A">
            <w:pPr>
              <w:rPr>
                <w:sz w:val="22"/>
                <w:szCs w:val="22"/>
              </w:rPr>
            </w:pPr>
            <w:r w:rsidRPr="005F3AA9">
              <w:rPr>
                <w:sz w:val="22"/>
                <w:szCs w:val="22"/>
              </w:rPr>
              <w:t>Lipids</w:t>
            </w:r>
          </w:p>
          <w:p w14:paraId="58375E57" w14:textId="6E29221A" w:rsidR="00C32A2A" w:rsidRPr="005F3AA9" w:rsidRDefault="00C32A2A" w:rsidP="00CB431A">
            <w:pPr>
              <w:rPr>
                <w:sz w:val="22"/>
                <w:szCs w:val="22"/>
              </w:rPr>
            </w:pPr>
            <w:r w:rsidRPr="005F3AA9">
              <w:rPr>
                <w:sz w:val="22"/>
                <w:szCs w:val="22"/>
              </w:rPr>
              <w:t>SFA</w:t>
            </w:r>
          </w:p>
          <w:p w14:paraId="5F2B197A" w14:textId="3460A44F" w:rsidR="00C32A2A" w:rsidRPr="005F3AA9" w:rsidRDefault="00C32A2A" w:rsidP="00CB431A">
            <w:pPr>
              <w:rPr>
                <w:sz w:val="22"/>
                <w:szCs w:val="22"/>
              </w:rPr>
            </w:pPr>
            <w:r w:rsidRPr="005F3AA9">
              <w:rPr>
                <w:sz w:val="22"/>
                <w:szCs w:val="22"/>
              </w:rPr>
              <w:t xml:space="preserve">Cholesterol </w:t>
            </w:r>
          </w:p>
          <w:p w14:paraId="4643FBF8" w14:textId="137D506A" w:rsidR="00C32A2A" w:rsidRPr="005F3AA9" w:rsidRDefault="00C32A2A" w:rsidP="00CB431A">
            <w:pPr>
              <w:rPr>
                <w:sz w:val="22"/>
                <w:szCs w:val="22"/>
              </w:rPr>
            </w:pPr>
            <w:r w:rsidRPr="005F3AA9">
              <w:rPr>
                <w:sz w:val="22"/>
                <w:szCs w:val="22"/>
              </w:rPr>
              <w:t>Fiber</w:t>
            </w:r>
          </w:p>
        </w:tc>
        <w:tc>
          <w:tcPr>
            <w:tcW w:w="1393" w:type="dxa"/>
          </w:tcPr>
          <w:p w14:paraId="4982A5FC" w14:textId="417A9A23" w:rsidR="00C32A2A" w:rsidRPr="005F3AA9" w:rsidRDefault="00C32A2A" w:rsidP="00CB431A">
            <w:pPr>
              <w:rPr>
                <w:sz w:val="22"/>
                <w:szCs w:val="22"/>
              </w:rPr>
            </w:pPr>
            <w:r w:rsidRPr="005F3AA9">
              <w:rPr>
                <w:sz w:val="22"/>
                <w:szCs w:val="22"/>
              </w:rPr>
              <w:t>n.s.</w:t>
            </w:r>
          </w:p>
          <w:p w14:paraId="34268638" w14:textId="74592E53" w:rsidR="00C32A2A" w:rsidRPr="005F3AA9" w:rsidRDefault="00C32A2A" w:rsidP="00CB431A">
            <w:pPr>
              <w:rPr>
                <w:sz w:val="22"/>
                <w:szCs w:val="22"/>
              </w:rPr>
            </w:pPr>
            <w:r w:rsidRPr="005F3AA9">
              <w:rPr>
                <w:sz w:val="22"/>
                <w:szCs w:val="22"/>
              </w:rPr>
              <w:t>n.s.</w:t>
            </w:r>
          </w:p>
          <w:p w14:paraId="44F7EBBC" w14:textId="389DB4BA" w:rsidR="00C32A2A" w:rsidRPr="005F3AA9" w:rsidRDefault="00C32A2A" w:rsidP="00CB431A">
            <w:pPr>
              <w:rPr>
                <w:sz w:val="22"/>
                <w:szCs w:val="22"/>
              </w:rPr>
            </w:pPr>
            <w:r w:rsidRPr="005F3AA9">
              <w:rPr>
                <w:sz w:val="22"/>
                <w:szCs w:val="22"/>
              </w:rPr>
              <w:t>n.s.</w:t>
            </w:r>
          </w:p>
          <w:p w14:paraId="392644B1" w14:textId="2FFA8F00" w:rsidR="00C32A2A" w:rsidRPr="005F3AA9" w:rsidRDefault="00C32A2A" w:rsidP="00CB431A">
            <w:pPr>
              <w:rPr>
                <w:b/>
                <w:sz w:val="22"/>
                <w:szCs w:val="22"/>
              </w:rPr>
            </w:pPr>
            <w:r w:rsidRPr="005F3AA9">
              <w:rPr>
                <w:sz w:val="22"/>
                <w:szCs w:val="22"/>
              </w:rPr>
              <w:t>n.s.</w:t>
            </w:r>
          </w:p>
        </w:tc>
        <w:tc>
          <w:tcPr>
            <w:tcW w:w="1655" w:type="dxa"/>
            <w:gridSpan w:val="2"/>
          </w:tcPr>
          <w:p w14:paraId="32414EAE" w14:textId="77777777" w:rsidR="00C32A2A" w:rsidRPr="005F3AA9" w:rsidRDefault="00C32A2A" w:rsidP="00CB431A">
            <w:pPr>
              <w:rPr>
                <w:sz w:val="22"/>
                <w:szCs w:val="22"/>
              </w:rPr>
            </w:pPr>
            <w:r w:rsidRPr="005F3AA9">
              <w:rPr>
                <w:sz w:val="22"/>
                <w:szCs w:val="22"/>
              </w:rPr>
              <w:t xml:space="preserve">Linear  and multiple regression, </w:t>
            </w:r>
          </w:p>
          <w:p w14:paraId="0C260DD9" w14:textId="0E743BB6"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2AEE059D" w14:textId="532D273D" w:rsidR="00C32A2A" w:rsidRPr="005F3AA9" w:rsidRDefault="00C32A2A" w:rsidP="00CB431A">
            <w:pPr>
              <w:rPr>
                <w:sz w:val="22"/>
                <w:szCs w:val="22"/>
              </w:rPr>
            </w:pPr>
            <w:r w:rsidRPr="005F3AA9">
              <w:rPr>
                <w:sz w:val="22"/>
                <w:szCs w:val="22"/>
              </w:rPr>
              <w:t>No</w:t>
            </w:r>
          </w:p>
        </w:tc>
        <w:tc>
          <w:tcPr>
            <w:tcW w:w="907" w:type="dxa"/>
          </w:tcPr>
          <w:p w14:paraId="085A3254" w14:textId="2A7CAF61" w:rsidR="00C32A2A" w:rsidRPr="005F3AA9" w:rsidRDefault="00C32A2A" w:rsidP="00CB431A">
            <w:pPr>
              <w:rPr>
                <w:sz w:val="22"/>
                <w:szCs w:val="22"/>
              </w:rPr>
            </w:pPr>
            <w:r w:rsidRPr="005F3AA9">
              <w:rPr>
                <w:sz w:val="22"/>
                <w:szCs w:val="22"/>
              </w:rPr>
              <w:t>7</w:t>
            </w:r>
          </w:p>
        </w:tc>
      </w:tr>
      <w:tr w:rsidR="00F04F60" w:rsidRPr="005F3AA9" w14:paraId="45858E6F" w14:textId="77777777" w:rsidTr="00346ACE">
        <w:tc>
          <w:tcPr>
            <w:tcW w:w="1776" w:type="dxa"/>
          </w:tcPr>
          <w:p w14:paraId="0CE648AC" w14:textId="77777777" w:rsidR="00C32A2A" w:rsidRPr="005F3AA9" w:rsidRDefault="00C32A2A" w:rsidP="00CB431A">
            <w:pPr>
              <w:rPr>
                <w:sz w:val="22"/>
                <w:szCs w:val="22"/>
              </w:rPr>
            </w:pPr>
            <w:r w:rsidRPr="005F3AA9">
              <w:rPr>
                <w:sz w:val="22"/>
                <w:szCs w:val="22"/>
              </w:rPr>
              <w:t xml:space="preserve">Bel-Serrat et al. 2014a, </w:t>
            </w:r>
          </w:p>
          <w:p w14:paraId="6C885AAD" w14:textId="33E82DDB" w:rsidR="00C32A2A" w:rsidRPr="005F3AA9" w:rsidRDefault="00C32A2A" w:rsidP="00CB431A">
            <w:pPr>
              <w:rPr>
                <w:sz w:val="22"/>
                <w:szCs w:val="22"/>
              </w:rPr>
            </w:pPr>
            <w:r w:rsidRPr="005F3AA9">
              <w:rPr>
                <w:sz w:val="22"/>
                <w:szCs w:val="22"/>
              </w:rPr>
              <w:t>Multiple European Countries</w:t>
            </w:r>
            <w:r w:rsidRPr="005F3AA9">
              <w:rPr>
                <w:sz w:val="22"/>
                <w:szCs w:val="22"/>
              </w:rPr>
              <w:fldChar w:fldCharType="begin">
                <w:fldData xml:space="preserve">PEVuZE5vdGU+PENpdGU+PEF1dGhvcj5CZWwtU2VycmF0PC9BdXRob3I+PFllYXI+MjAxNDwvWWVh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ZWwtU2VycmF0PC9BdXRob3I+PFllYXI+MjAxNDwvWWVh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w:t>
            </w:r>
            <w:r w:rsidRPr="005F3AA9">
              <w:rPr>
                <w:sz w:val="22"/>
                <w:szCs w:val="22"/>
              </w:rPr>
              <w:fldChar w:fldCharType="end"/>
            </w:r>
          </w:p>
        </w:tc>
        <w:tc>
          <w:tcPr>
            <w:tcW w:w="1811" w:type="dxa"/>
          </w:tcPr>
          <w:p w14:paraId="460B8E44" w14:textId="50BA52D5" w:rsidR="00C32A2A" w:rsidRPr="005F3AA9" w:rsidRDefault="00C32A2A" w:rsidP="00CB431A">
            <w:pPr>
              <w:rPr>
                <w:sz w:val="22"/>
                <w:szCs w:val="22"/>
              </w:rPr>
            </w:pPr>
            <w:r w:rsidRPr="005F3AA9">
              <w:rPr>
                <w:sz w:val="22"/>
                <w:szCs w:val="22"/>
              </w:rPr>
              <w:t>n: 454;</w:t>
            </w:r>
          </w:p>
          <w:p w14:paraId="445DA470" w14:textId="77777777" w:rsidR="00C32A2A" w:rsidRPr="005F3AA9" w:rsidRDefault="00C32A2A" w:rsidP="00CB431A">
            <w:pPr>
              <w:rPr>
                <w:sz w:val="22"/>
                <w:szCs w:val="22"/>
              </w:rPr>
            </w:pPr>
            <w:r w:rsidRPr="005F3AA9">
              <w:rPr>
                <w:sz w:val="22"/>
                <w:szCs w:val="22"/>
              </w:rPr>
              <w:t>age: 12.5-17.5;</w:t>
            </w:r>
          </w:p>
          <w:p w14:paraId="577A3F71" w14:textId="4072F91D" w:rsidR="00C32A2A" w:rsidRPr="005F3AA9" w:rsidRDefault="00C32A2A" w:rsidP="00CB431A">
            <w:pPr>
              <w:rPr>
                <w:sz w:val="22"/>
                <w:szCs w:val="22"/>
              </w:rPr>
            </w:pPr>
            <w:r w:rsidRPr="005F3AA9">
              <w:rPr>
                <w:sz w:val="22"/>
                <w:szCs w:val="22"/>
              </w:rPr>
              <w:t>female: 56.0%</w:t>
            </w:r>
          </w:p>
        </w:tc>
        <w:tc>
          <w:tcPr>
            <w:tcW w:w="1526" w:type="dxa"/>
          </w:tcPr>
          <w:p w14:paraId="07E0BB54" w14:textId="77777777" w:rsidR="00C32A2A" w:rsidRPr="005F3AA9" w:rsidRDefault="00C32A2A" w:rsidP="00CB431A">
            <w:pPr>
              <w:rPr>
                <w:sz w:val="22"/>
                <w:szCs w:val="22"/>
              </w:rPr>
            </w:pPr>
            <w:r w:rsidRPr="005F3AA9">
              <w:rPr>
                <w:sz w:val="22"/>
                <w:szCs w:val="22"/>
              </w:rPr>
              <w:t>Cross-sectional</w:t>
            </w:r>
          </w:p>
        </w:tc>
        <w:tc>
          <w:tcPr>
            <w:tcW w:w="989" w:type="dxa"/>
          </w:tcPr>
          <w:p w14:paraId="537F40DC" w14:textId="77777777" w:rsidR="00C32A2A" w:rsidRPr="005F3AA9" w:rsidRDefault="00C32A2A" w:rsidP="00CB431A">
            <w:pPr>
              <w:rPr>
                <w:sz w:val="22"/>
                <w:szCs w:val="22"/>
              </w:rPr>
            </w:pPr>
            <w:r w:rsidRPr="005F3AA9">
              <w:rPr>
                <w:sz w:val="22"/>
                <w:szCs w:val="22"/>
              </w:rPr>
              <w:t>24h recall</w:t>
            </w:r>
          </w:p>
        </w:tc>
        <w:tc>
          <w:tcPr>
            <w:tcW w:w="1413" w:type="dxa"/>
          </w:tcPr>
          <w:p w14:paraId="47CB3285" w14:textId="666CFAC9" w:rsidR="00C32A2A" w:rsidRPr="005F3AA9" w:rsidRDefault="00C32A2A" w:rsidP="00CB431A">
            <w:pPr>
              <w:rPr>
                <w:sz w:val="22"/>
                <w:szCs w:val="22"/>
              </w:rPr>
            </w:pPr>
            <w:r w:rsidRPr="005F3AA9">
              <w:rPr>
                <w:sz w:val="22"/>
                <w:szCs w:val="22"/>
              </w:rPr>
              <w:t>Yes</w:t>
            </w:r>
          </w:p>
        </w:tc>
        <w:tc>
          <w:tcPr>
            <w:tcW w:w="1356" w:type="dxa"/>
          </w:tcPr>
          <w:p w14:paraId="17D6ADDB" w14:textId="6783D690" w:rsidR="00C32A2A" w:rsidRPr="005F3AA9" w:rsidRDefault="00C32A2A" w:rsidP="00CB431A">
            <w:pPr>
              <w:rPr>
                <w:sz w:val="22"/>
                <w:szCs w:val="22"/>
              </w:rPr>
            </w:pPr>
            <w:r w:rsidRPr="005F3AA9">
              <w:rPr>
                <w:sz w:val="22"/>
                <w:szCs w:val="22"/>
              </w:rPr>
              <w:t>no</w:t>
            </w:r>
          </w:p>
        </w:tc>
        <w:tc>
          <w:tcPr>
            <w:tcW w:w="2303" w:type="dxa"/>
          </w:tcPr>
          <w:p w14:paraId="72E0C3BE" w14:textId="0C1C6EF4" w:rsidR="00C32A2A" w:rsidRPr="005F3AA9" w:rsidRDefault="00C32A2A" w:rsidP="00CB431A">
            <w:pPr>
              <w:rPr>
                <w:sz w:val="22"/>
                <w:szCs w:val="22"/>
              </w:rPr>
            </w:pPr>
            <w:r w:rsidRPr="005F3AA9">
              <w:rPr>
                <w:sz w:val="22"/>
                <w:szCs w:val="22"/>
              </w:rPr>
              <w:t>Proteins</w:t>
            </w:r>
          </w:p>
          <w:p w14:paraId="33C239E6" w14:textId="77777777" w:rsidR="00C32A2A" w:rsidRPr="005F3AA9" w:rsidRDefault="00C32A2A" w:rsidP="00CB431A">
            <w:pPr>
              <w:rPr>
                <w:sz w:val="22"/>
                <w:szCs w:val="22"/>
              </w:rPr>
            </w:pPr>
            <w:r w:rsidRPr="005F3AA9">
              <w:rPr>
                <w:sz w:val="22"/>
                <w:szCs w:val="22"/>
              </w:rPr>
              <w:t>Carbohydrates</w:t>
            </w:r>
          </w:p>
          <w:p w14:paraId="21D85DD0" w14:textId="0B467802" w:rsidR="00C32A2A" w:rsidRPr="005F3AA9" w:rsidRDefault="00C32A2A" w:rsidP="00CB431A">
            <w:pPr>
              <w:rPr>
                <w:sz w:val="22"/>
                <w:szCs w:val="22"/>
              </w:rPr>
            </w:pPr>
            <w:r w:rsidRPr="005F3AA9">
              <w:rPr>
                <w:sz w:val="22"/>
                <w:szCs w:val="22"/>
              </w:rPr>
              <w:t>Fat</w:t>
            </w:r>
          </w:p>
        </w:tc>
        <w:tc>
          <w:tcPr>
            <w:tcW w:w="1393" w:type="dxa"/>
          </w:tcPr>
          <w:p w14:paraId="142BCBFD" w14:textId="2FCB40BC" w:rsidR="00C32A2A" w:rsidRPr="005F3AA9" w:rsidRDefault="00C32A2A" w:rsidP="00CB431A">
            <w:pPr>
              <w:rPr>
                <w:sz w:val="22"/>
                <w:szCs w:val="22"/>
              </w:rPr>
            </w:pPr>
            <w:r w:rsidRPr="005F3AA9">
              <w:rPr>
                <w:sz w:val="22"/>
                <w:szCs w:val="22"/>
              </w:rPr>
              <w:t>n.s.</w:t>
            </w:r>
          </w:p>
          <w:p w14:paraId="6F3D6812" w14:textId="638A6BB5" w:rsidR="00C32A2A" w:rsidRPr="005F3AA9" w:rsidRDefault="00C32A2A" w:rsidP="00CB431A">
            <w:pPr>
              <w:rPr>
                <w:sz w:val="22"/>
                <w:szCs w:val="22"/>
              </w:rPr>
            </w:pPr>
            <w:r w:rsidRPr="005F3AA9">
              <w:rPr>
                <w:sz w:val="22"/>
                <w:szCs w:val="22"/>
              </w:rPr>
              <w:t>n.s.</w:t>
            </w:r>
          </w:p>
          <w:p w14:paraId="21CE7F77" w14:textId="1599AD67" w:rsidR="00C32A2A" w:rsidRPr="005F3AA9" w:rsidRDefault="00C32A2A" w:rsidP="00CB431A">
            <w:pPr>
              <w:rPr>
                <w:sz w:val="22"/>
                <w:szCs w:val="22"/>
              </w:rPr>
            </w:pPr>
            <w:r w:rsidRPr="005F3AA9">
              <w:rPr>
                <w:sz w:val="22"/>
                <w:szCs w:val="22"/>
              </w:rPr>
              <w:t>n.s.</w:t>
            </w:r>
          </w:p>
          <w:p w14:paraId="598C2CF0" w14:textId="599715CA" w:rsidR="00C32A2A" w:rsidRPr="005F3AA9" w:rsidRDefault="00C32A2A" w:rsidP="00CB431A">
            <w:pPr>
              <w:rPr>
                <w:sz w:val="22"/>
                <w:szCs w:val="22"/>
              </w:rPr>
            </w:pPr>
          </w:p>
        </w:tc>
        <w:tc>
          <w:tcPr>
            <w:tcW w:w="1655" w:type="dxa"/>
            <w:gridSpan w:val="2"/>
          </w:tcPr>
          <w:p w14:paraId="11F42BC2" w14:textId="77777777" w:rsidR="00C32A2A" w:rsidRPr="005F3AA9" w:rsidRDefault="00C32A2A" w:rsidP="00CB431A">
            <w:pPr>
              <w:rPr>
                <w:sz w:val="22"/>
                <w:szCs w:val="22"/>
              </w:rPr>
            </w:pPr>
            <w:r w:rsidRPr="005F3AA9">
              <w:rPr>
                <w:sz w:val="22"/>
                <w:szCs w:val="22"/>
              </w:rPr>
              <w:t>Multi-level regression,</w:t>
            </w:r>
          </w:p>
          <w:p w14:paraId="71A4D69D" w14:textId="201BDEC7"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5BCA46A9" w14:textId="7DDDF065" w:rsidR="00C32A2A" w:rsidRPr="005F3AA9" w:rsidRDefault="00C32A2A" w:rsidP="00CB431A">
            <w:pPr>
              <w:rPr>
                <w:sz w:val="22"/>
                <w:szCs w:val="22"/>
              </w:rPr>
            </w:pPr>
            <w:r w:rsidRPr="005F3AA9">
              <w:rPr>
                <w:sz w:val="22"/>
                <w:szCs w:val="22"/>
              </w:rPr>
              <w:t>Unknown</w:t>
            </w:r>
          </w:p>
        </w:tc>
        <w:tc>
          <w:tcPr>
            <w:tcW w:w="907" w:type="dxa"/>
          </w:tcPr>
          <w:p w14:paraId="7A05A485" w14:textId="77777777" w:rsidR="00C32A2A" w:rsidRPr="005F3AA9" w:rsidRDefault="00C32A2A" w:rsidP="00CB431A">
            <w:pPr>
              <w:rPr>
                <w:sz w:val="22"/>
                <w:szCs w:val="22"/>
              </w:rPr>
            </w:pPr>
            <w:r w:rsidRPr="005F3AA9">
              <w:rPr>
                <w:sz w:val="22"/>
                <w:szCs w:val="22"/>
              </w:rPr>
              <w:t>4</w:t>
            </w:r>
          </w:p>
        </w:tc>
      </w:tr>
      <w:tr w:rsidR="00F04F60" w:rsidRPr="005F3AA9" w14:paraId="4205F293" w14:textId="77777777" w:rsidTr="00346ACE">
        <w:tc>
          <w:tcPr>
            <w:tcW w:w="1776" w:type="dxa"/>
          </w:tcPr>
          <w:p w14:paraId="6694689C" w14:textId="77777777" w:rsidR="00C32A2A" w:rsidRPr="005F3AA9" w:rsidRDefault="00C32A2A" w:rsidP="00CB431A">
            <w:pPr>
              <w:rPr>
                <w:sz w:val="22"/>
                <w:szCs w:val="22"/>
              </w:rPr>
            </w:pPr>
            <w:r w:rsidRPr="005F3AA9">
              <w:rPr>
                <w:sz w:val="22"/>
                <w:szCs w:val="22"/>
              </w:rPr>
              <w:t>Bel-Serrat et al. 2014b,</w:t>
            </w:r>
          </w:p>
          <w:p w14:paraId="39C97333" w14:textId="667E19BD" w:rsidR="00C32A2A" w:rsidRPr="005F3AA9" w:rsidRDefault="00C32A2A" w:rsidP="00CB431A">
            <w:pPr>
              <w:rPr>
                <w:sz w:val="22"/>
                <w:szCs w:val="22"/>
              </w:rPr>
            </w:pPr>
            <w:r w:rsidRPr="005F3AA9">
              <w:rPr>
                <w:sz w:val="22"/>
                <w:szCs w:val="22"/>
              </w:rPr>
              <w:t>Multiple European countries</w:t>
            </w:r>
            <w:r w:rsidRPr="005F3AA9">
              <w:rPr>
                <w:sz w:val="22"/>
                <w:szCs w:val="22"/>
              </w:rPr>
              <w:fldChar w:fldCharType="begin">
                <w:fldData xml:space="preserve">PEVuZE5vdGU+PENpdGU+PEF1dGhvcj5CZWwtU2VycmF0PC9BdXRob3I+PFllYXI+MjAxNDwvWWVh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Q2NC03MzwvcGFnZXM+PHZvbHVtZT42ODwvdm9sdW1lPjxudW1iZXI+NDwvbnVt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</w:fldData>
              </w:fldChar>
            </w:r>
            <w:r w:rsidRPr="005F3AA9">
              <w:rPr>
                <w:sz w:val="22"/>
                <w:szCs w:val="22"/>
              </w:rPr>
              <w:instrText xml:space="preserve"> ADDIN EN.CITE </w:instrText>
            </w:r>
            <w:r w:rsidRPr="005F3AA9">
              <w:rPr>
                <w:sz w:val="22"/>
                <w:szCs w:val="22"/>
              </w:rPr>
              <w:fldChar w:fldCharType="begin">
                <w:fldData xml:space="preserve">PEVuZE5vdGU+PENpdGU+PEF1dGhvcj5CZWwtU2VycmF0PC9BdXRob3I+PFllYXI+MjAxNDwvWWVh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Q2NC03MzwvcGFnZXM+PHZvbHVtZT42ODwvdm9sdW1lPjxudW1iZXI+NDwvbnVt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w:t>
            </w:r>
            <w:r w:rsidRPr="005F3AA9">
              <w:rPr>
                <w:sz w:val="22"/>
                <w:szCs w:val="22"/>
              </w:rPr>
              <w:fldChar w:fldCharType="end"/>
            </w:r>
          </w:p>
        </w:tc>
        <w:tc>
          <w:tcPr>
            <w:tcW w:w="1811" w:type="dxa"/>
          </w:tcPr>
          <w:p w14:paraId="60E548E6" w14:textId="77D7E864" w:rsidR="00C32A2A" w:rsidRPr="005F3AA9" w:rsidRDefault="00C32A2A" w:rsidP="00CB431A">
            <w:pPr>
              <w:rPr>
                <w:sz w:val="22"/>
                <w:szCs w:val="22"/>
              </w:rPr>
            </w:pPr>
            <w:r w:rsidRPr="005F3AA9">
              <w:rPr>
                <w:sz w:val="22"/>
                <w:szCs w:val="22"/>
              </w:rPr>
              <w:t>n: 454;</w:t>
            </w:r>
          </w:p>
          <w:p w14:paraId="662D29E0" w14:textId="14ECF8F1" w:rsidR="00C32A2A" w:rsidRPr="005F3AA9" w:rsidRDefault="00C32A2A" w:rsidP="00CB431A">
            <w:pPr>
              <w:rPr>
                <w:sz w:val="22"/>
                <w:szCs w:val="22"/>
              </w:rPr>
            </w:pPr>
            <w:r w:rsidRPr="005F3AA9">
              <w:rPr>
                <w:sz w:val="22"/>
                <w:szCs w:val="22"/>
              </w:rPr>
              <w:t>age: 12.5-17.5;</w:t>
            </w:r>
          </w:p>
          <w:p w14:paraId="00554452" w14:textId="36F29A2D" w:rsidR="00C32A2A" w:rsidRPr="005F3AA9" w:rsidRDefault="00C32A2A" w:rsidP="00CB431A">
            <w:pPr>
              <w:rPr>
                <w:sz w:val="22"/>
                <w:szCs w:val="22"/>
              </w:rPr>
            </w:pPr>
            <w:r w:rsidRPr="005F3AA9">
              <w:rPr>
                <w:sz w:val="22"/>
                <w:szCs w:val="22"/>
              </w:rPr>
              <w:t>female:</w:t>
            </w:r>
            <w:r w:rsidR="002D6DBD" w:rsidRPr="005F3AA9">
              <w:rPr>
                <w:sz w:val="22"/>
                <w:szCs w:val="22"/>
              </w:rPr>
              <w:t xml:space="preserve"> </w:t>
            </w:r>
            <w:r w:rsidRPr="005F3AA9">
              <w:rPr>
                <w:sz w:val="22"/>
                <w:szCs w:val="22"/>
              </w:rPr>
              <w:t>56.0%</w:t>
            </w:r>
          </w:p>
        </w:tc>
        <w:tc>
          <w:tcPr>
            <w:tcW w:w="1526" w:type="dxa"/>
          </w:tcPr>
          <w:p w14:paraId="622ABAA1" w14:textId="540CA1A3" w:rsidR="00C32A2A" w:rsidRPr="005F3AA9" w:rsidRDefault="00C32A2A" w:rsidP="00CB431A">
            <w:pPr>
              <w:rPr>
                <w:sz w:val="22"/>
                <w:szCs w:val="22"/>
              </w:rPr>
            </w:pPr>
            <w:r w:rsidRPr="005F3AA9">
              <w:rPr>
                <w:sz w:val="22"/>
                <w:szCs w:val="22"/>
              </w:rPr>
              <w:t>Cross-sectional</w:t>
            </w:r>
          </w:p>
        </w:tc>
        <w:tc>
          <w:tcPr>
            <w:tcW w:w="989" w:type="dxa"/>
          </w:tcPr>
          <w:p w14:paraId="1C469F37" w14:textId="328411A0" w:rsidR="00C32A2A" w:rsidRPr="005F3AA9" w:rsidRDefault="00C32A2A" w:rsidP="00CB431A">
            <w:pPr>
              <w:rPr>
                <w:sz w:val="22"/>
                <w:szCs w:val="22"/>
              </w:rPr>
            </w:pPr>
            <w:r w:rsidRPr="005F3AA9">
              <w:rPr>
                <w:sz w:val="22"/>
                <w:szCs w:val="22"/>
              </w:rPr>
              <w:t>24h recall</w:t>
            </w:r>
          </w:p>
        </w:tc>
        <w:tc>
          <w:tcPr>
            <w:tcW w:w="1413" w:type="dxa"/>
          </w:tcPr>
          <w:p w14:paraId="056D2B35" w14:textId="2487D947" w:rsidR="00C32A2A" w:rsidRPr="005F3AA9" w:rsidRDefault="00C32A2A" w:rsidP="00CB431A">
            <w:pPr>
              <w:rPr>
                <w:sz w:val="22"/>
                <w:szCs w:val="22"/>
              </w:rPr>
            </w:pPr>
            <w:r w:rsidRPr="005F3AA9">
              <w:rPr>
                <w:sz w:val="22"/>
                <w:szCs w:val="22"/>
              </w:rPr>
              <w:t>Yes</w:t>
            </w:r>
          </w:p>
        </w:tc>
        <w:tc>
          <w:tcPr>
            <w:tcW w:w="1356" w:type="dxa"/>
          </w:tcPr>
          <w:p w14:paraId="0FA50025" w14:textId="595DFAD9" w:rsidR="00C32A2A" w:rsidRPr="005F3AA9" w:rsidRDefault="00C32A2A" w:rsidP="00CB431A">
            <w:pPr>
              <w:rPr>
                <w:sz w:val="22"/>
                <w:szCs w:val="22"/>
              </w:rPr>
            </w:pPr>
            <w:r w:rsidRPr="005F3AA9">
              <w:rPr>
                <w:sz w:val="22"/>
                <w:szCs w:val="22"/>
              </w:rPr>
              <w:t>Boys</w:t>
            </w:r>
          </w:p>
          <w:p w14:paraId="480336D3" w14:textId="77777777" w:rsidR="00C32A2A" w:rsidRPr="005F3AA9" w:rsidRDefault="00C32A2A" w:rsidP="00CB431A">
            <w:pPr>
              <w:rPr>
                <w:sz w:val="22"/>
                <w:szCs w:val="22"/>
              </w:rPr>
            </w:pPr>
          </w:p>
          <w:p w14:paraId="3E5B1D03" w14:textId="77777777" w:rsidR="00C32A2A" w:rsidRPr="005F3AA9" w:rsidRDefault="00C32A2A" w:rsidP="00CB431A">
            <w:pPr>
              <w:rPr>
                <w:sz w:val="22"/>
                <w:szCs w:val="22"/>
              </w:rPr>
            </w:pPr>
          </w:p>
          <w:p w14:paraId="4874C632" w14:textId="77777777" w:rsidR="00C32A2A" w:rsidRPr="005F3AA9" w:rsidRDefault="00C32A2A" w:rsidP="00CB431A">
            <w:pPr>
              <w:rPr>
                <w:sz w:val="22"/>
                <w:szCs w:val="22"/>
              </w:rPr>
            </w:pPr>
          </w:p>
          <w:p w14:paraId="42E4384B" w14:textId="77777777" w:rsidR="00C32A2A" w:rsidRPr="005F3AA9" w:rsidRDefault="00C32A2A" w:rsidP="00CB431A">
            <w:pPr>
              <w:rPr>
                <w:sz w:val="22"/>
                <w:szCs w:val="22"/>
              </w:rPr>
            </w:pPr>
          </w:p>
          <w:p w14:paraId="48505DB4" w14:textId="77777777" w:rsidR="00C32A2A" w:rsidRPr="005F3AA9" w:rsidRDefault="00C32A2A" w:rsidP="00CB431A">
            <w:pPr>
              <w:rPr>
                <w:sz w:val="22"/>
                <w:szCs w:val="22"/>
              </w:rPr>
            </w:pPr>
          </w:p>
          <w:p w14:paraId="4E278EAB" w14:textId="77777777" w:rsidR="00C32A2A" w:rsidRPr="005F3AA9" w:rsidRDefault="00C32A2A" w:rsidP="00CB431A">
            <w:pPr>
              <w:rPr>
                <w:sz w:val="22"/>
                <w:szCs w:val="22"/>
              </w:rPr>
            </w:pPr>
          </w:p>
          <w:p w14:paraId="5E990C83" w14:textId="77777777" w:rsidR="00C32A2A" w:rsidRPr="005F3AA9" w:rsidRDefault="00C32A2A" w:rsidP="00CB431A">
            <w:pPr>
              <w:rPr>
                <w:sz w:val="22"/>
                <w:szCs w:val="22"/>
              </w:rPr>
            </w:pPr>
          </w:p>
          <w:p w14:paraId="3081E7FD" w14:textId="77777777" w:rsidR="00C32A2A" w:rsidRPr="005F3AA9" w:rsidRDefault="00C32A2A" w:rsidP="00CB431A">
            <w:pPr>
              <w:rPr>
                <w:sz w:val="22"/>
                <w:szCs w:val="22"/>
              </w:rPr>
            </w:pPr>
          </w:p>
          <w:p w14:paraId="02ADAC0E" w14:textId="77777777" w:rsidR="00C32A2A" w:rsidRPr="005F3AA9" w:rsidRDefault="00C32A2A" w:rsidP="00CB431A">
            <w:pPr>
              <w:rPr>
                <w:sz w:val="22"/>
                <w:szCs w:val="22"/>
              </w:rPr>
            </w:pPr>
          </w:p>
          <w:p w14:paraId="5BAE5214" w14:textId="77777777" w:rsidR="00C32A2A" w:rsidRPr="005F3AA9" w:rsidRDefault="00C32A2A" w:rsidP="00CB431A">
            <w:pPr>
              <w:rPr>
                <w:sz w:val="22"/>
                <w:szCs w:val="22"/>
              </w:rPr>
            </w:pPr>
          </w:p>
          <w:p w14:paraId="498F9D90" w14:textId="77777777" w:rsidR="00C32A2A" w:rsidRPr="005F3AA9" w:rsidRDefault="00C32A2A" w:rsidP="00CB431A">
            <w:pPr>
              <w:rPr>
                <w:sz w:val="22"/>
                <w:szCs w:val="22"/>
              </w:rPr>
            </w:pPr>
          </w:p>
          <w:p w14:paraId="259C750E" w14:textId="77777777" w:rsidR="00C32A2A" w:rsidRPr="005F3AA9" w:rsidRDefault="00C32A2A" w:rsidP="00CB431A">
            <w:pPr>
              <w:rPr>
                <w:sz w:val="22"/>
                <w:szCs w:val="22"/>
              </w:rPr>
            </w:pPr>
          </w:p>
          <w:p w14:paraId="7E436875" w14:textId="77777777" w:rsidR="00C32A2A" w:rsidRPr="005F3AA9" w:rsidRDefault="00C32A2A" w:rsidP="00CB431A">
            <w:pPr>
              <w:rPr>
                <w:sz w:val="22"/>
                <w:szCs w:val="22"/>
              </w:rPr>
            </w:pPr>
          </w:p>
          <w:p w14:paraId="7B0B508E" w14:textId="77777777" w:rsidR="00C32A2A" w:rsidRPr="005F3AA9" w:rsidRDefault="00C32A2A" w:rsidP="00CB431A">
            <w:pPr>
              <w:rPr>
                <w:sz w:val="22"/>
                <w:szCs w:val="22"/>
              </w:rPr>
            </w:pPr>
          </w:p>
          <w:p w14:paraId="7C1E41C2" w14:textId="77777777" w:rsidR="00C32A2A" w:rsidRPr="005F3AA9" w:rsidRDefault="00C32A2A" w:rsidP="00CB431A">
            <w:pPr>
              <w:rPr>
                <w:sz w:val="22"/>
                <w:szCs w:val="22"/>
              </w:rPr>
            </w:pPr>
          </w:p>
          <w:p w14:paraId="2FCD9827" w14:textId="77777777" w:rsidR="00C32A2A" w:rsidRPr="005F3AA9" w:rsidRDefault="00C32A2A" w:rsidP="00CB431A">
            <w:pPr>
              <w:rPr>
                <w:sz w:val="22"/>
                <w:szCs w:val="22"/>
              </w:rPr>
            </w:pPr>
          </w:p>
          <w:p w14:paraId="7D52E090" w14:textId="77777777" w:rsidR="00C32A2A" w:rsidRPr="005F3AA9" w:rsidRDefault="00C32A2A" w:rsidP="00CB431A">
            <w:pPr>
              <w:rPr>
                <w:sz w:val="22"/>
                <w:szCs w:val="22"/>
              </w:rPr>
            </w:pPr>
          </w:p>
          <w:p w14:paraId="5C56B1FB" w14:textId="6F7DF0B1" w:rsidR="00C32A2A" w:rsidRPr="005F3AA9" w:rsidRDefault="00C32A2A" w:rsidP="00CB431A">
            <w:pPr>
              <w:rPr>
                <w:sz w:val="22"/>
                <w:szCs w:val="22"/>
              </w:rPr>
            </w:pPr>
            <w:r w:rsidRPr="005F3AA9">
              <w:rPr>
                <w:sz w:val="22"/>
                <w:szCs w:val="22"/>
              </w:rPr>
              <w:t>Girls</w:t>
            </w:r>
          </w:p>
        </w:tc>
        <w:tc>
          <w:tcPr>
            <w:tcW w:w="2303" w:type="dxa"/>
          </w:tcPr>
          <w:p w14:paraId="4D87A438" w14:textId="77777777" w:rsidR="00C32A2A" w:rsidRPr="005F3AA9" w:rsidRDefault="00C32A2A" w:rsidP="00CB431A">
            <w:pPr>
              <w:rPr>
                <w:sz w:val="22"/>
                <w:szCs w:val="22"/>
              </w:rPr>
            </w:pPr>
            <w:r w:rsidRPr="005F3AA9">
              <w:rPr>
                <w:sz w:val="22"/>
                <w:szCs w:val="22"/>
              </w:rPr>
              <w:t>Alanine</w:t>
            </w:r>
          </w:p>
          <w:p w14:paraId="67B3E42A" w14:textId="77777777" w:rsidR="00C32A2A" w:rsidRPr="005F3AA9" w:rsidRDefault="00C32A2A" w:rsidP="00CB431A">
            <w:pPr>
              <w:rPr>
                <w:sz w:val="22"/>
                <w:szCs w:val="22"/>
              </w:rPr>
            </w:pPr>
            <w:r w:rsidRPr="005F3AA9">
              <w:rPr>
                <w:sz w:val="22"/>
                <w:szCs w:val="22"/>
              </w:rPr>
              <w:t>Glycine</w:t>
            </w:r>
          </w:p>
          <w:p w14:paraId="7B4507B4" w14:textId="77777777" w:rsidR="00C32A2A" w:rsidRPr="005F3AA9" w:rsidRDefault="00C32A2A" w:rsidP="00CB431A">
            <w:pPr>
              <w:rPr>
                <w:sz w:val="22"/>
                <w:szCs w:val="22"/>
              </w:rPr>
            </w:pPr>
            <w:r w:rsidRPr="005F3AA9">
              <w:rPr>
                <w:sz w:val="22"/>
                <w:szCs w:val="22"/>
              </w:rPr>
              <w:t>Isoleucine</w:t>
            </w:r>
          </w:p>
          <w:p w14:paraId="22458C8A" w14:textId="77777777" w:rsidR="00C32A2A" w:rsidRPr="005F3AA9" w:rsidRDefault="00C32A2A" w:rsidP="00CB431A">
            <w:pPr>
              <w:rPr>
                <w:sz w:val="22"/>
                <w:szCs w:val="22"/>
              </w:rPr>
            </w:pPr>
            <w:r w:rsidRPr="005F3AA9">
              <w:rPr>
                <w:sz w:val="22"/>
                <w:szCs w:val="22"/>
              </w:rPr>
              <w:t>Leucine</w:t>
            </w:r>
          </w:p>
          <w:p w14:paraId="612D3F41" w14:textId="77777777" w:rsidR="00C32A2A" w:rsidRPr="005F3AA9" w:rsidRDefault="00C32A2A" w:rsidP="00CB431A">
            <w:pPr>
              <w:rPr>
                <w:sz w:val="22"/>
                <w:szCs w:val="22"/>
              </w:rPr>
            </w:pPr>
            <w:r w:rsidRPr="005F3AA9">
              <w:rPr>
                <w:sz w:val="22"/>
                <w:szCs w:val="22"/>
              </w:rPr>
              <w:t>Valine</w:t>
            </w:r>
          </w:p>
          <w:p w14:paraId="1FE09880" w14:textId="77777777" w:rsidR="00C32A2A" w:rsidRPr="005F3AA9" w:rsidRDefault="00C32A2A" w:rsidP="00CB431A">
            <w:pPr>
              <w:rPr>
                <w:sz w:val="22"/>
                <w:szCs w:val="22"/>
              </w:rPr>
            </w:pPr>
            <w:r w:rsidRPr="005F3AA9">
              <w:rPr>
                <w:sz w:val="22"/>
                <w:szCs w:val="22"/>
              </w:rPr>
              <w:t>Phenylalanine</w:t>
            </w:r>
          </w:p>
          <w:p w14:paraId="064731F5" w14:textId="77777777" w:rsidR="00C32A2A" w:rsidRPr="005F3AA9" w:rsidRDefault="00C32A2A" w:rsidP="00CB431A">
            <w:pPr>
              <w:rPr>
                <w:sz w:val="22"/>
                <w:szCs w:val="22"/>
              </w:rPr>
            </w:pPr>
            <w:r w:rsidRPr="005F3AA9">
              <w:rPr>
                <w:sz w:val="22"/>
                <w:szCs w:val="22"/>
              </w:rPr>
              <w:t>Tryptophan</w:t>
            </w:r>
          </w:p>
          <w:p w14:paraId="7454341B" w14:textId="77777777" w:rsidR="00C32A2A" w:rsidRPr="005F3AA9" w:rsidRDefault="00C32A2A" w:rsidP="00CB431A">
            <w:pPr>
              <w:rPr>
                <w:sz w:val="22"/>
                <w:szCs w:val="22"/>
              </w:rPr>
            </w:pPr>
            <w:r w:rsidRPr="005F3AA9">
              <w:rPr>
                <w:sz w:val="22"/>
                <w:szCs w:val="22"/>
              </w:rPr>
              <w:t>Tyrosine</w:t>
            </w:r>
          </w:p>
          <w:p w14:paraId="5D5FE12C" w14:textId="77777777" w:rsidR="00C32A2A" w:rsidRPr="005F3AA9" w:rsidRDefault="00C32A2A" w:rsidP="00CB431A">
            <w:pPr>
              <w:rPr>
                <w:sz w:val="22"/>
                <w:szCs w:val="22"/>
              </w:rPr>
            </w:pPr>
            <w:r w:rsidRPr="005F3AA9">
              <w:rPr>
                <w:sz w:val="22"/>
                <w:szCs w:val="22"/>
              </w:rPr>
              <w:t>Arginine</w:t>
            </w:r>
          </w:p>
          <w:p w14:paraId="424E4E71" w14:textId="77777777" w:rsidR="00C32A2A" w:rsidRPr="005F3AA9" w:rsidRDefault="00C32A2A" w:rsidP="00CB431A">
            <w:pPr>
              <w:rPr>
                <w:sz w:val="22"/>
                <w:szCs w:val="22"/>
              </w:rPr>
            </w:pPr>
            <w:r w:rsidRPr="005F3AA9">
              <w:rPr>
                <w:sz w:val="22"/>
                <w:szCs w:val="22"/>
              </w:rPr>
              <w:t>Histidine</w:t>
            </w:r>
          </w:p>
          <w:p w14:paraId="51242FBF" w14:textId="77777777" w:rsidR="00C32A2A" w:rsidRPr="005F3AA9" w:rsidRDefault="00C32A2A" w:rsidP="00CB431A">
            <w:pPr>
              <w:rPr>
                <w:sz w:val="22"/>
                <w:szCs w:val="22"/>
              </w:rPr>
            </w:pPr>
            <w:r w:rsidRPr="005F3AA9">
              <w:rPr>
                <w:sz w:val="22"/>
                <w:szCs w:val="22"/>
              </w:rPr>
              <w:t>Lysine</w:t>
            </w:r>
          </w:p>
          <w:p w14:paraId="7448A566" w14:textId="77777777" w:rsidR="00C32A2A" w:rsidRPr="005F3AA9" w:rsidRDefault="00C32A2A" w:rsidP="00CB431A">
            <w:pPr>
              <w:rPr>
                <w:sz w:val="22"/>
                <w:szCs w:val="22"/>
              </w:rPr>
            </w:pPr>
            <w:r w:rsidRPr="005F3AA9">
              <w:rPr>
                <w:sz w:val="22"/>
                <w:szCs w:val="22"/>
              </w:rPr>
              <w:t>Asparagine acids</w:t>
            </w:r>
          </w:p>
          <w:p w14:paraId="21FE334A" w14:textId="77777777" w:rsidR="00C32A2A" w:rsidRPr="005F3AA9" w:rsidRDefault="00C32A2A" w:rsidP="00CB431A">
            <w:pPr>
              <w:rPr>
                <w:sz w:val="22"/>
                <w:szCs w:val="22"/>
              </w:rPr>
            </w:pPr>
            <w:r w:rsidRPr="005F3AA9">
              <w:rPr>
                <w:sz w:val="22"/>
                <w:szCs w:val="22"/>
              </w:rPr>
              <w:t>Glutamic acid</w:t>
            </w:r>
          </w:p>
          <w:p w14:paraId="300273D4" w14:textId="77777777" w:rsidR="00C32A2A" w:rsidRPr="005F3AA9" w:rsidRDefault="00C32A2A" w:rsidP="00CB431A">
            <w:pPr>
              <w:rPr>
                <w:sz w:val="22"/>
                <w:szCs w:val="22"/>
              </w:rPr>
            </w:pPr>
            <w:r w:rsidRPr="005F3AA9">
              <w:rPr>
                <w:sz w:val="22"/>
                <w:szCs w:val="22"/>
              </w:rPr>
              <w:t>Serine</w:t>
            </w:r>
          </w:p>
          <w:p w14:paraId="69224C9A" w14:textId="77777777" w:rsidR="00C32A2A" w:rsidRPr="005F3AA9" w:rsidRDefault="00C32A2A" w:rsidP="00CB431A">
            <w:pPr>
              <w:rPr>
                <w:sz w:val="22"/>
                <w:szCs w:val="22"/>
              </w:rPr>
            </w:pPr>
            <w:r w:rsidRPr="005F3AA9">
              <w:rPr>
                <w:sz w:val="22"/>
                <w:szCs w:val="22"/>
              </w:rPr>
              <w:t>Threonine</w:t>
            </w:r>
          </w:p>
          <w:p w14:paraId="63E19FD0" w14:textId="77777777" w:rsidR="00C32A2A" w:rsidRPr="005F3AA9" w:rsidRDefault="00C32A2A" w:rsidP="00CB431A">
            <w:pPr>
              <w:rPr>
                <w:sz w:val="22"/>
                <w:szCs w:val="22"/>
              </w:rPr>
            </w:pPr>
            <w:r w:rsidRPr="005F3AA9">
              <w:rPr>
                <w:sz w:val="22"/>
                <w:szCs w:val="22"/>
              </w:rPr>
              <w:t>Cysteine</w:t>
            </w:r>
          </w:p>
          <w:p w14:paraId="61BCCFAB" w14:textId="77777777" w:rsidR="00C32A2A" w:rsidRPr="005F3AA9" w:rsidRDefault="00C32A2A" w:rsidP="00CB431A">
            <w:pPr>
              <w:rPr>
                <w:sz w:val="22"/>
                <w:szCs w:val="22"/>
              </w:rPr>
            </w:pPr>
            <w:r w:rsidRPr="005F3AA9">
              <w:rPr>
                <w:sz w:val="22"/>
                <w:szCs w:val="22"/>
              </w:rPr>
              <w:t>Methionine</w:t>
            </w:r>
          </w:p>
          <w:p w14:paraId="2377BC8C" w14:textId="77777777" w:rsidR="00C32A2A" w:rsidRPr="005F3AA9" w:rsidRDefault="00C32A2A" w:rsidP="00CB431A">
            <w:pPr>
              <w:rPr>
                <w:sz w:val="22"/>
                <w:szCs w:val="22"/>
              </w:rPr>
            </w:pPr>
            <w:r w:rsidRPr="005F3AA9">
              <w:rPr>
                <w:sz w:val="22"/>
                <w:szCs w:val="22"/>
              </w:rPr>
              <w:t>Proline</w:t>
            </w:r>
          </w:p>
          <w:p w14:paraId="43891024" w14:textId="77777777" w:rsidR="00C32A2A" w:rsidRPr="005F3AA9" w:rsidRDefault="00C32A2A" w:rsidP="00CB431A">
            <w:pPr>
              <w:rPr>
                <w:sz w:val="22"/>
                <w:szCs w:val="22"/>
              </w:rPr>
            </w:pPr>
            <w:r w:rsidRPr="005F3AA9">
              <w:rPr>
                <w:sz w:val="22"/>
                <w:szCs w:val="22"/>
              </w:rPr>
              <w:t>Alanine</w:t>
            </w:r>
          </w:p>
          <w:p w14:paraId="7C3D0147" w14:textId="77777777" w:rsidR="00C32A2A" w:rsidRPr="005F3AA9" w:rsidRDefault="00C32A2A" w:rsidP="00CB431A">
            <w:pPr>
              <w:rPr>
                <w:sz w:val="22"/>
                <w:szCs w:val="22"/>
              </w:rPr>
            </w:pPr>
            <w:r w:rsidRPr="005F3AA9">
              <w:rPr>
                <w:sz w:val="22"/>
                <w:szCs w:val="22"/>
              </w:rPr>
              <w:t>Glycine</w:t>
            </w:r>
          </w:p>
          <w:p w14:paraId="4B66F694" w14:textId="77777777" w:rsidR="00C32A2A" w:rsidRPr="005F3AA9" w:rsidRDefault="00C32A2A" w:rsidP="00CB431A">
            <w:pPr>
              <w:rPr>
                <w:sz w:val="22"/>
                <w:szCs w:val="22"/>
              </w:rPr>
            </w:pPr>
            <w:r w:rsidRPr="005F3AA9">
              <w:rPr>
                <w:sz w:val="22"/>
                <w:szCs w:val="22"/>
              </w:rPr>
              <w:t>Isoleucine</w:t>
            </w:r>
          </w:p>
          <w:p w14:paraId="480E7A49" w14:textId="77777777" w:rsidR="00C32A2A" w:rsidRPr="005F3AA9" w:rsidRDefault="00C32A2A" w:rsidP="00CB431A">
            <w:pPr>
              <w:rPr>
                <w:sz w:val="22"/>
                <w:szCs w:val="22"/>
              </w:rPr>
            </w:pPr>
            <w:r w:rsidRPr="005F3AA9">
              <w:rPr>
                <w:sz w:val="22"/>
                <w:szCs w:val="22"/>
              </w:rPr>
              <w:t>Leucine</w:t>
            </w:r>
          </w:p>
          <w:p w14:paraId="6E761949" w14:textId="77777777" w:rsidR="00C32A2A" w:rsidRPr="005F3AA9" w:rsidRDefault="00C32A2A" w:rsidP="00CB431A">
            <w:pPr>
              <w:rPr>
                <w:sz w:val="22"/>
                <w:szCs w:val="22"/>
              </w:rPr>
            </w:pPr>
            <w:r w:rsidRPr="005F3AA9">
              <w:rPr>
                <w:sz w:val="22"/>
                <w:szCs w:val="22"/>
              </w:rPr>
              <w:t>Valine</w:t>
            </w:r>
          </w:p>
          <w:p w14:paraId="43B4EC65" w14:textId="77777777" w:rsidR="00C32A2A" w:rsidRPr="005F3AA9" w:rsidRDefault="00C32A2A" w:rsidP="00CB431A">
            <w:pPr>
              <w:rPr>
                <w:sz w:val="22"/>
                <w:szCs w:val="22"/>
              </w:rPr>
            </w:pPr>
            <w:r w:rsidRPr="005F3AA9">
              <w:rPr>
                <w:sz w:val="22"/>
                <w:szCs w:val="22"/>
              </w:rPr>
              <w:t>Phenylalanine</w:t>
            </w:r>
          </w:p>
          <w:p w14:paraId="0EDDC7AB" w14:textId="77777777" w:rsidR="00C32A2A" w:rsidRPr="005F3AA9" w:rsidRDefault="00C32A2A" w:rsidP="00CB431A">
            <w:pPr>
              <w:rPr>
                <w:sz w:val="22"/>
                <w:szCs w:val="22"/>
              </w:rPr>
            </w:pPr>
            <w:r w:rsidRPr="005F3AA9">
              <w:rPr>
                <w:sz w:val="22"/>
                <w:szCs w:val="22"/>
              </w:rPr>
              <w:t>Tryptophan</w:t>
            </w:r>
          </w:p>
          <w:p w14:paraId="6D41B0F4" w14:textId="77777777" w:rsidR="00C32A2A" w:rsidRPr="005F3AA9" w:rsidRDefault="00C32A2A" w:rsidP="00CB431A">
            <w:pPr>
              <w:rPr>
                <w:sz w:val="22"/>
                <w:szCs w:val="22"/>
              </w:rPr>
            </w:pPr>
            <w:r w:rsidRPr="005F3AA9">
              <w:rPr>
                <w:sz w:val="22"/>
                <w:szCs w:val="22"/>
              </w:rPr>
              <w:t>Tyrosine</w:t>
            </w:r>
          </w:p>
          <w:p w14:paraId="0C2E6593" w14:textId="77777777" w:rsidR="00C32A2A" w:rsidRPr="005F3AA9" w:rsidRDefault="00C32A2A" w:rsidP="00CB431A">
            <w:pPr>
              <w:rPr>
                <w:sz w:val="22"/>
                <w:szCs w:val="22"/>
              </w:rPr>
            </w:pPr>
            <w:r w:rsidRPr="005F3AA9">
              <w:rPr>
                <w:sz w:val="22"/>
                <w:szCs w:val="22"/>
              </w:rPr>
              <w:t>Arginine</w:t>
            </w:r>
          </w:p>
          <w:p w14:paraId="6AFB5F4A" w14:textId="77777777" w:rsidR="00C32A2A" w:rsidRPr="005F3AA9" w:rsidRDefault="00C32A2A" w:rsidP="00CB431A">
            <w:pPr>
              <w:rPr>
                <w:sz w:val="22"/>
                <w:szCs w:val="22"/>
              </w:rPr>
            </w:pPr>
            <w:r w:rsidRPr="005F3AA9">
              <w:rPr>
                <w:sz w:val="22"/>
                <w:szCs w:val="22"/>
              </w:rPr>
              <w:t>Histidine</w:t>
            </w:r>
          </w:p>
          <w:p w14:paraId="48837E23" w14:textId="77777777" w:rsidR="00C32A2A" w:rsidRPr="005F3AA9" w:rsidRDefault="00C32A2A" w:rsidP="00CB431A">
            <w:pPr>
              <w:rPr>
                <w:sz w:val="22"/>
                <w:szCs w:val="22"/>
              </w:rPr>
            </w:pPr>
            <w:r w:rsidRPr="005F3AA9">
              <w:rPr>
                <w:sz w:val="22"/>
                <w:szCs w:val="22"/>
              </w:rPr>
              <w:t>Lysine</w:t>
            </w:r>
          </w:p>
          <w:p w14:paraId="778AE00D" w14:textId="77777777" w:rsidR="00C32A2A" w:rsidRPr="005F3AA9" w:rsidRDefault="00C32A2A" w:rsidP="00CB431A">
            <w:pPr>
              <w:rPr>
                <w:sz w:val="22"/>
                <w:szCs w:val="22"/>
              </w:rPr>
            </w:pPr>
            <w:r w:rsidRPr="005F3AA9">
              <w:rPr>
                <w:sz w:val="22"/>
                <w:szCs w:val="22"/>
              </w:rPr>
              <w:t>Asparagine acids</w:t>
            </w:r>
          </w:p>
          <w:p w14:paraId="25C23CAC" w14:textId="77777777" w:rsidR="00C32A2A" w:rsidRPr="005F3AA9" w:rsidRDefault="00C32A2A" w:rsidP="00CB431A">
            <w:pPr>
              <w:rPr>
                <w:sz w:val="22"/>
                <w:szCs w:val="22"/>
              </w:rPr>
            </w:pPr>
            <w:r w:rsidRPr="005F3AA9">
              <w:rPr>
                <w:sz w:val="22"/>
                <w:szCs w:val="22"/>
              </w:rPr>
              <w:t>Glutamic acid</w:t>
            </w:r>
          </w:p>
          <w:p w14:paraId="279E6655" w14:textId="77777777" w:rsidR="00C32A2A" w:rsidRPr="005F3AA9" w:rsidRDefault="00C32A2A" w:rsidP="00CB431A">
            <w:pPr>
              <w:rPr>
                <w:sz w:val="22"/>
                <w:szCs w:val="22"/>
              </w:rPr>
            </w:pPr>
            <w:r w:rsidRPr="005F3AA9">
              <w:rPr>
                <w:sz w:val="22"/>
                <w:szCs w:val="22"/>
              </w:rPr>
              <w:t>Serine</w:t>
            </w:r>
          </w:p>
          <w:p w14:paraId="02C8882D" w14:textId="77777777" w:rsidR="00C32A2A" w:rsidRPr="005F3AA9" w:rsidRDefault="00C32A2A" w:rsidP="00CB431A">
            <w:pPr>
              <w:rPr>
                <w:sz w:val="22"/>
                <w:szCs w:val="22"/>
              </w:rPr>
            </w:pPr>
            <w:r w:rsidRPr="005F3AA9">
              <w:rPr>
                <w:sz w:val="22"/>
                <w:szCs w:val="22"/>
              </w:rPr>
              <w:t>Threonine</w:t>
            </w:r>
          </w:p>
          <w:p w14:paraId="621CC9C9" w14:textId="77777777" w:rsidR="00C32A2A" w:rsidRPr="005F3AA9" w:rsidRDefault="00C32A2A" w:rsidP="00CB431A">
            <w:pPr>
              <w:rPr>
                <w:sz w:val="22"/>
                <w:szCs w:val="22"/>
              </w:rPr>
            </w:pPr>
            <w:r w:rsidRPr="005F3AA9">
              <w:rPr>
                <w:sz w:val="22"/>
                <w:szCs w:val="22"/>
              </w:rPr>
              <w:t>Cysteine</w:t>
            </w:r>
          </w:p>
          <w:p w14:paraId="05762102" w14:textId="77777777" w:rsidR="00C32A2A" w:rsidRPr="005F3AA9" w:rsidRDefault="00C32A2A" w:rsidP="00CB431A">
            <w:pPr>
              <w:rPr>
                <w:sz w:val="22"/>
                <w:szCs w:val="22"/>
              </w:rPr>
            </w:pPr>
            <w:r w:rsidRPr="005F3AA9">
              <w:rPr>
                <w:sz w:val="22"/>
                <w:szCs w:val="22"/>
              </w:rPr>
              <w:t>Methionine</w:t>
            </w:r>
          </w:p>
          <w:p w14:paraId="04F6E273" w14:textId="1FDCECF2" w:rsidR="00C32A2A" w:rsidRPr="005F3AA9" w:rsidRDefault="00C32A2A" w:rsidP="00CB431A">
            <w:pPr>
              <w:rPr>
                <w:sz w:val="22"/>
                <w:szCs w:val="22"/>
              </w:rPr>
            </w:pPr>
            <w:r w:rsidRPr="005F3AA9">
              <w:rPr>
                <w:sz w:val="22"/>
                <w:szCs w:val="22"/>
              </w:rPr>
              <w:t>Proline</w:t>
            </w:r>
          </w:p>
        </w:tc>
        <w:tc>
          <w:tcPr>
            <w:tcW w:w="1393" w:type="dxa"/>
          </w:tcPr>
          <w:p w14:paraId="4455346B" w14:textId="1F56AC0C" w:rsidR="00C32A2A" w:rsidRPr="005F3AA9" w:rsidRDefault="00C32A2A" w:rsidP="00CB431A">
            <w:pPr>
              <w:rPr>
                <w:sz w:val="22"/>
                <w:szCs w:val="22"/>
              </w:rPr>
            </w:pPr>
            <w:r w:rsidRPr="005F3AA9">
              <w:rPr>
                <w:sz w:val="22"/>
                <w:szCs w:val="22"/>
              </w:rPr>
              <w:t>n.s.</w:t>
            </w:r>
          </w:p>
          <w:p w14:paraId="5FA15479" w14:textId="03372834" w:rsidR="00C32A2A" w:rsidRPr="005F3AA9" w:rsidRDefault="00C32A2A" w:rsidP="00CB431A">
            <w:pPr>
              <w:rPr>
                <w:sz w:val="22"/>
                <w:szCs w:val="22"/>
              </w:rPr>
            </w:pPr>
            <w:r w:rsidRPr="005F3AA9">
              <w:rPr>
                <w:sz w:val="22"/>
                <w:szCs w:val="22"/>
              </w:rPr>
              <w:t>n.s.</w:t>
            </w:r>
          </w:p>
          <w:p w14:paraId="4B3282CB" w14:textId="103A16CE" w:rsidR="00C32A2A" w:rsidRPr="005F3AA9" w:rsidRDefault="00C32A2A" w:rsidP="00CB431A">
            <w:pPr>
              <w:rPr>
                <w:sz w:val="22"/>
                <w:szCs w:val="22"/>
              </w:rPr>
            </w:pPr>
            <w:r w:rsidRPr="005F3AA9">
              <w:rPr>
                <w:sz w:val="22"/>
                <w:szCs w:val="22"/>
              </w:rPr>
              <w:t>n.s.</w:t>
            </w:r>
          </w:p>
          <w:p w14:paraId="6BD0819B" w14:textId="7B556006" w:rsidR="00C32A2A" w:rsidRPr="005F3AA9" w:rsidRDefault="00C32A2A" w:rsidP="00CB431A">
            <w:pPr>
              <w:rPr>
                <w:sz w:val="22"/>
                <w:szCs w:val="22"/>
              </w:rPr>
            </w:pPr>
            <w:r w:rsidRPr="005F3AA9">
              <w:rPr>
                <w:sz w:val="22"/>
                <w:szCs w:val="22"/>
              </w:rPr>
              <w:t>n.s.</w:t>
            </w:r>
          </w:p>
          <w:p w14:paraId="39090BAC" w14:textId="7D906B35" w:rsidR="00C32A2A" w:rsidRPr="005F3AA9" w:rsidRDefault="00C32A2A" w:rsidP="00CB431A">
            <w:pPr>
              <w:rPr>
                <w:sz w:val="22"/>
                <w:szCs w:val="22"/>
              </w:rPr>
            </w:pPr>
            <w:r w:rsidRPr="005F3AA9">
              <w:rPr>
                <w:sz w:val="22"/>
                <w:szCs w:val="22"/>
              </w:rPr>
              <w:t>n.s.</w:t>
            </w:r>
          </w:p>
          <w:p w14:paraId="2B11A2C6" w14:textId="16591C0C" w:rsidR="00C32A2A" w:rsidRPr="005F3AA9" w:rsidRDefault="00C32A2A" w:rsidP="00CB431A">
            <w:pPr>
              <w:rPr>
                <w:sz w:val="22"/>
                <w:szCs w:val="22"/>
              </w:rPr>
            </w:pPr>
            <w:r w:rsidRPr="005F3AA9">
              <w:rPr>
                <w:sz w:val="22"/>
                <w:szCs w:val="22"/>
              </w:rPr>
              <w:t>n.s.</w:t>
            </w:r>
          </w:p>
          <w:p w14:paraId="5E9E3EE0" w14:textId="50529DE3" w:rsidR="00C32A2A" w:rsidRPr="005F3AA9" w:rsidRDefault="00C32A2A" w:rsidP="00CB431A">
            <w:pPr>
              <w:rPr>
                <w:sz w:val="22"/>
                <w:szCs w:val="22"/>
              </w:rPr>
            </w:pPr>
            <w:r w:rsidRPr="005F3AA9">
              <w:rPr>
                <w:sz w:val="22"/>
                <w:szCs w:val="22"/>
              </w:rPr>
              <w:t>n.s.</w:t>
            </w:r>
          </w:p>
          <w:p w14:paraId="77DEF302" w14:textId="232C9DC0" w:rsidR="00C32A2A" w:rsidRPr="005F3AA9" w:rsidRDefault="00C32A2A" w:rsidP="00CB431A">
            <w:pPr>
              <w:rPr>
                <w:sz w:val="22"/>
                <w:szCs w:val="22"/>
              </w:rPr>
            </w:pPr>
            <w:r w:rsidRPr="005F3AA9">
              <w:rPr>
                <w:sz w:val="22"/>
                <w:szCs w:val="22"/>
              </w:rPr>
              <w:t>n.s.</w:t>
            </w:r>
          </w:p>
          <w:p w14:paraId="3F1D998D" w14:textId="53D8A80D" w:rsidR="00C32A2A" w:rsidRPr="005F3AA9" w:rsidRDefault="00C32A2A" w:rsidP="00CB431A">
            <w:pPr>
              <w:rPr>
                <w:sz w:val="22"/>
                <w:szCs w:val="22"/>
              </w:rPr>
            </w:pPr>
            <w:r w:rsidRPr="005F3AA9">
              <w:rPr>
                <w:sz w:val="22"/>
                <w:szCs w:val="22"/>
              </w:rPr>
              <w:t>n.s.</w:t>
            </w:r>
          </w:p>
          <w:p w14:paraId="6D987995" w14:textId="41C94E2E" w:rsidR="00C32A2A" w:rsidRPr="005F3AA9" w:rsidRDefault="00C32A2A" w:rsidP="00CB431A">
            <w:pPr>
              <w:rPr>
                <w:sz w:val="22"/>
                <w:szCs w:val="22"/>
              </w:rPr>
            </w:pPr>
            <w:r w:rsidRPr="005F3AA9">
              <w:rPr>
                <w:sz w:val="22"/>
                <w:szCs w:val="22"/>
              </w:rPr>
              <w:t>n.s.</w:t>
            </w:r>
          </w:p>
          <w:p w14:paraId="0D7D2E49" w14:textId="5579EA2A" w:rsidR="00C32A2A" w:rsidRPr="005F3AA9" w:rsidRDefault="00C32A2A" w:rsidP="00CB431A">
            <w:pPr>
              <w:rPr>
                <w:sz w:val="22"/>
                <w:szCs w:val="22"/>
              </w:rPr>
            </w:pPr>
            <w:r w:rsidRPr="005F3AA9">
              <w:rPr>
                <w:sz w:val="22"/>
                <w:szCs w:val="22"/>
              </w:rPr>
              <w:t>n.s.</w:t>
            </w:r>
          </w:p>
          <w:p w14:paraId="16656264" w14:textId="7CF51C23" w:rsidR="00C32A2A" w:rsidRPr="005F3AA9" w:rsidRDefault="00C32A2A" w:rsidP="00CB431A">
            <w:pPr>
              <w:rPr>
                <w:sz w:val="22"/>
                <w:szCs w:val="22"/>
              </w:rPr>
            </w:pPr>
            <w:r w:rsidRPr="005F3AA9">
              <w:rPr>
                <w:sz w:val="22"/>
                <w:szCs w:val="22"/>
              </w:rPr>
              <w:t>n.s.</w:t>
            </w:r>
          </w:p>
          <w:p w14:paraId="4A7C4ED3" w14:textId="1DEC96A2" w:rsidR="00C32A2A" w:rsidRPr="005F3AA9" w:rsidRDefault="00C32A2A" w:rsidP="00CB431A">
            <w:pPr>
              <w:rPr>
                <w:sz w:val="22"/>
                <w:szCs w:val="22"/>
              </w:rPr>
            </w:pPr>
            <w:r w:rsidRPr="005F3AA9">
              <w:rPr>
                <w:sz w:val="22"/>
                <w:szCs w:val="22"/>
              </w:rPr>
              <w:t>n.s.</w:t>
            </w:r>
          </w:p>
          <w:p w14:paraId="1DE8CCD8" w14:textId="09B38E37" w:rsidR="00C32A2A" w:rsidRPr="005F3AA9" w:rsidRDefault="00C32A2A" w:rsidP="00CB431A">
            <w:pPr>
              <w:rPr>
                <w:sz w:val="22"/>
                <w:szCs w:val="22"/>
              </w:rPr>
            </w:pPr>
            <w:r w:rsidRPr="005F3AA9">
              <w:rPr>
                <w:sz w:val="22"/>
                <w:szCs w:val="22"/>
              </w:rPr>
              <w:t>n.s.</w:t>
            </w:r>
          </w:p>
          <w:p w14:paraId="07074C4B" w14:textId="2DA3C16D" w:rsidR="00C32A2A" w:rsidRPr="005F3AA9" w:rsidRDefault="00C32A2A" w:rsidP="00CB431A">
            <w:pPr>
              <w:rPr>
                <w:sz w:val="22"/>
                <w:szCs w:val="22"/>
              </w:rPr>
            </w:pPr>
            <w:r w:rsidRPr="005F3AA9">
              <w:rPr>
                <w:sz w:val="22"/>
                <w:szCs w:val="22"/>
              </w:rPr>
              <w:t>n.s.</w:t>
            </w:r>
          </w:p>
          <w:p w14:paraId="3E069A36" w14:textId="03065EC5" w:rsidR="00C32A2A" w:rsidRPr="005F3AA9" w:rsidRDefault="00C32A2A" w:rsidP="00CB431A">
            <w:pPr>
              <w:rPr>
                <w:sz w:val="22"/>
                <w:szCs w:val="22"/>
              </w:rPr>
            </w:pPr>
            <w:r w:rsidRPr="005F3AA9">
              <w:rPr>
                <w:sz w:val="22"/>
                <w:szCs w:val="22"/>
              </w:rPr>
              <w:t>n.s.</w:t>
            </w:r>
          </w:p>
          <w:p w14:paraId="1E56CF9A" w14:textId="7318BC7A" w:rsidR="00C32A2A" w:rsidRPr="005F3AA9" w:rsidRDefault="00C32A2A" w:rsidP="00CB431A">
            <w:pPr>
              <w:rPr>
                <w:sz w:val="22"/>
                <w:szCs w:val="22"/>
              </w:rPr>
            </w:pPr>
            <w:r w:rsidRPr="005F3AA9">
              <w:rPr>
                <w:sz w:val="22"/>
                <w:szCs w:val="22"/>
              </w:rPr>
              <w:t>n.s.</w:t>
            </w:r>
          </w:p>
          <w:p w14:paraId="19C696EB" w14:textId="7FECC46B" w:rsidR="00C32A2A" w:rsidRPr="005F3AA9" w:rsidRDefault="00C32A2A" w:rsidP="00CB431A">
            <w:pPr>
              <w:rPr>
                <w:sz w:val="22"/>
                <w:szCs w:val="22"/>
              </w:rPr>
            </w:pPr>
            <w:r w:rsidRPr="005F3AA9">
              <w:rPr>
                <w:sz w:val="22"/>
                <w:szCs w:val="22"/>
              </w:rPr>
              <w:t>n.s.</w:t>
            </w:r>
          </w:p>
          <w:p w14:paraId="03A3EBD1" w14:textId="00D7F85A" w:rsidR="00C32A2A" w:rsidRPr="005F3AA9" w:rsidRDefault="00C32A2A" w:rsidP="00CB431A">
            <w:pPr>
              <w:rPr>
                <w:sz w:val="22"/>
                <w:szCs w:val="22"/>
              </w:rPr>
            </w:pPr>
            <w:r w:rsidRPr="005F3AA9">
              <w:rPr>
                <w:sz w:val="22"/>
                <w:szCs w:val="22"/>
              </w:rPr>
              <w:t>-0.10*</w:t>
            </w:r>
          </w:p>
          <w:p w14:paraId="39808635" w14:textId="77BFEFEB" w:rsidR="00C32A2A" w:rsidRPr="005F3AA9" w:rsidRDefault="00C32A2A" w:rsidP="00CB431A">
            <w:pPr>
              <w:rPr>
                <w:sz w:val="22"/>
                <w:szCs w:val="22"/>
              </w:rPr>
            </w:pPr>
            <w:r w:rsidRPr="005F3AA9">
              <w:rPr>
                <w:sz w:val="22"/>
                <w:szCs w:val="22"/>
              </w:rPr>
              <w:t>-0.10*</w:t>
            </w:r>
          </w:p>
          <w:p w14:paraId="1F81321E" w14:textId="3F495FAE" w:rsidR="00C32A2A" w:rsidRPr="005F3AA9" w:rsidRDefault="00C32A2A" w:rsidP="00CB431A">
            <w:pPr>
              <w:rPr>
                <w:sz w:val="22"/>
                <w:szCs w:val="22"/>
              </w:rPr>
            </w:pPr>
            <w:r w:rsidRPr="005F3AA9">
              <w:rPr>
                <w:sz w:val="22"/>
                <w:szCs w:val="22"/>
              </w:rPr>
              <w:t>n.s.</w:t>
            </w:r>
          </w:p>
          <w:p w14:paraId="3A6C65BE" w14:textId="7A67A82E" w:rsidR="00C32A2A" w:rsidRPr="005F3AA9" w:rsidRDefault="00C32A2A" w:rsidP="00CB431A">
            <w:pPr>
              <w:rPr>
                <w:sz w:val="22"/>
                <w:szCs w:val="22"/>
              </w:rPr>
            </w:pPr>
            <w:r w:rsidRPr="005F3AA9">
              <w:rPr>
                <w:sz w:val="22"/>
                <w:szCs w:val="22"/>
              </w:rPr>
              <w:t>n.s.</w:t>
            </w:r>
          </w:p>
          <w:p w14:paraId="374F9D37" w14:textId="2AA9612C" w:rsidR="00C32A2A" w:rsidRPr="005F3AA9" w:rsidRDefault="00C32A2A" w:rsidP="00CB431A">
            <w:pPr>
              <w:rPr>
                <w:sz w:val="22"/>
                <w:szCs w:val="22"/>
              </w:rPr>
            </w:pPr>
            <w:r w:rsidRPr="005F3AA9">
              <w:rPr>
                <w:sz w:val="22"/>
                <w:szCs w:val="22"/>
              </w:rPr>
              <w:t>-0.10*</w:t>
            </w:r>
          </w:p>
          <w:p w14:paraId="61D932F8" w14:textId="5C5F84C6" w:rsidR="00C32A2A" w:rsidRPr="005F3AA9" w:rsidRDefault="00C32A2A" w:rsidP="00CB431A">
            <w:pPr>
              <w:rPr>
                <w:sz w:val="22"/>
                <w:szCs w:val="22"/>
              </w:rPr>
            </w:pPr>
            <w:r w:rsidRPr="005F3AA9">
              <w:rPr>
                <w:sz w:val="22"/>
                <w:szCs w:val="22"/>
              </w:rPr>
              <w:t>n.s.</w:t>
            </w:r>
          </w:p>
          <w:p w14:paraId="648541F0" w14:textId="5522DA51" w:rsidR="00C32A2A" w:rsidRPr="005F3AA9" w:rsidRDefault="00C32A2A" w:rsidP="00CB431A">
            <w:pPr>
              <w:rPr>
                <w:sz w:val="22"/>
                <w:szCs w:val="22"/>
              </w:rPr>
            </w:pPr>
            <w:r w:rsidRPr="005F3AA9">
              <w:rPr>
                <w:sz w:val="22"/>
                <w:szCs w:val="22"/>
              </w:rPr>
              <w:t>n.s.</w:t>
            </w:r>
          </w:p>
          <w:p w14:paraId="4DAA9757" w14:textId="650A72B7" w:rsidR="00C32A2A" w:rsidRPr="005F3AA9" w:rsidRDefault="00C32A2A" w:rsidP="00CB431A">
            <w:pPr>
              <w:rPr>
                <w:sz w:val="22"/>
                <w:szCs w:val="22"/>
              </w:rPr>
            </w:pPr>
            <w:r w:rsidRPr="005F3AA9">
              <w:rPr>
                <w:sz w:val="22"/>
                <w:szCs w:val="22"/>
              </w:rPr>
              <w:t>n.s.</w:t>
            </w:r>
          </w:p>
          <w:p w14:paraId="0B577B98" w14:textId="3D2F96C0" w:rsidR="00C32A2A" w:rsidRPr="005F3AA9" w:rsidRDefault="00C32A2A" w:rsidP="00CB431A">
            <w:pPr>
              <w:rPr>
                <w:sz w:val="22"/>
                <w:szCs w:val="22"/>
              </w:rPr>
            </w:pPr>
            <w:r w:rsidRPr="005F3AA9">
              <w:rPr>
                <w:sz w:val="22"/>
                <w:szCs w:val="22"/>
              </w:rPr>
              <w:t>-0.11*</w:t>
            </w:r>
          </w:p>
          <w:p w14:paraId="00688387" w14:textId="3AD7B3F8" w:rsidR="00C32A2A" w:rsidRPr="005F3AA9" w:rsidRDefault="00C32A2A" w:rsidP="00CB431A">
            <w:pPr>
              <w:rPr>
                <w:sz w:val="22"/>
                <w:szCs w:val="22"/>
              </w:rPr>
            </w:pPr>
            <w:r w:rsidRPr="005F3AA9">
              <w:rPr>
                <w:sz w:val="22"/>
                <w:szCs w:val="22"/>
              </w:rPr>
              <w:t>-0.09*</w:t>
            </w:r>
          </w:p>
          <w:p w14:paraId="0EAD2DF6" w14:textId="69FC9139" w:rsidR="00C32A2A" w:rsidRPr="005F3AA9" w:rsidRDefault="00C32A2A" w:rsidP="00CB431A">
            <w:pPr>
              <w:rPr>
                <w:sz w:val="22"/>
                <w:szCs w:val="22"/>
              </w:rPr>
            </w:pPr>
            <w:r w:rsidRPr="005F3AA9">
              <w:rPr>
                <w:sz w:val="22"/>
                <w:szCs w:val="22"/>
              </w:rPr>
              <w:t>-0.08*</w:t>
            </w:r>
          </w:p>
          <w:p w14:paraId="4D3278F2" w14:textId="01BFE6DF" w:rsidR="00C32A2A" w:rsidRPr="005F3AA9" w:rsidRDefault="00C32A2A" w:rsidP="00CB431A">
            <w:pPr>
              <w:rPr>
                <w:sz w:val="22"/>
                <w:szCs w:val="22"/>
              </w:rPr>
            </w:pPr>
            <w:r w:rsidRPr="005F3AA9">
              <w:rPr>
                <w:sz w:val="22"/>
                <w:szCs w:val="22"/>
              </w:rPr>
              <w:t>-0.10*</w:t>
            </w:r>
          </w:p>
          <w:p w14:paraId="39E30D7B" w14:textId="0DA13E46" w:rsidR="00C32A2A" w:rsidRPr="005F3AA9" w:rsidRDefault="00C32A2A" w:rsidP="00CB431A">
            <w:pPr>
              <w:rPr>
                <w:sz w:val="22"/>
                <w:szCs w:val="22"/>
              </w:rPr>
            </w:pPr>
            <w:r w:rsidRPr="005F3AA9">
              <w:rPr>
                <w:sz w:val="22"/>
                <w:szCs w:val="22"/>
              </w:rPr>
              <w:t>n.s.</w:t>
            </w:r>
          </w:p>
          <w:p w14:paraId="5688FBC1" w14:textId="6449B1E2" w:rsidR="00C32A2A" w:rsidRPr="005F3AA9" w:rsidRDefault="00C32A2A" w:rsidP="00CB431A">
            <w:pPr>
              <w:rPr>
                <w:sz w:val="22"/>
                <w:szCs w:val="22"/>
              </w:rPr>
            </w:pPr>
            <w:r w:rsidRPr="005F3AA9">
              <w:rPr>
                <w:sz w:val="22"/>
                <w:szCs w:val="22"/>
              </w:rPr>
              <w:t>n.s.</w:t>
            </w:r>
          </w:p>
          <w:p w14:paraId="4DEE455C" w14:textId="78D3F455" w:rsidR="00C32A2A" w:rsidRPr="005F3AA9" w:rsidRDefault="00C32A2A" w:rsidP="00CB431A">
            <w:pPr>
              <w:rPr>
                <w:sz w:val="22"/>
                <w:szCs w:val="22"/>
              </w:rPr>
            </w:pPr>
            <w:r w:rsidRPr="005F3AA9">
              <w:rPr>
                <w:sz w:val="22"/>
                <w:szCs w:val="22"/>
              </w:rPr>
              <w:t>-0.10*</w:t>
            </w:r>
          </w:p>
          <w:p w14:paraId="7E8AA286" w14:textId="03C7269E" w:rsidR="00C32A2A" w:rsidRPr="005F3AA9" w:rsidRDefault="00C32A2A" w:rsidP="00CB431A">
            <w:pPr>
              <w:rPr>
                <w:sz w:val="22"/>
                <w:szCs w:val="22"/>
              </w:rPr>
            </w:pPr>
            <w:r w:rsidRPr="005F3AA9">
              <w:rPr>
                <w:sz w:val="22"/>
                <w:szCs w:val="22"/>
              </w:rPr>
              <w:t>-0.11*</w:t>
            </w:r>
          </w:p>
          <w:p w14:paraId="6B2AAFAF" w14:textId="206ED11F" w:rsidR="00C32A2A" w:rsidRPr="005F3AA9" w:rsidRDefault="00C32A2A" w:rsidP="00CB431A">
            <w:pPr>
              <w:rPr>
                <w:sz w:val="22"/>
                <w:szCs w:val="22"/>
              </w:rPr>
            </w:pPr>
            <w:r w:rsidRPr="005F3AA9">
              <w:rPr>
                <w:sz w:val="22"/>
                <w:szCs w:val="22"/>
              </w:rPr>
              <w:t>n.s.</w:t>
            </w:r>
          </w:p>
          <w:p w14:paraId="0E59F759" w14:textId="39903870" w:rsidR="00C32A2A" w:rsidRPr="005F3AA9" w:rsidRDefault="00C32A2A" w:rsidP="00CB431A">
            <w:pPr>
              <w:rPr>
                <w:sz w:val="22"/>
                <w:szCs w:val="22"/>
              </w:rPr>
            </w:pPr>
            <w:r w:rsidRPr="005F3AA9">
              <w:rPr>
                <w:sz w:val="22"/>
                <w:szCs w:val="22"/>
              </w:rPr>
              <w:t>n.s.</w:t>
            </w:r>
          </w:p>
        </w:tc>
        <w:tc>
          <w:tcPr>
            <w:tcW w:w="1655" w:type="dxa"/>
            <w:gridSpan w:val="2"/>
          </w:tcPr>
          <w:p w14:paraId="1C236812" w14:textId="77777777" w:rsidR="00C32A2A" w:rsidRPr="005F3AA9" w:rsidRDefault="00C32A2A" w:rsidP="00CB431A">
            <w:pPr>
              <w:rPr>
                <w:sz w:val="22"/>
                <w:szCs w:val="22"/>
              </w:rPr>
            </w:pPr>
            <w:r w:rsidRPr="005F3AA9">
              <w:rPr>
                <w:sz w:val="22"/>
                <w:szCs w:val="22"/>
              </w:rPr>
              <w:t xml:space="preserve">Multilevel linear regression, </w:t>
            </w:r>
          </w:p>
          <w:p w14:paraId="2C72D332" w14:textId="155C41CC"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C1CF20A" w14:textId="0AA748D2" w:rsidR="00C32A2A" w:rsidRPr="005F3AA9" w:rsidRDefault="00C32A2A" w:rsidP="00CB431A">
            <w:pPr>
              <w:rPr>
                <w:sz w:val="22"/>
                <w:szCs w:val="22"/>
              </w:rPr>
            </w:pPr>
            <w:r w:rsidRPr="005F3AA9">
              <w:rPr>
                <w:sz w:val="22"/>
                <w:szCs w:val="22"/>
              </w:rPr>
              <w:t>Yes</w:t>
            </w:r>
          </w:p>
        </w:tc>
        <w:tc>
          <w:tcPr>
            <w:tcW w:w="907" w:type="dxa"/>
          </w:tcPr>
          <w:p w14:paraId="0D7E5169" w14:textId="6E389F13" w:rsidR="00C32A2A" w:rsidRPr="005F3AA9" w:rsidRDefault="00C32A2A" w:rsidP="00CB431A">
            <w:pPr>
              <w:rPr>
                <w:sz w:val="22"/>
                <w:szCs w:val="22"/>
              </w:rPr>
            </w:pPr>
            <w:r w:rsidRPr="005F3AA9">
              <w:rPr>
                <w:sz w:val="22"/>
                <w:szCs w:val="22"/>
              </w:rPr>
              <w:t>4</w:t>
            </w:r>
          </w:p>
        </w:tc>
      </w:tr>
      <w:tr w:rsidR="00F04F60" w:rsidRPr="005F3AA9" w14:paraId="488562A1" w14:textId="77777777" w:rsidTr="00346ACE">
        <w:tc>
          <w:tcPr>
            <w:tcW w:w="1776" w:type="dxa"/>
          </w:tcPr>
          <w:p w14:paraId="4EA076D6" w14:textId="77777777" w:rsidR="00C32A2A" w:rsidRPr="005F3AA9" w:rsidRDefault="00C32A2A" w:rsidP="00CB431A">
            <w:pPr>
              <w:rPr>
                <w:sz w:val="22"/>
                <w:szCs w:val="22"/>
              </w:rPr>
            </w:pPr>
            <w:r w:rsidRPr="005F3AA9">
              <w:rPr>
                <w:sz w:val="22"/>
                <w:szCs w:val="22"/>
              </w:rPr>
              <w:t>Boulton et al. 1995, Australia</w:t>
            </w:r>
          </w:p>
          <w:p w14:paraId="470B36DB" w14:textId="7CFBBF03" w:rsidR="00C32A2A" w:rsidRPr="005F3AA9" w:rsidRDefault="00C32A2A" w:rsidP="00CB431A">
            <w:pPr>
              <w:rPr>
                <w:b/>
                <w:sz w:val="22"/>
                <w:szCs w:val="22"/>
              </w:rPr>
            </w:pPr>
            <w:r w:rsidRPr="005F3AA9">
              <w:rPr>
                <w:sz w:val="22"/>
                <w:szCs w:val="22"/>
              </w:rPr>
              <w:fldChar w:fldCharType="begin">
                <w:fldData xml:space="preserve">PEVuZE5vdGU+PENpdGU+PEF1dGhvcj5Cb3VsdG9uPC9BdXRob3I+PFllYXI+MTk5NTwvWWVhcj48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b3VsdG9uPC9BdXRob3I+PFllYXI+MTk5NTwvWWVhcj48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0]</w:t>
            </w:r>
            <w:r w:rsidRPr="005F3AA9">
              <w:rPr>
                <w:sz w:val="22"/>
                <w:szCs w:val="22"/>
              </w:rPr>
              <w:fldChar w:fldCharType="end"/>
            </w:r>
          </w:p>
        </w:tc>
        <w:tc>
          <w:tcPr>
            <w:tcW w:w="1811" w:type="dxa"/>
          </w:tcPr>
          <w:p w14:paraId="56B76B14" w14:textId="318F7205" w:rsidR="00C32A2A" w:rsidRPr="005F3AA9" w:rsidRDefault="00C32A2A" w:rsidP="00CB431A">
            <w:pPr>
              <w:rPr>
                <w:sz w:val="22"/>
                <w:szCs w:val="22"/>
              </w:rPr>
            </w:pPr>
            <w:r w:rsidRPr="005F3AA9">
              <w:rPr>
                <w:sz w:val="22"/>
                <w:szCs w:val="22"/>
              </w:rPr>
              <w:t>n: 134</w:t>
            </w:r>
          </w:p>
          <w:p w14:paraId="5593C49E" w14:textId="0390811A" w:rsidR="00C32A2A" w:rsidRPr="005F3AA9" w:rsidRDefault="00C32A2A" w:rsidP="00CB431A">
            <w:pPr>
              <w:rPr>
                <w:sz w:val="22"/>
                <w:szCs w:val="22"/>
              </w:rPr>
            </w:pPr>
            <w:r w:rsidRPr="005F3AA9">
              <w:rPr>
                <w:sz w:val="22"/>
                <w:szCs w:val="22"/>
              </w:rPr>
              <w:t>age: 1, 2, 8, 11, 13, 15;</w:t>
            </w:r>
          </w:p>
          <w:p w14:paraId="14445218" w14:textId="30FB3E3D" w:rsidR="00C32A2A" w:rsidRPr="005F3AA9" w:rsidRDefault="00C32A2A" w:rsidP="00CB431A">
            <w:pPr>
              <w:rPr>
                <w:sz w:val="22"/>
                <w:szCs w:val="22"/>
              </w:rPr>
            </w:pPr>
            <w:r w:rsidRPr="005F3AA9">
              <w:rPr>
                <w:sz w:val="22"/>
                <w:szCs w:val="22"/>
              </w:rPr>
              <w:t>female: 42.5%</w:t>
            </w:r>
          </w:p>
        </w:tc>
        <w:tc>
          <w:tcPr>
            <w:tcW w:w="1526" w:type="dxa"/>
          </w:tcPr>
          <w:p w14:paraId="1C0E10BA" w14:textId="37AD481B" w:rsidR="00C32A2A" w:rsidRPr="005F3AA9" w:rsidRDefault="00C32A2A" w:rsidP="00CB431A">
            <w:pPr>
              <w:rPr>
                <w:sz w:val="22"/>
                <w:szCs w:val="22"/>
              </w:rPr>
            </w:pPr>
            <w:r w:rsidRPr="005F3AA9">
              <w:rPr>
                <w:sz w:val="22"/>
                <w:szCs w:val="22"/>
              </w:rPr>
              <w:t>Prospective study</w:t>
            </w:r>
          </w:p>
        </w:tc>
        <w:tc>
          <w:tcPr>
            <w:tcW w:w="989" w:type="dxa"/>
          </w:tcPr>
          <w:p w14:paraId="62A47746" w14:textId="58405359" w:rsidR="00C32A2A" w:rsidRPr="005F3AA9" w:rsidRDefault="00C32A2A" w:rsidP="00CB431A">
            <w:pPr>
              <w:rPr>
                <w:sz w:val="22"/>
                <w:szCs w:val="22"/>
              </w:rPr>
            </w:pPr>
            <w:r w:rsidRPr="005F3AA9">
              <w:rPr>
                <w:sz w:val="22"/>
                <w:szCs w:val="22"/>
              </w:rPr>
              <w:t>Dietary record</w:t>
            </w:r>
          </w:p>
        </w:tc>
        <w:tc>
          <w:tcPr>
            <w:tcW w:w="1413" w:type="dxa"/>
          </w:tcPr>
          <w:p w14:paraId="6FBE8DE6" w14:textId="3CCD0933" w:rsidR="00C32A2A" w:rsidRPr="005F3AA9" w:rsidRDefault="00C32A2A" w:rsidP="00CB431A">
            <w:pPr>
              <w:rPr>
                <w:sz w:val="22"/>
                <w:szCs w:val="22"/>
              </w:rPr>
            </w:pPr>
            <w:r w:rsidRPr="005F3AA9">
              <w:rPr>
                <w:sz w:val="22"/>
                <w:szCs w:val="22"/>
              </w:rPr>
              <w:t>Unknown</w:t>
            </w:r>
          </w:p>
          <w:p w14:paraId="77D17D5F" w14:textId="7F4608D0" w:rsidR="00C32A2A" w:rsidRPr="005F3AA9" w:rsidRDefault="00C32A2A" w:rsidP="00CB431A">
            <w:pPr>
              <w:tabs>
                <w:tab w:val="left" w:pos="627"/>
              </w:tabs>
              <w:rPr>
                <w:sz w:val="22"/>
                <w:szCs w:val="22"/>
              </w:rPr>
            </w:pPr>
          </w:p>
        </w:tc>
        <w:tc>
          <w:tcPr>
            <w:tcW w:w="1356" w:type="dxa"/>
          </w:tcPr>
          <w:p w14:paraId="209F8660" w14:textId="481F3199" w:rsidR="00C32A2A" w:rsidRPr="005F3AA9" w:rsidRDefault="00C32A2A" w:rsidP="00CB431A">
            <w:pPr>
              <w:rPr>
                <w:sz w:val="22"/>
                <w:szCs w:val="22"/>
              </w:rPr>
            </w:pPr>
            <w:r w:rsidRPr="005F3AA9">
              <w:rPr>
                <w:sz w:val="22"/>
                <w:szCs w:val="22"/>
              </w:rPr>
              <w:t>Boys</w:t>
            </w:r>
          </w:p>
          <w:p w14:paraId="3D387800" w14:textId="77777777" w:rsidR="00C32A2A" w:rsidRPr="005F3AA9" w:rsidRDefault="00C32A2A" w:rsidP="00CB431A">
            <w:pPr>
              <w:rPr>
                <w:sz w:val="22"/>
                <w:szCs w:val="22"/>
              </w:rPr>
            </w:pPr>
          </w:p>
          <w:p w14:paraId="3A606853" w14:textId="77777777" w:rsidR="00C32A2A" w:rsidRPr="005F3AA9" w:rsidRDefault="00C32A2A" w:rsidP="00CB431A">
            <w:pPr>
              <w:rPr>
                <w:sz w:val="22"/>
                <w:szCs w:val="22"/>
              </w:rPr>
            </w:pPr>
          </w:p>
          <w:p w14:paraId="1F8F0734" w14:textId="77777777" w:rsidR="00C32A2A" w:rsidRPr="005F3AA9" w:rsidRDefault="00C32A2A" w:rsidP="00CB431A">
            <w:pPr>
              <w:rPr>
                <w:sz w:val="22"/>
                <w:szCs w:val="22"/>
              </w:rPr>
            </w:pPr>
          </w:p>
          <w:p w14:paraId="252482A1" w14:textId="77777777" w:rsidR="00C32A2A" w:rsidRPr="005F3AA9" w:rsidRDefault="00C32A2A" w:rsidP="00CB431A">
            <w:pPr>
              <w:rPr>
                <w:sz w:val="22"/>
                <w:szCs w:val="22"/>
              </w:rPr>
            </w:pPr>
          </w:p>
          <w:p w14:paraId="04B413D0" w14:textId="77777777" w:rsidR="00C32A2A" w:rsidRPr="005F3AA9" w:rsidRDefault="00C32A2A" w:rsidP="00CB431A">
            <w:pPr>
              <w:rPr>
                <w:sz w:val="22"/>
                <w:szCs w:val="22"/>
              </w:rPr>
            </w:pPr>
          </w:p>
          <w:p w14:paraId="0B68C452" w14:textId="77777777" w:rsidR="00C32A2A" w:rsidRPr="005F3AA9" w:rsidRDefault="00C32A2A" w:rsidP="00CB431A">
            <w:pPr>
              <w:rPr>
                <w:sz w:val="22"/>
                <w:szCs w:val="22"/>
              </w:rPr>
            </w:pPr>
          </w:p>
          <w:p w14:paraId="029B8C2C" w14:textId="77777777" w:rsidR="00C32A2A" w:rsidRPr="005F3AA9" w:rsidRDefault="00C32A2A" w:rsidP="00CB431A">
            <w:pPr>
              <w:rPr>
                <w:sz w:val="22"/>
                <w:szCs w:val="22"/>
              </w:rPr>
            </w:pPr>
          </w:p>
          <w:p w14:paraId="416AD8E4" w14:textId="77777777" w:rsidR="00C32A2A" w:rsidRPr="005F3AA9" w:rsidRDefault="00C32A2A" w:rsidP="00CB431A">
            <w:pPr>
              <w:rPr>
                <w:sz w:val="22"/>
                <w:szCs w:val="22"/>
              </w:rPr>
            </w:pPr>
            <w:r w:rsidRPr="005F3AA9">
              <w:rPr>
                <w:sz w:val="22"/>
                <w:szCs w:val="22"/>
              </w:rPr>
              <w:t>Girls</w:t>
            </w:r>
          </w:p>
          <w:p w14:paraId="5A80B21D" w14:textId="245D187A" w:rsidR="00C32A2A" w:rsidRPr="005F3AA9" w:rsidRDefault="00C32A2A" w:rsidP="00CB431A">
            <w:pPr>
              <w:rPr>
                <w:sz w:val="22"/>
                <w:szCs w:val="22"/>
              </w:rPr>
            </w:pPr>
          </w:p>
        </w:tc>
        <w:tc>
          <w:tcPr>
            <w:tcW w:w="2303" w:type="dxa"/>
          </w:tcPr>
          <w:p w14:paraId="48830B10" w14:textId="5F047225" w:rsidR="00C32A2A" w:rsidRPr="005F3AA9" w:rsidRDefault="00C32A2A" w:rsidP="00CB431A">
            <w:pPr>
              <w:rPr>
                <w:sz w:val="22"/>
                <w:szCs w:val="22"/>
              </w:rPr>
            </w:pPr>
            <w:r w:rsidRPr="005F3AA9">
              <w:rPr>
                <w:sz w:val="22"/>
                <w:szCs w:val="22"/>
              </w:rPr>
              <w:t>Proteins</w:t>
            </w:r>
          </w:p>
          <w:p w14:paraId="664C2DA4" w14:textId="77777777" w:rsidR="00C32A2A" w:rsidRPr="005F3AA9" w:rsidRDefault="00C32A2A" w:rsidP="00CB431A">
            <w:pPr>
              <w:rPr>
                <w:sz w:val="22"/>
                <w:szCs w:val="22"/>
              </w:rPr>
            </w:pPr>
            <w:r w:rsidRPr="005F3AA9">
              <w:rPr>
                <w:sz w:val="22"/>
                <w:szCs w:val="22"/>
              </w:rPr>
              <w:t>Sugar</w:t>
            </w:r>
          </w:p>
          <w:p w14:paraId="2B1C23D1" w14:textId="77777777" w:rsidR="00C32A2A" w:rsidRPr="005F3AA9" w:rsidRDefault="00C32A2A" w:rsidP="00CB431A">
            <w:pPr>
              <w:rPr>
                <w:sz w:val="22"/>
                <w:szCs w:val="22"/>
              </w:rPr>
            </w:pPr>
            <w:r w:rsidRPr="005F3AA9">
              <w:rPr>
                <w:sz w:val="22"/>
                <w:szCs w:val="22"/>
              </w:rPr>
              <w:t>Starch</w:t>
            </w:r>
          </w:p>
          <w:p w14:paraId="4189AD47" w14:textId="20C0E500" w:rsidR="00C32A2A" w:rsidRPr="005F3AA9" w:rsidRDefault="003F6258" w:rsidP="00CB431A">
            <w:pPr>
              <w:rPr>
                <w:sz w:val="22"/>
                <w:szCs w:val="22"/>
              </w:rPr>
            </w:pPr>
            <w:r>
              <w:rPr>
                <w:sz w:val="22"/>
                <w:szCs w:val="22"/>
              </w:rPr>
              <w:t>Fat</w:t>
            </w:r>
          </w:p>
          <w:p w14:paraId="1989737F" w14:textId="3E54BD27" w:rsidR="00C32A2A" w:rsidRPr="005F3AA9" w:rsidRDefault="00C32A2A" w:rsidP="00CB431A">
            <w:pPr>
              <w:rPr>
                <w:sz w:val="22"/>
                <w:szCs w:val="22"/>
              </w:rPr>
            </w:pPr>
            <w:r w:rsidRPr="005F3AA9">
              <w:rPr>
                <w:sz w:val="22"/>
                <w:szCs w:val="22"/>
              </w:rPr>
              <w:t>SFA</w:t>
            </w:r>
          </w:p>
          <w:p w14:paraId="7F8A4F57" w14:textId="379AACD3" w:rsidR="00C32A2A" w:rsidRPr="005F3AA9" w:rsidRDefault="00C32A2A" w:rsidP="00CB431A">
            <w:pPr>
              <w:rPr>
                <w:sz w:val="22"/>
                <w:szCs w:val="22"/>
              </w:rPr>
            </w:pPr>
            <w:r w:rsidRPr="005F3AA9">
              <w:rPr>
                <w:sz w:val="22"/>
                <w:szCs w:val="22"/>
              </w:rPr>
              <w:t>MUFA</w:t>
            </w:r>
          </w:p>
          <w:p w14:paraId="02636707" w14:textId="0F852B98" w:rsidR="00C32A2A" w:rsidRPr="005F3AA9" w:rsidRDefault="00C32A2A" w:rsidP="00CB431A">
            <w:pPr>
              <w:rPr>
                <w:sz w:val="22"/>
                <w:szCs w:val="22"/>
              </w:rPr>
            </w:pPr>
            <w:r w:rsidRPr="005F3AA9">
              <w:rPr>
                <w:sz w:val="22"/>
                <w:szCs w:val="22"/>
              </w:rPr>
              <w:t>PUFA</w:t>
            </w:r>
          </w:p>
          <w:p w14:paraId="0098D7EF" w14:textId="77777777" w:rsidR="00C32A2A" w:rsidRPr="005F3AA9" w:rsidRDefault="00C32A2A" w:rsidP="00CB431A">
            <w:pPr>
              <w:rPr>
                <w:sz w:val="22"/>
                <w:szCs w:val="22"/>
              </w:rPr>
            </w:pPr>
            <w:r w:rsidRPr="005F3AA9">
              <w:rPr>
                <w:sz w:val="22"/>
                <w:szCs w:val="22"/>
              </w:rPr>
              <w:t>Fiber</w:t>
            </w:r>
          </w:p>
          <w:p w14:paraId="02A08B86" w14:textId="1E6897F1" w:rsidR="00C32A2A" w:rsidRPr="005F3AA9" w:rsidRDefault="00C32A2A" w:rsidP="00CB431A">
            <w:pPr>
              <w:rPr>
                <w:sz w:val="22"/>
                <w:szCs w:val="22"/>
              </w:rPr>
            </w:pPr>
            <w:r w:rsidRPr="005F3AA9">
              <w:rPr>
                <w:sz w:val="22"/>
                <w:szCs w:val="22"/>
              </w:rPr>
              <w:t>Proteins</w:t>
            </w:r>
          </w:p>
          <w:p w14:paraId="641540C9" w14:textId="77777777" w:rsidR="00C32A2A" w:rsidRPr="005F3AA9" w:rsidRDefault="00C32A2A" w:rsidP="00CB431A">
            <w:pPr>
              <w:rPr>
                <w:sz w:val="22"/>
                <w:szCs w:val="22"/>
              </w:rPr>
            </w:pPr>
            <w:r w:rsidRPr="005F3AA9">
              <w:rPr>
                <w:sz w:val="22"/>
                <w:szCs w:val="22"/>
              </w:rPr>
              <w:t>Sugar</w:t>
            </w:r>
          </w:p>
          <w:p w14:paraId="1E6351B3" w14:textId="77777777" w:rsidR="00C32A2A" w:rsidRPr="005F3AA9" w:rsidRDefault="00C32A2A" w:rsidP="00CB431A">
            <w:pPr>
              <w:rPr>
                <w:sz w:val="22"/>
                <w:szCs w:val="22"/>
              </w:rPr>
            </w:pPr>
            <w:r w:rsidRPr="005F3AA9">
              <w:rPr>
                <w:sz w:val="22"/>
                <w:szCs w:val="22"/>
              </w:rPr>
              <w:t>Starch</w:t>
            </w:r>
          </w:p>
          <w:p w14:paraId="7ECDE06F" w14:textId="77777777" w:rsidR="002B236D" w:rsidRPr="005F3AA9" w:rsidRDefault="002B236D" w:rsidP="002B236D">
            <w:pPr>
              <w:rPr>
                <w:sz w:val="22"/>
                <w:szCs w:val="22"/>
              </w:rPr>
            </w:pPr>
            <w:r>
              <w:rPr>
                <w:sz w:val="22"/>
                <w:szCs w:val="22"/>
              </w:rPr>
              <w:t>Fat</w:t>
            </w:r>
          </w:p>
          <w:p w14:paraId="07CA0CFB" w14:textId="77777777" w:rsidR="00C32A2A" w:rsidRPr="005F3AA9" w:rsidRDefault="00C32A2A" w:rsidP="00CB431A">
            <w:pPr>
              <w:rPr>
                <w:sz w:val="22"/>
                <w:szCs w:val="22"/>
              </w:rPr>
            </w:pPr>
            <w:r w:rsidRPr="005F3AA9">
              <w:rPr>
                <w:sz w:val="22"/>
                <w:szCs w:val="22"/>
              </w:rPr>
              <w:t>SFA</w:t>
            </w:r>
          </w:p>
          <w:p w14:paraId="6D60B20D" w14:textId="77777777" w:rsidR="00C32A2A" w:rsidRPr="005F3AA9" w:rsidRDefault="00C32A2A" w:rsidP="00CB431A">
            <w:pPr>
              <w:rPr>
                <w:sz w:val="22"/>
                <w:szCs w:val="22"/>
              </w:rPr>
            </w:pPr>
            <w:r w:rsidRPr="005F3AA9">
              <w:rPr>
                <w:sz w:val="22"/>
                <w:szCs w:val="22"/>
              </w:rPr>
              <w:t>MUFA</w:t>
            </w:r>
          </w:p>
          <w:p w14:paraId="319B97C2" w14:textId="77777777" w:rsidR="00C32A2A" w:rsidRPr="005F3AA9" w:rsidRDefault="00C32A2A" w:rsidP="00CB431A">
            <w:pPr>
              <w:rPr>
                <w:sz w:val="22"/>
                <w:szCs w:val="22"/>
              </w:rPr>
            </w:pPr>
            <w:r w:rsidRPr="005F3AA9">
              <w:rPr>
                <w:sz w:val="22"/>
                <w:szCs w:val="22"/>
              </w:rPr>
              <w:t>PUFA</w:t>
            </w:r>
          </w:p>
          <w:p w14:paraId="163DDBC7" w14:textId="2D599992" w:rsidR="00C32A2A" w:rsidRPr="005F3AA9" w:rsidRDefault="00C32A2A" w:rsidP="00CB431A">
            <w:pPr>
              <w:rPr>
                <w:sz w:val="22"/>
                <w:szCs w:val="22"/>
              </w:rPr>
            </w:pPr>
            <w:r w:rsidRPr="005F3AA9">
              <w:rPr>
                <w:sz w:val="22"/>
                <w:szCs w:val="22"/>
              </w:rPr>
              <w:t>Fiber</w:t>
            </w:r>
          </w:p>
        </w:tc>
        <w:tc>
          <w:tcPr>
            <w:tcW w:w="1393" w:type="dxa"/>
          </w:tcPr>
          <w:p w14:paraId="22C0CFB7" w14:textId="4C06BB6D" w:rsidR="00C32A2A" w:rsidRPr="005F3AA9" w:rsidRDefault="00C32A2A" w:rsidP="00CB431A">
            <w:pPr>
              <w:rPr>
                <w:sz w:val="22"/>
                <w:szCs w:val="22"/>
              </w:rPr>
            </w:pPr>
            <w:r w:rsidRPr="005F3AA9">
              <w:rPr>
                <w:sz w:val="22"/>
                <w:szCs w:val="22"/>
              </w:rPr>
              <w:t>n.s.</w:t>
            </w:r>
          </w:p>
          <w:p w14:paraId="59ED6623" w14:textId="77180B38" w:rsidR="00C32A2A" w:rsidRPr="005F3AA9" w:rsidRDefault="00C32A2A" w:rsidP="00CB431A">
            <w:pPr>
              <w:rPr>
                <w:sz w:val="22"/>
                <w:szCs w:val="22"/>
              </w:rPr>
            </w:pPr>
            <w:r w:rsidRPr="005F3AA9">
              <w:rPr>
                <w:sz w:val="22"/>
                <w:szCs w:val="22"/>
              </w:rPr>
              <w:t>n.s.</w:t>
            </w:r>
          </w:p>
          <w:p w14:paraId="03743193" w14:textId="15D002D5" w:rsidR="00C32A2A" w:rsidRPr="005F3AA9" w:rsidRDefault="00C32A2A" w:rsidP="00CB431A">
            <w:pPr>
              <w:rPr>
                <w:sz w:val="22"/>
                <w:szCs w:val="22"/>
              </w:rPr>
            </w:pPr>
            <w:r w:rsidRPr="005F3AA9">
              <w:rPr>
                <w:sz w:val="22"/>
                <w:szCs w:val="22"/>
              </w:rPr>
              <w:t>n.s.</w:t>
            </w:r>
          </w:p>
          <w:p w14:paraId="067CDD59" w14:textId="2AA478C6" w:rsidR="00C32A2A" w:rsidRPr="005F3AA9" w:rsidRDefault="00C32A2A" w:rsidP="00CB431A">
            <w:pPr>
              <w:rPr>
                <w:sz w:val="22"/>
                <w:szCs w:val="22"/>
              </w:rPr>
            </w:pPr>
            <w:r w:rsidRPr="005F3AA9">
              <w:rPr>
                <w:sz w:val="22"/>
                <w:szCs w:val="22"/>
              </w:rPr>
              <w:t>-0.24*</w:t>
            </w:r>
          </w:p>
          <w:p w14:paraId="28DE764C" w14:textId="4CAAB850" w:rsidR="00C32A2A" w:rsidRPr="005F3AA9" w:rsidRDefault="00C32A2A" w:rsidP="00CB431A">
            <w:pPr>
              <w:rPr>
                <w:sz w:val="22"/>
                <w:szCs w:val="22"/>
              </w:rPr>
            </w:pPr>
            <w:r w:rsidRPr="005F3AA9">
              <w:rPr>
                <w:sz w:val="22"/>
                <w:szCs w:val="22"/>
              </w:rPr>
              <w:t>n.s.</w:t>
            </w:r>
          </w:p>
          <w:p w14:paraId="200E2CCE" w14:textId="38122BE1" w:rsidR="00C32A2A" w:rsidRPr="005F3AA9" w:rsidRDefault="00C32A2A" w:rsidP="00CB431A">
            <w:pPr>
              <w:rPr>
                <w:sz w:val="22"/>
                <w:szCs w:val="22"/>
              </w:rPr>
            </w:pPr>
            <w:r w:rsidRPr="005F3AA9">
              <w:rPr>
                <w:sz w:val="22"/>
                <w:szCs w:val="22"/>
              </w:rPr>
              <w:t>-0.27*</w:t>
            </w:r>
          </w:p>
          <w:p w14:paraId="796CFA2D" w14:textId="26C4A6A0" w:rsidR="00C32A2A" w:rsidRPr="005F3AA9" w:rsidRDefault="00C32A2A" w:rsidP="00CB431A">
            <w:pPr>
              <w:rPr>
                <w:sz w:val="22"/>
                <w:szCs w:val="22"/>
              </w:rPr>
            </w:pPr>
            <w:r w:rsidRPr="005F3AA9">
              <w:rPr>
                <w:sz w:val="22"/>
                <w:szCs w:val="22"/>
              </w:rPr>
              <w:t>n.s.</w:t>
            </w:r>
          </w:p>
          <w:p w14:paraId="75EA4887" w14:textId="66F89C7D" w:rsidR="00C32A2A" w:rsidRPr="005F3AA9" w:rsidRDefault="00C32A2A" w:rsidP="00CB431A">
            <w:pPr>
              <w:rPr>
                <w:sz w:val="22"/>
                <w:szCs w:val="22"/>
              </w:rPr>
            </w:pPr>
            <w:r w:rsidRPr="005F3AA9">
              <w:rPr>
                <w:sz w:val="22"/>
                <w:szCs w:val="22"/>
              </w:rPr>
              <w:t>n.s.</w:t>
            </w:r>
          </w:p>
          <w:p w14:paraId="37ED686B" w14:textId="70286D9B" w:rsidR="00C32A2A" w:rsidRPr="005F3AA9" w:rsidRDefault="00C32A2A" w:rsidP="00CB431A">
            <w:pPr>
              <w:rPr>
                <w:sz w:val="22"/>
                <w:szCs w:val="22"/>
              </w:rPr>
            </w:pPr>
            <w:r w:rsidRPr="005F3AA9">
              <w:rPr>
                <w:sz w:val="22"/>
                <w:szCs w:val="22"/>
              </w:rPr>
              <w:t>n.s.</w:t>
            </w:r>
          </w:p>
          <w:p w14:paraId="29CB90A3" w14:textId="11EB680C" w:rsidR="00C32A2A" w:rsidRPr="005F3AA9" w:rsidRDefault="00C32A2A" w:rsidP="00CB431A">
            <w:pPr>
              <w:rPr>
                <w:sz w:val="22"/>
                <w:szCs w:val="22"/>
              </w:rPr>
            </w:pPr>
            <w:r w:rsidRPr="005F3AA9">
              <w:rPr>
                <w:sz w:val="22"/>
                <w:szCs w:val="22"/>
              </w:rPr>
              <w:t>n.s.</w:t>
            </w:r>
          </w:p>
          <w:p w14:paraId="017886CC" w14:textId="0F1AE98F" w:rsidR="00C32A2A" w:rsidRPr="005F3AA9" w:rsidRDefault="00C32A2A" w:rsidP="00CB431A">
            <w:pPr>
              <w:rPr>
                <w:sz w:val="22"/>
                <w:szCs w:val="22"/>
              </w:rPr>
            </w:pPr>
            <w:r w:rsidRPr="005F3AA9">
              <w:rPr>
                <w:sz w:val="22"/>
                <w:szCs w:val="22"/>
              </w:rPr>
              <w:t>n.s.</w:t>
            </w:r>
          </w:p>
          <w:p w14:paraId="07D801D3" w14:textId="1AB41C92" w:rsidR="00C32A2A" w:rsidRPr="005F3AA9" w:rsidRDefault="00C32A2A" w:rsidP="00CB431A">
            <w:pPr>
              <w:rPr>
                <w:sz w:val="22"/>
                <w:szCs w:val="22"/>
              </w:rPr>
            </w:pPr>
            <w:r w:rsidRPr="005F3AA9">
              <w:rPr>
                <w:sz w:val="22"/>
                <w:szCs w:val="22"/>
              </w:rPr>
              <w:t>n.s.</w:t>
            </w:r>
          </w:p>
          <w:p w14:paraId="04CABA99" w14:textId="6F731A74" w:rsidR="00C32A2A" w:rsidRPr="005F3AA9" w:rsidRDefault="00C32A2A" w:rsidP="00CB431A">
            <w:pPr>
              <w:rPr>
                <w:sz w:val="22"/>
                <w:szCs w:val="22"/>
              </w:rPr>
            </w:pPr>
            <w:r w:rsidRPr="005F3AA9">
              <w:rPr>
                <w:sz w:val="22"/>
                <w:szCs w:val="22"/>
              </w:rPr>
              <w:t>n.s.</w:t>
            </w:r>
          </w:p>
          <w:p w14:paraId="74B0F033" w14:textId="59D39F32" w:rsidR="00C32A2A" w:rsidRPr="005F3AA9" w:rsidRDefault="00C32A2A" w:rsidP="00CB431A">
            <w:pPr>
              <w:rPr>
                <w:sz w:val="22"/>
                <w:szCs w:val="22"/>
              </w:rPr>
            </w:pPr>
            <w:r w:rsidRPr="005F3AA9">
              <w:rPr>
                <w:sz w:val="22"/>
                <w:szCs w:val="22"/>
              </w:rPr>
              <w:t>n.s.</w:t>
            </w:r>
          </w:p>
          <w:p w14:paraId="42FBDC86" w14:textId="5A50EF71" w:rsidR="00C32A2A" w:rsidRPr="005F3AA9" w:rsidRDefault="00C32A2A" w:rsidP="00CB431A">
            <w:pPr>
              <w:rPr>
                <w:sz w:val="22"/>
                <w:szCs w:val="22"/>
              </w:rPr>
            </w:pPr>
            <w:r w:rsidRPr="005F3AA9">
              <w:rPr>
                <w:sz w:val="22"/>
                <w:szCs w:val="22"/>
              </w:rPr>
              <w:t>n.s.</w:t>
            </w:r>
          </w:p>
          <w:p w14:paraId="5E252194" w14:textId="5B842D70" w:rsidR="00C32A2A" w:rsidRPr="005F3AA9" w:rsidRDefault="00C32A2A" w:rsidP="00CB431A">
            <w:pPr>
              <w:rPr>
                <w:sz w:val="22"/>
                <w:szCs w:val="22"/>
              </w:rPr>
            </w:pPr>
            <w:r w:rsidRPr="005F3AA9">
              <w:rPr>
                <w:sz w:val="22"/>
                <w:szCs w:val="22"/>
              </w:rPr>
              <w:t>n.s.</w:t>
            </w:r>
          </w:p>
        </w:tc>
        <w:tc>
          <w:tcPr>
            <w:tcW w:w="1655" w:type="dxa"/>
            <w:gridSpan w:val="2"/>
          </w:tcPr>
          <w:p w14:paraId="5186251F" w14:textId="620EF341" w:rsidR="00C32A2A" w:rsidRPr="005F3AA9" w:rsidRDefault="00C32A2A" w:rsidP="00CB431A">
            <w:pPr>
              <w:rPr>
                <w:sz w:val="22"/>
                <w:szCs w:val="22"/>
                <w:highlight w:val="yellow"/>
              </w:rPr>
            </w:pPr>
            <w:r w:rsidRPr="005F3AA9">
              <w:rPr>
                <w:sz w:val="22"/>
                <w:szCs w:val="22"/>
              </w:rPr>
              <w:t>Correlation analysis, Correlation coefficient</w:t>
            </w:r>
          </w:p>
        </w:tc>
        <w:tc>
          <w:tcPr>
            <w:tcW w:w="1358" w:type="dxa"/>
          </w:tcPr>
          <w:p w14:paraId="224B07DB" w14:textId="43B0659F" w:rsidR="00C32A2A" w:rsidRPr="005F3AA9" w:rsidRDefault="00C32A2A" w:rsidP="00CB431A">
            <w:pPr>
              <w:rPr>
                <w:sz w:val="22"/>
                <w:szCs w:val="22"/>
              </w:rPr>
            </w:pPr>
            <w:r w:rsidRPr="005F3AA9">
              <w:rPr>
                <w:sz w:val="22"/>
                <w:szCs w:val="22"/>
              </w:rPr>
              <w:t>Yes</w:t>
            </w:r>
          </w:p>
        </w:tc>
        <w:tc>
          <w:tcPr>
            <w:tcW w:w="907" w:type="dxa"/>
          </w:tcPr>
          <w:p w14:paraId="33791E1F" w14:textId="36CA718C" w:rsidR="00C32A2A" w:rsidRPr="005F3AA9" w:rsidRDefault="00C32A2A" w:rsidP="00CB431A">
            <w:pPr>
              <w:rPr>
                <w:sz w:val="22"/>
                <w:szCs w:val="22"/>
              </w:rPr>
            </w:pPr>
            <w:r w:rsidRPr="005F3AA9">
              <w:rPr>
                <w:sz w:val="22"/>
                <w:szCs w:val="22"/>
              </w:rPr>
              <w:t>3</w:t>
            </w:r>
          </w:p>
        </w:tc>
      </w:tr>
      <w:tr w:rsidR="00F04F60" w:rsidRPr="005F3AA9" w14:paraId="3E78894A" w14:textId="77777777" w:rsidTr="00346ACE">
        <w:tc>
          <w:tcPr>
            <w:tcW w:w="1776" w:type="dxa"/>
          </w:tcPr>
          <w:p w14:paraId="23D1BCB5" w14:textId="6DBB815A" w:rsidR="00C32A2A" w:rsidRPr="005F3AA9" w:rsidRDefault="00C32A2A" w:rsidP="00CB431A">
            <w:pPr>
              <w:rPr>
                <w:sz w:val="22"/>
                <w:szCs w:val="22"/>
              </w:rPr>
            </w:pPr>
            <w:r w:rsidRPr="005F3AA9">
              <w:rPr>
                <w:sz w:val="22"/>
                <w:szCs w:val="22"/>
              </w:rPr>
              <w:t>Bremer et al. 2009, USA</w: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w:t>
            </w:r>
            <w:r w:rsidRPr="005F3AA9">
              <w:rPr>
                <w:sz w:val="22"/>
                <w:szCs w:val="22"/>
              </w:rPr>
              <w:fldChar w:fldCharType="end"/>
            </w:r>
          </w:p>
        </w:tc>
        <w:tc>
          <w:tcPr>
            <w:tcW w:w="1811" w:type="dxa"/>
          </w:tcPr>
          <w:p w14:paraId="433FF1A0" w14:textId="77777777" w:rsidR="00C32A2A" w:rsidRPr="005F3AA9" w:rsidRDefault="00C32A2A" w:rsidP="00CB431A">
            <w:pPr>
              <w:rPr>
                <w:sz w:val="22"/>
                <w:szCs w:val="22"/>
              </w:rPr>
            </w:pPr>
            <w:r w:rsidRPr="005F3AA9">
              <w:rPr>
                <w:sz w:val="22"/>
                <w:szCs w:val="22"/>
              </w:rPr>
              <w:t>n: 6967;</w:t>
            </w:r>
          </w:p>
          <w:p w14:paraId="07255B59" w14:textId="77777777" w:rsidR="00C32A2A" w:rsidRPr="005F3AA9" w:rsidRDefault="00C32A2A" w:rsidP="00CB431A">
            <w:pPr>
              <w:rPr>
                <w:sz w:val="22"/>
                <w:szCs w:val="22"/>
              </w:rPr>
            </w:pPr>
            <w:r w:rsidRPr="005F3AA9">
              <w:rPr>
                <w:sz w:val="22"/>
                <w:szCs w:val="22"/>
              </w:rPr>
              <w:t>age: 12-19;</w:t>
            </w:r>
          </w:p>
          <w:p w14:paraId="404123E0" w14:textId="3F2E1F1A" w:rsidR="00C32A2A" w:rsidRPr="005F3AA9" w:rsidRDefault="00C32A2A" w:rsidP="00CB431A">
            <w:pPr>
              <w:rPr>
                <w:sz w:val="22"/>
                <w:szCs w:val="22"/>
              </w:rPr>
            </w:pPr>
            <w:r w:rsidRPr="005F3AA9">
              <w:rPr>
                <w:sz w:val="22"/>
                <w:szCs w:val="22"/>
              </w:rPr>
              <w:t>female: 48.9%</w:t>
            </w:r>
          </w:p>
        </w:tc>
        <w:tc>
          <w:tcPr>
            <w:tcW w:w="1526" w:type="dxa"/>
          </w:tcPr>
          <w:p w14:paraId="1E0A2417" w14:textId="676C0401" w:rsidR="00C32A2A" w:rsidRPr="005F3AA9" w:rsidRDefault="00C32A2A" w:rsidP="00CB431A">
            <w:pPr>
              <w:rPr>
                <w:sz w:val="22"/>
                <w:szCs w:val="22"/>
              </w:rPr>
            </w:pPr>
            <w:r w:rsidRPr="005F3AA9">
              <w:rPr>
                <w:sz w:val="22"/>
                <w:szCs w:val="22"/>
              </w:rPr>
              <w:t>Cross-sectional</w:t>
            </w:r>
          </w:p>
        </w:tc>
        <w:tc>
          <w:tcPr>
            <w:tcW w:w="989" w:type="dxa"/>
          </w:tcPr>
          <w:p w14:paraId="0617466C" w14:textId="35E29938" w:rsidR="00C32A2A" w:rsidRPr="005F3AA9" w:rsidRDefault="00C32A2A" w:rsidP="00CB431A">
            <w:pPr>
              <w:rPr>
                <w:sz w:val="22"/>
                <w:szCs w:val="22"/>
              </w:rPr>
            </w:pPr>
            <w:r w:rsidRPr="005F3AA9">
              <w:rPr>
                <w:sz w:val="22"/>
                <w:szCs w:val="22"/>
              </w:rPr>
              <w:t>24h recall</w:t>
            </w:r>
          </w:p>
        </w:tc>
        <w:tc>
          <w:tcPr>
            <w:tcW w:w="1413" w:type="dxa"/>
          </w:tcPr>
          <w:p w14:paraId="45F55C53" w14:textId="511CC0AD" w:rsidR="00C32A2A" w:rsidRPr="005F3AA9" w:rsidRDefault="00C32A2A" w:rsidP="00CB431A">
            <w:pPr>
              <w:rPr>
                <w:sz w:val="22"/>
                <w:szCs w:val="22"/>
              </w:rPr>
            </w:pPr>
            <w:r w:rsidRPr="005F3AA9">
              <w:rPr>
                <w:sz w:val="22"/>
                <w:szCs w:val="22"/>
              </w:rPr>
              <w:t>Unknown</w:t>
            </w:r>
          </w:p>
        </w:tc>
        <w:tc>
          <w:tcPr>
            <w:tcW w:w="1356" w:type="dxa"/>
          </w:tcPr>
          <w:p w14:paraId="571883B0" w14:textId="77777777" w:rsidR="00C32A2A" w:rsidRPr="005F3AA9" w:rsidRDefault="00C32A2A" w:rsidP="00CB431A">
            <w:pPr>
              <w:rPr>
                <w:sz w:val="22"/>
                <w:szCs w:val="22"/>
              </w:rPr>
            </w:pPr>
            <w:r w:rsidRPr="005F3AA9">
              <w:rPr>
                <w:sz w:val="22"/>
                <w:szCs w:val="22"/>
              </w:rPr>
              <w:t>Boys</w:t>
            </w:r>
          </w:p>
          <w:p w14:paraId="70E3B3BE" w14:textId="6280E4C8" w:rsidR="00C32A2A" w:rsidRPr="005F3AA9" w:rsidRDefault="00C32A2A" w:rsidP="00CB431A">
            <w:pPr>
              <w:rPr>
                <w:sz w:val="22"/>
                <w:szCs w:val="22"/>
              </w:rPr>
            </w:pPr>
            <w:r w:rsidRPr="005F3AA9">
              <w:rPr>
                <w:sz w:val="22"/>
                <w:szCs w:val="22"/>
              </w:rPr>
              <w:t>Girls</w:t>
            </w:r>
          </w:p>
        </w:tc>
        <w:tc>
          <w:tcPr>
            <w:tcW w:w="2303" w:type="dxa"/>
          </w:tcPr>
          <w:p w14:paraId="05D5B170" w14:textId="77777777" w:rsidR="00C32A2A" w:rsidRPr="005F3AA9" w:rsidRDefault="00C32A2A" w:rsidP="00CB431A">
            <w:pPr>
              <w:rPr>
                <w:sz w:val="22"/>
                <w:szCs w:val="22"/>
              </w:rPr>
            </w:pPr>
            <w:r w:rsidRPr="005F3AA9">
              <w:rPr>
                <w:sz w:val="22"/>
                <w:szCs w:val="22"/>
              </w:rPr>
              <w:t>SSB</w:t>
            </w:r>
          </w:p>
          <w:p w14:paraId="6A7366D3" w14:textId="7204D4ED" w:rsidR="00C32A2A" w:rsidRPr="005F3AA9" w:rsidRDefault="00C32A2A" w:rsidP="00CB431A">
            <w:pPr>
              <w:rPr>
                <w:sz w:val="22"/>
                <w:szCs w:val="22"/>
              </w:rPr>
            </w:pPr>
            <w:r w:rsidRPr="005F3AA9">
              <w:rPr>
                <w:sz w:val="22"/>
                <w:szCs w:val="22"/>
              </w:rPr>
              <w:t>SSB</w:t>
            </w:r>
          </w:p>
        </w:tc>
        <w:tc>
          <w:tcPr>
            <w:tcW w:w="1393" w:type="dxa"/>
          </w:tcPr>
          <w:p w14:paraId="3E696DA0" w14:textId="77777777" w:rsidR="00C32A2A" w:rsidRPr="005F3AA9" w:rsidRDefault="00C32A2A" w:rsidP="00CB431A">
            <w:pPr>
              <w:rPr>
                <w:sz w:val="22"/>
                <w:szCs w:val="22"/>
              </w:rPr>
            </w:pPr>
            <w:r w:rsidRPr="005F3AA9">
              <w:rPr>
                <w:sz w:val="22"/>
                <w:szCs w:val="22"/>
              </w:rPr>
              <w:t>n.s.</w:t>
            </w:r>
          </w:p>
          <w:p w14:paraId="683C8E95" w14:textId="6D9F71C2" w:rsidR="00C32A2A" w:rsidRPr="005F3AA9" w:rsidRDefault="00C32A2A" w:rsidP="00CB431A">
            <w:pPr>
              <w:rPr>
                <w:sz w:val="22"/>
                <w:szCs w:val="22"/>
              </w:rPr>
            </w:pPr>
            <w:r w:rsidRPr="005F3AA9">
              <w:rPr>
                <w:sz w:val="22"/>
                <w:szCs w:val="22"/>
              </w:rPr>
              <w:t>n.s.</w:t>
            </w:r>
          </w:p>
        </w:tc>
        <w:tc>
          <w:tcPr>
            <w:tcW w:w="1655" w:type="dxa"/>
            <w:gridSpan w:val="2"/>
          </w:tcPr>
          <w:p w14:paraId="33C2DE58" w14:textId="77777777" w:rsidR="00C32A2A" w:rsidRPr="005F3AA9" w:rsidRDefault="00C32A2A" w:rsidP="00CB431A">
            <w:pPr>
              <w:rPr>
                <w:sz w:val="22"/>
                <w:szCs w:val="22"/>
              </w:rPr>
            </w:pPr>
            <w:r w:rsidRPr="005F3AA9">
              <w:rPr>
                <w:sz w:val="22"/>
                <w:szCs w:val="22"/>
              </w:rPr>
              <w:t>Linear regression,</w:t>
            </w:r>
          </w:p>
          <w:p w14:paraId="7636D37A" w14:textId="55D89608" w:rsidR="00C32A2A" w:rsidRPr="005F3AA9" w:rsidRDefault="00C32A2A" w:rsidP="00CB431A">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305BD7FF" w14:textId="4C56EEF6" w:rsidR="00C32A2A" w:rsidRPr="005F3AA9" w:rsidRDefault="00C32A2A" w:rsidP="00CB431A">
            <w:pPr>
              <w:tabs>
                <w:tab w:val="left" w:pos="533"/>
              </w:tabs>
              <w:rPr>
                <w:sz w:val="22"/>
                <w:szCs w:val="22"/>
              </w:rPr>
            </w:pPr>
            <w:r w:rsidRPr="005F3AA9">
              <w:rPr>
                <w:sz w:val="22"/>
                <w:szCs w:val="22"/>
              </w:rPr>
              <w:t>No</w:t>
            </w:r>
          </w:p>
        </w:tc>
        <w:tc>
          <w:tcPr>
            <w:tcW w:w="907" w:type="dxa"/>
          </w:tcPr>
          <w:p w14:paraId="4E7A2209" w14:textId="3E1A2125" w:rsidR="00C32A2A" w:rsidRPr="005F3AA9" w:rsidRDefault="00C32A2A" w:rsidP="00CB431A">
            <w:pPr>
              <w:rPr>
                <w:sz w:val="22"/>
                <w:szCs w:val="22"/>
              </w:rPr>
            </w:pPr>
            <w:r w:rsidRPr="005F3AA9">
              <w:rPr>
                <w:sz w:val="22"/>
                <w:szCs w:val="22"/>
              </w:rPr>
              <w:t>7</w:t>
            </w:r>
          </w:p>
        </w:tc>
      </w:tr>
      <w:tr w:rsidR="00BF6C28" w:rsidRPr="005F3AA9" w14:paraId="17CD1916" w14:textId="77777777" w:rsidTr="00346ACE">
        <w:tc>
          <w:tcPr>
            <w:tcW w:w="1776" w:type="dxa"/>
          </w:tcPr>
          <w:p w14:paraId="18DCD2B8" w14:textId="447C8E38" w:rsidR="00BF6C28" w:rsidRPr="005F3AA9" w:rsidRDefault="00BF6C28" w:rsidP="00BF6C28">
            <w:pPr>
              <w:rPr>
                <w:sz w:val="22"/>
                <w:szCs w:val="22"/>
              </w:rPr>
            </w:pPr>
            <w:r w:rsidRPr="005F3AA9">
              <w:rPr>
                <w:sz w:val="22"/>
                <w:szCs w:val="22"/>
              </w:rPr>
              <w:t>Chan et al. 2014a, China</w:t>
            </w:r>
            <w:r w:rsidRPr="005F3AA9">
              <w:rPr>
                <w:sz w:val="22"/>
                <w:szCs w:val="22"/>
              </w:rPr>
              <w:fldChar w:fldCharType="begin">
                <w:fldData xml:space="preserve">PEVuZE5vdGU+PENpdGU+PEF1dGhvcj5DaGFuPC9BdXRob3I+PFllYXI+MjAxNDwvWWVhcj48UmVj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gyMDA0PC9wYWdlcz48dm9sdW1lPjk8L3ZvbHVtZT48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DaGFuPC9BdXRob3I+PFllYXI+MjAxNDwvWWVhcj48UmVj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gyMDA0PC9wYWdlcz48dm9sdW1lPjk8L3ZvbHVtZT48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sz w:val="22"/>
                <w:szCs w:val="22"/>
              </w:rPr>
              <w:t>[9]</w:t>
            </w:r>
            <w:r w:rsidRPr="005F3AA9">
              <w:rPr>
                <w:sz w:val="22"/>
                <w:szCs w:val="22"/>
              </w:rPr>
              <w:fldChar w:fldCharType="end"/>
            </w:r>
          </w:p>
        </w:tc>
        <w:tc>
          <w:tcPr>
            <w:tcW w:w="1811" w:type="dxa"/>
          </w:tcPr>
          <w:p w14:paraId="7968D647" w14:textId="77777777" w:rsidR="00BF6C28" w:rsidRPr="005F3AA9" w:rsidRDefault="00BF6C28" w:rsidP="00BF6C28">
            <w:pPr>
              <w:rPr>
                <w:sz w:val="22"/>
                <w:szCs w:val="22"/>
              </w:rPr>
            </w:pPr>
            <w:r w:rsidRPr="005F3AA9">
              <w:rPr>
                <w:sz w:val="22"/>
                <w:szCs w:val="22"/>
              </w:rPr>
              <w:t>n: 200;</w:t>
            </w:r>
          </w:p>
          <w:p w14:paraId="45F15D20" w14:textId="77777777" w:rsidR="00BF6C28" w:rsidRPr="005F3AA9" w:rsidRDefault="00BF6C28" w:rsidP="00BF6C28">
            <w:pPr>
              <w:rPr>
                <w:sz w:val="22"/>
                <w:szCs w:val="22"/>
              </w:rPr>
            </w:pPr>
            <w:r w:rsidRPr="005F3AA9">
              <w:rPr>
                <w:sz w:val="22"/>
                <w:szCs w:val="22"/>
              </w:rPr>
              <w:t>age: 12-16;</w:t>
            </w:r>
          </w:p>
          <w:p w14:paraId="6A8CA4A0" w14:textId="578E6DDD" w:rsidR="00BF6C28" w:rsidRPr="005F3AA9" w:rsidRDefault="00BF6C28" w:rsidP="00BF6C28">
            <w:pPr>
              <w:rPr>
                <w:sz w:val="22"/>
                <w:szCs w:val="22"/>
              </w:rPr>
            </w:pPr>
            <w:r w:rsidRPr="005F3AA9">
              <w:rPr>
                <w:sz w:val="22"/>
                <w:szCs w:val="22"/>
              </w:rPr>
              <w:t>female: 51.0%</w:t>
            </w:r>
          </w:p>
        </w:tc>
        <w:tc>
          <w:tcPr>
            <w:tcW w:w="1526" w:type="dxa"/>
          </w:tcPr>
          <w:p w14:paraId="309473EB" w14:textId="0E199DF1" w:rsidR="00BF6C28" w:rsidRPr="005F3AA9" w:rsidRDefault="00BF6C28" w:rsidP="00BF6C28">
            <w:pPr>
              <w:rPr>
                <w:sz w:val="22"/>
                <w:szCs w:val="22"/>
              </w:rPr>
            </w:pPr>
            <w:r w:rsidRPr="005F3AA9">
              <w:rPr>
                <w:sz w:val="22"/>
                <w:szCs w:val="22"/>
              </w:rPr>
              <w:t>Cross-sectional</w:t>
            </w:r>
          </w:p>
        </w:tc>
        <w:tc>
          <w:tcPr>
            <w:tcW w:w="989" w:type="dxa"/>
          </w:tcPr>
          <w:p w14:paraId="4A2FBBD0" w14:textId="07CCD430" w:rsidR="00BF6C28" w:rsidRPr="005F3AA9" w:rsidRDefault="00BF6C28" w:rsidP="00BF6C28">
            <w:pPr>
              <w:rPr>
                <w:sz w:val="22"/>
                <w:szCs w:val="22"/>
              </w:rPr>
            </w:pPr>
            <w:r w:rsidRPr="005F3AA9">
              <w:rPr>
                <w:sz w:val="22"/>
                <w:szCs w:val="22"/>
              </w:rPr>
              <w:t>FFQ</w:t>
            </w:r>
          </w:p>
        </w:tc>
        <w:tc>
          <w:tcPr>
            <w:tcW w:w="1413" w:type="dxa"/>
          </w:tcPr>
          <w:p w14:paraId="2444F24E" w14:textId="57F4DA4D" w:rsidR="00BF6C28" w:rsidRPr="005F3AA9" w:rsidRDefault="00BF6C28" w:rsidP="00BF6C28">
            <w:pPr>
              <w:rPr>
                <w:sz w:val="22"/>
                <w:szCs w:val="22"/>
              </w:rPr>
            </w:pPr>
            <w:r w:rsidRPr="005F3AA9">
              <w:rPr>
                <w:sz w:val="22"/>
                <w:szCs w:val="22"/>
              </w:rPr>
              <w:t>Unknown</w:t>
            </w:r>
          </w:p>
        </w:tc>
        <w:tc>
          <w:tcPr>
            <w:tcW w:w="1356" w:type="dxa"/>
          </w:tcPr>
          <w:p w14:paraId="041068B7" w14:textId="6767A3E5" w:rsidR="00BF6C28" w:rsidRPr="005F3AA9" w:rsidRDefault="00BF6C28" w:rsidP="00BF6C28">
            <w:pPr>
              <w:rPr>
                <w:sz w:val="22"/>
                <w:szCs w:val="22"/>
              </w:rPr>
            </w:pPr>
            <w:r w:rsidRPr="005F3AA9">
              <w:rPr>
                <w:sz w:val="22"/>
                <w:szCs w:val="22"/>
              </w:rPr>
              <w:t>no</w:t>
            </w:r>
          </w:p>
        </w:tc>
        <w:tc>
          <w:tcPr>
            <w:tcW w:w="2303" w:type="dxa"/>
          </w:tcPr>
          <w:p w14:paraId="048DE7CF" w14:textId="0E0785ED" w:rsidR="00BF6C28" w:rsidRPr="005F3AA9" w:rsidRDefault="00BF6C28" w:rsidP="00BF6C28">
            <w:pPr>
              <w:rPr>
                <w:sz w:val="22"/>
                <w:szCs w:val="22"/>
              </w:rPr>
            </w:pPr>
            <w:r w:rsidRPr="005F3AA9">
              <w:rPr>
                <w:sz w:val="22"/>
                <w:szCs w:val="22"/>
              </w:rPr>
              <w:t>SSB</w:t>
            </w:r>
          </w:p>
        </w:tc>
        <w:tc>
          <w:tcPr>
            <w:tcW w:w="1393" w:type="dxa"/>
          </w:tcPr>
          <w:p w14:paraId="51A980A1" w14:textId="12740F0E" w:rsidR="00BF6C28" w:rsidRPr="005F3AA9" w:rsidRDefault="00BF6C28" w:rsidP="00BF6C28">
            <w:pPr>
              <w:rPr>
                <w:b/>
                <w:sz w:val="22"/>
                <w:szCs w:val="22"/>
                <w:lang w:val="de-DE"/>
              </w:rPr>
            </w:pPr>
            <w:r w:rsidRPr="005F3AA9">
              <w:rPr>
                <w:sz w:val="22"/>
                <w:szCs w:val="22"/>
              </w:rPr>
              <w:t xml:space="preserve">n.s. </w:t>
            </w:r>
            <w:r w:rsidRPr="005F3AA9">
              <w:rPr>
                <w:sz w:val="22"/>
                <w:szCs w:val="22"/>
                <w:vertAlign w:val="superscript"/>
              </w:rPr>
              <w:t>a</w:t>
            </w:r>
          </w:p>
          <w:p w14:paraId="5302B3EF" w14:textId="77777777" w:rsidR="00BF6C28" w:rsidRPr="005F3AA9" w:rsidRDefault="00BF6C28" w:rsidP="00BF6C28">
            <w:pPr>
              <w:rPr>
                <w:sz w:val="22"/>
                <w:szCs w:val="22"/>
              </w:rPr>
            </w:pPr>
          </w:p>
        </w:tc>
        <w:tc>
          <w:tcPr>
            <w:tcW w:w="1655" w:type="dxa"/>
            <w:gridSpan w:val="2"/>
          </w:tcPr>
          <w:p w14:paraId="29BDB975" w14:textId="6EB88EC8" w:rsidR="00BF6C28" w:rsidRPr="005F3AA9" w:rsidRDefault="00BF6C28" w:rsidP="00BF6C28">
            <w:pPr>
              <w:rPr>
                <w:sz w:val="22"/>
                <w:szCs w:val="22"/>
              </w:rPr>
            </w:pPr>
            <w:r w:rsidRPr="005F3AA9">
              <w:rPr>
                <w:sz w:val="22"/>
                <w:szCs w:val="22"/>
              </w:rPr>
              <w:t>Multiple linear regression, Multivariate adjusted difference</w:t>
            </w:r>
          </w:p>
        </w:tc>
        <w:tc>
          <w:tcPr>
            <w:tcW w:w="1358" w:type="dxa"/>
          </w:tcPr>
          <w:p w14:paraId="6E808AFA" w14:textId="394A76E2" w:rsidR="00BF6C28" w:rsidRPr="005F3AA9" w:rsidRDefault="00BF6C28" w:rsidP="00BF6C28">
            <w:pPr>
              <w:tabs>
                <w:tab w:val="left" w:pos="533"/>
              </w:tabs>
              <w:rPr>
                <w:sz w:val="22"/>
                <w:szCs w:val="22"/>
              </w:rPr>
            </w:pPr>
            <w:r w:rsidRPr="005F3AA9">
              <w:rPr>
                <w:sz w:val="22"/>
                <w:szCs w:val="22"/>
              </w:rPr>
              <w:t>Unknown</w:t>
            </w:r>
          </w:p>
        </w:tc>
        <w:tc>
          <w:tcPr>
            <w:tcW w:w="907" w:type="dxa"/>
          </w:tcPr>
          <w:p w14:paraId="546091FA" w14:textId="78BF890D" w:rsidR="00BF6C28" w:rsidRPr="005F3AA9" w:rsidRDefault="00BF6C28" w:rsidP="00BF6C28">
            <w:pPr>
              <w:rPr>
                <w:sz w:val="22"/>
                <w:szCs w:val="22"/>
              </w:rPr>
            </w:pPr>
            <w:r w:rsidRPr="005F3AA9">
              <w:rPr>
                <w:sz w:val="22"/>
                <w:szCs w:val="22"/>
              </w:rPr>
              <w:t>1</w:t>
            </w:r>
          </w:p>
        </w:tc>
      </w:tr>
      <w:tr w:rsidR="00BF6C28" w:rsidRPr="005F3AA9" w14:paraId="533A8C1C" w14:textId="77777777" w:rsidTr="00346ACE">
        <w:tc>
          <w:tcPr>
            <w:tcW w:w="1776" w:type="dxa"/>
          </w:tcPr>
          <w:p w14:paraId="0C6F22E2" w14:textId="34CE9F35" w:rsidR="00BF6C28" w:rsidRPr="005F3AA9" w:rsidRDefault="00BF6C28" w:rsidP="00BF6C28">
            <w:pPr>
              <w:rPr>
                <w:sz w:val="22"/>
                <w:szCs w:val="22"/>
              </w:rPr>
            </w:pPr>
            <w:r w:rsidRPr="005F3AA9">
              <w:rPr>
                <w:sz w:val="22"/>
                <w:szCs w:val="22"/>
              </w:rPr>
              <w:t>Chan et al. 2014b, China</w: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0]</w:t>
            </w:r>
            <w:r w:rsidRPr="005F3AA9">
              <w:rPr>
                <w:sz w:val="22"/>
                <w:szCs w:val="22"/>
              </w:rPr>
              <w:fldChar w:fldCharType="end"/>
            </w:r>
          </w:p>
        </w:tc>
        <w:tc>
          <w:tcPr>
            <w:tcW w:w="1811" w:type="dxa"/>
          </w:tcPr>
          <w:p w14:paraId="1D297ADB" w14:textId="218F9EF0" w:rsidR="00BF6C28" w:rsidRPr="005F3AA9" w:rsidRDefault="00BF6C28" w:rsidP="00BF6C28">
            <w:pPr>
              <w:rPr>
                <w:sz w:val="22"/>
                <w:szCs w:val="22"/>
              </w:rPr>
            </w:pPr>
            <w:r w:rsidRPr="005F3AA9">
              <w:rPr>
                <w:sz w:val="22"/>
                <w:szCs w:val="22"/>
              </w:rPr>
              <w:t>n: 2727;</w:t>
            </w:r>
          </w:p>
          <w:p w14:paraId="5B5AEB7D" w14:textId="77777777" w:rsidR="00BF6C28" w:rsidRPr="005F3AA9" w:rsidRDefault="00BF6C28" w:rsidP="00BF6C28">
            <w:pPr>
              <w:rPr>
                <w:sz w:val="22"/>
                <w:szCs w:val="22"/>
              </w:rPr>
            </w:pPr>
            <w:r w:rsidRPr="005F3AA9">
              <w:rPr>
                <w:sz w:val="22"/>
                <w:szCs w:val="22"/>
              </w:rPr>
              <w:t>age: 12-16;</w:t>
            </w:r>
          </w:p>
          <w:p w14:paraId="1E99F984" w14:textId="4DF3EB1D" w:rsidR="00BF6C28" w:rsidRPr="005F3AA9" w:rsidRDefault="00BF6C28" w:rsidP="00BF6C28">
            <w:pPr>
              <w:rPr>
                <w:b/>
                <w:sz w:val="22"/>
                <w:szCs w:val="22"/>
              </w:rPr>
            </w:pPr>
            <w:r w:rsidRPr="005F3AA9">
              <w:rPr>
                <w:sz w:val="22"/>
                <w:szCs w:val="22"/>
              </w:rPr>
              <w:t>female: 51.3%</w:t>
            </w:r>
          </w:p>
        </w:tc>
        <w:tc>
          <w:tcPr>
            <w:tcW w:w="1526" w:type="dxa"/>
          </w:tcPr>
          <w:p w14:paraId="14060663" w14:textId="56B6F417" w:rsidR="00BF6C28" w:rsidRPr="005F3AA9" w:rsidRDefault="00BF6C28" w:rsidP="00BF6C28">
            <w:pPr>
              <w:rPr>
                <w:sz w:val="22"/>
                <w:szCs w:val="22"/>
              </w:rPr>
            </w:pPr>
            <w:r w:rsidRPr="005F3AA9">
              <w:rPr>
                <w:sz w:val="22"/>
                <w:szCs w:val="22"/>
              </w:rPr>
              <w:t>Cross-sectional</w:t>
            </w:r>
          </w:p>
        </w:tc>
        <w:tc>
          <w:tcPr>
            <w:tcW w:w="989" w:type="dxa"/>
          </w:tcPr>
          <w:p w14:paraId="462FB7BE" w14:textId="43BEFE22" w:rsidR="00BF6C28" w:rsidRPr="005F3AA9" w:rsidRDefault="00BF6C28" w:rsidP="00BF6C28">
            <w:pPr>
              <w:rPr>
                <w:sz w:val="22"/>
                <w:szCs w:val="22"/>
              </w:rPr>
            </w:pPr>
            <w:r w:rsidRPr="005F3AA9">
              <w:rPr>
                <w:sz w:val="22"/>
                <w:szCs w:val="22"/>
              </w:rPr>
              <w:t>FFQ</w:t>
            </w:r>
          </w:p>
        </w:tc>
        <w:tc>
          <w:tcPr>
            <w:tcW w:w="1413" w:type="dxa"/>
          </w:tcPr>
          <w:p w14:paraId="24B0D543" w14:textId="684C050C" w:rsidR="00BF6C28" w:rsidRPr="005F3AA9" w:rsidRDefault="00BF6C28" w:rsidP="00BF6C28">
            <w:pPr>
              <w:rPr>
                <w:sz w:val="22"/>
                <w:szCs w:val="22"/>
              </w:rPr>
            </w:pPr>
            <w:r w:rsidRPr="005F3AA9">
              <w:rPr>
                <w:sz w:val="22"/>
                <w:szCs w:val="22"/>
              </w:rPr>
              <w:t>Unknown</w:t>
            </w:r>
          </w:p>
        </w:tc>
        <w:tc>
          <w:tcPr>
            <w:tcW w:w="1356" w:type="dxa"/>
          </w:tcPr>
          <w:p w14:paraId="4C8AFDCB" w14:textId="7C56B027" w:rsidR="00BF6C28" w:rsidRPr="005F3AA9" w:rsidRDefault="00BF6C28" w:rsidP="00BF6C28">
            <w:pPr>
              <w:rPr>
                <w:sz w:val="22"/>
                <w:szCs w:val="22"/>
              </w:rPr>
            </w:pPr>
            <w:r w:rsidRPr="005F3AA9">
              <w:rPr>
                <w:sz w:val="22"/>
                <w:szCs w:val="22"/>
              </w:rPr>
              <w:t>Boys</w:t>
            </w:r>
          </w:p>
          <w:p w14:paraId="2FA8BB35" w14:textId="0B37424B" w:rsidR="00BF6C28" w:rsidRPr="005F3AA9" w:rsidRDefault="00BF6C28" w:rsidP="00BF6C28">
            <w:pPr>
              <w:rPr>
                <w:sz w:val="22"/>
                <w:szCs w:val="22"/>
              </w:rPr>
            </w:pPr>
            <w:r w:rsidRPr="005F3AA9">
              <w:rPr>
                <w:sz w:val="22"/>
                <w:szCs w:val="22"/>
              </w:rPr>
              <w:t>Girls</w:t>
            </w:r>
          </w:p>
        </w:tc>
        <w:tc>
          <w:tcPr>
            <w:tcW w:w="2303" w:type="dxa"/>
          </w:tcPr>
          <w:p w14:paraId="61F70026" w14:textId="7171EE9B" w:rsidR="00BF6C28" w:rsidRPr="005F3AA9" w:rsidRDefault="00BF6C28" w:rsidP="00BF6C28">
            <w:pPr>
              <w:rPr>
                <w:sz w:val="22"/>
                <w:szCs w:val="22"/>
              </w:rPr>
            </w:pPr>
            <w:r w:rsidRPr="005F3AA9">
              <w:rPr>
                <w:sz w:val="22"/>
                <w:szCs w:val="22"/>
              </w:rPr>
              <w:t>SSB</w:t>
            </w:r>
          </w:p>
          <w:p w14:paraId="33D09703" w14:textId="77777777" w:rsidR="00BF6C28" w:rsidRPr="005F3AA9" w:rsidRDefault="00BF6C28" w:rsidP="00BF6C28">
            <w:pPr>
              <w:rPr>
                <w:sz w:val="22"/>
                <w:szCs w:val="22"/>
              </w:rPr>
            </w:pPr>
            <w:r w:rsidRPr="005F3AA9">
              <w:rPr>
                <w:sz w:val="22"/>
                <w:szCs w:val="22"/>
              </w:rPr>
              <w:t>SSB</w:t>
            </w:r>
          </w:p>
          <w:p w14:paraId="7722A928" w14:textId="1791149D" w:rsidR="00BF6C28" w:rsidRPr="005F3AA9" w:rsidRDefault="00BF6C28" w:rsidP="00BF6C28">
            <w:pPr>
              <w:rPr>
                <w:sz w:val="22"/>
                <w:szCs w:val="22"/>
              </w:rPr>
            </w:pPr>
          </w:p>
        </w:tc>
        <w:tc>
          <w:tcPr>
            <w:tcW w:w="1393" w:type="dxa"/>
          </w:tcPr>
          <w:p w14:paraId="14AB49E0" w14:textId="616693E1" w:rsidR="00BF6C28" w:rsidRPr="005F3AA9" w:rsidRDefault="00BF6C28" w:rsidP="00BF6C28">
            <w:pPr>
              <w:rPr>
                <w:sz w:val="22"/>
                <w:szCs w:val="22"/>
              </w:rPr>
            </w:pPr>
            <w:r w:rsidRPr="005F3AA9">
              <w:rPr>
                <w:sz w:val="22"/>
                <w:szCs w:val="22"/>
              </w:rPr>
              <w:t>n.s.</w:t>
            </w:r>
          </w:p>
          <w:p w14:paraId="07C0599F" w14:textId="4AD9DB6E" w:rsidR="00BF6C28" w:rsidRPr="005F3AA9" w:rsidRDefault="00BF6C28" w:rsidP="00BF6C28">
            <w:pPr>
              <w:rPr>
                <w:sz w:val="22"/>
                <w:szCs w:val="22"/>
              </w:rPr>
            </w:pPr>
            <w:r w:rsidRPr="005F3AA9">
              <w:rPr>
                <w:sz w:val="22"/>
                <w:szCs w:val="22"/>
              </w:rPr>
              <w:t>n.s.</w:t>
            </w:r>
          </w:p>
        </w:tc>
        <w:tc>
          <w:tcPr>
            <w:tcW w:w="1655" w:type="dxa"/>
            <w:gridSpan w:val="2"/>
          </w:tcPr>
          <w:p w14:paraId="683E3C8D" w14:textId="77777777" w:rsidR="00BF6C28" w:rsidRPr="005F3AA9" w:rsidRDefault="00BF6C28" w:rsidP="00BF6C28">
            <w:pPr>
              <w:rPr>
                <w:sz w:val="22"/>
                <w:szCs w:val="22"/>
              </w:rPr>
            </w:pPr>
            <w:r w:rsidRPr="005F3AA9">
              <w:rPr>
                <w:sz w:val="22"/>
                <w:szCs w:val="22"/>
              </w:rPr>
              <w:t>Linear regression,</w:t>
            </w:r>
          </w:p>
          <w:p w14:paraId="793AE66D" w14:textId="138D0310"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63A6D03E" w14:textId="6321AAEF" w:rsidR="00BF6C28" w:rsidRPr="005F3AA9" w:rsidRDefault="00BF6C28" w:rsidP="00BF6C28">
            <w:pPr>
              <w:tabs>
                <w:tab w:val="left" w:pos="533"/>
              </w:tabs>
              <w:rPr>
                <w:sz w:val="22"/>
                <w:szCs w:val="22"/>
              </w:rPr>
            </w:pPr>
            <w:r w:rsidRPr="005F3AA9">
              <w:rPr>
                <w:sz w:val="22"/>
                <w:szCs w:val="22"/>
              </w:rPr>
              <w:t>No</w:t>
            </w:r>
          </w:p>
        </w:tc>
        <w:tc>
          <w:tcPr>
            <w:tcW w:w="907" w:type="dxa"/>
          </w:tcPr>
          <w:p w14:paraId="118FC30D" w14:textId="1781A424" w:rsidR="00BF6C28" w:rsidRPr="005F3AA9" w:rsidRDefault="00BF6C28" w:rsidP="00BF6C28">
            <w:pPr>
              <w:rPr>
                <w:sz w:val="22"/>
                <w:szCs w:val="22"/>
              </w:rPr>
            </w:pPr>
            <w:r w:rsidRPr="005F3AA9">
              <w:rPr>
                <w:sz w:val="22"/>
                <w:szCs w:val="22"/>
              </w:rPr>
              <w:t>6</w:t>
            </w:r>
          </w:p>
        </w:tc>
      </w:tr>
      <w:tr w:rsidR="00BF6C28" w:rsidRPr="005F3AA9" w14:paraId="4DE8E0D6" w14:textId="77777777" w:rsidTr="00346ACE">
        <w:tc>
          <w:tcPr>
            <w:tcW w:w="1776" w:type="dxa"/>
          </w:tcPr>
          <w:p w14:paraId="1B3A0F21" w14:textId="7DC73DF0" w:rsidR="00BF6C28" w:rsidRPr="005F3AA9" w:rsidRDefault="00BF6C28" w:rsidP="00BF6C28">
            <w:pPr>
              <w:rPr>
                <w:sz w:val="22"/>
                <w:szCs w:val="22"/>
              </w:rPr>
            </w:pPr>
            <w:r w:rsidRPr="005F3AA9">
              <w:rPr>
                <w:sz w:val="22"/>
                <w:szCs w:val="22"/>
              </w:rPr>
              <w:t>Chan et al. 2015, Australia</w: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1]</w:t>
            </w:r>
            <w:r w:rsidRPr="005F3AA9">
              <w:rPr>
                <w:sz w:val="22"/>
                <w:szCs w:val="22"/>
              </w:rPr>
              <w:fldChar w:fldCharType="end"/>
            </w:r>
          </w:p>
        </w:tc>
        <w:tc>
          <w:tcPr>
            <w:tcW w:w="1811" w:type="dxa"/>
          </w:tcPr>
          <w:p w14:paraId="149DCF2E" w14:textId="1DD12A24" w:rsidR="00BF6C28" w:rsidRPr="005F3AA9" w:rsidRDefault="00BF6C28" w:rsidP="00BF6C28">
            <w:pPr>
              <w:rPr>
                <w:sz w:val="22"/>
                <w:szCs w:val="22"/>
              </w:rPr>
            </w:pPr>
            <w:r w:rsidRPr="005F3AA9">
              <w:rPr>
                <w:sz w:val="22"/>
                <w:szCs w:val="22"/>
              </w:rPr>
              <w:t>n: 2262;</w:t>
            </w:r>
          </w:p>
          <w:p w14:paraId="0521CCFD" w14:textId="4EE0DE9C" w:rsidR="00BF6C28" w:rsidRPr="005F3AA9" w:rsidRDefault="00BF6C28" w:rsidP="00BF6C28">
            <w:pPr>
              <w:rPr>
                <w:sz w:val="22"/>
                <w:szCs w:val="22"/>
              </w:rPr>
            </w:pPr>
            <w:r w:rsidRPr="005F3AA9">
              <w:rPr>
                <w:sz w:val="22"/>
                <w:szCs w:val="22"/>
              </w:rPr>
              <w:t>age: 14; 17</w:t>
            </w:r>
          </w:p>
          <w:p w14:paraId="1D6318C4" w14:textId="14117BCE" w:rsidR="00BF6C28" w:rsidRPr="005F3AA9" w:rsidRDefault="00BF6C28" w:rsidP="00BF6C28">
            <w:pPr>
              <w:rPr>
                <w:sz w:val="22"/>
                <w:szCs w:val="22"/>
              </w:rPr>
            </w:pPr>
            <w:r w:rsidRPr="005F3AA9">
              <w:rPr>
                <w:sz w:val="22"/>
                <w:szCs w:val="22"/>
              </w:rPr>
              <w:t>female: 50.4%</w:t>
            </w:r>
          </w:p>
        </w:tc>
        <w:tc>
          <w:tcPr>
            <w:tcW w:w="1526" w:type="dxa"/>
          </w:tcPr>
          <w:p w14:paraId="7DB9DE62" w14:textId="0DB4088E" w:rsidR="00BF6C28" w:rsidRPr="005F3AA9" w:rsidRDefault="00BF6C28" w:rsidP="00BF6C28">
            <w:pPr>
              <w:rPr>
                <w:sz w:val="22"/>
                <w:szCs w:val="22"/>
              </w:rPr>
            </w:pPr>
            <w:r w:rsidRPr="005F3AA9">
              <w:rPr>
                <w:sz w:val="22"/>
                <w:szCs w:val="22"/>
              </w:rPr>
              <w:t>Prospective cohort study</w:t>
            </w:r>
          </w:p>
        </w:tc>
        <w:tc>
          <w:tcPr>
            <w:tcW w:w="989" w:type="dxa"/>
          </w:tcPr>
          <w:p w14:paraId="5E9544DE" w14:textId="18D6BE42" w:rsidR="00BF6C28" w:rsidRPr="005F3AA9" w:rsidRDefault="00BF6C28" w:rsidP="00BF6C28">
            <w:pPr>
              <w:rPr>
                <w:sz w:val="22"/>
                <w:szCs w:val="22"/>
              </w:rPr>
            </w:pPr>
            <w:r w:rsidRPr="005F3AA9">
              <w:rPr>
                <w:sz w:val="22"/>
                <w:szCs w:val="22"/>
              </w:rPr>
              <w:t>FFQ</w:t>
            </w:r>
          </w:p>
        </w:tc>
        <w:tc>
          <w:tcPr>
            <w:tcW w:w="1413" w:type="dxa"/>
          </w:tcPr>
          <w:p w14:paraId="19C30788" w14:textId="15DFE4DE" w:rsidR="00BF6C28" w:rsidRPr="005F3AA9" w:rsidRDefault="00BF6C28" w:rsidP="00BF6C28">
            <w:pPr>
              <w:tabs>
                <w:tab w:val="left" w:pos="747"/>
              </w:tabs>
              <w:rPr>
                <w:sz w:val="22"/>
                <w:szCs w:val="22"/>
              </w:rPr>
            </w:pPr>
            <w:r w:rsidRPr="005F3AA9">
              <w:rPr>
                <w:sz w:val="22"/>
                <w:szCs w:val="22"/>
              </w:rPr>
              <w:t>Unknown</w:t>
            </w:r>
          </w:p>
        </w:tc>
        <w:tc>
          <w:tcPr>
            <w:tcW w:w="1356" w:type="dxa"/>
          </w:tcPr>
          <w:p w14:paraId="1F7FEED0" w14:textId="2EF22004" w:rsidR="00BF6C28" w:rsidRPr="005F3AA9" w:rsidRDefault="00BF6C28" w:rsidP="00BF6C28">
            <w:pPr>
              <w:rPr>
                <w:sz w:val="22"/>
                <w:szCs w:val="22"/>
              </w:rPr>
            </w:pPr>
            <w:r w:rsidRPr="005F3AA9">
              <w:rPr>
                <w:sz w:val="22"/>
                <w:szCs w:val="22"/>
              </w:rPr>
              <w:t>n: 1479</w:t>
            </w:r>
          </w:p>
        </w:tc>
        <w:tc>
          <w:tcPr>
            <w:tcW w:w="2303" w:type="dxa"/>
          </w:tcPr>
          <w:p w14:paraId="09F96633" w14:textId="21C56650" w:rsidR="00BF6C28" w:rsidRPr="005F3AA9" w:rsidRDefault="00BF6C28" w:rsidP="00BF6C28">
            <w:pPr>
              <w:rPr>
                <w:sz w:val="22"/>
                <w:szCs w:val="22"/>
              </w:rPr>
            </w:pPr>
            <w:r w:rsidRPr="005F3AA9">
              <w:rPr>
                <w:sz w:val="22"/>
                <w:szCs w:val="22"/>
              </w:rPr>
              <w:t>DGI-CA</w:t>
            </w:r>
          </w:p>
        </w:tc>
        <w:tc>
          <w:tcPr>
            <w:tcW w:w="1393" w:type="dxa"/>
          </w:tcPr>
          <w:p w14:paraId="3FD274B0" w14:textId="51021493" w:rsidR="00BF6C28" w:rsidRPr="005F3AA9" w:rsidRDefault="00BF6C28" w:rsidP="00BF6C28">
            <w:pPr>
              <w:rPr>
                <w:sz w:val="22"/>
                <w:szCs w:val="22"/>
              </w:rPr>
            </w:pPr>
            <w:r w:rsidRPr="005F3AA9">
              <w:rPr>
                <w:sz w:val="22"/>
                <w:szCs w:val="22"/>
              </w:rPr>
              <w:t>n.s.</w:t>
            </w:r>
          </w:p>
        </w:tc>
        <w:tc>
          <w:tcPr>
            <w:tcW w:w="1655" w:type="dxa"/>
            <w:gridSpan w:val="2"/>
          </w:tcPr>
          <w:p w14:paraId="3E951F03" w14:textId="77777777" w:rsidR="00BF6C28" w:rsidRPr="005F3AA9" w:rsidRDefault="00BF6C28" w:rsidP="00BF6C28">
            <w:pPr>
              <w:rPr>
                <w:sz w:val="22"/>
                <w:szCs w:val="22"/>
              </w:rPr>
            </w:pPr>
            <w:r w:rsidRPr="005F3AA9">
              <w:rPr>
                <w:sz w:val="22"/>
                <w:szCs w:val="22"/>
              </w:rPr>
              <w:t>Linear regression,</w:t>
            </w:r>
          </w:p>
          <w:p w14:paraId="07D36CB1" w14:textId="79D39CF7"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4FD733A" w14:textId="495BE30D" w:rsidR="00BF6C28" w:rsidRPr="005F3AA9" w:rsidRDefault="00BF6C28" w:rsidP="00BF6C28">
            <w:pPr>
              <w:rPr>
                <w:sz w:val="22"/>
                <w:szCs w:val="22"/>
              </w:rPr>
            </w:pPr>
            <w:r w:rsidRPr="005F3AA9">
              <w:rPr>
                <w:sz w:val="22"/>
                <w:szCs w:val="22"/>
              </w:rPr>
              <w:t>Unknown</w:t>
            </w:r>
          </w:p>
        </w:tc>
        <w:tc>
          <w:tcPr>
            <w:tcW w:w="907" w:type="dxa"/>
          </w:tcPr>
          <w:p w14:paraId="1A3A695D" w14:textId="6F4D1C51" w:rsidR="00BF6C28" w:rsidRPr="005F3AA9" w:rsidRDefault="00BF6C28" w:rsidP="00BF6C28">
            <w:pPr>
              <w:rPr>
                <w:sz w:val="22"/>
                <w:szCs w:val="22"/>
              </w:rPr>
            </w:pPr>
            <w:r w:rsidRPr="005F3AA9">
              <w:rPr>
                <w:sz w:val="22"/>
                <w:szCs w:val="22"/>
              </w:rPr>
              <w:t>7</w:t>
            </w:r>
          </w:p>
        </w:tc>
      </w:tr>
      <w:tr w:rsidR="00BF6C28" w:rsidRPr="005F3AA9" w14:paraId="7DFA9662" w14:textId="77777777" w:rsidTr="00346ACE">
        <w:tc>
          <w:tcPr>
            <w:tcW w:w="1776" w:type="dxa"/>
          </w:tcPr>
          <w:p w14:paraId="420D03A3" w14:textId="342DB236" w:rsidR="00BF6C28" w:rsidRPr="005F3AA9" w:rsidRDefault="00BF6C28" w:rsidP="00BF6C28">
            <w:pPr>
              <w:rPr>
                <w:sz w:val="22"/>
                <w:szCs w:val="22"/>
              </w:rPr>
            </w:pPr>
            <w:r w:rsidRPr="005F3AA9">
              <w:rPr>
                <w:sz w:val="22"/>
                <w:szCs w:val="22"/>
              </w:rPr>
              <w:t>Day et al. 2009, USA</w: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2]</w:t>
            </w:r>
            <w:r w:rsidRPr="005F3AA9">
              <w:rPr>
                <w:sz w:val="22"/>
                <w:szCs w:val="22"/>
              </w:rPr>
              <w:fldChar w:fldCharType="end"/>
            </w:r>
          </w:p>
        </w:tc>
        <w:tc>
          <w:tcPr>
            <w:tcW w:w="1811" w:type="dxa"/>
          </w:tcPr>
          <w:p w14:paraId="29B7ADBA" w14:textId="4EA2C72D" w:rsidR="00BF6C28" w:rsidRPr="005F3AA9" w:rsidRDefault="00BF6C28" w:rsidP="00BF6C28">
            <w:pPr>
              <w:rPr>
                <w:sz w:val="22"/>
                <w:szCs w:val="22"/>
              </w:rPr>
            </w:pPr>
            <w:r w:rsidRPr="005F3AA9">
              <w:rPr>
                <w:sz w:val="22"/>
                <w:szCs w:val="22"/>
              </w:rPr>
              <w:t>n: 489;</w:t>
            </w:r>
          </w:p>
          <w:p w14:paraId="069090EA" w14:textId="0B82B605" w:rsidR="00BF6C28" w:rsidRPr="005F3AA9" w:rsidRDefault="00BF6C28" w:rsidP="00BF6C28">
            <w:pPr>
              <w:rPr>
                <w:sz w:val="22"/>
                <w:szCs w:val="22"/>
              </w:rPr>
            </w:pPr>
            <w:r w:rsidRPr="005F3AA9">
              <w:rPr>
                <w:sz w:val="22"/>
                <w:szCs w:val="22"/>
              </w:rPr>
              <w:t>age: 8, 11, 14;</w:t>
            </w:r>
          </w:p>
          <w:p w14:paraId="085151EB" w14:textId="3D9838D1" w:rsidR="00BF6C28" w:rsidRPr="005F3AA9" w:rsidRDefault="00BF6C28" w:rsidP="00BF6C28">
            <w:pPr>
              <w:rPr>
                <w:sz w:val="22"/>
                <w:szCs w:val="22"/>
              </w:rPr>
            </w:pPr>
            <w:r w:rsidRPr="005F3AA9">
              <w:rPr>
                <w:sz w:val="22"/>
                <w:szCs w:val="22"/>
              </w:rPr>
              <w:t>female: 51.3%</w:t>
            </w:r>
          </w:p>
        </w:tc>
        <w:tc>
          <w:tcPr>
            <w:tcW w:w="1526" w:type="dxa"/>
          </w:tcPr>
          <w:p w14:paraId="32C065B6" w14:textId="6545C080" w:rsidR="00BF6C28" w:rsidRPr="005F3AA9" w:rsidRDefault="00BF6C28" w:rsidP="00BF6C28">
            <w:pPr>
              <w:rPr>
                <w:sz w:val="22"/>
                <w:szCs w:val="22"/>
              </w:rPr>
            </w:pPr>
            <w:r w:rsidRPr="005F3AA9">
              <w:rPr>
                <w:sz w:val="22"/>
                <w:szCs w:val="22"/>
              </w:rPr>
              <w:t>Cross-sectional</w:t>
            </w:r>
          </w:p>
        </w:tc>
        <w:tc>
          <w:tcPr>
            <w:tcW w:w="989" w:type="dxa"/>
          </w:tcPr>
          <w:p w14:paraId="1A0AB995" w14:textId="3FF6DBAC" w:rsidR="00BF6C28" w:rsidRPr="005F3AA9" w:rsidRDefault="00BF6C28" w:rsidP="00BF6C28">
            <w:pPr>
              <w:rPr>
                <w:sz w:val="22"/>
                <w:szCs w:val="22"/>
              </w:rPr>
            </w:pPr>
            <w:r w:rsidRPr="005F3AA9">
              <w:rPr>
                <w:sz w:val="22"/>
                <w:szCs w:val="22"/>
              </w:rPr>
              <w:t>FFQ</w:t>
            </w:r>
          </w:p>
        </w:tc>
        <w:tc>
          <w:tcPr>
            <w:tcW w:w="1413" w:type="dxa"/>
          </w:tcPr>
          <w:p w14:paraId="500320ED" w14:textId="0718AB44" w:rsidR="00BF6C28" w:rsidRPr="005F3AA9" w:rsidRDefault="00BF6C28" w:rsidP="00BF6C28">
            <w:pPr>
              <w:rPr>
                <w:sz w:val="22"/>
                <w:szCs w:val="22"/>
              </w:rPr>
            </w:pPr>
            <w:r w:rsidRPr="005F3AA9">
              <w:rPr>
                <w:sz w:val="22"/>
                <w:szCs w:val="22"/>
              </w:rPr>
              <w:t>Yes</w:t>
            </w:r>
          </w:p>
        </w:tc>
        <w:tc>
          <w:tcPr>
            <w:tcW w:w="1356" w:type="dxa"/>
          </w:tcPr>
          <w:p w14:paraId="7C5621E8" w14:textId="6A04AA38" w:rsidR="00BF6C28" w:rsidRPr="005F3AA9" w:rsidRDefault="00BF6C28" w:rsidP="00BF6C28">
            <w:pPr>
              <w:rPr>
                <w:sz w:val="22"/>
                <w:szCs w:val="22"/>
              </w:rPr>
            </w:pPr>
            <w:r w:rsidRPr="005F3AA9">
              <w:rPr>
                <w:sz w:val="22"/>
                <w:szCs w:val="22"/>
              </w:rPr>
              <w:t>Boys</w:t>
            </w:r>
          </w:p>
          <w:p w14:paraId="287E4107" w14:textId="0F5FCBFA" w:rsidR="00BF6C28" w:rsidRPr="005F3AA9" w:rsidRDefault="00BF6C28" w:rsidP="00BF6C28">
            <w:pPr>
              <w:rPr>
                <w:sz w:val="22"/>
                <w:szCs w:val="22"/>
              </w:rPr>
            </w:pPr>
            <w:r w:rsidRPr="005F3AA9">
              <w:rPr>
                <w:sz w:val="22"/>
                <w:szCs w:val="22"/>
              </w:rPr>
              <w:t>Girls</w:t>
            </w:r>
          </w:p>
        </w:tc>
        <w:tc>
          <w:tcPr>
            <w:tcW w:w="2303" w:type="dxa"/>
          </w:tcPr>
          <w:p w14:paraId="3B2807C6" w14:textId="77777777" w:rsidR="002B236D" w:rsidRPr="005F3AA9" w:rsidRDefault="002B236D" w:rsidP="002B236D">
            <w:pPr>
              <w:rPr>
                <w:sz w:val="22"/>
                <w:szCs w:val="22"/>
              </w:rPr>
            </w:pPr>
            <w:r>
              <w:rPr>
                <w:sz w:val="22"/>
                <w:szCs w:val="22"/>
              </w:rPr>
              <w:t>Fat</w:t>
            </w:r>
          </w:p>
          <w:p w14:paraId="7F190815" w14:textId="77777777" w:rsidR="002B236D" w:rsidRPr="005F3AA9" w:rsidRDefault="002B236D" w:rsidP="002B236D">
            <w:pPr>
              <w:rPr>
                <w:sz w:val="22"/>
                <w:szCs w:val="22"/>
              </w:rPr>
            </w:pPr>
            <w:r>
              <w:rPr>
                <w:sz w:val="22"/>
                <w:szCs w:val="22"/>
              </w:rPr>
              <w:t>Fat</w:t>
            </w:r>
          </w:p>
          <w:p w14:paraId="0E91705B" w14:textId="09BEFDBE" w:rsidR="00BF6C28" w:rsidRPr="005F3AA9" w:rsidRDefault="00BF6C28" w:rsidP="00BF6C28">
            <w:pPr>
              <w:rPr>
                <w:sz w:val="22"/>
                <w:szCs w:val="22"/>
              </w:rPr>
            </w:pPr>
          </w:p>
        </w:tc>
        <w:tc>
          <w:tcPr>
            <w:tcW w:w="1393" w:type="dxa"/>
          </w:tcPr>
          <w:p w14:paraId="763AEF31" w14:textId="7777777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r w:rsidRPr="005F3AA9">
              <w:rPr>
                <w:sz w:val="22"/>
                <w:szCs w:val="22"/>
              </w:rPr>
              <w:t xml:space="preserve"> </w:t>
            </w:r>
          </w:p>
          <w:p w14:paraId="7C8FF91E" w14:textId="4E3058A5"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651C40CB" w14:textId="77777777" w:rsidR="00BF6C28" w:rsidRPr="005F3AA9" w:rsidRDefault="00BF6C28" w:rsidP="00BF6C28">
            <w:pPr>
              <w:rPr>
                <w:sz w:val="22"/>
                <w:szCs w:val="22"/>
              </w:rPr>
            </w:pPr>
            <w:r w:rsidRPr="005F3AA9">
              <w:rPr>
                <w:sz w:val="22"/>
                <w:szCs w:val="22"/>
              </w:rPr>
              <w:t>ANCOVA,</w:t>
            </w:r>
          </w:p>
          <w:p w14:paraId="3A54FE97" w14:textId="07EE9313" w:rsidR="00BF6C28" w:rsidRPr="005F3AA9" w:rsidRDefault="00BF6C28" w:rsidP="00BF6C28">
            <w:pPr>
              <w:rPr>
                <w:sz w:val="22"/>
                <w:szCs w:val="22"/>
              </w:rPr>
            </w:pPr>
            <w:r w:rsidRPr="005F3AA9">
              <w:rPr>
                <w:sz w:val="22"/>
                <w:szCs w:val="22"/>
              </w:rPr>
              <w:t>Mean</w:t>
            </w:r>
          </w:p>
        </w:tc>
        <w:tc>
          <w:tcPr>
            <w:tcW w:w="1358" w:type="dxa"/>
          </w:tcPr>
          <w:p w14:paraId="69B7C916" w14:textId="586EFFF5" w:rsidR="00BF6C28" w:rsidRPr="005F3AA9" w:rsidRDefault="00BF6C28" w:rsidP="00BF6C28">
            <w:pPr>
              <w:rPr>
                <w:sz w:val="22"/>
                <w:szCs w:val="22"/>
              </w:rPr>
            </w:pPr>
            <w:r w:rsidRPr="005F3AA9">
              <w:rPr>
                <w:sz w:val="22"/>
                <w:szCs w:val="22"/>
              </w:rPr>
              <w:t>Yes</w:t>
            </w:r>
          </w:p>
        </w:tc>
        <w:tc>
          <w:tcPr>
            <w:tcW w:w="907" w:type="dxa"/>
          </w:tcPr>
          <w:p w14:paraId="4AAA2FDA" w14:textId="668D05E2" w:rsidR="00BF6C28" w:rsidRPr="005F3AA9" w:rsidRDefault="00BF6C28" w:rsidP="00BF6C28">
            <w:pPr>
              <w:rPr>
                <w:sz w:val="22"/>
                <w:szCs w:val="22"/>
              </w:rPr>
            </w:pPr>
            <w:r w:rsidRPr="005F3AA9">
              <w:rPr>
                <w:sz w:val="22"/>
                <w:szCs w:val="22"/>
              </w:rPr>
              <w:t>2</w:t>
            </w:r>
          </w:p>
        </w:tc>
      </w:tr>
      <w:tr w:rsidR="00BF6C28" w:rsidRPr="005F3AA9" w14:paraId="3F06D7B9" w14:textId="77777777" w:rsidTr="00346ACE">
        <w:tc>
          <w:tcPr>
            <w:tcW w:w="1776" w:type="dxa"/>
          </w:tcPr>
          <w:p w14:paraId="1363ACE4" w14:textId="0F494F00" w:rsidR="00BF6C28" w:rsidRPr="005F3AA9" w:rsidRDefault="00BF6C28" w:rsidP="00BF6C28">
            <w:pPr>
              <w:rPr>
                <w:b/>
                <w:sz w:val="22"/>
                <w:szCs w:val="22"/>
              </w:rPr>
            </w:pPr>
            <w:r w:rsidRPr="005F3AA9">
              <w:rPr>
                <w:sz w:val="22"/>
                <w:szCs w:val="22"/>
              </w:rPr>
              <w:t>Franko et al. 2010,  USA</w:t>
            </w:r>
            <w:r w:rsidRPr="005F3AA9">
              <w:rPr>
                <w:sz w:val="22"/>
                <w:szCs w:val="22"/>
              </w:rPr>
              <w:fldChar w:fldCharType="begin">
                <w:fldData xml:space="preserve">PEVuZE5vdGU+PENpdGU+PEF1dGhvcj5GcmFua288L0F1dGhvcj48WWVhcj4yMDExPC9ZZWFyPjxS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</w:fldData>
              </w:fldChar>
            </w:r>
            <w:r w:rsidRPr="005F3AA9">
              <w:rPr>
                <w:sz w:val="22"/>
                <w:szCs w:val="22"/>
              </w:rPr>
              <w:instrText xml:space="preserve"> ADDIN EN.CITE </w:instrText>
            </w:r>
            <w:r w:rsidRPr="005F3AA9">
              <w:rPr>
                <w:sz w:val="22"/>
                <w:szCs w:val="22"/>
              </w:rPr>
              <w:fldChar w:fldCharType="begin">
                <w:fldData xml:space="preserve">PEVuZE5vdGU+PENpdGU+PEF1dGhvcj5GcmFua288L0F1dGhvcj48WWVhcj4yMDExPC9ZZWFyPjxS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1]</w:t>
            </w:r>
            <w:r w:rsidRPr="005F3AA9">
              <w:rPr>
                <w:sz w:val="22"/>
                <w:szCs w:val="22"/>
              </w:rPr>
              <w:fldChar w:fldCharType="end"/>
            </w:r>
          </w:p>
        </w:tc>
        <w:tc>
          <w:tcPr>
            <w:tcW w:w="1811" w:type="dxa"/>
          </w:tcPr>
          <w:p w14:paraId="66E46742" w14:textId="13C88079" w:rsidR="00BF6C28" w:rsidRPr="005F3AA9" w:rsidRDefault="00BF6C28" w:rsidP="00BF6C28">
            <w:pPr>
              <w:rPr>
                <w:sz w:val="22"/>
                <w:szCs w:val="22"/>
              </w:rPr>
            </w:pPr>
            <w:r w:rsidRPr="005F3AA9">
              <w:rPr>
                <w:sz w:val="22"/>
                <w:szCs w:val="22"/>
              </w:rPr>
              <w:t>n: 2371;</w:t>
            </w:r>
          </w:p>
          <w:p w14:paraId="6E8AC7B1" w14:textId="77777777" w:rsidR="00BF6C28" w:rsidRPr="005F3AA9" w:rsidRDefault="00BF6C28" w:rsidP="00BF6C28">
            <w:pPr>
              <w:rPr>
                <w:sz w:val="22"/>
                <w:szCs w:val="22"/>
              </w:rPr>
            </w:pPr>
            <w:r w:rsidRPr="005F3AA9">
              <w:rPr>
                <w:sz w:val="22"/>
                <w:szCs w:val="22"/>
              </w:rPr>
              <w:t>age: 9-19;</w:t>
            </w:r>
          </w:p>
          <w:p w14:paraId="71EC5D00" w14:textId="16AD8294" w:rsidR="00BF6C28" w:rsidRPr="005F3AA9" w:rsidRDefault="00BF6C28" w:rsidP="00BF6C28">
            <w:pPr>
              <w:rPr>
                <w:b/>
                <w:sz w:val="22"/>
                <w:szCs w:val="22"/>
              </w:rPr>
            </w:pPr>
            <w:r w:rsidRPr="005F3AA9">
              <w:rPr>
                <w:sz w:val="22"/>
                <w:szCs w:val="22"/>
              </w:rPr>
              <w:t>female: 100.0%</w:t>
            </w:r>
          </w:p>
        </w:tc>
        <w:tc>
          <w:tcPr>
            <w:tcW w:w="1526" w:type="dxa"/>
          </w:tcPr>
          <w:p w14:paraId="13B8AF5B" w14:textId="6CE7E20D" w:rsidR="00BF6C28" w:rsidRPr="005F3AA9" w:rsidRDefault="00BF6C28" w:rsidP="00BF6C28">
            <w:pPr>
              <w:rPr>
                <w:sz w:val="22"/>
                <w:szCs w:val="22"/>
              </w:rPr>
            </w:pPr>
            <w:r w:rsidRPr="005F3AA9">
              <w:rPr>
                <w:sz w:val="22"/>
                <w:szCs w:val="22"/>
              </w:rPr>
              <w:t>Prospective cohort study</w:t>
            </w:r>
          </w:p>
        </w:tc>
        <w:tc>
          <w:tcPr>
            <w:tcW w:w="989" w:type="dxa"/>
          </w:tcPr>
          <w:p w14:paraId="2F2BEE55" w14:textId="6AFFC4E1" w:rsidR="00BF6C28" w:rsidRPr="005F3AA9" w:rsidRDefault="00BF6C28" w:rsidP="00BF6C28">
            <w:pPr>
              <w:rPr>
                <w:sz w:val="22"/>
                <w:szCs w:val="22"/>
              </w:rPr>
            </w:pPr>
            <w:r w:rsidRPr="005F3AA9">
              <w:rPr>
                <w:sz w:val="22"/>
                <w:szCs w:val="22"/>
              </w:rPr>
              <w:t>Dietary record</w:t>
            </w:r>
          </w:p>
        </w:tc>
        <w:tc>
          <w:tcPr>
            <w:tcW w:w="1413" w:type="dxa"/>
          </w:tcPr>
          <w:p w14:paraId="2B9626FF" w14:textId="38D0D5A0" w:rsidR="00BF6C28" w:rsidRPr="005F3AA9" w:rsidRDefault="00BF6C28" w:rsidP="00BF6C28">
            <w:pPr>
              <w:tabs>
                <w:tab w:val="left" w:pos="573"/>
              </w:tabs>
              <w:rPr>
                <w:sz w:val="22"/>
                <w:szCs w:val="22"/>
              </w:rPr>
            </w:pPr>
            <w:r w:rsidRPr="005F3AA9">
              <w:rPr>
                <w:sz w:val="22"/>
                <w:szCs w:val="22"/>
              </w:rPr>
              <w:t xml:space="preserve"> Yes</w:t>
            </w:r>
          </w:p>
        </w:tc>
        <w:tc>
          <w:tcPr>
            <w:tcW w:w="1356" w:type="dxa"/>
          </w:tcPr>
          <w:p w14:paraId="4362F62A" w14:textId="2313043C" w:rsidR="00BF6C28" w:rsidRPr="005F3AA9" w:rsidRDefault="00BF6C28" w:rsidP="00BF6C28">
            <w:pPr>
              <w:rPr>
                <w:sz w:val="22"/>
                <w:szCs w:val="22"/>
              </w:rPr>
            </w:pPr>
            <w:r w:rsidRPr="005F3AA9">
              <w:rPr>
                <w:sz w:val="22"/>
                <w:szCs w:val="22"/>
              </w:rPr>
              <w:t>Girls</w:t>
            </w:r>
          </w:p>
        </w:tc>
        <w:tc>
          <w:tcPr>
            <w:tcW w:w="2303" w:type="dxa"/>
          </w:tcPr>
          <w:p w14:paraId="468A8771" w14:textId="06081AEC" w:rsidR="00BF6C28" w:rsidRPr="005F3AA9" w:rsidRDefault="00BF6C28" w:rsidP="00BF6C28">
            <w:pPr>
              <w:rPr>
                <w:sz w:val="22"/>
                <w:szCs w:val="22"/>
              </w:rPr>
            </w:pPr>
            <w:r w:rsidRPr="005F3AA9">
              <w:rPr>
                <w:sz w:val="22"/>
                <w:szCs w:val="22"/>
              </w:rPr>
              <w:t>Cereals</w:t>
            </w:r>
          </w:p>
        </w:tc>
        <w:tc>
          <w:tcPr>
            <w:tcW w:w="1393" w:type="dxa"/>
          </w:tcPr>
          <w:p w14:paraId="4B7AE041" w14:textId="38158C41" w:rsidR="00BF6C28" w:rsidRPr="005F3AA9" w:rsidRDefault="00BF6C28" w:rsidP="00BF6C28">
            <w:pPr>
              <w:rPr>
                <w:b/>
                <w:sz w:val="22"/>
                <w:szCs w:val="22"/>
              </w:rPr>
            </w:pPr>
            <w:r w:rsidRPr="005F3AA9">
              <w:rPr>
                <w:sz w:val="22"/>
                <w:szCs w:val="22"/>
              </w:rPr>
              <w:t>negative*</w:t>
            </w:r>
            <w:r w:rsidRPr="005F3AA9">
              <w:rPr>
                <w:sz w:val="22"/>
                <w:szCs w:val="22"/>
                <w:vertAlign w:val="superscript"/>
              </w:rPr>
              <w:t xml:space="preserve"> a</w:t>
            </w:r>
          </w:p>
        </w:tc>
        <w:tc>
          <w:tcPr>
            <w:tcW w:w="1655" w:type="dxa"/>
            <w:gridSpan w:val="2"/>
          </w:tcPr>
          <w:p w14:paraId="072EF5C0" w14:textId="77777777" w:rsidR="00BF6C28" w:rsidRPr="005F3AA9" w:rsidRDefault="00BF6C28" w:rsidP="00BF6C28">
            <w:pPr>
              <w:rPr>
                <w:sz w:val="22"/>
                <w:szCs w:val="22"/>
              </w:rPr>
            </w:pPr>
            <w:r w:rsidRPr="005F3AA9">
              <w:rPr>
                <w:sz w:val="22"/>
                <w:szCs w:val="22"/>
              </w:rPr>
              <w:t>Mixed regression models,</w:t>
            </w:r>
          </w:p>
          <w:p w14:paraId="43F9EE29" w14:textId="3B435016" w:rsidR="00BF6C28" w:rsidRPr="005F3AA9" w:rsidRDefault="00BF6C28" w:rsidP="00BF6C28">
            <w:pPr>
              <w:rPr>
                <w:sz w:val="22"/>
                <w:szCs w:val="22"/>
              </w:rPr>
            </w:pPr>
            <w:r w:rsidRPr="005F3AA9">
              <w:rPr>
                <w:sz w:val="22"/>
                <w:szCs w:val="22"/>
              </w:rPr>
              <w:t>Mean</w:t>
            </w:r>
          </w:p>
        </w:tc>
        <w:tc>
          <w:tcPr>
            <w:tcW w:w="1358" w:type="dxa"/>
          </w:tcPr>
          <w:p w14:paraId="66327ED9" w14:textId="3EA034AA" w:rsidR="00BF6C28" w:rsidRPr="005F3AA9" w:rsidRDefault="00BF6C28" w:rsidP="00BF6C28">
            <w:pPr>
              <w:rPr>
                <w:sz w:val="22"/>
                <w:szCs w:val="22"/>
              </w:rPr>
            </w:pPr>
            <w:r w:rsidRPr="005F3AA9">
              <w:rPr>
                <w:sz w:val="22"/>
                <w:szCs w:val="22"/>
              </w:rPr>
              <w:t>Yes</w:t>
            </w:r>
          </w:p>
        </w:tc>
        <w:tc>
          <w:tcPr>
            <w:tcW w:w="907" w:type="dxa"/>
          </w:tcPr>
          <w:p w14:paraId="3A393083" w14:textId="726D8B70" w:rsidR="00BF6C28" w:rsidRPr="005F3AA9" w:rsidRDefault="00BF6C28" w:rsidP="00BF6C28">
            <w:pPr>
              <w:rPr>
                <w:sz w:val="22"/>
                <w:szCs w:val="22"/>
              </w:rPr>
            </w:pPr>
            <w:r w:rsidRPr="005F3AA9">
              <w:rPr>
                <w:sz w:val="22"/>
                <w:szCs w:val="22"/>
              </w:rPr>
              <w:t>8</w:t>
            </w:r>
          </w:p>
        </w:tc>
      </w:tr>
      <w:tr w:rsidR="00BF6C28" w:rsidRPr="005F3AA9" w14:paraId="19534757" w14:textId="77777777" w:rsidTr="00346ACE">
        <w:tc>
          <w:tcPr>
            <w:tcW w:w="1776" w:type="dxa"/>
          </w:tcPr>
          <w:p w14:paraId="6AF3A171" w14:textId="612A93C2" w:rsidR="00BF6C28" w:rsidRPr="005F3AA9" w:rsidRDefault="00BF6C28" w:rsidP="00BF6C28">
            <w:pPr>
              <w:rPr>
                <w:sz w:val="22"/>
                <w:szCs w:val="22"/>
              </w:rPr>
            </w:pPr>
            <w:r w:rsidRPr="005F3AA9">
              <w:rPr>
                <w:sz w:val="22"/>
                <w:szCs w:val="22"/>
              </w:rPr>
              <w:t>Fukushima et al. 1999, Japan</w:t>
            </w:r>
            <w:r w:rsidRPr="005F3AA9">
              <w:rPr>
                <w:sz w:val="22"/>
                <w:szCs w:val="22"/>
              </w:rPr>
              <w:fldChar w:fldCharType="begin">
                <w:fldData xml:space="preserve">PEVuZE5vdGU+PENpdGU+PEF1dGhvcj5GdWt1c2hpbWE8L0F1dGhvcj48WWVhcj4xOTk5PC9ZZWFy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MjA3LTEwPC9wYWdlcz48dm9s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GdWt1c2hpbWE8L0F1dGhvcj48WWVhcj4xOTk5PC9ZZWFy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MjA3LTEwPC9wYWdlcz48dm9s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2]</w:t>
            </w:r>
            <w:r w:rsidRPr="005F3AA9">
              <w:rPr>
                <w:sz w:val="22"/>
                <w:szCs w:val="22"/>
              </w:rPr>
              <w:fldChar w:fldCharType="end"/>
            </w:r>
          </w:p>
        </w:tc>
        <w:tc>
          <w:tcPr>
            <w:tcW w:w="1811" w:type="dxa"/>
          </w:tcPr>
          <w:p w14:paraId="5335B4A0" w14:textId="50666193" w:rsidR="00BF6C28" w:rsidRPr="005F3AA9" w:rsidRDefault="00BF6C28" w:rsidP="00BF6C28">
            <w:pPr>
              <w:rPr>
                <w:sz w:val="22"/>
                <w:szCs w:val="22"/>
              </w:rPr>
            </w:pPr>
            <w:r w:rsidRPr="005F3AA9">
              <w:rPr>
                <w:sz w:val="22"/>
                <w:szCs w:val="22"/>
              </w:rPr>
              <w:t>n: 514;</w:t>
            </w:r>
          </w:p>
          <w:p w14:paraId="59F255B2" w14:textId="38292DEE" w:rsidR="00BF6C28" w:rsidRPr="005F3AA9" w:rsidRDefault="00BF6C28" w:rsidP="00BF6C28">
            <w:pPr>
              <w:rPr>
                <w:sz w:val="22"/>
                <w:szCs w:val="22"/>
              </w:rPr>
            </w:pPr>
            <w:r w:rsidRPr="005F3AA9">
              <w:rPr>
                <w:sz w:val="22"/>
                <w:szCs w:val="22"/>
              </w:rPr>
              <w:t>age: 10-15;</w:t>
            </w:r>
          </w:p>
          <w:p w14:paraId="1F855A7F" w14:textId="0AE6B97B" w:rsidR="00BF6C28" w:rsidRPr="005F3AA9" w:rsidRDefault="00BF6C28" w:rsidP="00BF6C28">
            <w:pPr>
              <w:rPr>
                <w:sz w:val="22"/>
                <w:szCs w:val="22"/>
              </w:rPr>
            </w:pPr>
            <w:r w:rsidRPr="005F3AA9">
              <w:rPr>
                <w:sz w:val="22"/>
                <w:szCs w:val="22"/>
              </w:rPr>
              <w:t>female: 49.2%</w:t>
            </w:r>
          </w:p>
        </w:tc>
        <w:tc>
          <w:tcPr>
            <w:tcW w:w="1526" w:type="dxa"/>
          </w:tcPr>
          <w:p w14:paraId="59ED8A15" w14:textId="01A15EFB" w:rsidR="00BF6C28" w:rsidRPr="005F3AA9" w:rsidRDefault="00BF6C28" w:rsidP="00BF6C28">
            <w:pPr>
              <w:rPr>
                <w:sz w:val="22"/>
                <w:szCs w:val="22"/>
              </w:rPr>
            </w:pPr>
            <w:r w:rsidRPr="005F3AA9">
              <w:rPr>
                <w:sz w:val="22"/>
                <w:szCs w:val="22"/>
              </w:rPr>
              <w:t>Cross-sectional</w:t>
            </w:r>
          </w:p>
        </w:tc>
        <w:tc>
          <w:tcPr>
            <w:tcW w:w="989" w:type="dxa"/>
          </w:tcPr>
          <w:p w14:paraId="08D74091" w14:textId="28F10329" w:rsidR="00BF6C28" w:rsidRPr="005F3AA9" w:rsidRDefault="00BF6C28" w:rsidP="00BF6C28">
            <w:pPr>
              <w:rPr>
                <w:sz w:val="22"/>
                <w:szCs w:val="22"/>
              </w:rPr>
            </w:pPr>
            <w:r w:rsidRPr="005F3AA9">
              <w:rPr>
                <w:sz w:val="22"/>
                <w:szCs w:val="22"/>
              </w:rPr>
              <w:t>FFQ</w:t>
            </w:r>
          </w:p>
        </w:tc>
        <w:tc>
          <w:tcPr>
            <w:tcW w:w="1413" w:type="dxa"/>
          </w:tcPr>
          <w:p w14:paraId="7DCA0251" w14:textId="4BAE0AFA" w:rsidR="00BF6C28" w:rsidRPr="005F3AA9" w:rsidRDefault="00BF6C28" w:rsidP="00BF6C28">
            <w:pPr>
              <w:rPr>
                <w:sz w:val="22"/>
                <w:szCs w:val="22"/>
              </w:rPr>
            </w:pPr>
            <w:r w:rsidRPr="005F3AA9">
              <w:rPr>
                <w:sz w:val="22"/>
                <w:szCs w:val="22"/>
              </w:rPr>
              <w:t>Unknown</w:t>
            </w:r>
          </w:p>
        </w:tc>
        <w:tc>
          <w:tcPr>
            <w:tcW w:w="1356" w:type="dxa"/>
          </w:tcPr>
          <w:p w14:paraId="44D4B498" w14:textId="3A62DD21" w:rsidR="00BF6C28" w:rsidRPr="005F3AA9" w:rsidRDefault="00BF6C28" w:rsidP="00BF6C28">
            <w:pPr>
              <w:rPr>
                <w:sz w:val="22"/>
                <w:szCs w:val="22"/>
              </w:rPr>
            </w:pPr>
            <w:r w:rsidRPr="005F3AA9">
              <w:rPr>
                <w:sz w:val="22"/>
                <w:szCs w:val="22"/>
              </w:rPr>
              <w:t>no</w:t>
            </w:r>
          </w:p>
        </w:tc>
        <w:tc>
          <w:tcPr>
            <w:tcW w:w="2303" w:type="dxa"/>
          </w:tcPr>
          <w:p w14:paraId="7898BC1A" w14:textId="77777777" w:rsidR="00BF6C28" w:rsidRPr="005F3AA9" w:rsidRDefault="00BF6C28" w:rsidP="00BF6C28">
            <w:pPr>
              <w:rPr>
                <w:sz w:val="22"/>
                <w:szCs w:val="22"/>
              </w:rPr>
            </w:pPr>
            <w:r w:rsidRPr="005F3AA9">
              <w:rPr>
                <w:sz w:val="22"/>
                <w:szCs w:val="22"/>
              </w:rPr>
              <w:t>Fish</w:t>
            </w:r>
          </w:p>
          <w:p w14:paraId="29CD75BE" w14:textId="77777777" w:rsidR="00BF6C28" w:rsidRPr="005F3AA9" w:rsidRDefault="00BF6C28" w:rsidP="00BF6C28">
            <w:pPr>
              <w:rPr>
                <w:sz w:val="22"/>
                <w:szCs w:val="22"/>
              </w:rPr>
            </w:pPr>
            <w:r w:rsidRPr="005F3AA9">
              <w:rPr>
                <w:sz w:val="22"/>
                <w:szCs w:val="22"/>
              </w:rPr>
              <w:t>Soybean</w:t>
            </w:r>
          </w:p>
          <w:p w14:paraId="64CFDC55" w14:textId="77777777" w:rsidR="00BF6C28" w:rsidRPr="005F3AA9" w:rsidRDefault="00BF6C28" w:rsidP="00BF6C28">
            <w:pPr>
              <w:rPr>
                <w:sz w:val="22"/>
                <w:szCs w:val="22"/>
              </w:rPr>
            </w:pPr>
            <w:r w:rsidRPr="005F3AA9">
              <w:rPr>
                <w:sz w:val="22"/>
                <w:szCs w:val="22"/>
              </w:rPr>
              <w:t>Meat</w:t>
            </w:r>
          </w:p>
          <w:p w14:paraId="00887C52" w14:textId="77777777" w:rsidR="00BF6C28" w:rsidRPr="005F3AA9" w:rsidRDefault="00BF6C28" w:rsidP="00BF6C28">
            <w:pPr>
              <w:rPr>
                <w:sz w:val="22"/>
                <w:szCs w:val="22"/>
              </w:rPr>
            </w:pPr>
            <w:r w:rsidRPr="005F3AA9">
              <w:rPr>
                <w:sz w:val="22"/>
                <w:szCs w:val="22"/>
              </w:rPr>
              <w:t>Milk</w:t>
            </w:r>
          </w:p>
          <w:p w14:paraId="5C5CDCA4" w14:textId="77777777" w:rsidR="00BF6C28" w:rsidRPr="005F3AA9" w:rsidRDefault="00BF6C28" w:rsidP="00BF6C28">
            <w:pPr>
              <w:rPr>
                <w:sz w:val="22"/>
                <w:szCs w:val="22"/>
              </w:rPr>
            </w:pPr>
            <w:r w:rsidRPr="005F3AA9">
              <w:rPr>
                <w:sz w:val="22"/>
                <w:szCs w:val="22"/>
              </w:rPr>
              <w:t>Eggs</w:t>
            </w:r>
          </w:p>
          <w:p w14:paraId="3F5BC6DF" w14:textId="77777777" w:rsidR="00BF6C28" w:rsidRPr="005F3AA9" w:rsidRDefault="00BF6C28" w:rsidP="00BF6C28">
            <w:pPr>
              <w:rPr>
                <w:sz w:val="22"/>
                <w:szCs w:val="22"/>
              </w:rPr>
            </w:pPr>
            <w:r w:rsidRPr="005F3AA9">
              <w:rPr>
                <w:sz w:val="22"/>
                <w:szCs w:val="22"/>
              </w:rPr>
              <w:t>Vegetables</w:t>
            </w:r>
          </w:p>
          <w:p w14:paraId="1014CC1E" w14:textId="77777777" w:rsidR="00BF6C28" w:rsidRPr="005F3AA9" w:rsidRDefault="00BF6C28" w:rsidP="00BF6C28">
            <w:pPr>
              <w:rPr>
                <w:sz w:val="22"/>
                <w:szCs w:val="22"/>
              </w:rPr>
            </w:pPr>
            <w:r w:rsidRPr="005F3AA9">
              <w:rPr>
                <w:sz w:val="22"/>
                <w:szCs w:val="22"/>
              </w:rPr>
              <w:t>Seaweed</w:t>
            </w:r>
          </w:p>
          <w:p w14:paraId="2F2114B8" w14:textId="1B640D0F" w:rsidR="00BF6C28" w:rsidRPr="005F3AA9" w:rsidRDefault="00BF6C28" w:rsidP="00BF6C28">
            <w:pPr>
              <w:rPr>
                <w:sz w:val="22"/>
                <w:szCs w:val="22"/>
              </w:rPr>
            </w:pPr>
            <w:r w:rsidRPr="005F3AA9">
              <w:rPr>
                <w:sz w:val="22"/>
                <w:szCs w:val="22"/>
              </w:rPr>
              <w:t>Oil</w:t>
            </w:r>
          </w:p>
        </w:tc>
        <w:tc>
          <w:tcPr>
            <w:tcW w:w="1393" w:type="dxa"/>
          </w:tcPr>
          <w:p w14:paraId="5831C117" w14:textId="15A53189" w:rsidR="00BF6C28" w:rsidRPr="005F3AA9" w:rsidRDefault="00BF6C28" w:rsidP="00BF6C28">
            <w:pPr>
              <w:rPr>
                <w:sz w:val="22"/>
                <w:szCs w:val="22"/>
              </w:rPr>
            </w:pPr>
            <w:r w:rsidRPr="005F3AA9">
              <w:rPr>
                <w:sz w:val="22"/>
                <w:szCs w:val="22"/>
              </w:rPr>
              <w:t>n.s.</w:t>
            </w:r>
          </w:p>
          <w:p w14:paraId="07C97928" w14:textId="68B6DFF4" w:rsidR="00BF6C28" w:rsidRPr="005F3AA9" w:rsidRDefault="00BF6C28" w:rsidP="00BF6C28">
            <w:pPr>
              <w:rPr>
                <w:sz w:val="22"/>
                <w:szCs w:val="22"/>
              </w:rPr>
            </w:pPr>
            <w:r w:rsidRPr="005F3AA9">
              <w:rPr>
                <w:sz w:val="22"/>
                <w:szCs w:val="22"/>
              </w:rPr>
              <w:t>n.s.</w:t>
            </w:r>
          </w:p>
          <w:p w14:paraId="5739B94A" w14:textId="6E0F4D74" w:rsidR="00BF6C28" w:rsidRPr="005F3AA9" w:rsidRDefault="00BF6C28" w:rsidP="00BF6C28">
            <w:pPr>
              <w:rPr>
                <w:sz w:val="22"/>
                <w:szCs w:val="22"/>
              </w:rPr>
            </w:pPr>
            <w:r w:rsidRPr="005F3AA9">
              <w:rPr>
                <w:sz w:val="22"/>
                <w:szCs w:val="22"/>
              </w:rPr>
              <w:t>n.s.</w:t>
            </w:r>
          </w:p>
          <w:p w14:paraId="5C8629D7" w14:textId="212749BC" w:rsidR="00BF6C28" w:rsidRPr="005F3AA9" w:rsidRDefault="00BF6C28" w:rsidP="00BF6C28">
            <w:pPr>
              <w:rPr>
                <w:sz w:val="22"/>
                <w:szCs w:val="22"/>
              </w:rPr>
            </w:pPr>
            <w:r w:rsidRPr="005F3AA9">
              <w:rPr>
                <w:sz w:val="22"/>
                <w:szCs w:val="22"/>
              </w:rPr>
              <w:t>n.s.</w:t>
            </w:r>
          </w:p>
          <w:p w14:paraId="7829801C" w14:textId="0BFA192A" w:rsidR="00BF6C28" w:rsidRPr="005F3AA9" w:rsidRDefault="00BF6C28" w:rsidP="00BF6C28">
            <w:pPr>
              <w:rPr>
                <w:sz w:val="22"/>
                <w:szCs w:val="22"/>
              </w:rPr>
            </w:pPr>
            <w:r w:rsidRPr="005F3AA9">
              <w:rPr>
                <w:sz w:val="22"/>
                <w:szCs w:val="22"/>
              </w:rPr>
              <w:t>n.s.</w:t>
            </w:r>
          </w:p>
          <w:p w14:paraId="437A68CB" w14:textId="679C9D33" w:rsidR="00BF6C28" w:rsidRPr="005F3AA9" w:rsidRDefault="00BF6C28" w:rsidP="00BF6C28">
            <w:pPr>
              <w:rPr>
                <w:sz w:val="22"/>
                <w:szCs w:val="22"/>
              </w:rPr>
            </w:pPr>
            <w:r w:rsidRPr="005F3AA9">
              <w:rPr>
                <w:sz w:val="22"/>
                <w:szCs w:val="22"/>
              </w:rPr>
              <w:t>0.24*</w:t>
            </w:r>
          </w:p>
          <w:p w14:paraId="0073587D" w14:textId="73C9F9A8" w:rsidR="00BF6C28" w:rsidRPr="005F3AA9" w:rsidRDefault="00BF6C28" w:rsidP="00BF6C28">
            <w:pPr>
              <w:rPr>
                <w:sz w:val="22"/>
                <w:szCs w:val="22"/>
              </w:rPr>
            </w:pPr>
            <w:r w:rsidRPr="005F3AA9">
              <w:rPr>
                <w:sz w:val="22"/>
                <w:szCs w:val="22"/>
              </w:rPr>
              <w:t>n.s.</w:t>
            </w:r>
          </w:p>
          <w:p w14:paraId="2324A718" w14:textId="710E5DE7" w:rsidR="00BF6C28" w:rsidRPr="005F3AA9" w:rsidRDefault="00BF6C28" w:rsidP="00BF6C28">
            <w:pPr>
              <w:rPr>
                <w:sz w:val="22"/>
                <w:szCs w:val="22"/>
              </w:rPr>
            </w:pPr>
            <w:r w:rsidRPr="005F3AA9">
              <w:rPr>
                <w:sz w:val="22"/>
                <w:szCs w:val="22"/>
              </w:rPr>
              <w:t>n.s.</w:t>
            </w:r>
          </w:p>
        </w:tc>
        <w:tc>
          <w:tcPr>
            <w:tcW w:w="1655" w:type="dxa"/>
            <w:gridSpan w:val="2"/>
          </w:tcPr>
          <w:p w14:paraId="1502DC0D" w14:textId="77777777" w:rsidR="00BF6C28" w:rsidRPr="005F3AA9" w:rsidRDefault="00BF6C28" w:rsidP="00BF6C28">
            <w:pPr>
              <w:rPr>
                <w:sz w:val="22"/>
                <w:szCs w:val="22"/>
              </w:rPr>
            </w:pPr>
            <w:r w:rsidRPr="005F3AA9">
              <w:rPr>
                <w:sz w:val="22"/>
                <w:szCs w:val="22"/>
              </w:rPr>
              <w:t xml:space="preserve">Correlation analysis, </w:t>
            </w:r>
          </w:p>
          <w:p w14:paraId="502B0BCD" w14:textId="24D4AC4B" w:rsidR="00BF6C28" w:rsidRPr="005F3AA9" w:rsidRDefault="00BF6C28" w:rsidP="00BF6C28">
            <w:pPr>
              <w:rPr>
                <w:sz w:val="22"/>
                <w:szCs w:val="22"/>
              </w:rPr>
            </w:pPr>
            <w:r w:rsidRPr="005F3AA9">
              <w:rPr>
                <w:sz w:val="22"/>
                <w:szCs w:val="22"/>
              </w:rPr>
              <w:t>Correlation coefficient</w:t>
            </w:r>
          </w:p>
        </w:tc>
        <w:tc>
          <w:tcPr>
            <w:tcW w:w="1358" w:type="dxa"/>
          </w:tcPr>
          <w:p w14:paraId="1E708746" w14:textId="6EE7E492" w:rsidR="00BF6C28" w:rsidRPr="005F3AA9" w:rsidRDefault="00BF6C28" w:rsidP="00BF6C28">
            <w:pPr>
              <w:rPr>
                <w:sz w:val="22"/>
                <w:szCs w:val="22"/>
              </w:rPr>
            </w:pPr>
            <w:r w:rsidRPr="005F3AA9">
              <w:rPr>
                <w:sz w:val="22"/>
                <w:szCs w:val="22"/>
              </w:rPr>
              <w:t>Unknown</w:t>
            </w:r>
          </w:p>
        </w:tc>
        <w:tc>
          <w:tcPr>
            <w:tcW w:w="907" w:type="dxa"/>
          </w:tcPr>
          <w:p w14:paraId="5E024D10" w14:textId="0F9F980C" w:rsidR="00BF6C28" w:rsidRPr="005F3AA9" w:rsidRDefault="00BF6C28" w:rsidP="00BF6C28">
            <w:pPr>
              <w:rPr>
                <w:sz w:val="22"/>
                <w:szCs w:val="22"/>
              </w:rPr>
            </w:pPr>
            <w:r w:rsidRPr="005F3AA9">
              <w:rPr>
                <w:sz w:val="22"/>
                <w:szCs w:val="22"/>
              </w:rPr>
              <w:t>3</w:t>
            </w:r>
          </w:p>
        </w:tc>
      </w:tr>
      <w:tr w:rsidR="00BF6C28" w:rsidRPr="005F3AA9" w14:paraId="178FF631" w14:textId="77777777" w:rsidTr="00346ACE">
        <w:tc>
          <w:tcPr>
            <w:tcW w:w="1776" w:type="dxa"/>
          </w:tcPr>
          <w:p w14:paraId="3193899E" w14:textId="1CB40989" w:rsidR="00BF6C28" w:rsidRPr="005F3AA9" w:rsidRDefault="00BF6C28" w:rsidP="00BF6C28">
            <w:pPr>
              <w:rPr>
                <w:sz w:val="22"/>
                <w:szCs w:val="22"/>
              </w:rPr>
            </w:pPr>
            <w:r w:rsidRPr="005F3AA9">
              <w:rPr>
                <w:sz w:val="22"/>
                <w:szCs w:val="22"/>
              </w:rPr>
              <w:t>Hong et al. 2009, South Korea</w: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3]</w:t>
            </w:r>
            <w:r w:rsidRPr="005F3AA9">
              <w:rPr>
                <w:sz w:val="22"/>
                <w:szCs w:val="22"/>
              </w:rPr>
              <w:fldChar w:fldCharType="end"/>
            </w:r>
          </w:p>
        </w:tc>
        <w:tc>
          <w:tcPr>
            <w:tcW w:w="1811" w:type="dxa"/>
          </w:tcPr>
          <w:p w14:paraId="6547238E" w14:textId="6DF38E40" w:rsidR="00BF6C28" w:rsidRPr="005F3AA9" w:rsidRDefault="00BF6C28" w:rsidP="00BF6C28">
            <w:pPr>
              <w:rPr>
                <w:sz w:val="22"/>
                <w:szCs w:val="22"/>
              </w:rPr>
            </w:pPr>
            <w:r w:rsidRPr="005F3AA9">
              <w:rPr>
                <w:sz w:val="22"/>
                <w:szCs w:val="22"/>
              </w:rPr>
              <w:t>n: 246;</w:t>
            </w:r>
          </w:p>
          <w:p w14:paraId="752BDFD7" w14:textId="77777777" w:rsidR="00BF6C28" w:rsidRPr="005F3AA9" w:rsidRDefault="00BF6C28" w:rsidP="00BF6C28">
            <w:pPr>
              <w:rPr>
                <w:sz w:val="22"/>
                <w:szCs w:val="22"/>
              </w:rPr>
            </w:pPr>
            <w:r w:rsidRPr="005F3AA9">
              <w:rPr>
                <w:sz w:val="22"/>
                <w:szCs w:val="22"/>
              </w:rPr>
              <w:t>age: 12-13;</w:t>
            </w:r>
          </w:p>
          <w:p w14:paraId="04133E4E" w14:textId="49891942" w:rsidR="00BF6C28" w:rsidRPr="005F3AA9" w:rsidRDefault="00BF6C28" w:rsidP="00BF6C28">
            <w:pPr>
              <w:rPr>
                <w:sz w:val="22"/>
                <w:szCs w:val="22"/>
              </w:rPr>
            </w:pPr>
            <w:r w:rsidRPr="005F3AA9">
              <w:rPr>
                <w:sz w:val="22"/>
                <w:szCs w:val="22"/>
              </w:rPr>
              <w:t>female: 47.6%</w:t>
            </w:r>
          </w:p>
        </w:tc>
        <w:tc>
          <w:tcPr>
            <w:tcW w:w="1526" w:type="dxa"/>
          </w:tcPr>
          <w:p w14:paraId="7149E9E2" w14:textId="7397E6B4" w:rsidR="00BF6C28" w:rsidRPr="005F3AA9" w:rsidRDefault="00BF6C28" w:rsidP="00BF6C28">
            <w:pPr>
              <w:rPr>
                <w:sz w:val="22"/>
                <w:szCs w:val="22"/>
              </w:rPr>
            </w:pPr>
            <w:r w:rsidRPr="005F3AA9">
              <w:rPr>
                <w:sz w:val="22"/>
                <w:szCs w:val="22"/>
              </w:rPr>
              <w:t>Cross-sectional</w:t>
            </w:r>
          </w:p>
        </w:tc>
        <w:tc>
          <w:tcPr>
            <w:tcW w:w="989" w:type="dxa"/>
          </w:tcPr>
          <w:p w14:paraId="3B9E821B" w14:textId="257A81AD" w:rsidR="00BF6C28" w:rsidRPr="005F3AA9" w:rsidRDefault="00BF6C28" w:rsidP="00BF6C28">
            <w:pPr>
              <w:rPr>
                <w:sz w:val="22"/>
                <w:szCs w:val="22"/>
              </w:rPr>
            </w:pPr>
            <w:r w:rsidRPr="005F3AA9">
              <w:rPr>
                <w:sz w:val="22"/>
                <w:szCs w:val="22"/>
              </w:rPr>
              <w:t>Dietary record</w:t>
            </w:r>
          </w:p>
        </w:tc>
        <w:tc>
          <w:tcPr>
            <w:tcW w:w="1413" w:type="dxa"/>
          </w:tcPr>
          <w:p w14:paraId="131B4069" w14:textId="02F748A9" w:rsidR="00BF6C28" w:rsidRPr="005F3AA9" w:rsidRDefault="00BF6C28" w:rsidP="00BF6C28">
            <w:pPr>
              <w:rPr>
                <w:sz w:val="22"/>
                <w:szCs w:val="22"/>
              </w:rPr>
            </w:pPr>
            <w:r w:rsidRPr="005F3AA9">
              <w:rPr>
                <w:sz w:val="22"/>
                <w:szCs w:val="22"/>
              </w:rPr>
              <w:t>Unknown</w:t>
            </w:r>
          </w:p>
        </w:tc>
        <w:tc>
          <w:tcPr>
            <w:tcW w:w="1356" w:type="dxa"/>
          </w:tcPr>
          <w:p w14:paraId="4AF21B27" w14:textId="49C7DAA1" w:rsidR="00BF6C28" w:rsidRPr="005F3AA9" w:rsidRDefault="00BF6C28" w:rsidP="00BF6C28">
            <w:pPr>
              <w:rPr>
                <w:sz w:val="22"/>
                <w:szCs w:val="22"/>
              </w:rPr>
            </w:pPr>
            <w:r w:rsidRPr="005F3AA9">
              <w:rPr>
                <w:sz w:val="22"/>
                <w:szCs w:val="22"/>
              </w:rPr>
              <w:t>no</w:t>
            </w:r>
          </w:p>
        </w:tc>
        <w:tc>
          <w:tcPr>
            <w:tcW w:w="2303" w:type="dxa"/>
          </w:tcPr>
          <w:p w14:paraId="53D18DDB" w14:textId="77777777" w:rsidR="00BF6C28" w:rsidRPr="005F3AA9" w:rsidRDefault="00BF6C28" w:rsidP="00BF6C28">
            <w:pPr>
              <w:rPr>
                <w:sz w:val="22"/>
                <w:szCs w:val="22"/>
              </w:rPr>
            </w:pPr>
            <w:r w:rsidRPr="005F3AA9">
              <w:rPr>
                <w:sz w:val="22"/>
                <w:szCs w:val="22"/>
              </w:rPr>
              <w:t>Carbohydrates</w:t>
            </w:r>
          </w:p>
          <w:p w14:paraId="293BE18D" w14:textId="370A7EA9" w:rsidR="00BF6C28" w:rsidRPr="005F3AA9" w:rsidRDefault="00BF6C28" w:rsidP="00BF6C28">
            <w:pPr>
              <w:rPr>
                <w:sz w:val="22"/>
                <w:szCs w:val="22"/>
              </w:rPr>
            </w:pPr>
            <w:r w:rsidRPr="005F3AA9">
              <w:rPr>
                <w:sz w:val="22"/>
                <w:szCs w:val="22"/>
              </w:rPr>
              <w:t>Proteins</w:t>
            </w:r>
          </w:p>
          <w:p w14:paraId="5AAA0CFB" w14:textId="77777777" w:rsidR="00FC28B1" w:rsidRPr="005F3AA9" w:rsidRDefault="00FC28B1" w:rsidP="00FC28B1">
            <w:pPr>
              <w:rPr>
                <w:sz w:val="22"/>
                <w:szCs w:val="22"/>
              </w:rPr>
            </w:pPr>
            <w:r>
              <w:rPr>
                <w:sz w:val="22"/>
                <w:szCs w:val="22"/>
              </w:rPr>
              <w:t>Fat</w:t>
            </w:r>
          </w:p>
          <w:p w14:paraId="45087CBC" w14:textId="3EE7B8D1" w:rsidR="00BF6C28" w:rsidRPr="005F3AA9" w:rsidRDefault="00BF6C28" w:rsidP="00BF6C28">
            <w:pPr>
              <w:rPr>
                <w:sz w:val="22"/>
                <w:szCs w:val="22"/>
              </w:rPr>
            </w:pPr>
          </w:p>
        </w:tc>
        <w:tc>
          <w:tcPr>
            <w:tcW w:w="1393" w:type="dxa"/>
          </w:tcPr>
          <w:p w14:paraId="54B1EFFF" w14:textId="4BE4E2E9" w:rsidR="00BF6C28" w:rsidRPr="005F3AA9" w:rsidRDefault="00BF6C28" w:rsidP="00BF6C28">
            <w:pPr>
              <w:rPr>
                <w:sz w:val="22"/>
                <w:szCs w:val="22"/>
              </w:rPr>
            </w:pPr>
            <w:r w:rsidRPr="005F3AA9">
              <w:rPr>
                <w:sz w:val="22"/>
                <w:szCs w:val="22"/>
              </w:rPr>
              <w:t>n.s.</w:t>
            </w:r>
          </w:p>
          <w:p w14:paraId="4950E68C" w14:textId="44519380" w:rsidR="00BF6C28" w:rsidRPr="005F3AA9" w:rsidRDefault="00BF6C28" w:rsidP="00BF6C28">
            <w:pPr>
              <w:rPr>
                <w:sz w:val="22"/>
                <w:szCs w:val="22"/>
              </w:rPr>
            </w:pPr>
            <w:r w:rsidRPr="005F3AA9">
              <w:rPr>
                <w:sz w:val="22"/>
                <w:szCs w:val="22"/>
              </w:rPr>
              <w:t>n.s.</w:t>
            </w:r>
          </w:p>
          <w:p w14:paraId="71A622C4" w14:textId="41BC8B90" w:rsidR="00BF6C28" w:rsidRPr="005F3AA9" w:rsidRDefault="00BF6C28" w:rsidP="00BF6C28">
            <w:pPr>
              <w:rPr>
                <w:sz w:val="22"/>
                <w:szCs w:val="22"/>
              </w:rPr>
            </w:pPr>
            <w:r w:rsidRPr="005F3AA9">
              <w:rPr>
                <w:sz w:val="22"/>
                <w:szCs w:val="22"/>
              </w:rPr>
              <w:t>n.s.</w:t>
            </w:r>
          </w:p>
        </w:tc>
        <w:tc>
          <w:tcPr>
            <w:tcW w:w="1655" w:type="dxa"/>
            <w:gridSpan w:val="2"/>
          </w:tcPr>
          <w:p w14:paraId="0D90BDAE" w14:textId="57F8AAD3" w:rsidR="00BF6C28" w:rsidRPr="005F3AA9" w:rsidRDefault="00BF6C28" w:rsidP="00BF6C28">
            <w:pPr>
              <w:rPr>
                <w:sz w:val="22"/>
                <w:szCs w:val="22"/>
              </w:rPr>
            </w:pPr>
            <w:r w:rsidRPr="005F3AA9">
              <w:rPr>
                <w:sz w:val="22"/>
                <w:szCs w:val="22"/>
              </w:rPr>
              <w:t>Partial correlation analysis, Partial correlation coefficient</w:t>
            </w:r>
          </w:p>
        </w:tc>
        <w:tc>
          <w:tcPr>
            <w:tcW w:w="1358" w:type="dxa"/>
          </w:tcPr>
          <w:p w14:paraId="04C97516" w14:textId="63AB21AE" w:rsidR="00BF6C28" w:rsidRPr="005F3AA9" w:rsidRDefault="00BF6C28" w:rsidP="00BF6C28">
            <w:pPr>
              <w:rPr>
                <w:sz w:val="22"/>
                <w:szCs w:val="22"/>
              </w:rPr>
            </w:pPr>
            <w:r w:rsidRPr="005F3AA9">
              <w:rPr>
                <w:sz w:val="22"/>
                <w:szCs w:val="22"/>
              </w:rPr>
              <w:t>Unknown</w:t>
            </w:r>
          </w:p>
        </w:tc>
        <w:tc>
          <w:tcPr>
            <w:tcW w:w="907" w:type="dxa"/>
          </w:tcPr>
          <w:p w14:paraId="3F9D7B4C" w14:textId="79BE4A4C" w:rsidR="00BF6C28" w:rsidRPr="005F3AA9" w:rsidRDefault="00BF6C28" w:rsidP="00BF6C28">
            <w:pPr>
              <w:rPr>
                <w:sz w:val="22"/>
                <w:szCs w:val="22"/>
              </w:rPr>
            </w:pPr>
            <w:r w:rsidRPr="005F3AA9">
              <w:rPr>
                <w:sz w:val="22"/>
                <w:szCs w:val="22"/>
              </w:rPr>
              <w:t>2</w:t>
            </w:r>
          </w:p>
        </w:tc>
      </w:tr>
      <w:tr w:rsidR="00BF6C28" w:rsidRPr="005F3AA9" w14:paraId="46DF51BE" w14:textId="77777777" w:rsidTr="00346ACE">
        <w:tc>
          <w:tcPr>
            <w:tcW w:w="1776" w:type="dxa"/>
          </w:tcPr>
          <w:p w14:paraId="49A3CB42" w14:textId="0FD6A378" w:rsidR="00BF6C28" w:rsidRPr="005F3AA9" w:rsidRDefault="00BF6C28" w:rsidP="00BF6C28">
            <w:pPr>
              <w:rPr>
                <w:b/>
                <w:sz w:val="22"/>
                <w:szCs w:val="22"/>
              </w:rPr>
            </w:pPr>
            <w:r w:rsidRPr="005F3AA9">
              <w:rPr>
                <w:sz w:val="22"/>
                <w:szCs w:val="22"/>
              </w:rPr>
              <w:t>Hur et al. 2012, USA</w: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4]</w:t>
            </w:r>
            <w:r w:rsidRPr="005F3AA9">
              <w:rPr>
                <w:sz w:val="22"/>
                <w:szCs w:val="22"/>
              </w:rPr>
              <w:fldChar w:fldCharType="end"/>
            </w:r>
          </w:p>
        </w:tc>
        <w:tc>
          <w:tcPr>
            <w:tcW w:w="1811" w:type="dxa"/>
          </w:tcPr>
          <w:p w14:paraId="61B282DF" w14:textId="2B9AE7F2" w:rsidR="00BF6C28" w:rsidRPr="005F3AA9" w:rsidRDefault="00BF6C28" w:rsidP="00BF6C28">
            <w:pPr>
              <w:rPr>
                <w:sz w:val="22"/>
                <w:szCs w:val="22"/>
              </w:rPr>
            </w:pPr>
            <w:r w:rsidRPr="005F3AA9">
              <w:rPr>
                <w:sz w:val="22"/>
                <w:szCs w:val="22"/>
              </w:rPr>
              <w:t>n: 4928;</w:t>
            </w:r>
          </w:p>
          <w:p w14:paraId="18537CC1" w14:textId="5FA0118D" w:rsidR="00BF6C28" w:rsidRPr="005F3AA9" w:rsidRDefault="00BF6C28" w:rsidP="00BF6C28">
            <w:pPr>
              <w:rPr>
                <w:sz w:val="22"/>
                <w:szCs w:val="22"/>
              </w:rPr>
            </w:pPr>
            <w:r w:rsidRPr="005F3AA9">
              <w:rPr>
                <w:sz w:val="22"/>
                <w:szCs w:val="22"/>
              </w:rPr>
              <w:t>age: 12-19;</w:t>
            </w:r>
          </w:p>
          <w:p w14:paraId="2BB97FD0" w14:textId="38880524" w:rsidR="00BF6C28" w:rsidRPr="005F3AA9" w:rsidRDefault="00BF6C28" w:rsidP="00BF6C28">
            <w:pPr>
              <w:rPr>
                <w:sz w:val="22"/>
                <w:szCs w:val="22"/>
              </w:rPr>
            </w:pPr>
            <w:r w:rsidRPr="005F3AA9">
              <w:rPr>
                <w:sz w:val="22"/>
                <w:szCs w:val="22"/>
              </w:rPr>
              <w:t>female:49.4%</w:t>
            </w:r>
          </w:p>
        </w:tc>
        <w:tc>
          <w:tcPr>
            <w:tcW w:w="1526" w:type="dxa"/>
          </w:tcPr>
          <w:p w14:paraId="06692A6E" w14:textId="6AFC8319" w:rsidR="00BF6C28" w:rsidRPr="005F3AA9" w:rsidRDefault="00BF6C28" w:rsidP="00BF6C28">
            <w:pPr>
              <w:rPr>
                <w:sz w:val="22"/>
                <w:szCs w:val="22"/>
              </w:rPr>
            </w:pPr>
            <w:r w:rsidRPr="005F3AA9">
              <w:rPr>
                <w:sz w:val="22"/>
                <w:szCs w:val="22"/>
              </w:rPr>
              <w:t>Cross-sectional</w:t>
            </w:r>
          </w:p>
        </w:tc>
        <w:tc>
          <w:tcPr>
            <w:tcW w:w="989" w:type="dxa"/>
          </w:tcPr>
          <w:p w14:paraId="0B8D659A" w14:textId="743E402D" w:rsidR="00BF6C28" w:rsidRPr="005F3AA9" w:rsidRDefault="00BF6C28" w:rsidP="00BF6C28">
            <w:pPr>
              <w:rPr>
                <w:sz w:val="22"/>
                <w:szCs w:val="22"/>
              </w:rPr>
            </w:pPr>
            <w:r w:rsidRPr="005F3AA9">
              <w:rPr>
                <w:sz w:val="22"/>
                <w:szCs w:val="22"/>
              </w:rPr>
              <w:t>24h recall</w:t>
            </w:r>
          </w:p>
        </w:tc>
        <w:tc>
          <w:tcPr>
            <w:tcW w:w="1413" w:type="dxa"/>
          </w:tcPr>
          <w:p w14:paraId="0E473987" w14:textId="435D2E6C" w:rsidR="00BF6C28" w:rsidRPr="005F3AA9" w:rsidRDefault="00BF6C28" w:rsidP="00BF6C28">
            <w:pPr>
              <w:rPr>
                <w:sz w:val="22"/>
                <w:szCs w:val="22"/>
              </w:rPr>
            </w:pPr>
            <w:r w:rsidRPr="005F3AA9">
              <w:rPr>
                <w:sz w:val="22"/>
                <w:szCs w:val="22"/>
              </w:rPr>
              <w:t>Unknown</w:t>
            </w:r>
          </w:p>
        </w:tc>
        <w:tc>
          <w:tcPr>
            <w:tcW w:w="1356" w:type="dxa"/>
          </w:tcPr>
          <w:p w14:paraId="13310658" w14:textId="1782C188" w:rsidR="00BF6C28" w:rsidRPr="005F3AA9" w:rsidRDefault="00BF6C28" w:rsidP="00BF6C28">
            <w:pPr>
              <w:rPr>
                <w:sz w:val="22"/>
                <w:szCs w:val="22"/>
              </w:rPr>
            </w:pPr>
            <w:r w:rsidRPr="005F3AA9">
              <w:rPr>
                <w:sz w:val="22"/>
                <w:szCs w:val="22"/>
              </w:rPr>
              <w:t>Boys</w:t>
            </w:r>
          </w:p>
          <w:p w14:paraId="4A7F7BCB" w14:textId="5ACD2B85" w:rsidR="00BF6C28" w:rsidRPr="005F3AA9" w:rsidRDefault="00BF6C28" w:rsidP="00BF6C28">
            <w:pPr>
              <w:rPr>
                <w:sz w:val="22"/>
                <w:szCs w:val="22"/>
              </w:rPr>
            </w:pPr>
            <w:r w:rsidRPr="005F3AA9">
              <w:rPr>
                <w:sz w:val="22"/>
                <w:szCs w:val="22"/>
              </w:rPr>
              <w:t>Girls</w:t>
            </w:r>
          </w:p>
        </w:tc>
        <w:tc>
          <w:tcPr>
            <w:tcW w:w="2303" w:type="dxa"/>
          </w:tcPr>
          <w:p w14:paraId="0C0B6716" w14:textId="77777777" w:rsidR="00BF6C28" w:rsidRPr="005F3AA9" w:rsidRDefault="00BF6C28" w:rsidP="00BF6C28">
            <w:pPr>
              <w:rPr>
                <w:sz w:val="22"/>
                <w:szCs w:val="22"/>
              </w:rPr>
            </w:pPr>
            <w:r w:rsidRPr="005F3AA9">
              <w:rPr>
                <w:sz w:val="22"/>
                <w:szCs w:val="22"/>
              </w:rPr>
              <w:t>Whole grains</w:t>
            </w:r>
          </w:p>
          <w:p w14:paraId="17BCF317" w14:textId="2C7E5B55" w:rsidR="00BF6C28" w:rsidRPr="005F3AA9" w:rsidRDefault="00BF6C28" w:rsidP="00BF6C28">
            <w:pPr>
              <w:rPr>
                <w:sz w:val="22"/>
                <w:szCs w:val="22"/>
              </w:rPr>
            </w:pPr>
            <w:r w:rsidRPr="005F3AA9">
              <w:rPr>
                <w:sz w:val="22"/>
                <w:szCs w:val="22"/>
              </w:rPr>
              <w:t>Whole grains</w:t>
            </w:r>
          </w:p>
        </w:tc>
        <w:tc>
          <w:tcPr>
            <w:tcW w:w="1393" w:type="dxa"/>
          </w:tcPr>
          <w:p w14:paraId="4466A721" w14:textId="771FE1DD"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46C672C0" w14:textId="40430125"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462D0ED5" w14:textId="3E83C6FC" w:rsidR="00BF6C28" w:rsidRPr="005F3AA9" w:rsidRDefault="00BF6C28" w:rsidP="00BF6C28">
            <w:pPr>
              <w:rPr>
                <w:sz w:val="22"/>
                <w:szCs w:val="22"/>
              </w:rPr>
            </w:pPr>
            <w:r w:rsidRPr="005F3AA9">
              <w:rPr>
                <w:sz w:val="22"/>
                <w:szCs w:val="22"/>
              </w:rPr>
              <w:t>Multiple linear regression, Adjusted mean values</w:t>
            </w:r>
          </w:p>
        </w:tc>
        <w:tc>
          <w:tcPr>
            <w:tcW w:w="1358" w:type="dxa"/>
          </w:tcPr>
          <w:p w14:paraId="499EEE79" w14:textId="68CAC55D" w:rsidR="00BF6C28" w:rsidRPr="005F3AA9" w:rsidRDefault="00BF6C28" w:rsidP="00BF6C28">
            <w:pPr>
              <w:rPr>
                <w:sz w:val="22"/>
                <w:szCs w:val="22"/>
              </w:rPr>
            </w:pPr>
            <w:r w:rsidRPr="005F3AA9">
              <w:rPr>
                <w:sz w:val="22"/>
                <w:szCs w:val="22"/>
              </w:rPr>
              <w:t>No</w:t>
            </w:r>
          </w:p>
        </w:tc>
        <w:tc>
          <w:tcPr>
            <w:tcW w:w="907" w:type="dxa"/>
          </w:tcPr>
          <w:p w14:paraId="712F83C7" w14:textId="60759221" w:rsidR="00BF6C28" w:rsidRPr="005F3AA9" w:rsidRDefault="00BF6C28" w:rsidP="00BF6C28">
            <w:pPr>
              <w:rPr>
                <w:sz w:val="22"/>
                <w:szCs w:val="22"/>
              </w:rPr>
            </w:pPr>
            <w:r w:rsidRPr="005F3AA9">
              <w:rPr>
                <w:sz w:val="22"/>
                <w:szCs w:val="22"/>
              </w:rPr>
              <w:t>8</w:t>
            </w:r>
          </w:p>
        </w:tc>
      </w:tr>
      <w:tr w:rsidR="00BF6C28" w:rsidRPr="005F3AA9" w14:paraId="6E5F5DC1" w14:textId="77777777" w:rsidTr="00346ACE">
        <w:tc>
          <w:tcPr>
            <w:tcW w:w="1776" w:type="dxa"/>
          </w:tcPr>
          <w:p w14:paraId="76E11599" w14:textId="048DC36A" w:rsidR="00BF6C28" w:rsidRPr="005F3AA9" w:rsidRDefault="00BF6C28" w:rsidP="00BF6C28">
            <w:pPr>
              <w:rPr>
                <w:b/>
                <w:sz w:val="22"/>
                <w:szCs w:val="22"/>
              </w:rPr>
            </w:pPr>
            <w:r w:rsidRPr="005F3AA9">
              <w:rPr>
                <w:sz w:val="22"/>
                <w:szCs w:val="22"/>
              </w:rPr>
              <w:t>Kell et al. 2014, USA</w:t>
            </w:r>
            <w:r w:rsidRPr="005F3AA9">
              <w:rPr>
                <w:sz w:val="22"/>
                <w:szCs w:val="22"/>
              </w:rPr>
              <w:fldChar w:fldCharType="begin"/>
            </w:r>
            <w:r w:rsidRPr="005F3AA9">
              <w:rPr>
                <w:sz w:val="22"/>
                <w:szCs w:val="22"/>
              </w:rPr>
              <w:instrText xml:space="preserve"> ADDIN EN.CITE &lt;EndNote&gt;&lt;Cite&gt;&lt;Author&gt;Kell&lt;/Author&gt;&lt;Year&gt;2014&lt;/Year&gt;&lt;RecNum&gt;195&lt;/RecNum&gt;&lt;DisplayText&gt;[15]&lt;/DisplayText&gt;&lt;record&gt;&lt;rec-number&gt;195&lt;/rec-number&gt;&lt;foreign-keys&gt;&lt;key app="EN" db-id="t2dxed09qrzwf4eetwqvrwt10fd0axp5ze9z" timestamp="1464598756"&gt;195&lt;/key&gt;&lt;/foreign-keys&gt;&lt;ref-type name="Journal Article"&gt;17&lt;/ref-type&gt;&lt;contributors&gt;&lt;authors&gt;&lt;author&gt;Kell, K. P.&lt;/author&gt;&lt;author&gt;Cardel, M. I.&lt;/author&gt;&lt;author&gt;Bohan Brown, M. M.&lt;/author&gt;&lt;author&gt;Fernandez, J. R.&lt;/author&gt;&lt;/authors&gt;&lt;/contributors&gt;&lt;auth-address&gt;From the Department of Nutrition Sciences, School of Health Professions, and the Nutrition Obesity Research Center (KPK, MMBB, and JRF), University of Alabama at Birmingham, Birmingham, AL, and the Department of Pediatrics/Section of Nutrition, School of Medicine, University of Colorado Denver, Aurora, CO (MIC).&lt;/auth-address&gt;&lt;titles&gt;&lt;title&gt;Added sugars in the diet are positively associated with diastolic blood pressure and triglycerides in children&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46-52&lt;/pages&gt;&lt;volume&gt;100&lt;/volume&gt;&lt;number&gt;1&lt;/number&gt;&lt;edition&gt;2014/04/11&lt;/edition&gt;&lt;dates&gt;&lt;year&gt;2014&lt;/year&gt;&lt;pub-dates&gt;&lt;date&gt;Apr 9&lt;/date&gt;&lt;/pub-dates&gt;&lt;/dates&gt;&lt;isbn&gt;1938-3207 (Electronic)&amp;#xD;0002-9165 (Linking)&lt;/isbn&gt;&lt;accession-num&gt;24717340&lt;/accession-num&gt;&lt;urls&gt;&lt;related-urls&gt;&lt;url&gt;http://ajcn.nutrition.org/content/100/1/46&lt;/url&gt;&lt;url&gt;http://ajcn.nutrition.org/content/100/1/46.long&lt;/url&gt;&lt;/related-urls&gt;&lt;/urls&gt;&lt;custom2&gt;PMC4144113&lt;/custom2&gt;&lt;electronic-resource-num&gt;10.3945/ajcn.113.076505&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15]</w:t>
            </w:r>
            <w:r w:rsidRPr="005F3AA9">
              <w:rPr>
                <w:sz w:val="22"/>
                <w:szCs w:val="22"/>
              </w:rPr>
              <w:fldChar w:fldCharType="end"/>
            </w:r>
          </w:p>
        </w:tc>
        <w:tc>
          <w:tcPr>
            <w:tcW w:w="1811" w:type="dxa"/>
          </w:tcPr>
          <w:p w14:paraId="6BF58A8D" w14:textId="5539FAF0" w:rsidR="00BF6C28" w:rsidRPr="005F3AA9" w:rsidRDefault="00BF6C28" w:rsidP="00BF6C28">
            <w:pPr>
              <w:rPr>
                <w:sz w:val="22"/>
                <w:szCs w:val="22"/>
              </w:rPr>
            </w:pPr>
            <w:r w:rsidRPr="005F3AA9">
              <w:rPr>
                <w:sz w:val="22"/>
                <w:szCs w:val="22"/>
              </w:rPr>
              <w:t>n: 320;</w:t>
            </w:r>
          </w:p>
          <w:p w14:paraId="45D142C0" w14:textId="77777777" w:rsidR="00BF6C28" w:rsidRPr="005F3AA9" w:rsidRDefault="00BF6C28" w:rsidP="00BF6C28">
            <w:pPr>
              <w:rPr>
                <w:sz w:val="22"/>
                <w:szCs w:val="22"/>
              </w:rPr>
            </w:pPr>
            <w:r w:rsidRPr="005F3AA9">
              <w:rPr>
                <w:sz w:val="22"/>
                <w:szCs w:val="22"/>
              </w:rPr>
              <w:t>age: 7-12;</w:t>
            </w:r>
          </w:p>
          <w:p w14:paraId="340694C8" w14:textId="63F86A6A" w:rsidR="00BF6C28" w:rsidRPr="005F3AA9" w:rsidRDefault="00BF6C28" w:rsidP="00BF6C28">
            <w:pPr>
              <w:rPr>
                <w:sz w:val="22"/>
                <w:szCs w:val="22"/>
              </w:rPr>
            </w:pPr>
            <w:r w:rsidRPr="005F3AA9">
              <w:rPr>
                <w:sz w:val="22"/>
                <w:szCs w:val="22"/>
              </w:rPr>
              <w:t>female: 46.9%</w:t>
            </w:r>
          </w:p>
        </w:tc>
        <w:tc>
          <w:tcPr>
            <w:tcW w:w="1526" w:type="dxa"/>
          </w:tcPr>
          <w:p w14:paraId="7B867C6B" w14:textId="34C8FD2F" w:rsidR="00BF6C28" w:rsidRPr="005F3AA9" w:rsidRDefault="00BF6C28" w:rsidP="00BF6C28">
            <w:pPr>
              <w:rPr>
                <w:sz w:val="22"/>
                <w:szCs w:val="22"/>
              </w:rPr>
            </w:pPr>
            <w:r w:rsidRPr="005F3AA9">
              <w:rPr>
                <w:sz w:val="22"/>
                <w:szCs w:val="22"/>
              </w:rPr>
              <w:t>Cross-sectional</w:t>
            </w:r>
          </w:p>
        </w:tc>
        <w:tc>
          <w:tcPr>
            <w:tcW w:w="989" w:type="dxa"/>
          </w:tcPr>
          <w:p w14:paraId="716004D0" w14:textId="1DA5B6B0" w:rsidR="00BF6C28" w:rsidRPr="005F3AA9" w:rsidRDefault="00BF6C28" w:rsidP="00BF6C28">
            <w:pPr>
              <w:rPr>
                <w:sz w:val="22"/>
                <w:szCs w:val="22"/>
              </w:rPr>
            </w:pPr>
            <w:r w:rsidRPr="005F3AA9">
              <w:rPr>
                <w:sz w:val="22"/>
                <w:szCs w:val="22"/>
              </w:rPr>
              <w:t>24h recall</w:t>
            </w:r>
          </w:p>
        </w:tc>
        <w:tc>
          <w:tcPr>
            <w:tcW w:w="1413" w:type="dxa"/>
          </w:tcPr>
          <w:p w14:paraId="4DF42D4B" w14:textId="1954A6E7" w:rsidR="00BF6C28" w:rsidRPr="005F3AA9" w:rsidRDefault="00BF6C28" w:rsidP="00BF6C28">
            <w:pPr>
              <w:tabs>
                <w:tab w:val="left" w:pos="773"/>
              </w:tabs>
              <w:rPr>
                <w:sz w:val="22"/>
                <w:szCs w:val="22"/>
              </w:rPr>
            </w:pPr>
            <w:r w:rsidRPr="005F3AA9">
              <w:rPr>
                <w:sz w:val="22"/>
                <w:szCs w:val="22"/>
              </w:rPr>
              <w:t>Unknown</w:t>
            </w:r>
          </w:p>
        </w:tc>
        <w:tc>
          <w:tcPr>
            <w:tcW w:w="1356" w:type="dxa"/>
          </w:tcPr>
          <w:p w14:paraId="0BA587CB" w14:textId="5D76AF95" w:rsidR="00BF6C28" w:rsidRPr="005F3AA9" w:rsidRDefault="00BF6C28" w:rsidP="00BF6C28">
            <w:pPr>
              <w:rPr>
                <w:sz w:val="22"/>
                <w:szCs w:val="22"/>
              </w:rPr>
            </w:pPr>
            <w:r w:rsidRPr="005F3AA9">
              <w:rPr>
                <w:sz w:val="22"/>
                <w:szCs w:val="22"/>
              </w:rPr>
              <w:t>no</w:t>
            </w:r>
          </w:p>
        </w:tc>
        <w:tc>
          <w:tcPr>
            <w:tcW w:w="2303" w:type="dxa"/>
          </w:tcPr>
          <w:p w14:paraId="305AC17F" w14:textId="77777777" w:rsidR="00BF6C28" w:rsidRPr="005F3AA9" w:rsidRDefault="00BF6C28" w:rsidP="00BF6C28">
            <w:pPr>
              <w:rPr>
                <w:sz w:val="22"/>
                <w:szCs w:val="22"/>
              </w:rPr>
            </w:pPr>
            <w:r w:rsidRPr="005F3AA9">
              <w:rPr>
                <w:sz w:val="22"/>
                <w:szCs w:val="22"/>
              </w:rPr>
              <w:t>Added sugars</w:t>
            </w:r>
          </w:p>
          <w:p w14:paraId="68571D55" w14:textId="24BDF264" w:rsidR="00BF6C28" w:rsidRPr="005F3AA9" w:rsidRDefault="00BF6C28" w:rsidP="00BF6C28">
            <w:pPr>
              <w:rPr>
                <w:sz w:val="22"/>
                <w:szCs w:val="22"/>
              </w:rPr>
            </w:pPr>
            <w:r w:rsidRPr="005F3AA9">
              <w:rPr>
                <w:sz w:val="22"/>
                <w:szCs w:val="22"/>
              </w:rPr>
              <w:t>Dietary fat</w:t>
            </w:r>
          </w:p>
        </w:tc>
        <w:tc>
          <w:tcPr>
            <w:tcW w:w="1393" w:type="dxa"/>
          </w:tcPr>
          <w:p w14:paraId="2608A439" w14:textId="228EA822" w:rsidR="00BF6C28" w:rsidRPr="005F3AA9" w:rsidRDefault="00BF6C28" w:rsidP="00BF6C28">
            <w:pPr>
              <w:rPr>
                <w:sz w:val="22"/>
                <w:szCs w:val="22"/>
              </w:rPr>
            </w:pPr>
            <w:r w:rsidRPr="005F3AA9">
              <w:rPr>
                <w:sz w:val="22"/>
                <w:szCs w:val="22"/>
              </w:rPr>
              <w:t>n.s.</w:t>
            </w:r>
          </w:p>
          <w:p w14:paraId="710D349F" w14:textId="631F630B" w:rsidR="00BF6C28" w:rsidRPr="005F3AA9" w:rsidRDefault="00BF6C28" w:rsidP="00BF6C28">
            <w:pPr>
              <w:rPr>
                <w:sz w:val="22"/>
                <w:szCs w:val="22"/>
              </w:rPr>
            </w:pPr>
            <w:r w:rsidRPr="005F3AA9">
              <w:rPr>
                <w:sz w:val="22"/>
                <w:szCs w:val="22"/>
              </w:rPr>
              <w:t>n.s.</w:t>
            </w:r>
          </w:p>
        </w:tc>
        <w:tc>
          <w:tcPr>
            <w:tcW w:w="1655" w:type="dxa"/>
            <w:gridSpan w:val="2"/>
          </w:tcPr>
          <w:p w14:paraId="2AA13DB8" w14:textId="77777777" w:rsidR="00BF6C28" w:rsidRPr="005F3AA9" w:rsidRDefault="00BF6C28" w:rsidP="00BF6C28">
            <w:pPr>
              <w:rPr>
                <w:sz w:val="22"/>
                <w:szCs w:val="22"/>
              </w:rPr>
            </w:pPr>
            <w:r w:rsidRPr="005F3AA9">
              <w:rPr>
                <w:sz w:val="22"/>
                <w:szCs w:val="22"/>
              </w:rPr>
              <w:t>Linear regression,</w:t>
            </w:r>
          </w:p>
          <w:p w14:paraId="22A8A370" w14:textId="06C97E89"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3A92B3EA" w14:textId="5F93A5C3" w:rsidR="00BF6C28" w:rsidRPr="005F3AA9" w:rsidRDefault="00BF6C28" w:rsidP="00BF6C28">
            <w:pPr>
              <w:rPr>
                <w:sz w:val="22"/>
                <w:szCs w:val="22"/>
              </w:rPr>
            </w:pPr>
            <w:r w:rsidRPr="005F3AA9">
              <w:rPr>
                <w:sz w:val="22"/>
                <w:szCs w:val="22"/>
              </w:rPr>
              <w:t>Unknown</w:t>
            </w:r>
          </w:p>
        </w:tc>
        <w:tc>
          <w:tcPr>
            <w:tcW w:w="907" w:type="dxa"/>
          </w:tcPr>
          <w:p w14:paraId="290CE2A3" w14:textId="03BAB8D0" w:rsidR="00BF6C28" w:rsidRPr="005F3AA9" w:rsidRDefault="00BF6C28" w:rsidP="00BF6C28">
            <w:pPr>
              <w:rPr>
                <w:sz w:val="22"/>
                <w:szCs w:val="22"/>
              </w:rPr>
            </w:pPr>
            <w:r w:rsidRPr="005F3AA9">
              <w:rPr>
                <w:sz w:val="22"/>
                <w:szCs w:val="22"/>
              </w:rPr>
              <w:t>4</w:t>
            </w:r>
          </w:p>
        </w:tc>
      </w:tr>
      <w:tr w:rsidR="00BF6C28" w:rsidRPr="005F3AA9" w14:paraId="31276D52" w14:textId="77777777" w:rsidTr="00346ACE">
        <w:tc>
          <w:tcPr>
            <w:tcW w:w="1776" w:type="dxa"/>
          </w:tcPr>
          <w:p w14:paraId="2CCD02EA" w14:textId="6D8D1EFB" w:rsidR="00BF6C28" w:rsidRPr="005F3AA9" w:rsidRDefault="00BF6C28" w:rsidP="00BF6C28">
            <w:pPr>
              <w:rPr>
                <w:sz w:val="22"/>
                <w:szCs w:val="22"/>
              </w:rPr>
            </w:pPr>
            <w:r w:rsidRPr="005F3AA9">
              <w:rPr>
                <w:sz w:val="22"/>
                <w:szCs w:val="22"/>
              </w:rPr>
              <w:t>Kosova et al. 2013, USA</w:t>
            </w:r>
            <w:r w:rsidRPr="005F3AA9">
              <w:rPr>
                <w:sz w:val="22"/>
                <w:szCs w:val="22"/>
              </w:rPr>
              <w:fldChar w:fldCharType="begin">
                <w:fldData xml:space="preserve">PEVuZE5vdGU+PENpdGU+PEF1dGhvcj5Lb3NvdmE8L0F1dGhvcj48WWVhcj4yMDEzPC9ZZWFyPjxS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yMTktMjc8L3BhZ2VzPjx2b2x1bWU+MTEzPC92b2x1bWU+PG51bWJlcj4yPC9udW1iZXI+PGVk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Lb3NvdmE8L0F1dGhvcj48WWVhcj4yMDEzPC9ZZWFyPjxS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yMTktMjc8L3BhZ2VzPjx2b2x1bWU+MTEzPC92b2x1bWU+PG51bWJlcj4yPC9udW1iZXI+PGVk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6]</w:t>
            </w:r>
            <w:r w:rsidRPr="005F3AA9">
              <w:rPr>
                <w:sz w:val="22"/>
                <w:szCs w:val="22"/>
              </w:rPr>
              <w:fldChar w:fldCharType="end"/>
            </w:r>
          </w:p>
        </w:tc>
        <w:tc>
          <w:tcPr>
            <w:tcW w:w="1811" w:type="dxa"/>
          </w:tcPr>
          <w:p w14:paraId="2EAF3F64" w14:textId="77777777" w:rsidR="00BF6C28" w:rsidRPr="005F3AA9" w:rsidRDefault="00BF6C28" w:rsidP="00BF6C28">
            <w:pPr>
              <w:rPr>
                <w:sz w:val="22"/>
                <w:szCs w:val="22"/>
              </w:rPr>
            </w:pPr>
            <w:r w:rsidRPr="005F3AA9">
              <w:rPr>
                <w:sz w:val="22"/>
                <w:szCs w:val="22"/>
              </w:rPr>
              <w:t>n: 4880;</w:t>
            </w:r>
          </w:p>
          <w:p w14:paraId="141FA131" w14:textId="1ACE47AF" w:rsidR="00BF6C28" w:rsidRPr="005F3AA9" w:rsidRDefault="00BF6C28" w:rsidP="00BF6C28">
            <w:pPr>
              <w:rPr>
                <w:sz w:val="22"/>
                <w:szCs w:val="22"/>
              </w:rPr>
            </w:pPr>
            <w:r w:rsidRPr="005F3AA9">
              <w:rPr>
                <w:sz w:val="22"/>
                <w:szCs w:val="22"/>
              </w:rPr>
              <w:t>age: 3-11;</w:t>
            </w:r>
          </w:p>
          <w:p w14:paraId="4FF59E07" w14:textId="1C77A1AE" w:rsidR="00BF6C28" w:rsidRPr="005F3AA9" w:rsidRDefault="00BF6C28" w:rsidP="00BF6C28">
            <w:pPr>
              <w:rPr>
                <w:sz w:val="22"/>
                <w:szCs w:val="22"/>
              </w:rPr>
            </w:pPr>
            <w:r w:rsidRPr="005F3AA9">
              <w:rPr>
                <w:sz w:val="22"/>
                <w:szCs w:val="22"/>
              </w:rPr>
              <w:t>female: 49.3%</w:t>
            </w:r>
          </w:p>
        </w:tc>
        <w:tc>
          <w:tcPr>
            <w:tcW w:w="1526" w:type="dxa"/>
          </w:tcPr>
          <w:p w14:paraId="1CBC5646" w14:textId="348251A0" w:rsidR="00BF6C28" w:rsidRPr="005F3AA9" w:rsidRDefault="00BF6C28" w:rsidP="00BF6C28">
            <w:pPr>
              <w:rPr>
                <w:sz w:val="22"/>
                <w:szCs w:val="22"/>
              </w:rPr>
            </w:pPr>
            <w:r w:rsidRPr="005F3AA9">
              <w:rPr>
                <w:sz w:val="22"/>
                <w:szCs w:val="22"/>
              </w:rPr>
              <w:t>Cross-sectional</w:t>
            </w:r>
          </w:p>
        </w:tc>
        <w:tc>
          <w:tcPr>
            <w:tcW w:w="989" w:type="dxa"/>
          </w:tcPr>
          <w:p w14:paraId="00468C35" w14:textId="0682308F" w:rsidR="00BF6C28" w:rsidRPr="005F3AA9" w:rsidRDefault="00BF6C28" w:rsidP="00BF6C28">
            <w:pPr>
              <w:rPr>
                <w:sz w:val="22"/>
                <w:szCs w:val="22"/>
              </w:rPr>
            </w:pPr>
            <w:r w:rsidRPr="005F3AA9">
              <w:rPr>
                <w:sz w:val="22"/>
                <w:szCs w:val="22"/>
              </w:rPr>
              <w:t>24h recall</w:t>
            </w:r>
          </w:p>
        </w:tc>
        <w:tc>
          <w:tcPr>
            <w:tcW w:w="1413" w:type="dxa"/>
          </w:tcPr>
          <w:p w14:paraId="2D7D7963" w14:textId="4B8D91B9" w:rsidR="00BF6C28" w:rsidRPr="005F3AA9" w:rsidRDefault="00BF6C28" w:rsidP="00BF6C28">
            <w:pPr>
              <w:tabs>
                <w:tab w:val="left" w:pos="773"/>
              </w:tabs>
              <w:rPr>
                <w:sz w:val="22"/>
                <w:szCs w:val="22"/>
              </w:rPr>
            </w:pPr>
            <w:r w:rsidRPr="005F3AA9">
              <w:rPr>
                <w:sz w:val="22"/>
                <w:szCs w:val="22"/>
              </w:rPr>
              <w:t>Unknown</w:t>
            </w:r>
          </w:p>
        </w:tc>
        <w:tc>
          <w:tcPr>
            <w:tcW w:w="1356" w:type="dxa"/>
          </w:tcPr>
          <w:p w14:paraId="111C53C1" w14:textId="77777777" w:rsidR="00BF6C28" w:rsidRPr="005F3AA9" w:rsidRDefault="00BF6C28" w:rsidP="00BF6C28">
            <w:pPr>
              <w:rPr>
                <w:sz w:val="22"/>
                <w:szCs w:val="22"/>
              </w:rPr>
            </w:pPr>
            <w:r w:rsidRPr="005F3AA9">
              <w:rPr>
                <w:sz w:val="22"/>
                <w:szCs w:val="22"/>
              </w:rPr>
              <w:t>Age 3-5</w:t>
            </w:r>
          </w:p>
          <w:p w14:paraId="06C5DC06" w14:textId="76A0C8E8" w:rsidR="00BF6C28" w:rsidRPr="005F3AA9" w:rsidRDefault="00BF6C28" w:rsidP="00BF6C28">
            <w:pPr>
              <w:rPr>
                <w:sz w:val="22"/>
                <w:szCs w:val="22"/>
              </w:rPr>
            </w:pPr>
            <w:r w:rsidRPr="005F3AA9">
              <w:rPr>
                <w:sz w:val="22"/>
                <w:szCs w:val="22"/>
              </w:rPr>
              <w:t>(n: 1153)</w:t>
            </w:r>
          </w:p>
          <w:p w14:paraId="6F967B8A" w14:textId="77777777" w:rsidR="00BF6C28" w:rsidRPr="005F3AA9" w:rsidRDefault="00BF6C28" w:rsidP="00BF6C28">
            <w:pPr>
              <w:rPr>
                <w:sz w:val="22"/>
                <w:szCs w:val="22"/>
              </w:rPr>
            </w:pPr>
            <w:r w:rsidRPr="005F3AA9">
              <w:rPr>
                <w:sz w:val="22"/>
                <w:szCs w:val="22"/>
              </w:rPr>
              <w:t>Age 6-8</w:t>
            </w:r>
          </w:p>
          <w:p w14:paraId="7B0E4129" w14:textId="11485F4D" w:rsidR="00BF6C28" w:rsidRPr="005F3AA9" w:rsidRDefault="00BF6C28" w:rsidP="00BF6C28">
            <w:pPr>
              <w:rPr>
                <w:sz w:val="22"/>
                <w:szCs w:val="22"/>
              </w:rPr>
            </w:pPr>
            <w:r w:rsidRPr="005F3AA9">
              <w:rPr>
                <w:sz w:val="22"/>
                <w:szCs w:val="22"/>
              </w:rPr>
              <w:t>(n: 1284)</w:t>
            </w:r>
          </w:p>
          <w:p w14:paraId="6CE6AE9D" w14:textId="77777777" w:rsidR="00BF6C28" w:rsidRPr="005F3AA9" w:rsidRDefault="00BF6C28" w:rsidP="00BF6C28">
            <w:pPr>
              <w:rPr>
                <w:sz w:val="22"/>
                <w:szCs w:val="22"/>
              </w:rPr>
            </w:pPr>
            <w:r w:rsidRPr="005F3AA9">
              <w:rPr>
                <w:sz w:val="22"/>
                <w:szCs w:val="22"/>
              </w:rPr>
              <w:t>Age 9-11</w:t>
            </w:r>
          </w:p>
          <w:p w14:paraId="41A6A448" w14:textId="207CB98F" w:rsidR="00BF6C28" w:rsidRPr="005F3AA9" w:rsidRDefault="00BF6C28" w:rsidP="00BF6C28">
            <w:pPr>
              <w:rPr>
                <w:sz w:val="22"/>
                <w:szCs w:val="22"/>
              </w:rPr>
            </w:pPr>
            <w:r w:rsidRPr="005F3AA9">
              <w:rPr>
                <w:sz w:val="22"/>
                <w:szCs w:val="22"/>
              </w:rPr>
              <w:t>(n: 1355)</w:t>
            </w:r>
          </w:p>
        </w:tc>
        <w:tc>
          <w:tcPr>
            <w:tcW w:w="2303" w:type="dxa"/>
          </w:tcPr>
          <w:p w14:paraId="0275BBE1" w14:textId="77777777" w:rsidR="00BF6C28" w:rsidRPr="005F3AA9" w:rsidRDefault="00BF6C28" w:rsidP="00BF6C28">
            <w:pPr>
              <w:rPr>
                <w:sz w:val="22"/>
                <w:szCs w:val="22"/>
              </w:rPr>
            </w:pPr>
            <w:r w:rsidRPr="005F3AA9">
              <w:rPr>
                <w:sz w:val="22"/>
                <w:szCs w:val="22"/>
              </w:rPr>
              <w:t>SSB</w:t>
            </w:r>
          </w:p>
          <w:p w14:paraId="79B56321" w14:textId="77777777" w:rsidR="00BF6C28" w:rsidRPr="005F3AA9" w:rsidRDefault="00BF6C28" w:rsidP="00BF6C28">
            <w:pPr>
              <w:rPr>
                <w:sz w:val="22"/>
                <w:szCs w:val="22"/>
              </w:rPr>
            </w:pPr>
          </w:p>
          <w:p w14:paraId="3EA8D244" w14:textId="77777777" w:rsidR="00BF6C28" w:rsidRPr="005F3AA9" w:rsidRDefault="00BF6C28" w:rsidP="00BF6C28">
            <w:pPr>
              <w:rPr>
                <w:sz w:val="22"/>
                <w:szCs w:val="22"/>
              </w:rPr>
            </w:pPr>
            <w:r w:rsidRPr="005F3AA9">
              <w:rPr>
                <w:sz w:val="22"/>
                <w:szCs w:val="22"/>
              </w:rPr>
              <w:t>SSB</w:t>
            </w:r>
          </w:p>
          <w:p w14:paraId="6D974D0C" w14:textId="77777777" w:rsidR="00BF6C28" w:rsidRPr="005F3AA9" w:rsidRDefault="00BF6C28" w:rsidP="00BF6C28">
            <w:pPr>
              <w:rPr>
                <w:sz w:val="22"/>
                <w:szCs w:val="22"/>
              </w:rPr>
            </w:pPr>
          </w:p>
          <w:p w14:paraId="30F933CD" w14:textId="6073B719" w:rsidR="00BF6C28" w:rsidRPr="005F3AA9" w:rsidRDefault="00BF6C28" w:rsidP="00BF6C28">
            <w:pPr>
              <w:rPr>
                <w:sz w:val="22"/>
                <w:szCs w:val="22"/>
              </w:rPr>
            </w:pPr>
            <w:r w:rsidRPr="005F3AA9">
              <w:rPr>
                <w:sz w:val="22"/>
                <w:szCs w:val="22"/>
              </w:rPr>
              <w:t>SSB</w:t>
            </w:r>
          </w:p>
        </w:tc>
        <w:tc>
          <w:tcPr>
            <w:tcW w:w="1393" w:type="dxa"/>
          </w:tcPr>
          <w:p w14:paraId="52443018" w14:textId="77777777" w:rsidR="00BF6C28" w:rsidRPr="005F3AA9" w:rsidRDefault="00BF6C28" w:rsidP="00BF6C28">
            <w:pPr>
              <w:rPr>
                <w:sz w:val="22"/>
                <w:szCs w:val="22"/>
              </w:rPr>
            </w:pPr>
            <w:r w:rsidRPr="005F3AA9">
              <w:rPr>
                <w:sz w:val="22"/>
                <w:szCs w:val="22"/>
              </w:rPr>
              <w:t>n.s.</w:t>
            </w:r>
          </w:p>
          <w:p w14:paraId="1CF5E5C8" w14:textId="77777777" w:rsidR="00BF6C28" w:rsidRPr="005F3AA9" w:rsidRDefault="00BF6C28" w:rsidP="00BF6C28">
            <w:pPr>
              <w:rPr>
                <w:sz w:val="22"/>
                <w:szCs w:val="22"/>
              </w:rPr>
            </w:pPr>
          </w:p>
          <w:p w14:paraId="207CF410" w14:textId="77777777" w:rsidR="00BF6C28" w:rsidRPr="005F3AA9" w:rsidRDefault="00BF6C28" w:rsidP="00BF6C28">
            <w:pPr>
              <w:rPr>
                <w:sz w:val="22"/>
                <w:szCs w:val="22"/>
              </w:rPr>
            </w:pPr>
            <w:r w:rsidRPr="005F3AA9">
              <w:rPr>
                <w:sz w:val="22"/>
                <w:szCs w:val="22"/>
              </w:rPr>
              <w:t>n.s.</w:t>
            </w:r>
          </w:p>
          <w:p w14:paraId="74ABCB72" w14:textId="77777777" w:rsidR="00BF6C28" w:rsidRPr="005F3AA9" w:rsidRDefault="00BF6C28" w:rsidP="00BF6C28">
            <w:pPr>
              <w:rPr>
                <w:sz w:val="22"/>
                <w:szCs w:val="22"/>
              </w:rPr>
            </w:pPr>
          </w:p>
          <w:p w14:paraId="63450A8D" w14:textId="5A067512" w:rsidR="00BF6C28" w:rsidRPr="005F3AA9" w:rsidRDefault="00BF6C28" w:rsidP="00BF6C28">
            <w:pPr>
              <w:rPr>
                <w:sz w:val="22"/>
                <w:szCs w:val="22"/>
              </w:rPr>
            </w:pPr>
            <w:r w:rsidRPr="005F3AA9">
              <w:rPr>
                <w:sz w:val="22"/>
                <w:szCs w:val="22"/>
              </w:rPr>
              <w:t>n.s.</w:t>
            </w:r>
          </w:p>
        </w:tc>
        <w:tc>
          <w:tcPr>
            <w:tcW w:w="1655" w:type="dxa"/>
            <w:gridSpan w:val="2"/>
          </w:tcPr>
          <w:p w14:paraId="1292F263" w14:textId="77777777" w:rsidR="00BF6C28" w:rsidRPr="005F3AA9" w:rsidRDefault="00BF6C28" w:rsidP="00BF6C28">
            <w:pPr>
              <w:rPr>
                <w:sz w:val="22"/>
                <w:szCs w:val="22"/>
              </w:rPr>
            </w:pPr>
            <w:r w:rsidRPr="005F3AA9">
              <w:rPr>
                <w:sz w:val="22"/>
                <w:szCs w:val="22"/>
              </w:rPr>
              <w:t xml:space="preserve">Linear regression, Adjusted </w:t>
            </w:r>
          </w:p>
          <w:p w14:paraId="6AB29D36" w14:textId="2A6984D3"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61460039" w14:textId="34C1D451" w:rsidR="00BF6C28" w:rsidRPr="005F3AA9" w:rsidRDefault="00BF6C28" w:rsidP="00BF6C28">
            <w:pPr>
              <w:rPr>
                <w:sz w:val="22"/>
                <w:szCs w:val="22"/>
              </w:rPr>
            </w:pPr>
            <w:r w:rsidRPr="005F3AA9">
              <w:rPr>
                <w:sz w:val="22"/>
                <w:szCs w:val="22"/>
              </w:rPr>
              <w:t>No</w:t>
            </w:r>
          </w:p>
        </w:tc>
        <w:tc>
          <w:tcPr>
            <w:tcW w:w="907" w:type="dxa"/>
          </w:tcPr>
          <w:p w14:paraId="55838237" w14:textId="0AFAE89E" w:rsidR="00BF6C28" w:rsidRPr="005F3AA9" w:rsidRDefault="00BF6C28" w:rsidP="00BF6C28">
            <w:pPr>
              <w:rPr>
                <w:sz w:val="22"/>
                <w:szCs w:val="22"/>
              </w:rPr>
            </w:pPr>
            <w:r w:rsidRPr="005F3AA9">
              <w:rPr>
                <w:sz w:val="22"/>
                <w:szCs w:val="22"/>
              </w:rPr>
              <w:t>9</w:t>
            </w:r>
          </w:p>
        </w:tc>
      </w:tr>
      <w:tr w:rsidR="00BF6C28" w:rsidRPr="005F3AA9" w14:paraId="2C02981D" w14:textId="77777777" w:rsidTr="00346ACE">
        <w:tc>
          <w:tcPr>
            <w:tcW w:w="1776" w:type="dxa"/>
          </w:tcPr>
          <w:p w14:paraId="42530344" w14:textId="77777777" w:rsidR="00BF6C28" w:rsidRPr="005F3AA9" w:rsidRDefault="00BF6C28" w:rsidP="00BF6C28">
            <w:pPr>
              <w:rPr>
                <w:sz w:val="22"/>
                <w:szCs w:val="22"/>
              </w:rPr>
            </w:pPr>
            <w:r w:rsidRPr="005F3AA9">
              <w:rPr>
                <w:sz w:val="22"/>
                <w:szCs w:val="22"/>
              </w:rPr>
              <w:t>Kuzawa et al. 2003, Philippines</w:t>
            </w:r>
          </w:p>
          <w:p w14:paraId="4EEBBB5D" w14:textId="05B12B83" w:rsidR="00BF6C28" w:rsidRPr="005F3AA9" w:rsidRDefault="00BF6C28" w:rsidP="00BF6C28">
            <w:pPr>
              <w:rPr>
                <w:sz w:val="22"/>
                <w:szCs w:val="22"/>
              </w:rPr>
            </w:pPr>
            <w:r w:rsidRPr="005F3AA9">
              <w:rPr>
                <w:sz w:val="22"/>
                <w:szCs w:val="22"/>
              </w:rPr>
              <w:fldChar w:fldCharType="begin">
                <w:fldData xml:space="preserve">PEVuZE5vdGU+PENpdGU+PEF1dGhvcj5LdXphd2E8L0F1dGhvcj48WWVhcj4yMDAzPC9ZZWFyPjxS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</w:fldData>
              </w:fldChar>
            </w:r>
            <w:r w:rsidRPr="005F3AA9">
              <w:rPr>
                <w:sz w:val="22"/>
                <w:szCs w:val="22"/>
              </w:rPr>
              <w:instrText xml:space="preserve"> ADDIN EN.CITE </w:instrText>
            </w:r>
            <w:r w:rsidRPr="005F3AA9">
              <w:rPr>
                <w:sz w:val="22"/>
                <w:szCs w:val="22"/>
              </w:rPr>
              <w:fldChar w:fldCharType="begin">
                <w:fldData xml:space="preserve">PEVuZE5vdGU+PENpdGU+PEF1dGhvcj5LdXphd2E8L0F1dGhvcj48WWVhcj4yMDAzPC9ZZWFyPjxS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7]</w:t>
            </w:r>
            <w:r w:rsidRPr="005F3AA9">
              <w:rPr>
                <w:sz w:val="22"/>
                <w:szCs w:val="22"/>
              </w:rPr>
              <w:fldChar w:fldCharType="end"/>
            </w:r>
          </w:p>
        </w:tc>
        <w:tc>
          <w:tcPr>
            <w:tcW w:w="1811" w:type="dxa"/>
          </w:tcPr>
          <w:p w14:paraId="09B76B3D" w14:textId="08BEE467" w:rsidR="00BF6C28" w:rsidRPr="005F3AA9" w:rsidRDefault="00BF6C28" w:rsidP="00BF6C28">
            <w:pPr>
              <w:rPr>
                <w:sz w:val="22"/>
                <w:szCs w:val="22"/>
              </w:rPr>
            </w:pPr>
            <w:r w:rsidRPr="005F3AA9">
              <w:rPr>
                <w:sz w:val="22"/>
                <w:szCs w:val="22"/>
              </w:rPr>
              <w:t>n:608</w:t>
            </w:r>
          </w:p>
          <w:p w14:paraId="5C99A759" w14:textId="77777777" w:rsidR="00BF6C28" w:rsidRPr="005F3AA9" w:rsidRDefault="00BF6C28" w:rsidP="00BF6C28">
            <w:pPr>
              <w:rPr>
                <w:sz w:val="22"/>
                <w:szCs w:val="22"/>
              </w:rPr>
            </w:pPr>
            <w:r w:rsidRPr="005F3AA9">
              <w:rPr>
                <w:sz w:val="22"/>
                <w:szCs w:val="22"/>
              </w:rPr>
              <w:t>age: 14-16;</w:t>
            </w:r>
          </w:p>
          <w:p w14:paraId="447FCF7A" w14:textId="6BE75958" w:rsidR="00BF6C28" w:rsidRPr="005F3AA9" w:rsidRDefault="00BF6C28" w:rsidP="00BF6C28">
            <w:pPr>
              <w:rPr>
                <w:sz w:val="22"/>
                <w:szCs w:val="22"/>
              </w:rPr>
            </w:pPr>
            <w:r w:rsidRPr="005F3AA9">
              <w:rPr>
                <w:sz w:val="22"/>
                <w:szCs w:val="22"/>
              </w:rPr>
              <w:t>female: 50.66%</w:t>
            </w:r>
          </w:p>
        </w:tc>
        <w:tc>
          <w:tcPr>
            <w:tcW w:w="1526" w:type="dxa"/>
          </w:tcPr>
          <w:p w14:paraId="76475C59" w14:textId="7B3D12D2" w:rsidR="00BF6C28" w:rsidRPr="005F3AA9" w:rsidRDefault="00BF6C28" w:rsidP="00BF6C28">
            <w:pPr>
              <w:rPr>
                <w:sz w:val="22"/>
                <w:szCs w:val="22"/>
              </w:rPr>
            </w:pPr>
            <w:r w:rsidRPr="005F3AA9">
              <w:rPr>
                <w:sz w:val="22"/>
                <w:szCs w:val="22"/>
              </w:rPr>
              <w:t>Prospective cohort study</w:t>
            </w:r>
          </w:p>
        </w:tc>
        <w:tc>
          <w:tcPr>
            <w:tcW w:w="989" w:type="dxa"/>
          </w:tcPr>
          <w:p w14:paraId="2AAECB27" w14:textId="47663B6B" w:rsidR="00BF6C28" w:rsidRPr="005F3AA9" w:rsidRDefault="00BF6C28" w:rsidP="00BF6C28">
            <w:pPr>
              <w:rPr>
                <w:sz w:val="22"/>
                <w:szCs w:val="22"/>
              </w:rPr>
            </w:pPr>
            <w:r w:rsidRPr="005F3AA9">
              <w:rPr>
                <w:sz w:val="22"/>
                <w:szCs w:val="22"/>
              </w:rPr>
              <w:t>24h recall</w:t>
            </w:r>
          </w:p>
        </w:tc>
        <w:tc>
          <w:tcPr>
            <w:tcW w:w="1413" w:type="dxa"/>
          </w:tcPr>
          <w:p w14:paraId="6EDBC5D7" w14:textId="10441747" w:rsidR="00BF6C28" w:rsidRPr="005F3AA9" w:rsidRDefault="00BF6C28" w:rsidP="00BF6C28">
            <w:pPr>
              <w:tabs>
                <w:tab w:val="left" w:pos="827"/>
              </w:tabs>
              <w:rPr>
                <w:sz w:val="22"/>
                <w:szCs w:val="22"/>
              </w:rPr>
            </w:pPr>
            <w:r w:rsidRPr="005F3AA9">
              <w:rPr>
                <w:sz w:val="22"/>
                <w:szCs w:val="22"/>
              </w:rPr>
              <w:t>Unknown</w:t>
            </w:r>
          </w:p>
        </w:tc>
        <w:tc>
          <w:tcPr>
            <w:tcW w:w="1356" w:type="dxa"/>
          </w:tcPr>
          <w:p w14:paraId="38025F7F" w14:textId="4237B9B2" w:rsidR="00BF6C28" w:rsidRPr="005F3AA9" w:rsidRDefault="00BF6C28" w:rsidP="00BF6C28">
            <w:pPr>
              <w:rPr>
                <w:sz w:val="22"/>
                <w:szCs w:val="22"/>
              </w:rPr>
            </w:pPr>
            <w:r w:rsidRPr="005F3AA9">
              <w:rPr>
                <w:sz w:val="22"/>
                <w:szCs w:val="22"/>
              </w:rPr>
              <w:t>Boys</w:t>
            </w:r>
          </w:p>
          <w:p w14:paraId="0EB464B9" w14:textId="4E166CFE" w:rsidR="00BF6C28" w:rsidRPr="005F3AA9" w:rsidRDefault="00BF6C28" w:rsidP="00BF6C28">
            <w:pPr>
              <w:rPr>
                <w:sz w:val="22"/>
                <w:szCs w:val="22"/>
              </w:rPr>
            </w:pPr>
            <w:r w:rsidRPr="005F3AA9">
              <w:rPr>
                <w:sz w:val="22"/>
                <w:szCs w:val="22"/>
              </w:rPr>
              <w:t>Girls</w:t>
            </w:r>
          </w:p>
        </w:tc>
        <w:tc>
          <w:tcPr>
            <w:tcW w:w="2303" w:type="dxa"/>
          </w:tcPr>
          <w:p w14:paraId="4D602EA7" w14:textId="7FFD93EA" w:rsidR="00BF6C28" w:rsidRPr="005F3AA9" w:rsidRDefault="00BF6C28" w:rsidP="00BF6C28">
            <w:pPr>
              <w:rPr>
                <w:sz w:val="22"/>
                <w:szCs w:val="22"/>
              </w:rPr>
            </w:pPr>
            <w:r w:rsidRPr="005F3AA9">
              <w:rPr>
                <w:sz w:val="22"/>
                <w:szCs w:val="22"/>
              </w:rPr>
              <w:t xml:space="preserve">Fat </w:t>
            </w:r>
          </w:p>
          <w:p w14:paraId="3988C09C" w14:textId="3E208373" w:rsidR="00BF6C28" w:rsidRPr="005F3AA9" w:rsidRDefault="00BF6C28" w:rsidP="00BF6C28">
            <w:pPr>
              <w:rPr>
                <w:sz w:val="22"/>
                <w:szCs w:val="22"/>
              </w:rPr>
            </w:pPr>
            <w:r w:rsidRPr="005F3AA9">
              <w:rPr>
                <w:sz w:val="22"/>
                <w:szCs w:val="22"/>
              </w:rPr>
              <w:t>Fat</w:t>
            </w:r>
          </w:p>
        </w:tc>
        <w:tc>
          <w:tcPr>
            <w:tcW w:w="1393" w:type="dxa"/>
          </w:tcPr>
          <w:p w14:paraId="2E740A2E" w14:textId="77F78882" w:rsidR="00BF6C28" w:rsidRPr="005F3AA9" w:rsidRDefault="00BF6C28" w:rsidP="00BF6C28">
            <w:pPr>
              <w:rPr>
                <w:b/>
                <w:sz w:val="22"/>
                <w:szCs w:val="22"/>
              </w:rPr>
            </w:pPr>
            <w:r w:rsidRPr="005F3AA9">
              <w:rPr>
                <w:sz w:val="22"/>
                <w:szCs w:val="22"/>
              </w:rPr>
              <w:t>n.s.</w:t>
            </w:r>
          </w:p>
          <w:p w14:paraId="718D0418" w14:textId="2F559713" w:rsidR="00BF6C28" w:rsidRPr="005F3AA9" w:rsidRDefault="00BF6C28" w:rsidP="00BF6C28">
            <w:pPr>
              <w:rPr>
                <w:b/>
                <w:sz w:val="22"/>
                <w:szCs w:val="22"/>
              </w:rPr>
            </w:pPr>
            <w:r w:rsidRPr="005F3AA9">
              <w:rPr>
                <w:sz w:val="22"/>
                <w:szCs w:val="22"/>
              </w:rPr>
              <w:t>n.s.</w:t>
            </w:r>
          </w:p>
          <w:p w14:paraId="4E51EB60" w14:textId="47250065" w:rsidR="00BF6C28" w:rsidRPr="005F3AA9" w:rsidRDefault="00BF6C28" w:rsidP="00BF6C28">
            <w:pPr>
              <w:rPr>
                <w:sz w:val="22"/>
                <w:szCs w:val="22"/>
              </w:rPr>
            </w:pPr>
          </w:p>
        </w:tc>
        <w:tc>
          <w:tcPr>
            <w:tcW w:w="1655" w:type="dxa"/>
            <w:gridSpan w:val="2"/>
          </w:tcPr>
          <w:p w14:paraId="37BF9F63" w14:textId="27F8D0D6" w:rsidR="00BF6C28" w:rsidRPr="005F3AA9" w:rsidRDefault="00BF6C28" w:rsidP="00BF6C28">
            <w:pPr>
              <w:rPr>
                <w:sz w:val="22"/>
                <w:szCs w:val="22"/>
              </w:rPr>
            </w:pPr>
            <w:r w:rsidRPr="005F3AA9">
              <w:rPr>
                <w:sz w:val="22"/>
                <w:szCs w:val="22"/>
              </w:rPr>
              <w:t>Partial correlation coefficient</w:t>
            </w:r>
          </w:p>
        </w:tc>
        <w:tc>
          <w:tcPr>
            <w:tcW w:w="1358" w:type="dxa"/>
          </w:tcPr>
          <w:p w14:paraId="4D5266D1" w14:textId="7501C19B" w:rsidR="00BF6C28" w:rsidRPr="005F3AA9" w:rsidRDefault="00BF6C28" w:rsidP="00BF6C28">
            <w:pPr>
              <w:tabs>
                <w:tab w:val="left" w:pos="920"/>
              </w:tabs>
              <w:rPr>
                <w:sz w:val="22"/>
                <w:szCs w:val="22"/>
              </w:rPr>
            </w:pPr>
            <w:r w:rsidRPr="005F3AA9">
              <w:rPr>
                <w:sz w:val="22"/>
                <w:szCs w:val="22"/>
              </w:rPr>
              <w:t>Yes</w:t>
            </w:r>
          </w:p>
        </w:tc>
        <w:tc>
          <w:tcPr>
            <w:tcW w:w="907" w:type="dxa"/>
          </w:tcPr>
          <w:p w14:paraId="6D3F2F33" w14:textId="0BE2BF15" w:rsidR="00BF6C28" w:rsidRPr="005F3AA9" w:rsidRDefault="00BF6C28" w:rsidP="00BF6C28">
            <w:pPr>
              <w:rPr>
                <w:sz w:val="22"/>
                <w:szCs w:val="22"/>
              </w:rPr>
            </w:pPr>
            <w:r w:rsidRPr="005F3AA9">
              <w:rPr>
                <w:sz w:val="22"/>
                <w:szCs w:val="22"/>
              </w:rPr>
              <w:t>3</w:t>
            </w:r>
          </w:p>
        </w:tc>
      </w:tr>
      <w:tr w:rsidR="00BF6C28" w:rsidRPr="005F3AA9" w14:paraId="0C662D45" w14:textId="77777777" w:rsidTr="00346ACE">
        <w:tc>
          <w:tcPr>
            <w:tcW w:w="1776" w:type="dxa"/>
          </w:tcPr>
          <w:p w14:paraId="510AB0A2" w14:textId="50624EA8" w:rsidR="00BF6C28" w:rsidRPr="005F3AA9" w:rsidRDefault="00BF6C28" w:rsidP="00BF6C28">
            <w:pPr>
              <w:rPr>
                <w:sz w:val="22"/>
                <w:szCs w:val="22"/>
              </w:rPr>
            </w:pPr>
            <w:r w:rsidRPr="005F3AA9">
              <w:rPr>
                <w:sz w:val="22"/>
                <w:szCs w:val="22"/>
              </w:rPr>
              <w:t>Lin et al. 2014, Multiple European countries</w: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8]</w:t>
            </w:r>
            <w:r w:rsidRPr="005F3AA9">
              <w:rPr>
                <w:sz w:val="22"/>
                <w:szCs w:val="22"/>
              </w:rPr>
              <w:fldChar w:fldCharType="end"/>
            </w:r>
          </w:p>
        </w:tc>
        <w:tc>
          <w:tcPr>
            <w:tcW w:w="1811" w:type="dxa"/>
          </w:tcPr>
          <w:p w14:paraId="6E7330C3" w14:textId="4C174B3C" w:rsidR="00BF6C28" w:rsidRPr="005F3AA9" w:rsidRDefault="00BF6C28" w:rsidP="00BF6C28">
            <w:pPr>
              <w:rPr>
                <w:sz w:val="22"/>
                <w:szCs w:val="22"/>
              </w:rPr>
            </w:pPr>
            <w:r w:rsidRPr="005F3AA9">
              <w:rPr>
                <w:sz w:val="22"/>
                <w:szCs w:val="22"/>
              </w:rPr>
              <w:t>n: 1804;</w:t>
            </w:r>
          </w:p>
          <w:p w14:paraId="542290B1" w14:textId="6B788DCC" w:rsidR="00BF6C28" w:rsidRPr="005F3AA9" w:rsidRDefault="00BF6C28" w:rsidP="00BF6C28">
            <w:pPr>
              <w:rPr>
                <w:sz w:val="22"/>
                <w:szCs w:val="22"/>
              </w:rPr>
            </w:pPr>
            <w:r w:rsidRPr="005F3AA9">
              <w:rPr>
                <w:sz w:val="22"/>
                <w:szCs w:val="22"/>
              </w:rPr>
              <w:t>age: 12.5-17.5;</w:t>
            </w:r>
          </w:p>
          <w:p w14:paraId="22271C62" w14:textId="15D25AF3" w:rsidR="00BF6C28" w:rsidRPr="005F3AA9" w:rsidRDefault="00BF6C28" w:rsidP="00BF6C28">
            <w:pPr>
              <w:rPr>
                <w:sz w:val="22"/>
                <w:szCs w:val="22"/>
              </w:rPr>
            </w:pPr>
            <w:r w:rsidRPr="005F3AA9">
              <w:rPr>
                <w:sz w:val="22"/>
                <w:szCs w:val="22"/>
              </w:rPr>
              <w:t>female: 52.6%</w:t>
            </w:r>
          </w:p>
        </w:tc>
        <w:tc>
          <w:tcPr>
            <w:tcW w:w="1526" w:type="dxa"/>
          </w:tcPr>
          <w:p w14:paraId="517893CC" w14:textId="52AEB6C9" w:rsidR="00BF6C28" w:rsidRPr="005F3AA9" w:rsidRDefault="00BF6C28" w:rsidP="00BF6C28">
            <w:pPr>
              <w:rPr>
                <w:sz w:val="22"/>
                <w:szCs w:val="22"/>
              </w:rPr>
            </w:pPr>
            <w:r w:rsidRPr="005F3AA9">
              <w:rPr>
                <w:sz w:val="22"/>
                <w:szCs w:val="22"/>
              </w:rPr>
              <w:t>Cross-sectional</w:t>
            </w:r>
          </w:p>
        </w:tc>
        <w:tc>
          <w:tcPr>
            <w:tcW w:w="989" w:type="dxa"/>
          </w:tcPr>
          <w:p w14:paraId="19CADBCB" w14:textId="13A722B3" w:rsidR="00BF6C28" w:rsidRPr="005F3AA9" w:rsidRDefault="00BF6C28" w:rsidP="00BF6C28">
            <w:pPr>
              <w:rPr>
                <w:sz w:val="22"/>
                <w:szCs w:val="22"/>
              </w:rPr>
            </w:pPr>
            <w:r w:rsidRPr="005F3AA9">
              <w:rPr>
                <w:sz w:val="22"/>
                <w:szCs w:val="22"/>
              </w:rPr>
              <w:t>24h recall</w:t>
            </w:r>
          </w:p>
        </w:tc>
        <w:tc>
          <w:tcPr>
            <w:tcW w:w="1413" w:type="dxa"/>
          </w:tcPr>
          <w:p w14:paraId="75FD1711" w14:textId="2B983672" w:rsidR="00BF6C28" w:rsidRPr="005F3AA9" w:rsidRDefault="00BF6C28" w:rsidP="00BF6C28">
            <w:pPr>
              <w:tabs>
                <w:tab w:val="left" w:pos="680"/>
              </w:tabs>
              <w:rPr>
                <w:sz w:val="22"/>
                <w:szCs w:val="22"/>
              </w:rPr>
            </w:pPr>
            <w:r w:rsidRPr="005F3AA9">
              <w:rPr>
                <w:sz w:val="22"/>
                <w:szCs w:val="22"/>
              </w:rPr>
              <w:t>Yes</w:t>
            </w:r>
          </w:p>
        </w:tc>
        <w:tc>
          <w:tcPr>
            <w:tcW w:w="1356" w:type="dxa"/>
          </w:tcPr>
          <w:p w14:paraId="165EB6B1" w14:textId="0041C3B1" w:rsidR="00BF6C28" w:rsidRPr="005F3AA9" w:rsidRDefault="00BF6C28" w:rsidP="00BF6C28">
            <w:pPr>
              <w:rPr>
                <w:sz w:val="22"/>
                <w:szCs w:val="22"/>
              </w:rPr>
            </w:pPr>
            <w:r w:rsidRPr="005F3AA9">
              <w:rPr>
                <w:sz w:val="22"/>
                <w:szCs w:val="22"/>
              </w:rPr>
              <w:t>no</w:t>
            </w:r>
          </w:p>
        </w:tc>
        <w:tc>
          <w:tcPr>
            <w:tcW w:w="2303" w:type="dxa"/>
          </w:tcPr>
          <w:p w14:paraId="097F4656" w14:textId="019293D9" w:rsidR="00BF6C28" w:rsidRPr="005F3AA9" w:rsidRDefault="00BF6C28" w:rsidP="00BF6C28">
            <w:pPr>
              <w:rPr>
                <w:sz w:val="22"/>
                <w:szCs w:val="22"/>
              </w:rPr>
            </w:pPr>
            <w:r w:rsidRPr="005F3AA9">
              <w:rPr>
                <w:sz w:val="22"/>
                <w:szCs w:val="22"/>
              </w:rPr>
              <w:t>Fiber</w:t>
            </w:r>
          </w:p>
          <w:p w14:paraId="72BA0DEE" w14:textId="0EBE96FD" w:rsidR="00BF6C28" w:rsidRPr="005F3AA9" w:rsidRDefault="00BF6C28" w:rsidP="00BF6C28">
            <w:pPr>
              <w:rPr>
                <w:sz w:val="22"/>
                <w:szCs w:val="22"/>
              </w:rPr>
            </w:pPr>
            <w:r w:rsidRPr="005F3AA9">
              <w:rPr>
                <w:sz w:val="22"/>
                <w:szCs w:val="22"/>
              </w:rPr>
              <w:t>Soluble fiber</w:t>
            </w:r>
          </w:p>
          <w:p w14:paraId="34959AF6" w14:textId="7F7627EC" w:rsidR="00BF6C28" w:rsidRPr="005F3AA9" w:rsidRDefault="00BF6C28" w:rsidP="00BF6C28">
            <w:pPr>
              <w:rPr>
                <w:sz w:val="22"/>
                <w:szCs w:val="22"/>
              </w:rPr>
            </w:pPr>
            <w:r w:rsidRPr="005F3AA9">
              <w:rPr>
                <w:sz w:val="22"/>
                <w:szCs w:val="22"/>
              </w:rPr>
              <w:t>Insoluble fiber</w:t>
            </w:r>
          </w:p>
          <w:p w14:paraId="4A9363C4" w14:textId="77777777" w:rsidR="00BF6C28" w:rsidRPr="005F3AA9" w:rsidRDefault="00BF6C28" w:rsidP="00BF6C28">
            <w:pPr>
              <w:rPr>
                <w:sz w:val="22"/>
                <w:szCs w:val="22"/>
              </w:rPr>
            </w:pPr>
          </w:p>
        </w:tc>
        <w:tc>
          <w:tcPr>
            <w:tcW w:w="1393" w:type="dxa"/>
          </w:tcPr>
          <w:p w14:paraId="587AF9F8" w14:textId="44AA69B8" w:rsidR="00BF6C28" w:rsidRPr="005F3AA9" w:rsidRDefault="00BF6C28" w:rsidP="00BF6C28">
            <w:pPr>
              <w:rPr>
                <w:sz w:val="22"/>
                <w:szCs w:val="22"/>
              </w:rPr>
            </w:pPr>
            <w:r w:rsidRPr="005F3AA9">
              <w:rPr>
                <w:sz w:val="22"/>
                <w:szCs w:val="22"/>
              </w:rPr>
              <w:t>n.s.</w:t>
            </w:r>
          </w:p>
          <w:p w14:paraId="00D47C02" w14:textId="06B7602A" w:rsidR="00BF6C28" w:rsidRPr="005F3AA9" w:rsidRDefault="00BF6C28" w:rsidP="00BF6C28">
            <w:pPr>
              <w:rPr>
                <w:sz w:val="22"/>
                <w:szCs w:val="22"/>
              </w:rPr>
            </w:pPr>
            <w:r w:rsidRPr="005F3AA9">
              <w:rPr>
                <w:sz w:val="22"/>
                <w:szCs w:val="22"/>
              </w:rPr>
              <w:t>n.s.</w:t>
            </w:r>
          </w:p>
          <w:p w14:paraId="13672A47" w14:textId="0CFC28AF" w:rsidR="00BF6C28" w:rsidRPr="005F3AA9" w:rsidRDefault="00BF6C28" w:rsidP="00BF6C28">
            <w:pPr>
              <w:rPr>
                <w:b/>
                <w:sz w:val="22"/>
                <w:szCs w:val="22"/>
              </w:rPr>
            </w:pPr>
            <w:r w:rsidRPr="005F3AA9">
              <w:rPr>
                <w:sz w:val="22"/>
                <w:szCs w:val="22"/>
              </w:rPr>
              <w:t>n.s.</w:t>
            </w:r>
          </w:p>
        </w:tc>
        <w:tc>
          <w:tcPr>
            <w:tcW w:w="1655" w:type="dxa"/>
            <w:gridSpan w:val="2"/>
          </w:tcPr>
          <w:p w14:paraId="0F54FEFC" w14:textId="77777777" w:rsidR="00BF6C28" w:rsidRPr="005F3AA9" w:rsidRDefault="00BF6C28" w:rsidP="00BF6C28">
            <w:pPr>
              <w:rPr>
                <w:rFonts w:cs="Lucida Grande"/>
                <w:sz w:val="22"/>
                <w:szCs w:val="22"/>
              </w:rPr>
            </w:pPr>
            <w:r w:rsidRPr="005F3AA9">
              <w:rPr>
                <w:rFonts w:cs="Lucida Grande"/>
                <w:sz w:val="22"/>
                <w:szCs w:val="22"/>
              </w:rPr>
              <w:t xml:space="preserve">GLM multivariate analysis, </w:t>
            </w:r>
          </w:p>
          <w:p w14:paraId="77CD919F" w14:textId="4AC6D526"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 xml:space="preserve">-coefficient </w:t>
            </w:r>
          </w:p>
        </w:tc>
        <w:tc>
          <w:tcPr>
            <w:tcW w:w="1358" w:type="dxa"/>
          </w:tcPr>
          <w:p w14:paraId="24588AEE" w14:textId="096D8264" w:rsidR="00BF6C28" w:rsidRPr="005F3AA9" w:rsidRDefault="00BF6C28" w:rsidP="00BF6C28">
            <w:pPr>
              <w:rPr>
                <w:sz w:val="22"/>
                <w:szCs w:val="22"/>
              </w:rPr>
            </w:pPr>
            <w:r w:rsidRPr="005F3AA9">
              <w:rPr>
                <w:sz w:val="22"/>
                <w:szCs w:val="22"/>
              </w:rPr>
              <w:t>Unknown</w:t>
            </w:r>
          </w:p>
        </w:tc>
        <w:tc>
          <w:tcPr>
            <w:tcW w:w="907" w:type="dxa"/>
          </w:tcPr>
          <w:p w14:paraId="73D6A433" w14:textId="4104341F" w:rsidR="00BF6C28" w:rsidRPr="005F3AA9" w:rsidRDefault="00BF6C28" w:rsidP="00BF6C28">
            <w:pPr>
              <w:rPr>
                <w:sz w:val="22"/>
                <w:szCs w:val="22"/>
              </w:rPr>
            </w:pPr>
            <w:r w:rsidRPr="005F3AA9">
              <w:rPr>
                <w:sz w:val="22"/>
                <w:szCs w:val="22"/>
              </w:rPr>
              <w:t>6</w:t>
            </w:r>
          </w:p>
        </w:tc>
      </w:tr>
      <w:tr w:rsidR="00BF6C28" w:rsidRPr="005F3AA9" w14:paraId="45A036C5" w14:textId="77777777" w:rsidTr="00346ACE">
        <w:tc>
          <w:tcPr>
            <w:tcW w:w="1776" w:type="dxa"/>
          </w:tcPr>
          <w:p w14:paraId="559DCFAA" w14:textId="5B6C4B10" w:rsidR="00BF6C28" w:rsidRPr="005F3AA9" w:rsidRDefault="00BF6C28" w:rsidP="00BF6C28">
            <w:pPr>
              <w:rPr>
                <w:sz w:val="22"/>
                <w:szCs w:val="22"/>
              </w:rPr>
            </w:pPr>
            <w:r w:rsidRPr="005F3AA9">
              <w:rPr>
                <w:sz w:val="22"/>
                <w:szCs w:val="22"/>
              </w:rPr>
              <w:t>Llyod et al. 1998, USA</w:t>
            </w:r>
            <w:r w:rsidRPr="005F3AA9">
              <w:rPr>
                <w:sz w:val="22"/>
                <w:szCs w:val="22"/>
              </w:rPr>
              <w:fldChar w:fldCharType="begin">
                <w:fldData xml:space="preserve">PEVuZE5vdGU+PENpdGU+PEF1dGhvcj5MbG95ZDwvQXV0aG9yPjxZZWFyPjE5OTg8L1llYXI+PFJl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YyNC0zMDwvcGFnZXM+PHZvbHVtZT42Nzwvdm9s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MbG95ZDwvQXV0aG9yPjxZZWFyPjE5OTg8L1llYXI+PFJl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YyNC0zMDwvcGFnZXM+PHZvbHVtZT42Nzwvdm9s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3]</w:t>
            </w:r>
            <w:r w:rsidRPr="005F3AA9">
              <w:rPr>
                <w:sz w:val="22"/>
                <w:szCs w:val="22"/>
              </w:rPr>
              <w:fldChar w:fldCharType="end"/>
            </w:r>
          </w:p>
        </w:tc>
        <w:tc>
          <w:tcPr>
            <w:tcW w:w="1811" w:type="dxa"/>
          </w:tcPr>
          <w:p w14:paraId="2C506758" w14:textId="41F7DE37" w:rsidR="00BF6C28" w:rsidRPr="005F3AA9" w:rsidRDefault="00BF6C28" w:rsidP="00BF6C28">
            <w:pPr>
              <w:rPr>
                <w:sz w:val="22"/>
                <w:szCs w:val="22"/>
              </w:rPr>
            </w:pPr>
            <w:r w:rsidRPr="005F3AA9">
              <w:rPr>
                <w:sz w:val="22"/>
                <w:szCs w:val="22"/>
              </w:rPr>
              <w:t>n: 86;</w:t>
            </w:r>
          </w:p>
          <w:p w14:paraId="1354C9AD" w14:textId="2B0FB53C" w:rsidR="00BF6C28" w:rsidRPr="005F3AA9" w:rsidRDefault="00BF6C28" w:rsidP="00BF6C28">
            <w:pPr>
              <w:rPr>
                <w:sz w:val="22"/>
                <w:szCs w:val="22"/>
              </w:rPr>
            </w:pPr>
            <w:r w:rsidRPr="005F3AA9">
              <w:rPr>
                <w:sz w:val="22"/>
                <w:szCs w:val="22"/>
              </w:rPr>
              <w:t>age: 16.5-17.5;</w:t>
            </w:r>
          </w:p>
          <w:p w14:paraId="223484BA" w14:textId="78DEF1F7" w:rsidR="00BF6C28" w:rsidRPr="005F3AA9" w:rsidRDefault="00BF6C28" w:rsidP="00BF6C28">
            <w:pPr>
              <w:rPr>
                <w:sz w:val="22"/>
                <w:szCs w:val="22"/>
              </w:rPr>
            </w:pPr>
            <w:r w:rsidRPr="005F3AA9">
              <w:rPr>
                <w:sz w:val="22"/>
                <w:szCs w:val="22"/>
              </w:rPr>
              <w:t>female: 100.0%</w:t>
            </w:r>
          </w:p>
        </w:tc>
        <w:tc>
          <w:tcPr>
            <w:tcW w:w="1526" w:type="dxa"/>
          </w:tcPr>
          <w:p w14:paraId="53D4907C" w14:textId="3830343A" w:rsidR="00BF6C28" w:rsidRPr="005F3AA9" w:rsidRDefault="00BF6C28" w:rsidP="00BF6C28">
            <w:pPr>
              <w:rPr>
                <w:sz w:val="22"/>
                <w:szCs w:val="22"/>
              </w:rPr>
            </w:pPr>
            <w:r w:rsidRPr="005F3AA9">
              <w:rPr>
                <w:sz w:val="22"/>
                <w:szCs w:val="22"/>
              </w:rPr>
              <w:t>Cross-sectional</w:t>
            </w:r>
          </w:p>
        </w:tc>
        <w:tc>
          <w:tcPr>
            <w:tcW w:w="989" w:type="dxa"/>
          </w:tcPr>
          <w:p w14:paraId="1CB7D8BD" w14:textId="414A2894" w:rsidR="00BF6C28" w:rsidRPr="005F3AA9" w:rsidRDefault="00BF6C28" w:rsidP="00BF6C28">
            <w:pPr>
              <w:rPr>
                <w:sz w:val="22"/>
                <w:szCs w:val="22"/>
              </w:rPr>
            </w:pPr>
            <w:r w:rsidRPr="005F3AA9">
              <w:rPr>
                <w:sz w:val="22"/>
                <w:szCs w:val="22"/>
              </w:rPr>
              <w:t>Dietary record</w:t>
            </w:r>
          </w:p>
        </w:tc>
        <w:tc>
          <w:tcPr>
            <w:tcW w:w="1413" w:type="dxa"/>
          </w:tcPr>
          <w:p w14:paraId="657D7152" w14:textId="694B13AD" w:rsidR="00BF6C28" w:rsidRPr="005F3AA9" w:rsidRDefault="00BF6C28" w:rsidP="00BF6C28">
            <w:pPr>
              <w:rPr>
                <w:sz w:val="22"/>
                <w:szCs w:val="22"/>
              </w:rPr>
            </w:pPr>
            <w:r w:rsidRPr="005F3AA9">
              <w:rPr>
                <w:sz w:val="22"/>
                <w:szCs w:val="22"/>
              </w:rPr>
              <w:t>Unknown</w:t>
            </w:r>
          </w:p>
        </w:tc>
        <w:tc>
          <w:tcPr>
            <w:tcW w:w="1356" w:type="dxa"/>
          </w:tcPr>
          <w:p w14:paraId="54028F85" w14:textId="096AE91B" w:rsidR="00BF6C28" w:rsidRPr="005F3AA9" w:rsidRDefault="00BF6C28" w:rsidP="00BF6C28">
            <w:pPr>
              <w:rPr>
                <w:sz w:val="22"/>
                <w:szCs w:val="22"/>
              </w:rPr>
            </w:pPr>
            <w:r w:rsidRPr="005F3AA9">
              <w:rPr>
                <w:sz w:val="22"/>
                <w:szCs w:val="22"/>
              </w:rPr>
              <w:t>Girls</w:t>
            </w:r>
          </w:p>
        </w:tc>
        <w:tc>
          <w:tcPr>
            <w:tcW w:w="2303" w:type="dxa"/>
          </w:tcPr>
          <w:p w14:paraId="0148B863" w14:textId="6CBDE1A5" w:rsidR="00BF6C28" w:rsidRPr="005F3AA9" w:rsidRDefault="00BF6C28" w:rsidP="00BF6C28">
            <w:pPr>
              <w:rPr>
                <w:sz w:val="22"/>
                <w:szCs w:val="22"/>
              </w:rPr>
            </w:pPr>
            <w:r w:rsidRPr="005F3AA9">
              <w:rPr>
                <w:sz w:val="22"/>
                <w:szCs w:val="22"/>
              </w:rPr>
              <w:t>Fruits</w:t>
            </w:r>
          </w:p>
        </w:tc>
        <w:tc>
          <w:tcPr>
            <w:tcW w:w="1393" w:type="dxa"/>
          </w:tcPr>
          <w:p w14:paraId="5DD663FD" w14:textId="74BE900E" w:rsidR="00BF6C28" w:rsidRPr="005F3AA9" w:rsidRDefault="00BF6C28" w:rsidP="00BF6C28">
            <w:pPr>
              <w:rPr>
                <w:sz w:val="22"/>
                <w:szCs w:val="22"/>
              </w:rPr>
            </w:pPr>
            <w:r w:rsidRPr="005F3AA9">
              <w:rPr>
                <w:sz w:val="22"/>
                <w:szCs w:val="22"/>
              </w:rPr>
              <w:t>n.s.</w:t>
            </w:r>
          </w:p>
        </w:tc>
        <w:tc>
          <w:tcPr>
            <w:tcW w:w="1655" w:type="dxa"/>
            <w:gridSpan w:val="2"/>
          </w:tcPr>
          <w:p w14:paraId="3652DFD0" w14:textId="77777777" w:rsidR="00BF6C28" w:rsidRPr="005F3AA9" w:rsidRDefault="00BF6C28" w:rsidP="00BF6C28">
            <w:pPr>
              <w:rPr>
                <w:sz w:val="22"/>
                <w:szCs w:val="22"/>
              </w:rPr>
            </w:pPr>
            <w:r w:rsidRPr="005F3AA9">
              <w:rPr>
                <w:sz w:val="22"/>
                <w:szCs w:val="22"/>
              </w:rPr>
              <w:t>Multiple regression,</w:t>
            </w:r>
          </w:p>
          <w:p w14:paraId="04C6B955" w14:textId="39A3280E" w:rsidR="00BF6C28" w:rsidRPr="005F3AA9" w:rsidRDefault="00BF6C28" w:rsidP="00BF6C28">
            <w:pPr>
              <w:rPr>
                <w:rFonts w:cs="Lucida Grande"/>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56C09758" w14:textId="003EB050" w:rsidR="00BF6C28" w:rsidRPr="005F3AA9" w:rsidRDefault="00BF6C28" w:rsidP="00BF6C28">
            <w:pPr>
              <w:rPr>
                <w:sz w:val="22"/>
                <w:szCs w:val="22"/>
              </w:rPr>
            </w:pPr>
            <w:r w:rsidRPr="005F3AA9">
              <w:rPr>
                <w:sz w:val="22"/>
                <w:szCs w:val="22"/>
              </w:rPr>
              <w:t>No</w:t>
            </w:r>
          </w:p>
        </w:tc>
        <w:tc>
          <w:tcPr>
            <w:tcW w:w="907" w:type="dxa"/>
          </w:tcPr>
          <w:p w14:paraId="357ADDEA" w14:textId="326DD73D" w:rsidR="00BF6C28" w:rsidRPr="005F3AA9" w:rsidRDefault="00BF6C28" w:rsidP="00BF6C28">
            <w:pPr>
              <w:rPr>
                <w:sz w:val="22"/>
                <w:szCs w:val="22"/>
              </w:rPr>
            </w:pPr>
            <w:r w:rsidRPr="005F3AA9">
              <w:rPr>
                <w:sz w:val="22"/>
                <w:szCs w:val="22"/>
              </w:rPr>
              <w:t>4</w:t>
            </w:r>
          </w:p>
        </w:tc>
      </w:tr>
      <w:tr w:rsidR="00BF6C28" w:rsidRPr="005F3AA9" w14:paraId="2DAE6C47" w14:textId="77777777" w:rsidTr="00346ACE">
        <w:trPr>
          <w:trHeight w:val="1538"/>
        </w:trPr>
        <w:tc>
          <w:tcPr>
            <w:tcW w:w="1776" w:type="dxa"/>
          </w:tcPr>
          <w:p w14:paraId="20173A4E" w14:textId="66705E71" w:rsidR="00BF6C28" w:rsidRPr="005F3AA9" w:rsidRDefault="00BF6C28" w:rsidP="00BF6C28">
            <w:pPr>
              <w:rPr>
                <w:sz w:val="22"/>
                <w:szCs w:val="22"/>
              </w:rPr>
            </w:pPr>
            <w:r w:rsidRPr="005F3AA9">
              <w:rPr>
                <w:sz w:val="22"/>
                <w:szCs w:val="22"/>
              </w:rPr>
              <w:t>Ochoa-Avilés et al. 2014, Euqador</w: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1]</w:t>
            </w:r>
            <w:r w:rsidRPr="005F3AA9">
              <w:rPr>
                <w:sz w:val="22"/>
                <w:szCs w:val="22"/>
              </w:rPr>
              <w:fldChar w:fldCharType="end"/>
            </w:r>
          </w:p>
        </w:tc>
        <w:tc>
          <w:tcPr>
            <w:tcW w:w="1811" w:type="dxa"/>
          </w:tcPr>
          <w:p w14:paraId="723FE652" w14:textId="7EDCFD4E" w:rsidR="00BF6C28" w:rsidRPr="005F3AA9" w:rsidRDefault="00BF6C28" w:rsidP="00BF6C28">
            <w:pPr>
              <w:rPr>
                <w:sz w:val="22"/>
                <w:szCs w:val="22"/>
              </w:rPr>
            </w:pPr>
            <w:r w:rsidRPr="005F3AA9">
              <w:rPr>
                <w:sz w:val="22"/>
                <w:szCs w:val="22"/>
              </w:rPr>
              <w:t>n: 334;</w:t>
            </w:r>
          </w:p>
          <w:p w14:paraId="1873CEB4" w14:textId="77777777" w:rsidR="00BF6C28" w:rsidRPr="005F3AA9" w:rsidRDefault="00BF6C28" w:rsidP="00BF6C28">
            <w:pPr>
              <w:rPr>
                <w:sz w:val="22"/>
                <w:szCs w:val="22"/>
              </w:rPr>
            </w:pPr>
            <w:r w:rsidRPr="005F3AA9">
              <w:rPr>
                <w:sz w:val="22"/>
                <w:szCs w:val="22"/>
              </w:rPr>
              <w:t>age:10-16;</w:t>
            </w:r>
          </w:p>
          <w:p w14:paraId="36247E81" w14:textId="7EEE8980" w:rsidR="00BF6C28" w:rsidRPr="005F3AA9" w:rsidRDefault="00BF6C28" w:rsidP="00BF6C28">
            <w:pPr>
              <w:rPr>
                <w:sz w:val="22"/>
                <w:szCs w:val="22"/>
              </w:rPr>
            </w:pPr>
            <w:r w:rsidRPr="005F3AA9">
              <w:rPr>
                <w:sz w:val="22"/>
                <w:szCs w:val="22"/>
              </w:rPr>
              <w:t>female: n.a.</w:t>
            </w:r>
          </w:p>
        </w:tc>
        <w:tc>
          <w:tcPr>
            <w:tcW w:w="1526" w:type="dxa"/>
          </w:tcPr>
          <w:p w14:paraId="3115EF3C" w14:textId="13246F87" w:rsidR="00BF6C28" w:rsidRPr="005F3AA9" w:rsidRDefault="00BF6C28" w:rsidP="00BF6C28">
            <w:pPr>
              <w:rPr>
                <w:sz w:val="22"/>
                <w:szCs w:val="22"/>
              </w:rPr>
            </w:pPr>
            <w:r w:rsidRPr="005F3AA9">
              <w:rPr>
                <w:sz w:val="22"/>
                <w:szCs w:val="22"/>
              </w:rPr>
              <w:t>Cross-sectional</w:t>
            </w:r>
          </w:p>
        </w:tc>
        <w:tc>
          <w:tcPr>
            <w:tcW w:w="989" w:type="dxa"/>
          </w:tcPr>
          <w:p w14:paraId="31879881" w14:textId="77D7493C" w:rsidR="00BF6C28" w:rsidRPr="005F3AA9" w:rsidRDefault="00BF6C28" w:rsidP="00BF6C28">
            <w:pPr>
              <w:rPr>
                <w:sz w:val="22"/>
                <w:szCs w:val="22"/>
              </w:rPr>
            </w:pPr>
            <w:r w:rsidRPr="005F3AA9">
              <w:rPr>
                <w:sz w:val="22"/>
                <w:szCs w:val="22"/>
              </w:rPr>
              <w:t>24h recall</w:t>
            </w:r>
          </w:p>
        </w:tc>
        <w:tc>
          <w:tcPr>
            <w:tcW w:w="1413" w:type="dxa"/>
          </w:tcPr>
          <w:p w14:paraId="4BA5282A" w14:textId="77777777" w:rsidR="00BF6C28" w:rsidRPr="005F3AA9" w:rsidRDefault="00BF6C28" w:rsidP="00BF6C28">
            <w:pPr>
              <w:rPr>
                <w:sz w:val="22"/>
                <w:szCs w:val="22"/>
              </w:rPr>
            </w:pPr>
          </w:p>
        </w:tc>
        <w:tc>
          <w:tcPr>
            <w:tcW w:w="1356" w:type="dxa"/>
          </w:tcPr>
          <w:p w14:paraId="25EBB3CF" w14:textId="18713FB1" w:rsidR="00BF6C28" w:rsidRPr="005F3AA9" w:rsidRDefault="00BF6C28" w:rsidP="00BF6C28">
            <w:pPr>
              <w:rPr>
                <w:sz w:val="22"/>
                <w:szCs w:val="22"/>
              </w:rPr>
            </w:pPr>
          </w:p>
          <w:p w14:paraId="572B0296" w14:textId="77777777" w:rsidR="00BF6C28" w:rsidRPr="005F3AA9" w:rsidRDefault="00BF6C28" w:rsidP="00BF6C28">
            <w:pPr>
              <w:rPr>
                <w:b/>
                <w:sz w:val="22"/>
                <w:szCs w:val="22"/>
              </w:rPr>
            </w:pPr>
          </w:p>
          <w:p w14:paraId="5E5DC119" w14:textId="13B6AEEE" w:rsidR="00BF6C28" w:rsidRPr="005F3AA9" w:rsidRDefault="00BF6C28" w:rsidP="00BF6C28">
            <w:pPr>
              <w:rPr>
                <w:sz w:val="22"/>
                <w:szCs w:val="22"/>
              </w:rPr>
            </w:pPr>
            <w:r w:rsidRPr="005F3AA9">
              <w:rPr>
                <w:sz w:val="22"/>
                <w:szCs w:val="22"/>
              </w:rPr>
              <w:t xml:space="preserve">Rural </w:t>
            </w:r>
          </w:p>
          <w:p w14:paraId="62619BA7" w14:textId="26DDF689" w:rsidR="00BF6C28" w:rsidRPr="005F3AA9" w:rsidRDefault="00BF6C28" w:rsidP="00BF6C28">
            <w:pPr>
              <w:rPr>
                <w:sz w:val="22"/>
                <w:szCs w:val="22"/>
              </w:rPr>
            </w:pPr>
            <w:r w:rsidRPr="005F3AA9">
              <w:rPr>
                <w:sz w:val="22"/>
                <w:szCs w:val="22"/>
              </w:rPr>
              <w:t>(</w:t>
            </w:r>
            <w:proofErr w:type="gramStart"/>
            <w:r w:rsidRPr="005F3AA9">
              <w:rPr>
                <w:sz w:val="22"/>
                <w:szCs w:val="22"/>
              </w:rPr>
              <w:t>n</w:t>
            </w:r>
            <w:proofErr w:type="gramEnd"/>
            <w:r w:rsidRPr="005F3AA9">
              <w:rPr>
                <w:sz w:val="22"/>
                <w:szCs w:val="22"/>
              </w:rPr>
              <w:t>: n.a.)</w:t>
            </w:r>
          </w:p>
          <w:p w14:paraId="363FA0A1" w14:textId="77777777" w:rsidR="00BF6C28" w:rsidRPr="005F3AA9" w:rsidRDefault="00BF6C28" w:rsidP="00BF6C28">
            <w:pPr>
              <w:rPr>
                <w:sz w:val="22"/>
                <w:szCs w:val="22"/>
              </w:rPr>
            </w:pPr>
            <w:r w:rsidRPr="005F3AA9">
              <w:rPr>
                <w:sz w:val="22"/>
                <w:szCs w:val="22"/>
              </w:rPr>
              <w:t>Urban</w:t>
            </w:r>
          </w:p>
          <w:p w14:paraId="39F2602F" w14:textId="2C47BA11" w:rsidR="00BF6C28" w:rsidRPr="005F3AA9" w:rsidRDefault="00BF6C28" w:rsidP="00BF6C28">
            <w:pPr>
              <w:rPr>
                <w:sz w:val="22"/>
                <w:szCs w:val="22"/>
              </w:rPr>
            </w:pPr>
            <w:r w:rsidRPr="005F3AA9">
              <w:rPr>
                <w:sz w:val="22"/>
                <w:szCs w:val="22"/>
              </w:rPr>
              <w:t>(</w:t>
            </w:r>
            <w:proofErr w:type="gramStart"/>
            <w:r w:rsidRPr="005F3AA9">
              <w:rPr>
                <w:sz w:val="22"/>
                <w:szCs w:val="22"/>
              </w:rPr>
              <w:t>n</w:t>
            </w:r>
            <w:proofErr w:type="gramEnd"/>
            <w:r w:rsidRPr="005F3AA9">
              <w:rPr>
                <w:sz w:val="22"/>
                <w:szCs w:val="22"/>
              </w:rPr>
              <w:t>: n.a.)</w:t>
            </w:r>
          </w:p>
        </w:tc>
        <w:tc>
          <w:tcPr>
            <w:tcW w:w="2303" w:type="dxa"/>
          </w:tcPr>
          <w:p w14:paraId="32C5CA1D" w14:textId="245D547F" w:rsidR="00BF6C28" w:rsidRPr="005F3AA9" w:rsidRDefault="00BF6C28" w:rsidP="00BF6C28">
            <w:pPr>
              <w:rPr>
                <w:sz w:val="22"/>
                <w:szCs w:val="22"/>
              </w:rPr>
            </w:pPr>
            <w:r w:rsidRPr="005F3AA9">
              <w:rPr>
                <w:sz w:val="22"/>
                <w:szCs w:val="22"/>
              </w:rPr>
              <w:t>“Rice-rich non-animal fat pattern”</w:t>
            </w:r>
          </w:p>
          <w:p w14:paraId="316222FD" w14:textId="3DFC0012" w:rsidR="00BF6C28" w:rsidRPr="005F3AA9" w:rsidRDefault="00BF6C28" w:rsidP="00BF6C28">
            <w:pPr>
              <w:rPr>
                <w:sz w:val="22"/>
                <w:szCs w:val="22"/>
              </w:rPr>
            </w:pPr>
            <w:r w:rsidRPr="005F3AA9">
              <w:rPr>
                <w:sz w:val="22"/>
                <w:szCs w:val="22"/>
              </w:rPr>
              <w:t>“Wheat-dense animal-fat pattern”</w:t>
            </w:r>
          </w:p>
          <w:p w14:paraId="2260C451" w14:textId="155C21AC" w:rsidR="00BF6C28" w:rsidRPr="005F3AA9" w:rsidRDefault="00BF6C28" w:rsidP="00BF6C28">
            <w:pPr>
              <w:rPr>
                <w:b/>
                <w:sz w:val="22"/>
                <w:szCs w:val="22"/>
              </w:rPr>
            </w:pPr>
            <w:r w:rsidRPr="005F3AA9">
              <w:rPr>
                <w:sz w:val="22"/>
                <w:szCs w:val="22"/>
              </w:rPr>
              <w:t>“Wheat-dense animal-fat pattern”</w:t>
            </w:r>
          </w:p>
        </w:tc>
        <w:tc>
          <w:tcPr>
            <w:tcW w:w="1393" w:type="dxa"/>
          </w:tcPr>
          <w:p w14:paraId="168A602E" w14:textId="72FD5E75" w:rsidR="00BF6C28" w:rsidRPr="005F3AA9" w:rsidRDefault="00BF6C28" w:rsidP="00BF6C28">
            <w:pPr>
              <w:rPr>
                <w:sz w:val="22"/>
                <w:szCs w:val="22"/>
              </w:rPr>
            </w:pPr>
            <w:r w:rsidRPr="005F3AA9">
              <w:rPr>
                <w:sz w:val="22"/>
                <w:szCs w:val="22"/>
              </w:rPr>
              <w:t>n.s.</w:t>
            </w:r>
          </w:p>
          <w:p w14:paraId="559884B3" w14:textId="77777777" w:rsidR="00BF6C28" w:rsidRPr="005F3AA9" w:rsidRDefault="00BF6C28" w:rsidP="00BF6C28">
            <w:pPr>
              <w:rPr>
                <w:sz w:val="22"/>
                <w:szCs w:val="22"/>
              </w:rPr>
            </w:pPr>
          </w:p>
          <w:p w14:paraId="6C564F7D" w14:textId="34357FE3" w:rsidR="00BF6C28" w:rsidRPr="005F3AA9" w:rsidRDefault="00BF6C28" w:rsidP="00BF6C28">
            <w:pPr>
              <w:rPr>
                <w:sz w:val="22"/>
                <w:szCs w:val="22"/>
              </w:rPr>
            </w:pPr>
            <w:r w:rsidRPr="005F3AA9">
              <w:rPr>
                <w:sz w:val="22"/>
                <w:szCs w:val="22"/>
              </w:rPr>
              <w:t>3.7*</w:t>
            </w:r>
          </w:p>
          <w:p w14:paraId="463470DC" w14:textId="77777777" w:rsidR="00BF6C28" w:rsidRPr="005F3AA9" w:rsidRDefault="00BF6C28" w:rsidP="00BF6C28">
            <w:pPr>
              <w:rPr>
                <w:sz w:val="22"/>
                <w:szCs w:val="22"/>
              </w:rPr>
            </w:pPr>
          </w:p>
          <w:p w14:paraId="64DA8AE6" w14:textId="75E6D188" w:rsidR="00BF6C28" w:rsidRPr="005F3AA9" w:rsidRDefault="00BF6C28" w:rsidP="00BF6C28">
            <w:pPr>
              <w:rPr>
                <w:sz w:val="22"/>
                <w:szCs w:val="22"/>
              </w:rPr>
            </w:pPr>
            <w:r w:rsidRPr="005F3AA9">
              <w:rPr>
                <w:sz w:val="22"/>
                <w:szCs w:val="22"/>
              </w:rPr>
              <w:t>n.s.</w:t>
            </w:r>
          </w:p>
          <w:p w14:paraId="755817B6" w14:textId="1CF93602" w:rsidR="00BF6C28" w:rsidRPr="005F3AA9" w:rsidRDefault="00BF6C28" w:rsidP="00BF6C28">
            <w:pPr>
              <w:rPr>
                <w:b/>
                <w:sz w:val="22"/>
                <w:szCs w:val="22"/>
              </w:rPr>
            </w:pPr>
          </w:p>
        </w:tc>
        <w:tc>
          <w:tcPr>
            <w:tcW w:w="1655" w:type="dxa"/>
            <w:gridSpan w:val="2"/>
          </w:tcPr>
          <w:p w14:paraId="27056E4E" w14:textId="77777777" w:rsidR="00BF6C28" w:rsidRPr="005F3AA9" w:rsidRDefault="00BF6C28" w:rsidP="00BF6C28">
            <w:pPr>
              <w:rPr>
                <w:sz w:val="22"/>
                <w:szCs w:val="22"/>
              </w:rPr>
            </w:pPr>
            <w:r w:rsidRPr="005F3AA9">
              <w:rPr>
                <w:sz w:val="22"/>
                <w:szCs w:val="22"/>
              </w:rPr>
              <w:t xml:space="preserve">Linear regression, </w:t>
            </w:r>
          </w:p>
          <w:p w14:paraId="4F929B79" w14:textId="16656667"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w:t>
            </w:r>
          </w:p>
        </w:tc>
        <w:tc>
          <w:tcPr>
            <w:tcW w:w="1358" w:type="dxa"/>
          </w:tcPr>
          <w:p w14:paraId="466362A0" w14:textId="77777777" w:rsidR="00BF6C28" w:rsidRPr="005F3AA9" w:rsidRDefault="00BF6C28" w:rsidP="00BF6C28">
            <w:pPr>
              <w:rPr>
                <w:sz w:val="22"/>
                <w:szCs w:val="22"/>
              </w:rPr>
            </w:pPr>
          </w:p>
        </w:tc>
        <w:tc>
          <w:tcPr>
            <w:tcW w:w="907" w:type="dxa"/>
          </w:tcPr>
          <w:p w14:paraId="6DCB5CA7" w14:textId="4B163C82" w:rsidR="00BF6C28" w:rsidRPr="005F3AA9" w:rsidRDefault="00BF6C28" w:rsidP="00BF6C28">
            <w:pPr>
              <w:rPr>
                <w:sz w:val="22"/>
                <w:szCs w:val="22"/>
              </w:rPr>
            </w:pPr>
            <w:r w:rsidRPr="005F3AA9">
              <w:rPr>
                <w:sz w:val="22"/>
                <w:szCs w:val="22"/>
              </w:rPr>
              <w:t>2</w:t>
            </w:r>
          </w:p>
        </w:tc>
      </w:tr>
      <w:tr w:rsidR="00BF6C28" w:rsidRPr="005F3AA9" w14:paraId="4E8DE43E" w14:textId="77777777" w:rsidTr="00346ACE">
        <w:tc>
          <w:tcPr>
            <w:tcW w:w="1776" w:type="dxa"/>
          </w:tcPr>
          <w:p w14:paraId="53C88254" w14:textId="16911BE0" w:rsidR="00BF6C28" w:rsidRPr="005F3AA9" w:rsidRDefault="00BF6C28" w:rsidP="00BF6C28">
            <w:pPr>
              <w:rPr>
                <w:sz w:val="22"/>
                <w:szCs w:val="22"/>
              </w:rPr>
            </w:pPr>
            <w:r w:rsidRPr="005F3AA9">
              <w:rPr>
                <w:sz w:val="22"/>
                <w:szCs w:val="22"/>
              </w:rPr>
              <w:t>Rinaldi et al. 2012, Brazil</w:t>
            </w:r>
            <w:r w:rsidRPr="005F3AA9">
              <w:rPr>
                <w:sz w:val="22"/>
                <w:szCs w:val="22"/>
              </w:rPr>
              <w:fldChar w:fldCharType="begin">
                <w:fldData xml:space="preserve">PEVuZE5vdGU+PENpdGU+PEF1dGhvcj5SaW5hbGRpPC9BdXRob3I+PFllYXI+MjAxMjwvWWVhcj48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SaW5hbGRpPC9BdXRob3I+PFllYXI+MjAxMjwvWWVhcj48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2]</w:t>
            </w:r>
            <w:r w:rsidRPr="005F3AA9">
              <w:rPr>
                <w:sz w:val="22"/>
                <w:szCs w:val="22"/>
              </w:rPr>
              <w:fldChar w:fldCharType="end"/>
            </w:r>
          </w:p>
        </w:tc>
        <w:tc>
          <w:tcPr>
            <w:tcW w:w="1811" w:type="dxa"/>
          </w:tcPr>
          <w:p w14:paraId="4D2FE041" w14:textId="6A0649AA" w:rsidR="00BF6C28" w:rsidRPr="005F3AA9" w:rsidRDefault="00BF6C28" w:rsidP="00BF6C28">
            <w:pPr>
              <w:rPr>
                <w:sz w:val="22"/>
                <w:szCs w:val="22"/>
              </w:rPr>
            </w:pPr>
            <w:r w:rsidRPr="005F3AA9">
              <w:rPr>
                <w:sz w:val="22"/>
                <w:szCs w:val="22"/>
              </w:rPr>
              <w:t>n: 147;</w:t>
            </w:r>
          </w:p>
          <w:p w14:paraId="4E3CA6E8" w14:textId="37A25792" w:rsidR="00BF6C28" w:rsidRPr="005F3AA9" w:rsidRDefault="00BF6C28" w:rsidP="00BF6C28">
            <w:pPr>
              <w:rPr>
                <w:sz w:val="22"/>
                <w:szCs w:val="22"/>
              </w:rPr>
            </w:pPr>
            <w:r w:rsidRPr="005F3AA9">
              <w:rPr>
                <w:sz w:val="22"/>
                <w:szCs w:val="22"/>
              </w:rPr>
              <w:t>age: 4-11</w:t>
            </w:r>
            <w:r w:rsidRPr="005F3AA9">
              <w:rPr>
                <w:sz w:val="22"/>
                <w:szCs w:val="22"/>
              </w:rPr>
              <w:br/>
              <w:t>female: 51.7%</w:t>
            </w:r>
          </w:p>
        </w:tc>
        <w:tc>
          <w:tcPr>
            <w:tcW w:w="1526" w:type="dxa"/>
          </w:tcPr>
          <w:p w14:paraId="07DBFCAF" w14:textId="5F1B95AA" w:rsidR="00BF6C28" w:rsidRPr="005F3AA9" w:rsidRDefault="00BF6C28" w:rsidP="00BF6C28">
            <w:pPr>
              <w:rPr>
                <w:sz w:val="22"/>
                <w:szCs w:val="22"/>
              </w:rPr>
            </w:pPr>
            <w:r w:rsidRPr="005F3AA9">
              <w:rPr>
                <w:sz w:val="22"/>
                <w:szCs w:val="22"/>
              </w:rPr>
              <w:t>Cross-sectional</w:t>
            </w:r>
          </w:p>
        </w:tc>
        <w:tc>
          <w:tcPr>
            <w:tcW w:w="989" w:type="dxa"/>
          </w:tcPr>
          <w:p w14:paraId="1D79765B" w14:textId="40498EBF" w:rsidR="00BF6C28" w:rsidRPr="005F3AA9" w:rsidRDefault="00BF6C28" w:rsidP="00BF6C28">
            <w:pPr>
              <w:rPr>
                <w:sz w:val="22"/>
                <w:szCs w:val="22"/>
              </w:rPr>
            </w:pPr>
            <w:r w:rsidRPr="005F3AA9">
              <w:rPr>
                <w:sz w:val="22"/>
                <w:szCs w:val="22"/>
              </w:rPr>
              <w:t>24h recall</w:t>
            </w:r>
          </w:p>
        </w:tc>
        <w:tc>
          <w:tcPr>
            <w:tcW w:w="1413" w:type="dxa"/>
          </w:tcPr>
          <w:p w14:paraId="75FEEF7F" w14:textId="610BEDDE" w:rsidR="00BF6C28" w:rsidRPr="005F3AA9" w:rsidRDefault="00BF6C28" w:rsidP="00BF6C28">
            <w:pPr>
              <w:rPr>
                <w:sz w:val="22"/>
                <w:szCs w:val="22"/>
              </w:rPr>
            </w:pPr>
            <w:r w:rsidRPr="005F3AA9">
              <w:rPr>
                <w:sz w:val="22"/>
                <w:szCs w:val="22"/>
              </w:rPr>
              <w:t>Yes</w:t>
            </w:r>
          </w:p>
        </w:tc>
        <w:tc>
          <w:tcPr>
            <w:tcW w:w="1356" w:type="dxa"/>
          </w:tcPr>
          <w:p w14:paraId="57BE3E0D" w14:textId="1A02BC4F" w:rsidR="00BF6C28" w:rsidRPr="005F3AA9" w:rsidRDefault="00BF6C28" w:rsidP="00BF6C28">
            <w:pPr>
              <w:rPr>
                <w:b/>
                <w:sz w:val="22"/>
                <w:szCs w:val="22"/>
              </w:rPr>
            </w:pPr>
            <w:r w:rsidRPr="005F3AA9">
              <w:rPr>
                <w:sz w:val="22"/>
                <w:szCs w:val="22"/>
              </w:rPr>
              <w:t>no</w:t>
            </w:r>
          </w:p>
        </w:tc>
        <w:tc>
          <w:tcPr>
            <w:tcW w:w="2303" w:type="dxa"/>
          </w:tcPr>
          <w:p w14:paraId="5A8FD3DF" w14:textId="77777777" w:rsidR="00BF6C28" w:rsidRPr="005F3AA9" w:rsidRDefault="00BF6C28" w:rsidP="00BF6C28">
            <w:pPr>
              <w:rPr>
                <w:sz w:val="22"/>
                <w:szCs w:val="22"/>
              </w:rPr>
            </w:pPr>
            <w:r w:rsidRPr="005F3AA9">
              <w:rPr>
                <w:sz w:val="22"/>
                <w:szCs w:val="22"/>
              </w:rPr>
              <w:t xml:space="preserve">Dairy products </w:t>
            </w:r>
          </w:p>
          <w:p w14:paraId="5BBB69D8" w14:textId="5AC0083F" w:rsidR="00BF6C28" w:rsidRPr="005F3AA9" w:rsidRDefault="00BF6C28" w:rsidP="00BF6C28">
            <w:pPr>
              <w:rPr>
                <w:sz w:val="22"/>
                <w:szCs w:val="22"/>
              </w:rPr>
            </w:pPr>
            <w:r w:rsidRPr="005F3AA9">
              <w:rPr>
                <w:sz w:val="22"/>
                <w:szCs w:val="22"/>
              </w:rPr>
              <w:t>(full fat)</w:t>
            </w:r>
          </w:p>
          <w:p w14:paraId="3FD8615B" w14:textId="77777777" w:rsidR="00BF6C28" w:rsidRPr="005F3AA9" w:rsidRDefault="00BF6C28" w:rsidP="00BF6C28">
            <w:pPr>
              <w:rPr>
                <w:sz w:val="22"/>
                <w:szCs w:val="22"/>
              </w:rPr>
            </w:pPr>
            <w:r w:rsidRPr="005F3AA9">
              <w:rPr>
                <w:sz w:val="22"/>
                <w:szCs w:val="22"/>
              </w:rPr>
              <w:t>Carbohydrates</w:t>
            </w:r>
          </w:p>
          <w:p w14:paraId="6B1BAA63" w14:textId="1938C9BE" w:rsidR="00BF6C28" w:rsidRPr="005F3AA9" w:rsidRDefault="00BF6C28" w:rsidP="00BF6C28">
            <w:pPr>
              <w:rPr>
                <w:sz w:val="22"/>
                <w:szCs w:val="22"/>
              </w:rPr>
            </w:pPr>
            <w:r w:rsidRPr="005F3AA9">
              <w:rPr>
                <w:sz w:val="22"/>
                <w:szCs w:val="22"/>
              </w:rPr>
              <w:t>Proteins</w:t>
            </w:r>
          </w:p>
          <w:p w14:paraId="1F647900" w14:textId="77777777" w:rsidR="00BF6C28" w:rsidRPr="005F3AA9" w:rsidRDefault="00BF6C28" w:rsidP="00BF6C28">
            <w:pPr>
              <w:rPr>
                <w:sz w:val="22"/>
                <w:szCs w:val="22"/>
              </w:rPr>
            </w:pPr>
            <w:r w:rsidRPr="005F3AA9">
              <w:rPr>
                <w:sz w:val="22"/>
                <w:szCs w:val="22"/>
              </w:rPr>
              <w:t>SFA</w:t>
            </w:r>
          </w:p>
          <w:p w14:paraId="7E581851" w14:textId="77777777" w:rsidR="002B236D" w:rsidRPr="005F3AA9" w:rsidRDefault="002B236D" w:rsidP="002B236D">
            <w:pPr>
              <w:rPr>
                <w:sz w:val="22"/>
                <w:szCs w:val="22"/>
              </w:rPr>
            </w:pPr>
            <w:r>
              <w:rPr>
                <w:sz w:val="22"/>
                <w:szCs w:val="22"/>
              </w:rPr>
              <w:t>Fat</w:t>
            </w:r>
          </w:p>
          <w:p w14:paraId="6CD392FD" w14:textId="77777777" w:rsidR="00BF6C28" w:rsidRPr="005F3AA9" w:rsidRDefault="00BF6C28" w:rsidP="00BF6C28">
            <w:pPr>
              <w:rPr>
                <w:sz w:val="22"/>
                <w:szCs w:val="22"/>
              </w:rPr>
            </w:pPr>
            <w:r w:rsidRPr="005F3AA9">
              <w:rPr>
                <w:sz w:val="22"/>
                <w:szCs w:val="22"/>
              </w:rPr>
              <w:t>MUFA</w:t>
            </w:r>
          </w:p>
          <w:p w14:paraId="0BBAE222" w14:textId="77777777" w:rsidR="00BF6C28" w:rsidRPr="005F3AA9" w:rsidRDefault="00BF6C28" w:rsidP="00BF6C28">
            <w:pPr>
              <w:rPr>
                <w:sz w:val="22"/>
                <w:szCs w:val="22"/>
              </w:rPr>
            </w:pPr>
            <w:r w:rsidRPr="005F3AA9">
              <w:rPr>
                <w:sz w:val="22"/>
                <w:szCs w:val="22"/>
              </w:rPr>
              <w:t>PUFA</w:t>
            </w:r>
          </w:p>
          <w:p w14:paraId="1B81ED53" w14:textId="49164F5C" w:rsidR="00BF6C28" w:rsidRPr="005F3AA9" w:rsidRDefault="00BF6C28" w:rsidP="00BF6C28">
            <w:pPr>
              <w:rPr>
                <w:sz w:val="22"/>
                <w:szCs w:val="22"/>
              </w:rPr>
            </w:pPr>
            <w:r w:rsidRPr="005F3AA9">
              <w:rPr>
                <w:sz w:val="22"/>
                <w:szCs w:val="22"/>
              </w:rPr>
              <w:t>Cholesterol</w:t>
            </w:r>
          </w:p>
          <w:p w14:paraId="627A3AC1" w14:textId="77777777" w:rsidR="00BF6C28" w:rsidRPr="005F3AA9" w:rsidRDefault="00BF6C28" w:rsidP="00BF6C28">
            <w:pPr>
              <w:rPr>
                <w:sz w:val="22"/>
                <w:szCs w:val="22"/>
              </w:rPr>
            </w:pPr>
            <w:r w:rsidRPr="005F3AA9">
              <w:rPr>
                <w:sz w:val="22"/>
                <w:szCs w:val="22"/>
              </w:rPr>
              <w:t>Fiber</w:t>
            </w:r>
          </w:p>
          <w:p w14:paraId="062CE166" w14:textId="77777777" w:rsidR="00BF6C28" w:rsidRPr="005F3AA9" w:rsidRDefault="00BF6C28" w:rsidP="00BF6C28">
            <w:pPr>
              <w:rPr>
                <w:sz w:val="22"/>
                <w:szCs w:val="22"/>
              </w:rPr>
            </w:pPr>
            <w:r w:rsidRPr="005F3AA9">
              <w:rPr>
                <w:sz w:val="22"/>
                <w:szCs w:val="22"/>
              </w:rPr>
              <w:t>Cereals</w:t>
            </w:r>
          </w:p>
          <w:p w14:paraId="02CFAD05" w14:textId="77777777" w:rsidR="00BF6C28" w:rsidRPr="005F3AA9" w:rsidRDefault="00BF6C28" w:rsidP="00BF6C28">
            <w:pPr>
              <w:rPr>
                <w:sz w:val="22"/>
                <w:szCs w:val="22"/>
              </w:rPr>
            </w:pPr>
            <w:r w:rsidRPr="005F3AA9">
              <w:rPr>
                <w:sz w:val="22"/>
                <w:szCs w:val="22"/>
              </w:rPr>
              <w:t>Meat</w:t>
            </w:r>
          </w:p>
          <w:p w14:paraId="742D5DAC" w14:textId="77777777" w:rsidR="00BF6C28" w:rsidRPr="005F3AA9" w:rsidRDefault="00BF6C28" w:rsidP="00BF6C28">
            <w:pPr>
              <w:rPr>
                <w:sz w:val="22"/>
                <w:szCs w:val="22"/>
              </w:rPr>
            </w:pPr>
            <w:r w:rsidRPr="005F3AA9">
              <w:rPr>
                <w:sz w:val="22"/>
                <w:szCs w:val="22"/>
              </w:rPr>
              <w:t>Legumes</w:t>
            </w:r>
          </w:p>
          <w:p w14:paraId="0B6F8CEC" w14:textId="77777777" w:rsidR="00BF6C28" w:rsidRPr="005F3AA9" w:rsidRDefault="00BF6C28" w:rsidP="00BF6C28">
            <w:pPr>
              <w:rPr>
                <w:sz w:val="22"/>
                <w:szCs w:val="22"/>
              </w:rPr>
            </w:pPr>
            <w:r w:rsidRPr="005F3AA9">
              <w:rPr>
                <w:sz w:val="22"/>
                <w:szCs w:val="22"/>
              </w:rPr>
              <w:t>Vegetables</w:t>
            </w:r>
          </w:p>
          <w:p w14:paraId="517DE079" w14:textId="77777777" w:rsidR="00BF6C28" w:rsidRPr="005F3AA9" w:rsidRDefault="00BF6C28" w:rsidP="00BF6C28">
            <w:pPr>
              <w:rPr>
                <w:sz w:val="22"/>
                <w:szCs w:val="22"/>
              </w:rPr>
            </w:pPr>
            <w:r w:rsidRPr="005F3AA9">
              <w:rPr>
                <w:sz w:val="22"/>
                <w:szCs w:val="22"/>
              </w:rPr>
              <w:t>Fruits</w:t>
            </w:r>
          </w:p>
          <w:p w14:paraId="65195846" w14:textId="77777777" w:rsidR="00BF6C28" w:rsidRPr="005F3AA9" w:rsidRDefault="00BF6C28" w:rsidP="00BF6C28">
            <w:pPr>
              <w:rPr>
                <w:sz w:val="22"/>
                <w:szCs w:val="22"/>
              </w:rPr>
            </w:pPr>
            <w:r w:rsidRPr="005F3AA9">
              <w:rPr>
                <w:sz w:val="22"/>
                <w:szCs w:val="22"/>
              </w:rPr>
              <w:t>Sugar, sweet food</w:t>
            </w:r>
          </w:p>
          <w:p w14:paraId="385F4D05" w14:textId="185C58DD" w:rsidR="00BF6C28" w:rsidRPr="005F3AA9" w:rsidRDefault="00BF6C28" w:rsidP="00BF6C28">
            <w:pPr>
              <w:rPr>
                <w:b/>
                <w:sz w:val="22"/>
                <w:szCs w:val="22"/>
              </w:rPr>
            </w:pPr>
            <w:r w:rsidRPr="005F3AA9">
              <w:rPr>
                <w:sz w:val="22"/>
                <w:szCs w:val="22"/>
              </w:rPr>
              <w:t>Oils and fats</w:t>
            </w:r>
          </w:p>
        </w:tc>
        <w:tc>
          <w:tcPr>
            <w:tcW w:w="1393" w:type="dxa"/>
          </w:tcPr>
          <w:p w14:paraId="29C9CB30" w14:textId="1CE9A73D" w:rsidR="00BF6C28" w:rsidRPr="005F3AA9" w:rsidRDefault="00BF6C28" w:rsidP="00BF6C28">
            <w:pPr>
              <w:rPr>
                <w:sz w:val="22"/>
                <w:szCs w:val="22"/>
              </w:rPr>
            </w:pPr>
            <w:r w:rsidRPr="005F3AA9">
              <w:rPr>
                <w:sz w:val="22"/>
                <w:szCs w:val="22"/>
              </w:rPr>
              <w:t>0.36*</w:t>
            </w:r>
          </w:p>
          <w:p w14:paraId="3B2D7936" w14:textId="77777777" w:rsidR="00BF6C28" w:rsidRPr="005F3AA9" w:rsidRDefault="00BF6C28" w:rsidP="00BF6C28">
            <w:pPr>
              <w:rPr>
                <w:sz w:val="22"/>
                <w:szCs w:val="22"/>
              </w:rPr>
            </w:pPr>
          </w:p>
          <w:p w14:paraId="3D84AD0E" w14:textId="5209A140" w:rsidR="00BF6C28" w:rsidRPr="005F3AA9" w:rsidRDefault="00BF6C28" w:rsidP="00BF6C28">
            <w:pPr>
              <w:rPr>
                <w:sz w:val="22"/>
                <w:szCs w:val="22"/>
              </w:rPr>
            </w:pPr>
            <w:r w:rsidRPr="005F3AA9">
              <w:rPr>
                <w:sz w:val="22"/>
                <w:szCs w:val="22"/>
              </w:rPr>
              <w:t>n.s.</w:t>
            </w:r>
          </w:p>
          <w:p w14:paraId="25EFC9E7" w14:textId="6A3BE79B" w:rsidR="00BF6C28" w:rsidRPr="005F3AA9" w:rsidRDefault="00BF6C28" w:rsidP="00BF6C28">
            <w:pPr>
              <w:rPr>
                <w:sz w:val="22"/>
                <w:szCs w:val="22"/>
              </w:rPr>
            </w:pPr>
            <w:r w:rsidRPr="005F3AA9">
              <w:rPr>
                <w:sz w:val="22"/>
                <w:szCs w:val="22"/>
              </w:rPr>
              <w:t>n.s.</w:t>
            </w:r>
          </w:p>
          <w:p w14:paraId="7B217842" w14:textId="4F42F4C2" w:rsidR="00BF6C28" w:rsidRPr="005F3AA9" w:rsidRDefault="00BF6C28" w:rsidP="00BF6C28">
            <w:pPr>
              <w:rPr>
                <w:sz w:val="22"/>
                <w:szCs w:val="22"/>
              </w:rPr>
            </w:pPr>
            <w:r w:rsidRPr="005F3AA9">
              <w:rPr>
                <w:sz w:val="22"/>
                <w:szCs w:val="22"/>
              </w:rPr>
              <w:t>n.s.</w:t>
            </w:r>
          </w:p>
          <w:p w14:paraId="4E0F77E8" w14:textId="69A0D31E" w:rsidR="00BF6C28" w:rsidRPr="005F3AA9" w:rsidRDefault="00BF6C28" w:rsidP="00BF6C28">
            <w:pPr>
              <w:rPr>
                <w:sz w:val="22"/>
                <w:szCs w:val="22"/>
              </w:rPr>
            </w:pPr>
            <w:r w:rsidRPr="005F3AA9">
              <w:rPr>
                <w:sz w:val="22"/>
                <w:szCs w:val="22"/>
              </w:rPr>
              <w:t>n.s.</w:t>
            </w:r>
          </w:p>
          <w:p w14:paraId="4277E9E8" w14:textId="21A5E15E" w:rsidR="00BF6C28" w:rsidRPr="005F3AA9" w:rsidRDefault="00BF6C28" w:rsidP="00BF6C28">
            <w:pPr>
              <w:rPr>
                <w:sz w:val="22"/>
                <w:szCs w:val="22"/>
              </w:rPr>
            </w:pPr>
            <w:r w:rsidRPr="005F3AA9">
              <w:rPr>
                <w:sz w:val="22"/>
                <w:szCs w:val="22"/>
              </w:rPr>
              <w:t>n.s.</w:t>
            </w:r>
          </w:p>
          <w:p w14:paraId="0D552EF8" w14:textId="34155FFD" w:rsidR="00BF6C28" w:rsidRPr="005F3AA9" w:rsidRDefault="00BF6C28" w:rsidP="00BF6C28">
            <w:pPr>
              <w:rPr>
                <w:sz w:val="22"/>
                <w:szCs w:val="22"/>
              </w:rPr>
            </w:pPr>
            <w:r w:rsidRPr="005F3AA9">
              <w:rPr>
                <w:sz w:val="22"/>
                <w:szCs w:val="22"/>
              </w:rPr>
              <w:t>n.s.</w:t>
            </w:r>
          </w:p>
          <w:p w14:paraId="17F790BA" w14:textId="124EC73C" w:rsidR="00BF6C28" w:rsidRPr="005F3AA9" w:rsidRDefault="00BF6C28" w:rsidP="00BF6C28">
            <w:pPr>
              <w:rPr>
                <w:sz w:val="22"/>
                <w:szCs w:val="22"/>
              </w:rPr>
            </w:pPr>
            <w:r w:rsidRPr="005F3AA9">
              <w:rPr>
                <w:sz w:val="22"/>
                <w:szCs w:val="22"/>
              </w:rPr>
              <w:t>n.s.</w:t>
            </w:r>
          </w:p>
          <w:p w14:paraId="0F77DEA1" w14:textId="2ED83A83" w:rsidR="00BF6C28" w:rsidRPr="005F3AA9" w:rsidRDefault="00BF6C28" w:rsidP="00BF6C28">
            <w:pPr>
              <w:rPr>
                <w:sz w:val="22"/>
                <w:szCs w:val="22"/>
              </w:rPr>
            </w:pPr>
            <w:r w:rsidRPr="005F3AA9">
              <w:rPr>
                <w:sz w:val="22"/>
                <w:szCs w:val="22"/>
              </w:rPr>
              <w:t>n.s.</w:t>
            </w:r>
          </w:p>
          <w:p w14:paraId="04A47CAA" w14:textId="78508BCD" w:rsidR="00BF6C28" w:rsidRPr="005F3AA9" w:rsidRDefault="00BF6C28" w:rsidP="00BF6C28">
            <w:pPr>
              <w:rPr>
                <w:sz w:val="22"/>
                <w:szCs w:val="22"/>
              </w:rPr>
            </w:pPr>
            <w:r w:rsidRPr="005F3AA9">
              <w:rPr>
                <w:sz w:val="22"/>
                <w:szCs w:val="22"/>
              </w:rPr>
              <w:t>n.s.</w:t>
            </w:r>
          </w:p>
          <w:p w14:paraId="354F45BF" w14:textId="1BD866B7" w:rsidR="00BF6C28" w:rsidRPr="005F3AA9" w:rsidRDefault="00BF6C28" w:rsidP="00BF6C28">
            <w:pPr>
              <w:rPr>
                <w:sz w:val="22"/>
                <w:szCs w:val="22"/>
              </w:rPr>
            </w:pPr>
            <w:r w:rsidRPr="005F3AA9">
              <w:rPr>
                <w:sz w:val="22"/>
                <w:szCs w:val="22"/>
              </w:rPr>
              <w:t>n.s.</w:t>
            </w:r>
          </w:p>
          <w:p w14:paraId="3D338EDF" w14:textId="2A60A17A" w:rsidR="00BF6C28" w:rsidRPr="005F3AA9" w:rsidRDefault="00BF6C28" w:rsidP="00BF6C28">
            <w:pPr>
              <w:rPr>
                <w:sz w:val="22"/>
                <w:szCs w:val="22"/>
              </w:rPr>
            </w:pPr>
            <w:r w:rsidRPr="005F3AA9">
              <w:rPr>
                <w:sz w:val="22"/>
                <w:szCs w:val="22"/>
              </w:rPr>
              <w:t>n.s.</w:t>
            </w:r>
          </w:p>
          <w:p w14:paraId="7DFCDCB8" w14:textId="4BCB8BE0" w:rsidR="00BF6C28" w:rsidRPr="005F3AA9" w:rsidRDefault="00BF6C28" w:rsidP="00BF6C28">
            <w:pPr>
              <w:rPr>
                <w:sz w:val="22"/>
                <w:szCs w:val="22"/>
              </w:rPr>
            </w:pPr>
            <w:r w:rsidRPr="005F3AA9">
              <w:rPr>
                <w:sz w:val="22"/>
                <w:szCs w:val="22"/>
              </w:rPr>
              <w:t>n.s.</w:t>
            </w:r>
          </w:p>
          <w:p w14:paraId="68AC8BA2" w14:textId="5AF88086" w:rsidR="00BF6C28" w:rsidRPr="005F3AA9" w:rsidRDefault="00BF6C28" w:rsidP="00BF6C28">
            <w:pPr>
              <w:rPr>
                <w:sz w:val="22"/>
                <w:szCs w:val="22"/>
              </w:rPr>
            </w:pPr>
            <w:r w:rsidRPr="005F3AA9">
              <w:rPr>
                <w:sz w:val="22"/>
                <w:szCs w:val="22"/>
              </w:rPr>
              <w:t>n.s.</w:t>
            </w:r>
          </w:p>
          <w:p w14:paraId="3E75AB61" w14:textId="3EFEBF5B" w:rsidR="00BF6C28" w:rsidRPr="005F3AA9" w:rsidRDefault="00BF6C28" w:rsidP="00BF6C28">
            <w:pPr>
              <w:rPr>
                <w:sz w:val="22"/>
                <w:szCs w:val="22"/>
              </w:rPr>
            </w:pPr>
            <w:r w:rsidRPr="005F3AA9">
              <w:rPr>
                <w:sz w:val="22"/>
                <w:szCs w:val="22"/>
              </w:rPr>
              <w:t>n.s.</w:t>
            </w:r>
          </w:p>
          <w:p w14:paraId="3B1A798E" w14:textId="5E4C11A1" w:rsidR="00BF6C28" w:rsidRPr="005F3AA9" w:rsidRDefault="00BF6C28" w:rsidP="00BF6C28">
            <w:pPr>
              <w:rPr>
                <w:sz w:val="22"/>
                <w:szCs w:val="22"/>
              </w:rPr>
            </w:pPr>
            <w:r w:rsidRPr="005F3AA9">
              <w:rPr>
                <w:sz w:val="22"/>
                <w:szCs w:val="22"/>
              </w:rPr>
              <w:t>n.s.</w:t>
            </w:r>
          </w:p>
        </w:tc>
        <w:tc>
          <w:tcPr>
            <w:tcW w:w="1655" w:type="dxa"/>
            <w:gridSpan w:val="2"/>
          </w:tcPr>
          <w:p w14:paraId="48EBF735" w14:textId="77777777" w:rsidR="00BF6C28" w:rsidRPr="005F3AA9" w:rsidRDefault="00BF6C28" w:rsidP="00BF6C28">
            <w:pPr>
              <w:rPr>
                <w:sz w:val="22"/>
                <w:szCs w:val="22"/>
              </w:rPr>
            </w:pPr>
            <w:r w:rsidRPr="005F3AA9">
              <w:rPr>
                <w:sz w:val="22"/>
                <w:szCs w:val="22"/>
              </w:rPr>
              <w:t>Multiple linear regression,</w:t>
            </w:r>
          </w:p>
          <w:p w14:paraId="01B61408" w14:textId="49AA7E02"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412B2968" w14:textId="1F19CE1E" w:rsidR="00BF6C28" w:rsidRPr="005F3AA9" w:rsidRDefault="00BF6C28" w:rsidP="00BF6C28">
            <w:pPr>
              <w:tabs>
                <w:tab w:val="left" w:pos="533"/>
              </w:tabs>
              <w:rPr>
                <w:sz w:val="22"/>
                <w:szCs w:val="22"/>
              </w:rPr>
            </w:pPr>
            <w:r w:rsidRPr="005F3AA9">
              <w:rPr>
                <w:sz w:val="22"/>
                <w:szCs w:val="22"/>
              </w:rPr>
              <w:t>Yes</w:t>
            </w:r>
          </w:p>
        </w:tc>
        <w:tc>
          <w:tcPr>
            <w:tcW w:w="907" w:type="dxa"/>
          </w:tcPr>
          <w:p w14:paraId="2FE064F5" w14:textId="623F22C3" w:rsidR="00BF6C28" w:rsidRPr="005F3AA9" w:rsidRDefault="00BF6C28" w:rsidP="00BF6C28">
            <w:pPr>
              <w:rPr>
                <w:sz w:val="22"/>
                <w:szCs w:val="22"/>
              </w:rPr>
            </w:pPr>
            <w:r w:rsidRPr="005F3AA9">
              <w:rPr>
                <w:sz w:val="22"/>
                <w:szCs w:val="22"/>
              </w:rPr>
              <w:t>3</w:t>
            </w:r>
          </w:p>
        </w:tc>
      </w:tr>
      <w:tr w:rsidR="00BF6C28" w:rsidRPr="005F3AA9" w14:paraId="78AF3869" w14:textId="77777777" w:rsidTr="00346ACE">
        <w:tc>
          <w:tcPr>
            <w:tcW w:w="1776" w:type="dxa"/>
          </w:tcPr>
          <w:p w14:paraId="00E8357B" w14:textId="5661AA55" w:rsidR="00BF6C28" w:rsidRPr="005F3AA9" w:rsidRDefault="00BF6C28" w:rsidP="00BF6C28">
            <w:pPr>
              <w:rPr>
                <w:sz w:val="22"/>
                <w:szCs w:val="22"/>
              </w:rPr>
            </w:pPr>
            <w:r w:rsidRPr="005F3AA9">
              <w:rPr>
                <w:sz w:val="22"/>
                <w:szCs w:val="22"/>
              </w:rPr>
              <w:t>Royo-Bordonada et al. 2003, Spain</w:t>
            </w:r>
            <w:r w:rsidRPr="005F3AA9">
              <w:rPr>
                <w:sz w:val="22"/>
                <w:szCs w:val="22"/>
              </w:rPr>
              <w:fldChar w:fldCharType="begin">
                <w:fldData xml:space="preserve">PEVuZE5vdGU+PENpdGU+PEF1dGhvcj5Sb3lvLUJvcmRvbmFkYTwvQXV0aG9yPjxZZWFyPjIwMDM8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M1Ny02NDwvcGFnZXM+PHZvbHVtZT4xMzwvdm9sdW1lPjxudW1iZXI+NjwvbnVtYmVy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Sb3lvLUJvcmRvbmFkYTwvQXV0aG9yPjxZZWFyPjIwMDM8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M1Ny02NDwvcGFnZXM+PHZvbHVtZT4xMzwvdm9sdW1lPjxudW1iZXI+NjwvbnVtYmVy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3]</w:t>
            </w:r>
            <w:r w:rsidRPr="005F3AA9">
              <w:rPr>
                <w:sz w:val="22"/>
                <w:szCs w:val="22"/>
              </w:rPr>
              <w:fldChar w:fldCharType="end"/>
            </w:r>
          </w:p>
        </w:tc>
        <w:tc>
          <w:tcPr>
            <w:tcW w:w="1811" w:type="dxa"/>
          </w:tcPr>
          <w:p w14:paraId="344995BC" w14:textId="0E44DF7E" w:rsidR="00BF6C28" w:rsidRPr="005F3AA9" w:rsidRDefault="00BF6C28" w:rsidP="00BF6C28">
            <w:pPr>
              <w:rPr>
                <w:sz w:val="22"/>
                <w:szCs w:val="22"/>
              </w:rPr>
            </w:pPr>
            <w:r w:rsidRPr="005F3AA9">
              <w:rPr>
                <w:sz w:val="22"/>
                <w:szCs w:val="22"/>
              </w:rPr>
              <w:t>n: 1112;</w:t>
            </w:r>
          </w:p>
          <w:p w14:paraId="06021C6D" w14:textId="77777777" w:rsidR="00BF6C28" w:rsidRPr="005F3AA9" w:rsidRDefault="00BF6C28" w:rsidP="00BF6C28">
            <w:pPr>
              <w:rPr>
                <w:sz w:val="22"/>
                <w:szCs w:val="22"/>
              </w:rPr>
            </w:pPr>
            <w:r w:rsidRPr="005F3AA9">
              <w:rPr>
                <w:sz w:val="22"/>
                <w:szCs w:val="22"/>
              </w:rPr>
              <w:t>age: 6-7;</w:t>
            </w:r>
          </w:p>
          <w:p w14:paraId="67585F43" w14:textId="16409FF2" w:rsidR="00BF6C28" w:rsidRPr="005F3AA9" w:rsidRDefault="00BF6C28" w:rsidP="00BF6C28">
            <w:pPr>
              <w:rPr>
                <w:sz w:val="22"/>
                <w:szCs w:val="22"/>
              </w:rPr>
            </w:pPr>
            <w:r w:rsidRPr="005F3AA9">
              <w:rPr>
                <w:sz w:val="22"/>
                <w:szCs w:val="22"/>
              </w:rPr>
              <w:t>female: 49.9%</w:t>
            </w:r>
          </w:p>
        </w:tc>
        <w:tc>
          <w:tcPr>
            <w:tcW w:w="1526" w:type="dxa"/>
          </w:tcPr>
          <w:p w14:paraId="444B744B" w14:textId="6D31F7FD" w:rsidR="00BF6C28" w:rsidRPr="005F3AA9" w:rsidRDefault="00BF6C28" w:rsidP="00BF6C28">
            <w:pPr>
              <w:rPr>
                <w:sz w:val="22"/>
                <w:szCs w:val="22"/>
              </w:rPr>
            </w:pPr>
            <w:r w:rsidRPr="005F3AA9">
              <w:rPr>
                <w:sz w:val="22"/>
                <w:szCs w:val="22"/>
              </w:rPr>
              <w:t>Cross-sectional</w:t>
            </w:r>
          </w:p>
        </w:tc>
        <w:tc>
          <w:tcPr>
            <w:tcW w:w="989" w:type="dxa"/>
          </w:tcPr>
          <w:p w14:paraId="1DB93638" w14:textId="31038A4A" w:rsidR="00BF6C28" w:rsidRPr="005F3AA9" w:rsidRDefault="00BF6C28" w:rsidP="00BF6C28">
            <w:pPr>
              <w:rPr>
                <w:sz w:val="22"/>
                <w:szCs w:val="22"/>
              </w:rPr>
            </w:pPr>
            <w:r w:rsidRPr="005F3AA9">
              <w:rPr>
                <w:sz w:val="22"/>
                <w:szCs w:val="22"/>
              </w:rPr>
              <w:t>FFQ</w:t>
            </w:r>
          </w:p>
        </w:tc>
        <w:tc>
          <w:tcPr>
            <w:tcW w:w="1413" w:type="dxa"/>
          </w:tcPr>
          <w:p w14:paraId="6494BE40" w14:textId="53508DD5" w:rsidR="00BF6C28" w:rsidRPr="005F3AA9" w:rsidRDefault="00BF6C28" w:rsidP="00BF6C28">
            <w:pPr>
              <w:rPr>
                <w:sz w:val="22"/>
                <w:szCs w:val="22"/>
              </w:rPr>
            </w:pPr>
            <w:r w:rsidRPr="005F3AA9">
              <w:rPr>
                <w:sz w:val="22"/>
                <w:szCs w:val="22"/>
              </w:rPr>
              <w:t>Unknown</w:t>
            </w:r>
          </w:p>
        </w:tc>
        <w:tc>
          <w:tcPr>
            <w:tcW w:w="1356" w:type="dxa"/>
          </w:tcPr>
          <w:p w14:paraId="6561B511" w14:textId="5036E24F" w:rsidR="00BF6C28" w:rsidRPr="005F3AA9" w:rsidRDefault="00BF6C28" w:rsidP="00BF6C28">
            <w:pPr>
              <w:rPr>
                <w:sz w:val="22"/>
                <w:szCs w:val="22"/>
              </w:rPr>
            </w:pPr>
            <w:r w:rsidRPr="005F3AA9">
              <w:rPr>
                <w:sz w:val="22"/>
                <w:szCs w:val="22"/>
              </w:rPr>
              <w:t>no</w:t>
            </w:r>
          </w:p>
        </w:tc>
        <w:tc>
          <w:tcPr>
            <w:tcW w:w="2303" w:type="dxa"/>
          </w:tcPr>
          <w:p w14:paraId="706C4C40" w14:textId="3CC1C6F4" w:rsidR="00BF6C28" w:rsidRPr="005F3AA9" w:rsidRDefault="00BF6C28" w:rsidP="00BF6C28">
            <w:pPr>
              <w:rPr>
                <w:sz w:val="22"/>
                <w:szCs w:val="22"/>
              </w:rPr>
            </w:pPr>
            <w:r w:rsidRPr="005F3AA9">
              <w:rPr>
                <w:sz w:val="22"/>
                <w:szCs w:val="22"/>
              </w:rPr>
              <w:t>“Dietary variety index”</w:t>
            </w:r>
          </w:p>
        </w:tc>
        <w:tc>
          <w:tcPr>
            <w:tcW w:w="1393" w:type="dxa"/>
          </w:tcPr>
          <w:p w14:paraId="05B635DB" w14:textId="5B4B52A4" w:rsidR="00BF6C28" w:rsidRPr="005F3AA9" w:rsidRDefault="00BF6C28" w:rsidP="00BF6C28">
            <w:pPr>
              <w:rPr>
                <w:sz w:val="22"/>
                <w:szCs w:val="22"/>
              </w:rPr>
            </w:pPr>
            <w:r w:rsidRPr="005F3AA9">
              <w:rPr>
                <w:sz w:val="22"/>
                <w:szCs w:val="22"/>
              </w:rPr>
              <w:t>n.s.</w:t>
            </w:r>
          </w:p>
        </w:tc>
        <w:tc>
          <w:tcPr>
            <w:tcW w:w="1655" w:type="dxa"/>
            <w:gridSpan w:val="2"/>
          </w:tcPr>
          <w:p w14:paraId="2CB0EF6A" w14:textId="77777777" w:rsidR="00BF6C28" w:rsidRPr="005F3AA9" w:rsidRDefault="00BF6C28" w:rsidP="00BF6C28">
            <w:pPr>
              <w:rPr>
                <w:sz w:val="22"/>
                <w:szCs w:val="22"/>
              </w:rPr>
            </w:pPr>
            <w:r w:rsidRPr="005F3AA9">
              <w:rPr>
                <w:sz w:val="22"/>
                <w:szCs w:val="22"/>
              </w:rPr>
              <w:t xml:space="preserve">Partial correlation analysis, </w:t>
            </w:r>
          </w:p>
          <w:p w14:paraId="3A3CB6C0" w14:textId="1ADD8370" w:rsidR="00BF6C28" w:rsidRPr="005F3AA9" w:rsidRDefault="00BF6C28" w:rsidP="00BF6C28">
            <w:pPr>
              <w:rPr>
                <w:sz w:val="22"/>
                <w:szCs w:val="22"/>
              </w:rPr>
            </w:pPr>
            <w:r w:rsidRPr="005F3AA9">
              <w:rPr>
                <w:sz w:val="22"/>
                <w:szCs w:val="22"/>
              </w:rPr>
              <w:t>Partial correlation coefficient</w:t>
            </w:r>
          </w:p>
        </w:tc>
        <w:tc>
          <w:tcPr>
            <w:tcW w:w="1358" w:type="dxa"/>
          </w:tcPr>
          <w:p w14:paraId="463BB353" w14:textId="5B225166" w:rsidR="00BF6C28" w:rsidRPr="005F3AA9" w:rsidRDefault="00BF6C28" w:rsidP="00BF6C28">
            <w:pPr>
              <w:tabs>
                <w:tab w:val="left" w:pos="640"/>
              </w:tabs>
              <w:rPr>
                <w:sz w:val="22"/>
                <w:szCs w:val="22"/>
              </w:rPr>
            </w:pPr>
            <w:r w:rsidRPr="005F3AA9">
              <w:rPr>
                <w:sz w:val="22"/>
                <w:szCs w:val="22"/>
              </w:rPr>
              <w:t>No</w:t>
            </w:r>
          </w:p>
        </w:tc>
        <w:tc>
          <w:tcPr>
            <w:tcW w:w="907" w:type="dxa"/>
          </w:tcPr>
          <w:p w14:paraId="7B5B4D3E" w14:textId="495263B7" w:rsidR="00BF6C28" w:rsidRPr="005F3AA9" w:rsidRDefault="00BF6C28" w:rsidP="00BF6C28">
            <w:pPr>
              <w:rPr>
                <w:sz w:val="22"/>
                <w:szCs w:val="22"/>
              </w:rPr>
            </w:pPr>
            <w:r w:rsidRPr="005F3AA9">
              <w:rPr>
                <w:sz w:val="22"/>
                <w:szCs w:val="22"/>
              </w:rPr>
              <w:t>7</w:t>
            </w:r>
          </w:p>
        </w:tc>
      </w:tr>
      <w:tr w:rsidR="00BF6C28" w:rsidRPr="005F3AA9" w14:paraId="78315874" w14:textId="77777777" w:rsidTr="00346ACE">
        <w:tc>
          <w:tcPr>
            <w:tcW w:w="1776" w:type="dxa"/>
          </w:tcPr>
          <w:p w14:paraId="7D892813" w14:textId="77777777" w:rsidR="00FB1E1C" w:rsidRDefault="00BF6C28" w:rsidP="00BF6C28">
            <w:pPr>
              <w:rPr>
                <w:sz w:val="22"/>
                <w:szCs w:val="22"/>
              </w:rPr>
            </w:pPr>
            <w:r w:rsidRPr="005F3AA9">
              <w:rPr>
                <w:sz w:val="22"/>
                <w:szCs w:val="22"/>
              </w:rPr>
              <w:t>Royo-Bordonada et al. 2006, Spain</w:t>
            </w:r>
          </w:p>
          <w:p w14:paraId="6ADB6B50" w14:textId="11D35C50" w:rsidR="00BF6C28" w:rsidRPr="005F3AA9" w:rsidRDefault="00BF6C28" w:rsidP="00BF6C28">
            <w:pPr>
              <w:rPr>
                <w:sz w:val="22"/>
                <w:szCs w:val="22"/>
              </w:rPr>
            </w:pPr>
            <w:r w:rsidRPr="005F3AA9">
              <w:rPr>
                <w:sz w:val="22"/>
                <w:szCs w:val="22"/>
              </w:rPr>
              <w:fldChar w:fldCharType="begin">
                <w:fldData xml:space="preserve">PEVuZE5vdGU+PENpdGU+PEF1dGhvcj5Sb3lvLUJvcmRvbmFkYTwvQXV0aG9yPjxZZWFyPjIwMDY8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QyOS0zNTwvcGFnZXM+PHZvbHVtZT45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Sb3lvLUJvcmRvbmFkYTwvQXV0aG9yPjxZZWFyPjIwMDY8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QyOS0zNTwvcGFnZXM+PHZvbHVtZT45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4]</w:t>
            </w:r>
            <w:r w:rsidRPr="005F3AA9">
              <w:rPr>
                <w:sz w:val="22"/>
                <w:szCs w:val="22"/>
              </w:rPr>
              <w:fldChar w:fldCharType="end"/>
            </w:r>
          </w:p>
        </w:tc>
        <w:tc>
          <w:tcPr>
            <w:tcW w:w="1811" w:type="dxa"/>
          </w:tcPr>
          <w:p w14:paraId="6B58434D" w14:textId="6DEB89D4" w:rsidR="00BF6C28" w:rsidRPr="005F3AA9" w:rsidRDefault="00BF6C28" w:rsidP="00BF6C28">
            <w:pPr>
              <w:rPr>
                <w:sz w:val="22"/>
                <w:szCs w:val="22"/>
              </w:rPr>
            </w:pPr>
            <w:r w:rsidRPr="005F3AA9">
              <w:rPr>
                <w:sz w:val="22"/>
                <w:szCs w:val="22"/>
              </w:rPr>
              <w:t>n: 1112;</w:t>
            </w:r>
          </w:p>
          <w:p w14:paraId="341AC860" w14:textId="77777777" w:rsidR="00BF6C28" w:rsidRPr="005F3AA9" w:rsidRDefault="00BF6C28" w:rsidP="00BF6C28">
            <w:pPr>
              <w:rPr>
                <w:sz w:val="22"/>
                <w:szCs w:val="22"/>
              </w:rPr>
            </w:pPr>
            <w:r w:rsidRPr="005F3AA9">
              <w:rPr>
                <w:sz w:val="22"/>
                <w:szCs w:val="22"/>
              </w:rPr>
              <w:t>age: 6-7;</w:t>
            </w:r>
          </w:p>
          <w:p w14:paraId="7EB0D644" w14:textId="3B595A57" w:rsidR="00BF6C28" w:rsidRPr="005F3AA9" w:rsidRDefault="00BF6C28" w:rsidP="00BF6C28">
            <w:pPr>
              <w:rPr>
                <w:sz w:val="22"/>
                <w:szCs w:val="22"/>
              </w:rPr>
            </w:pPr>
            <w:r w:rsidRPr="005F3AA9">
              <w:rPr>
                <w:sz w:val="22"/>
                <w:szCs w:val="22"/>
              </w:rPr>
              <w:t>female: 49.9%</w:t>
            </w:r>
          </w:p>
        </w:tc>
        <w:tc>
          <w:tcPr>
            <w:tcW w:w="1526" w:type="dxa"/>
          </w:tcPr>
          <w:p w14:paraId="6118F8CB" w14:textId="63B5A865" w:rsidR="00BF6C28" w:rsidRPr="005F3AA9" w:rsidRDefault="00BF6C28" w:rsidP="00BF6C28">
            <w:pPr>
              <w:rPr>
                <w:sz w:val="22"/>
                <w:szCs w:val="22"/>
              </w:rPr>
            </w:pPr>
            <w:r w:rsidRPr="005F3AA9">
              <w:rPr>
                <w:sz w:val="22"/>
                <w:szCs w:val="22"/>
              </w:rPr>
              <w:t>Cross-sectional</w:t>
            </w:r>
          </w:p>
        </w:tc>
        <w:tc>
          <w:tcPr>
            <w:tcW w:w="989" w:type="dxa"/>
          </w:tcPr>
          <w:p w14:paraId="160D7AF6" w14:textId="4B0A165E" w:rsidR="00BF6C28" w:rsidRPr="005F3AA9" w:rsidRDefault="00BF6C28" w:rsidP="00BF6C28">
            <w:pPr>
              <w:rPr>
                <w:sz w:val="22"/>
                <w:szCs w:val="22"/>
              </w:rPr>
            </w:pPr>
            <w:r w:rsidRPr="005F3AA9">
              <w:rPr>
                <w:sz w:val="22"/>
                <w:szCs w:val="22"/>
              </w:rPr>
              <w:t>FFQ</w:t>
            </w:r>
          </w:p>
        </w:tc>
        <w:tc>
          <w:tcPr>
            <w:tcW w:w="1413" w:type="dxa"/>
          </w:tcPr>
          <w:p w14:paraId="52099F28" w14:textId="0723F9E2" w:rsidR="00BF6C28" w:rsidRPr="005F3AA9" w:rsidRDefault="00BF6C28" w:rsidP="00BF6C28">
            <w:pPr>
              <w:rPr>
                <w:sz w:val="22"/>
                <w:szCs w:val="22"/>
              </w:rPr>
            </w:pPr>
            <w:r w:rsidRPr="005F3AA9">
              <w:rPr>
                <w:sz w:val="22"/>
                <w:szCs w:val="22"/>
              </w:rPr>
              <w:t>Unknown</w:t>
            </w:r>
          </w:p>
        </w:tc>
        <w:tc>
          <w:tcPr>
            <w:tcW w:w="1356" w:type="dxa"/>
          </w:tcPr>
          <w:p w14:paraId="1E32E278" w14:textId="39537704" w:rsidR="00BF6C28" w:rsidRPr="005F3AA9" w:rsidRDefault="00BF6C28" w:rsidP="00BF6C28">
            <w:pPr>
              <w:rPr>
                <w:sz w:val="22"/>
                <w:szCs w:val="22"/>
              </w:rPr>
            </w:pPr>
            <w:r w:rsidRPr="005F3AA9">
              <w:rPr>
                <w:sz w:val="22"/>
                <w:szCs w:val="22"/>
              </w:rPr>
              <w:t>no</w:t>
            </w:r>
          </w:p>
        </w:tc>
        <w:tc>
          <w:tcPr>
            <w:tcW w:w="2303" w:type="dxa"/>
          </w:tcPr>
          <w:p w14:paraId="2126EACA" w14:textId="2AF37F76" w:rsidR="00BF6C28" w:rsidRPr="005F3AA9" w:rsidRDefault="00BF6C28" w:rsidP="00BF6C28">
            <w:pPr>
              <w:rPr>
                <w:sz w:val="22"/>
                <w:szCs w:val="22"/>
              </w:rPr>
            </w:pPr>
            <w:r w:rsidRPr="005F3AA9">
              <w:rPr>
                <w:sz w:val="22"/>
                <w:szCs w:val="22"/>
              </w:rPr>
              <w:t>SFA</w:t>
            </w:r>
          </w:p>
        </w:tc>
        <w:tc>
          <w:tcPr>
            <w:tcW w:w="1393" w:type="dxa"/>
          </w:tcPr>
          <w:p w14:paraId="6D0A0F03" w14:textId="179283DF"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3F080F91" w14:textId="77777777" w:rsidR="00BF6C28" w:rsidRPr="005F3AA9" w:rsidRDefault="00BF6C28" w:rsidP="00BF6C28">
            <w:pPr>
              <w:rPr>
                <w:sz w:val="22"/>
                <w:szCs w:val="22"/>
              </w:rPr>
            </w:pPr>
            <w:r w:rsidRPr="005F3AA9">
              <w:rPr>
                <w:sz w:val="22"/>
                <w:szCs w:val="22"/>
              </w:rPr>
              <w:t xml:space="preserve">T-test, </w:t>
            </w:r>
          </w:p>
          <w:p w14:paraId="35EED8CE" w14:textId="334A0A23" w:rsidR="00BF6C28" w:rsidRPr="005F3AA9" w:rsidRDefault="00BF6C28" w:rsidP="00BF6C28">
            <w:pPr>
              <w:rPr>
                <w:sz w:val="22"/>
                <w:szCs w:val="22"/>
              </w:rPr>
            </w:pPr>
            <w:r w:rsidRPr="005F3AA9">
              <w:rPr>
                <w:sz w:val="22"/>
                <w:szCs w:val="22"/>
              </w:rPr>
              <w:t>Mean</w:t>
            </w:r>
          </w:p>
        </w:tc>
        <w:tc>
          <w:tcPr>
            <w:tcW w:w="1358" w:type="dxa"/>
          </w:tcPr>
          <w:p w14:paraId="27003446" w14:textId="0A35FEDD" w:rsidR="00BF6C28" w:rsidRPr="005F3AA9" w:rsidRDefault="00BF6C28" w:rsidP="00BF6C28">
            <w:pPr>
              <w:rPr>
                <w:sz w:val="22"/>
                <w:szCs w:val="22"/>
              </w:rPr>
            </w:pPr>
            <w:r w:rsidRPr="005F3AA9">
              <w:rPr>
                <w:sz w:val="22"/>
                <w:szCs w:val="22"/>
              </w:rPr>
              <w:t>Yes</w:t>
            </w:r>
          </w:p>
        </w:tc>
        <w:tc>
          <w:tcPr>
            <w:tcW w:w="907" w:type="dxa"/>
          </w:tcPr>
          <w:p w14:paraId="4DE22850" w14:textId="0F5A80EE" w:rsidR="00BF6C28" w:rsidRPr="005F3AA9" w:rsidRDefault="00BF6C28" w:rsidP="00BF6C28">
            <w:pPr>
              <w:rPr>
                <w:sz w:val="22"/>
                <w:szCs w:val="22"/>
              </w:rPr>
            </w:pPr>
            <w:r w:rsidRPr="005F3AA9">
              <w:rPr>
                <w:sz w:val="22"/>
                <w:szCs w:val="22"/>
              </w:rPr>
              <w:t>5</w:t>
            </w:r>
          </w:p>
        </w:tc>
      </w:tr>
      <w:tr w:rsidR="00BF6C28" w:rsidRPr="005F3AA9" w14:paraId="5CEBF5F5" w14:textId="77777777" w:rsidTr="00346ACE">
        <w:tc>
          <w:tcPr>
            <w:tcW w:w="1776" w:type="dxa"/>
          </w:tcPr>
          <w:p w14:paraId="77D57B21" w14:textId="25161C3F" w:rsidR="00BF6C28" w:rsidRPr="005F3AA9" w:rsidRDefault="00BF6C28" w:rsidP="00BF6C28">
            <w:pPr>
              <w:rPr>
                <w:b/>
                <w:sz w:val="22"/>
                <w:szCs w:val="22"/>
              </w:rPr>
            </w:pPr>
            <w:r w:rsidRPr="005F3AA9">
              <w:rPr>
                <w:sz w:val="22"/>
                <w:szCs w:val="22"/>
              </w:rPr>
              <w:t>Sanchez-Bayle et al. 2008, Spain</w:t>
            </w:r>
            <w:r w:rsidRPr="005F3AA9">
              <w:rPr>
                <w:sz w:val="22"/>
                <w:szCs w:val="22"/>
              </w:rPr>
              <w:fldChar w:fldCharType="begin">
                <w:fldData xml:space="preserve">PEVuZE5vdGU+PENpdGU+PEF1dGhvcj5TYW5jaGV6LUJheWxlPC9BdXRob3I+PFllYXI+MjAwODwv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TYW5jaGV6LUJheWxlPC9BdXRob3I+PFllYXI+MjAwODwv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5]</w:t>
            </w:r>
            <w:r w:rsidRPr="005F3AA9">
              <w:rPr>
                <w:sz w:val="22"/>
                <w:szCs w:val="22"/>
              </w:rPr>
              <w:fldChar w:fldCharType="end"/>
            </w:r>
          </w:p>
        </w:tc>
        <w:tc>
          <w:tcPr>
            <w:tcW w:w="1811" w:type="dxa"/>
          </w:tcPr>
          <w:p w14:paraId="7E8E25B7" w14:textId="00137C23" w:rsidR="00BF6C28" w:rsidRPr="005F3AA9" w:rsidRDefault="00BF6C28" w:rsidP="00BF6C28">
            <w:pPr>
              <w:rPr>
                <w:sz w:val="22"/>
                <w:szCs w:val="22"/>
              </w:rPr>
            </w:pPr>
            <w:r w:rsidRPr="005F3AA9">
              <w:rPr>
                <w:sz w:val="22"/>
                <w:szCs w:val="22"/>
              </w:rPr>
              <w:t>n: 673;</w:t>
            </w:r>
          </w:p>
          <w:p w14:paraId="2E49CBA0" w14:textId="77777777" w:rsidR="00BF6C28" w:rsidRPr="005F3AA9" w:rsidRDefault="00BF6C28" w:rsidP="00BF6C28">
            <w:pPr>
              <w:rPr>
                <w:sz w:val="22"/>
                <w:szCs w:val="22"/>
              </w:rPr>
            </w:pPr>
            <w:r w:rsidRPr="005F3AA9">
              <w:rPr>
                <w:sz w:val="22"/>
                <w:szCs w:val="22"/>
              </w:rPr>
              <w:t>age: 6;</w:t>
            </w:r>
          </w:p>
          <w:p w14:paraId="53E19966" w14:textId="0E4C8746" w:rsidR="00BF6C28" w:rsidRPr="005F3AA9" w:rsidRDefault="00BF6C28" w:rsidP="00BF6C28">
            <w:pPr>
              <w:rPr>
                <w:sz w:val="22"/>
                <w:szCs w:val="22"/>
              </w:rPr>
            </w:pPr>
            <w:r w:rsidRPr="005F3AA9">
              <w:rPr>
                <w:sz w:val="22"/>
                <w:szCs w:val="22"/>
              </w:rPr>
              <w:t>female: 47.7%</w:t>
            </w:r>
          </w:p>
        </w:tc>
        <w:tc>
          <w:tcPr>
            <w:tcW w:w="1526" w:type="dxa"/>
          </w:tcPr>
          <w:p w14:paraId="10C6B400" w14:textId="36CADE5E" w:rsidR="00BF6C28" w:rsidRPr="005F3AA9" w:rsidRDefault="00BF6C28" w:rsidP="00BF6C28">
            <w:pPr>
              <w:rPr>
                <w:sz w:val="22"/>
                <w:szCs w:val="22"/>
              </w:rPr>
            </w:pPr>
            <w:r w:rsidRPr="005F3AA9">
              <w:rPr>
                <w:sz w:val="22"/>
                <w:szCs w:val="22"/>
              </w:rPr>
              <w:t>Cross-sectional</w:t>
            </w:r>
          </w:p>
        </w:tc>
        <w:tc>
          <w:tcPr>
            <w:tcW w:w="989" w:type="dxa"/>
          </w:tcPr>
          <w:p w14:paraId="31F42497" w14:textId="1FC19AEF" w:rsidR="00BF6C28" w:rsidRPr="005F3AA9" w:rsidRDefault="00BF6C28" w:rsidP="00BF6C28">
            <w:pPr>
              <w:rPr>
                <w:sz w:val="22"/>
                <w:szCs w:val="22"/>
              </w:rPr>
            </w:pPr>
            <w:r w:rsidRPr="005F3AA9">
              <w:rPr>
                <w:sz w:val="22"/>
                <w:szCs w:val="22"/>
              </w:rPr>
              <w:t>24h recall</w:t>
            </w:r>
          </w:p>
        </w:tc>
        <w:tc>
          <w:tcPr>
            <w:tcW w:w="1413" w:type="dxa"/>
          </w:tcPr>
          <w:p w14:paraId="628136D8" w14:textId="71E6DC46" w:rsidR="00BF6C28" w:rsidRPr="005F3AA9" w:rsidRDefault="00BF6C28" w:rsidP="00BF6C28">
            <w:pPr>
              <w:rPr>
                <w:sz w:val="22"/>
                <w:szCs w:val="22"/>
              </w:rPr>
            </w:pPr>
            <w:r w:rsidRPr="005F3AA9">
              <w:rPr>
                <w:sz w:val="22"/>
                <w:szCs w:val="22"/>
              </w:rPr>
              <w:t>Unknown</w:t>
            </w:r>
          </w:p>
        </w:tc>
        <w:tc>
          <w:tcPr>
            <w:tcW w:w="1356" w:type="dxa"/>
          </w:tcPr>
          <w:p w14:paraId="7E2C7E5B" w14:textId="562B9F0A" w:rsidR="00BF6C28" w:rsidRPr="005F3AA9" w:rsidRDefault="00BF6C28" w:rsidP="00BF6C28">
            <w:pPr>
              <w:rPr>
                <w:sz w:val="22"/>
                <w:szCs w:val="22"/>
              </w:rPr>
            </w:pPr>
            <w:r w:rsidRPr="005F3AA9">
              <w:rPr>
                <w:sz w:val="22"/>
                <w:szCs w:val="22"/>
              </w:rPr>
              <w:t>no</w:t>
            </w:r>
          </w:p>
        </w:tc>
        <w:tc>
          <w:tcPr>
            <w:tcW w:w="2303" w:type="dxa"/>
          </w:tcPr>
          <w:p w14:paraId="14A9E406" w14:textId="77777777" w:rsidR="002B236D" w:rsidRPr="005F3AA9" w:rsidRDefault="002B236D" w:rsidP="002B236D">
            <w:pPr>
              <w:rPr>
                <w:sz w:val="22"/>
                <w:szCs w:val="22"/>
              </w:rPr>
            </w:pPr>
            <w:r>
              <w:rPr>
                <w:sz w:val="22"/>
                <w:szCs w:val="22"/>
              </w:rPr>
              <w:t>Fat</w:t>
            </w:r>
          </w:p>
          <w:p w14:paraId="07567EEE" w14:textId="77777777" w:rsidR="00BF6C28" w:rsidRPr="005F3AA9" w:rsidRDefault="00BF6C28" w:rsidP="00BF6C28">
            <w:pPr>
              <w:rPr>
                <w:sz w:val="22"/>
                <w:szCs w:val="22"/>
              </w:rPr>
            </w:pPr>
            <w:r w:rsidRPr="005F3AA9">
              <w:rPr>
                <w:sz w:val="22"/>
                <w:szCs w:val="22"/>
              </w:rPr>
              <w:t>SFA</w:t>
            </w:r>
          </w:p>
          <w:p w14:paraId="1C5013C1" w14:textId="77777777" w:rsidR="00BF6C28" w:rsidRPr="005F3AA9" w:rsidRDefault="00BF6C28" w:rsidP="00BF6C28">
            <w:pPr>
              <w:rPr>
                <w:sz w:val="22"/>
                <w:szCs w:val="22"/>
              </w:rPr>
            </w:pPr>
            <w:r w:rsidRPr="005F3AA9">
              <w:rPr>
                <w:sz w:val="22"/>
                <w:szCs w:val="22"/>
              </w:rPr>
              <w:t>MUFA</w:t>
            </w:r>
          </w:p>
          <w:p w14:paraId="47129BCB" w14:textId="77777777" w:rsidR="00BF6C28" w:rsidRPr="005F3AA9" w:rsidRDefault="00BF6C28" w:rsidP="00BF6C28">
            <w:pPr>
              <w:rPr>
                <w:sz w:val="22"/>
                <w:szCs w:val="22"/>
              </w:rPr>
            </w:pPr>
            <w:r w:rsidRPr="005F3AA9">
              <w:rPr>
                <w:sz w:val="22"/>
                <w:szCs w:val="22"/>
              </w:rPr>
              <w:t>PUFA</w:t>
            </w:r>
          </w:p>
          <w:p w14:paraId="2FEF9BEE" w14:textId="77777777" w:rsidR="00BF6C28" w:rsidRPr="005F3AA9" w:rsidRDefault="00BF6C28" w:rsidP="00BF6C28">
            <w:pPr>
              <w:rPr>
                <w:sz w:val="22"/>
                <w:szCs w:val="22"/>
              </w:rPr>
            </w:pPr>
            <w:r w:rsidRPr="005F3AA9">
              <w:rPr>
                <w:sz w:val="22"/>
                <w:szCs w:val="22"/>
              </w:rPr>
              <w:t>Carbohydrates</w:t>
            </w:r>
          </w:p>
          <w:p w14:paraId="0BF87088" w14:textId="468F2D8F" w:rsidR="00BF6C28" w:rsidRPr="005F3AA9" w:rsidRDefault="00BF6C28" w:rsidP="00BF6C28">
            <w:pPr>
              <w:rPr>
                <w:sz w:val="22"/>
                <w:szCs w:val="22"/>
              </w:rPr>
            </w:pPr>
            <w:r w:rsidRPr="005F3AA9">
              <w:rPr>
                <w:sz w:val="22"/>
                <w:szCs w:val="22"/>
              </w:rPr>
              <w:t>Proteins</w:t>
            </w:r>
          </w:p>
        </w:tc>
        <w:tc>
          <w:tcPr>
            <w:tcW w:w="1393" w:type="dxa"/>
          </w:tcPr>
          <w:p w14:paraId="746653FC" w14:textId="46794382"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p w14:paraId="62F6B063" w14:textId="351F9C2F"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p w14:paraId="3B86DCE4" w14:textId="18B77544"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p w14:paraId="486B910D" w14:textId="511A8266"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3FD4DDA3" w14:textId="010974F3"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p w14:paraId="5501D477" w14:textId="62D84559"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55" w:type="dxa"/>
            <w:gridSpan w:val="2"/>
          </w:tcPr>
          <w:p w14:paraId="3A73C019" w14:textId="77777777" w:rsidR="00BF6C28" w:rsidRPr="005F3AA9" w:rsidRDefault="00BF6C28" w:rsidP="00BF6C28">
            <w:pPr>
              <w:rPr>
                <w:sz w:val="22"/>
                <w:szCs w:val="22"/>
              </w:rPr>
            </w:pPr>
            <w:r w:rsidRPr="005F3AA9">
              <w:rPr>
                <w:sz w:val="22"/>
                <w:szCs w:val="22"/>
              </w:rPr>
              <w:t xml:space="preserve">ANOVA, </w:t>
            </w:r>
          </w:p>
          <w:p w14:paraId="4240C8E0" w14:textId="059D61B1" w:rsidR="00BF6C28" w:rsidRPr="005F3AA9" w:rsidRDefault="00BF6C28" w:rsidP="00BF6C28">
            <w:pPr>
              <w:rPr>
                <w:sz w:val="22"/>
                <w:szCs w:val="22"/>
              </w:rPr>
            </w:pPr>
            <w:r w:rsidRPr="005F3AA9">
              <w:rPr>
                <w:sz w:val="22"/>
                <w:szCs w:val="22"/>
              </w:rPr>
              <w:t>Differences in means</w:t>
            </w:r>
          </w:p>
        </w:tc>
        <w:tc>
          <w:tcPr>
            <w:tcW w:w="1358" w:type="dxa"/>
          </w:tcPr>
          <w:p w14:paraId="4A670594" w14:textId="409D6B5B" w:rsidR="00BF6C28" w:rsidRPr="005F3AA9" w:rsidRDefault="00BF6C28" w:rsidP="00BF6C28">
            <w:pPr>
              <w:rPr>
                <w:sz w:val="22"/>
                <w:szCs w:val="22"/>
              </w:rPr>
            </w:pPr>
            <w:r w:rsidRPr="005F3AA9">
              <w:rPr>
                <w:sz w:val="22"/>
                <w:szCs w:val="22"/>
              </w:rPr>
              <w:t>Unknown</w:t>
            </w:r>
          </w:p>
        </w:tc>
        <w:tc>
          <w:tcPr>
            <w:tcW w:w="907" w:type="dxa"/>
          </w:tcPr>
          <w:p w14:paraId="6D4DCE30" w14:textId="1F076953" w:rsidR="00BF6C28" w:rsidRPr="005F3AA9" w:rsidRDefault="00BF6C28" w:rsidP="00BF6C28">
            <w:pPr>
              <w:rPr>
                <w:sz w:val="22"/>
                <w:szCs w:val="22"/>
              </w:rPr>
            </w:pPr>
            <w:r w:rsidRPr="005F3AA9">
              <w:rPr>
                <w:sz w:val="22"/>
                <w:szCs w:val="22"/>
              </w:rPr>
              <w:t>3</w:t>
            </w:r>
          </w:p>
        </w:tc>
      </w:tr>
      <w:tr w:rsidR="00BF6C28" w:rsidRPr="005F3AA9" w14:paraId="484E4324" w14:textId="77777777" w:rsidTr="00346ACE">
        <w:tc>
          <w:tcPr>
            <w:tcW w:w="1776" w:type="dxa"/>
          </w:tcPr>
          <w:p w14:paraId="39CC764B" w14:textId="138DEE8B" w:rsidR="00BF6C28" w:rsidRPr="005F3AA9" w:rsidRDefault="00BF6C28" w:rsidP="00BF6C28">
            <w:pPr>
              <w:rPr>
                <w:b/>
                <w:sz w:val="22"/>
                <w:szCs w:val="22"/>
              </w:rPr>
            </w:pPr>
            <w:r w:rsidRPr="005F3AA9">
              <w:rPr>
                <w:sz w:val="22"/>
                <w:szCs w:val="22"/>
              </w:rPr>
              <w:t>Scaglioni et al. 2004, Italy</w: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6]</w:t>
            </w:r>
            <w:r w:rsidRPr="005F3AA9">
              <w:rPr>
                <w:sz w:val="22"/>
                <w:szCs w:val="22"/>
              </w:rPr>
              <w:fldChar w:fldCharType="end"/>
            </w:r>
          </w:p>
        </w:tc>
        <w:tc>
          <w:tcPr>
            <w:tcW w:w="1811" w:type="dxa"/>
          </w:tcPr>
          <w:p w14:paraId="2DF7AEAF" w14:textId="620FDDA2" w:rsidR="00BF6C28" w:rsidRPr="005F3AA9" w:rsidRDefault="00BF6C28" w:rsidP="00BF6C28">
            <w:pPr>
              <w:rPr>
                <w:sz w:val="22"/>
                <w:szCs w:val="22"/>
              </w:rPr>
            </w:pPr>
            <w:r w:rsidRPr="005F3AA9">
              <w:rPr>
                <w:sz w:val="22"/>
                <w:szCs w:val="22"/>
              </w:rPr>
              <w:t>n: 105;</w:t>
            </w:r>
          </w:p>
          <w:p w14:paraId="11F52C0B" w14:textId="010BD405" w:rsidR="00BF6C28" w:rsidRPr="005F3AA9" w:rsidRDefault="00BF6C28" w:rsidP="00BF6C28">
            <w:pPr>
              <w:rPr>
                <w:sz w:val="22"/>
                <w:szCs w:val="22"/>
              </w:rPr>
            </w:pPr>
            <w:r w:rsidRPr="005F3AA9">
              <w:rPr>
                <w:sz w:val="22"/>
                <w:szCs w:val="22"/>
              </w:rPr>
              <w:t>age: 8;</w:t>
            </w:r>
          </w:p>
          <w:p w14:paraId="73E2DD8E" w14:textId="2F334724" w:rsidR="00BF6C28" w:rsidRPr="005F3AA9" w:rsidRDefault="00BF6C28" w:rsidP="00BF6C28">
            <w:pPr>
              <w:rPr>
                <w:sz w:val="22"/>
                <w:szCs w:val="22"/>
              </w:rPr>
            </w:pPr>
            <w:r w:rsidRPr="005F3AA9">
              <w:rPr>
                <w:sz w:val="22"/>
                <w:szCs w:val="22"/>
              </w:rPr>
              <w:t>female: 41.0%</w:t>
            </w:r>
          </w:p>
        </w:tc>
        <w:tc>
          <w:tcPr>
            <w:tcW w:w="1526" w:type="dxa"/>
          </w:tcPr>
          <w:p w14:paraId="615A8745" w14:textId="02E24DF7" w:rsidR="00BF6C28" w:rsidRPr="005F3AA9" w:rsidRDefault="00BF6C28" w:rsidP="00BF6C28">
            <w:pPr>
              <w:rPr>
                <w:sz w:val="22"/>
                <w:szCs w:val="22"/>
              </w:rPr>
            </w:pPr>
            <w:r w:rsidRPr="005F3AA9">
              <w:rPr>
                <w:sz w:val="22"/>
                <w:szCs w:val="22"/>
              </w:rPr>
              <w:t>Cross-sectional</w:t>
            </w:r>
          </w:p>
        </w:tc>
        <w:tc>
          <w:tcPr>
            <w:tcW w:w="989" w:type="dxa"/>
          </w:tcPr>
          <w:p w14:paraId="101DD5DC" w14:textId="15453992" w:rsidR="00BF6C28" w:rsidRPr="005F3AA9" w:rsidRDefault="00BF6C28" w:rsidP="00BF6C28">
            <w:pPr>
              <w:rPr>
                <w:sz w:val="22"/>
                <w:szCs w:val="22"/>
              </w:rPr>
            </w:pPr>
            <w:r w:rsidRPr="005F3AA9">
              <w:rPr>
                <w:sz w:val="22"/>
                <w:szCs w:val="22"/>
              </w:rPr>
              <w:t>FFQ;</w:t>
            </w:r>
          </w:p>
          <w:p w14:paraId="6904577A" w14:textId="63A20EF1" w:rsidR="00BF6C28" w:rsidRPr="005F3AA9" w:rsidRDefault="00BF6C28" w:rsidP="00BF6C28">
            <w:pPr>
              <w:rPr>
                <w:sz w:val="22"/>
                <w:szCs w:val="22"/>
              </w:rPr>
            </w:pPr>
            <w:r w:rsidRPr="005F3AA9">
              <w:rPr>
                <w:sz w:val="22"/>
                <w:szCs w:val="22"/>
              </w:rPr>
              <w:t>24h recall</w:t>
            </w:r>
          </w:p>
        </w:tc>
        <w:tc>
          <w:tcPr>
            <w:tcW w:w="1413" w:type="dxa"/>
          </w:tcPr>
          <w:p w14:paraId="3B51D664" w14:textId="5F07A650" w:rsidR="00BF6C28" w:rsidRPr="005F3AA9" w:rsidRDefault="00BF6C28" w:rsidP="00BF6C28">
            <w:pPr>
              <w:rPr>
                <w:sz w:val="22"/>
                <w:szCs w:val="22"/>
              </w:rPr>
            </w:pPr>
            <w:r w:rsidRPr="005F3AA9">
              <w:rPr>
                <w:sz w:val="22"/>
                <w:szCs w:val="22"/>
              </w:rPr>
              <w:t>Unknown</w:t>
            </w:r>
          </w:p>
        </w:tc>
        <w:tc>
          <w:tcPr>
            <w:tcW w:w="1356" w:type="dxa"/>
          </w:tcPr>
          <w:p w14:paraId="669CD55C" w14:textId="1221F21C" w:rsidR="00BF6C28" w:rsidRPr="005F3AA9" w:rsidRDefault="00BF6C28" w:rsidP="00BF6C28">
            <w:pPr>
              <w:rPr>
                <w:sz w:val="22"/>
                <w:szCs w:val="22"/>
              </w:rPr>
            </w:pPr>
            <w:r w:rsidRPr="005F3AA9">
              <w:rPr>
                <w:sz w:val="22"/>
                <w:szCs w:val="22"/>
              </w:rPr>
              <w:t>no</w:t>
            </w:r>
          </w:p>
        </w:tc>
        <w:tc>
          <w:tcPr>
            <w:tcW w:w="2303" w:type="dxa"/>
          </w:tcPr>
          <w:p w14:paraId="29B215CC" w14:textId="4810BD18" w:rsidR="00BF6C28" w:rsidRPr="005F3AA9" w:rsidRDefault="00BF6C28" w:rsidP="00BF6C28">
            <w:pPr>
              <w:rPr>
                <w:sz w:val="22"/>
                <w:szCs w:val="22"/>
              </w:rPr>
            </w:pPr>
            <w:r w:rsidRPr="005F3AA9">
              <w:rPr>
                <w:sz w:val="22"/>
                <w:szCs w:val="22"/>
              </w:rPr>
              <w:t>High pasta, low red meat vs. Low pasta, high red meat</w:t>
            </w:r>
          </w:p>
        </w:tc>
        <w:tc>
          <w:tcPr>
            <w:tcW w:w="1393" w:type="dxa"/>
          </w:tcPr>
          <w:p w14:paraId="2FFAF1C0" w14:textId="07859B80" w:rsidR="00BF6C28" w:rsidRPr="005F3AA9" w:rsidRDefault="00BF6C28" w:rsidP="00BF6C28">
            <w:pPr>
              <w:rPr>
                <w:b/>
                <w:sz w:val="22"/>
                <w:szCs w:val="22"/>
              </w:rPr>
            </w:pPr>
            <w:r w:rsidRPr="005F3AA9">
              <w:rPr>
                <w:sz w:val="22"/>
                <w:szCs w:val="22"/>
              </w:rPr>
              <w:t>n.s.</w:t>
            </w:r>
          </w:p>
        </w:tc>
        <w:tc>
          <w:tcPr>
            <w:tcW w:w="1655" w:type="dxa"/>
            <w:gridSpan w:val="2"/>
          </w:tcPr>
          <w:p w14:paraId="491926E5" w14:textId="02271BAF" w:rsidR="00BF6C28" w:rsidRPr="005F3AA9" w:rsidRDefault="00BF6C28" w:rsidP="00BF6C28">
            <w:pPr>
              <w:rPr>
                <w:sz w:val="22"/>
                <w:szCs w:val="22"/>
              </w:rPr>
            </w:pPr>
            <w:r w:rsidRPr="005F3AA9">
              <w:rPr>
                <w:sz w:val="22"/>
                <w:szCs w:val="22"/>
              </w:rPr>
              <w:t>Mann-Whitney U test, Mean</w:t>
            </w:r>
          </w:p>
        </w:tc>
        <w:tc>
          <w:tcPr>
            <w:tcW w:w="1358" w:type="dxa"/>
          </w:tcPr>
          <w:p w14:paraId="64F5F85B" w14:textId="43843875" w:rsidR="00BF6C28" w:rsidRPr="005F3AA9" w:rsidRDefault="00BF6C28" w:rsidP="00BF6C28">
            <w:pPr>
              <w:rPr>
                <w:sz w:val="22"/>
                <w:szCs w:val="22"/>
              </w:rPr>
            </w:pPr>
            <w:r w:rsidRPr="005F3AA9">
              <w:rPr>
                <w:sz w:val="22"/>
                <w:szCs w:val="22"/>
              </w:rPr>
              <w:t>Unknown</w:t>
            </w:r>
          </w:p>
        </w:tc>
        <w:tc>
          <w:tcPr>
            <w:tcW w:w="907" w:type="dxa"/>
          </w:tcPr>
          <w:p w14:paraId="4B459ABE" w14:textId="315DAD97" w:rsidR="00BF6C28" w:rsidRPr="005F3AA9" w:rsidRDefault="00BF6C28" w:rsidP="00BF6C28">
            <w:pPr>
              <w:rPr>
                <w:sz w:val="22"/>
                <w:szCs w:val="22"/>
              </w:rPr>
            </w:pPr>
            <w:r w:rsidRPr="005F3AA9">
              <w:rPr>
                <w:sz w:val="22"/>
                <w:szCs w:val="22"/>
              </w:rPr>
              <w:t>2</w:t>
            </w:r>
          </w:p>
        </w:tc>
      </w:tr>
      <w:tr w:rsidR="00BF6C28" w:rsidRPr="005F3AA9" w14:paraId="6F53CB97" w14:textId="77777777" w:rsidTr="00346ACE">
        <w:tc>
          <w:tcPr>
            <w:tcW w:w="1776" w:type="dxa"/>
          </w:tcPr>
          <w:p w14:paraId="3FE06855" w14:textId="25790C2A" w:rsidR="00BF6C28" w:rsidRPr="005F3AA9" w:rsidRDefault="00BF6C28" w:rsidP="00BF6C28">
            <w:pPr>
              <w:rPr>
                <w:sz w:val="22"/>
                <w:szCs w:val="22"/>
              </w:rPr>
            </w:pPr>
            <w:r w:rsidRPr="005F3AA9">
              <w:rPr>
                <w:sz w:val="22"/>
                <w:szCs w:val="22"/>
              </w:rPr>
              <w:t>Shang et al. 2012, China</w: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7]</w:t>
            </w:r>
            <w:r w:rsidRPr="005F3AA9">
              <w:rPr>
                <w:sz w:val="22"/>
                <w:szCs w:val="22"/>
              </w:rPr>
              <w:fldChar w:fldCharType="end"/>
            </w:r>
          </w:p>
        </w:tc>
        <w:tc>
          <w:tcPr>
            <w:tcW w:w="1811" w:type="dxa"/>
          </w:tcPr>
          <w:p w14:paraId="4EFC769D" w14:textId="15B67F6C" w:rsidR="00BF6C28" w:rsidRPr="005F3AA9" w:rsidRDefault="00BF6C28" w:rsidP="00BF6C28">
            <w:pPr>
              <w:rPr>
                <w:sz w:val="22"/>
                <w:szCs w:val="22"/>
              </w:rPr>
            </w:pPr>
            <w:r w:rsidRPr="005F3AA9">
              <w:rPr>
                <w:sz w:val="22"/>
                <w:szCs w:val="22"/>
              </w:rPr>
              <w:t>n: 6974;</w:t>
            </w:r>
          </w:p>
          <w:p w14:paraId="465F488A" w14:textId="77777777" w:rsidR="00BF6C28" w:rsidRPr="005F3AA9" w:rsidRDefault="00BF6C28" w:rsidP="00BF6C28">
            <w:pPr>
              <w:rPr>
                <w:sz w:val="22"/>
                <w:szCs w:val="22"/>
              </w:rPr>
            </w:pPr>
            <w:r w:rsidRPr="005F3AA9">
              <w:rPr>
                <w:sz w:val="22"/>
                <w:szCs w:val="22"/>
              </w:rPr>
              <w:t>age: 6-13;</w:t>
            </w:r>
          </w:p>
          <w:p w14:paraId="1F0F6D68" w14:textId="49E82A23" w:rsidR="00BF6C28" w:rsidRPr="005F3AA9" w:rsidRDefault="00BF6C28" w:rsidP="00BF6C28">
            <w:pPr>
              <w:rPr>
                <w:sz w:val="22"/>
                <w:szCs w:val="22"/>
              </w:rPr>
            </w:pPr>
            <w:r w:rsidRPr="005F3AA9">
              <w:rPr>
                <w:sz w:val="22"/>
                <w:szCs w:val="22"/>
              </w:rPr>
              <w:t>female: 49.0%</w:t>
            </w:r>
          </w:p>
        </w:tc>
        <w:tc>
          <w:tcPr>
            <w:tcW w:w="1526" w:type="dxa"/>
          </w:tcPr>
          <w:p w14:paraId="2DE4F12B" w14:textId="6BB00AC4" w:rsidR="00BF6C28" w:rsidRPr="005F3AA9" w:rsidRDefault="00BF6C28" w:rsidP="00BF6C28">
            <w:pPr>
              <w:rPr>
                <w:sz w:val="22"/>
                <w:szCs w:val="22"/>
              </w:rPr>
            </w:pPr>
            <w:r w:rsidRPr="005F3AA9">
              <w:rPr>
                <w:sz w:val="22"/>
                <w:szCs w:val="22"/>
              </w:rPr>
              <w:t>Cross-sectional</w:t>
            </w:r>
          </w:p>
        </w:tc>
        <w:tc>
          <w:tcPr>
            <w:tcW w:w="989" w:type="dxa"/>
          </w:tcPr>
          <w:p w14:paraId="4304D5EA" w14:textId="6F814E54" w:rsidR="00BF6C28" w:rsidRPr="005F3AA9" w:rsidRDefault="00BF6C28" w:rsidP="00BF6C28">
            <w:pPr>
              <w:rPr>
                <w:sz w:val="22"/>
                <w:szCs w:val="22"/>
              </w:rPr>
            </w:pPr>
            <w:r w:rsidRPr="005F3AA9">
              <w:rPr>
                <w:sz w:val="22"/>
                <w:szCs w:val="22"/>
              </w:rPr>
              <w:t>FFQ, 24h recall</w:t>
            </w:r>
          </w:p>
        </w:tc>
        <w:tc>
          <w:tcPr>
            <w:tcW w:w="1413" w:type="dxa"/>
          </w:tcPr>
          <w:p w14:paraId="3EF95E5F" w14:textId="2BFD3A22" w:rsidR="00BF6C28" w:rsidRPr="005F3AA9" w:rsidRDefault="00BF6C28" w:rsidP="00BF6C28">
            <w:pPr>
              <w:rPr>
                <w:sz w:val="22"/>
                <w:szCs w:val="22"/>
              </w:rPr>
            </w:pPr>
            <w:r w:rsidRPr="005F3AA9">
              <w:rPr>
                <w:sz w:val="22"/>
                <w:szCs w:val="22"/>
              </w:rPr>
              <w:t>No</w:t>
            </w:r>
          </w:p>
        </w:tc>
        <w:tc>
          <w:tcPr>
            <w:tcW w:w="1356" w:type="dxa"/>
          </w:tcPr>
          <w:p w14:paraId="2B8F3CF0" w14:textId="4D9A9956" w:rsidR="00BF6C28" w:rsidRPr="005F3AA9" w:rsidRDefault="00BF6C28" w:rsidP="00BF6C28">
            <w:pPr>
              <w:rPr>
                <w:sz w:val="22"/>
                <w:szCs w:val="22"/>
              </w:rPr>
            </w:pPr>
            <w:r w:rsidRPr="005F3AA9">
              <w:rPr>
                <w:sz w:val="22"/>
                <w:szCs w:val="22"/>
              </w:rPr>
              <w:t>no</w:t>
            </w:r>
          </w:p>
        </w:tc>
        <w:tc>
          <w:tcPr>
            <w:tcW w:w="2303" w:type="dxa"/>
          </w:tcPr>
          <w:p w14:paraId="31218F3E" w14:textId="0A361B87" w:rsidR="00BF6C28" w:rsidRPr="005F3AA9" w:rsidRDefault="00BF6C28" w:rsidP="00BF6C28">
            <w:pPr>
              <w:rPr>
                <w:sz w:val="22"/>
                <w:szCs w:val="22"/>
              </w:rPr>
            </w:pPr>
            <w:r w:rsidRPr="005F3AA9">
              <w:rPr>
                <w:sz w:val="22"/>
                <w:szCs w:val="22"/>
              </w:rPr>
              <w:t>SSB; vs. milk vs. other beverages</w:t>
            </w:r>
          </w:p>
        </w:tc>
        <w:tc>
          <w:tcPr>
            <w:tcW w:w="1393" w:type="dxa"/>
          </w:tcPr>
          <w:p w14:paraId="6F80FF02" w14:textId="715B38A9" w:rsidR="00BF6C28" w:rsidRPr="005F3AA9" w:rsidRDefault="00BF6C28" w:rsidP="00BF6C28">
            <w:pPr>
              <w:rPr>
                <w:sz w:val="22"/>
                <w:szCs w:val="22"/>
              </w:rPr>
            </w:pPr>
            <w:r w:rsidRPr="005F3AA9">
              <w:rPr>
                <w:sz w:val="22"/>
                <w:szCs w:val="22"/>
              </w:rPr>
              <w:t>n.s.</w:t>
            </w:r>
            <w:r w:rsidRPr="005F3AA9">
              <w:rPr>
                <w:sz w:val="22"/>
                <w:szCs w:val="22"/>
                <w:vertAlign w:val="superscript"/>
              </w:rPr>
              <w:t>a</w:t>
            </w:r>
          </w:p>
        </w:tc>
        <w:tc>
          <w:tcPr>
            <w:tcW w:w="1655" w:type="dxa"/>
            <w:gridSpan w:val="2"/>
          </w:tcPr>
          <w:p w14:paraId="42C3E67D" w14:textId="270D98DD" w:rsidR="00BF6C28" w:rsidRPr="005F3AA9" w:rsidRDefault="00BF6C28" w:rsidP="00BF6C28">
            <w:pPr>
              <w:rPr>
                <w:sz w:val="22"/>
                <w:szCs w:val="22"/>
              </w:rPr>
            </w:pPr>
            <w:r w:rsidRPr="005F3AA9">
              <w:rPr>
                <w:sz w:val="22"/>
                <w:szCs w:val="22"/>
              </w:rPr>
              <w:t>General linear model, Mean differences</w:t>
            </w:r>
          </w:p>
        </w:tc>
        <w:tc>
          <w:tcPr>
            <w:tcW w:w="1358" w:type="dxa"/>
          </w:tcPr>
          <w:p w14:paraId="706E1F80" w14:textId="2CAC06BD" w:rsidR="00BF6C28" w:rsidRPr="005F3AA9" w:rsidRDefault="00BF6C28" w:rsidP="00BF6C28">
            <w:pPr>
              <w:rPr>
                <w:sz w:val="22"/>
                <w:szCs w:val="22"/>
              </w:rPr>
            </w:pPr>
            <w:r w:rsidRPr="005F3AA9">
              <w:rPr>
                <w:sz w:val="22"/>
                <w:szCs w:val="22"/>
              </w:rPr>
              <w:t>Unknown</w:t>
            </w:r>
          </w:p>
        </w:tc>
        <w:tc>
          <w:tcPr>
            <w:tcW w:w="907" w:type="dxa"/>
          </w:tcPr>
          <w:p w14:paraId="4BBB6663" w14:textId="4FAE1B38" w:rsidR="00BF6C28" w:rsidRPr="005F3AA9" w:rsidRDefault="00BF6C28" w:rsidP="00BF6C28">
            <w:pPr>
              <w:rPr>
                <w:sz w:val="22"/>
                <w:szCs w:val="22"/>
              </w:rPr>
            </w:pPr>
            <w:r w:rsidRPr="005F3AA9">
              <w:rPr>
                <w:sz w:val="22"/>
                <w:szCs w:val="22"/>
              </w:rPr>
              <w:t>6</w:t>
            </w:r>
          </w:p>
        </w:tc>
      </w:tr>
      <w:tr w:rsidR="00BF6C28" w:rsidRPr="005F3AA9" w14:paraId="220B5BE3" w14:textId="77777777" w:rsidTr="00346ACE">
        <w:tc>
          <w:tcPr>
            <w:tcW w:w="1776" w:type="dxa"/>
          </w:tcPr>
          <w:p w14:paraId="49005034" w14:textId="058937D8" w:rsidR="00BF6C28" w:rsidRPr="005F3AA9" w:rsidRDefault="00BF6C28" w:rsidP="00BF6C28">
            <w:pPr>
              <w:rPr>
                <w:sz w:val="22"/>
                <w:szCs w:val="22"/>
              </w:rPr>
            </w:pPr>
            <w:r w:rsidRPr="005F3AA9">
              <w:rPr>
                <w:sz w:val="22"/>
                <w:szCs w:val="22"/>
              </w:rPr>
              <w:t>Steffen et al. 2003, USA</w: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9]</w:t>
            </w:r>
            <w:r w:rsidRPr="005F3AA9">
              <w:rPr>
                <w:sz w:val="22"/>
                <w:szCs w:val="22"/>
              </w:rPr>
              <w:fldChar w:fldCharType="end"/>
            </w:r>
          </w:p>
        </w:tc>
        <w:tc>
          <w:tcPr>
            <w:tcW w:w="1811" w:type="dxa"/>
          </w:tcPr>
          <w:p w14:paraId="54653576" w14:textId="6AA56EDB" w:rsidR="00BF6C28" w:rsidRPr="005F3AA9" w:rsidRDefault="00BF6C28" w:rsidP="00BF6C28">
            <w:pPr>
              <w:rPr>
                <w:sz w:val="22"/>
                <w:szCs w:val="22"/>
              </w:rPr>
            </w:pPr>
            <w:r w:rsidRPr="005F3AA9">
              <w:rPr>
                <w:sz w:val="22"/>
                <w:szCs w:val="22"/>
              </w:rPr>
              <w:t>n: 285;</w:t>
            </w:r>
          </w:p>
          <w:p w14:paraId="49C0D59F" w14:textId="24AC8692" w:rsidR="00BF6C28" w:rsidRPr="005F3AA9" w:rsidRDefault="00BF6C28" w:rsidP="00BF6C28">
            <w:pPr>
              <w:rPr>
                <w:sz w:val="22"/>
                <w:szCs w:val="22"/>
              </w:rPr>
            </w:pPr>
            <w:r w:rsidRPr="005F3AA9">
              <w:rPr>
                <w:sz w:val="22"/>
                <w:szCs w:val="22"/>
              </w:rPr>
              <w:t>age: 13, 15;</w:t>
            </w:r>
          </w:p>
          <w:p w14:paraId="2C11ABE4" w14:textId="37FF94BD" w:rsidR="00BF6C28" w:rsidRPr="005F3AA9" w:rsidRDefault="00BF6C28" w:rsidP="00BF6C28">
            <w:pPr>
              <w:rPr>
                <w:sz w:val="22"/>
                <w:szCs w:val="22"/>
              </w:rPr>
            </w:pPr>
            <w:r w:rsidRPr="005F3AA9">
              <w:rPr>
                <w:sz w:val="22"/>
                <w:szCs w:val="22"/>
              </w:rPr>
              <w:t>female: 45.6%</w:t>
            </w:r>
          </w:p>
        </w:tc>
        <w:tc>
          <w:tcPr>
            <w:tcW w:w="1526" w:type="dxa"/>
          </w:tcPr>
          <w:p w14:paraId="3CFC0ADE" w14:textId="6C93C97F" w:rsidR="00BF6C28" w:rsidRPr="005F3AA9" w:rsidRDefault="00BF6C28" w:rsidP="00BF6C28">
            <w:pPr>
              <w:rPr>
                <w:sz w:val="22"/>
                <w:szCs w:val="22"/>
              </w:rPr>
            </w:pPr>
            <w:r w:rsidRPr="005F3AA9">
              <w:rPr>
                <w:sz w:val="22"/>
                <w:szCs w:val="22"/>
              </w:rPr>
              <w:t>Prospective cohort study</w:t>
            </w:r>
          </w:p>
        </w:tc>
        <w:tc>
          <w:tcPr>
            <w:tcW w:w="989" w:type="dxa"/>
          </w:tcPr>
          <w:p w14:paraId="2C39B39A" w14:textId="2D1B6460" w:rsidR="00BF6C28" w:rsidRPr="005F3AA9" w:rsidRDefault="00BF6C28" w:rsidP="00BF6C28">
            <w:pPr>
              <w:rPr>
                <w:sz w:val="22"/>
                <w:szCs w:val="22"/>
              </w:rPr>
            </w:pPr>
            <w:r w:rsidRPr="005F3AA9">
              <w:rPr>
                <w:sz w:val="22"/>
                <w:szCs w:val="22"/>
              </w:rPr>
              <w:t>FFQ</w:t>
            </w:r>
          </w:p>
        </w:tc>
        <w:tc>
          <w:tcPr>
            <w:tcW w:w="1413" w:type="dxa"/>
          </w:tcPr>
          <w:p w14:paraId="24F6566F" w14:textId="0392BDBA" w:rsidR="00BF6C28" w:rsidRPr="005F3AA9" w:rsidRDefault="00BF6C28" w:rsidP="00BF6C28">
            <w:pPr>
              <w:rPr>
                <w:sz w:val="22"/>
                <w:szCs w:val="22"/>
              </w:rPr>
            </w:pPr>
            <w:r w:rsidRPr="005F3AA9">
              <w:rPr>
                <w:sz w:val="22"/>
                <w:szCs w:val="22"/>
              </w:rPr>
              <w:t>Unknown</w:t>
            </w:r>
          </w:p>
        </w:tc>
        <w:tc>
          <w:tcPr>
            <w:tcW w:w="1356" w:type="dxa"/>
          </w:tcPr>
          <w:p w14:paraId="3CABE354" w14:textId="7FA62C16" w:rsidR="00BF6C28" w:rsidRPr="005F3AA9" w:rsidRDefault="00BF6C28" w:rsidP="00BF6C28">
            <w:pPr>
              <w:rPr>
                <w:sz w:val="22"/>
                <w:szCs w:val="22"/>
              </w:rPr>
            </w:pPr>
            <w:r w:rsidRPr="005F3AA9">
              <w:rPr>
                <w:sz w:val="22"/>
                <w:szCs w:val="22"/>
              </w:rPr>
              <w:t>no</w:t>
            </w:r>
          </w:p>
        </w:tc>
        <w:tc>
          <w:tcPr>
            <w:tcW w:w="2303" w:type="dxa"/>
          </w:tcPr>
          <w:p w14:paraId="293CD2D3" w14:textId="3E812BB2" w:rsidR="00BF6C28" w:rsidRPr="005F3AA9" w:rsidRDefault="00BF6C28" w:rsidP="00BF6C28">
            <w:pPr>
              <w:rPr>
                <w:sz w:val="22"/>
                <w:szCs w:val="22"/>
              </w:rPr>
            </w:pPr>
            <w:r w:rsidRPr="005F3AA9">
              <w:rPr>
                <w:sz w:val="22"/>
                <w:szCs w:val="22"/>
              </w:rPr>
              <w:t>Whole grains</w:t>
            </w:r>
          </w:p>
        </w:tc>
        <w:tc>
          <w:tcPr>
            <w:tcW w:w="1393" w:type="dxa"/>
          </w:tcPr>
          <w:p w14:paraId="1D70C32B" w14:textId="325EF6E6"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09FC0C49" w14:textId="5B3BFB07" w:rsidR="00BF6C28" w:rsidRPr="005F3AA9" w:rsidRDefault="00BF6C28" w:rsidP="00BF6C28">
            <w:pPr>
              <w:rPr>
                <w:sz w:val="22"/>
                <w:szCs w:val="22"/>
              </w:rPr>
            </w:pPr>
            <w:r w:rsidRPr="005F3AA9">
              <w:rPr>
                <w:sz w:val="22"/>
                <w:szCs w:val="22"/>
              </w:rPr>
              <w:t>Multiple linear regression, Adjusted mean values</w:t>
            </w:r>
          </w:p>
        </w:tc>
        <w:tc>
          <w:tcPr>
            <w:tcW w:w="1358" w:type="dxa"/>
          </w:tcPr>
          <w:p w14:paraId="257000D2" w14:textId="05CE9A6B" w:rsidR="00BF6C28" w:rsidRPr="005F3AA9" w:rsidRDefault="00BF6C28" w:rsidP="00BF6C28">
            <w:pPr>
              <w:rPr>
                <w:sz w:val="22"/>
                <w:szCs w:val="22"/>
              </w:rPr>
            </w:pPr>
            <w:r w:rsidRPr="005F3AA9">
              <w:rPr>
                <w:sz w:val="22"/>
                <w:szCs w:val="22"/>
              </w:rPr>
              <w:t>Yes</w:t>
            </w:r>
          </w:p>
        </w:tc>
        <w:tc>
          <w:tcPr>
            <w:tcW w:w="907" w:type="dxa"/>
          </w:tcPr>
          <w:p w14:paraId="54DC49E3" w14:textId="271A1130" w:rsidR="00BF6C28" w:rsidRPr="005F3AA9" w:rsidRDefault="00BF6C28" w:rsidP="00BF6C28">
            <w:pPr>
              <w:rPr>
                <w:sz w:val="22"/>
                <w:szCs w:val="22"/>
              </w:rPr>
            </w:pPr>
            <w:r w:rsidRPr="005F3AA9">
              <w:rPr>
                <w:sz w:val="22"/>
                <w:szCs w:val="22"/>
              </w:rPr>
              <w:t>4</w:t>
            </w:r>
          </w:p>
        </w:tc>
      </w:tr>
      <w:tr w:rsidR="00BF6C28" w:rsidRPr="005F3AA9" w14:paraId="2FB5EE9B" w14:textId="77777777" w:rsidTr="00346ACE">
        <w:tc>
          <w:tcPr>
            <w:tcW w:w="1776" w:type="dxa"/>
          </w:tcPr>
          <w:p w14:paraId="59164E86" w14:textId="5C89D945" w:rsidR="00BF6C28" w:rsidRPr="005F3AA9" w:rsidRDefault="00BF6C28" w:rsidP="00BF6C28">
            <w:pPr>
              <w:rPr>
                <w:b/>
                <w:sz w:val="22"/>
                <w:szCs w:val="22"/>
              </w:rPr>
            </w:pPr>
            <w:r w:rsidRPr="005F3AA9">
              <w:rPr>
                <w:sz w:val="22"/>
                <w:szCs w:val="22"/>
              </w:rPr>
              <w:t>Takada et al. 1998, Japan</w:t>
            </w:r>
            <w:r w:rsidRPr="005F3AA9">
              <w:rPr>
                <w:sz w:val="22"/>
                <w:szCs w:val="22"/>
              </w:rPr>
              <w:fldChar w:fldCharType="begin">
                <w:fldData xml:space="preserve">PEVuZE5vdGU+PENpdGU+PEF1dGhvcj5UYWthZGE8L0F1dGhvcj48WWVhcj4xOTk4PC9ZZWFyPjxS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cGVyaW9kaWNhbD48
YWx0LX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2FsdC1wZXJp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UYWthZGE8L0F1dGhvcj48WWVhcj4xOTk4PC9ZZWFyPjxS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cGVyaW9kaWNhbD48
YWx0LX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2FsdC1wZXJp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0]</w:t>
            </w:r>
            <w:r w:rsidRPr="005F3AA9">
              <w:rPr>
                <w:sz w:val="22"/>
                <w:szCs w:val="22"/>
              </w:rPr>
              <w:fldChar w:fldCharType="end"/>
            </w:r>
          </w:p>
        </w:tc>
        <w:tc>
          <w:tcPr>
            <w:tcW w:w="1811" w:type="dxa"/>
          </w:tcPr>
          <w:p w14:paraId="187FD396" w14:textId="45B5E61C" w:rsidR="00BF6C28" w:rsidRPr="005F3AA9" w:rsidRDefault="00BF6C28" w:rsidP="00BF6C28">
            <w:pPr>
              <w:rPr>
                <w:sz w:val="22"/>
                <w:szCs w:val="22"/>
              </w:rPr>
            </w:pPr>
            <w:r w:rsidRPr="005F3AA9">
              <w:rPr>
                <w:sz w:val="22"/>
                <w:szCs w:val="22"/>
              </w:rPr>
              <w:t>n: 457;</w:t>
            </w:r>
          </w:p>
          <w:p w14:paraId="7AE4CD8C" w14:textId="77777777" w:rsidR="00BF6C28" w:rsidRPr="005F3AA9" w:rsidRDefault="00BF6C28" w:rsidP="00BF6C28">
            <w:pPr>
              <w:rPr>
                <w:sz w:val="22"/>
                <w:szCs w:val="22"/>
              </w:rPr>
            </w:pPr>
            <w:r w:rsidRPr="005F3AA9">
              <w:rPr>
                <w:sz w:val="22"/>
                <w:szCs w:val="22"/>
              </w:rPr>
              <w:t>age: 10;</w:t>
            </w:r>
          </w:p>
          <w:p w14:paraId="47CF6137" w14:textId="6E49A9F8" w:rsidR="00BF6C28" w:rsidRPr="005F3AA9" w:rsidRDefault="00BF6C28" w:rsidP="00BF6C28">
            <w:pPr>
              <w:rPr>
                <w:b/>
                <w:sz w:val="22"/>
                <w:szCs w:val="22"/>
              </w:rPr>
            </w:pPr>
            <w:r w:rsidRPr="005F3AA9">
              <w:rPr>
                <w:sz w:val="22"/>
                <w:szCs w:val="22"/>
              </w:rPr>
              <w:t>female: 45.1%</w:t>
            </w:r>
          </w:p>
        </w:tc>
        <w:tc>
          <w:tcPr>
            <w:tcW w:w="1526" w:type="dxa"/>
          </w:tcPr>
          <w:p w14:paraId="79D16274" w14:textId="5C87E87E" w:rsidR="00BF6C28" w:rsidRPr="005F3AA9" w:rsidRDefault="00BF6C28" w:rsidP="00BF6C28">
            <w:pPr>
              <w:rPr>
                <w:sz w:val="22"/>
                <w:szCs w:val="22"/>
              </w:rPr>
            </w:pPr>
            <w:r w:rsidRPr="005F3AA9">
              <w:rPr>
                <w:sz w:val="22"/>
                <w:szCs w:val="22"/>
              </w:rPr>
              <w:t>Cross-sectional</w:t>
            </w:r>
          </w:p>
        </w:tc>
        <w:tc>
          <w:tcPr>
            <w:tcW w:w="989" w:type="dxa"/>
          </w:tcPr>
          <w:p w14:paraId="70BAF66C" w14:textId="7640199D" w:rsidR="00BF6C28" w:rsidRPr="005F3AA9" w:rsidRDefault="00BF6C28" w:rsidP="00BF6C28">
            <w:pPr>
              <w:rPr>
                <w:sz w:val="22"/>
                <w:szCs w:val="22"/>
              </w:rPr>
            </w:pPr>
            <w:r w:rsidRPr="005F3AA9">
              <w:rPr>
                <w:sz w:val="22"/>
                <w:szCs w:val="22"/>
              </w:rPr>
              <w:t>FFQ</w:t>
            </w:r>
          </w:p>
        </w:tc>
        <w:tc>
          <w:tcPr>
            <w:tcW w:w="1413" w:type="dxa"/>
          </w:tcPr>
          <w:p w14:paraId="5E139D3A" w14:textId="1CF1AB99" w:rsidR="00BF6C28" w:rsidRPr="005F3AA9" w:rsidRDefault="00BF6C28" w:rsidP="00BF6C28">
            <w:pPr>
              <w:rPr>
                <w:sz w:val="22"/>
                <w:szCs w:val="22"/>
              </w:rPr>
            </w:pPr>
            <w:r w:rsidRPr="005F3AA9">
              <w:rPr>
                <w:sz w:val="22"/>
                <w:szCs w:val="22"/>
              </w:rPr>
              <w:t>No</w:t>
            </w:r>
          </w:p>
        </w:tc>
        <w:tc>
          <w:tcPr>
            <w:tcW w:w="1356" w:type="dxa"/>
          </w:tcPr>
          <w:p w14:paraId="4F8C77DB" w14:textId="195E9F57" w:rsidR="00BF6C28" w:rsidRPr="005F3AA9" w:rsidRDefault="00BF6C28" w:rsidP="00BF6C28">
            <w:pPr>
              <w:rPr>
                <w:sz w:val="22"/>
                <w:szCs w:val="22"/>
              </w:rPr>
            </w:pPr>
            <w:r w:rsidRPr="005F3AA9">
              <w:rPr>
                <w:sz w:val="22"/>
                <w:szCs w:val="22"/>
              </w:rPr>
              <w:t>no</w:t>
            </w:r>
          </w:p>
        </w:tc>
        <w:tc>
          <w:tcPr>
            <w:tcW w:w="2303" w:type="dxa"/>
          </w:tcPr>
          <w:p w14:paraId="5ADEF8AE" w14:textId="767D2A97" w:rsidR="00BF6C28" w:rsidRPr="005F3AA9" w:rsidRDefault="00BF6C28" w:rsidP="00BF6C28">
            <w:pPr>
              <w:rPr>
                <w:sz w:val="22"/>
                <w:szCs w:val="22"/>
              </w:rPr>
            </w:pPr>
            <w:r w:rsidRPr="005F3AA9">
              <w:rPr>
                <w:sz w:val="22"/>
                <w:szCs w:val="22"/>
              </w:rPr>
              <w:t>“Japanese diet score”</w:t>
            </w:r>
          </w:p>
        </w:tc>
        <w:tc>
          <w:tcPr>
            <w:tcW w:w="1393" w:type="dxa"/>
          </w:tcPr>
          <w:p w14:paraId="36F7092C" w14:textId="7E0DDF37" w:rsidR="00BF6C28" w:rsidRPr="005F3AA9" w:rsidRDefault="00BF6C28" w:rsidP="00BF6C28">
            <w:pPr>
              <w:rPr>
                <w:sz w:val="22"/>
                <w:szCs w:val="22"/>
              </w:rPr>
            </w:pPr>
            <w:r w:rsidRPr="005F3AA9">
              <w:rPr>
                <w:sz w:val="22"/>
                <w:szCs w:val="22"/>
              </w:rPr>
              <w:t>n.s.</w:t>
            </w:r>
          </w:p>
        </w:tc>
        <w:tc>
          <w:tcPr>
            <w:tcW w:w="1655" w:type="dxa"/>
            <w:gridSpan w:val="2"/>
          </w:tcPr>
          <w:p w14:paraId="2D1969B8" w14:textId="77777777" w:rsidR="00BF6C28" w:rsidRPr="005F3AA9" w:rsidRDefault="00BF6C28" w:rsidP="00BF6C28">
            <w:pPr>
              <w:rPr>
                <w:sz w:val="22"/>
                <w:szCs w:val="22"/>
              </w:rPr>
            </w:pPr>
            <w:r w:rsidRPr="005F3AA9">
              <w:rPr>
                <w:sz w:val="22"/>
                <w:szCs w:val="22"/>
              </w:rPr>
              <w:t xml:space="preserve">Multiple linear regression, </w:t>
            </w:r>
          </w:p>
          <w:p w14:paraId="3E27AE48" w14:textId="42F9943B"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1355DD12" w14:textId="7E50BF28" w:rsidR="00BF6C28" w:rsidRPr="005F3AA9" w:rsidRDefault="00BF6C28" w:rsidP="00BF6C28">
            <w:pPr>
              <w:rPr>
                <w:sz w:val="22"/>
                <w:szCs w:val="22"/>
              </w:rPr>
            </w:pPr>
            <w:r w:rsidRPr="005F3AA9">
              <w:rPr>
                <w:sz w:val="22"/>
                <w:szCs w:val="22"/>
              </w:rPr>
              <w:t>Unknown</w:t>
            </w:r>
          </w:p>
        </w:tc>
        <w:tc>
          <w:tcPr>
            <w:tcW w:w="907" w:type="dxa"/>
          </w:tcPr>
          <w:p w14:paraId="600EB801" w14:textId="6D08B66E" w:rsidR="00BF6C28" w:rsidRPr="005F3AA9" w:rsidRDefault="00BF6C28" w:rsidP="00BF6C28">
            <w:pPr>
              <w:rPr>
                <w:sz w:val="22"/>
                <w:szCs w:val="22"/>
              </w:rPr>
            </w:pPr>
            <w:r w:rsidRPr="005F3AA9">
              <w:rPr>
                <w:sz w:val="22"/>
                <w:szCs w:val="22"/>
              </w:rPr>
              <w:t>0</w:t>
            </w:r>
          </w:p>
        </w:tc>
      </w:tr>
      <w:tr w:rsidR="00BF6C28" w:rsidRPr="005F3AA9" w14:paraId="4621F683" w14:textId="77777777" w:rsidTr="00346ACE">
        <w:tc>
          <w:tcPr>
            <w:tcW w:w="1776" w:type="dxa"/>
          </w:tcPr>
          <w:p w14:paraId="1D239262" w14:textId="7FE405F7" w:rsidR="00BF6C28" w:rsidRPr="005F3AA9" w:rsidRDefault="00BF6C28" w:rsidP="00BF6C28">
            <w:pPr>
              <w:rPr>
                <w:sz w:val="22"/>
                <w:szCs w:val="22"/>
              </w:rPr>
            </w:pPr>
            <w:r w:rsidRPr="005F3AA9">
              <w:rPr>
                <w:sz w:val="22"/>
                <w:szCs w:val="22"/>
              </w:rPr>
              <w:t>Truthmann et al. 2012, Germany</w:t>
            </w:r>
            <w:r w:rsidRPr="005F3AA9">
              <w:rPr>
                <w:sz w:val="22"/>
                <w:szCs w:val="22"/>
              </w:rPr>
              <w:fldChar w:fldCharType="begin"/>
            </w:r>
            <w:r w:rsidRPr="005F3AA9">
              <w:rPr>
                <w:sz w:val="22"/>
                <w:szCs w:val="22"/>
              </w:rPr>
              <w:instrText xml:space="preserve"> ADDIN EN.CITE &lt;EndNote&gt;&lt;Cite&gt;&lt;Author&gt;Truthmann&lt;/Author&gt;&lt;Year&gt;2012&lt;/Year&gt;&lt;RecNum&gt;220&lt;/RecNum&gt;&lt;DisplayText&gt;[44]&lt;/DisplayText&gt;&lt;record&gt;&lt;rec-number&gt;220&lt;/rec-number&gt;&lt;foreign-keys&gt;&lt;key app="EN" db-id="t2dxed09qrzwf4eetwqvrwt10fd0axp5ze9z" timestamp="1464598757"&gt;220&lt;/key&gt;&lt;/foreign-keys&gt;&lt;ref-type name="Journal Article"&gt;17&lt;/ref-type&gt;&lt;contributors&gt;&lt;authors&gt;&lt;author&gt;Truthmann, J.&lt;/author&gt;&lt;author&gt;Richter, A.&lt;/author&gt;&lt;author&gt;Thiele, S.&lt;/author&gt;&lt;author&gt;Drescher, L.&lt;/author&gt;&lt;author&gt;Roosen, J.&lt;/author&gt;&lt;author&gt;Mensink, G. B.&lt;/author&gt;&lt;/authors&gt;&lt;/contributors&gt;&lt;auth-address&gt;Robert Koch Institute Berlin, Department of Epidemiology and Health Reporting, Postbox 65 02 61, D-13302, Berlin, Germany. TruthmannJ@rki.de.&lt;/auth-address&gt;&lt;titles&gt;&lt;title&gt;Associations of dietary indices with biomarkers of dietary exposure and cardiovascular status among adolescents in Germany&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92&lt;/pages&gt;&lt;volume&gt;9&lt;/volume&gt;&lt;number&gt;1&lt;/number&gt;&lt;edition&gt;2012/10/26&lt;/edition&gt;&lt;dates&gt;&lt;year&gt;2012&lt;/year&gt;&lt;/dates&gt;&lt;isbn&gt;1743-7075 (Electronic)&amp;#xD;1743-7075 (Linking)&lt;/isbn&gt;&lt;accession-num&gt;23095712&lt;/accession-num&gt;&lt;urls&gt;&lt;related-urls&gt;&lt;url&gt;http://www.nutritionandmetabolism.com/content/pdf/1743-7075-9-92.pdf&lt;/url&gt;&lt;/related-urls&gt;&lt;/urls&gt;&lt;custom2&gt;PMC3545909&lt;/custom2&gt;&lt;electronic-resource-num&gt;10.1186/1743-7075-9-92&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4]</w:t>
            </w:r>
            <w:r w:rsidRPr="005F3AA9">
              <w:rPr>
                <w:sz w:val="22"/>
                <w:szCs w:val="22"/>
              </w:rPr>
              <w:fldChar w:fldCharType="end"/>
            </w:r>
          </w:p>
        </w:tc>
        <w:tc>
          <w:tcPr>
            <w:tcW w:w="1811" w:type="dxa"/>
          </w:tcPr>
          <w:p w14:paraId="026D6D82" w14:textId="1B0A7B38" w:rsidR="00BF6C28" w:rsidRPr="005F3AA9" w:rsidRDefault="00BF6C28" w:rsidP="00BF6C28">
            <w:pPr>
              <w:rPr>
                <w:sz w:val="22"/>
                <w:szCs w:val="22"/>
              </w:rPr>
            </w:pPr>
            <w:r w:rsidRPr="005F3AA9">
              <w:rPr>
                <w:sz w:val="22"/>
                <w:szCs w:val="22"/>
              </w:rPr>
              <w:t>n: 5198;</w:t>
            </w:r>
          </w:p>
          <w:p w14:paraId="3B0ECB39" w14:textId="77777777" w:rsidR="00BF6C28" w:rsidRPr="005F3AA9" w:rsidRDefault="00BF6C28" w:rsidP="00BF6C28">
            <w:pPr>
              <w:rPr>
                <w:sz w:val="22"/>
                <w:szCs w:val="22"/>
              </w:rPr>
            </w:pPr>
            <w:r w:rsidRPr="005F3AA9">
              <w:rPr>
                <w:sz w:val="22"/>
                <w:szCs w:val="22"/>
              </w:rPr>
              <w:t>age: 12-17;</w:t>
            </w:r>
          </w:p>
          <w:p w14:paraId="78B3837A" w14:textId="4EF7B3D8" w:rsidR="00BF6C28" w:rsidRPr="005F3AA9" w:rsidRDefault="00BF6C28" w:rsidP="00BF6C28">
            <w:pPr>
              <w:rPr>
                <w:sz w:val="22"/>
                <w:szCs w:val="22"/>
              </w:rPr>
            </w:pPr>
            <w:r w:rsidRPr="005F3AA9">
              <w:rPr>
                <w:sz w:val="22"/>
                <w:szCs w:val="22"/>
              </w:rPr>
              <w:t>female: 49.1%</w:t>
            </w:r>
          </w:p>
        </w:tc>
        <w:tc>
          <w:tcPr>
            <w:tcW w:w="1526" w:type="dxa"/>
          </w:tcPr>
          <w:p w14:paraId="19C7E346" w14:textId="6018C511" w:rsidR="00BF6C28" w:rsidRPr="005F3AA9" w:rsidRDefault="00BF6C28" w:rsidP="00BF6C28">
            <w:pPr>
              <w:rPr>
                <w:sz w:val="22"/>
                <w:szCs w:val="22"/>
              </w:rPr>
            </w:pPr>
            <w:r w:rsidRPr="005F3AA9">
              <w:rPr>
                <w:sz w:val="22"/>
                <w:szCs w:val="22"/>
              </w:rPr>
              <w:t>Cross-sectional</w:t>
            </w:r>
          </w:p>
        </w:tc>
        <w:tc>
          <w:tcPr>
            <w:tcW w:w="989" w:type="dxa"/>
          </w:tcPr>
          <w:p w14:paraId="2466A2F6" w14:textId="314CF3F2" w:rsidR="00BF6C28" w:rsidRPr="005F3AA9" w:rsidRDefault="00BF6C28" w:rsidP="00BF6C28">
            <w:pPr>
              <w:rPr>
                <w:sz w:val="22"/>
                <w:szCs w:val="22"/>
              </w:rPr>
            </w:pPr>
            <w:r w:rsidRPr="005F3AA9">
              <w:rPr>
                <w:sz w:val="22"/>
                <w:szCs w:val="22"/>
              </w:rPr>
              <w:t>FFQ</w:t>
            </w:r>
          </w:p>
        </w:tc>
        <w:tc>
          <w:tcPr>
            <w:tcW w:w="1413" w:type="dxa"/>
          </w:tcPr>
          <w:p w14:paraId="225D85D5" w14:textId="42D8F125" w:rsidR="00BF6C28" w:rsidRPr="005F3AA9" w:rsidRDefault="00BF6C28" w:rsidP="00BF6C28">
            <w:pPr>
              <w:rPr>
                <w:sz w:val="22"/>
                <w:szCs w:val="22"/>
              </w:rPr>
            </w:pPr>
            <w:r w:rsidRPr="005F3AA9">
              <w:rPr>
                <w:sz w:val="22"/>
                <w:szCs w:val="22"/>
              </w:rPr>
              <w:t>Yes</w:t>
            </w:r>
          </w:p>
        </w:tc>
        <w:tc>
          <w:tcPr>
            <w:tcW w:w="1356" w:type="dxa"/>
          </w:tcPr>
          <w:p w14:paraId="70374B6D" w14:textId="3183A4FF" w:rsidR="00BF6C28" w:rsidRPr="005F3AA9" w:rsidRDefault="00BF6C28" w:rsidP="00BF6C28">
            <w:pPr>
              <w:rPr>
                <w:sz w:val="22"/>
                <w:szCs w:val="22"/>
              </w:rPr>
            </w:pPr>
            <w:r w:rsidRPr="005F3AA9">
              <w:rPr>
                <w:sz w:val="22"/>
                <w:szCs w:val="22"/>
              </w:rPr>
              <w:t xml:space="preserve">Boys </w:t>
            </w:r>
          </w:p>
          <w:p w14:paraId="14557D80" w14:textId="0FBB3831" w:rsidR="00BF6C28" w:rsidRPr="005F3AA9" w:rsidRDefault="00BF6C28" w:rsidP="00BF6C28">
            <w:pPr>
              <w:rPr>
                <w:sz w:val="22"/>
                <w:szCs w:val="22"/>
              </w:rPr>
            </w:pPr>
            <w:r w:rsidRPr="005F3AA9">
              <w:rPr>
                <w:sz w:val="22"/>
                <w:szCs w:val="22"/>
              </w:rPr>
              <w:t>(n: 2634)</w:t>
            </w:r>
          </w:p>
          <w:p w14:paraId="2EBC565E" w14:textId="77777777" w:rsidR="00BF6C28" w:rsidRPr="005F3AA9" w:rsidRDefault="00BF6C28" w:rsidP="00BF6C28">
            <w:pPr>
              <w:rPr>
                <w:sz w:val="22"/>
                <w:szCs w:val="22"/>
              </w:rPr>
            </w:pPr>
          </w:p>
          <w:p w14:paraId="575ADC8B" w14:textId="77777777" w:rsidR="00BF6C28" w:rsidRPr="005F3AA9" w:rsidRDefault="00BF6C28" w:rsidP="00BF6C28">
            <w:pPr>
              <w:rPr>
                <w:sz w:val="22"/>
                <w:szCs w:val="22"/>
              </w:rPr>
            </w:pPr>
          </w:p>
          <w:p w14:paraId="76980D6F" w14:textId="77777777" w:rsidR="00BF6C28" w:rsidRPr="005F3AA9" w:rsidRDefault="00BF6C28" w:rsidP="00BF6C28">
            <w:pPr>
              <w:rPr>
                <w:sz w:val="22"/>
                <w:szCs w:val="22"/>
              </w:rPr>
            </w:pPr>
            <w:r w:rsidRPr="005F3AA9">
              <w:rPr>
                <w:sz w:val="22"/>
                <w:szCs w:val="22"/>
              </w:rPr>
              <w:t>Girls</w:t>
            </w:r>
          </w:p>
          <w:p w14:paraId="424846FF" w14:textId="1C6777A9" w:rsidR="00BF6C28" w:rsidRPr="005F3AA9" w:rsidRDefault="00BF6C28" w:rsidP="00BF6C28">
            <w:pPr>
              <w:rPr>
                <w:sz w:val="22"/>
                <w:szCs w:val="22"/>
              </w:rPr>
            </w:pPr>
            <w:r w:rsidRPr="005F3AA9">
              <w:rPr>
                <w:sz w:val="22"/>
                <w:szCs w:val="22"/>
              </w:rPr>
              <w:t>(n: 2104)</w:t>
            </w:r>
          </w:p>
          <w:p w14:paraId="1086897E" w14:textId="53CBA14D" w:rsidR="00BF6C28" w:rsidRPr="005F3AA9" w:rsidRDefault="00BF6C28" w:rsidP="00BF6C28">
            <w:pPr>
              <w:rPr>
                <w:sz w:val="22"/>
                <w:szCs w:val="22"/>
              </w:rPr>
            </w:pPr>
          </w:p>
        </w:tc>
        <w:tc>
          <w:tcPr>
            <w:tcW w:w="2303" w:type="dxa"/>
          </w:tcPr>
          <w:p w14:paraId="45F7FAE3" w14:textId="77777777" w:rsidR="00BF6C28" w:rsidRPr="005F3AA9" w:rsidRDefault="00BF6C28" w:rsidP="00BF6C28">
            <w:pPr>
              <w:rPr>
                <w:sz w:val="22"/>
                <w:szCs w:val="22"/>
              </w:rPr>
            </w:pPr>
            <w:r w:rsidRPr="005F3AA9">
              <w:rPr>
                <w:sz w:val="22"/>
                <w:szCs w:val="22"/>
              </w:rPr>
              <w:t>HFD</w:t>
            </w:r>
          </w:p>
          <w:p w14:paraId="5560B03A" w14:textId="77777777" w:rsidR="00BF6C28" w:rsidRPr="005F3AA9" w:rsidRDefault="00BF6C28" w:rsidP="00BF6C28">
            <w:pPr>
              <w:rPr>
                <w:sz w:val="22"/>
                <w:szCs w:val="22"/>
              </w:rPr>
            </w:pPr>
            <w:r w:rsidRPr="005F3AA9">
              <w:rPr>
                <w:sz w:val="22"/>
                <w:szCs w:val="22"/>
              </w:rPr>
              <w:t>HuSKY</w:t>
            </w:r>
          </w:p>
          <w:p w14:paraId="79559222" w14:textId="77777777" w:rsidR="00BF6C28" w:rsidRPr="005F3AA9" w:rsidRDefault="00BF6C28" w:rsidP="00BF6C28">
            <w:pPr>
              <w:rPr>
                <w:sz w:val="22"/>
                <w:szCs w:val="22"/>
              </w:rPr>
            </w:pPr>
            <w:r w:rsidRPr="005F3AA9">
              <w:rPr>
                <w:sz w:val="22"/>
                <w:szCs w:val="22"/>
              </w:rPr>
              <w:t>IFI</w:t>
            </w:r>
          </w:p>
          <w:p w14:paraId="0465A846" w14:textId="1D54D1D0" w:rsidR="00BF6C28" w:rsidRPr="005F3AA9" w:rsidRDefault="00BF6C28" w:rsidP="00BF6C28">
            <w:pPr>
              <w:rPr>
                <w:sz w:val="22"/>
                <w:szCs w:val="22"/>
              </w:rPr>
            </w:pPr>
            <w:r w:rsidRPr="005F3AA9">
              <w:rPr>
                <w:sz w:val="22"/>
                <w:szCs w:val="22"/>
              </w:rPr>
              <w:t>F &amp;V Index</w:t>
            </w:r>
          </w:p>
          <w:p w14:paraId="7FCB4CEB" w14:textId="77777777" w:rsidR="00BF6C28" w:rsidRPr="005F3AA9" w:rsidRDefault="00BF6C28" w:rsidP="00BF6C28">
            <w:pPr>
              <w:rPr>
                <w:sz w:val="22"/>
                <w:szCs w:val="22"/>
              </w:rPr>
            </w:pPr>
            <w:r w:rsidRPr="005F3AA9">
              <w:rPr>
                <w:sz w:val="22"/>
                <w:szCs w:val="22"/>
              </w:rPr>
              <w:t>HFD</w:t>
            </w:r>
          </w:p>
          <w:p w14:paraId="3552C902" w14:textId="77777777" w:rsidR="00BF6C28" w:rsidRPr="005F3AA9" w:rsidRDefault="00BF6C28" w:rsidP="00BF6C28">
            <w:pPr>
              <w:rPr>
                <w:sz w:val="22"/>
                <w:szCs w:val="22"/>
              </w:rPr>
            </w:pPr>
            <w:r w:rsidRPr="005F3AA9">
              <w:rPr>
                <w:sz w:val="22"/>
                <w:szCs w:val="22"/>
              </w:rPr>
              <w:t>HuSKY</w:t>
            </w:r>
          </w:p>
          <w:p w14:paraId="43F63276" w14:textId="77777777" w:rsidR="00BF6C28" w:rsidRPr="005F3AA9" w:rsidRDefault="00BF6C28" w:rsidP="00BF6C28">
            <w:pPr>
              <w:rPr>
                <w:sz w:val="22"/>
                <w:szCs w:val="22"/>
              </w:rPr>
            </w:pPr>
            <w:r w:rsidRPr="005F3AA9">
              <w:rPr>
                <w:sz w:val="22"/>
                <w:szCs w:val="22"/>
              </w:rPr>
              <w:t>IFI</w:t>
            </w:r>
          </w:p>
          <w:p w14:paraId="14555D40" w14:textId="6FCB63A2" w:rsidR="00BF6C28" w:rsidRPr="005F3AA9" w:rsidRDefault="00BF6C28" w:rsidP="00BF6C28">
            <w:pPr>
              <w:rPr>
                <w:sz w:val="22"/>
                <w:szCs w:val="22"/>
              </w:rPr>
            </w:pPr>
            <w:r w:rsidRPr="005F3AA9">
              <w:rPr>
                <w:sz w:val="22"/>
                <w:szCs w:val="22"/>
              </w:rPr>
              <w:t>F &amp; V Index</w:t>
            </w:r>
          </w:p>
        </w:tc>
        <w:tc>
          <w:tcPr>
            <w:tcW w:w="1393" w:type="dxa"/>
          </w:tcPr>
          <w:p w14:paraId="67C3DCA9" w14:textId="32806310" w:rsidR="00BF6C28" w:rsidRPr="005F3AA9" w:rsidRDefault="00BF6C28" w:rsidP="00BF6C28">
            <w:pPr>
              <w:rPr>
                <w:sz w:val="22"/>
                <w:szCs w:val="22"/>
              </w:rPr>
            </w:pPr>
            <w:r w:rsidRPr="005F3AA9">
              <w:rPr>
                <w:sz w:val="22"/>
                <w:szCs w:val="22"/>
              </w:rPr>
              <w:t>n.s.</w:t>
            </w:r>
          </w:p>
          <w:p w14:paraId="5FF53016" w14:textId="7BB5A6F7" w:rsidR="00BF6C28" w:rsidRPr="005F3AA9" w:rsidRDefault="00BF6C28" w:rsidP="00BF6C28">
            <w:pPr>
              <w:rPr>
                <w:sz w:val="22"/>
                <w:szCs w:val="22"/>
              </w:rPr>
            </w:pPr>
            <w:r w:rsidRPr="005F3AA9">
              <w:rPr>
                <w:sz w:val="22"/>
                <w:szCs w:val="22"/>
              </w:rPr>
              <w:t>n.s.</w:t>
            </w:r>
          </w:p>
          <w:p w14:paraId="5C429D06" w14:textId="7C690F9F" w:rsidR="00BF6C28" w:rsidRPr="005F3AA9" w:rsidRDefault="00BF6C28" w:rsidP="00BF6C28">
            <w:pPr>
              <w:rPr>
                <w:sz w:val="22"/>
                <w:szCs w:val="22"/>
              </w:rPr>
            </w:pPr>
            <w:r w:rsidRPr="005F3AA9">
              <w:rPr>
                <w:sz w:val="22"/>
                <w:szCs w:val="22"/>
              </w:rPr>
              <w:t>n.s.</w:t>
            </w:r>
          </w:p>
          <w:p w14:paraId="3C0D279E" w14:textId="5A01CD16" w:rsidR="00BF6C28" w:rsidRPr="005F3AA9" w:rsidRDefault="00BF6C28" w:rsidP="00BF6C28">
            <w:pPr>
              <w:rPr>
                <w:sz w:val="22"/>
                <w:szCs w:val="22"/>
              </w:rPr>
            </w:pPr>
            <w:r w:rsidRPr="005F3AA9">
              <w:rPr>
                <w:sz w:val="22"/>
                <w:szCs w:val="22"/>
              </w:rPr>
              <w:t>n.s.</w:t>
            </w:r>
          </w:p>
          <w:p w14:paraId="5FB5A43A" w14:textId="3B2EE3A0" w:rsidR="00BF6C28" w:rsidRPr="005F3AA9" w:rsidRDefault="00BF6C28" w:rsidP="00BF6C28">
            <w:pPr>
              <w:rPr>
                <w:sz w:val="22"/>
                <w:szCs w:val="22"/>
              </w:rPr>
            </w:pPr>
            <w:r w:rsidRPr="005F3AA9">
              <w:rPr>
                <w:sz w:val="22"/>
                <w:szCs w:val="22"/>
              </w:rPr>
              <w:t>n.s.</w:t>
            </w:r>
          </w:p>
          <w:p w14:paraId="566A2F05" w14:textId="5FFB6688" w:rsidR="00BF6C28" w:rsidRPr="005F3AA9" w:rsidRDefault="00BF6C28" w:rsidP="00BF6C28">
            <w:pPr>
              <w:rPr>
                <w:sz w:val="22"/>
                <w:szCs w:val="22"/>
              </w:rPr>
            </w:pPr>
            <w:r w:rsidRPr="005F3AA9">
              <w:rPr>
                <w:sz w:val="22"/>
                <w:szCs w:val="22"/>
              </w:rPr>
              <w:t>n.s.</w:t>
            </w:r>
          </w:p>
          <w:p w14:paraId="429AA683" w14:textId="78CF02B3" w:rsidR="00BF6C28" w:rsidRPr="005F3AA9" w:rsidRDefault="00BF6C28" w:rsidP="00BF6C28">
            <w:pPr>
              <w:rPr>
                <w:sz w:val="22"/>
                <w:szCs w:val="22"/>
              </w:rPr>
            </w:pPr>
            <w:r w:rsidRPr="005F3AA9">
              <w:rPr>
                <w:sz w:val="22"/>
                <w:szCs w:val="22"/>
              </w:rPr>
              <w:t>n.s.</w:t>
            </w:r>
          </w:p>
          <w:p w14:paraId="29E715C0" w14:textId="68BA3476" w:rsidR="00BF6C28" w:rsidRPr="005F3AA9" w:rsidRDefault="00BF6C28" w:rsidP="00BF6C28">
            <w:pPr>
              <w:rPr>
                <w:sz w:val="22"/>
                <w:szCs w:val="22"/>
              </w:rPr>
            </w:pPr>
            <w:r w:rsidRPr="005F3AA9">
              <w:rPr>
                <w:sz w:val="22"/>
                <w:szCs w:val="22"/>
              </w:rPr>
              <w:t>n.s.</w:t>
            </w:r>
          </w:p>
        </w:tc>
        <w:tc>
          <w:tcPr>
            <w:tcW w:w="1655" w:type="dxa"/>
            <w:gridSpan w:val="2"/>
          </w:tcPr>
          <w:p w14:paraId="7B30760F" w14:textId="77777777" w:rsidR="00BF6C28" w:rsidRPr="005F3AA9" w:rsidRDefault="00BF6C28" w:rsidP="00BF6C28">
            <w:pPr>
              <w:rPr>
                <w:sz w:val="22"/>
                <w:szCs w:val="22"/>
              </w:rPr>
            </w:pPr>
            <w:r w:rsidRPr="005F3AA9">
              <w:rPr>
                <w:sz w:val="22"/>
                <w:szCs w:val="22"/>
              </w:rPr>
              <w:t>Linear regression,</w:t>
            </w:r>
          </w:p>
          <w:p w14:paraId="213A34C1" w14:textId="0D2E115E"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10686F6" w14:textId="17A7E578" w:rsidR="00BF6C28" w:rsidRPr="005F3AA9" w:rsidRDefault="00BF6C28" w:rsidP="00BF6C28">
            <w:pPr>
              <w:rPr>
                <w:sz w:val="22"/>
                <w:szCs w:val="22"/>
              </w:rPr>
            </w:pPr>
            <w:r w:rsidRPr="005F3AA9">
              <w:rPr>
                <w:sz w:val="22"/>
                <w:szCs w:val="22"/>
              </w:rPr>
              <w:t>No</w:t>
            </w:r>
          </w:p>
        </w:tc>
        <w:tc>
          <w:tcPr>
            <w:tcW w:w="907" w:type="dxa"/>
          </w:tcPr>
          <w:p w14:paraId="027463B6" w14:textId="1A1C2A42" w:rsidR="00BF6C28" w:rsidRPr="005F3AA9" w:rsidRDefault="00BF6C28" w:rsidP="00BF6C28">
            <w:pPr>
              <w:rPr>
                <w:sz w:val="22"/>
                <w:szCs w:val="22"/>
              </w:rPr>
            </w:pPr>
            <w:r w:rsidRPr="005F3AA9">
              <w:rPr>
                <w:sz w:val="22"/>
                <w:szCs w:val="22"/>
              </w:rPr>
              <w:t>10</w:t>
            </w:r>
          </w:p>
        </w:tc>
      </w:tr>
      <w:tr w:rsidR="00BF6C28" w:rsidRPr="005F3AA9" w14:paraId="0E877FDD" w14:textId="77777777" w:rsidTr="00346ACE">
        <w:tc>
          <w:tcPr>
            <w:tcW w:w="1776" w:type="dxa"/>
          </w:tcPr>
          <w:p w14:paraId="39E658AB" w14:textId="69C5CAAA" w:rsidR="00BF6C28" w:rsidRPr="005F3AA9" w:rsidRDefault="00BF6C28" w:rsidP="00BF6C28">
            <w:pPr>
              <w:rPr>
                <w:sz w:val="22"/>
                <w:szCs w:val="22"/>
              </w:rPr>
            </w:pPr>
            <w:r w:rsidRPr="005F3AA9">
              <w:rPr>
                <w:sz w:val="22"/>
                <w:szCs w:val="22"/>
              </w:rPr>
              <w:t>Vyncke et al. 2013, Multiple European Countries</w:t>
            </w:r>
            <w:r w:rsidRPr="005F3AA9">
              <w:rPr>
                <w:sz w:val="22"/>
                <w:szCs w:val="22"/>
              </w:rPr>
              <w:fldChar w:fldCharType="begin">
                <w:fldData xml:space="preserve">PEVuZE5vdGU+PENpdGU+PEF1dGhvcj5WeW5ja2U8L0F1dGhvcj48WWVhcj4yMDEzPC9ZZWFyPjxS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WeW5ja2U8L0F1dGhvcj48WWVhcj4yMDEzPC9ZZWFyPjxS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2]</w:t>
            </w:r>
            <w:r w:rsidRPr="005F3AA9">
              <w:rPr>
                <w:sz w:val="22"/>
                <w:szCs w:val="22"/>
              </w:rPr>
              <w:fldChar w:fldCharType="end"/>
            </w:r>
          </w:p>
        </w:tc>
        <w:tc>
          <w:tcPr>
            <w:tcW w:w="1811" w:type="dxa"/>
          </w:tcPr>
          <w:p w14:paraId="231E636E" w14:textId="19F3CA25" w:rsidR="00BF6C28" w:rsidRPr="005F3AA9" w:rsidRDefault="00BF6C28" w:rsidP="00BF6C28">
            <w:pPr>
              <w:rPr>
                <w:sz w:val="22"/>
                <w:szCs w:val="22"/>
              </w:rPr>
            </w:pPr>
            <w:r w:rsidRPr="005F3AA9">
              <w:rPr>
                <w:sz w:val="22"/>
                <w:szCs w:val="22"/>
              </w:rPr>
              <w:t>n: 552;</w:t>
            </w:r>
          </w:p>
          <w:p w14:paraId="5FD94B13" w14:textId="2713ACFF" w:rsidR="00BF6C28" w:rsidRPr="005F3AA9" w:rsidRDefault="00BF6C28" w:rsidP="00BF6C28">
            <w:pPr>
              <w:rPr>
                <w:sz w:val="22"/>
                <w:szCs w:val="22"/>
              </w:rPr>
            </w:pPr>
            <w:r w:rsidRPr="005F3AA9">
              <w:rPr>
                <w:sz w:val="22"/>
                <w:szCs w:val="22"/>
              </w:rPr>
              <w:t>age: 12.5-17.5;</w:t>
            </w:r>
          </w:p>
          <w:p w14:paraId="54E46286" w14:textId="4866494A" w:rsidR="00BF6C28" w:rsidRPr="005F3AA9" w:rsidRDefault="00BF6C28" w:rsidP="00BF6C28">
            <w:pPr>
              <w:rPr>
                <w:sz w:val="22"/>
                <w:szCs w:val="22"/>
              </w:rPr>
            </w:pPr>
            <w:r w:rsidRPr="005F3AA9">
              <w:rPr>
                <w:sz w:val="22"/>
                <w:szCs w:val="22"/>
              </w:rPr>
              <w:t>female: 52.0%</w:t>
            </w:r>
          </w:p>
        </w:tc>
        <w:tc>
          <w:tcPr>
            <w:tcW w:w="1526" w:type="dxa"/>
          </w:tcPr>
          <w:p w14:paraId="58A496AE" w14:textId="6AC4AF58" w:rsidR="00BF6C28" w:rsidRPr="005F3AA9" w:rsidRDefault="00BF6C28" w:rsidP="00BF6C28">
            <w:pPr>
              <w:rPr>
                <w:sz w:val="22"/>
                <w:szCs w:val="22"/>
              </w:rPr>
            </w:pPr>
            <w:r w:rsidRPr="005F3AA9">
              <w:rPr>
                <w:sz w:val="22"/>
                <w:szCs w:val="22"/>
              </w:rPr>
              <w:t>Cross-sectional</w:t>
            </w:r>
          </w:p>
        </w:tc>
        <w:tc>
          <w:tcPr>
            <w:tcW w:w="989" w:type="dxa"/>
          </w:tcPr>
          <w:p w14:paraId="3D356F8C" w14:textId="1687AEF1" w:rsidR="00BF6C28" w:rsidRPr="005F3AA9" w:rsidRDefault="00BF6C28" w:rsidP="00BF6C28">
            <w:pPr>
              <w:rPr>
                <w:sz w:val="22"/>
                <w:szCs w:val="22"/>
              </w:rPr>
            </w:pPr>
            <w:r w:rsidRPr="005F3AA9">
              <w:rPr>
                <w:sz w:val="22"/>
                <w:szCs w:val="22"/>
              </w:rPr>
              <w:t>24h recall</w:t>
            </w:r>
          </w:p>
        </w:tc>
        <w:tc>
          <w:tcPr>
            <w:tcW w:w="1413" w:type="dxa"/>
          </w:tcPr>
          <w:p w14:paraId="5E4F9561" w14:textId="2A84AFC6" w:rsidR="00BF6C28" w:rsidRPr="005F3AA9" w:rsidRDefault="00BF6C28" w:rsidP="00BF6C28">
            <w:pPr>
              <w:rPr>
                <w:sz w:val="22"/>
                <w:szCs w:val="22"/>
              </w:rPr>
            </w:pPr>
            <w:r w:rsidRPr="005F3AA9">
              <w:rPr>
                <w:sz w:val="22"/>
                <w:szCs w:val="22"/>
              </w:rPr>
              <w:t>Yes</w:t>
            </w:r>
          </w:p>
        </w:tc>
        <w:tc>
          <w:tcPr>
            <w:tcW w:w="1356" w:type="dxa"/>
          </w:tcPr>
          <w:p w14:paraId="6E4F23A6" w14:textId="78E402E2" w:rsidR="00BF6C28" w:rsidRPr="005F3AA9" w:rsidRDefault="00BF6C28" w:rsidP="00BF6C28">
            <w:pPr>
              <w:rPr>
                <w:sz w:val="22"/>
                <w:szCs w:val="22"/>
              </w:rPr>
            </w:pPr>
            <w:r w:rsidRPr="005F3AA9">
              <w:rPr>
                <w:sz w:val="22"/>
                <w:szCs w:val="22"/>
              </w:rPr>
              <w:t>Boys</w:t>
            </w:r>
          </w:p>
          <w:p w14:paraId="46051BA3" w14:textId="6D1777CF" w:rsidR="00BF6C28" w:rsidRPr="005F3AA9" w:rsidRDefault="00BF6C28" w:rsidP="00BF6C28">
            <w:pPr>
              <w:rPr>
                <w:sz w:val="22"/>
                <w:szCs w:val="22"/>
              </w:rPr>
            </w:pPr>
            <w:r w:rsidRPr="005F3AA9">
              <w:rPr>
                <w:sz w:val="22"/>
                <w:szCs w:val="22"/>
              </w:rPr>
              <w:t>Girls</w:t>
            </w:r>
          </w:p>
        </w:tc>
        <w:tc>
          <w:tcPr>
            <w:tcW w:w="2303" w:type="dxa"/>
          </w:tcPr>
          <w:p w14:paraId="385C3E9B" w14:textId="77777777" w:rsidR="00BF6C28" w:rsidRPr="005F3AA9" w:rsidRDefault="00BF6C28" w:rsidP="00BF6C28">
            <w:pPr>
              <w:rPr>
                <w:sz w:val="22"/>
                <w:szCs w:val="22"/>
              </w:rPr>
            </w:pPr>
            <w:r w:rsidRPr="005F3AA9">
              <w:rPr>
                <w:sz w:val="22"/>
                <w:szCs w:val="22"/>
              </w:rPr>
              <w:t xml:space="preserve">DQI-A </w:t>
            </w:r>
          </w:p>
          <w:p w14:paraId="45DA8445" w14:textId="77777777" w:rsidR="00BF6C28" w:rsidRPr="005F3AA9" w:rsidRDefault="00BF6C28" w:rsidP="00BF6C28">
            <w:pPr>
              <w:rPr>
                <w:sz w:val="22"/>
                <w:szCs w:val="22"/>
              </w:rPr>
            </w:pPr>
            <w:r w:rsidRPr="005F3AA9">
              <w:rPr>
                <w:sz w:val="22"/>
                <w:szCs w:val="22"/>
              </w:rPr>
              <w:t xml:space="preserve">DQI-A </w:t>
            </w:r>
          </w:p>
          <w:p w14:paraId="4D020485" w14:textId="77777777" w:rsidR="00BF6C28" w:rsidRPr="005F3AA9" w:rsidRDefault="00BF6C28" w:rsidP="00BF6C28">
            <w:pPr>
              <w:rPr>
                <w:sz w:val="22"/>
                <w:szCs w:val="22"/>
              </w:rPr>
            </w:pPr>
          </w:p>
        </w:tc>
        <w:tc>
          <w:tcPr>
            <w:tcW w:w="1393" w:type="dxa"/>
          </w:tcPr>
          <w:p w14:paraId="6B111B3D" w14:textId="0146C4A5" w:rsidR="00BF6C28" w:rsidRPr="005F3AA9" w:rsidRDefault="00BF6C28" w:rsidP="00BF6C28">
            <w:pPr>
              <w:rPr>
                <w:sz w:val="22"/>
                <w:szCs w:val="22"/>
              </w:rPr>
            </w:pPr>
            <w:r w:rsidRPr="005F3AA9">
              <w:rPr>
                <w:sz w:val="22"/>
                <w:szCs w:val="22"/>
              </w:rPr>
              <w:t>-0.00061*</w:t>
            </w:r>
          </w:p>
          <w:p w14:paraId="61744705" w14:textId="3D465872" w:rsidR="00BF6C28" w:rsidRPr="005F3AA9" w:rsidRDefault="00BF6C28" w:rsidP="00BF6C28">
            <w:pPr>
              <w:rPr>
                <w:sz w:val="22"/>
                <w:szCs w:val="22"/>
              </w:rPr>
            </w:pPr>
            <w:r w:rsidRPr="005F3AA9">
              <w:rPr>
                <w:sz w:val="22"/>
                <w:szCs w:val="22"/>
              </w:rPr>
              <w:t>n.s.</w:t>
            </w:r>
          </w:p>
        </w:tc>
        <w:tc>
          <w:tcPr>
            <w:tcW w:w="1655" w:type="dxa"/>
            <w:gridSpan w:val="2"/>
          </w:tcPr>
          <w:p w14:paraId="01B97847" w14:textId="77777777" w:rsidR="00BF6C28" w:rsidRPr="005F3AA9" w:rsidRDefault="00BF6C28" w:rsidP="00BF6C28">
            <w:pPr>
              <w:rPr>
                <w:sz w:val="22"/>
                <w:szCs w:val="22"/>
              </w:rPr>
            </w:pPr>
            <w:r w:rsidRPr="005F3AA9">
              <w:rPr>
                <w:sz w:val="22"/>
                <w:szCs w:val="22"/>
              </w:rPr>
              <w:t xml:space="preserve">Multilevel regression models,  </w:t>
            </w:r>
          </w:p>
          <w:p w14:paraId="44D56973" w14:textId="4347FF61"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A3B4A6D" w14:textId="3F57FA80" w:rsidR="00BF6C28" w:rsidRPr="005F3AA9" w:rsidRDefault="00BF6C28" w:rsidP="00BF6C28">
            <w:pPr>
              <w:rPr>
                <w:sz w:val="22"/>
                <w:szCs w:val="22"/>
              </w:rPr>
            </w:pPr>
            <w:r w:rsidRPr="005F3AA9">
              <w:rPr>
                <w:sz w:val="22"/>
                <w:szCs w:val="22"/>
              </w:rPr>
              <w:t>Yes</w:t>
            </w:r>
          </w:p>
        </w:tc>
        <w:tc>
          <w:tcPr>
            <w:tcW w:w="907" w:type="dxa"/>
          </w:tcPr>
          <w:p w14:paraId="5FA315C8" w14:textId="741EA9D8" w:rsidR="00BF6C28" w:rsidRPr="005F3AA9" w:rsidRDefault="00BF6C28" w:rsidP="00BF6C28">
            <w:pPr>
              <w:rPr>
                <w:sz w:val="22"/>
                <w:szCs w:val="22"/>
              </w:rPr>
            </w:pPr>
            <w:r w:rsidRPr="005F3AA9">
              <w:rPr>
                <w:sz w:val="22"/>
                <w:szCs w:val="22"/>
              </w:rPr>
              <w:t>2</w:t>
            </w:r>
          </w:p>
        </w:tc>
      </w:tr>
      <w:tr w:rsidR="00BF6C28" w:rsidRPr="005F3AA9" w14:paraId="0B8A1AF7" w14:textId="77777777" w:rsidTr="00346ACE">
        <w:tc>
          <w:tcPr>
            <w:tcW w:w="1776" w:type="dxa"/>
          </w:tcPr>
          <w:p w14:paraId="6AB3DA10" w14:textId="77777777" w:rsidR="00BF6C28" w:rsidRPr="005F3AA9" w:rsidRDefault="00BF6C28" w:rsidP="00BF6C28">
            <w:pPr>
              <w:rPr>
                <w:sz w:val="22"/>
                <w:szCs w:val="22"/>
              </w:rPr>
            </w:pPr>
            <w:r w:rsidRPr="005F3AA9">
              <w:rPr>
                <w:sz w:val="22"/>
                <w:szCs w:val="22"/>
              </w:rPr>
              <w:t>Wajid et al. 1995, Kashmir</w:t>
            </w:r>
          </w:p>
          <w:p w14:paraId="7CDE5951" w14:textId="10C178D9" w:rsidR="00BF6C28" w:rsidRPr="005F3AA9" w:rsidRDefault="00BF6C28" w:rsidP="00BF6C28">
            <w:pPr>
              <w:rPr>
                <w:sz w:val="22"/>
                <w:szCs w:val="22"/>
              </w:rPr>
            </w:pPr>
            <w:r w:rsidRPr="005F3AA9">
              <w:rPr>
                <w:sz w:val="22"/>
                <w:szCs w:val="22"/>
              </w:rPr>
              <w:fldChar w:fldCharType="begin"/>
            </w:r>
            <w:r w:rsidRPr="005F3AA9">
              <w:rPr>
                <w:sz w:val="22"/>
                <w:szCs w:val="22"/>
              </w:rPr>
              <w:instrText xml:space="preserve"> ADDIN EN.CITE &lt;EndNote&gt;&lt;Cite&gt;&lt;Author&gt;Wajid Ali&lt;/Author&gt;&lt;Year&gt;1995&lt;/Year&gt;&lt;RecNum&gt;223&lt;/RecNum&gt;&lt;DisplayText&gt;[33]&lt;/DisplayText&gt;&lt;record&gt;&lt;rec-number&gt;223&lt;/rec-number&gt;&lt;foreign-keys&gt;&lt;key app="EN" db-id="t2dxed09qrzwf4eetwqvrwt10fd0axp5ze9z" timestamp="1464598757"&gt;223&lt;/key&gt;&lt;/foreign-keys&gt;&lt;ref-type name="Journal Article"&gt;17&lt;/ref-type&gt;&lt;contributors&gt;&lt;authors&gt;&lt;author&gt;Wajid Ali, S.&lt;/author&gt;&lt;author&gt;Buch, N. A.&lt;/author&gt;&lt;author&gt;Masood, H.&lt;/author&gt;&lt;/authors&gt;&lt;/contributors&gt;&lt;auth-address&gt;Department of Neonatal Pediatrics, Institute of Medical Sciences, Srinagar, Kashmir.&lt;/auth-address&gt;&lt;titles&gt;&lt;title&gt;Serum lipid profile in Kashmiri children&lt;/title&gt;&lt;secondary-title&gt;Indian J Physiol Pharmacol&lt;/secondary-title&gt;&lt;alt-title&gt;Indian journal of physiology and pharmacology&lt;/alt-title&gt;&lt;/titles&gt;&lt;periodical&gt;&lt;full-title&gt;Indian J Physiol Pharmacol&lt;/full-title&gt;&lt;abbr-1&gt;Indian journal of physiology and pharmacology&lt;/abbr-1&gt;&lt;/periodical&gt;&lt;alt-periodical&gt;&lt;full-title&gt;Indian J Physiol Pharmacol&lt;/full-title&gt;&lt;abbr-1&gt;Indian journal of physiology and pharmacology&lt;/abbr-1&gt;&lt;/alt-periodical&gt;&lt;pages&gt;55-8&lt;/pages&gt;&lt;volume&gt;39&lt;/volume&gt;&lt;number&gt;1&lt;/number&gt;&lt;edition&gt;1995/01/01&lt;/edition&gt;&lt;keywords&gt;&lt;keyword&gt;Adolescent&lt;/keyword&gt;&lt;keyword&gt;Aging/blood&lt;/keyword&gt;&lt;keyword&gt;Child&lt;/keyword&gt;&lt;keyword&gt;Child, Preschool&lt;/keyword&gt;&lt;keyword&gt;Cholesterol/ blood&lt;/keyword&gt;&lt;keyword&gt;Cholesterol, HDL/ blood&lt;/keyword&gt;&lt;keyword&gt;Cholesterol, LDL/ blood&lt;/keyword&gt;&lt;keyword&gt;Cholesterol, VLDL/ blood&lt;/keyword&gt;&lt;keyword&gt;Cohort Studies&lt;/keyword&gt;&lt;keyword&gt;Dietary Fats/metabolism&lt;/keyword&gt;&lt;keyword&gt;Female&lt;/keyword&gt;&lt;keyword&gt;Humans&lt;/keyword&gt;&lt;keyword&gt;India&lt;/keyword&gt;&lt;keyword&gt;Male&lt;/keyword&gt;&lt;keyword&gt;Sex Characteristics&lt;/keyword&gt;&lt;keyword&gt;Triglycerides/ blood&lt;/keyword&gt;&lt;/keywords&gt;&lt;dates&gt;&lt;year&gt;1995&lt;/year&gt;&lt;pub-dates&gt;&lt;date&gt;Jan&lt;/date&gt;&lt;/pub-dates&gt;&lt;/dates&gt;&lt;isbn&gt;0019-5499 (Print)&amp;#xD;0019-5499 (Linking)&lt;/isbn&gt;&lt;accession-num&gt;7705871&lt;/accession-num&gt;&lt;urls&gt;&lt;/urls&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3]</w:t>
            </w:r>
            <w:r w:rsidRPr="005F3AA9">
              <w:rPr>
                <w:sz w:val="22"/>
                <w:szCs w:val="22"/>
              </w:rPr>
              <w:fldChar w:fldCharType="end"/>
            </w:r>
          </w:p>
        </w:tc>
        <w:tc>
          <w:tcPr>
            <w:tcW w:w="1811" w:type="dxa"/>
          </w:tcPr>
          <w:p w14:paraId="41FB2454" w14:textId="389EA424" w:rsidR="00BF6C28" w:rsidRPr="005F3AA9" w:rsidRDefault="00BF6C28" w:rsidP="00BF6C28">
            <w:pPr>
              <w:rPr>
                <w:sz w:val="22"/>
                <w:szCs w:val="22"/>
              </w:rPr>
            </w:pPr>
            <w:r w:rsidRPr="005F3AA9">
              <w:rPr>
                <w:sz w:val="22"/>
                <w:szCs w:val="22"/>
              </w:rPr>
              <w:t>n: 314;</w:t>
            </w:r>
          </w:p>
          <w:p w14:paraId="5AAD790A" w14:textId="77777777" w:rsidR="00BF6C28" w:rsidRPr="005F3AA9" w:rsidRDefault="00BF6C28" w:rsidP="00BF6C28">
            <w:pPr>
              <w:rPr>
                <w:sz w:val="22"/>
                <w:szCs w:val="22"/>
              </w:rPr>
            </w:pPr>
            <w:r w:rsidRPr="005F3AA9">
              <w:rPr>
                <w:sz w:val="22"/>
                <w:szCs w:val="22"/>
              </w:rPr>
              <w:t>age: 5-14;</w:t>
            </w:r>
          </w:p>
          <w:p w14:paraId="7915667E" w14:textId="128070E9" w:rsidR="00BF6C28" w:rsidRPr="005F3AA9" w:rsidRDefault="00BF6C28" w:rsidP="00BF6C28">
            <w:pPr>
              <w:rPr>
                <w:sz w:val="22"/>
                <w:szCs w:val="22"/>
              </w:rPr>
            </w:pPr>
            <w:r w:rsidRPr="005F3AA9">
              <w:rPr>
                <w:sz w:val="22"/>
                <w:szCs w:val="22"/>
              </w:rPr>
              <w:t>female: 46.2%</w:t>
            </w:r>
          </w:p>
        </w:tc>
        <w:tc>
          <w:tcPr>
            <w:tcW w:w="1526" w:type="dxa"/>
          </w:tcPr>
          <w:p w14:paraId="4509E988" w14:textId="1E2531D6" w:rsidR="00BF6C28" w:rsidRPr="005F3AA9" w:rsidRDefault="00BF6C28" w:rsidP="00BF6C28">
            <w:pPr>
              <w:rPr>
                <w:sz w:val="22"/>
                <w:szCs w:val="22"/>
              </w:rPr>
            </w:pPr>
            <w:r w:rsidRPr="005F3AA9">
              <w:rPr>
                <w:sz w:val="22"/>
                <w:szCs w:val="22"/>
              </w:rPr>
              <w:t>Cross-sectional</w:t>
            </w:r>
          </w:p>
        </w:tc>
        <w:tc>
          <w:tcPr>
            <w:tcW w:w="989" w:type="dxa"/>
          </w:tcPr>
          <w:p w14:paraId="2850E6B1" w14:textId="13F59AC3" w:rsidR="00BF6C28" w:rsidRPr="005F3AA9" w:rsidRDefault="00BF6C28" w:rsidP="00BF6C28">
            <w:pPr>
              <w:rPr>
                <w:sz w:val="22"/>
                <w:szCs w:val="22"/>
              </w:rPr>
            </w:pPr>
            <w:r w:rsidRPr="005F3AA9">
              <w:rPr>
                <w:sz w:val="22"/>
                <w:szCs w:val="22"/>
              </w:rPr>
              <w:t>Dietary history</w:t>
            </w:r>
          </w:p>
        </w:tc>
        <w:tc>
          <w:tcPr>
            <w:tcW w:w="1413" w:type="dxa"/>
          </w:tcPr>
          <w:p w14:paraId="013C9662" w14:textId="270F4C45" w:rsidR="00BF6C28" w:rsidRPr="005F3AA9" w:rsidRDefault="00BF6C28" w:rsidP="00BF6C28">
            <w:pPr>
              <w:rPr>
                <w:sz w:val="22"/>
                <w:szCs w:val="22"/>
              </w:rPr>
            </w:pPr>
            <w:r w:rsidRPr="005F3AA9">
              <w:rPr>
                <w:sz w:val="22"/>
                <w:szCs w:val="22"/>
              </w:rPr>
              <w:t>Unknown</w:t>
            </w:r>
          </w:p>
        </w:tc>
        <w:tc>
          <w:tcPr>
            <w:tcW w:w="1356" w:type="dxa"/>
          </w:tcPr>
          <w:p w14:paraId="42AED770" w14:textId="2E229F0E" w:rsidR="00BF6C28" w:rsidRPr="005F3AA9" w:rsidRDefault="00BF6C28" w:rsidP="00BF6C28">
            <w:pPr>
              <w:rPr>
                <w:sz w:val="22"/>
                <w:szCs w:val="22"/>
              </w:rPr>
            </w:pPr>
            <w:r w:rsidRPr="005F3AA9">
              <w:rPr>
                <w:sz w:val="22"/>
                <w:szCs w:val="22"/>
              </w:rPr>
              <w:t>no</w:t>
            </w:r>
          </w:p>
        </w:tc>
        <w:tc>
          <w:tcPr>
            <w:tcW w:w="2303" w:type="dxa"/>
          </w:tcPr>
          <w:p w14:paraId="37480EE9" w14:textId="77777777" w:rsidR="002B236D" w:rsidRPr="005F3AA9" w:rsidRDefault="002B236D" w:rsidP="002B236D">
            <w:pPr>
              <w:rPr>
                <w:sz w:val="22"/>
                <w:szCs w:val="22"/>
              </w:rPr>
            </w:pPr>
            <w:r>
              <w:rPr>
                <w:sz w:val="22"/>
                <w:szCs w:val="22"/>
              </w:rPr>
              <w:t>Fat</w:t>
            </w:r>
          </w:p>
          <w:p w14:paraId="488BB3EF" w14:textId="549D72C0" w:rsidR="00BF6C28" w:rsidRPr="005F3AA9" w:rsidRDefault="00BF6C28" w:rsidP="00BF6C28">
            <w:pPr>
              <w:rPr>
                <w:sz w:val="22"/>
                <w:szCs w:val="22"/>
              </w:rPr>
            </w:pPr>
          </w:p>
        </w:tc>
        <w:tc>
          <w:tcPr>
            <w:tcW w:w="1393" w:type="dxa"/>
          </w:tcPr>
          <w:p w14:paraId="3282C645" w14:textId="0B98959F"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tc>
        <w:tc>
          <w:tcPr>
            <w:tcW w:w="1655" w:type="dxa"/>
            <w:gridSpan w:val="2"/>
          </w:tcPr>
          <w:p w14:paraId="5DFD14DD" w14:textId="50451E7B" w:rsidR="00BF6C28" w:rsidRPr="005F3AA9" w:rsidRDefault="00BF6C28" w:rsidP="00BF6C28">
            <w:pPr>
              <w:rPr>
                <w:sz w:val="22"/>
                <w:szCs w:val="22"/>
              </w:rPr>
            </w:pPr>
            <w:r w:rsidRPr="005F3AA9">
              <w:rPr>
                <w:sz w:val="22"/>
                <w:szCs w:val="22"/>
              </w:rPr>
              <w:t>Pearson correlation,  Mean</w:t>
            </w:r>
          </w:p>
        </w:tc>
        <w:tc>
          <w:tcPr>
            <w:tcW w:w="1358" w:type="dxa"/>
          </w:tcPr>
          <w:p w14:paraId="51164D48" w14:textId="10EDCC02" w:rsidR="00BF6C28" w:rsidRPr="005F3AA9" w:rsidRDefault="00BF6C28" w:rsidP="00BF6C28">
            <w:pPr>
              <w:rPr>
                <w:sz w:val="22"/>
                <w:szCs w:val="22"/>
              </w:rPr>
            </w:pPr>
            <w:r w:rsidRPr="005F3AA9">
              <w:rPr>
                <w:sz w:val="22"/>
                <w:szCs w:val="22"/>
              </w:rPr>
              <w:t>Unknown</w:t>
            </w:r>
          </w:p>
        </w:tc>
        <w:tc>
          <w:tcPr>
            <w:tcW w:w="907" w:type="dxa"/>
          </w:tcPr>
          <w:p w14:paraId="5F9FABAE" w14:textId="06AF3E30" w:rsidR="00BF6C28" w:rsidRPr="005F3AA9" w:rsidRDefault="00BF6C28" w:rsidP="00BF6C28">
            <w:pPr>
              <w:rPr>
                <w:sz w:val="22"/>
                <w:szCs w:val="22"/>
              </w:rPr>
            </w:pPr>
            <w:r w:rsidRPr="005F3AA9">
              <w:rPr>
                <w:sz w:val="22"/>
                <w:szCs w:val="22"/>
              </w:rPr>
              <w:t>1</w:t>
            </w:r>
          </w:p>
        </w:tc>
      </w:tr>
      <w:tr w:rsidR="00BF6C28" w:rsidRPr="005F3AA9" w14:paraId="1974B095" w14:textId="77777777" w:rsidTr="00346ACE">
        <w:tc>
          <w:tcPr>
            <w:tcW w:w="1776" w:type="dxa"/>
          </w:tcPr>
          <w:p w14:paraId="4B7FF5A6" w14:textId="379FC980" w:rsidR="00BF6C28" w:rsidRPr="005F3AA9" w:rsidRDefault="00BF6C28" w:rsidP="00BF6C28">
            <w:pPr>
              <w:rPr>
                <w:sz w:val="22"/>
                <w:szCs w:val="22"/>
              </w:rPr>
            </w:pPr>
            <w:r w:rsidRPr="005F3AA9">
              <w:rPr>
                <w:sz w:val="22"/>
                <w:szCs w:val="22"/>
              </w:rPr>
              <w:t>Washi &amp; Ageib 2010, Saudi Arabia</w:t>
            </w:r>
            <w:r w:rsidRPr="005F3AA9">
              <w:rPr>
                <w:sz w:val="22"/>
                <w:szCs w:val="22"/>
              </w:rPr>
              <w:fldChar w:fldCharType="begin">
                <w:fldData xml:space="preserve">PEVuZE5vdGU+PENpdGU+PEF1dGhvcj5XYXNoaTwvQXV0aG9yPjxZZWFyPjIwMTA8L1llYXI+PFJl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XYXNoaTwvQXV0aG9yPjxZZWFyPjIwMTA8L1llYXI+PFJl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5]</w:t>
            </w:r>
            <w:r w:rsidRPr="005F3AA9">
              <w:rPr>
                <w:sz w:val="22"/>
                <w:szCs w:val="22"/>
              </w:rPr>
              <w:fldChar w:fldCharType="end"/>
            </w:r>
          </w:p>
        </w:tc>
        <w:tc>
          <w:tcPr>
            <w:tcW w:w="1811" w:type="dxa"/>
          </w:tcPr>
          <w:p w14:paraId="05EDE54A" w14:textId="6478686B" w:rsidR="00BF6C28" w:rsidRPr="005F3AA9" w:rsidRDefault="00BF6C28" w:rsidP="00BF6C28">
            <w:pPr>
              <w:rPr>
                <w:sz w:val="22"/>
                <w:szCs w:val="22"/>
              </w:rPr>
            </w:pPr>
            <w:r w:rsidRPr="005F3AA9">
              <w:rPr>
                <w:sz w:val="22"/>
                <w:szCs w:val="22"/>
              </w:rPr>
              <w:t>n: 239;</w:t>
            </w:r>
          </w:p>
          <w:p w14:paraId="12820A33" w14:textId="77777777" w:rsidR="00BF6C28" w:rsidRPr="005F3AA9" w:rsidRDefault="00BF6C28" w:rsidP="00BF6C28">
            <w:pPr>
              <w:rPr>
                <w:sz w:val="22"/>
                <w:szCs w:val="22"/>
              </w:rPr>
            </w:pPr>
            <w:r w:rsidRPr="005F3AA9">
              <w:rPr>
                <w:sz w:val="22"/>
                <w:szCs w:val="22"/>
              </w:rPr>
              <w:t>age: 13-18;</w:t>
            </w:r>
          </w:p>
          <w:p w14:paraId="06FFCD94" w14:textId="20A2F5D7" w:rsidR="00BF6C28" w:rsidRPr="005F3AA9" w:rsidRDefault="00BF6C28" w:rsidP="00BF6C28">
            <w:pPr>
              <w:rPr>
                <w:sz w:val="22"/>
                <w:szCs w:val="22"/>
              </w:rPr>
            </w:pPr>
            <w:r w:rsidRPr="005F3AA9">
              <w:rPr>
                <w:sz w:val="22"/>
                <w:szCs w:val="22"/>
              </w:rPr>
              <w:t>female: 53.1%</w:t>
            </w:r>
          </w:p>
        </w:tc>
        <w:tc>
          <w:tcPr>
            <w:tcW w:w="1526" w:type="dxa"/>
          </w:tcPr>
          <w:p w14:paraId="1E7E6C4D" w14:textId="748FBA75" w:rsidR="00BF6C28" w:rsidRPr="005F3AA9" w:rsidRDefault="00BF6C28" w:rsidP="00BF6C28">
            <w:pPr>
              <w:rPr>
                <w:sz w:val="22"/>
                <w:szCs w:val="22"/>
              </w:rPr>
            </w:pPr>
            <w:r w:rsidRPr="005F3AA9">
              <w:rPr>
                <w:sz w:val="22"/>
                <w:szCs w:val="22"/>
              </w:rPr>
              <w:t>Cross-sectional</w:t>
            </w:r>
          </w:p>
        </w:tc>
        <w:tc>
          <w:tcPr>
            <w:tcW w:w="989" w:type="dxa"/>
          </w:tcPr>
          <w:p w14:paraId="730D8F06" w14:textId="48F10C8B" w:rsidR="00BF6C28" w:rsidRPr="005F3AA9" w:rsidRDefault="00BF6C28" w:rsidP="00BF6C28">
            <w:pPr>
              <w:rPr>
                <w:sz w:val="22"/>
                <w:szCs w:val="22"/>
              </w:rPr>
            </w:pPr>
            <w:r w:rsidRPr="005F3AA9">
              <w:rPr>
                <w:sz w:val="22"/>
                <w:szCs w:val="22"/>
              </w:rPr>
              <w:t>FFQ</w:t>
            </w:r>
          </w:p>
        </w:tc>
        <w:tc>
          <w:tcPr>
            <w:tcW w:w="1413" w:type="dxa"/>
          </w:tcPr>
          <w:p w14:paraId="23D638FD" w14:textId="079DBC2A" w:rsidR="00BF6C28" w:rsidRPr="005F3AA9" w:rsidRDefault="00BF6C28" w:rsidP="00BF6C28">
            <w:pPr>
              <w:rPr>
                <w:sz w:val="22"/>
                <w:szCs w:val="22"/>
              </w:rPr>
            </w:pPr>
            <w:r w:rsidRPr="005F3AA9">
              <w:rPr>
                <w:sz w:val="22"/>
                <w:szCs w:val="22"/>
              </w:rPr>
              <w:t>Unknown</w:t>
            </w:r>
          </w:p>
        </w:tc>
        <w:tc>
          <w:tcPr>
            <w:tcW w:w="1356" w:type="dxa"/>
          </w:tcPr>
          <w:p w14:paraId="6A34DD33" w14:textId="0C61ED38" w:rsidR="00BF6C28" w:rsidRPr="005F3AA9" w:rsidRDefault="00BF6C28" w:rsidP="00BF6C28">
            <w:pPr>
              <w:rPr>
                <w:sz w:val="22"/>
                <w:szCs w:val="22"/>
              </w:rPr>
            </w:pPr>
            <w:r w:rsidRPr="005F3AA9">
              <w:rPr>
                <w:sz w:val="22"/>
                <w:szCs w:val="22"/>
              </w:rPr>
              <w:t>no</w:t>
            </w:r>
          </w:p>
        </w:tc>
        <w:tc>
          <w:tcPr>
            <w:tcW w:w="2303" w:type="dxa"/>
          </w:tcPr>
          <w:p w14:paraId="0916EFD5" w14:textId="77F2645A" w:rsidR="00BF6C28" w:rsidRPr="005F3AA9" w:rsidRDefault="00BF6C28" w:rsidP="00BF6C28">
            <w:pPr>
              <w:rPr>
                <w:sz w:val="22"/>
                <w:szCs w:val="22"/>
              </w:rPr>
            </w:pPr>
            <w:r w:rsidRPr="005F3AA9">
              <w:rPr>
                <w:sz w:val="22"/>
                <w:szCs w:val="22"/>
              </w:rPr>
              <w:t>Carbohydrates</w:t>
            </w:r>
          </w:p>
        </w:tc>
        <w:tc>
          <w:tcPr>
            <w:tcW w:w="1393" w:type="dxa"/>
          </w:tcPr>
          <w:p w14:paraId="4FFB6CFC" w14:textId="7ECBB2B3" w:rsidR="00BF6C28" w:rsidRPr="005F3AA9" w:rsidRDefault="00BF6C28" w:rsidP="00BF6C28">
            <w:pPr>
              <w:rPr>
                <w:sz w:val="22"/>
                <w:szCs w:val="22"/>
              </w:rPr>
            </w:pPr>
            <w:r w:rsidRPr="005F3AA9">
              <w:rPr>
                <w:sz w:val="22"/>
                <w:szCs w:val="22"/>
              </w:rPr>
              <w:t>6.82*</w:t>
            </w:r>
          </w:p>
        </w:tc>
        <w:tc>
          <w:tcPr>
            <w:tcW w:w="1655" w:type="dxa"/>
            <w:gridSpan w:val="2"/>
          </w:tcPr>
          <w:p w14:paraId="3C1CFFF0" w14:textId="77777777" w:rsidR="00BF6C28" w:rsidRPr="005F3AA9" w:rsidRDefault="00BF6C28" w:rsidP="00BF6C28">
            <w:pPr>
              <w:rPr>
                <w:sz w:val="22"/>
                <w:szCs w:val="22"/>
              </w:rPr>
            </w:pPr>
            <w:r w:rsidRPr="005F3AA9">
              <w:rPr>
                <w:sz w:val="22"/>
                <w:szCs w:val="22"/>
              </w:rPr>
              <w:t xml:space="preserve">Chi-2-Test, </w:t>
            </w:r>
          </w:p>
          <w:p w14:paraId="7B90D8A2" w14:textId="3F93608C" w:rsidR="00BF6C28" w:rsidRPr="005F3AA9" w:rsidRDefault="00BF6C28" w:rsidP="00BF6C28">
            <w:pPr>
              <w:rPr>
                <w:sz w:val="22"/>
                <w:szCs w:val="22"/>
              </w:rPr>
            </w:pPr>
            <w:r w:rsidRPr="005F3AA9">
              <w:rPr>
                <w:sz w:val="22"/>
                <w:szCs w:val="22"/>
              </w:rPr>
              <w:t>Chi-2-Value</w:t>
            </w:r>
          </w:p>
        </w:tc>
        <w:tc>
          <w:tcPr>
            <w:tcW w:w="1358" w:type="dxa"/>
          </w:tcPr>
          <w:p w14:paraId="7ED3BDED" w14:textId="49483B5F" w:rsidR="00BF6C28" w:rsidRPr="005F3AA9" w:rsidRDefault="00BF6C28" w:rsidP="00BF6C28">
            <w:pPr>
              <w:rPr>
                <w:sz w:val="22"/>
                <w:szCs w:val="22"/>
              </w:rPr>
            </w:pPr>
            <w:r w:rsidRPr="005F3AA9">
              <w:rPr>
                <w:sz w:val="22"/>
                <w:szCs w:val="22"/>
              </w:rPr>
              <w:t>Yes</w:t>
            </w:r>
          </w:p>
        </w:tc>
        <w:tc>
          <w:tcPr>
            <w:tcW w:w="907" w:type="dxa"/>
          </w:tcPr>
          <w:p w14:paraId="1C2A2FB3" w14:textId="29F6E3FE" w:rsidR="00BF6C28" w:rsidRPr="005F3AA9" w:rsidRDefault="00BF6C28" w:rsidP="00BF6C28">
            <w:pPr>
              <w:rPr>
                <w:sz w:val="22"/>
                <w:szCs w:val="22"/>
              </w:rPr>
            </w:pPr>
            <w:r w:rsidRPr="005F3AA9">
              <w:rPr>
                <w:sz w:val="22"/>
                <w:szCs w:val="22"/>
              </w:rPr>
              <w:t>2</w:t>
            </w:r>
          </w:p>
        </w:tc>
      </w:tr>
      <w:tr w:rsidR="00BF6C28" w:rsidRPr="005F3AA9" w14:paraId="25791077" w14:textId="77777777" w:rsidTr="00346ACE">
        <w:tc>
          <w:tcPr>
            <w:tcW w:w="1776" w:type="dxa"/>
          </w:tcPr>
          <w:p w14:paraId="17C6E527" w14:textId="4FAD0C76" w:rsidR="00BF6C28" w:rsidRPr="005F3AA9" w:rsidRDefault="00BF6C28" w:rsidP="00BF6C28">
            <w:pPr>
              <w:rPr>
                <w:sz w:val="22"/>
                <w:szCs w:val="22"/>
              </w:rPr>
            </w:pPr>
            <w:r w:rsidRPr="005F3AA9">
              <w:rPr>
                <w:sz w:val="22"/>
                <w:szCs w:val="22"/>
              </w:rPr>
              <w:t>Zhu et al. 2014, USA</w:t>
            </w:r>
            <w:r w:rsidRPr="005F3AA9">
              <w:rPr>
                <w:sz w:val="22"/>
                <w:szCs w:val="22"/>
              </w:rPr>
              <w:fldChar w:fldCharType="begin"/>
            </w:r>
            <w:r w:rsidRPr="005F3AA9">
              <w:rPr>
                <w:sz w:val="22"/>
                <w:szCs w:val="22"/>
              </w:rPr>
              <w:instrText xml:space="preserve"> ADDIN EN.CITE &lt;EndNote&gt;&lt;Cite&gt;&lt;Author&gt;Zhu&lt;/Author&gt;&lt;Year&gt;2014&lt;/Year&gt;&lt;RecNum&gt;228&lt;/RecNum&gt;&lt;DisplayText&gt;[36]&lt;/DisplayText&gt;&lt;record&gt;&lt;rec-number&gt;228&lt;/rec-number&gt;&lt;foreign-keys&gt;&lt;key app="EN" db-id="t2dxed09qrzwf4eetwqvrwt10fd0axp5ze9z" timestamp="1464598757"&gt;228&lt;/key&gt;&lt;/foreign-keys&gt;&lt;ref-type name="Journal Article"&gt;17&lt;/ref-type&gt;&lt;contributors&gt;&lt;authors&gt;&lt;author&gt;Zhu, Y.&lt;/author&gt;&lt;author&gt;Wang, H.&lt;/author&gt;&lt;author&gt;Hollis, J. H.&lt;/author&gt;&lt;author&gt;Jacques, P. F.&lt;/author&gt;&lt;/authors&gt;&lt;/contributors&gt;&lt;auth-address&gt;Department of Epidemiology, The University of Iowa, Iowa City, IA, USA.&lt;/auth-address&gt;&lt;titles&gt;&lt;title&gt;The associations between yogurt consumption, diet quality, and metabolic profiles in children in the US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4/07/19&lt;/edition&gt;&lt;dates&gt;&lt;year&gt;2014&lt;/year&gt;&lt;pub-dates&gt;&lt;date&gt;Jul 18&lt;/date&gt;&lt;/pub-dates&gt;&lt;/dates&gt;&lt;isbn&gt;1436-6215 (Electronic)&amp;#xD;1436-6207 (Linking)&lt;/isbn&gt;&lt;accession-num&gt;25034879&lt;/accession-num&gt;&lt;urls&gt;&lt;related-urls&gt;&lt;url&gt;http://download.springer.com/static/pdf/413/art%253A10.1007%252Fs00394-014-0735-7.pdf?auth66=1415293935_b4eea05bb9953af35b9fcd183cd97a88&amp;amp;ext=.pdf&lt;/url&gt;&lt;/related-urls&gt;&lt;/urls&gt;&lt;electronic-resource-num&gt;10.1007/s00394-014-0735-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6]</w:t>
            </w:r>
            <w:r w:rsidRPr="005F3AA9">
              <w:rPr>
                <w:sz w:val="22"/>
                <w:szCs w:val="22"/>
              </w:rPr>
              <w:fldChar w:fldCharType="end"/>
            </w:r>
          </w:p>
        </w:tc>
        <w:tc>
          <w:tcPr>
            <w:tcW w:w="1811" w:type="dxa"/>
          </w:tcPr>
          <w:p w14:paraId="0298ADCC" w14:textId="26BDF161" w:rsidR="00BF6C28" w:rsidRPr="005F3AA9" w:rsidRDefault="00BF6C28" w:rsidP="00BF6C28">
            <w:pPr>
              <w:rPr>
                <w:sz w:val="22"/>
                <w:szCs w:val="22"/>
              </w:rPr>
            </w:pPr>
            <w:r w:rsidRPr="005F3AA9">
              <w:rPr>
                <w:sz w:val="22"/>
                <w:szCs w:val="22"/>
              </w:rPr>
              <w:t>n: 5124;</w:t>
            </w:r>
          </w:p>
          <w:p w14:paraId="36500F27" w14:textId="77777777" w:rsidR="00BF6C28" w:rsidRPr="005F3AA9" w:rsidRDefault="00BF6C28" w:rsidP="00BF6C28">
            <w:pPr>
              <w:rPr>
                <w:sz w:val="22"/>
                <w:szCs w:val="22"/>
              </w:rPr>
            </w:pPr>
            <w:r w:rsidRPr="005F3AA9">
              <w:rPr>
                <w:sz w:val="22"/>
                <w:szCs w:val="22"/>
              </w:rPr>
              <w:t>age: 2-18;</w:t>
            </w:r>
          </w:p>
          <w:p w14:paraId="4451C556" w14:textId="7662C7DD" w:rsidR="00BF6C28" w:rsidRPr="005F3AA9" w:rsidRDefault="00BF6C28" w:rsidP="00BF6C28">
            <w:pPr>
              <w:rPr>
                <w:sz w:val="22"/>
                <w:szCs w:val="22"/>
              </w:rPr>
            </w:pPr>
            <w:r w:rsidRPr="005F3AA9">
              <w:rPr>
                <w:sz w:val="22"/>
                <w:szCs w:val="22"/>
              </w:rPr>
              <w:t>female: 51.2%</w:t>
            </w:r>
          </w:p>
        </w:tc>
        <w:tc>
          <w:tcPr>
            <w:tcW w:w="1526" w:type="dxa"/>
          </w:tcPr>
          <w:p w14:paraId="100C489D" w14:textId="2492302D" w:rsidR="00BF6C28" w:rsidRPr="005F3AA9" w:rsidRDefault="00BF6C28" w:rsidP="00BF6C28">
            <w:pPr>
              <w:rPr>
                <w:sz w:val="22"/>
                <w:szCs w:val="22"/>
              </w:rPr>
            </w:pPr>
            <w:r w:rsidRPr="005F3AA9">
              <w:rPr>
                <w:sz w:val="22"/>
                <w:szCs w:val="22"/>
              </w:rPr>
              <w:t>Cross-sectional</w:t>
            </w:r>
          </w:p>
        </w:tc>
        <w:tc>
          <w:tcPr>
            <w:tcW w:w="989" w:type="dxa"/>
          </w:tcPr>
          <w:p w14:paraId="424A76BE" w14:textId="174EF30F" w:rsidR="00BF6C28" w:rsidRPr="005F3AA9" w:rsidRDefault="00BF6C28" w:rsidP="00BF6C28">
            <w:pPr>
              <w:rPr>
                <w:sz w:val="22"/>
                <w:szCs w:val="22"/>
              </w:rPr>
            </w:pPr>
            <w:r w:rsidRPr="005F3AA9">
              <w:rPr>
                <w:sz w:val="22"/>
                <w:szCs w:val="22"/>
              </w:rPr>
              <w:t>FFQ</w:t>
            </w:r>
          </w:p>
        </w:tc>
        <w:tc>
          <w:tcPr>
            <w:tcW w:w="1413" w:type="dxa"/>
          </w:tcPr>
          <w:p w14:paraId="176E3DFD" w14:textId="1E1A6D1F" w:rsidR="00BF6C28" w:rsidRPr="005F3AA9" w:rsidRDefault="00BF6C28" w:rsidP="00BF6C28">
            <w:pPr>
              <w:rPr>
                <w:sz w:val="22"/>
                <w:szCs w:val="22"/>
              </w:rPr>
            </w:pPr>
            <w:r w:rsidRPr="005F3AA9">
              <w:rPr>
                <w:sz w:val="22"/>
                <w:szCs w:val="22"/>
              </w:rPr>
              <w:t>Unknown</w:t>
            </w:r>
          </w:p>
        </w:tc>
        <w:tc>
          <w:tcPr>
            <w:tcW w:w="1356" w:type="dxa"/>
          </w:tcPr>
          <w:p w14:paraId="3DBA2A58" w14:textId="17166CE2" w:rsidR="00BF6C28" w:rsidRPr="005F3AA9" w:rsidRDefault="00BF6C28" w:rsidP="00BF6C28">
            <w:pPr>
              <w:rPr>
                <w:sz w:val="22"/>
                <w:szCs w:val="22"/>
              </w:rPr>
            </w:pPr>
            <w:r w:rsidRPr="005F3AA9">
              <w:rPr>
                <w:sz w:val="22"/>
                <w:szCs w:val="22"/>
              </w:rPr>
              <w:t>n: 3272</w:t>
            </w:r>
          </w:p>
        </w:tc>
        <w:tc>
          <w:tcPr>
            <w:tcW w:w="2303" w:type="dxa"/>
          </w:tcPr>
          <w:p w14:paraId="29F74B36" w14:textId="0E2CC566" w:rsidR="00BF6C28" w:rsidRPr="005F3AA9" w:rsidRDefault="00BF6C28" w:rsidP="00BF6C28">
            <w:pPr>
              <w:rPr>
                <w:sz w:val="22"/>
                <w:szCs w:val="22"/>
              </w:rPr>
            </w:pPr>
            <w:r w:rsidRPr="005F3AA9">
              <w:rPr>
                <w:sz w:val="22"/>
                <w:szCs w:val="22"/>
              </w:rPr>
              <w:t>Yoghurt</w:t>
            </w:r>
          </w:p>
        </w:tc>
        <w:tc>
          <w:tcPr>
            <w:tcW w:w="1393" w:type="dxa"/>
          </w:tcPr>
          <w:p w14:paraId="0F0D16E9" w14:textId="5A36D9EF"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13EBA3D8" w14:textId="77777777" w:rsidR="00BF6C28" w:rsidRPr="005F3AA9" w:rsidRDefault="00BF6C28" w:rsidP="00BF6C28">
            <w:pPr>
              <w:rPr>
                <w:sz w:val="22"/>
                <w:szCs w:val="22"/>
              </w:rPr>
            </w:pPr>
            <w:r w:rsidRPr="005F3AA9">
              <w:rPr>
                <w:sz w:val="22"/>
                <w:szCs w:val="22"/>
              </w:rPr>
              <w:t xml:space="preserve">Linear regression, </w:t>
            </w:r>
          </w:p>
          <w:p w14:paraId="04349648" w14:textId="51F945CC" w:rsidR="00BF6C28" w:rsidRPr="005F3AA9" w:rsidRDefault="00BF6C28" w:rsidP="00BF6C28">
            <w:pPr>
              <w:rPr>
                <w:sz w:val="22"/>
                <w:szCs w:val="22"/>
              </w:rPr>
            </w:pPr>
            <w:r w:rsidRPr="005F3AA9">
              <w:rPr>
                <w:sz w:val="22"/>
                <w:szCs w:val="22"/>
              </w:rPr>
              <w:t>Least square means</w:t>
            </w:r>
          </w:p>
        </w:tc>
        <w:tc>
          <w:tcPr>
            <w:tcW w:w="1358" w:type="dxa"/>
          </w:tcPr>
          <w:p w14:paraId="7075ED05" w14:textId="76D8F209" w:rsidR="00BF6C28" w:rsidRPr="005F3AA9" w:rsidRDefault="00BF6C28" w:rsidP="00BF6C28">
            <w:pPr>
              <w:rPr>
                <w:sz w:val="22"/>
                <w:szCs w:val="22"/>
              </w:rPr>
            </w:pPr>
            <w:r w:rsidRPr="005F3AA9">
              <w:rPr>
                <w:sz w:val="22"/>
                <w:szCs w:val="22"/>
              </w:rPr>
              <w:t>Unknown</w:t>
            </w:r>
          </w:p>
        </w:tc>
        <w:tc>
          <w:tcPr>
            <w:tcW w:w="907" w:type="dxa"/>
          </w:tcPr>
          <w:p w14:paraId="7712C0BD" w14:textId="7B8415D3" w:rsidR="00BF6C28" w:rsidRPr="005F3AA9" w:rsidRDefault="00BF6C28" w:rsidP="00BF6C28">
            <w:pPr>
              <w:rPr>
                <w:sz w:val="22"/>
                <w:szCs w:val="22"/>
              </w:rPr>
            </w:pPr>
            <w:r w:rsidRPr="005F3AA9">
              <w:rPr>
                <w:sz w:val="22"/>
                <w:szCs w:val="22"/>
              </w:rPr>
              <w:t>6</w:t>
            </w:r>
          </w:p>
        </w:tc>
      </w:tr>
      <w:tr w:rsidR="00BF6C28" w:rsidRPr="005F3AA9" w14:paraId="03B5A521" w14:textId="77777777" w:rsidTr="00346ACE">
        <w:tc>
          <w:tcPr>
            <w:tcW w:w="1776" w:type="dxa"/>
            <w:shd w:val="clear" w:color="auto" w:fill="BFBFBF" w:themeFill="background1" w:themeFillShade="BF"/>
          </w:tcPr>
          <w:p w14:paraId="4FD5E26C" w14:textId="77777777" w:rsidR="00BF6C28" w:rsidRPr="005F3AA9" w:rsidRDefault="00BF6C28" w:rsidP="00BF6C28">
            <w:pPr>
              <w:rPr>
                <w:b/>
                <w:sz w:val="22"/>
                <w:szCs w:val="22"/>
              </w:rPr>
            </w:pPr>
          </w:p>
        </w:tc>
        <w:tc>
          <w:tcPr>
            <w:tcW w:w="14711" w:type="dxa"/>
            <w:gridSpan w:val="11"/>
            <w:shd w:val="clear" w:color="auto" w:fill="BFBFBF" w:themeFill="background1" w:themeFillShade="BF"/>
          </w:tcPr>
          <w:p w14:paraId="58A316FC" w14:textId="7B4CE40E" w:rsidR="00BF6C28" w:rsidRPr="005F3AA9" w:rsidRDefault="00BF6C28" w:rsidP="00BF6C28">
            <w:pPr>
              <w:rPr>
                <w:b/>
                <w:sz w:val="22"/>
                <w:szCs w:val="22"/>
              </w:rPr>
            </w:pPr>
            <w:r w:rsidRPr="005F3AA9">
              <w:rPr>
                <w:b/>
                <w:sz w:val="22"/>
                <w:szCs w:val="22"/>
              </w:rPr>
              <w:t>Outcome: HDL-cholesterol</w:t>
            </w:r>
          </w:p>
        </w:tc>
      </w:tr>
      <w:tr w:rsidR="00BF6C28" w:rsidRPr="005F3AA9" w14:paraId="4EE63CE7" w14:textId="77777777" w:rsidTr="00346ACE">
        <w:tc>
          <w:tcPr>
            <w:tcW w:w="1776" w:type="dxa"/>
          </w:tcPr>
          <w:p w14:paraId="6A8CA5D2" w14:textId="326A39D4" w:rsidR="00BF6C28" w:rsidRPr="005F3AA9" w:rsidRDefault="00BF6C28" w:rsidP="00BF6C28">
            <w:pPr>
              <w:rPr>
                <w:sz w:val="22"/>
                <w:szCs w:val="22"/>
              </w:rPr>
            </w:pPr>
            <w:r w:rsidRPr="005F3AA9">
              <w:rPr>
                <w:sz w:val="22"/>
                <w:szCs w:val="22"/>
              </w:rPr>
              <w:t>Akerblom et al. 1984, Finland</w:t>
            </w:r>
            <w:r w:rsidRPr="005F3AA9">
              <w:rPr>
                <w:sz w:val="22"/>
                <w:szCs w:val="22"/>
              </w:rPr>
              <w:fldChar w:fldCharType="begin"/>
            </w:r>
            <w:r w:rsidRPr="005F3AA9">
              <w:rPr>
                <w:sz w:val="22"/>
                <w:szCs w:val="22"/>
              </w:rPr>
              <w:instrText xml:space="preserve"> ADDIN EN.CITE &lt;EndNote&gt;&lt;Cite&gt;&lt;Author&gt;Akerblom&lt;/Author&gt;&lt;Year&gt;1984&lt;/Year&gt;&lt;RecNum&gt;165&lt;/RecNum&gt;&lt;DisplayText&gt;[37]&lt;/DisplayText&gt;&lt;record&gt;&lt;rec-number&gt;165&lt;/rec-number&gt;&lt;foreign-keys&gt;&lt;key app="EN" db-id="t2dxed09qrzwf4eetwqvrwt10fd0axp5ze9z" timestamp="1464598756"&gt;165&lt;/key&gt;&lt;/foreign-keys&gt;&lt;ref-type name="Journal Article"&gt;17&lt;/ref-type&gt;&lt;contributors&gt;&lt;authors&gt;&lt;author&gt;Akerblom, H. K.&lt;/author&gt;&lt;author&gt;Viikari, J.&lt;/author&gt;&lt;author&gt;Uhari, M.&lt;/author&gt;&lt;author&gt;Rasanen, L.&lt;/author&gt;&lt;author&gt;Suoninen, P.&lt;/author&gt;&lt;author&gt;Pietikainen, M.&lt;/author&gt;&lt;author&gt;Pesonen, E.&lt;/author&gt;&lt;author&gt;Lahde, P. L.&lt;/author&gt;&lt;author&gt;Dahl, M.&lt;/author&gt;&lt;author&gt;Dahlstrom, S.&lt;/author&gt;&lt;author&gt;et al.,&lt;/author&gt;&lt;/authors&gt;&lt;/contributors&gt;&lt;titles&gt;&lt;title&gt;A study of cardiovascular risk factors and their determinants in finnish children&lt;/title&gt;&lt;secondary-title&gt;Ann Clin Res&lt;/secondary-title&gt;&lt;alt-title&gt;Annals of clinical research&lt;/alt-title&gt;&lt;/titles&gt;&lt;periodical&gt;&lt;full-title&gt;Ann Clin Res&lt;/full-title&gt;&lt;abbr-1&gt;Annals of clinical research&lt;/abbr-1&gt;&lt;/periodical&gt;&lt;alt-periodical&gt;&lt;full-title&gt;Ann Clin Res&lt;/full-title&gt;&lt;abbr-1&gt;Annals of clinical research&lt;/abbr-1&gt;&lt;/alt-periodical&gt;&lt;pages&gt;23-33&lt;/pages&gt;&lt;volume&gt;16&lt;/volume&gt;&lt;number&gt;1&lt;/number&gt;&lt;edition&gt;1984/01/01&lt;/edition&gt;&lt;keywords&gt;&lt;keyword&gt;Adolescent&lt;/keyword&gt;&lt;keyword&gt;Blood Pressure&lt;/keyword&gt;&lt;keyword&gt;Cardiovascular Diseases/ etiology&lt;/keyword&gt;&lt;keyword&gt;Child&lt;/keyword&gt;&lt;keyword&gt;Copper/analysis&lt;/keyword&gt;&lt;keyword&gt;Cross-Sectional Studies&lt;/keyword&gt;&lt;keyword&gt;Diet&lt;/keyword&gt;&lt;keyword&gt;Female&lt;/keyword&gt;&lt;keyword&gt;Finland&lt;/keyword&gt;&lt;keyword&gt;Food Habits&lt;/keyword&gt;&lt;keyword&gt;Hair/analysis&lt;/keyword&gt;&lt;keyword&gt;Humans&lt;/keyword&gt;&lt;keyword&gt;Insulin/blood&lt;/keyword&gt;&lt;keyword&gt;Lipids/blood&lt;/keyword&gt;&lt;keyword&gt;Male&lt;/keyword&gt;&lt;keyword&gt;Risk&lt;/keyword&gt;&lt;keyword&gt;Rural Population&lt;/keyword&gt;&lt;keyword&gt;Urban Population&lt;/keyword&gt;&lt;keyword&gt;Zinc/analysis&lt;/keyword&gt;&lt;/keywords&gt;&lt;dates&gt;&lt;year&gt;1984&lt;/year&gt;&lt;/dates&gt;&lt;isbn&gt;0003-4762 (Print)&amp;#xD;0003-4762 (Linking)&lt;/isbn&gt;&lt;accession-num&gt;6378046&lt;/accession-num&gt;&lt;urls&gt;&lt;/urls&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7]</w:t>
            </w:r>
            <w:r w:rsidRPr="005F3AA9">
              <w:rPr>
                <w:sz w:val="22"/>
                <w:szCs w:val="22"/>
              </w:rPr>
              <w:fldChar w:fldCharType="end"/>
            </w:r>
          </w:p>
        </w:tc>
        <w:tc>
          <w:tcPr>
            <w:tcW w:w="1811" w:type="dxa"/>
          </w:tcPr>
          <w:p w14:paraId="21D72E0E" w14:textId="469A4F7D" w:rsidR="00BF6C28" w:rsidRPr="005F3AA9" w:rsidRDefault="00BF6C28" w:rsidP="00BF6C28">
            <w:pPr>
              <w:rPr>
                <w:sz w:val="22"/>
                <w:szCs w:val="22"/>
              </w:rPr>
            </w:pPr>
            <w:r w:rsidRPr="005F3AA9">
              <w:rPr>
                <w:sz w:val="22"/>
                <w:szCs w:val="22"/>
              </w:rPr>
              <w:t>n: 233;</w:t>
            </w:r>
          </w:p>
          <w:p w14:paraId="570EA5DA" w14:textId="77777777" w:rsidR="00BF6C28" w:rsidRPr="005F3AA9" w:rsidRDefault="00BF6C28" w:rsidP="00BF6C28">
            <w:pPr>
              <w:rPr>
                <w:sz w:val="22"/>
                <w:szCs w:val="22"/>
              </w:rPr>
            </w:pPr>
            <w:r w:rsidRPr="005F3AA9">
              <w:rPr>
                <w:sz w:val="22"/>
                <w:szCs w:val="22"/>
              </w:rPr>
              <w:t>age: 12;</w:t>
            </w:r>
          </w:p>
          <w:p w14:paraId="30C26A64" w14:textId="2F313CAF" w:rsidR="00BF6C28" w:rsidRPr="005F3AA9" w:rsidRDefault="00BF6C28" w:rsidP="00BF6C28">
            <w:pPr>
              <w:rPr>
                <w:sz w:val="22"/>
                <w:szCs w:val="22"/>
              </w:rPr>
            </w:pPr>
            <w:r w:rsidRPr="005F3AA9">
              <w:rPr>
                <w:sz w:val="22"/>
                <w:szCs w:val="22"/>
              </w:rPr>
              <w:t>female: 46.4%</w:t>
            </w:r>
          </w:p>
        </w:tc>
        <w:tc>
          <w:tcPr>
            <w:tcW w:w="1526" w:type="dxa"/>
          </w:tcPr>
          <w:p w14:paraId="2D7856E5" w14:textId="039A3271" w:rsidR="00BF6C28" w:rsidRPr="005F3AA9" w:rsidRDefault="00BF6C28" w:rsidP="00BF6C28">
            <w:pPr>
              <w:rPr>
                <w:sz w:val="22"/>
                <w:szCs w:val="22"/>
              </w:rPr>
            </w:pPr>
            <w:r w:rsidRPr="005F3AA9">
              <w:rPr>
                <w:sz w:val="22"/>
                <w:szCs w:val="22"/>
              </w:rPr>
              <w:t>Cross-sectional</w:t>
            </w:r>
          </w:p>
        </w:tc>
        <w:tc>
          <w:tcPr>
            <w:tcW w:w="989" w:type="dxa"/>
          </w:tcPr>
          <w:p w14:paraId="7CAA5D7D" w14:textId="2272898C" w:rsidR="00BF6C28" w:rsidRPr="005F3AA9" w:rsidRDefault="00BF6C28" w:rsidP="00BF6C28">
            <w:pPr>
              <w:rPr>
                <w:sz w:val="22"/>
                <w:szCs w:val="22"/>
              </w:rPr>
            </w:pPr>
            <w:r w:rsidRPr="005F3AA9">
              <w:rPr>
                <w:sz w:val="22"/>
                <w:szCs w:val="22"/>
              </w:rPr>
              <w:t>24h recall</w:t>
            </w:r>
          </w:p>
        </w:tc>
        <w:tc>
          <w:tcPr>
            <w:tcW w:w="1413" w:type="dxa"/>
          </w:tcPr>
          <w:p w14:paraId="25A52653" w14:textId="77777777" w:rsidR="00BF6C28" w:rsidRPr="005F3AA9" w:rsidRDefault="00BF6C28" w:rsidP="00BF6C28">
            <w:pPr>
              <w:rPr>
                <w:sz w:val="22"/>
                <w:szCs w:val="22"/>
              </w:rPr>
            </w:pPr>
            <w:r w:rsidRPr="005F3AA9">
              <w:rPr>
                <w:sz w:val="22"/>
                <w:szCs w:val="22"/>
              </w:rPr>
              <w:t>No</w:t>
            </w:r>
          </w:p>
          <w:p w14:paraId="7B554391" w14:textId="77777777" w:rsidR="00BF6C28" w:rsidRPr="005F3AA9" w:rsidRDefault="00BF6C28" w:rsidP="00BF6C28">
            <w:pPr>
              <w:rPr>
                <w:sz w:val="22"/>
                <w:szCs w:val="22"/>
              </w:rPr>
            </w:pPr>
          </w:p>
        </w:tc>
        <w:tc>
          <w:tcPr>
            <w:tcW w:w="1356" w:type="dxa"/>
          </w:tcPr>
          <w:p w14:paraId="2ED17D7F" w14:textId="5B5C3475" w:rsidR="00BF6C28" w:rsidRPr="005F3AA9" w:rsidRDefault="00BF6C28" w:rsidP="00BF6C28">
            <w:pPr>
              <w:rPr>
                <w:sz w:val="22"/>
                <w:szCs w:val="22"/>
              </w:rPr>
            </w:pPr>
            <w:r w:rsidRPr="005F3AA9">
              <w:rPr>
                <w:sz w:val="22"/>
                <w:szCs w:val="22"/>
              </w:rPr>
              <w:t>no</w:t>
            </w:r>
          </w:p>
        </w:tc>
        <w:tc>
          <w:tcPr>
            <w:tcW w:w="2303" w:type="dxa"/>
          </w:tcPr>
          <w:p w14:paraId="44FB6F0C" w14:textId="397F943C" w:rsidR="00BF6C28" w:rsidRPr="005F3AA9" w:rsidRDefault="00BF6C28" w:rsidP="00BF6C28">
            <w:pPr>
              <w:rPr>
                <w:sz w:val="22"/>
                <w:szCs w:val="22"/>
              </w:rPr>
            </w:pPr>
            <w:r w:rsidRPr="005F3AA9">
              <w:rPr>
                <w:sz w:val="22"/>
                <w:szCs w:val="22"/>
              </w:rPr>
              <w:t>SFA</w:t>
            </w:r>
          </w:p>
          <w:p w14:paraId="35C838FE" w14:textId="7CE0003D" w:rsidR="00BF6C28" w:rsidRPr="005F3AA9" w:rsidRDefault="00BF6C28" w:rsidP="00BF6C28">
            <w:pPr>
              <w:rPr>
                <w:sz w:val="22"/>
                <w:szCs w:val="22"/>
              </w:rPr>
            </w:pPr>
            <w:r w:rsidRPr="005F3AA9">
              <w:rPr>
                <w:sz w:val="22"/>
                <w:szCs w:val="22"/>
              </w:rPr>
              <w:t>Sucrose</w:t>
            </w:r>
          </w:p>
        </w:tc>
        <w:tc>
          <w:tcPr>
            <w:tcW w:w="1393" w:type="dxa"/>
          </w:tcPr>
          <w:p w14:paraId="2691BEA4" w14:textId="728ADB6D" w:rsidR="00BF6C28" w:rsidRPr="005F3AA9" w:rsidRDefault="00BF6C28" w:rsidP="00BF6C28">
            <w:pPr>
              <w:rPr>
                <w:sz w:val="22"/>
                <w:szCs w:val="22"/>
              </w:rPr>
            </w:pPr>
            <w:r w:rsidRPr="005F3AA9">
              <w:rPr>
                <w:sz w:val="22"/>
                <w:szCs w:val="22"/>
              </w:rPr>
              <w:t>positive **</w:t>
            </w:r>
            <w:r w:rsidRPr="005F3AA9">
              <w:rPr>
                <w:sz w:val="22"/>
                <w:szCs w:val="22"/>
                <w:vertAlign w:val="superscript"/>
              </w:rPr>
              <w:t xml:space="preserve">  a</w:t>
            </w:r>
          </w:p>
          <w:p w14:paraId="5D3F4987" w14:textId="43181C05" w:rsidR="00BF6C28" w:rsidRPr="005F3AA9" w:rsidRDefault="00BF6C28" w:rsidP="00BF6C28">
            <w:pPr>
              <w:rPr>
                <w:sz w:val="22"/>
                <w:szCs w:val="22"/>
              </w:rPr>
            </w:pPr>
            <w:r w:rsidRPr="005F3AA9">
              <w:rPr>
                <w:sz w:val="22"/>
                <w:szCs w:val="22"/>
              </w:rPr>
              <w:t>negative***</w:t>
            </w:r>
            <w:r w:rsidRPr="005F3AA9">
              <w:rPr>
                <w:sz w:val="22"/>
                <w:szCs w:val="22"/>
                <w:vertAlign w:val="superscript"/>
              </w:rPr>
              <w:t>a</w:t>
            </w:r>
          </w:p>
        </w:tc>
        <w:tc>
          <w:tcPr>
            <w:tcW w:w="1655" w:type="dxa"/>
            <w:gridSpan w:val="2"/>
          </w:tcPr>
          <w:p w14:paraId="134F2BD8" w14:textId="14D5441C" w:rsidR="00BF6C28" w:rsidRPr="005F3AA9" w:rsidRDefault="00BF6C28" w:rsidP="00BF6C28">
            <w:pPr>
              <w:rPr>
                <w:sz w:val="22"/>
                <w:szCs w:val="22"/>
              </w:rPr>
            </w:pPr>
            <w:r w:rsidRPr="005F3AA9">
              <w:rPr>
                <w:sz w:val="22"/>
                <w:szCs w:val="22"/>
              </w:rPr>
              <w:t>T-tests,</w:t>
            </w:r>
          </w:p>
          <w:p w14:paraId="5FF4B767" w14:textId="7871B5DD" w:rsidR="00BF6C28" w:rsidRPr="005F3AA9" w:rsidRDefault="00BF6C28" w:rsidP="00BF6C28">
            <w:pPr>
              <w:rPr>
                <w:sz w:val="22"/>
                <w:szCs w:val="22"/>
              </w:rPr>
            </w:pPr>
            <w:r w:rsidRPr="005F3AA9">
              <w:rPr>
                <w:sz w:val="22"/>
                <w:szCs w:val="22"/>
              </w:rPr>
              <w:t>Mean difference</w:t>
            </w:r>
          </w:p>
        </w:tc>
        <w:tc>
          <w:tcPr>
            <w:tcW w:w="1358" w:type="dxa"/>
          </w:tcPr>
          <w:p w14:paraId="4BBBF1ED" w14:textId="77777777" w:rsidR="00BF6C28" w:rsidRPr="005F3AA9" w:rsidRDefault="00BF6C28" w:rsidP="00BF6C28">
            <w:pPr>
              <w:rPr>
                <w:sz w:val="22"/>
                <w:szCs w:val="22"/>
              </w:rPr>
            </w:pPr>
            <w:r w:rsidRPr="005F3AA9">
              <w:rPr>
                <w:sz w:val="22"/>
                <w:szCs w:val="22"/>
              </w:rPr>
              <w:t>No</w:t>
            </w:r>
          </w:p>
          <w:p w14:paraId="4A2CD1D2" w14:textId="77777777" w:rsidR="00BF6C28" w:rsidRPr="005F3AA9" w:rsidRDefault="00BF6C28" w:rsidP="00BF6C28">
            <w:pPr>
              <w:rPr>
                <w:sz w:val="22"/>
                <w:szCs w:val="22"/>
              </w:rPr>
            </w:pPr>
          </w:p>
        </w:tc>
        <w:tc>
          <w:tcPr>
            <w:tcW w:w="907" w:type="dxa"/>
          </w:tcPr>
          <w:p w14:paraId="347A323E" w14:textId="5AC4B3AE" w:rsidR="00BF6C28" w:rsidRPr="005F3AA9" w:rsidRDefault="00BF6C28" w:rsidP="00BF6C28">
            <w:pPr>
              <w:rPr>
                <w:sz w:val="22"/>
                <w:szCs w:val="22"/>
              </w:rPr>
            </w:pPr>
            <w:r w:rsidRPr="005F3AA9">
              <w:rPr>
                <w:sz w:val="22"/>
                <w:szCs w:val="22"/>
              </w:rPr>
              <w:t>3</w:t>
            </w:r>
          </w:p>
        </w:tc>
      </w:tr>
      <w:tr w:rsidR="00BF6C28" w:rsidRPr="005F3AA9" w14:paraId="4ED7F4DD" w14:textId="77777777" w:rsidTr="00346ACE">
        <w:tc>
          <w:tcPr>
            <w:tcW w:w="1776" w:type="dxa"/>
          </w:tcPr>
          <w:p w14:paraId="11F87A45" w14:textId="1E2E19F4" w:rsidR="00BF6C28" w:rsidRPr="005F3AA9" w:rsidRDefault="00BF6C28" w:rsidP="00BF6C28">
            <w:pPr>
              <w:rPr>
                <w:b/>
                <w:sz w:val="22"/>
                <w:szCs w:val="22"/>
              </w:rPr>
            </w:pPr>
            <w:r w:rsidRPr="005F3AA9">
              <w:rPr>
                <w:sz w:val="22"/>
                <w:szCs w:val="22"/>
              </w:rPr>
              <w:t>Ambrosini et al. 2010, Australia</w: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w:t>
            </w:r>
            <w:r w:rsidRPr="005F3AA9">
              <w:rPr>
                <w:sz w:val="22"/>
                <w:szCs w:val="22"/>
              </w:rPr>
              <w:fldChar w:fldCharType="end"/>
            </w:r>
          </w:p>
        </w:tc>
        <w:tc>
          <w:tcPr>
            <w:tcW w:w="1811" w:type="dxa"/>
          </w:tcPr>
          <w:p w14:paraId="10D4735C" w14:textId="0EF1CBC9" w:rsidR="00BF6C28" w:rsidRPr="005F3AA9" w:rsidRDefault="00BF6C28" w:rsidP="00BF6C28">
            <w:pPr>
              <w:rPr>
                <w:sz w:val="22"/>
                <w:szCs w:val="22"/>
              </w:rPr>
            </w:pPr>
            <w:r w:rsidRPr="005F3AA9">
              <w:rPr>
                <w:sz w:val="22"/>
                <w:szCs w:val="22"/>
              </w:rPr>
              <w:t>n: 1139;</w:t>
            </w:r>
          </w:p>
          <w:p w14:paraId="415A50A3" w14:textId="77777777" w:rsidR="00BF6C28" w:rsidRPr="005F3AA9" w:rsidRDefault="00BF6C28" w:rsidP="00BF6C28">
            <w:pPr>
              <w:rPr>
                <w:sz w:val="22"/>
                <w:szCs w:val="22"/>
              </w:rPr>
            </w:pPr>
            <w:r w:rsidRPr="005F3AA9">
              <w:rPr>
                <w:sz w:val="22"/>
                <w:szCs w:val="22"/>
              </w:rPr>
              <w:t>age: 14;</w:t>
            </w:r>
          </w:p>
          <w:p w14:paraId="04775F18" w14:textId="09B3D9C0" w:rsidR="00BF6C28" w:rsidRPr="005F3AA9" w:rsidRDefault="00BF6C28" w:rsidP="00BF6C28">
            <w:pPr>
              <w:rPr>
                <w:sz w:val="22"/>
                <w:szCs w:val="22"/>
              </w:rPr>
            </w:pPr>
            <w:r w:rsidRPr="005F3AA9">
              <w:rPr>
                <w:sz w:val="22"/>
                <w:szCs w:val="22"/>
              </w:rPr>
              <w:t>female: 47.9%</w:t>
            </w:r>
          </w:p>
        </w:tc>
        <w:tc>
          <w:tcPr>
            <w:tcW w:w="1526" w:type="dxa"/>
          </w:tcPr>
          <w:p w14:paraId="7287CDC5" w14:textId="2B30FBE0" w:rsidR="00BF6C28" w:rsidRPr="005F3AA9" w:rsidRDefault="00BF6C28" w:rsidP="00BF6C28">
            <w:pPr>
              <w:rPr>
                <w:sz w:val="22"/>
                <w:szCs w:val="22"/>
              </w:rPr>
            </w:pPr>
            <w:r w:rsidRPr="005F3AA9">
              <w:rPr>
                <w:sz w:val="22"/>
                <w:szCs w:val="22"/>
              </w:rPr>
              <w:t>Cross-sectional</w:t>
            </w:r>
          </w:p>
        </w:tc>
        <w:tc>
          <w:tcPr>
            <w:tcW w:w="989" w:type="dxa"/>
          </w:tcPr>
          <w:p w14:paraId="5EEDE54B" w14:textId="113B8191" w:rsidR="00BF6C28" w:rsidRPr="005F3AA9" w:rsidRDefault="00BF6C28" w:rsidP="00BF6C28">
            <w:pPr>
              <w:rPr>
                <w:sz w:val="22"/>
                <w:szCs w:val="22"/>
              </w:rPr>
            </w:pPr>
            <w:r w:rsidRPr="005F3AA9">
              <w:rPr>
                <w:sz w:val="22"/>
                <w:szCs w:val="22"/>
              </w:rPr>
              <w:t>FFQ</w:t>
            </w:r>
          </w:p>
        </w:tc>
        <w:tc>
          <w:tcPr>
            <w:tcW w:w="1413" w:type="dxa"/>
          </w:tcPr>
          <w:p w14:paraId="64327216" w14:textId="798AEC0B" w:rsidR="00BF6C28" w:rsidRPr="005F3AA9" w:rsidRDefault="00BF6C28" w:rsidP="00BF6C28">
            <w:pPr>
              <w:rPr>
                <w:sz w:val="22"/>
                <w:szCs w:val="22"/>
              </w:rPr>
            </w:pPr>
            <w:r w:rsidRPr="005F3AA9">
              <w:rPr>
                <w:sz w:val="22"/>
                <w:szCs w:val="22"/>
              </w:rPr>
              <w:t>Unknown</w:t>
            </w:r>
          </w:p>
        </w:tc>
        <w:tc>
          <w:tcPr>
            <w:tcW w:w="1356" w:type="dxa"/>
          </w:tcPr>
          <w:p w14:paraId="32E64C34" w14:textId="110E146E" w:rsidR="00BF6C28" w:rsidRPr="005F3AA9" w:rsidRDefault="00BF6C28" w:rsidP="00BF6C28">
            <w:pPr>
              <w:rPr>
                <w:sz w:val="22"/>
                <w:szCs w:val="22"/>
              </w:rPr>
            </w:pPr>
            <w:r w:rsidRPr="005F3AA9">
              <w:rPr>
                <w:sz w:val="22"/>
                <w:szCs w:val="22"/>
              </w:rPr>
              <w:t>Boys</w:t>
            </w:r>
          </w:p>
          <w:p w14:paraId="32B48E34" w14:textId="77777777" w:rsidR="00BF6C28" w:rsidRPr="005F3AA9" w:rsidRDefault="00BF6C28" w:rsidP="00BF6C28">
            <w:pPr>
              <w:rPr>
                <w:sz w:val="22"/>
                <w:szCs w:val="22"/>
              </w:rPr>
            </w:pPr>
          </w:p>
          <w:p w14:paraId="63FCD85D" w14:textId="77777777" w:rsidR="00BF6C28" w:rsidRPr="005F3AA9" w:rsidRDefault="00BF6C28" w:rsidP="00BF6C28">
            <w:pPr>
              <w:rPr>
                <w:sz w:val="22"/>
                <w:szCs w:val="22"/>
              </w:rPr>
            </w:pPr>
          </w:p>
          <w:p w14:paraId="7605443E" w14:textId="77777777" w:rsidR="00BF6C28" w:rsidRPr="005F3AA9" w:rsidRDefault="00BF6C28" w:rsidP="00BF6C28">
            <w:pPr>
              <w:rPr>
                <w:sz w:val="22"/>
                <w:szCs w:val="22"/>
              </w:rPr>
            </w:pPr>
          </w:p>
          <w:p w14:paraId="67824948" w14:textId="53C021B4" w:rsidR="00BF6C28" w:rsidRPr="005F3AA9" w:rsidRDefault="00BF6C28" w:rsidP="00BF6C28">
            <w:pPr>
              <w:rPr>
                <w:sz w:val="22"/>
                <w:szCs w:val="22"/>
              </w:rPr>
            </w:pPr>
            <w:r w:rsidRPr="005F3AA9">
              <w:rPr>
                <w:sz w:val="22"/>
                <w:szCs w:val="22"/>
              </w:rPr>
              <w:t>Girls</w:t>
            </w:r>
          </w:p>
        </w:tc>
        <w:tc>
          <w:tcPr>
            <w:tcW w:w="2303" w:type="dxa"/>
          </w:tcPr>
          <w:p w14:paraId="0CD9D4CE" w14:textId="1EE37DA6" w:rsidR="00BF6C28" w:rsidRPr="005F3AA9" w:rsidRDefault="00BF6C28" w:rsidP="00BF6C28">
            <w:pPr>
              <w:rPr>
                <w:sz w:val="22"/>
                <w:szCs w:val="22"/>
              </w:rPr>
            </w:pPr>
            <w:r w:rsidRPr="005F3AA9">
              <w:rPr>
                <w:sz w:val="22"/>
                <w:szCs w:val="22"/>
              </w:rPr>
              <w:t>“Healthy dietary pattern”</w:t>
            </w:r>
          </w:p>
          <w:p w14:paraId="1BC59138" w14:textId="61D866DC" w:rsidR="00BF6C28" w:rsidRPr="005F3AA9" w:rsidRDefault="00BF6C28" w:rsidP="00BF6C28">
            <w:pPr>
              <w:rPr>
                <w:sz w:val="22"/>
                <w:szCs w:val="22"/>
              </w:rPr>
            </w:pPr>
            <w:r w:rsidRPr="005F3AA9">
              <w:rPr>
                <w:sz w:val="22"/>
                <w:szCs w:val="22"/>
              </w:rPr>
              <w:t>“Western dietary pattern”</w:t>
            </w:r>
          </w:p>
          <w:p w14:paraId="0560D588" w14:textId="004FF9CA" w:rsidR="00BF6C28" w:rsidRPr="005F3AA9" w:rsidRDefault="00BF6C28" w:rsidP="00BF6C28">
            <w:pPr>
              <w:rPr>
                <w:sz w:val="22"/>
                <w:szCs w:val="22"/>
              </w:rPr>
            </w:pPr>
            <w:r w:rsidRPr="005F3AA9">
              <w:rPr>
                <w:sz w:val="22"/>
                <w:szCs w:val="22"/>
              </w:rPr>
              <w:t>“Healthy dietary pattern”</w:t>
            </w:r>
          </w:p>
          <w:p w14:paraId="0C424399" w14:textId="57A6819C" w:rsidR="00BF6C28" w:rsidRPr="005F3AA9" w:rsidRDefault="00BF6C28" w:rsidP="00BF6C28">
            <w:pPr>
              <w:rPr>
                <w:sz w:val="22"/>
                <w:szCs w:val="22"/>
              </w:rPr>
            </w:pPr>
            <w:r w:rsidRPr="005F3AA9">
              <w:rPr>
                <w:sz w:val="22"/>
                <w:szCs w:val="22"/>
              </w:rPr>
              <w:t>“Western dietary pattern”</w:t>
            </w:r>
          </w:p>
        </w:tc>
        <w:tc>
          <w:tcPr>
            <w:tcW w:w="1393" w:type="dxa"/>
          </w:tcPr>
          <w:p w14:paraId="7B730087" w14:textId="019ABA12" w:rsidR="00BF6C28" w:rsidRPr="005F3AA9" w:rsidRDefault="00BF6C28" w:rsidP="00BF6C28">
            <w:pPr>
              <w:rPr>
                <w:sz w:val="22"/>
                <w:szCs w:val="22"/>
                <w:vertAlign w:val="superscript"/>
              </w:rPr>
            </w:pPr>
            <w:r w:rsidRPr="005F3AA9">
              <w:rPr>
                <w:sz w:val="22"/>
                <w:szCs w:val="22"/>
              </w:rPr>
              <w:t>positive *</w:t>
            </w:r>
            <w:r w:rsidRPr="005F3AA9">
              <w:rPr>
                <w:sz w:val="22"/>
                <w:szCs w:val="22"/>
                <w:vertAlign w:val="superscript"/>
              </w:rPr>
              <w:t xml:space="preserve"> a</w:t>
            </w:r>
          </w:p>
          <w:p w14:paraId="43180445" w14:textId="77777777" w:rsidR="00BF6C28" w:rsidRPr="005F3AA9" w:rsidRDefault="00BF6C28" w:rsidP="00BF6C28">
            <w:pPr>
              <w:rPr>
                <w:sz w:val="22"/>
                <w:szCs w:val="22"/>
              </w:rPr>
            </w:pPr>
          </w:p>
          <w:p w14:paraId="07176DEC" w14:textId="7B63F0F6"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49DE5AB1" w14:textId="77777777" w:rsidR="00BF6C28" w:rsidRPr="005F3AA9" w:rsidRDefault="00BF6C28" w:rsidP="00BF6C28">
            <w:pPr>
              <w:rPr>
                <w:sz w:val="22"/>
                <w:szCs w:val="22"/>
              </w:rPr>
            </w:pPr>
          </w:p>
          <w:p w14:paraId="6B71321F" w14:textId="1B74EA2C"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724A1E20" w14:textId="77777777" w:rsidR="00BF6C28" w:rsidRPr="005F3AA9" w:rsidRDefault="00BF6C28" w:rsidP="00BF6C28">
            <w:pPr>
              <w:rPr>
                <w:sz w:val="22"/>
                <w:szCs w:val="22"/>
              </w:rPr>
            </w:pPr>
          </w:p>
          <w:p w14:paraId="65280265" w14:textId="4423D5CA"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7B6500EA" w14:textId="77777777" w:rsidR="00BF6C28" w:rsidRPr="005F3AA9" w:rsidRDefault="00BF6C28" w:rsidP="00BF6C28">
            <w:pPr>
              <w:rPr>
                <w:sz w:val="22"/>
                <w:szCs w:val="22"/>
              </w:rPr>
            </w:pPr>
            <w:r w:rsidRPr="005F3AA9">
              <w:rPr>
                <w:sz w:val="22"/>
                <w:szCs w:val="22"/>
              </w:rPr>
              <w:t>ANOVA,</w:t>
            </w:r>
          </w:p>
          <w:p w14:paraId="4AF0D746" w14:textId="112545C2" w:rsidR="00BF6C28" w:rsidRPr="005F3AA9" w:rsidRDefault="00BF6C28" w:rsidP="00BF6C28">
            <w:pPr>
              <w:rPr>
                <w:sz w:val="22"/>
                <w:szCs w:val="22"/>
              </w:rPr>
            </w:pPr>
            <w:r w:rsidRPr="005F3AA9">
              <w:rPr>
                <w:sz w:val="22"/>
                <w:szCs w:val="22"/>
              </w:rPr>
              <w:t>Mean</w:t>
            </w:r>
          </w:p>
        </w:tc>
        <w:tc>
          <w:tcPr>
            <w:tcW w:w="1358" w:type="dxa"/>
          </w:tcPr>
          <w:p w14:paraId="147F7891" w14:textId="618E5010" w:rsidR="00BF6C28" w:rsidRPr="005F3AA9" w:rsidRDefault="00BF6C28" w:rsidP="00BF6C28">
            <w:pPr>
              <w:rPr>
                <w:sz w:val="22"/>
                <w:szCs w:val="22"/>
              </w:rPr>
            </w:pPr>
            <w:r w:rsidRPr="005F3AA9">
              <w:rPr>
                <w:sz w:val="22"/>
                <w:szCs w:val="22"/>
              </w:rPr>
              <w:t>No</w:t>
            </w:r>
          </w:p>
        </w:tc>
        <w:tc>
          <w:tcPr>
            <w:tcW w:w="907" w:type="dxa"/>
          </w:tcPr>
          <w:p w14:paraId="794107DF" w14:textId="124CC2A3" w:rsidR="00BF6C28" w:rsidRPr="005F3AA9" w:rsidRDefault="00BF6C28" w:rsidP="00BF6C28">
            <w:pPr>
              <w:rPr>
                <w:sz w:val="22"/>
                <w:szCs w:val="22"/>
              </w:rPr>
            </w:pPr>
            <w:r w:rsidRPr="005F3AA9">
              <w:rPr>
                <w:sz w:val="22"/>
                <w:szCs w:val="22"/>
              </w:rPr>
              <w:t>9</w:t>
            </w:r>
          </w:p>
        </w:tc>
      </w:tr>
      <w:tr w:rsidR="00BF6C28" w:rsidRPr="005F3AA9" w14:paraId="158C0765" w14:textId="77777777" w:rsidTr="00346ACE">
        <w:tc>
          <w:tcPr>
            <w:tcW w:w="1776" w:type="dxa"/>
          </w:tcPr>
          <w:p w14:paraId="70D77E1D" w14:textId="31505C0F" w:rsidR="00BF6C28" w:rsidRPr="005F3AA9" w:rsidRDefault="00BF6C28" w:rsidP="00BF6C28">
            <w:pPr>
              <w:rPr>
                <w:b/>
                <w:sz w:val="22"/>
                <w:szCs w:val="22"/>
              </w:rPr>
            </w:pPr>
            <w:r w:rsidRPr="005F3AA9">
              <w:rPr>
                <w:sz w:val="22"/>
                <w:szCs w:val="22"/>
              </w:rPr>
              <w:t>Ambrosini et al. 2013, Australia</w: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w:t>
            </w:r>
            <w:r w:rsidRPr="005F3AA9">
              <w:rPr>
                <w:sz w:val="22"/>
                <w:szCs w:val="22"/>
              </w:rPr>
              <w:fldChar w:fldCharType="end"/>
            </w:r>
          </w:p>
        </w:tc>
        <w:tc>
          <w:tcPr>
            <w:tcW w:w="1811" w:type="dxa"/>
          </w:tcPr>
          <w:p w14:paraId="1B89562A" w14:textId="53B5539F" w:rsidR="00BF6C28" w:rsidRPr="005F3AA9" w:rsidRDefault="00BF6C28" w:rsidP="00BF6C28">
            <w:pPr>
              <w:rPr>
                <w:sz w:val="22"/>
                <w:szCs w:val="22"/>
              </w:rPr>
            </w:pPr>
            <w:r w:rsidRPr="005F3AA9">
              <w:rPr>
                <w:sz w:val="22"/>
                <w:szCs w:val="22"/>
              </w:rPr>
              <w:t>n: 1366;</w:t>
            </w:r>
          </w:p>
          <w:p w14:paraId="7EBB5070" w14:textId="77777777" w:rsidR="00BF6C28" w:rsidRPr="005F3AA9" w:rsidRDefault="00BF6C28" w:rsidP="00BF6C28">
            <w:pPr>
              <w:rPr>
                <w:sz w:val="22"/>
                <w:szCs w:val="22"/>
              </w:rPr>
            </w:pPr>
            <w:r w:rsidRPr="005F3AA9">
              <w:rPr>
                <w:sz w:val="22"/>
                <w:szCs w:val="22"/>
              </w:rPr>
              <w:t>age: 14-17;</w:t>
            </w:r>
          </w:p>
          <w:p w14:paraId="160E0E7B" w14:textId="6D03928A" w:rsidR="00BF6C28" w:rsidRPr="005F3AA9" w:rsidRDefault="00BF6C28" w:rsidP="00BF6C28">
            <w:pPr>
              <w:rPr>
                <w:sz w:val="22"/>
                <w:szCs w:val="22"/>
              </w:rPr>
            </w:pPr>
            <w:r w:rsidRPr="005F3AA9">
              <w:rPr>
                <w:sz w:val="22"/>
                <w:szCs w:val="22"/>
              </w:rPr>
              <w:t>female: 48.3%</w:t>
            </w:r>
          </w:p>
        </w:tc>
        <w:tc>
          <w:tcPr>
            <w:tcW w:w="1526" w:type="dxa"/>
          </w:tcPr>
          <w:p w14:paraId="344E468C" w14:textId="7CA5FE93" w:rsidR="00BF6C28" w:rsidRPr="005F3AA9" w:rsidRDefault="00BF6C28" w:rsidP="00BF6C28">
            <w:pPr>
              <w:rPr>
                <w:sz w:val="22"/>
                <w:szCs w:val="22"/>
              </w:rPr>
            </w:pPr>
            <w:r w:rsidRPr="005F3AA9">
              <w:rPr>
                <w:sz w:val="22"/>
                <w:szCs w:val="22"/>
              </w:rPr>
              <w:t>Prospective cohort study</w:t>
            </w:r>
          </w:p>
        </w:tc>
        <w:tc>
          <w:tcPr>
            <w:tcW w:w="989" w:type="dxa"/>
          </w:tcPr>
          <w:p w14:paraId="39F535BD" w14:textId="59A5908B" w:rsidR="00BF6C28" w:rsidRPr="005F3AA9" w:rsidRDefault="00BF6C28" w:rsidP="00BF6C28">
            <w:pPr>
              <w:rPr>
                <w:sz w:val="22"/>
                <w:szCs w:val="22"/>
              </w:rPr>
            </w:pPr>
            <w:r w:rsidRPr="005F3AA9">
              <w:rPr>
                <w:sz w:val="22"/>
                <w:szCs w:val="22"/>
              </w:rPr>
              <w:t>FFQ</w:t>
            </w:r>
          </w:p>
        </w:tc>
        <w:tc>
          <w:tcPr>
            <w:tcW w:w="1413" w:type="dxa"/>
          </w:tcPr>
          <w:p w14:paraId="50476DC7" w14:textId="2119B6CC" w:rsidR="00BF6C28" w:rsidRPr="005F3AA9" w:rsidRDefault="00BF6C28" w:rsidP="00BF6C28">
            <w:pPr>
              <w:rPr>
                <w:sz w:val="22"/>
                <w:szCs w:val="22"/>
              </w:rPr>
            </w:pPr>
            <w:r w:rsidRPr="005F3AA9">
              <w:rPr>
                <w:sz w:val="22"/>
                <w:szCs w:val="22"/>
              </w:rPr>
              <w:t>Yes</w:t>
            </w:r>
          </w:p>
        </w:tc>
        <w:tc>
          <w:tcPr>
            <w:tcW w:w="1356" w:type="dxa"/>
          </w:tcPr>
          <w:p w14:paraId="07B6B58B" w14:textId="7E4FA3AF" w:rsidR="00BF6C28" w:rsidRPr="005F3AA9" w:rsidRDefault="00BF6C28" w:rsidP="00BF6C28">
            <w:pPr>
              <w:rPr>
                <w:sz w:val="22"/>
                <w:szCs w:val="22"/>
              </w:rPr>
            </w:pPr>
            <w:r w:rsidRPr="005F3AA9">
              <w:rPr>
                <w:sz w:val="22"/>
                <w:szCs w:val="22"/>
              </w:rPr>
              <w:t>Boys</w:t>
            </w:r>
          </w:p>
          <w:p w14:paraId="2F8B1FE6" w14:textId="383D40E4" w:rsidR="00BF6C28" w:rsidRPr="005F3AA9" w:rsidRDefault="00BF6C28" w:rsidP="00BF6C28">
            <w:pPr>
              <w:rPr>
                <w:sz w:val="22"/>
                <w:szCs w:val="22"/>
              </w:rPr>
            </w:pPr>
            <w:r w:rsidRPr="005F3AA9">
              <w:rPr>
                <w:sz w:val="22"/>
                <w:szCs w:val="22"/>
              </w:rPr>
              <w:t>(n:587)</w:t>
            </w:r>
          </w:p>
          <w:p w14:paraId="29F29513" w14:textId="77777777" w:rsidR="00BF6C28" w:rsidRPr="005F3AA9" w:rsidRDefault="00BF6C28" w:rsidP="00BF6C28">
            <w:pPr>
              <w:rPr>
                <w:sz w:val="22"/>
                <w:szCs w:val="22"/>
              </w:rPr>
            </w:pPr>
            <w:r w:rsidRPr="005F3AA9">
              <w:rPr>
                <w:sz w:val="22"/>
                <w:szCs w:val="22"/>
              </w:rPr>
              <w:t>Girls</w:t>
            </w:r>
          </w:p>
          <w:p w14:paraId="0F1B5513" w14:textId="1367059C" w:rsidR="00BF6C28" w:rsidRPr="005F3AA9" w:rsidRDefault="00BF6C28" w:rsidP="00BF6C28">
            <w:pPr>
              <w:rPr>
                <w:sz w:val="22"/>
                <w:szCs w:val="22"/>
              </w:rPr>
            </w:pPr>
            <w:r w:rsidRPr="005F3AA9">
              <w:rPr>
                <w:sz w:val="22"/>
                <w:szCs w:val="22"/>
              </w:rPr>
              <w:t>(n:537)</w:t>
            </w:r>
          </w:p>
        </w:tc>
        <w:tc>
          <w:tcPr>
            <w:tcW w:w="2303" w:type="dxa"/>
          </w:tcPr>
          <w:p w14:paraId="6D2BEDE0" w14:textId="187C8E31" w:rsidR="00BF6C28" w:rsidRPr="005F3AA9" w:rsidRDefault="00BF6C28" w:rsidP="00BF6C28">
            <w:pPr>
              <w:rPr>
                <w:sz w:val="22"/>
                <w:szCs w:val="22"/>
              </w:rPr>
            </w:pPr>
            <w:r w:rsidRPr="005F3AA9">
              <w:rPr>
                <w:sz w:val="22"/>
                <w:szCs w:val="22"/>
              </w:rPr>
              <w:t>SSB</w:t>
            </w:r>
          </w:p>
          <w:p w14:paraId="75CF7C8E" w14:textId="77777777" w:rsidR="00BF6C28" w:rsidRPr="005F3AA9" w:rsidRDefault="00BF6C28" w:rsidP="00BF6C28">
            <w:pPr>
              <w:rPr>
                <w:sz w:val="22"/>
                <w:szCs w:val="22"/>
              </w:rPr>
            </w:pPr>
          </w:p>
          <w:p w14:paraId="269B8355" w14:textId="0EF2EC51" w:rsidR="00BF6C28" w:rsidRPr="005F3AA9" w:rsidRDefault="00BF6C28" w:rsidP="00BF6C28">
            <w:pPr>
              <w:rPr>
                <w:sz w:val="22"/>
                <w:szCs w:val="22"/>
              </w:rPr>
            </w:pPr>
            <w:r w:rsidRPr="005F3AA9">
              <w:rPr>
                <w:sz w:val="22"/>
                <w:szCs w:val="22"/>
              </w:rPr>
              <w:t>SSB</w:t>
            </w:r>
          </w:p>
        </w:tc>
        <w:tc>
          <w:tcPr>
            <w:tcW w:w="1393" w:type="dxa"/>
          </w:tcPr>
          <w:p w14:paraId="5DBDD4D3" w14:textId="39EABF54"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33EA543D" w14:textId="77777777" w:rsidR="00BF6C28" w:rsidRPr="005F3AA9" w:rsidRDefault="00BF6C28" w:rsidP="00BF6C28">
            <w:pPr>
              <w:rPr>
                <w:sz w:val="22"/>
                <w:szCs w:val="22"/>
              </w:rPr>
            </w:pPr>
          </w:p>
          <w:p w14:paraId="569A9391" w14:textId="013A3388"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370A2E05" w14:textId="2ED93472" w:rsidR="00BF6C28" w:rsidRPr="005F3AA9" w:rsidRDefault="00BF6C28" w:rsidP="00BF6C28">
            <w:pPr>
              <w:rPr>
                <w:sz w:val="22"/>
                <w:szCs w:val="22"/>
              </w:rPr>
            </w:pPr>
          </w:p>
        </w:tc>
        <w:tc>
          <w:tcPr>
            <w:tcW w:w="1655" w:type="dxa"/>
            <w:gridSpan w:val="2"/>
          </w:tcPr>
          <w:p w14:paraId="2EE2AB49" w14:textId="41E1A251" w:rsidR="00BF6C28" w:rsidRPr="005F3AA9" w:rsidRDefault="00BF6C28" w:rsidP="00BF6C28">
            <w:pPr>
              <w:rPr>
                <w:sz w:val="22"/>
                <w:szCs w:val="22"/>
              </w:rPr>
            </w:pPr>
            <w:r w:rsidRPr="005F3AA9">
              <w:rPr>
                <w:sz w:val="22"/>
                <w:szCs w:val="22"/>
              </w:rPr>
              <w:t>Mixed linear regression,</w:t>
            </w:r>
          </w:p>
          <w:p w14:paraId="1C943D00" w14:textId="6C6E942C" w:rsidR="00BF6C28" w:rsidRPr="005F3AA9" w:rsidRDefault="00BF6C28" w:rsidP="00BF6C28">
            <w:pPr>
              <w:rPr>
                <w:sz w:val="22"/>
                <w:szCs w:val="22"/>
              </w:rPr>
            </w:pPr>
            <w:r w:rsidRPr="005F3AA9">
              <w:rPr>
                <w:sz w:val="22"/>
                <w:szCs w:val="22"/>
              </w:rPr>
              <w:t xml:space="preserve">% of change </w:t>
            </w:r>
          </w:p>
        </w:tc>
        <w:tc>
          <w:tcPr>
            <w:tcW w:w="1358" w:type="dxa"/>
          </w:tcPr>
          <w:p w14:paraId="7DF4F1E7" w14:textId="7286660E" w:rsidR="00BF6C28" w:rsidRPr="005F3AA9" w:rsidRDefault="00BF6C28" w:rsidP="00BF6C28">
            <w:pPr>
              <w:rPr>
                <w:sz w:val="22"/>
                <w:szCs w:val="22"/>
              </w:rPr>
            </w:pPr>
            <w:r w:rsidRPr="005F3AA9">
              <w:rPr>
                <w:sz w:val="22"/>
                <w:szCs w:val="22"/>
              </w:rPr>
              <w:t>Unknown</w:t>
            </w:r>
          </w:p>
        </w:tc>
        <w:tc>
          <w:tcPr>
            <w:tcW w:w="907" w:type="dxa"/>
          </w:tcPr>
          <w:p w14:paraId="38F12101" w14:textId="336EB415" w:rsidR="00BF6C28" w:rsidRPr="005F3AA9" w:rsidRDefault="00BF6C28" w:rsidP="00BF6C28">
            <w:pPr>
              <w:rPr>
                <w:sz w:val="22"/>
                <w:szCs w:val="22"/>
              </w:rPr>
            </w:pPr>
            <w:r w:rsidRPr="005F3AA9">
              <w:rPr>
                <w:sz w:val="22"/>
                <w:szCs w:val="22"/>
              </w:rPr>
              <w:t>7</w:t>
            </w:r>
          </w:p>
        </w:tc>
      </w:tr>
      <w:tr w:rsidR="00BF6C28" w:rsidRPr="005F3AA9" w14:paraId="339C7085" w14:textId="77777777" w:rsidTr="00346ACE">
        <w:tc>
          <w:tcPr>
            <w:tcW w:w="1776" w:type="dxa"/>
          </w:tcPr>
          <w:p w14:paraId="5DD2702C" w14:textId="5A76FA46" w:rsidR="00BF6C28" w:rsidRPr="005F3AA9" w:rsidRDefault="00BF6C28" w:rsidP="00BF6C28">
            <w:pPr>
              <w:rPr>
                <w:sz w:val="22"/>
                <w:szCs w:val="22"/>
              </w:rPr>
            </w:pPr>
            <w:r w:rsidRPr="005F3AA9">
              <w:rPr>
                <w:sz w:val="22"/>
                <w:szCs w:val="22"/>
              </w:rPr>
              <w:t>Appannah et al. 2015, Australia</w: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w:t>
            </w:r>
            <w:r w:rsidRPr="005F3AA9">
              <w:rPr>
                <w:sz w:val="22"/>
                <w:szCs w:val="22"/>
              </w:rPr>
              <w:fldChar w:fldCharType="end"/>
            </w:r>
          </w:p>
        </w:tc>
        <w:tc>
          <w:tcPr>
            <w:tcW w:w="1811" w:type="dxa"/>
          </w:tcPr>
          <w:p w14:paraId="6D26268B" w14:textId="13A19121" w:rsidR="00BF6C28" w:rsidRPr="005F3AA9" w:rsidRDefault="00BF6C28" w:rsidP="00BF6C28">
            <w:pPr>
              <w:rPr>
                <w:sz w:val="22"/>
                <w:szCs w:val="22"/>
              </w:rPr>
            </w:pPr>
            <w:r w:rsidRPr="005F3AA9">
              <w:rPr>
                <w:sz w:val="22"/>
                <w:szCs w:val="22"/>
              </w:rPr>
              <w:t>n: 1163;</w:t>
            </w:r>
          </w:p>
          <w:p w14:paraId="6BA1852D" w14:textId="4D7B0993" w:rsidR="00BF6C28" w:rsidRPr="005F3AA9" w:rsidRDefault="00BF6C28" w:rsidP="00BF6C28">
            <w:pPr>
              <w:rPr>
                <w:sz w:val="22"/>
                <w:szCs w:val="22"/>
              </w:rPr>
            </w:pPr>
            <w:r w:rsidRPr="005F3AA9">
              <w:rPr>
                <w:sz w:val="22"/>
                <w:szCs w:val="22"/>
              </w:rPr>
              <w:t>age: 14;17;</w:t>
            </w:r>
          </w:p>
          <w:p w14:paraId="2E7EF1BB" w14:textId="3AAB4160" w:rsidR="00BF6C28" w:rsidRPr="005F3AA9" w:rsidRDefault="00BF6C28" w:rsidP="00BF6C28">
            <w:pPr>
              <w:rPr>
                <w:sz w:val="22"/>
                <w:szCs w:val="22"/>
              </w:rPr>
            </w:pPr>
            <w:r w:rsidRPr="005F3AA9">
              <w:rPr>
                <w:sz w:val="22"/>
                <w:szCs w:val="22"/>
              </w:rPr>
              <w:t>female: 48.0%</w:t>
            </w:r>
          </w:p>
        </w:tc>
        <w:tc>
          <w:tcPr>
            <w:tcW w:w="1526" w:type="dxa"/>
          </w:tcPr>
          <w:p w14:paraId="570C5971" w14:textId="07244DE8" w:rsidR="00BF6C28" w:rsidRPr="005F3AA9" w:rsidRDefault="00BF6C28" w:rsidP="00BF6C28">
            <w:pPr>
              <w:rPr>
                <w:sz w:val="22"/>
                <w:szCs w:val="22"/>
              </w:rPr>
            </w:pPr>
            <w:r w:rsidRPr="005F3AA9">
              <w:rPr>
                <w:sz w:val="22"/>
                <w:szCs w:val="22"/>
              </w:rPr>
              <w:t>Prospective cohort study</w:t>
            </w:r>
          </w:p>
        </w:tc>
        <w:tc>
          <w:tcPr>
            <w:tcW w:w="989" w:type="dxa"/>
          </w:tcPr>
          <w:p w14:paraId="0FD01AF9" w14:textId="77777777" w:rsidR="00BF6C28" w:rsidRPr="005F3AA9" w:rsidRDefault="00BF6C28" w:rsidP="00BF6C28">
            <w:pPr>
              <w:rPr>
                <w:sz w:val="22"/>
                <w:szCs w:val="22"/>
              </w:rPr>
            </w:pPr>
            <w:r w:rsidRPr="005F3AA9">
              <w:rPr>
                <w:sz w:val="22"/>
                <w:szCs w:val="22"/>
              </w:rPr>
              <w:t>FFQ</w:t>
            </w:r>
          </w:p>
        </w:tc>
        <w:tc>
          <w:tcPr>
            <w:tcW w:w="1413" w:type="dxa"/>
          </w:tcPr>
          <w:p w14:paraId="348FD802" w14:textId="0D5E823F" w:rsidR="00BF6C28" w:rsidRPr="005F3AA9" w:rsidRDefault="00BF6C28" w:rsidP="00BF6C28">
            <w:pPr>
              <w:rPr>
                <w:sz w:val="22"/>
                <w:szCs w:val="22"/>
              </w:rPr>
            </w:pPr>
            <w:r w:rsidRPr="005F3AA9">
              <w:rPr>
                <w:sz w:val="22"/>
                <w:szCs w:val="22"/>
              </w:rPr>
              <w:t>Yes</w:t>
            </w:r>
          </w:p>
        </w:tc>
        <w:tc>
          <w:tcPr>
            <w:tcW w:w="1356" w:type="dxa"/>
          </w:tcPr>
          <w:p w14:paraId="3DA76A8B" w14:textId="5F4B5936" w:rsidR="00BF6C28" w:rsidRPr="005F3AA9" w:rsidRDefault="00BF6C28" w:rsidP="00BF6C28">
            <w:pPr>
              <w:rPr>
                <w:sz w:val="22"/>
                <w:szCs w:val="22"/>
              </w:rPr>
            </w:pPr>
            <w:r w:rsidRPr="005F3AA9">
              <w:rPr>
                <w:sz w:val="22"/>
                <w:szCs w:val="22"/>
              </w:rPr>
              <w:t>Boys</w:t>
            </w:r>
          </w:p>
          <w:p w14:paraId="0EE3B926" w14:textId="77777777" w:rsidR="00BF6C28" w:rsidRPr="005F3AA9" w:rsidRDefault="00BF6C28" w:rsidP="00BF6C28">
            <w:pPr>
              <w:rPr>
                <w:sz w:val="22"/>
                <w:szCs w:val="22"/>
              </w:rPr>
            </w:pPr>
          </w:p>
          <w:p w14:paraId="503BA1C5" w14:textId="77777777" w:rsidR="00BF6C28" w:rsidRPr="005F3AA9" w:rsidRDefault="00BF6C28" w:rsidP="00BF6C28">
            <w:pPr>
              <w:rPr>
                <w:sz w:val="22"/>
                <w:szCs w:val="22"/>
              </w:rPr>
            </w:pPr>
          </w:p>
          <w:p w14:paraId="5142A272" w14:textId="77777777" w:rsidR="00BF6C28" w:rsidRPr="005F3AA9" w:rsidRDefault="00BF6C28" w:rsidP="00BF6C28">
            <w:pPr>
              <w:rPr>
                <w:sz w:val="22"/>
                <w:szCs w:val="22"/>
              </w:rPr>
            </w:pPr>
            <w:r w:rsidRPr="005F3AA9">
              <w:rPr>
                <w:sz w:val="22"/>
                <w:szCs w:val="22"/>
              </w:rPr>
              <w:t>Girls</w:t>
            </w:r>
          </w:p>
        </w:tc>
        <w:tc>
          <w:tcPr>
            <w:tcW w:w="2303" w:type="dxa"/>
          </w:tcPr>
          <w:p w14:paraId="045EDFBC" w14:textId="04F8BE96" w:rsidR="00BF6C28" w:rsidRPr="005F3AA9" w:rsidRDefault="00BF6C28" w:rsidP="00BF6C28">
            <w:pPr>
              <w:rPr>
                <w:sz w:val="22"/>
                <w:szCs w:val="22"/>
              </w:rPr>
            </w:pPr>
            <w:r w:rsidRPr="005F3AA9">
              <w:rPr>
                <w:sz w:val="22"/>
                <w:szCs w:val="22"/>
              </w:rPr>
              <w:t>“Energy dense, high fat and low fibre dietary pattern”</w:t>
            </w:r>
          </w:p>
          <w:p w14:paraId="46B9ED7D" w14:textId="68CEFAC8" w:rsidR="00BF6C28" w:rsidRPr="005F3AA9" w:rsidRDefault="00BF6C28" w:rsidP="00BF6C28">
            <w:pPr>
              <w:rPr>
                <w:sz w:val="22"/>
                <w:szCs w:val="22"/>
              </w:rPr>
            </w:pPr>
            <w:r w:rsidRPr="005F3AA9">
              <w:rPr>
                <w:sz w:val="22"/>
                <w:szCs w:val="22"/>
              </w:rPr>
              <w:t>“Energy dense, high fat and low fibre dietary pattern”</w:t>
            </w:r>
          </w:p>
        </w:tc>
        <w:tc>
          <w:tcPr>
            <w:tcW w:w="1393" w:type="dxa"/>
          </w:tcPr>
          <w:p w14:paraId="65D8A51B" w14:textId="795BFF3B" w:rsidR="00BF6C28" w:rsidRPr="005F3AA9" w:rsidRDefault="00BF6C28" w:rsidP="00BF6C28">
            <w:pPr>
              <w:rPr>
                <w:sz w:val="22"/>
                <w:szCs w:val="22"/>
              </w:rPr>
            </w:pPr>
            <w:r w:rsidRPr="005F3AA9">
              <w:rPr>
                <w:sz w:val="22"/>
                <w:szCs w:val="22"/>
              </w:rPr>
              <w:t>n.s.</w:t>
            </w:r>
          </w:p>
          <w:p w14:paraId="79CC2676" w14:textId="77777777" w:rsidR="00BF6C28" w:rsidRPr="005F3AA9" w:rsidRDefault="00BF6C28" w:rsidP="00BF6C28">
            <w:pPr>
              <w:rPr>
                <w:sz w:val="22"/>
                <w:szCs w:val="22"/>
              </w:rPr>
            </w:pPr>
          </w:p>
          <w:p w14:paraId="1AB9D537" w14:textId="77777777" w:rsidR="00BF6C28" w:rsidRPr="005F3AA9" w:rsidRDefault="00BF6C28" w:rsidP="00BF6C28">
            <w:pPr>
              <w:rPr>
                <w:sz w:val="22"/>
                <w:szCs w:val="22"/>
              </w:rPr>
            </w:pPr>
          </w:p>
          <w:p w14:paraId="27EC6A1D" w14:textId="1F566C5F" w:rsidR="00BF6C28" w:rsidRPr="005F3AA9" w:rsidRDefault="00BF6C28" w:rsidP="00BF6C28">
            <w:pPr>
              <w:rPr>
                <w:b/>
                <w:sz w:val="22"/>
                <w:szCs w:val="22"/>
              </w:rPr>
            </w:pPr>
            <w:r w:rsidRPr="005F3AA9">
              <w:rPr>
                <w:sz w:val="22"/>
                <w:szCs w:val="22"/>
              </w:rPr>
              <w:t>0.02*</w:t>
            </w:r>
          </w:p>
        </w:tc>
        <w:tc>
          <w:tcPr>
            <w:tcW w:w="1655" w:type="dxa"/>
            <w:gridSpan w:val="2"/>
          </w:tcPr>
          <w:p w14:paraId="62F78304" w14:textId="77777777" w:rsidR="00BF6C28" w:rsidRPr="005F3AA9" w:rsidRDefault="00BF6C28" w:rsidP="00BF6C28">
            <w:pPr>
              <w:rPr>
                <w:sz w:val="22"/>
                <w:szCs w:val="22"/>
              </w:rPr>
            </w:pPr>
            <w:r w:rsidRPr="005F3AA9">
              <w:rPr>
                <w:sz w:val="22"/>
                <w:szCs w:val="22"/>
              </w:rPr>
              <w:t xml:space="preserve">GEE, </w:t>
            </w:r>
          </w:p>
          <w:p w14:paraId="33AFAE15" w14:textId="4C6A1D79"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75B62368" w14:textId="7DB7633B" w:rsidR="00BF6C28" w:rsidRPr="005F3AA9" w:rsidRDefault="00BF6C28" w:rsidP="00BF6C28">
            <w:pPr>
              <w:rPr>
                <w:sz w:val="22"/>
                <w:szCs w:val="22"/>
              </w:rPr>
            </w:pPr>
            <w:r w:rsidRPr="005F3AA9">
              <w:rPr>
                <w:sz w:val="22"/>
                <w:szCs w:val="22"/>
              </w:rPr>
              <w:t>Yes</w:t>
            </w:r>
          </w:p>
        </w:tc>
        <w:tc>
          <w:tcPr>
            <w:tcW w:w="907" w:type="dxa"/>
          </w:tcPr>
          <w:p w14:paraId="67794D6E" w14:textId="77777777" w:rsidR="00BF6C28" w:rsidRPr="005F3AA9" w:rsidRDefault="00BF6C28" w:rsidP="00BF6C28">
            <w:pPr>
              <w:rPr>
                <w:sz w:val="22"/>
                <w:szCs w:val="22"/>
              </w:rPr>
            </w:pPr>
            <w:r w:rsidRPr="005F3AA9">
              <w:rPr>
                <w:sz w:val="22"/>
                <w:szCs w:val="22"/>
              </w:rPr>
              <w:t>6</w:t>
            </w:r>
          </w:p>
        </w:tc>
      </w:tr>
      <w:tr w:rsidR="00BF6C28" w:rsidRPr="005F3AA9" w14:paraId="7B8A2051" w14:textId="77777777" w:rsidTr="00346ACE">
        <w:tc>
          <w:tcPr>
            <w:tcW w:w="1776" w:type="dxa"/>
          </w:tcPr>
          <w:p w14:paraId="4A61EB94" w14:textId="4E6F429E" w:rsidR="00BF6C28" w:rsidRPr="005F3AA9" w:rsidRDefault="00BF6C28" w:rsidP="00BF6C28">
            <w:pPr>
              <w:rPr>
                <w:sz w:val="22"/>
                <w:szCs w:val="22"/>
              </w:rPr>
            </w:pPr>
            <w:r w:rsidRPr="005F3AA9">
              <w:rPr>
                <w:sz w:val="22"/>
                <w:szCs w:val="22"/>
              </w:rPr>
              <w:t>Au et al. 2012, USA</w:t>
            </w:r>
            <w:r w:rsidRPr="005F3AA9">
              <w:rPr>
                <w:sz w:val="22"/>
                <w:szCs w:val="22"/>
              </w:rPr>
              <w:fldChar w:fldCharType="begin">
                <w:fldData xml:space="preserve">PEVuZE5vdGU+PENpdGU+PEF1dGhvcj5BdTwvQXV0aG9yPjxZZWFyPjIwMTI8L1llYXI+PFJlY051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xODE1LTIxPC9wYWdlcz48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BdTwvQXV0aG9yPjxZZWFyPjIwMTI8L1llYXI+PFJlY051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xODE1LTIxPC9wYWdlcz48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w:t>
            </w:r>
            <w:r w:rsidRPr="005F3AA9">
              <w:rPr>
                <w:sz w:val="22"/>
                <w:szCs w:val="22"/>
              </w:rPr>
              <w:fldChar w:fldCharType="end"/>
            </w:r>
          </w:p>
        </w:tc>
        <w:tc>
          <w:tcPr>
            <w:tcW w:w="1811" w:type="dxa"/>
          </w:tcPr>
          <w:p w14:paraId="0B6FC989" w14:textId="56F7C2DC" w:rsidR="00BF6C28" w:rsidRPr="005F3AA9" w:rsidRDefault="00BF6C28" w:rsidP="00BF6C28">
            <w:pPr>
              <w:rPr>
                <w:sz w:val="22"/>
                <w:szCs w:val="22"/>
              </w:rPr>
            </w:pPr>
            <w:r w:rsidRPr="005F3AA9">
              <w:rPr>
                <w:sz w:val="22"/>
                <w:szCs w:val="22"/>
              </w:rPr>
              <w:t>n: 148;</w:t>
            </w:r>
          </w:p>
          <w:p w14:paraId="5A933B00" w14:textId="77777777" w:rsidR="00BF6C28" w:rsidRPr="005F3AA9" w:rsidRDefault="00BF6C28" w:rsidP="00BF6C28">
            <w:pPr>
              <w:rPr>
                <w:sz w:val="22"/>
                <w:szCs w:val="22"/>
              </w:rPr>
            </w:pPr>
            <w:r w:rsidRPr="005F3AA9">
              <w:rPr>
                <w:sz w:val="22"/>
                <w:szCs w:val="22"/>
              </w:rPr>
              <w:t>age: 9-15;</w:t>
            </w:r>
          </w:p>
          <w:p w14:paraId="2997597E" w14:textId="77D45156" w:rsidR="00BF6C28" w:rsidRPr="005F3AA9" w:rsidRDefault="00BF6C28" w:rsidP="00BF6C28">
            <w:pPr>
              <w:rPr>
                <w:sz w:val="22"/>
                <w:szCs w:val="22"/>
              </w:rPr>
            </w:pPr>
            <w:r w:rsidRPr="005F3AA9">
              <w:rPr>
                <w:sz w:val="22"/>
                <w:szCs w:val="22"/>
              </w:rPr>
              <w:t>female: 58.8%</w:t>
            </w:r>
          </w:p>
        </w:tc>
        <w:tc>
          <w:tcPr>
            <w:tcW w:w="1526" w:type="dxa"/>
          </w:tcPr>
          <w:p w14:paraId="2E51109D" w14:textId="2CA08CFE" w:rsidR="00BF6C28" w:rsidRPr="005F3AA9" w:rsidRDefault="00BF6C28" w:rsidP="00BF6C28">
            <w:pPr>
              <w:rPr>
                <w:sz w:val="22"/>
                <w:szCs w:val="22"/>
              </w:rPr>
            </w:pPr>
            <w:r w:rsidRPr="005F3AA9">
              <w:rPr>
                <w:sz w:val="22"/>
                <w:szCs w:val="22"/>
              </w:rPr>
              <w:t>Cross-sectional</w:t>
            </w:r>
          </w:p>
        </w:tc>
        <w:tc>
          <w:tcPr>
            <w:tcW w:w="989" w:type="dxa"/>
          </w:tcPr>
          <w:p w14:paraId="76F728B4" w14:textId="264DC6A4" w:rsidR="00BF6C28" w:rsidRPr="005F3AA9" w:rsidRDefault="00BF6C28" w:rsidP="00BF6C28">
            <w:pPr>
              <w:rPr>
                <w:sz w:val="22"/>
                <w:szCs w:val="22"/>
              </w:rPr>
            </w:pPr>
            <w:r w:rsidRPr="005F3AA9">
              <w:rPr>
                <w:sz w:val="22"/>
                <w:szCs w:val="22"/>
              </w:rPr>
              <w:t>FFQ</w:t>
            </w:r>
          </w:p>
        </w:tc>
        <w:tc>
          <w:tcPr>
            <w:tcW w:w="1413" w:type="dxa"/>
          </w:tcPr>
          <w:p w14:paraId="07921B9C" w14:textId="6072084B" w:rsidR="00BF6C28" w:rsidRPr="005F3AA9" w:rsidRDefault="00BF6C28" w:rsidP="00BF6C28">
            <w:pPr>
              <w:rPr>
                <w:sz w:val="22"/>
                <w:szCs w:val="22"/>
              </w:rPr>
            </w:pPr>
            <w:r w:rsidRPr="005F3AA9">
              <w:rPr>
                <w:sz w:val="22"/>
                <w:szCs w:val="22"/>
              </w:rPr>
              <w:t>Yes</w:t>
            </w:r>
          </w:p>
        </w:tc>
        <w:tc>
          <w:tcPr>
            <w:tcW w:w="1356" w:type="dxa"/>
          </w:tcPr>
          <w:p w14:paraId="02E18126" w14:textId="6A0CC944" w:rsidR="00BF6C28" w:rsidRPr="005F3AA9" w:rsidRDefault="00BF6C28" w:rsidP="00BF6C28">
            <w:pPr>
              <w:rPr>
                <w:sz w:val="22"/>
                <w:szCs w:val="22"/>
              </w:rPr>
            </w:pPr>
            <w:r w:rsidRPr="005F3AA9">
              <w:rPr>
                <w:sz w:val="22"/>
                <w:szCs w:val="22"/>
              </w:rPr>
              <w:t>no</w:t>
            </w:r>
          </w:p>
        </w:tc>
        <w:tc>
          <w:tcPr>
            <w:tcW w:w="2303" w:type="dxa"/>
          </w:tcPr>
          <w:p w14:paraId="38B867E1" w14:textId="71EB4CB7" w:rsidR="00BF6C28" w:rsidRPr="005F3AA9" w:rsidRDefault="00BF6C28" w:rsidP="00BF6C28">
            <w:pPr>
              <w:rPr>
                <w:sz w:val="22"/>
                <w:szCs w:val="22"/>
              </w:rPr>
            </w:pPr>
            <w:r w:rsidRPr="005F3AA9">
              <w:rPr>
                <w:sz w:val="22"/>
                <w:szCs w:val="22"/>
              </w:rPr>
              <w:t>SFA</w:t>
            </w:r>
          </w:p>
          <w:p w14:paraId="1575F397" w14:textId="53492F75" w:rsidR="00BF6C28" w:rsidRPr="005F3AA9" w:rsidRDefault="00BF6C28" w:rsidP="00BF6C28">
            <w:pPr>
              <w:rPr>
                <w:sz w:val="22"/>
                <w:szCs w:val="22"/>
              </w:rPr>
            </w:pPr>
            <w:r w:rsidRPr="005F3AA9">
              <w:rPr>
                <w:sz w:val="22"/>
                <w:szCs w:val="22"/>
              </w:rPr>
              <w:t>MUFA</w:t>
            </w:r>
          </w:p>
          <w:p w14:paraId="690E9AF4" w14:textId="78A9D6AB" w:rsidR="00BF6C28" w:rsidRPr="005F3AA9" w:rsidRDefault="00BF6C28" w:rsidP="00BF6C28">
            <w:pPr>
              <w:rPr>
                <w:sz w:val="22"/>
                <w:szCs w:val="22"/>
              </w:rPr>
            </w:pPr>
            <w:r w:rsidRPr="005F3AA9">
              <w:rPr>
                <w:sz w:val="22"/>
                <w:szCs w:val="22"/>
              </w:rPr>
              <w:t>PUFA</w:t>
            </w:r>
          </w:p>
          <w:p w14:paraId="202436BE" w14:textId="705B7E32" w:rsidR="00BF6C28" w:rsidRPr="005F3AA9" w:rsidRDefault="00BF6C28" w:rsidP="00BF6C28">
            <w:pPr>
              <w:rPr>
                <w:sz w:val="22"/>
                <w:szCs w:val="22"/>
              </w:rPr>
            </w:pPr>
            <w:r w:rsidRPr="005F3AA9">
              <w:rPr>
                <w:sz w:val="22"/>
                <w:szCs w:val="22"/>
              </w:rPr>
              <w:t>Carbohydrates</w:t>
            </w:r>
          </w:p>
        </w:tc>
        <w:tc>
          <w:tcPr>
            <w:tcW w:w="1393" w:type="dxa"/>
          </w:tcPr>
          <w:p w14:paraId="3F621B3F" w14:textId="23BC2523" w:rsidR="00BF6C28" w:rsidRPr="005F3AA9" w:rsidRDefault="00BF6C28" w:rsidP="00BF6C28">
            <w:pPr>
              <w:rPr>
                <w:sz w:val="22"/>
                <w:szCs w:val="22"/>
              </w:rPr>
            </w:pPr>
            <w:r w:rsidRPr="005F3AA9">
              <w:rPr>
                <w:sz w:val="22"/>
                <w:szCs w:val="22"/>
              </w:rPr>
              <w:t>n.s.</w:t>
            </w:r>
          </w:p>
          <w:p w14:paraId="18BAEBA1" w14:textId="30E4830B" w:rsidR="00BF6C28" w:rsidRPr="005F3AA9" w:rsidRDefault="00BF6C28" w:rsidP="00BF6C28">
            <w:pPr>
              <w:rPr>
                <w:sz w:val="22"/>
                <w:szCs w:val="22"/>
              </w:rPr>
            </w:pPr>
            <w:r w:rsidRPr="005F3AA9">
              <w:rPr>
                <w:sz w:val="22"/>
                <w:szCs w:val="22"/>
              </w:rPr>
              <w:t>n.s.</w:t>
            </w:r>
          </w:p>
          <w:p w14:paraId="32590F09" w14:textId="6B3643DE" w:rsidR="00BF6C28" w:rsidRPr="005F3AA9" w:rsidRDefault="00BF6C28" w:rsidP="00BF6C28">
            <w:pPr>
              <w:rPr>
                <w:sz w:val="22"/>
                <w:szCs w:val="22"/>
              </w:rPr>
            </w:pPr>
            <w:r w:rsidRPr="005F3AA9">
              <w:rPr>
                <w:sz w:val="22"/>
                <w:szCs w:val="22"/>
              </w:rPr>
              <w:t>n.s.</w:t>
            </w:r>
          </w:p>
          <w:p w14:paraId="2854E9C0" w14:textId="1350EA15" w:rsidR="00BF6C28" w:rsidRPr="005F3AA9" w:rsidRDefault="00BF6C28" w:rsidP="00BF6C28">
            <w:pPr>
              <w:rPr>
                <w:b/>
                <w:sz w:val="22"/>
                <w:szCs w:val="22"/>
              </w:rPr>
            </w:pPr>
            <w:r w:rsidRPr="005F3AA9">
              <w:rPr>
                <w:sz w:val="22"/>
                <w:szCs w:val="22"/>
              </w:rPr>
              <w:t>n.s.</w:t>
            </w:r>
          </w:p>
        </w:tc>
        <w:tc>
          <w:tcPr>
            <w:tcW w:w="1655" w:type="dxa"/>
            <w:gridSpan w:val="2"/>
          </w:tcPr>
          <w:p w14:paraId="46903105" w14:textId="77777777" w:rsidR="00BF6C28" w:rsidRPr="005F3AA9" w:rsidRDefault="00BF6C28" w:rsidP="00BF6C28">
            <w:pPr>
              <w:rPr>
                <w:sz w:val="22"/>
                <w:szCs w:val="22"/>
              </w:rPr>
            </w:pPr>
            <w:r w:rsidRPr="005F3AA9">
              <w:rPr>
                <w:sz w:val="22"/>
                <w:szCs w:val="22"/>
              </w:rPr>
              <w:t>Linear regression,</w:t>
            </w:r>
          </w:p>
          <w:p w14:paraId="5C98233F" w14:textId="24B56E13"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38D0014" w14:textId="11B50096" w:rsidR="00BF6C28" w:rsidRPr="005F3AA9" w:rsidRDefault="00BF6C28" w:rsidP="00BF6C28">
            <w:pPr>
              <w:rPr>
                <w:sz w:val="22"/>
                <w:szCs w:val="22"/>
              </w:rPr>
            </w:pPr>
            <w:r w:rsidRPr="005F3AA9">
              <w:rPr>
                <w:sz w:val="22"/>
                <w:szCs w:val="22"/>
              </w:rPr>
              <w:t>Yes</w:t>
            </w:r>
          </w:p>
        </w:tc>
        <w:tc>
          <w:tcPr>
            <w:tcW w:w="907" w:type="dxa"/>
          </w:tcPr>
          <w:p w14:paraId="6348D116" w14:textId="4FA7EF5B" w:rsidR="00BF6C28" w:rsidRPr="005F3AA9" w:rsidRDefault="00BF6C28" w:rsidP="00BF6C28">
            <w:pPr>
              <w:rPr>
                <w:sz w:val="22"/>
                <w:szCs w:val="22"/>
              </w:rPr>
            </w:pPr>
            <w:r w:rsidRPr="005F3AA9">
              <w:rPr>
                <w:sz w:val="22"/>
                <w:szCs w:val="22"/>
              </w:rPr>
              <w:t>3</w:t>
            </w:r>
          </w:p>
        </w:tc>
      </w:tr>
      <w:tr w:rsidR="00BF6C28" w:rsidRPr="005F3AA9" w14:paraId="265356F8" w14:textId="77777777" w:rsidTr="00346ACE">
        <w:tc>
          <w:tcPr>
            <w:tcW w:w="1776" w:type="dxa"/>
          </w:tcPr>
          <w:p w14:paraId="5BEE7F4A" w14:textId="5909E362" w:rsidR="00BF6C28" w:rsidRPr="005F3AA9" w:rsidRDefault="00BF6C28" w:rsidP="00BF6C28">
            <w:pPr>
              <w:rPr>
                <w:sz w:val="22"/>
                <w:szCs w:val="22"/>
              </w:rPr>
            </w:pPr>
            <w:r w:rsidRPr="005F3AA9">
              <w:rPr>
                <w:sz w:val="22"/>
                <w:szCs w:val="22"/>
              </w:rPr>
              <w:t>Beck et al. 2014, Brazil</w:t>
            </w:r>
            <w:r w:rsidRPr="005F3AA9">
              <w:rPr>
                <w:sz w:val="22"/>
                <w:szCs w:val="22"/>
              </w:rPr>
              <w:fldChar w:fldCharType="begin">
                <w:fldData xml:space="preserve">PEVuZE5vdGU+PENpdGU+PEF1dGhvcj5CZWNrPC9BdXRob3I+PFllYXI+MjAxNDwvWWVhcj48UmVj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CZWNrPC9BdXRob3I+PFllYXI+MjAxNDwvWWVhcj48UmVj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9]</w:t>
            </w:r>
            <w:r w:rsidRPr="005F3AA9">
              <w:rPr>
                <w:sz w:val="22"/>
                <w:szCs w:val="22"/>
              </w:rPr>
              <w:fldChar w:fldCharType="end"/>
            </w:r>
          </w:p>
        </w:tc>
        <w:tc>
          <w:tcPr>
            <w:tcW w:w="1811" w:type="dxa"/>
          </w:tcPr>
          <w:p w14:paraId="6BC8BAD1" w14:textId="27413D7D" w:rsidR="00BF6C28" w:rsidRPr="005F3AA9" w:rsidRDefault="00BF6C28" w:rsidP="00BF6C28">
            <w:pPr>
              <w:rPr>
                <w:sz w:val="22"/>
                <w:szCs w:val="22"/>
              </w:rPr>
            </w:pPr>
            <w:r w:rsidRPr="005F3AA9">
              <w:rPr>
                <w:sz w:val="22"/>
                <w:szCs w:val="22"/>
              </w:rPr>
              <w:t>n: 660;</w:t>
            </w:r>
          </w:p>
          <w:p w14:paraId="65DBF204" w14:textId="5850AD71" w:rsidR="00BF6C28" w:rsidRPr="005F3AA9" w:rsidRDefault="00BF6C28" w:rsidP="00BF6C28">
            <w:pPr>
              <w:rPr>
                <w:sz w:val="22"/>
                <w:szCs w:val="22"/>
              </w:rPr>
            </w:pPr>
            <w:r w:rsidRPr="005F3AA9">
              <w:rPr>
                <w:sz w:val="22"/>
                <w:szCs w:val="22"/>
              </w:rPr>
              <w:t>age: 14-19;</w:t>
            </w:r>
          </w:p>
          <w:p w14:paraId="679631B1" w14:textId="64E8A1D1" w:rsidR="00BF6C28" w:rsidRPr="005F3AA9" w:rsidRDefault="00BF6C28" w:rsidP="00BF6C28">
            <w:pPr>
              <w:rPr>
                <w:sz w:val="22"/>
                <w:szCs w:val="22"/>
              </w:rPr>
            </w:pPr>
            <w:r w:rsidRPr="005F3AA9">
              <w:rPr>
                <w:sz w:val="22"/>
                <w:szCs w:val="22"/>
              </w:rPr>
              <w:t>female:52.0%</w:t>
            </w:r>
          </w:p>
        </w:tc>
        <w:tc>
          <w:tcPr>
            <w:tcW w:w="1526" w:type="dxa"/>
          </w:tcPr>
          <w:p w14:paraId="07FD499E" w14:textId="1DCDCAD2" w:rsidR="00BF6C28" w:rsidRPr="005F3AA9" w:rsidRDefault="00BF6C28" w:rsidP="00BF6C28">
            <w:pPr>
              <w:rPr>
                <w:sz w:val="22"/>
                <w:szCs w:val="22"/>
              </w:rPr>
            </w:pPr>
            <w:r w:rsidRPr="005F3AA9">
              <w:rPr>
                <w:sz w:val="22"/>
                <w:szCs w:val="22"/>
              </w:rPr>
              <w:t>Cross-sectional</w:t>
            </w:r>
          </w:p>
        </w:tc>
        <w:tc>
          <w:tcPr>
            <w:tcW w:w="989" w:type="dxa"/>
          </w:tcPr>
          <w:p w14:paraId="1AFDDE9C" w14:textId="7AEA92DB" w:rsidR="00BF6C28" w:rsidRPr="005F3AA9" w:rsidRDefault="00BF6C28" w:rsidP="00BF6C28">
            <w:pPr>
              <w:rPr>
                <w:sz w:val="22"/>
                <w:szCs w:val="22"/>
              </w:rPr>
            </w:pPr>
            <w:r w:rsidRPr="005F3AA9">
              <w:rPr>
                <w:sz w:val="22"/>
                <w:szCs w:val="22"/>
              </w:rPr>
              <w:t>24h recall</w:t>
            </w:r>
          </w:p>
        </w:tc>
        <w:tc>
          <w:tcPr>
            <w:tcW w:w="1413" w:type="dxa"/>
          </w:tcPr>
          <w:p w14:paraId="46F9F868" w14:textId="779BB3C0" w:rsidR="00BF6C28" w:rsidRPr="005F3AA9" w:rsidRDefault="00BF6C28" w:rsidP="00BF6C28">
            <w:pPr>
              <w:tabs>
                <w:tab w:val="left" w:pos="520"/>
              </w:tabs>
              <w:rPr>
                <w:sz w:val="22"/>
                <w:szCs w:val="22"/>
              </w:rPr>
            </w:pPr>
            <w:r w:rsidRPr="005F3AA9">
              <w:rPr>
                <w:sz w:val="22"/>
                <w:szCs w:val="22"/>
              </w:rPr>
              <w:t>No</w:t>
            </w:r>
          </w:p>
        </w:tc>
        <w:tc>
          <w:tcPr>
            <w:tcW w:w="1356" w:type="dxa"/>
          </w:tcPr>
          <w:p w14:paraId="1851C098" w14:textId="0B39E45A" w:rsidR="00BF6C28" w:rsidRPr="005F3AA9" w:rsidRDefault="00BF6C28" w:rsidP="00BF6C28">
            <w:pPr>
              <w:rPr>
                <w:sz w:val="22"/>
                <w:szCs w:val="22"/>
              </w:rPr>
            </w:pPr>
            <w:r w:rsidRPr="005F3AA9">
              <w:rPr>
                <w:sz w:val="22"/>
                <w:szCs w:val="22"/>
              </w:rPr>
              <w:t>no</w:t>
            </w:r>
          </w:p>
        </w:tc>
        <w:tc>
          <w:tcPr>
            <w:tcW w:w="2303" w:type="dxa"/>
          </w:tcPr>
          <w:p w14:paraId="4E25EC3D" w14:textId="77777777" w:rsidR="00BF6C28" w:rsidRPr="005F3AA9" w:rsidRDefault="00BF6C28" w:rsidP="00BF6C28">
            <w:pPr>
              <w:rPr>
                <w:sz w:val="22"/>
                <w:szCs w:val="22"/>
              </w:rPr>
            </w:pPr>
            <w:r w:rsidRPr="005F3AA9">
              <w:rPr>
                <w:sz w:val="22"/>
                <w:szCs w:val="22"/>
              </w:rPr>
              <w:t>Lipids</w:t>
            </w:r>
          </w:p>
          <w:p w14:paraId="44B43E33" w14:textId="782A1D0D" w:rsidR="00BF6C28" w:rsidRPr="005F3AA9" w:rsidRDefault="00BF6C28" w:rsidP="00BF6C28">
            <w:pPr>
              <w:rPr>
                <w:sz w:val="22"/>
                <w:szCs w:val="22"/>
              </w:rPr>
            </w:pPr>
            <w:r w:rsidRPr="005F3AA9">
              <w:rPr>
                <w:sz w:val="22"/>
                <w:szCs w:val="22"/>
              </w:rPr>
              <w:t>SFA</w:t>
            </w:r>
          </w:p>
          <w:p w14:paraId="0AB9E8DA" w14:textId="36739D3D" w:rsidR="00BF6C28" w:rsidRPr="005F3AA9" w:rsidRDefault="00BF6C28" w:rsidP="00BF6C28">
            <w:pPr>
              <w:rPr>
                <w:sz w:val="22"/>
                <w:szCs w:val="22"/>
              </w:rPr>
            </w:pPr>
            <w:r w:rsidRPr="005F3AA9">
              <w:rPr>
                <w:sz w:val="22"/>
                <w:szCs w:val="22"/>
              </w:rPr>
              <w:t>Cholesterol</w:t>
            </w:r>
          </w:p>
          <w:p w14:paraId="13564A5C" w14:textId="4ED9B9BA" w:rsidR="00BF6C28" w:rsidRPr="005F3AA9" w:rsidRDefault="00BF6C28" w:rsidP="00BF6C28">
            <w:pPr>
              <w:rPr>
                <w:sz w:val="22"/>
                <w:szCs w:val="22"/>
              </w:rPr>
            </w:pPr>
            <w:r w:rsidRPr="005F3AA9">
              <w:rPr>
                <w:sz w:val="22"/>
                <w:szCs w:val="22"/>
              </w:rPr>
              <w:t>Fiber</w:t>
            </w:r>
          </w:p>
        </w:tc>
        <w:tc>
          <w:tcPr>
            <w:tcW w:w="1393" w:type="dxa"/>
          </w:tcPr>
          <w:p w14:paraId="1997AAD5" w14:textId="45D41DAE" w:rsidR="00BF6C28" w:rsidRPr="005F3AA9" w:rsidRDefault="00BF6C28" w:rsidP="00BF6C28">
            <w:pPr>
              <w:rPr>
                <w:sz w:val="22"/>
                <w:szCs w:val="22"/>
              </w:rPr>
            </w:pPr>
            <w:r w:rsidRPr="005F3AA9">
              <w:rPr>
                <w:sz w:val="22"/>
                <w:szCs w:val="22"/>
              </w:rPr>
              <w:t>n.s.</w:t>
            </w:r>
          </w:p>
          <w:p w14:paraId="0455D63B" w14:textId="50E9F029" w:rsidR="00BF6C28" w:rsidRPr="005F3AA9" w:rsidRDefault="00BF6C28" w:rsidP="00BF6C28">
            <w:pPr>
              <w:rPr>
                <w:sz w:val="22"/>
                <w:szCs w:val="22"/>
              </w:rPr>
            </w:pPr>
            <w:r w:rsidRPr="005F3AA9">
              <w:rPr>
                <w:sz w:val="22"/>
                <w:szCs w:val="22"/>
              </w:rPr>
              <w:t>n.s.</w:t>
            </w:r>
          </w:p>
          <w:p w14:paraId="129D3E71" w14:textId="0FBABE51" w:rsidR="00BF6C28" w:rsidRPr="005F3AA9" w:rsidRDefault="00BF6C28" w:rsidP="00BF6C28">
            <w:pPr>
              <w:rPr>
                <w:sz w:val="22"/>
                <w:szCs w:val="22"/>
              </w:rPr>
            </w:pPr>
            <w:r w:rsidRPr="005F3AA9">
              <w:rPr>
                <w:sz w:val="22"/>
                <w:szCs w:val="22"/>
              </w:rPr>
              <w:t>n.s.</w:t>
            </w:r>
          </w:p>
          <w:p w14:paraId="706F554E" w14:textId="2036F50E" w:rsidR="00BF6C28" w:rsidRPr="005F3AA9" w:rsidRDefault="00BF6C28" w:rsidP="00BF6C28">
            <w:pPr>
              <w:rPr>
                <w:sz w:val="22"/>
                <w:szCs w:val="22"/>
              </w:rPr>
            </w:pPr>
            <w:r w:rsidRPr="005F3AA9">
              <w:rPr>
                <w:sz w:val="22"/>
                <w:szCs w:val="22"/>
              </w:rPr>
              <w:t>n.s.</w:t>
            </w:r>
          </w:p>
        </w:tc>
        <w:tc>
          <w:tcPr>
            <w:tcW w:w="1655" w:type="dxa"/>
            <w:gridSpan w:val="2"/>
          </w:tcPr>
          <w:p w14:paraId="1DF98FD0" w14:textId="77777777" w:rsidR="00BF6C28" w:rsidRPr="005F3AA9" w:rsidRDefault="00BF6C28" w:rsidP="00BF6C28">
            <w:pPr>
              <w:rPr>
                <w:sz w:val="22"/>
                <w:szCs w:val="22"/>
              </w:rPr>
            </w:pPr>
            <w:r w:rsidRPr="005F3AA9">
              <w:rPr>
                <w:sz w:val="22"/>
                <w:szCs w:val="22"/>
              </w:rPr>
              <w:t xml:space="preserve">Linear  and multiple regression, </w:t>
            </w:r>
          </w:p>
          <w:p w14:paraId="7A287FC7" w14:textId="0A0EE4C6"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7EBAEB9A" w14:textId="2B4BBE1E" w:rsidR="00BF6C28" w:rsidRPr="005F3AA9" w:rsidRDefault="00BF6C28" w:rsidP="00BF6C28">
            <w:pPr>
              <w:rPr>
                <w:sz w:val="22"/>
                <w:szCs w:val="22"/>
              </w:rPr>
            </w:pPr>
            <w:r w:rsidRPr="005F3AA9">
              <w:rPr>
                <w:sz w:val="22"/>
                <w:szCs w:val="22"/>
              </w:rPr>
              <w:t>No</w:t>
            </w:r>
          </w:p>
        </w:tc>
        <w:tc>
          <w:tcPr>
            <w:tcW w:w="907" w:type="dxa"/>
          </w:tcPr>
          <w:p w14:paraId="63ED6BF4" w14:textId="1410E115" w:rsidR="00BF6C28" w:rsidRPr="005F3AA9" w:rsidRDefault="00BF6C28" w:rsidP="00BF6C28">
            <w:pPr>
              <w:rPr>
                <w:sz w:val="22"/>
                <w:szCs w:val="22"/>
              </w:rPr>
            </w:pPr>
            <w:r w:rsidRPr="005F3AA9">
              <w:rPr>
                <w:sz w:val="22"/>
                <w:szCs w:val="22"/>
              </w:rPr>
              <w:t>7</w:t>
            </w:r>
          </w:p>
        </w:tc>
      </w:tr>
      <w:tr w:rsidR="00BF6C28" w:rsidRPr="005F3AA9" w14:paraId="49355687" w14:textId="77777777" w:rsidTr="00346ACE">
        <w:tc>
          <w:tcPr>
            <w:tcW w:w="1776" w:type="dxa"/>
          </w:tcPr>
          <w:p w14:paraId="210D4FD7" w14:textId="77777777" w:rsidR="00BF6C28" w:rsidRPr="005F3AA9" w:rsidRDefault="00BF6C28" w:rsidP="00BF6C28">
            <w:pPr>
              <w:rPr>
                <w:sz w:val="22"/>
                <w:szCs w:val="22"/>
              </w:rPr>
            </w:pPr>
            <w:r w:rsidRPr="005F3AA9">
              <w:rPr>
                <w:sz w:val="22"/>
                <w:szCs w:val="22"/>
              </w:rPr>
              <w:t xml:space="preserve">Bel-Serrat et al. 2014a, </w:t>
            </w:r>
          </w:p>
          <w:p w14:paraId="7E5257F7" w14:textId="29A04A45" w:rsidR="00BF6C28" w:rsidRPr="005F3AA9" w:rsidRDefault="00BF6C28" w:rsidP="00BF6C28">
            <w:pPr>
              <w:rPr>
                <w:sz w:val="22"/>
                <w:szCs w:val="22"/>
              </w:rPr>
            </w:pPr>
            <w:r w:rsidRPr="005F3AA9">
              <w:rPr>
                <w:sz w:val="22"/>
                <w:szCs w:val="22"/>
              </w:rPr>
              <w:t>Multiple European Countries</w:t>
            </w:r>
            <w:r w:rsidRPr="005F3AA9">
              <w:rPr>
                <w:sz w:val="22"/>
                <w:szCs w:val="22"/>
              </w:rPr>
              <w:fldChar w:fldCharType="begin">
                <w:fldData xml:space="preserve">PEVuZE5vdGU+PENpdGU+PEF1dGhvcj5CZWwtU2VycmF0PC9BdXRob3I+PFllYXI+MjAxNDwvWWVh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ZWwtU2VycmF0PC9BdXRob3I+PFllYXI+MjAxNDwvWWVh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w:t>
            </w:r>
            <w:r w:rsidRPr="005F3AA9">
              <w:rPr>
                <w:sz w:val="22"/>
                <w:szCs w:val="22"/>
              </w:rPr>
              <w:fldChar w:fldCharType="end"/>
            </w:r>
          </w:p>
        </w:tc>
        <w:tc>
          <w:tcPr>
            <w:tcW w:w="1811" w:type="dxa"/>
          </w:tcPr>
          <w:p w14:paraId="6BB08180" w14:textId="0DAD03A9" w:rsidR="00BF6C28" w:rsidRPr="005F3AA9" w:rsidRDefault="00BF6C28" w:rsidP="00BF6C28">
            <w:pPr>
              <w:rPr>
                <w:sz w:val="22"/>
                <w:szCs w:val="22"/>
              </w:rPr>
            </w:pPr>
            <w:r w:rsidRPr="005F3AA9">
              <w:rPr>
                <w:sz w:val="22"/>
                <w:szCs w:val="22"/>
              </w:rPr>
              <w:t>n: 454;</w:t>
            </w:r>
          </w:p>
          <w:p w14:paraId="58ACC811" w14:textId="77777777" w:rsidR="00BF6C28" w:rsidRPr="005F3AA9" w:rsidRDefault="00BF6C28" w:rsidP="00BF6C28">
            <w:pPr>
              <w:rPr>
                <w:sz w:val="22"/>
                <w:szCs w:val="22"/>
              </w:rPr>
            </w:pPr>
            <w:r w:rsidRPr="005F3AA9">
              <w:rPr>
                <w:sz w:val="22"/>
                <w:szCs w:val="22"/>
              </w:rPr>
              <w:t>age: 12.5-17.5;</w:t>
            </w:r>
          </w:p>
          <w:p w14:paraId="3805AC6C" w14:textId="417221FE" w:rsidR="00BF6C28" w:rsidRPr="005F3AA9" w:rsidRDefault="00BF6C28" w:rsidP="00BF6C28">
            <w:pPr>
              <w:rPr>
                <w:sz w:val="22"/>
                <w:szCs w:val="22"/>
              </w:rPr>
            </w:pPr>
            <w:r w:rsidRPr="005F3AA9">
              <w:rPr>
                <w:sz w:val="22"/>
                <w:szCs w:val="22"/>
              </w:rPr>
              <w:t>female: 56.0%</w:t>
            </w:r>
          </w:p>
        </w:tc>
        <w:tc>
          <w:tcPr>
            <w:tcW w:w="1526" w:type="dxa"/>
          </w:tcPr>
          <w:p w14:paraId="4CB4714B" w14:textId="313D453E" w:rsidR="00BF6C28" w:rsidRPr="005F3AA9" w:rsidRDefault="00BF6C28" w:rsidP="00BF6C28">
            <w:pPr>
              <w:rPr>
                <w:sz w:val="22"/>
                <w:szCs w:val="22"/>
              </w:rPr>
            </w:pPr>
            <w:r w:rsidRPr="005F3AA9">
              <w:rPr>
                <w:sz w:val="22"/>
                <w:szCs w:val="22"/>
              </w:rPr>
              <w:t>Cross-sectional</w:t>
            </w:r>
          </w:p>
        </w:tc>
        <w:tc>
          <w:tcPr>
            <w:tcW w:w="989" w:type="dxa"/>
          </w:tcPr>
          <w:p w14:paraId="416B1DB7" w14:textId="0D23C383" w:rsidR="00BF6C28" w:rsidRPr="005F3AA9" w:rsidRDefault="00BF6C28" w:rsidP="00BF6C28">
            <w:pPr>
              <w:rPr>
                <w:sz w:val="22"/>
                <w:szCs w:val="22"/>
              </w:rPr>
            </w:pPr>
            <w:r w:rsidRPr="005F3AA9">
              <w:rPr>
                <w:sz w:val="22"/>
                <w:szCs w:val="22"/>
              </w:rPr>
              <w:t>24h recall</w:t>
            </w:r>
          </w:p>
        </w:tc>
        <w:tc>
          <w:tcPr>
            <w:tcW w:w="1413" w:type="dxa"/>
          </w:tcPr>
          <w:p w14:paraId="7CDB5E95" w14:textId="465C4ACD" w:rsidR="00BF6C28" w:rsidRPr="005F3AA9" w:rsidRDefault="00BF6C28" w:rsidP="00BF6C28">
            <w:pPr>
              <w:rPr>
                <w:sz w:val="22"/>
                <w:szCs w:val="22"/>
              </w:rPr>
            </w:pPr>
            <w:r w:rsidRPr="005F3AA9">
              <w:rPr>
                <w:sz w:val="22"/>
                <w:szCs w:val="22"/>
              </w:rPr>
              <w:t>Yes</w:t>
            </w:r>
          </w:p>
        </w:tc>
        <w:tc>
          <w:tcPr>
            <w:tcW w:w="1356" w:type="dxa"/>
          </w:tcPr>
          <w:p w14:paraId="455FDCA8" w14:textId="7EBB91F5" w:rsidR="00BF6C28" w:rsidRPr="005F3AA9" w:rsidRDefault="00BF6C28" w:rsidP="00BF6C28">
            <w:pPr>
              <w:rPr>
                <w:sz w:val="22"/>
                <w:szCs w:val="22"/>
              </w:rPr>
            </w:pPr>
            <w:r w:rsidRPr="005F3AA9">
              <w:rPr>
                <w:sz w:val="22"/>
                <w:szCs w:val="22"/>
              </w:rPr>
              <w:t>no</w:t>
            </w:r>
          </w:p>
        </w:tc>
        <w:tc>
          <w:tcPr>
            <w:tcW w:w="2303" w:type="dxa"/>
          </w:tcPr>
          <w:p w14:paraId="117AFD2F" w14:textId="59A1FB42" w:rsidR="00BF6C28" w:rsidRPr="005F3AA9" w:rsidRDefault="00BF6C28" w:rsidP="00BF6C28">
            <w:pPr>
              <w:rPr>
                <w:sz w:val="22"/>
                <w:szCs w:val="22"/>
              </w:rPr>
            </w:pPr>
            <w:r w:rsidRPr="005F3AA9">
              <w:rPr>
                <w:sz w:val="22"/>
                <w:szCs w:val="22"/>
              </w:rPr>
              <w:t>Proteins</w:t>
            </w:r>
          </w:p>
          <w:p w14:paraId="364F9FD5" w14:textId="77777777" w:rsidR="00BF6C28" w:rsidRPr="005F3AA9" w:rsidRDefault="00BF6C28" w:rsidP="00BF6C28">
            <w:pPr>
              <w:rPr>
                <w:sz w:val="22"/>
                <w:szCs w:val="22"/>
              </w:rPr>
            </w:pPr>
            <w:r w:rsidRPr="005F3AA9">
              <w:rPr>
                <w:sz w:val="22"/>
                <w:szCs w:val="22"/>
              </w:rPr>
              <w:t>Carbohydrates</w:t>
            </w:r>
          </w:p>
          <w:p w14:paraId="09A0F772" w14:textId="6CA5EEC0" w:rsidR="00BF6C28" w:rsidRPr="005F3AA9" w:rsidRDefault="00BF6C28" w:rsidP="00BF6C28">
            <w:pPr>
              <w:rPr>
                <w:sz w:val="22"/>
                <w:szCs w:val="22"/>
              </w:rPr>
            </w:pPr>
            <w:r w:rsidRPr="005F3AA9">
              <w:rPr>
                <w:sz w:val="22"/>
                <w:szCs w:val="22"/>
              </w:rPr>
              <w:t>Fat</w:t>
            </w:r>
          </w:p>
        </w:tc>
        <w:tc>
          <w:tcPr>
            <w:tcW w:w="1393" w:type="dxa"/>
          </w:tcPr>
          <w:p w14:paraId="0C0CBC4F" w14:textId="4AAF6089" w:rsidR="00BF6C28" w:rsidRPr="005F3AA9" w:rsidRDefault="00BF6C28" w:rsidP="00BF6C28">
            <w:pPr>
              <w:rPr>
                <w:sz w:val="22"/>
                <w:szCs w:val="22"/>
              </w:rPr>
            </w:pPr>
            <w:r w:rsidRPr="005F3AA9">
              <w:rPr>
                <w:sz w:val="22"/>
                <w:szCs w:val="22"/>
              </w:rPr>
              <w:t>n.s.</w:t>
            </w:r>
          </w:p>
          <w:p w14:paraId="4844624E" w14:textId="7408CCAB" w:rsidR="00BF6C28" w:rsidRPr="005F3AA9" w:rsidRDefault="00BF6C28" w:rsidP="00BF6C28">
            <w:pPr>
              <w:rPr>
                <w:sz w:val="22"/>
                <w:szCs w:val="22"/>
              </w:rPr>
            </w:pPr>
            <w:r w:rsidRPr="005F3AA9">
              <w:rPr>
                <w:sz w:val="22"/>
                <w:szCs w:val="22"/>
              </w:rPr>
              <w:t>-0.19**</w:t>
            </w:r>
          </w:p>
          <w:p w14:paraId="7F417ECB" w14:textId="29DABCB9" w:rsidR="00BF6C28" w:rsidRPr="005F3AA9" w:rsidRDefault="00BF6C28" w:rsidP="00BF6C28">
            <w:pPr>
              <w:rPr>
                <w:sz w:val="22"/>
                <w:szCs w:val="22"/>
              </w:rPr>
            </w:pPr>
            <w:r w:rsidRPr="005F3AA9">
              <w:rPr>
                <w:sz w:val="22"/>
                <w:szCs w:val="22"/>
              </w:rPr>
              <w:t>n.s.</w:t>
            </w:r>
          </w:p>
        </w:tc>
        <w:tc>
          <w:tcPr>
            <w:tcW w:w="1655" w:type="dxa"/>
            <w:gridSpan w:val="2"/>
          </w:tcPr>
          <w:p w14:paraId="0DEDFF63" w14:textId="77777777" w:rsidR="00BF6C28" w:rsidRPr="005F3AA9" w:rsidRDefault="00BF6C28" w:rsidP="00BF6C28">
            <w:pPr>
              <w:rPr>
                <w:sz w:val="22"/>
                <w:szCs w:val="22"/>
              </w:rPr>
            </w:pPr>
            <w:r w:rsidRPr="005F3AA9">
              <w:rPr>
                <w:sz w:val="22"/>
                <w:szCs w:val="22"/>
              </w:rPr>
              <w:t>Multi-level regression,</w:t>
            </w:r>
          </w:p>
          <w:p w14:paraId="0EAA1C4C" w14:textId="7E6B3E45" w:rsidR="00BF6C28" w:rsidRPr="005F3AA9" w:rsidRDefault="00BF6C28" w:rsidP="00BF6C28">
            <w:pPr>
              <w:rPr>
                <w:sz w:val="22"/>
                <w:szCs w:val="22"/>
              </w:rPr>
            </w:pPr>
            <m:oMath>
              <m:r>
                <w:rPr>
                  <w:rFonts w:ascii="Cambria Math" w:hAnsi="Cambria Math" w:cs="Lucida Grande"/>
                  <w:sz w:val="22"/>
                  <w:szCs w:val="22"/>
                </w:rPr>
                <m:t xml:space="preserve"> β</m:t>
              </m:r>
            </m:oMath>
            <w:r w:rsidRPr="005F3AA9">
              <w:rPr>
                <w:rFonts w:cs="Lucida Grande"/>
                <w:sz w:val="22"/>
                <w:szCs w:val="22"/>
              </w:rPr>
              <w:t>-coefficient</w:t>
            </w:r>
            <w:r w:rsidRPr="005F3AA9">
              <w:rPr>
                <w:sz w:val="22"/>
                <w:szCs w:val="22"/>
              </w:rPr>
              <w:t xml:space="preserve"> </w:t>
            </w:r>
          </w:p>
        </w:tc>
        <w:tc>
          <w:tcPr>
            <w:tcW w:w="1358" w:type="dxa"/>
          </w:tcPr>
          <w:p w14:paraId="2F0C4E7A" w14:textId="5DAE7AE7" w:rsidR="00BF6C28" w:rsidRPr="005F3AA9" w:rsidRDefault="00BF6C28" w:rsidP="00BF6C28">
            <w:pPr>
              <w:rPr>
                <w:sz w:val="22"/>
                <w:szCs w:val="22"/>
              </w:rPr>
            </w:pPr>
            <w:r w:rsidRPr="005F3AA9">
              <w:rPr>
                <w:sz w:val="22"/>
                <w:szCs w:val="22"/>
              </w:rPr>
              <w:t>Unknown</w:t>
            </w:r>
          </w:p>
        </w:tc>
        <w:tc>
          <w:tcPr>
            <w:tcW w:w="907" w:type="dxa"/>
          </w:tcPr>
          <w:p w14:paraId="062B6103" w14:textId="3010429F" w:rsidR="00BF6C28" w:rsidRPr="005F3AA9" w:rsidRDefault="00BF6C28" w:rsidP="00BF6C28">
            <w:pPr>
              <w:rPr>
                <w:sz w:val="22"/>
                <w:szCs w:val="22"/>
              </w:rPr>
            </w:pPr>
            <w:r w:rsidRPr="005F3AA9">
              <w:rPr>
                <w:sz w:val="22"/>
                <w:szCs w:val="22"/>
              </w:rPr>
              <w:t>4</w:t>
            </w:r>
          </w:p>
        </w:tc>
      </w:tr>
      <w:tr w:rsidR="00BF6C28" w:rsidRPr="005F3AA9" w14:paraId="72B6A308" w14:textId="77777777" w:rsidTr="00346ACE">
        <w:tc>
          <w:tcPr>
            <w:tcW w:w="1776" w:type="dxa"/>
          </w:tcPr>
          <w:p w14:paraId="108D13E7" w14:textId="5AFD2440" w:rsidR="00BF6C28" w:rsidRPr="005F3AA9" w:rsidRDefault="00BF6C28" w:rsidP="00BF6C28">
            <w:pPr>
              <w:rPr>
                <w:sz w:val="22"/>
                <w:szCs w:val="22"/>
              </w:rPr>
            </w:pPr>
            <w:r w:rsidRPr="005F3AA9">
              <w:rPr>
                <w:sz w:val="22"/>
                <w:szCs w:val="22"/>
              </w:rPr>
              <w:t>Bremer et al. 2009, USA</w: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w:t>
            </w:r>
            <w:r w:rsidRPr="005F3AA9">
              <w:rPr>
                <w:sz w:val="22"/>
                <w:szCs w:val="22"/>
              </w:rPr>
              <w:fldChar w:fldCharType="end"/>
            </w:r>
          </w:p>
        </w:tc>
        <w:tc>
          <w:tcPr>
            <w:tcW w:w="1811" w:type="dxa"/>
          </w:tcPr>
          <w:p w14:paraId="4FA6E547" w14:textId="77777777" w:rsidR="00BF6C28" w:rsidRPr="005F3AA9" w:rsidRDefault="00BF6C28" w:rsidP="00BF6C28">
            <w:pPr>
              <w:rPr>
                <w:sz w:val="22"/>
                <w:szCs w:val="22"/>
              </w:rPr>
            </w:pPr>
            <w:r w:rsidRPr="005F3AA9">
              <w:rPr>
                <w:sz w:val="22"/>
                <w:szCs w:val="22"/>
              </w:rPr>
              <w:t>n: 6967;</w:t>
            </w:r>
          </w:p>
          <w:p w14:paraId="50B6B24E" w14:textId="77777777" w:rsidR="00BF6C28" w:rsidRPr="005F3AA9" w:rsidRDefault="00BF6C28" w:rsidP="00BF6C28">
            <w:pPr>
              <w:rPr>
                <w:sz w:val="22"/>
                <w:szCs w:val="22"/>
              </w:rPr>
            </w:pPr>
            <w:r w:rsidRPr="005F3AA9">
              <w:rPr>
                <w:sz w:val="22"/>
                <w:szCs w:val="22"/>
              </w:rPr>
              <w:t>age: 12-19;</w:t>
            </w:r>
          </w:p>
          <w:p w14:paraId="0F413BB2" w14:textId="0BE32831" w:rsidR="00BF6C28" w:rsidRPr="005F3AA9" w:rsidRDefault="00BF6C28" w:rsidP="00BF6C28">
            <w:pPr>
              <w:rPr>
                <w:sz w:val="22"/>
                <w:szCs w:val="22"/>
              </w:rPr>
            </w:pPr>
            <w:r w:rsidRPr="005F3AA9">
              <w:rPr>
                <w:sz w:val="22"/>
                <w:szCs w:val="22"/>
              </w:rPr>
              <w:t>female: 48.9%</w:t>
            </w:r>
          </w:p>
        </w:tc>
        <w:tc>
          <w:tcPr>
            <w:tcW w:w="1526" w:type="dxa"/>
          </w:tcPr>
          <w:p w14:paraId="549BC6AC" w14:textId="248988B7" w:rsidR="00BF6C28" w:rsidRPr="005F3AA9" w:rsidRDefault="00BF6C28" w:rsidP="00BF6C28">
            <w:pPr>
              <w:rPr>
                <w:sz w:val="22"/>
                <w:szCs w:val="22"/>
              </w:rPr>
            </w:pPr>
            <w:r w:rsidRPr="005F3AA9">
              <w:rPr>
                <w:sz w:val="22"/>
                <w:szCs w:val="22"/>
              </w:rPr>
              <w:t>Cross-sectional</w:t>
            </w:r>
          </w:p>
        </w:tc>
        <w:tc>
          <w:tcPr>
            <w:tcW w:w="989" w:type="dxa"/>
          </w:tcPr>
          <w:p w14:paraId="7721985C" w14:textId="4B4E8EB3" w:rsidR="00BF6C28" w:rsidRPr="005F3AA9" w:rsidRDefault="00BF6C28" w:rsidP="00BF6C28">
            <w:pPr>
              <w:rPr>
                <w:sz w:val="22"/>
                <w:szCs w:val="22"/>
              </w:rPr>
            </w:pPr>
            <w:r w:rsidRPr="005F3AA9">
              <w:rPr>
                <w:sz w:val="22"/>
                <w:szCs w:val="22"/>
              </w:rPr>
              <w:t>24h recall</w:t>
            </w:r>
          </w:p>
        </w:tc>
        <w:tc>
          <w:tcPr>
            <w:tcW w:w="1413" w:type="dxa"/>
          </w:tcPr>
          <w:p w14:paraId="5EDF067E" w14:textId="1FC5480A" w:rsidR="00BF6C28" w:rsidRPr="005F3AA9" w:rsidRDefault="00BF6C28" w:rsidP="00BF6C28">
            <w:pPr>
              <w:rPr>
                <w:sz w:val="22"/>
                <w:szCs w:val="22"/>
              </w:rPr>
            </w:pPr>
            <w:r w:rsidRPr="005F3AA9">
              <w:rPr>
                <w:sz w:val="22"/>
                <w:szCs w:val="22"/>
              </w:rPr>
              <w:t>Unknown</w:t>
            </w:r>
          </w:p>
        </w:tc>
        <w:tc>
          <w:tcPr>
            <w:tcW w:w="1356" w:type="dxa"/>
          </w:tcPr>
          <w:p w14:paraId="6E696765" w14:textId="77777777" w:rsidR="00BF6C28" w:rsidRPr="005F3AA9" w:rsidRDefault="00BF6C28" w:rsidP="00BF6C28">
            <w:pPr>
              <w:rPr>
                <w:sz w:val="22"/>
                <w:szCs w:val="22"/>
              </w:rPr>
            </w:pPr>
            <w:r w:rsidRPr="005F3AA9">
              <w:rPr>
                <w:sz w:val="22"/>
                <w:szCs w:val="22"/>
              </w:rPr>
              <w:t>Boys</w:t>
            </w:r>
          </w:p>
          <w:p w14:paraId="2D090064" w14:textId="5CB07DA2" w:rsidR="00BF6C28" w:rsidRPr="005F3AA9" w:rsidRDefault="00BF6C28" w:rsidP="00BF6C28">
            <w:pPr>
              <w:rPr>
                <w:sz w:val="22"/>
                <w:szCs w:val="22"/>
              </w:rPr>
            </w:pPr>
            <w:r w:rsidRPr="005F3AA9">
              <w:rPr>
                <w:sz w:val="22"/>
                <w:szCs w:val="22"/>
              </w:rPr>
              <w:t>Girls</w:t>
            </w:r>
          </w:p>
        </w:tc>
        <w:tc>
          <w:tcPr>
            <w:tcW w:w="2303" w:type="dxa"/>
          </w:tcPr>
          <w:p w14:paraId="79D09813" w14:textId="77777777" w:rsidR="00BF6C28" w:rsidRPr="005F3AA9" w:rsidRDefault="00BF6C28" w:rsidP="00BF6C28">
            <w:pPr>
              <w:rPr>
                <w:sz w:val="22"/>
                <w:szCs w:val="22"/>
              </w:rPr>
            </w:pPr>
            <w:r w:rsidRPr="005F3AA9">
              <w:rPr>
                <w:sz w:val="22"/>
                <w:szCs w:val="22"/>
              </w:rPr>
              <w:t>SSB</w:t>
            </w:r>
          </w:p>
          <w:p w14:paraId="4D60D664" w14:textId="52670424" w:rsidR="00BF6C28" w:rsidRPr="005F3AA9" w:rsidRDefault="00BF6C28" w:rsidP="00BF6C28">
            <w:pPr>
              <w:rPr>
                <w:sz w:val="22"/>
                <w:szCs w:val="22"/>
              </w:rPr>
            </w:pPr>
            <w:r w:rsidRPr="005F3AA9">
              <w:rPr>
                <w:sz w:val="22"/>
                <w:szCs w:val="22"/>
              </w:rPr>
              <w:t>SSB</w:t>
            </w:r>
          </w:p>
        </w:tc>
        <w:tc>
          <w:tcPr>
            <w:tcW w:w="1393" w:type="dxa"/>
          </w:tcPr>
          <w:p w14:paraId="5516C101" w14:textId="07BD8E63" w:rsidR="00BF6C28" w:rsidRPr="005F3AA9" w:rsidRDefault="00BF6C28" w:rsidP="00BF6C28">
            <w:pPr>
              <w:rPr>
                <w:sz w:val="22"/>
                <w:szCs w:val="22"/>
              </w:rPr>
            </w:pPr>
            <w:r w:rsidRPr="005F3AA9">
              <w:rPr>
                <w:sz w:val="22"/>
                <w:szCs w:val="22"/>
              </w:rPr>
              <w:t>-0.35*</w:t>
            </w:r>
          </w:p>
          <w:p w14:paraId="170DA0E8" w14:textId="01C027FF" w:rsidR="00BF6C28" w:rsidRPr="005F3AA9" w:rsidRDefault="00BF6C28" w:rsidP="00BF6C28">
            <w:pPr>
              <w:rPr>
                <w:sz w:val="22"/>
                <w:szCs w:val="22"/>
              </w:rPr>
            </w:pPr>
            <w:r w:rsidRPr="005F3AA9">
              <w:rPr>
                <w:sz w:val="22"/>
                <w:szCs w:val="22"/>
              </w:rPr>
              <w:t>-0.73*</w:t>
            </w:r>
          </w:p>
        </w:tc>
        <w:tc>
          <w:tcPr>
            <w:tcW w:w="1655" w:type="dxa"/>
            <w:gridSpan w:val="2"/>
          </w:tcPr>
          <w:p w14:paraId="199F21F5" w14:textId="77777777" w:rsidR="00BF6C28" w:rsidRPr="005F3AA9" w:rsidRDefault="00BF6C28" w:rsidP="00BF6C28">
            <w:pPr>
              <w:rPr>
                <w:sz w:val="22"/>
                <w:szCs w:val="22"/>
              </w:rPr>
            </w:pPr>
            <w:r w:rsidRPr="005F3AA9">
              <w:rPr>
                <w:sz w:val="22"/>
                <w:szCs w:val="22"/>
              </w:rPr>
              <w:t>Linear regression,</w:t>
            </w:r>
          </w:p>
          <w:p w14:paraId="00E2B150" w14:textId="08E680F5"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3B8F30D" w14:textId="23223850" w:rsidR="00BF6C28" w:rsidRPr="005F3AA9" w:rsidRDefault="00BF6C28" w:rsidP="00BF6C28">
            <w:pPr>
              <w:rPr>
                <w:sz w:val="22"/>
                <w:szCs w:val="22"/>
              </w:rPr>
            </w:pPr>
            <w:r w:rsidRPr="005F3AA9">
              <w:rPr>
                <w:sz w:val="22"/>
                <w:szCs w:val="22"/>
              </w:rPr>
              <w:t>No</w:t>
            </w:r>
          </w:p>
        </w:tc>
        <w:tc>
          <w:tcPr>
            <w:tcW w:w="907" w:type="dxa"/>
          </w:tcPr>
          <w:p w14:paraId="3950FAEA" w14:textId="72D716EC" w:rsidR="00BF6C28" w:rsidRPr="005F3AA9" w:rsidRDefault="00BF6C28" w:rsidP="00BF6C28">
            <w:pPr>
              <w:rPr>
                <w:sz w:val="22"/>
                <w:szCs w:val="22"/>
              </w:rPr>
            </w:pPr>
            <w:r w:rsidRPr="005F3AA9">
              <w:rPr>
                <w:sz w:val="22"/>
                <w:szCs w:val="22"/>
              </w:rPr>
              <w:t>7</w:t>
            </w:r>
          </w:p>
        </w:tc>
      </w:tr>
      <w:tr w:rsidR="00BF6C28" w:rsidRPr="005F3AA9" w14:paraId="38AC9669" w14:textId="77777777" w:rsidTr="00346ACE">
        <w:tc>
          <w:tcPr>
            <w:tcW w:w="1776" w:type="dxa"/>
          </w:tcPr>
          <w:p w14:paraId="55241C0F" w14:textId="7B016A9B" w:rsidR="00BF6C28" w:rsidRPr="005F3AA9" w:rsidRDefault="00BF6C28" w:rsidP="00BF6C28">
            <w:pPr>
              <w:rPr>
                <w:sz w:val="22"/>
                <w:szCs w:val="22"/>
              </w:rPr>
            </w:pPr>
            <w:r w:rsidRPr="005F3AA9">
              <w:rPr>
                <w:sz w:val="22"/>
                <w:szCs w:val="22"/>
              </w:rPr>
              <w:t xml:space="preserve">Boreham et al. 1999, </w:t>
            </w:r>
            <w:r w:rsidRPr="005F3AA9">
              <w:t xml:space="preserve"> </w:t>
            </w:r>
            <w:r w:rsidRPr="005F3AA9">
              <w:rPr>
                <w:sz w:val="22"/>
                <w:szCs w:val="22"/>
              </w:rPr>
              <w:t>Northern Ireland</w:t>
            </w:r>
            <w:r w:rsidRPr="005F3AA9">
              <w:rPr>
                <w:sz w:val="22"/>
                <w:szCs w:val="22"/>
              </w:rPr>
              <w:fldChar w:fldCharType="begin">
                <w:fldData xml:space="preserve">PEVuZE5vdGU+PENpdGU+PEF1dGhvcj5Cb3JlaGFtPC9BdXRob3I+PFllYXI+MTk5OTwvWWVhcj48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Cb3JlaGFtPC9BdXRob3I+PFllYXI+MTk5OTwvWWVhcj48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5]</w:t>
            </w:r>
            <w:r w:rsidRPr="005F3AA9">
              <w:rPr>
                <w:sz w:val="22"/>
                <w:szCs w:val="22"/>
              </w:rPr>
              <w:fldChar w:fldCharType="end"/>
            </w:r>
          </w:p>
        </w:tc>
        <w:tc>
          <w:tcPr>
            <w:tcW w:w="1811" w:type="dxa"/>
          </w:tcPr>
          <w:p w14:paraId="1A846511" w14:textId="77777777" w:rsidR="00BF6C28" w:rsidRPr="005F3AA9" w:rsidRDefault="00BF6C28" w:rsidP="00BF6C28">
            <w:pPr>
              <w:rPr>
                <w:sz w:val="22"/>
                <w:szCs w:val="22"/>
              </w:rPr>
            </w:pPr>
            <w:r w:rsidRPr="005F3AA9">
              <w:rPr>
                <w:sz w:val="22"/>
                <w:szCs w:val="22"/>
              </w:rPr>
              <w:t>n: 454;</w:t>
            </w:r>
          </w:p>
          <w:p w14:paraId="167DCFA0" w14:textId="77777777" w:rsidR="00BF6C28" w:rsidRPr="005F3AA9" w:rsidRDefault="00BF6C28" w:rsidP="00BF6C28">
            <w:pPr>
              <w:rPr>
                <w:sz w:val="22"/>
                <w:szCs w:val="22"/>
              </w:rPr>
            </w:pPr>
            <w:r w:rsidRPr="005F3AA9">
              <w:rPr>
                <w:sz w:val="22"/>
                <w:szCs w:val="22"/>
              </w:rPr>
              <w:t>age: 12-15;</w:t>
            </w:r>
          </w:p>
          <w:p w14:paraId="6555443D" w14:textId="28F2C108" w:rsidR="00BF6C28" w:rsidRPr="005F3AA9" w:rsidRDefault="00BF6C28" w:rsidP="00BF6C28">
            <w:pPr>
              <w:rPr>
                <w:sz w:val="22"/>
                <w:szCs w:val="22"/>
              </w:rPr>
            </w:pPr>
            <w:r w:rsidRPr="005F3AA9">
              <w:rPr>
                <w:sz w:val="22"/>
                <w:szCs w:val="22"/>
              </w:rPr>
              <w:t>female: 50.7%</w:t>
            </w:r>
          </w:p>
        </w:tc>
        <w:tc>
          <w:tcPr>
            <w:tcW w:w="1526" w:type="dxa"/>
          </w:tcPr>
          <w:p w14:paraId="1327BB5E" w14:textId="6D0BEFE0" w:rsidR="00BF6C28" w:rsidRPr="005F3AA9" w:rsidRDefault="00BF6C28" w:rsidP="00BF6C28">
            <w:pPr>
              <w:rPr>
                <w:sz w:val="22"/>
                <w:szCs w:val="22"/>
              </w:rPr>
            </w:pPr>
            <w:r w:rsidRPr="005F3AA9">
              <w:rPr>
                <w:sz w:val="22"/>
                <w:szCs w:val="22"/>
              </w:rPr>
              <w:t>Longitudinal cohort study</w:t>
            </w:r>
          </w:p>
        </w:tc>
        <w:tc>
          <w:tcPr>
            <w:tcW w:w="989" w:type="dxa"/>
          </w:tcPr>
          <w:p w14:paraId="764BCB81" w14:textId="1D1944FD" w:rsidR="00BF6C28" w:rsidRPr="005F3AA9" w:rsidRDefault="00BF6C28" w:rsidP="00BF6C28">
            <w:pPr>
              <w:rPr>
                <w:sz w:val="22"/>
                <w:szCs w:val="22"/>
              </w:rPr>
            </w:pPr>
            <w:r w:rsidRPr="005F3AA9">
              <w:rPr>
                <w:sz w:val="22"/>
                <w:szCs w:val="22"/>
              </w:rPr>
              <w:t>Dietary history</w:t>
            </w:r>
          </w:p>
        </w:tc>
        <w:tc>
          <w:tcPr>
            <w:tcW w:w="1413" w:type="dxa"/>
          </w:tcPr>
          <w:p w14:paraId="54CB0335" w14:textId="1902DD7F" w:rsidR="00BF6C28" w:rsidRPr="005F3AA9" w:rsidRDefault="00BF6C28" w:rsidP="00BF6C28">
            <w:pPr>
              <w:tabs>
                <w:tab w:val="left" w:pos="787"/>
              </w:tabs>
              <w:rPr>
                <w:sz w:val="22"/>
                <w:szCs w:val="22"/>
              </w:rPr>
            </w:pPr>
            <w:r w:rsidRPr="005F3AA9">
              <w:rPr>
                <w:sz w:val="22"/>
                <w:szCs w:val="22"/>
              </w:rPr>
              <w:t>Unknown</w:t>
            </w:r>
          </w:p>
        </w:tc>
        <w:tc>
          <w:tcPr>
            <w:tcW w:w="1356" w:type="dxa"/>
          </w:tcPr>
          <w:p w14:paraId="0B46DF19" w14:textId="6D785EA5" w:rsidR="00BF6C28" w:rsidRPr="005F3AA9" w:rsidRDefault="00BF6C28" w:rsidP="00BF6C28">
            <w:pPr>
              <w:rPr>
                <w:sz w:val="22"/>
                <w:szCs w:val="22"/>
              </w:rPr>
            </w:pPr>
            <w:r w:rsidRPr="005F3AA9">
              <w:rPr>
                <w:sz w:val="22"/>
                <w:szCs w:val="22"/>
              </w:rPr>
              <w:t>Girls</w:t>
            </w:r>
          </w:p>
        </w:tc>
        <w:tc>
          <w:tcPr>
            <w:tcW w:w="2303" w:type="dxa"/>
          </w:tcPr>
          <w:p w14:paraId="3DD3DDBF" w14:textId="77777777" w:rsidR="00BF6C28" w:rsidRPr="005F3AA9" w:rsidRDefault="00BF6C28" w:rsidP="00BF6C28">
            <w:pPr>
              <w:rPr>
                <w:sz w:val="22"/>
                <w:szCs w:val="22"/>
              </w:rPr>
            </w:pPr>
            <w:r w:rsidRPr="005F3AA9">
              <w:rPr>
                <w:sz w:val="22"/>
                <w:szCs w:val="22"/>
              </w:rPr>
              <w:t>Carbohydrates</w:t>
            </w:r>
          </w:p>
          <w:p w14:paraId="797B7E4A" w14:textId="6A686E55" w:rsidR="00BF6C28" w:rsidRPr="005F3AA9" w:rsidRDefault="00BF6C28" w:rsidP="00BF6C28">
            <w:pPr>
              <w:rPr>
                <w:sz w:val="22"/>
                <w:szCs w:val="22"/>
              </w:rPr>
            </w:pPr>
            <w:r w:rsidRPr="005F3AA9">
              <w:rPr>
                <w:sz w:val="22"/>
                <w:szCs w:val="22"/>
              </w:rPr>
              <w:t xml:space="preserve">Cholesterol </w:t>
            </w:r>
          </w:p>
          <w:p w14:paraId="38E98990" w14:textId="17CE9461" w:rsidR="00BF6C28" w:rsidRPr="005F3AA9" w:rsidRDefault="00BF6C28" w:rsidP="00BF6C28">
            <w:pPr>
              <w:rPr>
                <w:sz w:val="22"/>
                <w:szCs w:val="22"/>
              </w:rPr>
            </w:pPr>
            <w:r w:rsidRPr="005F3AA9">
              <w:rPr>
                <w:sz w:val="22"/>
                <w:szCs w:val="22"/>
              </w:rPr>
              <w:t>Fat</w:t>
            </w:r>
          </w:p>
        </w:tc>
        <w:tc>
          <w:tcPr>
            <w:tcW w:w="1393" w:type="dxa"/>
          </w:tcPr>
          <w:p w14:paraId="435D9E54" w14:textId="1B1715A7" w:rsidR="00BF6C28" w:rsidRPr="005F3AA9" w:rsidRDefault="00BF6C28" w:rsidP="00BF6C28">
            <w:pPr>
              <w:rPr>
                <w:sz w:val="22"/>
                <w:szCs w:val="22"/>
              </w:rPr>
            </w:pPr>
            <w:r w:rsidRPr="005F3AA9">
              <w:rPr>
                <w:sz w:val="22"/>
                <w:szCs w:val="22"/>
              </w:rPr>
              <w:t>-0.22*</w:t>
            </w:r>
          </w:p>
          <w:p w14:paraId="0BF7ECA2" w14:textId="77777777" w:rsidR="00BF6C28" w:rsidRPr="005F3AA9" w:rsidRDefault="00BF6C28" w:rsidP="00BF6C28">
            <w:pPr>
              <w:rPr>
                <w:sz w:val="22"/>
                <w:szCs w:val="22"/>
              </w:rPr>
            </w:pPr>
            <w:r w:rsidRPr="005F3AA9">
              <w:rPr>
                <w:sz w:val="22"/>
                <w:szCs w:val="22"/>
              </w:rPr>
              <w:t>-0.09*</w:t>
            </w:r>
          </w:p>
          <w:p w14:paraId="724F3E17" w14:textId="4BDA76B5" w:rsidR="00BF6C28" w:rsidRPr="005F3AA9" w:rsidRDefault="00BF6C28" w:rsidP="00BF6C28">
            <w:pPr>
              <w:rPr>
                <w:sz w:val="22"/>
                <w:szCs w:val="22"/>
              </w:rPr>
            </w:pPr>
            <w:r w:rsidRPr="005F3AA9">
              <w:rPr>
                <w:sz w:val="22"/>
                <w:szCs w:val="22"/>
              </w:rPr>
              <w:t>-0.21*</w:t>
            </w:r>
          </w:p>
        </w:tc>
        <w:tc>
          <w:tcPr>
            <w:tcW w:w="1655" w:type="dxa"/>
            <w:gridSpan w:val="2"/>
          </w:tcPr>
          <w:p w14:paraId="44C24164" w14:textId="77777777" w:rsidR="00BF6C28" w:rsidRPr="005F3AA9" w:rsidRDefault="00BF6C28" w:rsidP="00BF6C28">
            <w:pPr>
              <w:rPr>
                <w:sz w:val="22"/>
                <w:szCs w:val="22"/>
              </w:rPr>
            </w:pPr>
            <w:r w:rsidRPr="005F3AA9">
              <w:rPr>
                <w:sz w:val="22"/>
                <w:szCs w:val="22"/>
              </w:rPr>
              <w:t>GEE,</w:t>
            </w:r>
          </w:p>
          <w:p w14:paraId="650DDDF5" w14:textId="7E4380E9"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008E588" w14:textId="1DF802BE" w:rsidR="00BF6C28" w:rsidRPr="005F3AA9" w:rsidRDefault="00BF6C28" w:rsidP="00BF6C28">
            <w:pPr>
              <w:rPr>
                <w:sz w:val="22"/>
                <w:szCs w:val="22"/>
              </w:rPr>
            </w:pPr>
            <w:r w:rsidRPr="005F3AA9">
              <w:rPr>
                <w:sz w:val="22"/>
                <w:szCs w:val="22"/>
              </w:rPr>
              <w:t>No</w:t>
            </w:r>
          </w:p>
        </w:tc>
        <w:tc>
          <w:tcPr>
            <w:tcW w:w="907" w:type="dxa"/>
          </w:tcPr>
          <w:p w14:paraId="505A70F7" w14:textId="4E8823BB" w:rsidR="00BF6C28" w:rsidRPr="005F3AA9" w:rsidRDefault="00BF6C28" w:rsidP="00BF6C28">
            <w:pPr>
              <w:rPr>
                <w:sz w:val="22"/>
                <w:szCs w:val="22"/>
              </w:rPr>
            </w:pPr>
            <w:r w:rsidRPr="005F3AA9">
              <w:rPr>
                <w:sz w:val="22"/>
                <w:szCs w:val="22"/>
              </w:rPr>
              <w:t>4</w:t>
            </w:r>
          </w:p>
        </w:tc>
      </w:tr>
      <w:tr w:rsidR="00BF6C28" w:rsidRPr="005F3AA9" w14:paraId="1B49CFCC" w14:textId="77777777" w:rsidTr="00346ACE">
        <w:tc>
          <w:tcPr>
            <w:tcW w:w="1776" w:type="dxa"/>
          </w:tcPr>
          <w:p w14:paraId="086A24E2" w14:textId="0BD98FA3" w:rsidR="00BF6C28" w:rsidRPr="005F3AA9" w:rsidRDefault="00BF6C28" w:rsidP="00BF6C28">
            <w:pPr>
              <w:rPr>
                <w:sz w:val="22"/>
                <w:szCs w:val="22"/>
              </w:rPr>
            </w:pPr>
            <w:r w:rsidRPr="005F3AA9">
              <w:rPr>
                <w:sz w:val="22"/>
                <w:szCs w:val="22"/>
              </w:rPr>
              <w:t>Casazza et al. 2009b, USA</w:t>
            </w:r>
            <w:r w:rsidRPr="005F3AA9">
              <w:rPr>
                <w:sz w:val="22"/>
                <w:szCs w:val="22"/>
              </w:rPr>
              <w:fldChar w:fldCharType="begin">
                <w:fldData xml:space="preserve">PEVuZE5vdGU+PENpdGU+PEF1dGhvcj5DYXNhenphPC9BdXRob3I+PFllYXI+MjAwOTwvWWVhcj48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DYXNhenphPC9BdXRob3I+PFllYXI+MjAwOTwvWWVhcj48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8]</w:t>
            </w:r>
            <w:r w:rsidRPr="005F3AA9">
              <w:rPr>
                <w:sz w:val="22"/>
                <w:szCs w:val="22"/>
              </w:rPr>
              <w:fldChar w:fldCharType="end"/>
            </w:r>
          </w:p>
        </w:tc>
        <w:tc>
          <w:tcPr>
            <w:tcW w:w="1811" w:type="dxa"/>
          </w:tcPr>
          <w:p w14:paraId="5CB220B0" w14:textId="528EF593" w:rsidR="00BF6C28" w:rsidRPr="005F3AA9" w:rsidRDefault="00BF6C28" w:rsidP="00BF6C28">
            <w:pPr>
              <w:rPr>
                <w:sz w:val="22"/>
                <w:szCs w:val="22"/>
              </w:rPr>
            </w:pPr>
            <w:r w:rsidRPr="005F3AA9">
              <w:rPr>
                <w:sz w:val="22"/>
                <w:szCs w:val="22"/>
              </w:rPr>
              <w:t>n: 202;</w:t>
            </w:r>
          </w:p>
          <w:p w14:paraId="389CDC2D" w14:textId="77777777" w:rsidR="00BF6C28" w:rsidRPr="005F3AA9" w:rsidRDefault="00BF6C28" w:rsidP="00BF6C28">
            <w:pPr>
              <w:rPr>
                <w:sz w:val="22"/>
                <w:szCs w:val="22"/>
              </w:rPr>
            </w:pPr>
            <w:r w:rsidRPr="005F3AA9">
              <w:rPr>
                <w:sz w:val="22"/>
                <w:szCs w:val="22"/>
              </w:rPr>
              <w:t>age: 7-12;</w:t>
            </w:r>
          </w:p>
          <w:p w14:paraId="6B15A9C5" w14:textId="03E4184A" w:rsidR="00BF6C28" w:rsidRPr="005F3AA9" w:rsidRDefault="00BF6C28" w:rsidP="00BF6C28">
            <w:pPr>
              <w:rPr>
                <w:sz w:val="22"/>
                <w:szCs w:val="22"/>
              </w:rPr>
            </w:pPr>
            <w:r w:rsidRPr="005F3AA9">
              <w:rPr>
                <w:sz w:val="22"/>
                <w:szCs w:val="22"/>
              </w:rPr>
              <w:t>female: 47.0%</w:t>
            </w:r>
          </w:p>
        </w:tc>
        <w:tc>
          <w:tcPr>
            <w:tcW w:w="1526" w:type="dxa"/>
          </w:tcPr>
          <w:p w14:paraId="391EE932" w14:textId="3D09B19F" w:rsidR="00BF6C28" w:rsidRPr="005F3AA9" w:rsidRDefault="00BF6C28" w:rsidP="00BF6C28">
            <w:pPr>
              <w:rPr>
                <w:sz w:val="22"/>
                <w:szCs w:val="22"/>
              </w:rPr>
            </w:pPr>
            <w:r w:rsidRPr="005F3AA9">
              <w:rPr>
                <w:sz w:val="22"/>
                <w:szCs w:val="22"/>
              </w:rPr>
              <w:t>Cross-sectional</w:t>
            </w:r>
          </w:p>
        </w:tc>
        <w:tc>
          <w:tcPr>
            <w:tcW w:w="989" w:type="dxa"/>
          </w:tcPr>
          <w:p w14:paraId="71E4FC1A" w14:textId="37EFFB0D" w:rsidR="00BF6C28" w:rsidRPr="005F3AA9" w:rsidRDefault="00BF6C28" w:rsidP="00BF6C28">
            <w:pPr>
              <w:rPr>
                <w:sz w:val="22"/>
                <w:szCs w:val="22"/>
              </w:rPr>
            </w:pPr>
            <w:r w:rsidRPr="005F3AA9">
              <w:rPr>
                <w:sz w:val="22"/>
                <w:szCs w:val="22"/>
              </w:rPr>
              <w:t>24h recall</w:t>
            </w:r>
          </w:p>
        </w:tc>
        <w:tc>
          <w:tcPr>
            <w:tcW w:w="1413" w:type="dxa"/>
          </w:tcPr>
          <w:p w14:paraId="79CA5B1D" w14:textId="48CE175A" w:rsidR="00BF6C28" w:rsidRPr="005F3AA9" w:rsidRDefault="00BF6C28" w:rsidP="00BF6C28">
            <w:pPr>
              <w:tabs>
                <w:tab w:val="left" w:pos="787"/>
              </w:tabs>
              <w:rPr>
                <w:sz w:val="22"/>
                <w:szCs w:val="22"/>
              </w:rPr>
            </w:pPr>
            <w:r w:rsidRPr="005F3AA9">
              <w:rPr>
                <w:sz w:val="22"/>
                <w:szCs w:val="22"/>
              </w:rPr>
              <w:t>Unknown</w:t>
            </w:r>
          </w:p>
        </w:tc>
        <w:tc>
          <w:tcPr>
            <w:tcW w:w="1356" w:type="dxa"/>
          </w:tcPr>
          <w:p w14:paraId="78A86295" w14:textId="06C880A1" w:rsidR="00BF6C28" w:rsidRPr="005F3AA9" w:rsidRDefault="00BF6C28" w:rsidP="00BF6C28">
            <w:pPr>
              <w:rPr>
                <w:sz w:val="22"/>
                <w:szCs w:val="22"/>
              </w:rPr>
            </w:pPr>
            <w:r w:rsidRPr="005F3AA9">
              <w:rPr>
                <w:sz w:val="22"/>
                <w:szCs w:val="22"/>
              </w:rPr>
              <w:t>no</w:t>
            </w:r>
          </w:p>
        </w:tc>
        <w:tc>
          <w:tcPr>
            <w:tcW w:w="2303" w:type="dxa"/>
          </w:tcPr>
          <w:p w14:paraId="7DD07D21" w14:textId="0C1F6CDB" w:rsidR="00BF6C28" w:rsidRPr="005F3AA9" w:rsidRDefault="00BF6C28" w:rsidP="00BF6C28">
            <w:pPr>
              <w:rPr>
                <w:sz w:val="22"/>
                <w:szCs w:val="22"/>
              </w:rPr>
            </w:pPr>
            <w:r w:rsidRPr="005F3AA9">
              <w:rPr>
                <w:sz w:val="22"/>
                <w:szCs w:val="22"/>
              </w:rPr>
              <w:t>Fat</w:t>
            </w:r>
          </w:p>
          <w:p w14:paraId="425D51D3" w14:textId="08D516D1" w:rsidR="00BF6C28" w:rsidRPr="005F3AA9" w:rsidRDefault="00BF6C28" w:rsidP="00BF6C28">
            <w:pPr>
              <w:rPr>
                <w:sz w:val="22"/>
                <w:szCs w:val="22"/>
              </w:rPr>
            </w:pPr>
            <w:r w:rsidRPr="005F3AA9">
              <w:rPr>
                <w:sz w:val="22"/>
                <w:szCs w:val="22"/>
              </w:rPr>
              <w:t>Carbohydrates</w:t>
            </w:r>
          </w:p>
          <w:p w14:paraId="6EDAF91E" w14:textId="3C95427E" w:rsidR="00BF6C28" w:rsidRPr="005F3AA9" w:rsidRDefault="00BF6C28" w:rsidP="00BF6C28">
            <w:pPr>
              <w:rPr>
                <w:sz w:val="22"/>
                <w:szCs w:val="22"/>
              </w:rPr>
            </w:pPr>
            <w:r w:rsidRPr="005F3AA9">
              <w:rPr>
                <w:sz w:val="22"/>
                <w:szCs w:val="22"/>
              </w:rPr>
              <w:t>Proteins</w:t>
            </w:r>
          </w:p>
        </w:tc>
        <w:tc>
          <w:tcPr>
            <w:tcW w:w="1393" w:type="dxa"/>
          </w:tcPr>
          <w:p w14:paraId="622D10D2" w14:textId="196480D9" w:rsidR="00BF6C28" w:rsidRPr="005F3AA9" w:rsidRDefault="00BF6C28" w:rsidP="00BF6C28">
            <w:pPr>
              <w:rPr>
                <w:sz w:val="22"/>
                <w:szCs w:val="22"/>
              </w:rPr>
            </w:pPr>
            <w:r w:rsidRPr="005F3AA9">
              <w:rPr>
                <w:sz w:val="22"/>
                <w:szCs w:val="22"/>
              </w:rPr>
              <w:t>n.s.</w:t>
            </w:r>
          </w:p>
          <w:p w14:paraId="187703B5" w14:textId="1225AB7F" w:rsidR="00BF6C28" w:rsidRPr="005F3AA9" w:rsidRDefault="00BF6C28" w:rsidP="00BF6C28">
            <w:pPr>
              <w:rPr>
                <w:sz w:val="22"/>
                <w:szCs w:val="22"/>
              </w:rPr>
            </w:pPr>
            <w:r w:rsidRPr="005F3AA9">
              <w:rPr>
                <w:sz w:val="22"/>
                <w:szCs w:val="22"/>
              </w:rPr>
              <w:t>n.s.</w:t>
            </w:r>
          </w:p>
          <w:p w14:paraId="6193F200" w14:textId="34E8F821" w:rsidR="00BF6C28" w:rsidRPr="005F3AA9" w:rsidRDefault="00BF6C28" w:rsidP="00BF6C28">
            <w:pPr>
              <w:rPr>
                <w:sz w:val="22"/>
                <w:szCs w:val="22"/>
              </w:rPr>
            </w:pPr>
            <w:r w:rsidRPr="005F3AA9">
              <w:rPr>
                <w:sz w:val="22"/>
                <w:szCs w:val="22"/>
              </w:rPr>
              <w:t>n.s.</w:t>
            </w:r>
          </w:p>
        </w:tc>
        <w:tc>
          <w:tcPr>
            <w:tcW w:w="1655" w:type="dxa"/>
            <w:gridSpan w:val="2"/>
          </w:tcPr>
          <w:p w14:paraId="054DFF94" w14:textId="77777777" w:rsidR="00BF6C28" w:rsidRPr="005F3AA9" w:rsidRDefault="00BF6C28" w:rsidP="00BF6C28">
            <w:pPr>
              <w:rPr>
                <w:sz w:val="22"/>
                <w:szCs w:val="22"/>
              </w:rPr>
            </w:pPr>
            <w:r w:rsidRPr="005F3AA9">
              <w:rPr>
                <w:sz w:val="22"/>
                <w:szCs w:val="22"/>
              </w:rPr>
              <w:t>Linear regression, Standardized</w:t>
            </w:r>
          </w:p>
          <w:p w14:paraId="03B7DED1" w14:textId="1C528152" w:rsidR="00BF6C28" w:rsidRPr="005F3AA9" w:rsidRDefault="00BF6C28" w:rsidP="00BF6C28">
            <w:pPr>
              <w:rPr>
                <w:sz w:val="22"/>
                <w:szCs w:val="22"/>
              </w:rPr>
            </w:pPr>
            <m:oMath>
              <m:r>
                <w:rPr>
                  <w:rFonts w:ascii="Cambria Math" w:hAnsi="Cambria Math" w:cs="Lucida Grande"/>
                  <w:sz w:val="22"/>
                  <w:szCs w:val="22"/>
                </w:rPr>
                <m:t xml:space="preserve"> β</m:t>
              </m:r>
            </m:oMath>
            <w:r w:rsidRPr="005F3AA9">
              <w:rPr>
                <w:rFonts w:cs="Lucida Grande"/>
                <w:sz w:val="22"/>
                <w:szCs w:val="22"/>
              </w:rPr>
              <w:t>-coefficient</w:t>
            </w:r>
            <w:r w:rsidRPr="005F3AA9">
              <w:rPr>
                <w:sz w:val="22"/>
                <w:szCs w:val="22"/>
              </w:rPr>
              <w:t xml:space="preserve"> </w:t>
            </w:r>
          </w:p>
        </w:tc>
        <w:tc>
          <w:tcPr>
            <w:tcW w:w="1358" w:type="dxa"/>
          </w:tcPr>
          <w:p w14:paraId="3FEBB238" w14:textId="5475BB22" w:rsidR="00BF6C28" w:rsidRPr="005F3AA9" w:rsidRDefault="00BF6C28" w:rsidP="00BF6C28">
            <w:pPr>
              <w:rPr>
                <w:sz w:val="22"/>
                <w:szCs w:val="22"/>
              </w:rPr>
            </w:pPr>
            <w:r w:rsidRPr="005F3AA9">
              <w:rPr>
                <w:sz w:val="22"/>
                <w:szCs w:val="22"/>
              </w:rPr>
              <w:t>Yes</w:t>
            </w:r>
          </w:p>
        </w:tc>
        <w:tc>
          <w:tcPr>
            <w:tcW w:w="907" w:type="dxa"/>
          </w:tcPr>
          <w:p w14:paraId="5020F452" w14:textId="5BBED87F" w:rsidR="00BF6C28" w:rsidRPr="005F3AA9" w:rsidRDefault="00BF6C28" w:rsidP="00BF6C28">
            <w:pPr>
              <w:rPr>
                <w:sz w:val="22"/>
                <w:szCs w:val="22"/>
              </w:rPr>
            </w:pPr>
            <w:r w:rsidRPr="005F3AA9">
              <w:rPr>
                <w:sz w:val="22"/>
                <w:szCs w:val="22"/>
              </w:rPr>
              <w:t>3</w:t>
            </w:r>
          </w:p>
        </w:tc>
      </w:tr>
      <w:tr w:rsidR="00BF6C28" w:rsidRPr="005F3AA9" w14:paraId="18923833" w14:textId="77777777" w:rsidTr="00346ACE">
        <w:tc>
          <w:tcPr>
            <w:tcW w:w="1776" w:type="dxa"/>
          </w:tcPr>
          <w:p w14:paraId="2582B073" w14:textId="2212A6C2" w:rsidR="00BF6C28" w:rsidRPr="005F3AA9" w:rsidRDefault="00BF6C28" w:rsidP="00BF6C28">
            <w:pPr>
              <w:rPr>
                <w:sz w:val="22"/>
                <w:szCs w:val="22"/>
              </w:rPr>
            </w:pPr>
            <w:r w:rsidRPr="005F3AA9">
              <w:rPr>
                <w:sz w:val="22"/>
                <w:szCs w:val="22"/>
              </w:rPr>
              <w:t>Chan et al. 2014a, China</w:t>
            </w:r>
            <w:r w:rsidRPr="005F3AA9">
              <w:rPr>
                <w:sz w:val="22"/>
                <w:szCs w:val="22"/>
              </w:rPr>
              <w:fldChar w:fldCharType="begin">
                <w:fldData xml:space="preserve">PEVuZE5vdGU+PENpdGU+PEF1dGhvcj5DaGFuPC9BdXRob3I+PFllYXI+MjAxNDwvWWVhcj48UmVj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gyMDA0PC9wYWdlcz48dm9sdW1lPjk8L3ZvbHVtZT48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DaGFuPC9BdXRob3I+PFllYXI+MjAxNDwvWWVhcj48UmVj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gyMDA0PC9wYWdlcz48dm9sdW1lPjk8L3ZvbHVtZT48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sz w:val="22"/>
                <w:szCs w:val="22"/>
              </w:rPr>
              <w:t>[9]</w:t>
            </w:r>
            <w:r w:rsidRPr="005F3AA9">
              <w:rPr>
                <w:sz w:val="22"/>
                <w:szCs w:val="22"/>
              </w:rPr>
              <w:fldChar w:fldCharType="end"/>
            </w:r>
          </w:p>
        </w:tc>
        <w:tc>
          <w:tcPr>
            <w:tcW w:w="1811" w:type="dxa"/>
          </w:tcPr>
          <w:p w14:paraId="4094129B" w14:textId="77777777" w:rsidR="00BF6C28" w:rsidRPr="005F3AA9" w:rsidRDefault="00BF6C28" w:rsidP="00BF6C28">
            <w:pPr>
              <w:rPr>
                <w:sz w:val="22"/>
                <w:szCs w:val="22"/>
              </w:rPr>
            </w:pPr>
            <w:r w:rsidRPr="005F3AA9">
              <w:rPr>
                <w:sz w:val="22"/>
                <w:szCs w:val="22"/>
              </w:rPr>
              <w:t>n: 200;</w:t>
            </w:r>
          </w:p>
          <w:p w14:paraId="0B9A8BA5" w14:textId="77777777" w:rsidR="00BF6C28" w:rsidRPr="005F3AA9" w:rsidRDefault="00BF6C28" w:rsidP="00BF6C28">
            <w:pPr>
              <w:rPr>
                <w:sz w:val="22"/>
                <w:szCs w:val="22"/>
              </w:rPr>
            </w:pPr>
            <w:r w:rsidRPr="005F3AA9">
              <w:rPr>
                <w:sz w:val="22"/>
                <w:szCs w:val="22"/>
              </w:rPr>
              <w:t>age: 12-16;</w:t>
            </w:r>
          </w:p>
          <w:p w14:paraId="21B7F728" w14:textId="42EBE96C" w:rsidR="00BF6C28" w:rsidRPr="005F3AA9" w:rsidRDefault="00BF6C28" w:rsidP="00BF6C28">
            <w:pPr>
              <w:rPr>
                <w:sz w:val="22"/>
                <w:szCs w:val="22"/>
              </w:rPr>
            </w:pPr>
            <w:r w:rsidRPr="005F3AA9">
              <w:rPr>
                <w:sz w:val="22"/>
                <w:szCs w:val="22"/>
              </w:rPr>
              <w:t>female: 51.0%</w:t>
            </w:r>
          </w:p>
        </w:tc>
        <w:tc>
          <w:tcPr>
            <w:tcW w:w="1526" w:type="dxa"/>
          </w:tcPr>
          <w:p w14:paraId="29918908" w14:textId="6F669BB7" w:rsidR="00BF6C28" w:rsidRPr="005F3AA9" w:rsidRDefault="00BF6C28" w:rsidP="00BF6C28">
            <w:pPr>
              <w:rPr>
                <w:sz w:val="22"/>
                <w:szCs w:val="22"/>
              </w:rPr>
            </w:pPr>
            <w:r w:rsidRPr="005F3AA9">
              <w:rPr>
                <w:sz w:val="22"/>
                <w:szCs w:val="22"/>
              </w:rPr>
              <w:t>Cross-sectional</w:t>
            </w:r>
          </w:p>
        </w:tc>
        <w:tc>
          <w:tcPr>
            <w:tcW w:w="989" w:type="dxa"/>
          </w:tcPr>
          <w:p w14:paraId="4F42C708" w14:textId="4E70A042" w:rsidR="00BF6C28" w:rsidRPr="005F3AA9" w:rsidRDefault="00BF6C28" w:rsidP="00BF6C28">
            <w:pPr>
              <w:rPr>
                <w:sz w:val="22"/>
                <w:szCs w:val="22"/>
              </w:rPr>
            </w:pPr>
            <w:r w:rsidRPr="005F3AA9">
              <w:rPr>
                <w:sz w:val="22"/>
                <w:szCs w:val="22"/>
              </w:rPr>
              <w:t>FFQ</w:t>
            </w:r>
          </w:p>
        </w:tc>
        <w:tc>
          <w:tcPr>
            <w:tcW w:w="1413" w:type="dxa"/>
          </w:tcPr>
          <w:p w14:paraId="4FDA508D" w14:textId="51C0E9A7" w:rsidR="00BF6C28" w:rsidRPr="005F3AA9" w:rsidRDefault="00BF6C28" w:rsidP="00BF6C28">
            <w:pPr>
              <w:rPr>
                <w:sz w:val="22"/>
                <w:szCs w:val="22"/>
              </w:rPr>
            </w:pPr>
            <w:r w:rsidRPr="005F3AA9">
              <w:rPr>
                <w:sz w:val="22"/>
                <w:szCs w:val="22"/>
              </w:rPr>
              <w:t>Unknown</w:t>
            </w:r>
          </w:p>
        </w:tc>
        <w:tc>
          <w:tcPr>
            <w:tcW w:w="1356" w:type="dxa"/>
          </w:tcPr>
          <w:p w14:paraId="0551187A" w14:textId="70D09829" w:rsidR="00BF6C28" w:rsidRPr="005F3AA9" w:rsidRDefault="00BF6C28" w:rsidP="00BF6C28">
            <w:pPr>
              <w:rPr>
                <w:sz w:val="22"/>
                <w:szCs w:val="22"/>
              </w:rPr>
            </w:pPr>
            <w:r w:rsidRPr="005F3AA9">
              <w:rPr>
                <w:sz w:val="22"/>
                <w:szCs w:val="22"/>
              </w:rPr>
              <w:t>no</w:t>
            </w:r>
          </w:p>
        </w:tc>
        <w:tc>
          <w:tcPr>
            <w:tcW w:w="2303" w:type="dxa"/>
          </w:tcPr>
          <w:p w14:paraId="1324BF57" w14:textId="0D6A5DB3" w:rsidR="00BF6C28" w:rsidRPr="005F3AA9" w:rsidRDefault="00BF6C28" w:rsidP="00BF6C28">
            <w:pPr>
              <w:rPr>
                <w:sz w:val="22"/>
                <w:szCs w:val="22"/>
              </w:rPr>
            </w:pPr>
            <w:r w:rsidRPr="005F3AA9">
              <w:rPr>
                <w:sz w:val="22"/>
                <w:szCs w:val="22"/>
              </w:rPr>
              <w:t>SSB</w:t>
            </w:r>
          </w:p>
        </w:tc>
        <w:tc>
          <w:tcPr>
            <w:tcW w:w="1393" w:type="dxa"/>
          </w:tcPr>
          <w:p w14:paraId="449958CB" w14:textId="77777777" w:rsidR="00BF6C28" w:rsidRPr="005F3AA9" w:rsidRDefault="00BF6C28" w:rsidP="00BF6C28">
            <w:pPr>
              <w:rPr>
                <w:b/>
                <w:sz w:val="22"/>
                <w:szCs w:val="22"/>
                <w:lang w:val="de-DE"/>
              </w:rPr>
            </w:pPr>
            <w:r w:rsidRPr="005F3AA9">
              <w:rPr>
                <w:sz w:val="22"/>
                <w:szCs w:val="22"/>
              </w:rPr>
              <w:t xml:space="preserve">n.s. </w:t>
            </w:r>
            <w:r w:rsidRPr="005F3AA9">
              <w:rPr>
                <w:sz w:val="22"/>
                <w:szCs w:val="22"/>
                <w:vertAlign w:val="superscript"/>
              </w:rPr>
              <w:t>a</w:t>
            </w:r>
          </w:p>
          <w:p w14:paraId="03CD16DE" w14:textId="77777777" w:rsidR="00BF6C28" w:rsidRPr="005F3AA9" w:rsidRDefault="00BF6C28" w:rsidP="00BF6C28">
            <w:pPr>
              <w:rPr>
                <w:sz w:val="22"/>
                <w:szCs w:val="22"/>
              </w:rPr>
            </w:pPr>
          </w:p>
        </w:tc>
        <w:tc>
          <w:tcPr>
            <w:tcW w:w="1655" w:type="dxa"/>
            <w:gridSpan w:val="2"/>
          </w:tcPr>
          <w:p w14:paraId="6DF30735" w14:textId="49F04980" w:rsidR="00BF6C28" w:rsidRPr="005F3AA9" w:rsidRDefault="00BF6C28" w:rsidP="00BF6C28">
            <w:pPr>
              <w:rPr>
                <w:sz w:val="22"/>
                <w:szCs w:val="22"/>
              </w:rPr>
            </w:pPr>
            <w:r w:rsidRPr="005F3AA9">
              <w:rPr>
                <w:sz w:val="22"/>
                <w:szCs w:val="22"/>
              </w:rPr>
              <w:t>Multiple linear regression, Multivariate adjusted difference</w:t>
            </w:r>
          </w:p>
        </w:tc>
        <w:tc>
          <w:tcPr>
            <w:tcW w:w="1358" w:type="dxa"/>
          </w:tcPr>
          <w:p w14:paraId="1F685DD0" w14:textId="2240809A" w:rsidR="00BF6C28" w:rsidRPr="005F3AA9" w:rsidRDefault="00BF6C28" w:rsidP="00BF6C28">
            <w:pPr>
              <w:rPr>
                <w:sz w:val="22"/>
                <w:szCs w:val="22"/>
              </w:rPr>
            </w:pPr>
            <w:r w:rsidRPr="005F3AA9">
              <w:rPr>
                <w:sz w:val="22"/>
                <w:szCs w:val="22"/>
              </w:rPr>
              <w:t>Unknown</w:t>
            </w:r>
          </w:p>
        </w:tc>
        <w:tc>
          <w:tcPr>
            <w:tcW w:w="907" w:type="dxa"/>
          </w:tcPr>
          <w:p w14:paraId="01E3BB39" w14:textId="1F926A44" w:rsidR="00BF6C28" w:rsidRPr="005F3AA9" w:rsidRDefault="00BF6C28" w:rsidP="00BF6C28">
            <w:pPr>
              <w:rPr>
                <w:sz w:val="22"/>
                <w:szCs w:val="22"/>
              </w:rPr>
            </w:pPr>
            <w:r w:rsidRPr="005F3AA9">
              <w:rPr>
                <w:sz w:val="22"/>
                <w:szCs w:val="22"/>
              </w:rPr>
              <w:t>1</w:t>
            </w:r>
          </w:p>
        </w:tc>
      </w:tr>
      <w:tr w:rsidR="00BF6C28" w:rsidRPr="005F3AA9" w14:paraId="0DD8A56D" w14:textId="77777777" w:rsidTr="00346ACE">
        <w:tc>
          <w:tcPr>
            <w:tcW w:w="1776" w:type="dxa"/>
          </w:tcPr>
          <w:p w14:paraId="5868D335" w14:textId="161640E1" w:rsidR="00BF6C28" w:rsidRPr="005F3AA9" w:rsidRDefault="00BF6C28" w:rsidP="00BF6C28">
            <w:pPr>
              <w:rPr>
                <w:sz w:val="22"/>
                <w:szCs w:val="22"/>
              </w:rPr>
            </w:pPr>
            <w:r w:rsidRPr="005F3AA9">
              <w:rPr>
                <w:sz w:val="22"/>
                <w:szCs w:val="22"/>
              </w:rPr>
              <w:t>Chan et al. 2014b, China</w: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0]</w:t>
            </w:r>
            <w:r w:rsidRPr="005F3AA9">
              <w:rPr>
                <w:sz w:val="22"/>
                <w:szCs w:val="22"/>
              </w:rPr>
              <w:fldChar w:fldCharType="end"/>
            </w:r>
          </w:p>
        </w:tc>
        <w:tc>
          <w:tcPr>
            <w:tcW w:w="1811" w:type="dxa"/>
          </w:tcPr>
          <w:p w14:paraId="7F5A31FF" w14:textId="4B61408A" w:rsidR="00BF6C28" w:rsidRPr="005F3AA9" w:rsidRDefault="00BF6C28" w:rsidP="00BF6C28">
            <w:pPr>
              <w:rPr>
                <w:sz w:val="22"/>
                <w:szCs w:val="22"/>
              </w:rPr>
            </w:pPr>
            <w:r w:rsidRPr="005F3AA9">
              <w:rPr>
                <w:sz w:val="22"/>
                <w:szCs w:val="22"/>
              </w:rPr>
              <w:t>n: 2727;</w:t>
            </w:r>
          </w:p>
          <w:p w14:paraId="423CFC33" w14:textId="77777777" w:rsidR="00BF6C28" w:rsidRPr="005F3AA9" w:rsidRDefault="00BF6C28" w:rsidP="00BF6C28">
            <w:pPr>
              <w:rPr>
                <w:sz w:val="22"/>
                <w:szCs w:val="22"/>
              </w:rPr>
            </w:pPr>
            <w:r w:rsidRPr="005F3AA9">
              <w:rPr>
                <w:sz w:val="22"/>
                <w:szCs w:val="22"/>
              </w:rPr>
              <w:t>age: 12-16;</w:t>
            </w:r>
          </w:p>
          <w:p w14:paraId="487B764A" w14:textId="452FA7CC" w:rsidR="00BF6C28" w:rsidRPr="005F3AA9" w:rsidRDefault="00BF6C28" w:rsidP="00BF6C28">
            <w:pPr>
              <w:rPr>
                <w:sz w:val="22"/>
                <w:szCs w:val="22"/>
              </w:rPr>
            </w:pPr>
            <w:r w:rsidRPr="005F3AA9">
              <w:rPr>
                <w:sz w:val="22"/>
                <w:szCs w:val="22"/>
              </w:rPr>
              <w:t>female: 51.3%</w:t>
            </w:r>
          </w:p>
        </w:tc>
        <w:tc>
          <w:tcPr>
            <w:tcW w:w="1526" w:type="dxa"/>
          </w:tcPr>
          <w:p w14:paraId="4375CD26" w14:textId="0617E1E1" w:rsidR="00BF6C28" w:rsidRPr="005F3AA9" w:rsidRDefault="00BF6C28" w:rsidP="00BF6C28">
            <w:pPr>
              <w:rPr>
                <w:sz w:val="22"/>
                <w:szCs w:val="22"/>
              </w:rPr>
            </w:pPr>
            <w:r w:rsidRPr="005F3AA9">
              <w:rPr>
                <w:sz w:val="22"/>
                <w:szCs w:val="22"/>
              </w:rPr>
              <w:t>Cross-sectional</w:t>
            </w:r>
          </w:p>
        </w:tc>
        <w:tc>
          <w:tcPr>
            <w:tcW w:w="989" w:type="dxa"/>
          </w:tcPr>
          <w:p w14:paraId="194C0399" w14:textId="5D412704" w:rsidR="00BF6C28" w:rsidRPr="005F3AA9" w:rsidRDefault="00BF6C28" w:rsidP="00BF6C28">
            <w:pPr>
              <w:rPr>
                <w:sz w:val="22"/>
                <w:szCs w:val="22"/>
              </w:rPr>
            </w:pPr>
            <w:r w:rsidRPr="005F3AA9">
              <w:rPr>
                <w:sz w:val="22"/>
                <w:szCs w:val="22"/>
              </w:rPr>
              <w:t>FFQ</w:t>
            </w:r>
          </w:p>
        </w:tc>
        <w:tc>
          <w:tcPr>
            <w:tcW w:w="1413" w:type="dxa"/>
          </w:tcPr>
          <w:p w14:paraId="6B09C22E" w14:textId="1DA79128" w:rsidR="00BF6C28" w:rsidRPr="005F3AA9" w:rsidRDefault="00BF6C28" w:rsidP="00BF6C28">
            <w:pPr>
              <w:rPr>
                <w:sz w:val="22"/>
                <w:szCs w:val="22"/>
              </w:rPr>
            </w:pPr>
            <w:r w:rsidRPr="005F3AA9">
              <w:rPr>
                <w:sz w:val="22"/>
                <w:szCs w:val="22"/>
              </w:rPr>
              <w:t>Unknown</w:t>
            </w:r>
          </w:p>
        </w:tc>
        <w:tc>
          <w:tcPr>
            <w:tcW w:w="1356" w:type="dxa"/>
          </w:tcPr>
          <w:p w14:paraId="58501CCE" w14:textId="4915F94C" w:rsidR="00BF6C28" w:rsidRPr="005F3AA9" w:rsidRDefault="00BF6C28" w:rsidP="00BF6C28">
            <w:pPr>
              <w:rPr>
                <w:sz w:val="22"/>
                <w:szCs w:val="22"/>
              </w:rPr>
            </w:pPr>
            <w:r w:rsidRPr="005F3AA9">
              <w:rPr>
                <w:sz w:val="22"/>
                <w:szCs w:val="22"/>
              </w:rPr>
              <w:t>Boys</w:t>
            </w:r>
          </w:p>
          <w:p w14:paraId="1432C16D" w14:textId="146DF96F" w:rsidR="00BF6C28" w:rsidRPr="005F3AA9" w:rsidRDefault="00BF6C28" w:rsidP="00BF6C28">
            <w:pPr>
              <w:rPr>
                <w:sz w:val="22"/>
                <w:szCs w:val="22"/>
              </w:rPr>
            </w:pPr>
            <w:r w:rsidRPr="005F3AA9">
              <w:rPr>
                <w:sz w:val="22"/>
                <w:szCs w:val="22"/>
              </w:rPr>
              <w:t>Girls</w:t>
            </w:r>
          </w:p>
        </w:tc>
        <w:tc>
          <w:tcPr>
            <w:tcW w:w="2303" w:type="dxa"/>
          </w:tcPr>
          <w:p w14:paraId="1EC7828F" w14:textId="77777777" w:rsidR="00BF6C28" w:rsidRPr="005F3AA9" w:rsidRDefault="00BF6C28" w:rsidP="00BF6C28">
            <w:pPr>
              <w:rPr>
                <w:sz w:val="22"/>
                <w:szCs w:val="22"/>
              </w:rPr>
            </w:pPr>
            <w:r w:rsidRPr="005F3AA9">
              <w:rPr>
                <w:sz w:val="22"/>
                <w:szCs w:val="22"/>
              </w:rPr>
              <w:t>SSB</w:t>
            </w:r>
          </w:p>
          <w:p w14:paraId="7A3338F4" w14:textId="7F2446EF" w:rsidR="00BF6C28" w:rsidRPr="005F3AA9" w:rsidRDefault="00BF6C28" w:rsidP="00BF6C28">
            <w:pPr>
              <w:rPr>
                <w:sz w:val="22"/>
                <w:szCs w:val="22"/>
              </w:rPr>
            </w:pPr>
            <w:r w:rsidRPr="005F3AA9">
              <w:rPr>
                <w:sz w:val="22"/>
                <w:szCs w:val="22"/>
              </w:rPr>
              <w:t>SSB</w:t>
            </w:r>
          </w:p>
        </w:tc>
        <w:tc>
          <w:tcPr>
            <w:tcW w:w="1393" w:type="dxa"/>
          </w:tcPr>
          <w:p w14:paraId="13DDA058" w14:textId="27C5024F" w:rsidR="00BF6C28" w:rsidRPr="005F3AA9" w:rsidRDefault="00BF6C28" w:rsidP="00BF6C28">
            <w:pPr>
              <w:rPr>
                <w:sz w:val="22"/>
                <w:szCs w:val="22"/>
              </w:rPr>
            </w:pPr>
            <w:r w:rsidRPr="005F3AA9">
              <w:rPr>
                <w:sz w:val="22"/>
                <w:szCs w:val="22"/>
              </w:rPr>
              <w:t>n.s.</w:t>
            </w:r>
          </w:p>
          <w:p w14:paraId="385D00E6" w14:textId="44B5E096" w:rsidR="00BF6C28" w:rsidRPr="005F3AA9" w:rsidRDefault="00BF6C28" w:rsidP="00BF6C28">
            <w:pPr>
              <w:rPr>
                <w:sz w:val="22"/>
                <w:szCs w:val="22"/>
              </w:rPr>
            </w:pPr>
            <w:r w:rsidRPr="005F3AA9">
              <w:rPr>
                <w:sz w:val="22"/>
                <w:szCs w:val="22"/>
              </w:rPr>
              <w:t>n.s.</w:t>
            </w:r>
          </w:p>
          <w:p w14:paraId="1A1CD7FD" w14:textId="1EF40E84" w:rsidR="00BF6C28" w:rsidRPr="005F3AA9" w:rsidRDefault="00BF6C28" w:rsidP="00BF6C28">
            <w:pPr>
              <w:rPr>
                <w:sz w:val="22"/>
                <w:szCs w:val="22"/>
              </w:rPr>
            </w:pPr>
          </w:p>
        </w:tc>
        <w:tc>
          <w:tcPr>
            <w:tcW w:w="1655" w:type="dxa"/>
            <w:gridSpan w:val="2"/>
          </w:tcPr>
          <w:p w14:paraId="1A8F5094" w14:textId="77777777" w:rsidR="00BF6C28" w:rsidRPr="005F3AA9" w:rsidRDefault="00BF6C28" w:rsidP="00BF6C28">
            <w:pPr>
              <w:rPr>
                <w:sz w:val="22"/>
                <w:szCs w:val="22"/>
              </w:rPr>
            </w:pPr>
            <w:r w:rsidRPr="005F3AA9">
              <w:rPr>
                <w:sz w:val="22"/>
                <w:szCs w:val="22"/>
              </w:rPr>
              <w:t>Linear regression,</w:t>
            </w:r>
          </w:p>
          <w:p w14:paraId="5F96B563" w14:textId="0712F225"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33B984D0" w14:textId="40786873" w:rsidR="00BF6C28" w:rsidRPr="005F3AA9" w:rsidRDefault="00BF6C28" w:rsidP="00BF6C28">
            <w:pPr>
              <w:rPr>
                <w:sz w:val="22"/>
                <w:szCs w:val="22"/>
              </w:rPr>
            </w:pPr>
            <w:r w:rsidRPr="005F3AA9">
              <w:rPr>
                <w:sz w:val="22"/>
                <w:szCs w:val="22"/>
              </w:rPr>
              <w:t>No</w:t>
            </w:r>
          </w:p>
        </w:tc>
        <w:tc>
          <w:tcPr>
            <w:tcW w:w="907" w:type="dxa"/>
          </w:tcPr>
          <w:p w14:paraId="6F28DDFA" w14:textId="33FB6E4C" w:rsidR="00BF6C28" w:rsidRPr="005F3AA9" w:rsidRDefault="00BF6C28" w:rsidP="00BF6C28">
            <w:pPr>
              <w:rPr>
                <w:sz w:val="22"/>
                <w:szCs w:val="22"/>
              </w:rPr>
            </w:pPr>
            <w:r w:rsidRPr="005F3AA9">
              <w:rPr>
                <w:sz w:val="22"/>
                <w:szCs w:val="22"/>
              </w:rPr>
              <w:t>6</w:t>
            </w:r>
          </w:p>
        </w:tc>
      </w:tr>
      <w:tr w:rsidR="00BF6C28" w:rsidRPr="005F3AA9" w14:paraId="6CFF9E42" w14:textId="77777777" w:rsidTr="00346ACE">
        <w:tc>
          <w:tcPr>
            <w:tcW w:w="1776" w:type="dxa"/>
          </w:tcPr>
          <w:p w14:paraId="677E9131" w14:textId="77777777" w:rsidR="00BF6C28" w:rsidRPr="005F3AA9" w:rsidRDefault="00BF6C28" w:rsidP="00BF6C28">
            <w:pPr>
              <w:rPr>
                <w:sz w:val="22"/>
                <w:szCs w:val="22"/>
              </w:rPr>
            </w:pPr>
            <w:r w:rsidRPr="005F3AA9">
              <w:rPr>
                <w:sz w:val="22"/>
                <w:szCs w:val="22"/>
              </w:rPr>
              <w:t>Chan et al. 2015, Australia</w:t>
            </w:r>
          </w:p>
          <w:p w14:paraId="4B39D7C2" w14:textId="7D94FAA9" w:rsidR="00BF6C28" w:rsidRPr="005F3AA9" w:rsidRDefault="00BF6C28" w:rsidP="00BF6C28">
            <w:pPr>
              <w:rPr>
                <w:b/>
                <w:sz w:val="22"/>
                <w:szCs w:val="22"/>
              </w:rPr>
            </w:pP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1]</w:t>
            </w:r>
            <w:r w:rsidRPr="005F3AA9">
              <w:rPr>
                <w:sz w:val="22"/>
                <w:szCs w:val="22"/>
              </w:rPr>
              <w:fldChar w:fldCharType="end"/>
            </w:r>
          </w:p>
        </w:tc>
        <w:tc>
          <w:tcPr>
            <w:tcW w:w="1811" w:type="dxa"/>
          </w:tcPr>
          <w:p w14:paraId="540D4E67" w14:textId="504507E3" w:rsidR="00BF6C28" w:rsidRPr="005F3AA9" w:rsidRDefault="00BF6C28" w:rsidP="00BF6C28">
            <w:pPr>
              <w:rPr>
                <w:sz w:val="22"/>
                <w:szCs w:val="22"/>
              </w:rPr>
            </w:pPr>
            <w:r w:rsidRPr="005F3AA9">
              <w:rPr>
                <w:sz w:val="22"/>
                <w:szCs w:val="22"/>
              </w:rPr>
              <w:t>n: 2262;</w:t>
            </w:r>
          </w:p>
          <w:p w14:paraId="1D85B331" w14:textId="39C527FE" w:rsidR="00BF6C28" w:rsidRPr="005F3AA9" w:rsidRDefault="00BF6C28" w:rsidP="00BF6C28">
            <w:pPr>
              <w:rPr>
                <w:sz w:val="22"/>
                <w:szCs w:val="22"/>
              </w:rPr>
            </w:pPr>
            <w:r w:rsidRPr="005F3AA9">
              <w:rPr>
                <w:sz w:val="22"/>
                <w:szCs w:val="22"/>
              </w:rPr>
              <w:t xml:space="preserve">age: 14, 17; </w:t>
            </w:r>
          </w:p>
          <w:p w14:paraId="051711E2" w14:textId="2708D4A5" w:rsidR="00BF6C28" w:rsidRPr="005F3AA9" w:rsidRDefault="00BF6C28" w:rsidP="00BF6C28">
            <w:pPr>
              <w:rPr>
                <w:sz w:val="22"/>
                <w:szCs w:val="22"/>
              </w:rPr>
            </w:pPr>
            <w:r w:rsidRPr="005F3AA9">
              <w:rPr>
                <w:sz w:val="22"/>
                <w:szCs w:val="22"/>
              </w:rPr>
              <w:t>female: 50.4%</w:t>
            </w:r>
          </w:p>
        </w:tc>
        <w:tc>
          <w:tcPr>
            <w:tcW w:w="1526" w:type="dxa"/>
          </w:tcPr>
          <w:p w14:paraId="6115CDDC" w14:textId="16CD848A" w:rsidR="00BF6C28" w:rsidRPr="005F3AA9" w:rsidRDefault="00BF6C28" w:rsidP="00BF6C28">
            <w:pPr>
              <w:rPr>
                <w:sz w:val="22"/>
                <w:szCs w:val="22"/>
              </w:rPr>
            </w:pPr>
            <w:r w:rsidRPr="005F3AA9">
              <w:rPr>
                <w:sz w:val="22"/>
                <w:szCs w:val="22"/>
              </w:rPr>
              <w:t>Prospective cohort study</w:t>
            </w:r>
          </w:p>
        </w:tc>
        <w:tc>
          <w:tcPr>
            <w:tcW w:w="989" w:type="dxa"/>
          </w:tcPr>
          <w:p w14:paraId="1C876B0F" w14:textId="3F6EABD0" w:rsidR="00BF6C28" w:rsidRPr="005F3AA9" w:rsidRDefault="00BF6C28" w:rsidP="00BF6C28">
            <w:pPr>
              <w:rPr>
                <w:sz w:val="22"/>
                <w:szCs w:val="22"/>
              </w:rPr>
            </w:pPr>
            <w:r w:rsidRPr="005F3AA9">
              <w:rPr>
                <w:sz w:val="22"/>
                <w:szCs w:val="22"/>
              </w:rPr>
              <w:t>FFQ</w:t>
            </w:r>
          </w:p>
        </w:tc>
        <w:tc>
          <w:tcPr>
            <w:tcW w:w="1413" w:type="dxa"/>
          </w:tcPr>
          <w:p w14:paraId="61C06D34" w14:textId="652251B9" w:rsidR="00BF6C28" w:rsidRPr="005F3AA9" w:rsidRDefault="00BF6C28" w:rsidP="00BF6C28">
            <w:pPr>
              <w:rPr>
                <w:sz w:val="22"/>
                <w:szCs w:val="22"/>
              </w:rPr>
            </w:pPr>
            <w:r w:rsidRPr="005F3AA9">
              <w:rPr>
                <w:sz w:val="22"/>
                <w:szCs w:val="22"/>
              </w:rPr>
              <w:t>Unknown</w:t>
            </w:r>
          </w:p>
        </w:tc>
        <w:tc>
          <w:tcPr>
            <w:tcW w:w="1356" w:type="dxa"/>
          </w:tcPr>
          <w:p w14:paraId="1222D4C6" w14:textId="5B9C06A6" w:rsidR="00BF6C28" w:rsidRPr="005F3AA9" w:rsidRDefault="00BF6C28" w:rsidP="00BF6C28">
            <w:pPr>
              <w:rPr>
                <w:sz w:val="22"/>
                <w:szCs w:val="22"/>
              </w:rPr>
            </w:pPr>
            <w:r w:rsidRPr="005F3AA9">
              <w:rPr>
                <w:sz w:val="22"/>
                <w:szCs w:val="22"/>
              </w:rPr>
              <w:t>n: 1479</w:t>
            </w:r>
          </w:p>
        </w:tc>
        <w:tc>
          <w:tcPr>
            <w:tcW w:w="2303" w:type="dxa"/>
          </w:tcPr>
          <w:p w14:paraId="5D497DDB" w14:textId="59648EB3" w:rsidR="00BF6C28" w:rsidRPr="005F3AA9" w:rsidRDefault="00BF6C28" w:rsidP="00BF6C28">
            <w:pPr>
              <w:rPr>
                <w:sz w:val="22"/>
                <w:szCs w:val="22"/>
              </w:rPr>
            </w:pPr>
            <w:r w:rsidRPr="005F3AA9">
              <w:rPr>
                <w:sz w:val="22"/>
                <w:szCs w:val="22"/>
              </w:rPr>
              <w:t>DGI-CA</w:t>
            </w:r>
          </w:p>
        </w:tc>
        <w:tc>
          <w:tcPr>
            <w:tcW w:w="1393" w:type="dxa"/>
          </w:tcPr>
          <w:p w14:paraId="3355495E" w14:textId="0C04900A" w:rsidR="00BF6C28" w:rsidRPr="005F3AA9" w:rsidRDefault="00BF6C28" w:rsidP="00BF6C28">
            <w:pPr>
              <w:rPr>
                <w:sz w:val="22"/>
                <w:szCs w:val="22"/>
              </w:rPr>
            </w:pPr>
            <w:r w:rsidRPr="005F3AA9">
              <w:rPr>
                <w:sz w:val="22"/>
                <w:szCs w:val="22"/>
              </w:rPr>
              <w:t>n.s.</w:t>
            </w:r>
          </w:p>
          <w:p w14:paraId="676E10CD" w14:textId="581EDEC6" w:rsidR="00BF6C28" w:rsidRPr="005F3AA9" w:rsidRDefault="00BF6C28" w:rsidP="00BF6C28">
            <w:pPr>
              <w:rPr>
                <w:sz w:val="22"/>
                <w:szCs w:val="22"/>
              </w:rPr>
            </w:pPr>
          </w:p>
        </w:tc>
        <w:tc>
          <w:tcPr>
            <w:tcW w:w="1655" w:type="dxa"/>
            <w:gridSpan w:val="2"/>
          </w:tcPr>
          <w:p w14:paraId="3E5DB33E" w14:textId="77777777" w:rsidR="00BF6C28" w:rsidRPr="005F3AA9" w:rsidRDefault="00BF6C28" w:rsidP="00BF6C28">
            <w:pPr>
              <w:rPr>
                <w:sz w:val="22"/>
                <w:szCs w:val="22"/>
              </w:rPr>
            </w:pPr>
            <w:r w:rsidRPr="005F3AA9">
              <w:rPr>
                <w:sz w:val="22"/>
                <w:szCs w:val="22"/>
              </w:rPr>
              <w:t>Linear regression,</w:t>
            </w:r>
          </w:p>
          <w:p w14:paraId="048764F0" w14:textId="2BB22452"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9380435" w14:textId="70A6048A" w:rsidR="00BF6C28" w:rsidRPr="005F3AA9" w:rsidRDefault="00BF6C28" w:rsidP="00BF6C28">
            <w:pPr>
              <w:rPr>
                <w:sz w:val="22"/>
                <w:szCs w:val="22"/>
              </w:rPr>
            </w:pPr>
            <w:r w:rsidRPr="005F3AA9">
              <w:rPr>
                <w:sz w:val="22"/>
                <w:szCs w:val="22"/>
              </w:rPr>
              <w:t>Unknown</w:t>
            </w:r>
          </w:p>
        </w:tc>
        <w:tc>
          <w:tcPr>
            <w:tcW w:w="907" w:type="dxa"/>
          </w:tcPr>
          <w:p w14:paraId="550647DC" w14:textId="42B96FCF" w:rsidR="00BF6C28" w:rsidRPr="005F3AA9" w:rsidRDefault="00BF6C28" w:rsidP="00BF6C28">
            <w:pPr>
              <w:rPr>
                <w:sz w:val="22"/>
                <w:szCs w:val="22"/>
              </w:rPr>
            </w:pPr>
            <w:r w:rsidRPr="005F3AA9">
              <w:rPr>
                <w:sz w:val="22"/>
                <w:szCs w:val="22"/>
              </w:rPr>
              <w:t>7</w:t>
            </w:r>
          </w:p>
        </w:tc>
      </w:tr>
      <w:tr w:rsidR="00BF6C28" w:rsidRPr="005F3AA9" w14:paraId="60F5FD1A" w14:textId="77777777" w:rsidTr="00346ACE">
        <w:tc>
          <w:tcPr>
            <w:tcW w:w="1776" w:type="dxa"/>
          </w:tcPr>
          <w:p w14:paraId="42191BFE" w14:textId="435122BF" w:rsidR="00BF6C28" w:rsidRPr="005F3AA9" w:rsidRDefault="00BF6C28" w:rsidP="00BF6C28">
            <w:pPr>
              <w:rPr>
                <w:b/>
                <w:sz w:val="22"/>
                <w:szCs w:val="22"/>
              </w:rPr>
            </w:pPr>
            <w:r w:rsidRPr="005F3AA9">
              <w:rPr>
                <w:sz w:val="22"/>
                <w:szCs w:val="22"/>
              </w:rPr>
              <w:t>Day et al. 2009, USA</w: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2]</w:t>
            </w:r>
            <w:r w:rsidRPr="005F3AA9">
              <w:rPr>
                <w:sz w:val="22"/>
                <w:szCs w:val="22"/>
              </w:rPr>
              <w:fldChar w:fldCharType="end"/>
            </w:r>
          </w:p>
        </w:tc>
        <w:tc>
          <w:tcPr>
            <w:tcW w:w="1811" w:type="dxa"/>
          </w:tcPr>
          <w:p w14:paraId="62EEEBD3" w14:textId="2B65750C" w:rsidR="00BF6C28" w:rsidRPr="005F3AA9" w:rsidRDefault="00BF6C28" w:rsidP="00BF6C28">
            <w:pPr>
              <w:rPr>
                <w:sz w:val="22"/>
                <w:szCs w:val="22"/>
              </w:rPr>
            </w:pPr>
            <w:r w:rsidRPr="005F3AA9">
              <w:rPr>
                <w:sz w:val="22"/>
                <w:szCs w:val="22"/>
              </w:rPr>
              <w:t>n: 489;</w:t>
            </w:r>
          </w:p>
          <w:p w14:paraId="02D9E163" w14:textId="77777777" w:rsidR="00BF6C28" w:rsidRPr="005F3AA9" w:rsidRDefault="00BF6C28" w:rsidP="00BF6C28">
            <w:pPr>
              <w:rPr>
                <w:sz w:val="22"/>
                <w:szCs w:val="22"/>
              </w:rPr>
            </w:pPr>
            <w:r w:rsidRPr="005F3AA9">
              <w:rPr>
                <w:sz w:val="22"/>
                <w:szCs w:val="22"/>
              </w:rPr>
              <w:t>age: 8, 11, 14;</w:t>
            </w:r>
          </w:p>
          <w:p w14:paraId="5853A51B" w14:textId="0BB8042C" w:rsidR="00BF6C28" w:rsidRPr="005F3AA9" w:rsidRDefault="00BF6C28" w:rsidP="00BF6C28">
            <w:pPr>
              <w:rPr>
                <w:b/>
                <w:sz w:val="22"/>
                <w:szCs w:val="22"/>
              </w:rPr>
            </w:pPr>
            <w:r w:rsidRPr="005F3AA9">
              <w:rPr>
                <w:sz w:val="22"/>
                <w:szCs w:val="22"/>
              </w:rPr>
              <w:t>female: 51.3%</w:t>
            </w:r>
          </w:p>
        </w:tc>
        <w:tc>
          <w:tcPr>
            <w:tcW w:w="1526" w:type="dxa"/>
          </w:tcPr>
          <w:p w14:paraId="1BF1E1BD" w14:textId="7609052A" w:rsidR="00BF6C28" w:rsidRPr="005F3AA9" w:rsidRDefault="00BF6C28" w:rsidP="00BF6C28">
            <w:pPr>
              <w:rPr>
                <w:sz w:val="22"/>
                <w:szCs w:val="22"/>
              </w:rPr>
            </w:pPr>
            <w:r w:rsidRPr="005F3AA9">
              <w:rPr>
                <w:sz w:val="22"/>
                <w:szCs w:val="22"/>
              </w:rPr>
              <w:t>Cross-sectional</w:t>
            </w:r>
          </w:p>
        </w:tc>
        <w:tc>
          <w:tcPr>
            <w:tcW w:w="989" w:type="dxa"/>
          </w:tcPr>
          <w:p w14:paraId="296DDCD7" w14:textId="53180EE6" w:rsidR="00BF6C28" w:rsidRPr="005F3AA9" w:rsidRDefault="00BF6C28" w:rsidP="00BF6C28">
            <w:pPr>
              <w:rPr>
                <w:sz w:val="22"/>
                <w:szCs w:val="22"/>
              </w:rPr>
            </w:pPr>
            <w:r w:rsidRPr="005F3AA9">
              <w:rPr>
                <w:sz w:val="22"/>
                <w:szCs w:val="22"/>
              </w:rPr>
              <w:t>FFQ</w:t>
            </w:r>
          </w:p>
        </w:tc>
        <w:tc>
          <w:tcPr>
            <w:tcW w:w="1413" w:type="dxa"/>
          </w:tcPr>
          <w:p w14:paraId="29DECEF2" w14:textId="7091517B" w:rsidR="00BF6C28" w:rsidRPr="005F3AA9" w:rsidRDefault="00BF6C28" w:rsidP="00BF6C28">
            <w:pPr>
              <w:tabs>
                <w:tab w:val="left" w:pos="533"/>
              </w:tabs>
              <w:rPr>
                <w:sz w:val="22"/>
                <w:szCs w:val="22"/>
              </w:rPr>
            </w:pPr>
            <w:r w:rsidRPr="005F3AA9">
              <w:rPr>
                <w:sz w:val="22"/>
                <w:szCs w:val="22"/>
              </w:rPr>
              <w:t>Yes</w:t>
            </w:r>
          </w:p>
        </w:tc>
        <w:tc>
          <w:tcPr>
            <w:tcW w:w="1356" w:type="dxa"/>
          </w:tcPr>
          <w:p w14:paraId="5D006418" w14:textId="2E2A5A81" w:rsidR="00BF6C28" w:rsidRPr="005F3AA9" w:rsidRDefault="00BF6C28" w:rsidP="00BF6C28">
            <w:pPr>
              <w:rPr>
                <w:sz w:val="22"/>
                <w:szCs w:val="22"/>
              </w:rPr>
            </w:pPr>
            <w:r w:rsidRPr="005F3AA9">
              <w:rPr>
                <w:sz w:val="22"/>
                <w:szCs w:val="22"/>
              </w:rPr>
              <w:t>Boys</w:t>
            </w:r>
          </w:p>
          <w:p w14:paraId="76BDDB06" w14:textId="730CE50D" w:rsidR="00BF6C28" w:rsidRPr="005F3AA9" w:rsidRDefault="00BF6C28" w:rsidP="00BF6C28">
            <w:pPr>
              <w:rPr>
                <w:sz w:val="22"/>
                <w:szCs w:val="22"/>
              </w:rPr>
            </w:pPr>
            <w:r w:rsidRPr="005F3AA9">
              <w:rPr>
                <w:sz w:val="22"/>
                <w:szCs w:val="22"/>
              </w:rPr>
              <w:t>Girls</w:t>
            </w:r>
          </w:p>
        </w:tc>
        <w:tc>
          <w:tcPr>
            <w:tcW w:w="2303" w:type="dxa"/>
          </w:tcPr>
          <w:p w14:paraId="6270CE58" w14:textId="77777777" w:rsidR="002B236D" w:rsidRPr="005F3AA9" w:rsidRDefault="002B236D" w:rsidP="002B236D">
            <w:pPr>
              <w:rPr>
                <w:sz w:val="22"/>
                <w:szCs w:val="22"/>
              </w:rPr>
            </w:pPr>
            <w:r>
              <w:rPr>
                <w:sz w:val="22"/>
                <w:szCs w:val="22"/>
              </w:rPr>
              <w:t>Fat</w:t>
            </w:r>
          </w:p>
          <w:p w14:paraId="17B2A1F3" w14:textId="77777777" w:rsidR="002B236D" w:rsidRPr="005F3AA9" w:rsidRDefault="002B236D" w:rsidP="002B236D">
            <w:pPr>
              <w:rPr>
                <w:sz w:val="22"/>
                <w:szCs w:val="22"/>
              </w:rPr>
            </w:pPr>
            <w:r>
              <w:rPr>
                <w:sz w:val="22"/>
                <w:szCs w:val="22"/>
              </w:rPr>
              <w:t>Fat</w:t>
            </w:r>
          </w:p>
          <w:p w14:paraId="6C887AD9" w14:textId="1CA8EDAC" w:rsidR="00BF6C28" w:rsidRPr="005F3AA9" w:rsidRDefault="00BF6C28" w:rsidP="00BF6C28">
            <w:pPr>
              <w:rPr>
                <w:sz w:val="22"/>
                <w:szCs w:val="22"/>
              </w:rPr>
            </w:pPr>
          </w:p>
        </w:tc>
        <w:tc>
          <w:tcPr>
            <w:tcW w:w="1393" w:type="dxa"/>
          </w:tcPr>
          <w:p w14:paraId="3D5D1576" w14:textId="6529D458" w:rsidR="00BF6C28" w:rsidRPr="005F3AA9" w:rsidRDefault="00BF6C28" w:rsidP="00BF6C28">
            <w:pPr>
              <w:tabs>
                <w:tab w:val="left" w:pos="867"/>
              </w:tabs>
              <w:rPr>
                <w:sz w:val="22"/>
                <w:szCs w:val="22"/>
              </w:rPr>
            </w:pPr>
            <w:r w:rsidRPr="005F3AA9">
              <w:rPr>
                <w:sz w:val="22"/>
                <w:szCs w:val="22"/>
              </w:rPr>
              <w:t>n.s.</w:t>
            </w:r>
            <w:r w:rsidRPr="005F3AA9">
              <w:rPr>
                <w:sz w:val="22"/>
                <w:szCs w:val="22"/>
                <w:vertAlign w:val="superscript"/>
              </w:rPr>
              <w:t xml:space="preserve"> a</w:t>
            </w:r>
          </w:p>
          <w:p w14:paraId="370D2BA8" w14:textId="4F662C6F"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4ADDD8D5" w14:textId="191E6032" w:rsidR="00BF6C28" w:rsidRPr="005F3AA9" w:rsidRDefault="00BF6C28" w:rsidP="00BF6C28">
            <w:pPr>
              <w:rPr>
                <w:sz w:val="22"/>
                <w:szCs w:val="22"/>
              </w:rPr>
            </w:pPr>
          </w:p>
        </w:tc>
        <w:tc>
          <w:tcPr>
            <w:tcW w:w="1655" w:type="dxa"/>
            <w:gridSpan w:val="2"/>
          </w:tcPr>
          <w:p w14:paraId="2B02C384" w14:textId="77777777" w:rsidR="00BF6C28" w:rsidRPr="005F3AA9" w:rsidRDefault="00BF6C28" w:rsidP="00BF6C28">
            <w:pPr>
              <w:rPr>
                <w:sz w:val="22"/>
                <w:szCs w:val="22"/>
              </w:rPr>
            </w:pPr>
            <w:r w:rsidRPr="005F3AA9">
              <w:rPr>
                <w:sz w:val="22"/>
                <w:szCs w:val="22"/>
              </w:rPr>
              <w:t>ANCOVA,</w:t>
            </w:r>
          </w:p>
          <w:p w14:paraId="3BD442EA" w14:textId="24137A84" w:rsidR="00BF6C28" w:rsidRPr="005F3AA9" w:rsidRDefault="00BF6C28" w:rsidP="00BF6C28">
            <w:pPr>
              <w:rPr>
                <w:sz w:val="22"/>
                <w:szCs w:val="22"/>
              </w:rPr>
            </w:pPr>
            <w:r w:rsidRPr="005F3AA9">
              <w:rPr>
                <w:sz w:val="22"/>
                <w:szCs w:val="22"/>
              </w:rPr>
              <w:t>Mean</w:t>
            </w:r>
          </w:p>
        </w:tc>
        <w:tc>
          <w:tcPr>
            <w:tcW w:w="1358" w:type="dxa"/>
          </w:tcPr>
          <w:p w14:paraId="5917D530" w14:textId="11EFDAFD" w:rsidR="00BF6C28" w:rsidRPr="005F3AA9" w:rsidRDefault="00BF6C28" w:rsidP="00BF6C28">
            <w:pPr>
              <w:rPr>
                <w:sz w:val="22"/>
                <w:szCs w:val="22"/>
              </w:rPr>
            </w:pPr>
            <w:r w:rsidRPr="005F3AA9">
              <w:rPr>
                <w:sz w:val="22"/>
                <w:szCs w:val="22"/>
              </w:rPr>
              <w:t>Yes</w:t>
            </w:r>
          </w:p>
        </w:tc>
        <w:tc>
          <w:tcPr>
            <w:tcW w:w="907" w:type="dxa"/>
          </w:tcPr>
          <w:p w14:paraId="025A6589" w14:textId="1A4FF272" w:rsidR="00BF6C28" w:rsidRPr="005F3AA9" w:rsidRDefault="00BF6C28" w:rsidP="00BF6C28">
            <w:pPr>
              <w:rPr>
                <w:sz w:val="22"/>
                <w:szCs w:val="22"/>
              </w:rPr>
            </w:pPr>
            <w:r w:rsidRPr="005F3AA9">
              <w:rPr>
                <w:sz w:val="22"/>
                <w:szCs w:val="22"/>
              </w:rPr>
              <w:t>2</w:t>
            </w:r>
          </w:p>
        </w:tc>
      </w:tr>
      <w:tr w:rsidR="00BF6C28" w:rsidRPr="005F3AA9" w14:paraId="08C3FFA9" w14:textId="77777777" w:rsidTr="00346ACE">
        <w:tc>
          <w:tcPr>
            <w:tcW w:w="1776" w:type="dxa"/>
          </w:tcPr>
          <w:p w14:paraId="3099CBCA" w14:textId="41ECB298" w:rsidR="00BF6C28" w:rsidRPr="005F3AA9" w:rsidRDefault="00BF6C28" w:rsidP="00BF6C28">
            <w:pPr>
              <w:rPr>
                <w:sz w:val="22"/>
                <w:szCs w:val="22"/>
              </w:rPr>
            </w:pPr>
            <w:r w:rsidRPr="005F3AA9">
              <w:rPr>
                <w:sz w:val="22"/>
                <w:szCs w:val="22"/>
              </w:rPr>
              <w:t>Franko et al. 2010,  USA</w:t>
            </w:r>
            <w:r w:rsidRPr="005F3AA9">
              <w:rPr>
                <w:sz w:val="22"/>
                <w:szCs w:val="22"/>
              </w:rPr>
              <w:fldChar w:fldCharType="begin">
                <w:fldData xml:space="preserve">PEVuZE5vdGU+PENpdGU+PEF1dGhvcj5GcmFua288L0F1dGhvcj48WWVhcj4yMDExPC9ZZWFyPjxS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</w:fldData>
              </w:fldChar>
            </w:r>
            <w:r w:rsidRPr="005F3AA9">
              <w:rPr>
                <w:sz w:val="22"/>
                <w:szCs w:val="22"/>
              </w:rPr>
              <w:instrText xml:space="preserve"> ADDIN EN.CITE </w:instrText>
            </w:r>
            <w:r w:rsidRPr="005F3AA9">
              <w:rPr>
                <w:sz w:val="22"/>
                <w:szCs w:val="22"/>
              </w:rPr>
              <w:fldChar w:fldCharType="begin">
                <w:fldData xml:space="preserve">PEVuZE5vdGU+PENpdGU+PEF1dGhvcj5GcmFua288L0F1dGhvcj48WWVhcj4yMDExPC9ZZWFyPjxS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1]</w:t>
            </w:r>
            <w:r w:rsidRPr="005F3AA9">
              <w:rPr>
                <w:sz w:val="22"/>
                <w:szCs w:val="22"/>
              </w:rPr>
              <w:fldChar w:fldCharType="end"/>
            </w:r>
          </w:p>
        </w:tc>
        <w:tc>
          <w:tcPr>
            <w:tcW w:w="1811" w:type="dxa"/>
          </w:tcPr>
          <w:p w14:paraId="44DD5F93" w14:textId="509CD35D" w:rsidR="00BF6C28" w:rsidRPr="005F3AA9" w:rsidRDefault="00BF6C28" w:rsidP="00BF6C28">
            <w:pPr>
              <w:rPr>
                <w:sz w:val="22"/>
                <w:szCs w:val="22"/>
              </w:rPr>
            </w:pPr>
            <w:r w:rsidRPr="005F3AA9">
              <w:rPr>
                <w:sz w:val="22"/>
                <w:szCs w:val="22"/>
              </w:rPr>
              <w:t>n: 2371;</w:t>
            </w:r>
          </w:p>
          <w:p w14:paraId="7BA8704D" w14:textId="77777777" w:rsidR="00BF6C28" w:rsidRPr="005F3AA9" w:rsidRDefault="00BF6C28" w:rsidP="00BF6C28">
            <w:pPr>
              <w:rPr>
                <w:sz w:val="22"/>
                <w:szCs w:val="22"/>
              </w:rPr>
            </w:pPr>
            <w:r w:rsidRPr="005F3AA9">
              <w:rPr>
                <w:sz w:val="22"/>
                <w:szCs w:val="22"/>
              </w:rPr>
              <w:t>age: 9-19;</w:t>
            </w:r>
          </w:p>
          <w:p w14:paraId="172BC4E6" w14:textId="6E48142A" w:rsidR="00BF6C28" w:rsidRPr="005F3AA9" w:rsidRDefault="00BF6C28" w:rsidP="00BF6C28">
            <w:pPr>
              <w:rPr>
                <w:sz w:val="22"/>
                <w:szCs w:val="22"/>
              </w:rPr>
            </w:pPr>
            <w:r w:rsidRPr="005F3AA9">
              <w:rPr>
                <w:sz w:val="22"/>
                <w:szCs w:val="22"/>
              </w:rPr>
              <w:t>female: 100.0%</w:t>
            </w:r>
          </w:p>
        </w:tc>
        <w:tc>
          <w:tcPr>
            <w:tcW w:w="1526" w:type="dxa"/>
          </w:tcPr>
          <w:p w14:paraId="052D6E18" w14:textId="36E0B4EC" w:rsidR="00BF6C28" w:rsidRPr="005F3AA9" w:rsidRDefault="00BF6C28" w:rsidP="00BF6C28">
            <w:pPr>
              <w:rPr>
                <w:sz w:val="22"/>
                <w:szCs w:val="22"/>
              </w:rPr>
            </w:pPr>
            <w:r w:rsidRPr="005F3AA9">
              <w:rPr>
                <w:sz w:val="22"/>
                <w:szCs w:val="22"/>
              </w:rPr>
              <w:t>Prospective cohort study</w:t>
            </w:r>
          </w:p>
        </w:tc>
        <w:tc>
          <w:tcPr>
            <w:tcW w:w="989" w:type="dxa"/>
          </w:tcPr>
          <w:p w14:paraId="3AE54D96" w14:textId="68E2F153" w:rsidR="00BF6C28" w:rsidRPr="005F3AA9" w:rsidRDefault="00BF6C28" w:rsidP="00BF6C28">
            <w:pPr>
              <w:rPr>
                <w:sz w:val="22"/>
                <w:szCs w:val="22"/>
              </w:rPr>
            </w:pPr>
            <w:r w:rsidRPr="005F3AA9">
              <w:rPr>
                <w:sz w:val="22"/>
                <w:szCs w:val="22"/>
              </w:rPr>
              <w:t>Dietary record</w:t>
            </w:r>
          </w:p>
        </w:tc>
        <w:tc>
          <w:tcPr>
            <w:tcW w:w="1413" w:type="dxa"/>
          </w:tcPr>
          <w:p w14:paraId="54D3D61D" w14:textId="231139EC" w:rsidR="00BF6C28" w:rsidRPr="005F3AA9" w:rsidRDefault="00BF6C28" w:rsidP="00BF6C28">
            <w:pPr>
              <w:rPr>
                <w:sz w:val="22"/>
                <w:szCs w:val="22"/>
              </w:rPr>
            </w:pPr>
            <w:r w:rsidRPr="005F3AA9">
              <w:rPr>
                <w:sz w:val="22"/>
                <w:szCs w:val="22"/>
              </w:rPr>
              <w:t>Yes</w:t>
            </w:r>
          </w:p>
        </w:tc>
        <w:tc>
          <w:tcPr>
            <w:tcW w:w="1356" w:type="dxa"/>
          </w:tcPr>
          <w:p w14:paraId="09DE362F" w14:textId="63B5E9B6" w:rsidR="00BF6C28" w:rsidRPr="005F3AA9" w:rsidRDefault="00BF6C28" w:rsidP="00BF6C28">
            <w:pPr>
              <w:rPr>
                <w:sz w:val="22"/>
                <w:szCs w:val="22"/>
              </w:rPr>
            </w:pPr>
            <w:r w:rsidRPr="005F3AA9">
              <w:rPr>
                <w:sz w:val="22"/>
                <w:szCs w:val="22"/>
              </w:rPr>
              <w:t>Girls</w:t>
            </w:r>
          </w:p>
        </w:tc>
        <w:tc>
          <w:tcPr>
            <w:tcW w:w="2303" w:type="dxa"/>
          </w:tcPr>
          <w:p w14:paraId="2CD14F84" w14:textId="04409025" w:rsidR="00BF6C28" w:rsidRPr="005F3AA9" w:rsidRDefault="00BF6C28" w:rsidP="00BF6C28">
            <w:pPr>
              <w:rPr>
                <w:sz w:val="22"/>
                <w:szCs w:val="22"/>
              </w:rPr>
            </w:pPr>
            <w:r w:rsidRPr="005F3AA9">
              <w:rPr>
                <w:sz w:val="22"/>
                <w:szCs w:val="22"/>
              </w:rPr>
              <w:t xml:space="preserve">Cereals </w:t>
            </w:r>
          </w:p>
        </w:tc>
        <w:tc>
          <w:tcPr>
            <w:tcW w:w="1393" w:type="dxa"/>
          </w:tcPr>
          <w:p w14:paraId="1FB840D2" w14:textId="2F6ED88F"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4E43565" w14:textId="3EAA20C7" w:rsidR="00BF6C28" w:rsidRPr="005F3AA9" w:rsidRDefault="00BF6C28" w:rsidP="00BF6C28">
            <w:pPr>
              <w:rPr>
                <w:b/>
                <w:sz w:val="22"/>
                <w:szCs w:val="22"/>
              </w:rPr>
            </w:pPr>
          </w:p>
        </w:tc>
        <w:tc>
          <w:tcPr>
            <w:tcW w:w="1655" w:type="dxa"/>
            <w:gridSpan w:val="2"/>
          </w:tcPr>
          <w:p w14:paraId="7FF18C17" w14:textId="77777777" w:rsidR="00BF6C28" w:rsidRPr="005F3AA9" w:rsidRDefault="00BF6C28" w:rsidP="00BF6C28">
            <w:pPr>
              <w:rPr>
                <w:sz w:val="22"/>
                <w:szCs w:val="22"/>
              </w:rPr>
            </w:pPr>
            <w:r w:rsidRPr="005F3AA9">
              <w:rPr>
                <w:sz w:val="22"/>
                <w:szCs w:val="22"/>
              </w:rPr>
              <w:t>Mixed regression models,</w:t>
            </w:r>
          </w:p>
          <w:p w14:paraId="71E1579A" w14:textId="709844F7" w:rsidR="00BF6C28" w:rsidRPr="005F3AA9" w:rsidRDefault="00BF6C28" w:rsidP="00BF6C28">
            <w:pPr>
              <w:rPr>
                <w:b/>
                <w:sz w:val="22"/>
                <w:szCs w:val="22"/>
              </w:rPr>
            </w:pPr>
            <w:r w:rsidRPr="005F3AA9">
              <w:rPr>
                <w:sz w:val="22"/>
                <w:szCs w:val="22"/>
              </w:rPr>
              <w:t>Mean</w:t>
            </w:r>
          </w:p>
        </w:tc>
        <w:tc>
          <w:tcPr>
            <w:tcW w:w="1358" w:type="dxa"/>
          </w:tcPr>
          <w:p w14:paraId="6CEAAF25" w14:textId="66E7D63E" w:rsidR="00BF6C28" w:rsidRPr="005F3AA9" w:rsidRDefault="00BF6C28" w:rsidP="00BF6C28">
            <w:pPr>
              <w:rPr>
                <w:sz w:val="22"/>
                <w:szCs w:val="22"/>
              </w:rPr>
            </w:pPr>
            <w:r w:rsidRPr="005F3AA9">
              <w:rPr>
                <w:sz w:val="22"/>
                <w:szCs w:val="22"/>
              </w:rPr>
              <w:t>Yes</w:t>
            </w:r>
          </w:p>
        </w:tc>
        <w:tc>
          <w:tcPr>
            <w:tcW w:w="907" w:type="dxa"/>
          </w:tcPr>
          <w:p w14:paraId="024E168E" w14:textId="1C9AA641" w:rsidR="00BF6C28" w:rsidRPr="005F3AA9" w:rsidRDefault="00BF6C28" w:rsidP="00BF6C28">
            <w:pPr>
              <w:rPr>
                <w:sz w:val="22"/>
                <w:szCs w:val="22"/>
              </w:rPr>
            </w:pPr>
            <w:r w:rsidRPr="005F3AA9">
              <w:rPr>
                <w:sz w:val="22"/>
                <w:szCs w:val="22"/>
              </w:rPr>
              <w:t>8</w:t>
            </w:r>
          </w:p>
        </w:tc>
      </w:tr>
      <w:tr w:rsidR="00BF6C28" w:rsidRPr="005F3AA9" w14:paraId="184F3207" w14:textId="77777777" w:rsidTr="00346ACE">
        <w:tc>
          <w:tcPr>
            <w:tcW w:w="1776" w:type="dxa"/>
          </w:tcPr>
          <w:p w14:paraId="2E79A922" w14:textId="0FC6C008" w:rsidR="00BF6C28" w:rsidRPr="005F3AA9" w:rsidRDefault="00BF6C28" w:rsidP="00BF6C28">
            <w:pPr>
              <w:rPr>
                <w:sz w:val="22"/>
                <w:szCs w:val="22"/>
              </w:rPr>
            </w:pPr>
            <w:r w:rsidRPr="005F3AA9">
              <w:rPr>
                <w:sz w:val="22"/>
                <w:szCs w:val="22"/>
              </w:rPr>
              <w:t>Hong et al. 2009, South Korea</w: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3]</w:t>
            </w:r>
            <w:r w:rsidRPr="005F3AA9">
              <w:rPr>
                <w:sz w:val="22"/>
                <w:szCs w:val="22"/>
              </w:rPr>
              <w:fldChar w:fldCharType="end"/>
            </w:r>
          </w:p>
        </w:tc>
        <w:tc>
          <w:tcPr>
            <w:tcW w:w="1811" w:type="dxa"/>
          </w:tcPr>
          <w:p w14:paraId="76C2BB52" w14:textId="5E3A820C" w:rsidR="00BF6C28" w:rsidRPr="005F3AA9" w:rsidRDefault="00BF6C28" w:rsidP="00BF6C28">
            <w:pPr>
              <w:rPr>
                <w:sz w:val="22"/>
                <w:szCs w:val="22"/>
              </w:rPr>
            </w:pPr>
            <w:r w:rsidRPr="005F3AA9">
              <w:rPr>
                <w:sz w:val="22"/>
                <w:szCs w:val="22"/>
              </w:rPr>
              <w:t>n: 246;</w:t>
            </w:r>
          </w:p>
          <w:p w14:paraId="27993C4A" w14:textId="77777777" w:rsidR="00BF6C28" w:rsidRPr="005F3AA9" w:rsidRDefault="00BF6C28" w:rsidP="00BF6C28">
            <w:pPr>
              <w:rPr>
                <w:sz w:val="22"/>
                <w:szCs w:val="22"/>
              </w:rPr>
            </w:pPr>
            <w:r w:rsidRPr="005F3AA9">
              <w:rPr>
                <w:sz w:val="22"/>
                <w:szCs w:val="22"/>
              </w:rPr>
              <w:t>age: 12-13;</w:t>
            </w:r>
          </w:p>
          <w:p w14:paraId="0C5A39E6" w14:textId="654C249C" w:rsidR="00BF6C28" w:rsidRPr="005F3AA9" w:rsidRDefault="00BF6C28" w:rsidP="00BF6C28">
            <w:pPr>
              <w:rPr>
                <w:sz w:val="22"/>
                <w:szCs w:val="22"/>
              </w:rPr>
            </w:pPr>
            <w:r w:rsidRPr="005F3AA9">
              <w:rPr>
                <w:sz w:val="22"/>
                <w:szCs w:val="22"/>
              </w:rPr>
              <w:t>female: 47.6%</w:t>
            </w:r>
          </w:p>
        </w:tc>
        <w:tc>
          <w:tcPr>
            <w:tcW w:w="1526" w:type="dxa"/>
          </w:tcPr>
          <w:p w14:paraId="7C6BD709" w14:textId="7BD4E55C" w:rsidR="00BF6C28" w:rsidRPr="005F3AA9" w:rsidRDefault="00BF6C28" w:rsidP="00BF6C28">
            <w:pPr>
              <w:rPr>
                <w:sz w:val="22"/>
                <w:szCs w:val="22"/>
              </w:rPr>
            </w:pPr>
            <w:r w:rsidRPr="005F3AA9">
              <w:rPr>
                <w:sz w:val="22"/>
                <w:szCs w:val="22"/>
              </w:rPr>
              <w:t>Cross-sectional</w:t>
            </w:r>
          </w:p>
        </w:tc>
        <w:tc>
          <w:tcPr>
            <w:tcW w:w="989" w:type="dxa"/>
          </w:tcPr>
          <w:p w14:paraId="50257419" w14:textId="316FFB60" w:rsidR="00BF6C28" w:rsidRPr="005F3AA9" w:rsidRDefault="00BF6C28" w:rsidP="00BF6C28">
            <w:pPr>
              <w:rPr>
                <w:sz w:val="22"/>
                <w:szCs w:val="22"/>
              </w:rPr>
            </w:pPr>
            <w:r w:rsidRPr="005F3AA9">
              <w:rPr>
                <w:sz w:val="22"/>
                <w:szCs w:val="22"/>
              </w:rPr>
              <w:t>Dietary record</w:t>
            </w:r>
          </w:p>
        </w:tc>
        <w:tc>
          <w:tcPr>
            <w:tcW w:w="1413" w:type="dxa"/>
          </w:tcPr>
          <w:p w14:paraId="294ACB33" w14:textId="37380973" w:rsidR="00BF6C28" w:rsidRPr="005F3AA9" w:rsidRDefault="00BF6C28" w:rsidP="00BF6C28">
            <w:pPr>
              <w:rPr>
                <w:sz w:val="22"/>
                <w:szCs w:val="22"/>
              </w:rPr>
            </w:pPr>
            <w:r w:rsidRPr="005F3AA9">
              <w:rPr>
                <w:sz w:val="22"/>
                <w:szCs w:val="22"/>
              </w:rPr>
              <w:t>Unknown</w:t>
            </w:r>
          </w:p>
        </w:tc>
        <w:tc>
          <w:tcPr>
            <w:tcW w:w="1356" w:type="dxa"/>
          </w:tcPr>
          <w:p w14:paraId="47E3B86D" w14:textId="5DC9FF0F" w:rsidR="00BF6C28" w:rsidRPr="005F3AA9" w:rsidRDefault="00BF6C28" w:rsidP="00BF6C28">
            <w:pPr>
              <w:rPr>
                <w:sz w:val="22"/>
                <w:szCs w:val="22"/>
              </w:rPr>
            </w:pPr>
            <w:r w:rsidRPr="005F3AA9">
              <w:rPr>
                <w:sz w:val="22"/>
                <w:szCs w:val="22"/>
              </w:rPr>
              <w:t>no</w:t>
            </w:r>
          </w:p>
        </w:tc>
        <w:tc>
          <w:tcPr>
            <w:tcW w:w="2303" w:type="dxa"/>
          </w:tcPr>
          <w:p w14:paraId="3EEB7747" w14:textId="77777777" w:rsidR="00BF6C28" w:rsidRPr="005F3AA9" w:rsidRDefault="00BF6C28" w:rsidP="00BF6C28">
            <w:pPr>
              <w:rPr>
                <w:sz w:val="22"/>
                <w:szCs w:val="22"/>
              </w:rPr>
            </w:pPr>
            <w:r w:rsidRPr="005F3AA9">
              <w:rPr>
                <w:sz w:val="22"/>
                <w:szCs w:val="22"/>
              </w:rPr>
              <w:t>Carbohydrates</w:t>
            </w:r>
          </w:p>
          <w:p w14:paraId="6A4BACA4" w14:textId="2BD3DFA8" w:rsidR="00BF6C28" w:rsidRPr="005F3AA9" w:rsidRDefault="00BF6C28" w:rsidP="00BF6C28">
            <w:pPr>
              <w:rPr>
                <w:sz w:val="22"/>
                <w:szCs w:val="22"/>
              </w:rPr>
            </w:pPr>
            <w:r w:rsidRPr="005F3AA9">
              <w:rPr>
                <w:sz w:val="22"/>
                <w:szCs w:val="22"/>
              </w:rPr>
              <w:t>Proteins</w:t>
            </w:r>
          </w:p>
          <w:p w14:paraId="62164827" w14:textId="77777777" w:rsidR="002B236D" w:rsidRPr="005F3AA9" w:rsidRDefault="002B236D" w:rsidP="002B236D">
            <w:pPr>
              <w:rPr>
                <w:sz w:val="22"/>
                <w:szCs w:val="22"/>
              </w:rPr>
            </w:pPr>
            <w:r>
              <w:rPr>
                <w:sz w:val="22"/>
                <w:szCs w:val="22"/>
              </w:rPr>
              <w:t>Fat</w:t>
            </w:r>
          </w:p>
          <w:p w14:paraId="0627032B" w14:textId="3AFB9F2D" w:rsidR="00BF6C28" w:rsidRPr="005F3AA9" w:rsidRDefault="00BF6C28" w:rsidP="00BF6C28">
            <w:pPr>
              <w:rPr>
                <w:sz w:val="22"/>
                <w:szCs w:val="22"/>
              </w:rPr>
            </w:pPr>
          </w:p>
        </w:tc>
        <w:tc>
          <w:tcPr>
            <w:tcW w:w="1393" w:type="dxa"/>
          </w:tcPr>
          <w:p w14:paraId="74AA249F" w14:textId="174EBDDD" w:rsidR="00BF6C28" w:rsidRPr="005F3AA9" w:rsidRDefault="00BF6C28" w:rsidP="00BF6C28">
            <w:pPr>
              <w:rPr>
                <w:sz w:val="22"/>
                <w:szCs w:val="22"/>
              </w:rPr>
            </w:pPr>
            <w:r w:rsidRPr="005F3AA9">
              <w:rPr>
                <w:sz w:val="22"/>
                <w:szCs w:val="22"/>
              </w:rPr>
              <w:t>n.s.</w:t>
            </w:r>
          </w:p>
          <w:p w14:paraId="3E4BD60E" w14:textId="3BA5E031" w:rsidR="00BF6C28" w:rsidRPr="005F3AA9" w:rsidRDefault="00BF6C28" w:rsidP="00BF6C28">
            <w:pPr>
              <w:rPr>
                <w:sz w:val="22"/>
                <w:szCs w:val="22"/>
              </w:rPr>
            </w:pPr>
            <w:r w:rsidRPr="005F3AA9">
              <w:rPr>
                <w:sz w:val="22"/>
                <w:szCs w:val="22"/>
              </w:rPr>
              <w:t>n.s.</w:t>
            </w:r>
          </w:p>
          <w:p w14:paraId="21B14CBC" w14:textId="594795D0" w:rsidR="00BF6C28" w:rsidRPr="005F3AA9" w:rsidRDefault="00BF6C28" w:rsidP="00BF6C28">
            <w:pPr>
              <w:rPr>
                <w:b/>
                <w:sz w:val="22"/>
                <w:szCs w:val="22"/>
              </w:rPr>
            </w:pPr>
            <w:r w:rsidRPr="005F3AA9">
              <w:rPr>
                <w:sz w:val="22"/>
                <w:szCs w:val="22"/>
              </w:rPr>
              <w:t>n.s.</w:t>
            </w:r>
          </w:p>
        </w:tc>
        <w:tc>
          <w:tcPr>
            <w:tcW w:w="1655" w:type="dxa"/>
            <w:gridSpan w:val="2"/>
          </w:tcPr>
          <w:p w14:paraId="29D9800C" w14:textId="2F8573D8" w:rsidR="00BF6C28" w:rsidRPr="005F3AA9" w:rsidRDefault="00BF6C28" w:rsidP="00BF6C28">
            <w:pPr>
              <w:rPr>
                <w:sz w:val="22"/>
                <w:szCs w:val="22"/>
              </w:rPr>
            </w:pPr>
            <w:r w:rsidRPr="005F3AA9">
              <w:rPr>
                <w:sz w:val="22"/>
                <w:szCs w:val="22"/>
              </w:rPr>
              <w:t>Partial correlation analysis, Partial correlation coefficient</w:t>
            </w:r>
          </w:p>
        </w:tc>
        <w:tc>
          <w:tcPr>
            <w:tcW w:w="1358" w:type="dxa"/>
          </w:tcPr>
          <w:p w14:paraId="1812053C" w14:textId="7BCF4735" w:rsidR="00BF6C28" w:rsidRPr="005F3AA9" w:rsidRDefault="00BF6C28" w:rsidP="00BF6C28">
            <w:pPr>
              <w:rPr>
                <w:sz w:val="22"/>
                <w:szCs w:val="22"/>
              </w:rPr>
            </w:pPr>
            <w:r w:rsidRPr="005F3AA9">
              <w:rPr>
                <w:sz w:val="22"/>
                <w:szCs w:val="22"/>
              </w:rPr>
              <w:t>Unknown</w:t>
            </w:r>
          </w:p>
        </w:tc>
        <w:tc>
          <w:tcPr>
            <w:tcW w:w="907" w:type="dxa"/>
          </w:tcPr>
          <w:p w14:paraId="065F7D1B" w14:textId="2DB9E78F" w:rsidR="00BF6C28" w:rsidRPr="005F3AA9" w:rsidRDefault="00BF6C28" w:rsidP="00BF6C28">
            <w:pPr>
              <w:rPr>
                <w:sz w:val="22"/>
                <w:szCs w:val="22"/>
              </w:rPr>
            </w:pPr>
            <w:r w:rsidRPr="005F3AA9">
              <w:rPr>
                <w:sz w:val="22"/>
                <w:szCs w:val="22"/>
              </w:rPr>
              <w:t>2</w:t>
            </w:r>
          </w:p>
        </w:tc>
      </w:tr>
      <w:tr w:rsidR="00BF6C28" w:rsidRPr="005F3AA9" w14:paraId="4276750A" w14:textId="77777777" w:rsidTr="00346ACE">
        <w:tc>
          <w:tcPr>
            <w:tcW w:w="1776" w:type="dxa"/>
          </w:tcPr>
          <w:p w14:paraId="2C94F5FD" w14:textId="5F40E1F4" w:rsidR="00BF6C28" w:rsidRPr="005F3AA9" w:rsidRDefault="00BF6C28" w:rsidP="00BF6C28">
            <w:pPr>
              <w:rPr>
                <w:b/>
                <w:sz w:val="22"/>
                <w:szCs w:val="22"/>
              </w:rPr>
            </w:pPr>
            <w:r w:rsidRPr="005F3AA9">
              <w:rPr>
                <w:sz w:val="22"/>
                <w:szCs w:val="22"/>
              </w:rPr>
              <w:t>Hur et al. 2012, USA</w: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4]</w:t>
            </w:r>
            <w:r w:rsidRPr="005F3AA9">
              <w:rPr>
                <w:sz w:val="22"/>
                <w:szCs w:val="22"/>
              </w:rPr>
              <w:fldChar w:fldCharType="end"/>
            </w:r>
          </w:p>
        </w:tc>
        <w:tc>
          <w:tcPr>
            <w:tcW w:w="1811" w:type="dxa"/>
          </w:tcPr>
          <w:p w14:paraId="3052B955" w14:textId="5716D608" w:rsidR="00BF6C28" w:rsidRPr="005F3AA9" w:rsidRDefault="00BF6C28" w:rsidP="00BF6C28">
            <w:pPr>
              <w:rPr>
                <w:sz w:val="22"/>
                <w:szCs w:val="22"/>
              </w:rPr>
            </w:pPr>
            <w:r w:rsidRPr="005F3AA9">
              <w:rPr>
                <w:sz w:val="22"/>
                <w:szCs w:val="22"/>
              </w:rPr>
              <w:t>n: 4928;</w:t>
            </w:r>
          </w:p>
          <w:p w14:paraId="709CD17D" w14:textId="221DD829" w:rsidR="00BF6C28" w:rsidRPr="005F3AA9" w:rsidRDefault="00BF6C28" w:rsidP="00BF6C28">
            <w:pPr>
              <w:rPr>
                <w:sz w:val="22"/>
                <w:szCs w:val="22"/>
              </w:rPr>
            </w:pPr>
            <w:r w:rsidRPr="005F3AA9">
              <w:rPr>
                <w:sz w:val="22"/>
                <w:szCs w:val="22"/>
              </w:rPr>
              <w:t>age: 12-19;</w:t>
            </w:r>
          </w:p>
          <w:p w14:paraId="69ADB65C" w14:textId="4C0D7300" w:rsidR="00BF6C28" w:rsidRPr="005F3AA9" w:rsidRDefault="00BF6C28" w:rsidP="00BF6C28">
            <w:pPr>
              <w:rPr>
                <w:sz w:val="22"/>
                <w:szCs w:val="22"/>
              </w:rPr>
            </w:pPr>
            <w:r w:rsidRPr="005F3AA9">
              <w:rPr>
                <w:sz w:val="22"/>
                <w:szCs w:val="22"/>
              </w:rPr>
              <w:t>female: 49.4%</w:t>
            </w:r>
          </w:p>
        </w:tc>
        <w:tc>
          <w:tcPr>
            <w:tcW w:w="1526" w:type="dxa"/>
          </w:tcPr>
          <w:p w14:paraId="4839E441" w14:textId="483FAA5F" w:rsidR="00BF6C28" w:rsidRPr="005F3AA9" w:rsidRDefault="00BF6C28" w:rsidP="00BF6C28">
            <w:pPr>
              <w:rPr>
                <w:sz w:val="22"/>
                <w:szCs w:val="22"/>
              </w:rPr>
            </w:pPr>
            <w:r w:rsidRPr="005F3AA9">
              <w:rPr>
                <w:sz w:val="22"/>
                <w:szCs w:val="22"/>
              </w:rPr>
              <w:t>Cross-sectional</w:t>
            </w:r>
          </w:p>
        </w:tc>
        <w:tc>
          <w:tcPr>
            <w:tcW w:w="989" w:type="dxa"/>
          </w:tcPr>
          <w:p w14:paraId="6FF65C9D" w14:textId="4D77D1FB" w:rsidR="00BF6C28" w:rsidRPr="005F3AA9" w:rsidRDefault="00BF6C28" w:rsidP="00BF6C28">
            <w:pPr>
              <w:rPr>
                <w:sz w:val="22"/>
                <w:szCs w:val="22"/>
              </w:rPr>
            </w:pPr>
            <w:r w:rsidRPr="005F3AA9">
              <w:rPr>
                <w:sz w:val="22"/>
                <w:szCs w:val="22"/>
              </w:rPr>
              <w:t>24h recall</w:t>
            </w:r>
          </w:p>
        </w:tc>
        <w:tc>
          <w:tcPr>
            <w:tcW w:w="1413" w:type="dxa"/>
          </w:tcPr>
          <w:p w14:paraId="14775538" w14:textId="460282B6" w:rsidR="00BF6C28" w:rsidRPr="005F3AA9" w:rsidRDefault="00BF6C28" w:rsidP="00BF6C28">
            <w:pPr>
              <w:rPr>
                <w:sz w:val="22"/>
                <w:szCs w:val="22"/>
              </w:rPr>
            </w:pPr>
            <w:r w:rsidRPr="005F3AA9">
              <w:rPr>
                <w:sz w:val="22"/>
                <w:szCs w:val="22"/>
              </w:rPr>
              <w:t>Unknown</w:t>
            </w:r>
          </w:p>
        </w:tc>
        <w:tc>
          <w:tcPr>
            <w:tcW w:w="1356" w:type="dxa"/>
          </w:tcPr>
          <w:p w14:paraId="08BF715D" w14:textId="35623AD2" w:rsidR="00BF6C28" w:rsidRPr="005F3AA9" w:rsidRDefault="00BF6C28" w:rsidP="00BF6C28">
            <w:pPr>
              <w:rPr>
                <w:sz w:val="22"/>
                <w:szCs w:val="22"/>
              </w:rPr>
            </w:pPr>
            <w:r w:rsidRPr="005F3AA9">
              <w:rPr>
                <w:sz w:val="22"/>
                <w:szCs w:val="22"/>
              </w:rPr>
              <w:t>Boys</w:t>
            </w:r>
          </w:p>
          <w:p w14:paraId="594BEC6B" w14:textId="336CB4D5" w:rsidR="00BF6C28" w:rsidRPr="005F3AA9" w:rsidRDefault="00BF6C28" w:rsidP="00BF6C28">
            <w:pPr>
              <w:rPr>
                <w:sz w:val="22"/>
                <w:szCs w:val="22"/>
              </w:rPr>
            </w:pPr>
            <w:r w:rsidRPr="005F3AA9">
              <w:rPr>
                <w:sz w:val="22"/>
                <w:szCs w:val="22"/>
              </w:rPr>
              <w:t>Girls</w:t>
            </w:r>
          </w:p>
        </w:tc>
        <w:tc>
          <w:tcPr>
            <w:tcW w:w="2303" w:type="dxa"/>
          </w:tcPr>
          <w:p w14:paraId="6C62241F" w14:textId="77777777" w:rsidR="00BF6C28" w:rsidRPr="005F3AA9" w:rsidRDefault="00BF6C28" w:rsidP="00BF6C28">
            <w:pPr>
              <w:rPr>
                <w:sz w:val="22"/>
                <w:szCs w:val="22"/>
              </w:rPr>
            </w:pPr>
            <w:r w:rsidRPr="005F3AA9">
              <w:rPr>
                <w:sz w:val="22"/>
                <w:szCs w:val="22"/>
              </w:rPr>
              <w:t>Whole grains</w:t>
            </w:r>
          </w:p>
          <w:p w14:paraId="50B9A89A" w14:textId="0C10A3D0" w:rsidR="00BF6C28" w:rsidRPr="005F3AA9" w:rsidRDefault="00BF6C28" w:rsidP="00BF6C28">
            <w:pPr>
              <w:rPr>
                <w:sz w:val="22"/>
                <w:szCs w:val="22"/>
              </w:rPr>
            </w:pPr>
            <w:r w:rsidRPr="005F3AA9">
              <w:rPr>
                <w:sz w:val="22"/>
                <w:szCs w:val="22"/>
              </w:rPr>
              <w:t>Whole grains</w:t>
            </w:r>
          </w:p>
        </w:tc>
        <w:tc>
          <w:tcPr>
            <w:tcW w:w="1393" w:type="dxa"/>
          </w:tcPr>
          <w:p w14:paraId="224E9E30" w14:textId="7777777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r w:rsidRPr="005F3AA9">
              <w:rPr>
                <w:sz w:val="22"/>
                <w:szCs w:val="22"/>
              </w:rPr>
              <w:t xml:space="preserve"> </w:t>
            </w:r>
          </w:p>
          <w:p w14:paraId="7D85ECB7" w14:textId="17512E8B"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15D72158" w14:textId="37E11C42" w:rsidR="00BF6C28" w:rsidRPr="005F3AA9" w:rsidRDefault="00BF6C28" w:rsidP="00BF6C28">
            <w:pPr>
              <w:rPr>
                <w:sz w:val="22"/>
                <w:szCs w:val="22"/>
              </w:rPr>
            </w:pPr>
            <w:r w:rsidRPr="005F3AA9">
              <w:rPr>
                <w:sz w:val="22"/>
                <w:szCs w:val="22"/>
              </w:rPr>
              <w:t>Multiple linear regression, Adjusted mean values</w:t>
            </w:r>
          </w:p>
        </w:tc>
        <w:tc>
          <w:tcPr>
            <w:tcW w:w="1358" w:type="dxa"/>
          </w:tcPr>
          <w:p w14:paraId="7926DFFE" w14:textId="695D589B" w:rsidR="00BF6C28" w:rsidRPr="005F3AA9" w:rsidRDefault="00BF6C28" w:rsidP="00BF6C28">
            <w:pPr>
              <w:rPr>
                <w:sz w:val="22"/>
                <w:szCs w:val="22"/>
              </w:rPr>
            </w:pPr>
            <w:r w:rsidRPr="005F3AA9">
              <w:rPr>
                <w:sz w:val="22"/>
                <w:szCs w:val="22"/>
              </w:rPr>
              <w:t>No</w:t>
            </w:r>
          </w:p>
        </w:tc>
        <w:tc>
          <w:tcPr>
            <w:tcW w:w="907" w:type="dxa"/>
          </w:tcPr>
          <w:p w14:paraId="636C07DC" w14:textId="5205D85B" w:rsidR="00BF6C28" w:rsidRPr="005F3AA9" w:rsidRDefault="00BF6C28" w:rsidP="00BF6C28">
            <w:pPr>
              <w:rPr>
                <w:sz w:val="22"/>
                <w:szCs w:val="22"/>
              </w:rPr>
            </w:pPr>
            <w:r w:rsidRPr="005F3AA9">
              <w:rPr>
                <w:sz w:val="22"/>
                <w:szCs w:val="22"/>
              </w:rPr>
              <w:t>8</w:t>
            </w:r>
          </w:p>
        </w:tc>
      </w:tr>
      <w:tr w:rsidR="00BF6C28" w:rsidRPr="005F3AA9" w14:paraId="45071899" w14:textId="77777777" w:rsidTr="00346ACE">
        <w:tc>
          <w:tcPr>
            <w:tcW w:w="1776" w:type="dxa"/>
          </w:tcPr>
          <w:p w14:paraId="6B05F425" w14:textId="606C5066" w:rsidR="00BF6C28" w:rsidRPr="005F3AA9" w:rsidRDefault="00BF6C28" w:rsidP="00BF6C28">
            <w:pPr>
              <w:rPr>
                <w:b/>
                <w:sz w:val="22"/>
                <w:szCs w:val="22"/>
              </w:rPr>
            </w:pPr>
            <w:r w:rsidRPr="005F3AA9">
              <w:rPr>
                <w:sz w:val="22"/>
                <w:szCs w:val="22"/>
              </w:rPr>
              <w:t>Kell et al. 2014, USA</w:t>
            </w:r>
            <w:r w:rsidRPr="005F3AA9">
              <w:rPr>
                <w:sz w:val="22"/>
                <w:szCs w:val="22"/>
              </w:rPr>
              <w:fldChar w:fldCharType="begin"/>
            </w:r>
            <w:r w:rsidRPr="005F3AA9">
              <w:rPr>
                <w:sz w:val="22"/>
                <w:szCs w:val="22"/>
              </w:rPr>
              <w:instrText xml:space="preserve"> ADDIN EN.CITE &lt;EndNote&gt;&lt;Cite&gt;&lt;Author&gt;Kell&lt;/Author&gt;&lt;Year&gt;2014&lt;/Year&gt;&lt;RecNum&gt;195&lt;/RecNum&gt;&lt;DisplayText&gt;[15]&lt;/DisplayText&gt;&lt;record&gt;&lt;rec-number&gt;195&lt;/rec-number&gt;&lt;foreign-keys&gt;&lt;key app="EN" db-id="t2dxed09qrzwf4eetwqvrwt10fd0axp5ze9z" timestamp="1464598756"&gt;195&lt;/key&gt;&lt;/foreign-keys&gt;&lt;ref-type name="Journal Article"&gt;17&lt;/ref-type&gt;&lt;contributors&gt;&lt;authors&gt;&lt;author&gt;Kell, K. P.&lt;/author&gt;&lt;author&gt;Cardel, M. I.&lt;/author&gt;&lt;author&gt;Bohan Brown, M. M.&lt;/author&gt;&lt;author&gt;Fernandez, J. R.&lt;/author&gt;&lt;/authors&gt;&lt;/contributors&gt;&lt;auth-address&gt;From the Department of Nutrition Sciences, School of Health Professions, and the Nutrition Obesity Research Center (KPK, MMBB, and JRF), University of Alabama at Birmingham, Birmingham, AL, and the Department of Pediatrics/Section of Nutrition, School of Medicine, University of Colorado Denver, Aurora, CO (MIC).&lt;/auth-address&gt;&lt;titles&gt;&lt;title&gt;Added sugars in the diet are positively associated with diastolic blood pressure and triglycerides in children&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46-52&lt;/pages&gt;&lt;volume&gt;100&lt;/volume&gt;&lt;number&gt;1&lt;/number&gt;&lt;edition&gt;2014/04/11&lt;/edition&gt;&lt;dates&gt;&lt;year&gt;2014&lt;/year&gt;&lt;pub-dates&gt;&lt;date&gt;Apr 9&lt;/date&gt;&lt;/pub-dates&gt;&lt;/dates&gt;&lt;isbn&gt;1938-3207 (Electronic)&amp;#xD;0002-9165 (Linking)&lt;/isbn&gt;&lt;accession-num&gt;24717340&lt;/accession-num&gt;&lt;urls&gt;&lt;related-urls&gt;&lt;url&gt;http://ajcn.nutrition.org/content/100/1/46&lt;/url&gt;&lt;url&gt;http://ajcn.nutrition.org/content/100/1/46.long&lt;/url&gt;&lt;/related-urls&gt;&lt;/urls&gt;&lt;custom2&gt;PMC4144113&lt;/custom2&gt;&lt;electronic-resource-num&gt;10.3945/ajcn.113.076505&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15]</w:t>
            </w:r>
            <w:r w:rsidRPr="005F3AA9">
              <w:rPr>
                <w:sz w:val="22"/>
                <w:szCs w:val="22"/>
              </w:rPr>
              <w:fldChar w:fldCharType="end"/>
            </w:r>
          </w:p>
        </w:tc>
        <w:tc>
          <w:tcPr>
            <w:tcW w:w="1811" w:type="dxa"/>
          </w:tcPr>
          <w:p w14:paraId="0E2F24F9" w14:textId="7D239FCB" w:rsidR="00BF6C28" w:rsidRPr="005F3AA9" w:rsidRDefault="00BF6C28" w:rsidP="00BF6C28">
            <w:pPr>
              <w:rPr>
                <w:sz w:val="22"/>
                <w:szCs w:val="22"/>
              </w:rPr>
            </w:pPr>
            <w:r w:rsidRPr="005F3AA9">
              <w:rPr>
                <w:sz w:val="22"/>
                <w:szCs w:val="22"/>
              </w:rPr>
              <w:t>n:320;</w:t>
            </w:r>
          </w:p>
          <w:p w14:paraId="41AA2AF7" w14:textId="77777777" w:rsidR="00BF6C28" w:rsidRPr="005F3AA9" w:rsidRDefault="00BF6C28" w:rsidP="00BF6C28">
            <w:pPr>
              <w:rPr>
                <w:sz w:val="22"/>
                <w:szCs w:val="22"/>
              </w:rPr>
            </w:pPr>
            <w:r w:rsidRPr="005F3AA9">
              <w:rPr>
                <w:sz w:val="22"/>
                <w:szCs w:val="22"/>
              </w:rPr>
              <w:t>age: 7-12;</w:t>
            </w:r>
          </w:p>
          <w:p w14:paraId="5E742A2C" w14:textId="24F07DA1" w:rsidR="00BF6C28" w:rsidRPr="005F3AA9" w:rsidRDefault="00BF6C28" w:rsidP="00BF6C28">
            <w:pPr>
              <w:rPr>
                <w:sz w:val="22"/>
                <w:szCs w:val="22"/>
              </w:rPr>
            </w:pPr>
            <w:r w:rsidRPr="005F3AA9">
              <w:rPr>
                <w:sz w:val="22"/>
                <w:szCs w:val="22"/>
              </w:rPr>
              <w:t>female: 46.9%</w:t>
            </w:r>
          </w:p>
        </w:tc>
        <w:tc>
          <w:tcPr>
            <w:tcW w:w="1526" w:type="dxa"/>
          </w:tcPr>
          <w:p w14:paraId="2982C835" w14:textId="683ADAC1" w:rsidR="00BF6C28" w:rsidRPr="005F3AA9" w:rsidRDefault="00BF6C28" w:rsidP="00BF6C28">
            <w:pPr>
              <w:rPr>
                <w:sz w:val="22"/>
                <w:szCs w:val="22"/>
              </w:rPr>
            </w:pPr>
            <w:r w:rsidRPr="005F3AA9">
              <w:rPr>
                <w:sz w:val="22"/>
                <w:szCs w:val="22"/>
              </w:rPr>
              <w:t>Cross-sectional</w:t>
            </w:r>
          </w:p>
        </w:tc>
        <w:tc>
          <w:tcPr>
            <w:tcW w:w="989" w:type="dxa"/>
          </w:tcPr>
          <w:p w14:paraId="19475426" w14:textId="34E6FEC6" w:rsidR="00BF6C28" w:rsidRPr="005F3AA9" w:rsidRDefault="00BF6C28" w:rsidP="00BF6C28">
            <w:pPr>
              <w:rPr>
                <w:sz w:val="22"/>
                <w:szCs w:val="22"/>
              </w:rPr>
            </w:pPr>
            <w:r w:rsidRPr="005F3AA9">
              <w:rPr>
                <w:sz w:val="22"/>
                <w:szCs w:val="22"/>
              </w:rPr>
              <w:t>24h recall</w:t>
            </w:r>
          </w:p>
        </w:tc>
        <w:tc>
          <w:tcPr>
            <w:tcW w:w="1413" w:type="dxa"/>
          </w:tcPr>
          <w:p w14:paraId="2D61378B" w14:textId="3E4B0C5F" w:rsidR="00BF6C28" w:rsidRPr="005F3AA9" w:rsidRDefault="00BF6C28" w:rsidP="00BF6C28">
            <w:pPr>
              <w:rPr>
                <w:sz w:val="22"/>
                <w:szCs w:val="22"/>
              </w:rPr>
            </w:pPr>
            <w:r w:rsidRPr="005F3AA9">
              <w:rPr>
                <w:sz w:val="22"/>
                <w:szCs w:val="22"/>
              </w:rPr>
              <w:t>Unknown</w:t>
            </w:r>
          </w:p>
        </w:tc>
        <w:tc>
          <w:tcPr>
            <w:tcW w:w="1356" w:type="dxa"/>
          </w:tcPr>
          <w:p w14:paraId="607406CD" w14:textId="410D1165" w:rsidR="00BF6C28" w:rsidRPr="005F3AA9" w:rsidRDefault="00BF6C28" w:rsidP="00BF6C28">
            <w:pPr>
              <w:rPr>
                <w:sz w:val="22"/>
                <w:szCs w:val="22"/>
              </w:rPr>
            </w:pPr>
            <w:r w:rsidRPr="005F3AA9">
              <w:rPr>
                <w:sz w:val="22"/>
                <w:szCs w:val="22"/>
              </w:rPr>
              <w:t>no</w:t>
            </w:r>
          </w:p>
        </w:tc>
        <w:tc>
          <w:tcPr>
            <w:tcW w:w="2303" w:type="dxa"/>
          </w:tcPr>
          <w:p w14:paraId="01FBCD35" w14:textId="77777777" w:rsidR="00BF6C28" w:rsidRPr="005F3AA9" w:rsidRDefault="00BF6C28" w:rsidP="00BF6C28">
            <w:pPr>
              <w:rPr>
                <w:sz w:val="22"/>
                <w:szCs w:val="22"/>
              </w:rPr>
            </w:pPr>
            <w:r w:rsidRPr="005F3AA9">
              <w:rPr>
                <w:sz w:val="22"/>
                <w:szCs w:val="22"/>
              </w:rPr>
              <w:t>Added sugars</w:t>
            </w:r>
          </w:p>
          <w:p w14:paraId="5E35CDDF" w14:textId="51DD7911" w:rsidR="00BF6C28" w:rsidRPr="005F3AA9" w:rsidRDefault="00BF6C28" w:rsidP="00BF6C28">
            <w:pPr>
              <w:rPr>
                <w:sz w:val="22"/>
                <w:szCs w:val="22"/>
              </w:rPr>
            </w:pPr>
            <w:r w:rsidRPr="005F3AA9">
              <w:rPr>
                <w:sz w:val="22"/>
                <w:szCs w:val="22"/>
              </w:rPr>
              <w:t>Fat</w:t>
            </w:r>
          </w:p>
        </w:tc>
        <w:tc>
          <w:tcPr>
            <w:tcW w:w="1393" w:type="dxa"/>
          </w:tcPr>
          <w:p w14:paraId="5B085D49" w14:textId="1A67D9E1" w:rsidR="00BF6C28" w:rsidRPr="005F3AA9" w:rsidRDefault="00BF6C28" w:rsidP="00BF6C28">
            <w:pPr>
              <w:rPr>
                <w:sz w:val="22"/>
                <w:szCs w:val="22"/>
              </w:rPr>
            </w:pPr>
            <w:r w:rsidRPr="005F3AA9">
              <w:rPr>
                <w:sz w:val="22"/>
                <w:szCs w:val="22"/>
              </w:rPr>
              <w:t>n.s.</w:t>
            </w:r>
          </w:p>
          <w:p w14:paraId="5127D753" w14:textId="2E587B38" w:rsidR="00BF6C28" w:rsidRPr="005F3AA9" w:rsidRDefault="00BF6C28" w:rsidP="00BF6C28">
            <w:pPr>
              <w:rPr>
                <w:sz w:val="22"/>
                <w:szCs w:val="22"/>
              </w:rPr>
            </w:pPr>
            <w:r w:rsidRPr="005F3AA9">
              <w:rPr>
                <w:sz w:val="22"/>
                <w:szCs w:val="22"/>
              </w:rPr>
              <w:t>n.s.</w:t>
            </w:r>
          </w:p>
        </w:tc>
        <w:tc>
          <w:tcPr>
            <w:tcW w:w="1655" w:type="dxa"/>
            <w:gridSpan w:val="2"/>
          </w:tcPr>
          <w:p w14:paraId="5C44602B" w14:textId="77777777" w:rsidR="00BF6C28" w:rsidRPr="005F3AA9" w:rsidRDefault="00BF6C28" w:rsidP="00BF6C28">
            <w:pPr>
              <w:rPr>
                <w:sz w:val="22"/>
                <w:szCs w:val="22"/>
              </w:rPr>
            </w:pPr>
            <w:r w:rsidRPr="005F3AA9">
              <w:rPr>
                <w:sz w:val="22"/>
                <w:szCs w:val="22"/>
              </w:rPr>
              <w:t>Linear regression,</w:t>
            </w:r>
          </w:p>
          <w:p w14:paraId="007C79E7" w14:textId="462A496E"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25D31DD" w14:textId="60266CE1" w:rsidR="00BF6C28" w:rsidRPr="005F3AA9" w:rsidRDefault="00BF6C28" w:rsidP="00BF6C28">
            <w:pPr>
              <w:rPr>
                <w:sz w:val="22"/>
                <w:szCs w:val="22"/>
              </w:rPr>
            </w:pPr>
            <w:r w:rsidRPr="005F3AA9">
              <w:rPr>
                <w:sz w:val="22"/>
                <w:szCs w:val="22"/>
              </w:rPr>
              <w:t>Unknown</w:t>
            </w:r>
          </w:p>
        </w:tc>
        <w:tc>
          <w:tcPr>
            <w:tcW w:w="907" w:type="dxa"/>
          </w:tcPr>
          <w:p w14:paraId="0C4EC5CE" w14:textId="2D787A62" w:rsidR="00BF6C28" w:rsidRPr="005F3AA9" w:rsidRDefault="00BF6C28" w:rsidP="00BF6C28">
            <w:pPr>
              <w:rPr>
                <w:sz w:val="22"/>
                <w:szCs w:val="22"/>
              </w:rPr>
            </w:pPr>
            <w:r w:rsidRPr="005F3AA9">
              <w:rPr>
                <w:sz w:val="22"/>
                <w:szCs w:val="22"/>
              </w:rPr>
              <w:t>4</w:t>
            </w:r>
          </w:p>
        </w:tc>
      </w:tr>
      <w:tr w:rsidR="00BF6C28" w:rsidRPr="005F3AA9" w14:paraId="44C086E5" w14:textId="77777777" w:rsidTr="00346ACE">
        <w:tc>
          <w:tcPr>
            <w:tcW w:w="1776" w:type="dxa"/>
          </w:tcPr>
          <w:p w14:paraId="3CF21D45" w14:textId="7E93E117" w:rsidR="00BF6C28" w:rsidRPr="005F3AA9" w:rsidRDefault="00BF6C28" w:rsidP="00BF6C28">
            <w:pPr>
              <w:rPr>
                <w:sz w:val="22"/>
                <w:szCs w:val="22"/>
              </w:rPr>
            </w:pPr>
            <w:r w:rsidRPr="005F3AA9">
              <w:rPr>
                <w:sz w:val="22"/>
                <w:szCs w:val="22"/>
              </w:rPr>
              <w:t>Kosova et al. 2013, USA</w:t>
            </w:r>
            <w:r w:rsidRPr="005F3AA9">
              <w:rPr>
                <w:sz w:val="22"/>
                <w:szCs w:val="22"/>
              </w:rPr>
              <w:fldChar w:fldCharType="begin">
                <w:fldData xml:space="preserve">PEVuZE5vdGU+PENpdGU+PEF1dGhvcj5Lb3NvdmE8L0F1dGhvcj48WWVhcj4yMDEzPC9ZZWFyPjxS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yMTktMjc8L3BhZ2VzPjx2b2x1bWU+MTEzPC92b2x1bWU+PG51bWJlcj4yPC9udW1iZXI+PGVk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Lb3NvdmE8L0F1dGhvcj48WWVhcj4yMDEzPC9ZZWFyPjxS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yMTktMjc8L3BhZ2VzPjx2b2x1bWU+MTEzPC92b2x1bWU+PG51bWJlcj4yPC9udW1iZXI+PGVk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6]</w:t>
            </w:r>
            <w:r w:rsidRPr="005F3AA9">
              <w:rPr>
                <w:sz w:val="22"/>
                <w:szCs w:val="22"/>
              </w:rPr>
              <w:fldChar w:fldCharType="end"/>
            </w:r>
          </w:p>
        </w:tc>
        <w:tc>
          <w:tcPr>
            <w:tcW w:w="1811" w:type="dxa"/>
          </w:tcPr>
          <w:p w14:paraId="3CDC237A" w14:textId="77777777" w:rsidR="00BF6C28" w:rsidRPr="005F3AA9" w:rsidRDefault="00BF6C28" w:rsidP="00BF6C28">
            <w:pPr>
              <w:rPr>
                <w:sz w:val="22"/>
                <w:szCs w:val="22"/>
              </w:rPr>
            </w:pPr>
            <w:r w:rsidRPr="005F3AA9">
              <w:rPr>
                <w:sz w:val="22"/>
                <w:szCs w:val="22"/>
              </w:rPr>
              <w:t>n: 4880;</w:t>
            </w:r>
          </w:p>
          <w:p w14:paraId="6449D449" w14:textId="391044AF" w:rsidR="00BF6C28" w:rsidRPr="005F3AA9" w:rsidRDefault="00BF6C28" w:rsidP="00BF6C28">
            <w:pPr>
              <w:rPr>
                <w:sz w:val="22"/>
                <w:szCs w:val="22"/>
              </w:rPr>
            </w:pPr>
            <w:r w:rsidRPr="005F3AA9">
              <w:rPr>
                <w:sz w:val="22"/>
                <w:szCs w:val="22"/>
              </w:rPr>
              <w:t>age: 3-11;</w:t>
            </w:r>
          </w:p>
          <w:p w14:paraId="2F59AC7F" w14:textId="7F61F3F8" w:rsidR="00BF6C28" w:rsidRPr="005F3AA9" w:rsidRDefault="00BF6C28" w:rsidP="00BF6C28">
            <w:pPr>
              <w:rPr>
                <w:sz w:val="22"/>
                <w:szCs w:val="22"/>
              </w:rPr>
            </w:pPr>
            <w:r w:rsidRPr="005F3AA9">
              <w:rPr>
                <w:sz w:val="22"/>
                <w:szCs w:val="22"/>
              </w:rPr>
              <w:t>female: 49.3%</w:t>
            </w:r>
          </w:p>
        </w:tc>
        <w:tc>
          <w:tcPr>
            <w:tcW w:w="1526" w:type="dxa"/>
          </w:tcPr>
          <w:p w14:paraId="1E3B421B" w14:textId="6BD9702B" w:rsidR="00BF6C28" w:rsidRPr="005F3AA9" w:rsidRDefault="00BF6C28" w:rsidP="00BF6C28">
            <w:pPr>
              <w:rPr>
                <w:sz w:val="22"/>
                <w:szCs w:val="22"/>
              </w:rPr>
            </w:pPr>
            <w:r w:rsidRPr="005F3AA9">
              <w:rPr>
                <w:sz w:val="22"/>
                <w:szCs w:val="22"/>
              </w:rPr>
              <w:t>Cross-sectional</w:t>
            </w:r>
          </w:p>
        </w:tc>
        <w:tc>
          <w:tcPr>
            <w:tcW w:w="989" w:type="dxa"/>
          </w:tcPr>
          <w:p w14:paraId="6263C199" w14:textId="0FB12439" w:rsidR="00BF6C28" w:rsidRPr="005F3AA9" w:rsidRDefault="00BF6C28" w:rsidP="00BF6C28">
            <w:pPr>
              <w:rPr>
                <w:sz w:val="22"/>
                <w:szCs w:val="22"/>
              </w:rPr>
            </w:pPr>
            <w:r w:rsidRPr="005F3AA9">
              <w:rPr>
                <w:sz w:val="22"/>
                <w:szCs w:val="22"/>
              </w:rPr>
              <w:t>24h recall</w:t>
            </w:r>
          </w:p>
        </w:tc>
        <w:tc>
          <w:tcPr>
            <w:tcW w:w="1413" w:type="dxa"/>
          </w:tcPr>
          <w:p w14:paraId="280708D7" w14:textId="19C76943" w:rsidR="00BF6C28" w:rsidRPr="005F3AA9" w:rsidRDefault="00BF6C28" w:rsidP="00BF6C28">
            <w:pPr>
              <w:rPr>
                <w:sz w:val="22"/>
                <w:szCs w:val="22"/>
              </w:rPr>
            </w:pPr>
            <w:r w:rsidRPr="005F3AA9">
              <w:rPr>
                <w:sz w:val="22"/>
                <w:szCs w:val="22"/>
              </w:rPr>
              <w:t>Unknown</w:t>
            </w:r>
          </w:p>
        </w:tc>
        <w:tc>
          <w:tcPr>
            <w:tcW w:w="1356" w:type="dxa"/>
          </w:tcPr>
          <w:p w14:paraId="121DFEEB" w14:textId="77777777" w:rsidR="00BF6C28" w:rsidRPr="005F3AA9" w:rsidRDefault="00BF6C28" w:rsidP="00BF6C28">
            <w:pPr>
              <w:rPr>
                <w:sz w:val="22"/>
                <w:szCs w:val="22"/>
              </w:rPr>
            </w:pPr>
            <w:r w:rsidRPr="005F3AA9">
              <w:rPr>
                <w:sz w:val="22"/>
                <w:szCs w:val="22"/>
              </w:rPr>
              <w:t>Age 3-5</w:t>
            </w:r>
          </w:p>
          <w:p w14:paraId="23C92D1A" w14:textId="4027B415" w:rsidR="00BF6C28" w:rsidRPr="005F3AA9" w:rsidRDefault="00BF6C28" w:rsidP="00BF6C28">
            <w:pPr>
              <w:rPr>
                <w:sz w:val="22"/>
                <w:szCs w:val="22"/>
              </w:rPr>
            </w:pPr>
            <w:r w:rsidRPr="005F3AA9">
              <w:rPr>
                <w:sz w:val="22"/>
                <w:szCs w:val="22"/>
              </w:rPr>
              <w:t>(n: 1151)</w:t>
            </w:r>
          </w:p>
          <w:p w14:paraId="77D40CF8" w14:textId="77777777" w:rsidR="00BF6C28" w:rsidRPr="005F3AA9" w:rsidRDefault="00BF6C28" w:rsidP="00BF6C28">
            <w:pPr>
              <w:rPr>
                <w:sz w:val="22"/>
                <w:szCs w:val="22"/>
              </w:rPr>
            </w:pPr>
            <w:r w:rsidRPr="005F3AA9">
              <w:rPr>
                <w:sz w:val="22"/>
                <w:szCs w:val="22"/>
              </w:rPr>
              <w:t>Age 6-8</w:t>
            </w:r>
          </w:p>
          <w:p w14:paraId="1D026DB9" w14:textId="4E34608C" w:rsidR="00BF6C28" w:rsidRPr="005F3AA9" w:rsidRDefault="00BF6C28" w:rsidP="00BF6C28">
            <w:pPr>
              <w:rPr>
                <w:sz w:val="22"/>
                <w:szCs w:val="22"/>
              </w:rPr>
            </w:pPr>
            <w:r w:rsidRPr="005F3AA9">
              <w:rPr>
                <w:sz w:val="22"/>
                <w:szCs w:val="22"/>
              </w:rPr>
              <w:t>(n: 1284)</w:t>
            </w:r>
          </w:p>
          <w:p w14:paraId="01380DC7" w14:textId="77777777" w:rsidR="00BF6C28" w:rsidRPr="005F3AA9" w:rsidRDefault="00BF6C28" w:rsidP="00BF6C28">
            <w:pPr>
              <w:rPr>
                <w:sz w:val="22"/>
                <w:szCs w:val="22"/>
              </w:rPr>
            </w:pPr>
            <w:r w:rsidRPr="005F3AA9">
              <w:rPr>
                <w:sz w:val="22"/>
                <w:szCs w:val="22"/>
              </w:rPr>
              <w:t>Age 9-11</w:t>
            </w:r>
          </w:p>
          <w:p w14:paraId="30EAD60E" w14:textId="4A68A94F" w:rsidR="00BF6C28" w:rsidRPr="005F3AA9" w:rsidRDefault="00BF6C28" w:rsidP="00BF6C28">
            <w:pPr>
              <w:rPr>
                <w:sz w:val="22"/>
                <w:szCs w:val="22"/>
              </w:rPr>
            </w:pPr>
            <w:r w:rsidRPr="005F3AA9">
              <w:rPr>
                <w:sz w:val="22"/>
                <w:szCs w:val="22"/>
              </w:rPr>
              <w:t>(n: 1354)</w:t>
            </w:r>
          </w:p>
        </w:tc>
        <w:tc>
          <w:tcPr>
            <w:tcW w:w="2303" w:type="dxa"/>
          </w:tcPr>
          <w:p w14:paraId="5548E278" w14:textId="77777777" w:rsidR="00BF6C28" w:rsidRPr="005F3AA9" w:rsidRDefault="00BF6C28" w:rsidP="00BF6C28">
            <w:pPr>
              <w:rPr>
                <w:sz w:val="22"/>
                <w:szCs w:val="22"/>
              </w:rPr>
            </w:pPr>
            <w:r w:rsidRPr="005F3AA9">
              <w:rPr>
                <w:sz w:val="22"/>
                <w:szCs w:val="22"/>
              </w:rPr>
              <w:t>SSB</w:t>
            </w:r>
          </w:p>
          <w:p w14:paraId="6824F161" w14:textId="77777777" w:rsidR="00BF6C28" w:rsidRPr="005F3AA9" w:rsidRDefault="00BF6C28" w:rsidP="00BF6C28">
            <w:pPr>
              <w:rPr>
                <w:sz w:val="22"/>
                <w:szCs w:val="22"/>
              </w:rPr>
            </w:pPr>
          </w:p>
          <w:p w14:paraId="6C4D03A2" w14:textId="77777777" w:rsidR="00BF6C28" w:rsidRPr="005F3AA9" w:rsidRDefault="00BF6C28" w:rsidP="00BF6C28">
            <w:pPr>
              <w:rPr>
                <w:sz w:val="22"/>
                <w:szCs w:val="22"/>
              </w:rPr>
            </w:pPr>
            <w:r w:rsidRPr="005F3AA9">
              <w:rPr>
                <w:sz w:val="22"/>
                <w:szCs w:val="22"/>
              </w:rPr>
              <w:t>SSB</w:t>
            </w:r>
          </w:p>
          <w:p w14:paraId="61913F2F" w14:textId="77777777" w:rsidR="00BF6C28" w:rsidRPr="005F3AA9" w:rsidRDefault="00BF6C28" w:rsidP="00BF6C28">
            <w:pPr>
              <w:rPr>
                <w:sz w:val="22"/>
                <w:szCs w:val="22"/>
              </w:rPr>
            </w:pPr>
          </w:p>
          <w:p w14:paraId="3C22A889" w14:textId="1C31C61E" w:rsidR="00BF6C28" w:rsidRPr="005F3AA9" w:rsidRDefault="00BF6C28" w:rsidP="00BF6C28">
            <w:pPr>
              <w:rPr>
                <w:sz w:val="22"/>
                <w:szCs w:val="22"/>
              </w:rPr>
            </w:pPr>
            <w:r w:rsidRPr="005F3AA9">
              <w:rPr>
                <w:sz w:val="22"/>
                <w:szCs w:val="22"/>
              </w:rPr>
              <w:t>SSB</w:t>
            </w:r>
          </w:p>
        </w:tc>
        <w:tc>
          <w:tcPr>
            <w:tcW w:w="1393" w:type="dxa"/>
          </w:tcPr>
          <w:p w14:paraId="3C8A30C9" w14:textId="77777777" w:rsidR="00BF6C28" w:rsidRPr="005F3AA9" w:rsidRDefault="00BF6C28" w:rsidP="00BF6C28">
            <w:pPr>
              <w:rPr>
                <w:sz w:val="22"/>
                <w:szCs w:val="22"/>
              </w:rPr>
            </w:pPr>
            <w:r w:rsidRPr="005F3AA9">
              <w:rPr>
                <w:sz w:val="22"/>
                <w:szCs w:val="22"/>
              </w:rPr>
              <w:t>n.s.</w:t>
            </w:r>
          </w:p>
          <w:p w14:paraId="1C7E583A" w14:textId="77777777" w:rsidR="00BF6C28" w:rsidRPr="005F3AA9" w:rsidRDefault="00BF6C28" w:rsidP="00BF6C28">
            <w:pPr>
              <w:rPr>
                <w:sz w:val="22"/>
                <w:szCs w:val="22"/>
              </w:rPr>
            </w:pPr>
          </w:p>
          <w:p w14:paraId="360B6E4E" w14:textId="77777777" w:rsidR="00BF6C28" w:rsidRPr="005F3AA9" w:rsidRDefault="00BF6C28" w:rsidP="00BF6C28">
            <w:pPr>
              <w:rPr>
                <w:sz w:val="22"/>
                <w:szCs w:val="22"/>
              </w:rPr>
            </w:pPr>
            <w:r w:rsidRPr="005F3AA9">
              <w:rPr>
                <w:sz w:val="22"/>
                <w:szCs w:val="22"/>
              </w:rPr>
              <w:t>n.s.</w:t>
            </w:r>
          </w:p>
          <w:p w14:paraId="6F9379E1" w14:textId="77777777" w:rsidR="00BF6C28" w:rsidRPr="005F3AA9" w:rsidRDefault="00BF6C28" w:rsidP="00BF6C28">
            <w:pPr>
              <w:rPr>
                <w:sz w:val="22"/>
                <w:szCs w:val="22"/>
              </w:rPr>
            </w:pPr>
          </w:p>
          <w:p w14:paraId="18A85442" w14:textId="6FBDA684" w:rsidR="00BF6C28" w:rsidRPr="005F3AA9" w:rsidRDefault="00BF6C28" w:rsidP="00BF6C28">
            <w:pPr>
              <w:rPr>
                <w:sz w:val="22"/>
                <w:szCs w:val="22"/>
              </w:rPr>
            </w:pPr>
            <w:r w:rsidRPr="005F3AA9">
              <w:rPr>
                <w:sz w:val="22"/>
                <w:szCs w:val="22"/>
              </w:rPr>
              <w:t>-0.95***</w:t>
            </w:r>
          </w:p>
        </w:tc>
        <w:tc>
          <w:tcPr>
            <w:tcW w:w="1655" w:type="dxa"/>
            <w:gridSpan w:val="2"/>
          </w:tcPr>
          <w:p w14:paraId="7BB873D8" w14:textId="77777777" w:rsidR="00BF6C28" w:rsidRPr="005F3AA9" w:rsidRDefault="00BF6C28" w:rsidP="00BF6C28">
            <w:pPr>
              <w:rPr>
                <w:sz w:val="22"/>
                <w:szCs w:val="22"/>
              </w:rPr>
            </w:pPr>
            <w:r w:rsidRPr="005F3AA9">
              <w:rPr>
                <w:sz w:val="22"/>
                <w:szCs w:val="22"/>
              </w:rPr>
              <w:t xml:space="preserve">Linear regression, Adjusted </w:t>
            </w:r>
          </w:p>
          <w:p w14:paraId="0CB51C34" w14:textId="6E41328E"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1B07C186" w14:textId="6C445330" w:rsidR="00BF6C28" w:rsidRPr="005F3AA9" w:rsidRDefault="00BF6C28" w:rsidP="00BF6C28">
            <w:pPr>
              <w:rPr>
                <w:sz w:val="22"/>
                <w:szCs w:val="22"/>
              </w:rPr>
            </w:pPr>
            <w:r w:rsidRPr="005F3AA9">
              <w:rPr>
                <w:sz w:val="22"/>
                <w:szCs w:val="22"/>
              </w:rPr>
              <w:t>No</w:t>
            </w:r>
          </w:p>
        </w:tc>
        <w:tc>
          <w:tcPr>
            <w:tcW w:w="907" w:type="dxa"/>
          </w:tcPr>
          <w:p w14:paraId="1397E1DD" w14:textId="1438373A" w:rsidR="00BF6C28" w:rsidRPr="005F3AA9" w:rsidRDefault="00BF6C28" w:rsidP="00BF6C28">
            <w:pPr>
              <w:rPr>
                <w:sz w:val="22"/>
                <w:szCs w:val="22"/>
              </w:rPr>
            </w:pPr>
            <w:r w:rsidRPr="005F3AA9">
              <w:rPr>
                <w:sz w:val="22"/>
                <w:szCs w:val="22"/>
              </w:rPr>
              <w:t>9</w:t>
            </w:r>
          </w:p>
        </w:tc>
      </w:tr>
      <w:tr w:rsidR="00BF6C28" w:rsidRPr="005F3AA9" w14:paraId="54DF02EF" w14:textId="77777777" w:rsidTr="00346ACE">
        <w:tc>
          <w:tcPr>
            <w:tcW w:w="1776" w:type="dxa"/>
          </w:tcPr>
          <w:p w14:paraId="11C805D2" w14:textId="77777777" w:rsidR="00BF6C28" w:rsidRPr="005F3AA9" w:rsidRDefault="00BF6C28" w:rsidP="00BF6C28">
            <w:pPr>
              <w:rPr>
                <w:sz w:val="22"/>
                <w:szCs w:val="22"/>
              </w:rPr>
            </w:pPr>
            <w:r w:rsidRPr="005F3AA9">
              <w:rPr>
                <w:sz w:val="22"/>
                <w:szCs w:val="22"/>
              </w:rPr>
              <w:t>Kuzawa et al. 2003, Philippines</w:t>
            </w:r>
          </w:p>
          <w:p w14:paraId="40BDB66A" w14:textId="419408E7" w:rsidR="00BF6C28" w:rsidRPr="005F3AA9" w:rsidRDefault="00BF6C28" w:rsidP="00BF6C28">
            <w:pPr>
              <w:rPr>
                <w:sz w:val="22"/>
                <w:szCs w:val="22"/>
              </w:rPr>
            </w:pPr>
            <w:r w:rsidRPr="005F3AA9">
              <w:rPr>
                <w:sz w:val="22"/>
                <w:szCs w:val="22"/>
              </w:rPr>
              <w:fldChar w:fldCharType="begin">
                <w:fldData xml:space="preserve">PEVuZE5vdGU+PENpdGU+PEF1dGhvcj5LdXphd2E8L0F1dGhvcj48WWVhcj4yMDAzPC9ZZWFyPjxS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</w:fldData>
              </w:fldChar>
            </w:r>
            <w:r w:rsidRPr="005F3AA9">
              <w:rPr>
                <w:sz w:val="22"/>
                <w:szCs w:val="22"/>
              </w:rPr>
              <w:instrText xml:space="preserve"> ADDIN EN.CITE </w:instrText>
            </w:r>
            <w:r w:rsidRPr="005F3AA9">
              <w:rPr>
                <w:sz w:val="22"/>
                <w:szCs w:val="22"/>
              </w:rPr>
              <w:fldChar w:fldCharType="begin">
                <w:fldData xml:space="preserve">PEVuZE5vdGU+PENpdGU+PEF1dGhvcj5LdXphd2E8L0F1dGhvcj48WWVhcj4yMDAzPC9ZZWFyPjxS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7]</w:t>
            </w:r>
            <w:r w:rsidRPr="005F3AA9">
              <w:rPr>
                <w:sz w:val="22"/>
                <w:szCs w:val="22"/>
              </w:rPr>
              <w:fldChar w:fldCharType="end"/>
            </w:r>
          </w:p>
        </w:tc>
        <w:tc>
          <w:tcPr>
            <w:tcW w:w="1811" w:type="dxa"/>
          </w:tcPr>
          <w:p w14:paraId="4F229986" w14:textId="3B019FA4" w:rsidR="00BF6C28" w:rsidRPr="005F3AA9" w:rsidRDefault="00BF6C28" w:rsidP="00BF6C28">
            <w:pPr>
              <w:rPr>
                <w:sz w:val="22"/>
                <w:szCs w:val="22"/>
              </w:rPr>
            </w:pPr>
            <w:r w:rsidRPr="005F3AA9">
              <w:rPr>
                <w:sz w:val="22"/>
                <w:szCs w:val="22"/>
              </w:rPr>
              <w:t>n: 608</w:t>
            </w:r>
          </w:p>
          <w:p w14:paraId="2FCEFCDE" w14:textId="77777777" w:rsidR="00BF6C28" w:rsidRPr="005F3AA9" w:rsidRDefault="00BF6C28" w:rsidP="00BF6C28">
            <w:pPr>
              <w:rPr>
                <w:sz w:val="22"/>
                <w:szCs w:val="22"/>
              </w:rPr>
            </w:pPr>
            <w:r w:rsidRPr="005F3AA9">
              <w:rPr>
                <w:sz w:val="22"/>
                <w:szCs w:val="22"/>
              </w:rPr>
              <w:t>age: 14-16;</w:t>
            </w:r>
          </w:p>
          <w:p w14:paraId="490BCD3C" w14:textId="38B1A952" w:rsidR="00BF6C28" w:rsidRPr="005F3AA9" w:rsidRDefault="00BF6C28" w:rsidP="00BF6C28">
            <w:pPr>
              <w:rPr>
                <w:sz w:val="22"/>
                <w:szCs w:val="22"/>
              </w:rPr>
            </w:pPr>
            <w:r w:rsidRPr="005F3AA9">
              <w:rPr>
                <w:sz w:val="22"/>
                <w:szCs w:val="22"/>
              </w:rPr>
              <w:t>female: 50.6%</w:t>
            </w:r>
          </w:p>
        </w:tc>
        <w:tc>
          <w:tcPr>
            <w:tcW w:w="1526" w:type="dxa"/>
          </w:tcPr>
          <w:p w14:paraId="64CD50A2" w14:textId="6BB0D3F7" w:rsidR="00BF6C28" w:rsidRPr="005F3AA9" w:rsidRDefault="00BF6C28" w:rsidP="00BF6C28">
            <w:pPr>
              <w:rPr>
                <w:sz w:val="22"/>
                <w:szCs w:val="22"/>
              </w:rPr>
            </w:pPr>
            <w:r w:rsidRPr="005F3AA9">
              <w:rPr>
                <w:sz w:val="22"/>
                <w:szCs w:val="22"/>
              </w:rPr>
              <w:t>Prospective cohort study</w:t>
            </w:r>
          </w:p>
        </w:tc>
        <w:tc>
          <w:tcPr>
            <w:tcW w:w="989" w:type="dxa"/>
          </w:tcPr>
          <w:p w14:paraId="339B4EE3" w14:textId="2DF774C9" w:rsidR="00BF6C28" w:rsidRPr="005F3AA9" w:rsidRDefault="00BF6C28" w:rsidP="00BF6C28">
            <w:pPr>
              <w:rPr>
                <w:sz w:val="22"/>
                <w:szCs w:val="22"/>
              </w:rPr>
            </w:pPr>
            <w:r w:rsidRPr="005F3AA9">
              <w:rPr>
                <w:sz w:val="22"/>
                <w:szCs w:val="22"/>
              </w:rPr>
              <w:t>24h recall</w:t>
            </w:r>
          </w:p>
        </w:tc>
        <w:tc>
          <w:tcPr>
            <w:tcW w:w="1413" w:type="dxa"/>
          </w:tcPr>
          <w:p w14:paraId="64AEEA35" w14:textId="5F6D4ED1" w:rsidR="00BF6C28" w:rsidRPr="005F3AA9" w:rsidRDefault="00BF6C28" w:rsidP="00BF6C28">
            <w:pPr>
              <w:rPr>
                <w:sz w:val="22"/>
                <w:szCs w:val="22"/>
              </w:rPr>
            </w:pPr>
            <w:r w:rsidRPr="005F3AA9">
              <w:rPr>
                <w:sz w:val="22"/>
                <w:szCs w:val="22"/>
              </w:rPr>
              <w:t>Unknown</w:t>
            </w:r>
          </w:p>
        </w:tc>
        <w:tc>
          <w:tcPr>
            <w:tcW w:w="1356" w:type="dxa"/>
          </w:tcPr>
          <w:p w14:paraId="09481D3D" w14:textId="059C9FE6" w:rsidR="00BF6C28" w:rsidRPr="005F3AA9" w:rsidRDefault="00BF6C28" w:rsidP="00BF6C28">
            <w:pPr>
              <w:rPr>
                <w:sz w:val="22"/>
                <w:szCs w:val="22"/>
              </w:rPr>
            </w:pPr>
            <w:r w:rsidRPr="005F3AA9">
              <w:rPr>
                <w:sz w:val="22"/>
                <w:szCs w:val="22"/>
              </w:rPr>
              <w:t>Boys</w:t>
            </w:r>
          </w:p>
          <w:p w14:paraId="682E33DA" w14:textId="5845B30F" w:rsidR="00BF6C28" w:rsidRPr="005F3AA9" w:rsidRDefault="00BF6C28" w:rsidP="00BF6C28">
            <w:pPr>
              <w:rPr>
                <w:sz w:val="22"/>
                <w:szCs w:val="22"/>
              </w:rPr>
            </w:pPr>
            <w:r w:rsidRPr="005F3AA9">
              <w:rPr>
                <w:sz w:val="22"/>
                <w:szCs w:val="22"/>
              </w:rPr>
              <w:t>Girls</w:t>
            </w:r>
          </w:p>
        </w:tc>
        <w:tc>
          <w:tcPr>
            <w:tcW w:w="2303" w:type="dxa"/>
          </w:tcPr>
          <w:p w14:paraId="5531DE0D" w14:textId="02259F98" w:rsidR="00BF6C28" w:rsidRPr="005F3AA9" w:rsidRDefault="00BF6C28" w:rsidP="00BF6C28">
            <w:pPr>
              <w:rPr>
                <w:sz w:val="22"/>
                <w:szCs w:val="22"/>
              </w:rPr>
            </w:pPr>
            <w:r w:rsidRPr="005F3AA9">
              <w:rPr>
                <w:sz w:val="22"/>
                <w:szCs w:val="22"/>
              </w:rPr>
              <w:t>Fat</w:t>
            </w:r>
          </w:p>
          <w:p w14:paraId="4F8826C8" w14:textId="1560F665" w:rsidR="00BF6C28" w:rsidRPr="005F3AA9" w:rsidRDefault="00BF6C28" w:rsidP="00BF6C28">
            <w:pPr>
              <w:rPr>
                <w:sz w:val="22"/>
                <w:szCs w:val="22"/>
              </w:rPr>
            </w:pPr>
            <w:r w:rsidRPr="005F3AA9">
              <w:rPr>
                <w:sz w:val="22"/>
                <w:szCs w:val="22"/>
              </w:rPr>
              <w:t>Fat</w:t>
            </w:r>
          </w:p>
        </w:tc>
        <w:tc>
          <w:tcPr>
            <w:tcW w:w="1393" w:type="dxa"/>
          </w:tcPr>
          <w:p w14:paraId="0FFB6EC7" w14:textId="145DF4B7" w:rsidR="00BF6C28" w:rsidRPr="005F3AA9" w:rsidRDefault="00BF6C28" w:rsidP="00BF6C28">
            <w:pPr>
              <w:rPr>
                <w:sz w:val="22"/>
                <w:szCs w:val="22"/>
              </w:rPr>
            </w:pPr>
            <w:r w:rsidRPr="005F3AA9">
              <w:rPr>
                <w:sz w:val="22"/>
                <w:szCs w:val="22"/>
              </w:rPr>
              <w:t>n.s.</w:t>
            </w:r>
          </w:p>
          <w:p w14:paraId="3544B8C6" w14:textId="2BA37413" w:rsidR="00BF6C28" w:rsidRPr="005F3AA9" w:rsidRDefault="00BF6C28" w:rsidP="00BF6C28">
            <w:pPr>
              <w:rPr>
                <w:sz w:val="22"/>
                <w:szCs w:val="22"/>
              </w:rPr>
            </w:pPr>
            <w:r w:rsidRPr="005F3AA9">
              <w:rPr>
                <w:sz w:val="22"/>
                <w:szCs w:val="22"/>
              </w:rPr>
              <w:t>0.13*</w:t>
            </w:r>
          </w:p>
        </w:tc>
        <w:tc>
          <w:tcPr>
            <w:tcW w:w="1655" w:type="dxa"/>
            <w:gridSpan w:val="2"/>
          </w:tcPr>
          <w:p w14:paraId="28714FE9" w14:textId="67FE90BE" w:rsidR="00BF6C28" w:rsidRPr="005F3AA9" w:rsidRDefault="00BF6C28" w:rsidP="00BF6C28">
            <w:pPr>
              <w:rPr>
                <w:sz w:val="22"/>
                <w:szCs w:val="22"/>
              </w:rPr>
            </w:pPr>
            <w:r w:rsidRPr="005F3AA9">
              <w:rPr>
                <w:sz w:val="22"/>
                <w:szCs w:val="22"/>
              </w:rPr>
              <w:t>Partial correlation coefficiens</w:t>
            </w:r>
          </w:p>
        </w:tc>
        <w:tc>
          <w:tcPr>
            <w:tcW w:w="1358" w:type="dxa"/>
          </w:tcPr>
          <w:p w14:paraId="1E13582A" w14:textId="5E21DE48" w:rsidR="00BF6C28" w:rsidRPr="005F3AA9" w:rsidRDefault="00BF6C28" w:rsidP="00BF6C28">
            <w:pPr>
              <w:rPr>
                <w:sz w:val="22"/>
                <w:szCs w:val="22"/>
              </w:rPr>
            </w:pPr>
            <w:r w:rsidRPr="005F3AA9">
              <w:rPr>
                <w:sz w:val="22"/>
                <w:szCs w:val="22"/>
              </w:rPr>
              <w:t>Yes</w:t>
            </w:r>
          </w:p>
        </w:tc>
        <w:tc>
          <w:tcPr>
            <w:tcW w:w="907" w:type="dxa"/>
          </w:tcPr>
          <w:p w14:paraId="672A17C6" w14:textId="2C03BA2B" w:rsidR="00BF6C28" w:rsidRPr="005F3AA9" w:rsidRDefault="00BF6C28" w:rsidP="00BF6C28">
            <w:pPr>
              <w:rPr>
                <w:sz w:val="22"/>
                <w:szCs w:val="22"/>
              </w:rPr>
            </w:pPr>
            <w:r w:rsidRPr="005F3AA9">
              <w:rPr>
                <w:sz w:val="22"/>
                <w:szCs w:val="22"/>
              </w:rPr>
              <w:t>3</w:t>
            </w:r>
          </w:p>
        </w:tc>
      </w:tr>
      <w:tr w:rsidR="00BF6C28" w:rsidRPr="005F3AA9" w14:paraId="1B1E06F0" w14:textId="77777777" w:rsidTr="00346ACE">
        <w:tc>
          <w:tcPr>
            <w:tcW w:w="1776" w:type="dxa"/>
          </w:tcPr>
          <w:p w14:paraId="47298B8F" w14:textId="22EB3D4E" w:rsidR="00BF6C28" w:rsidRPr="005F3AA9" w:rsidRDefault="00BF6C28" w:rsidP="00BF6C28">
            <w:pPr>
              <w:rPr>
                <w:sz w:val="22"/>
                <w:szCs w:val="22"/>
              </w:rPr>
            </w:pPr>
            <w:r w:rsidRPr="005F3AA9">
              <w:rPr>
                <w:sz w:val="22"/>
                <w:szCs w:val="22"/>
              </w:rPr>
              <w:t>Lin et al. 2014, Multiple European countries</w: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8]</w:t>
            </w:r>
            <w:r w:rsidRPr="005F3AA9">
              <w:rPr>
                <w:sz w:val="22"/>
                <w:szCs w:val="22"/>
              </w:rPr>
              <w:fldChar w:fldCharType="end"/>
            </w:r>
          </w:p>
        </w:tc>
        <w:tc>
          <w:tcPr>
            <w:tcW w:w="1811" w:type="dxa"/>
          </w:tcPr>
          <w:p w14:paraId="2B34AE9A" w14:textId="4737267D" w:rsidR="00BF6C28" w:rsidRPr="005F3AA9" w:rsidRDefault="00BF6C28" w:rsidP="00BF6C28">
            <w:pPr>
              <w:rPr>
                <w:sz w:val="22"/>
                <w:szCs w:val="22"/>
              </w:rPr>
            </w:pPr>
            <w:r w:rsidRPr="005F3AA9">
              <w:rPr>
                <w:sz w:val="22"/>
                <w:szCs w:val="22"/>
              </w:rPr>
              <w:t>n:1804;</w:t>
            </w:r>
          </w:p>
          <w:p w14:paraId="1F1B06A4" w14:textId="7A2A9473" w:rsidR="00BF6C28" w:rsidRPr="005F3AA9" w:rsidRDefault="00BF6C28" w:rsidP="00BF6C28">
            <w:pPr>
              <w:rPr>
                <w:sz w:val="22"/>
                <w:szCs w:val="22"/>
              </w:rPr>
            </w:pPr>
            <w:r w:rsidRPr="005F3AA9">
              <w:rPr>
                <w:sz w:val="22"/>
                <w:szCs w:val="22"/>
              </w:rPr>
              <w:t>age: 12.5-17.5;</w:t>
            </w:r>
          </w:p>
          <w:p w14:paraId="1FDBB9D4" w14:textId="759DFC46" w:rsidR="00BF6C28" w:rsidRPr="005F3AA9" w:rsidRDefault="00BF6C28" w:rsidP="00BF6C28">
            <w:pPr>
              <w:rPr>
                <w:sz w:val="22"/>
                <w:szCs w:val="22"/>
              </w:rPr>
            </w:pPr>
            <w:r w:rsidRPr="005F3AA9">
              <w:rPr>
                <w:sz w:val="22"/>
                <w:szCs w:val="22"/>
              </w:rPr>
              <w:t>female: 52.6%</w:t>
            </w:r>
          </w:p>
        </w:tc>
        <w:tc>
          <w:tcPr>
            <w:tcW w:w="1526" w:type="dxa"/>
          </w:tcPr>
          <w:p w14:paraId="4B74BB6D" w14:textId="5A872339" w:rsidR="00BF6C28" w:rsidRPr="005F3AA9" w:rsidRDefault="00BF6C28" w:rsidP="00BF6C28">
            <w:pPr>
              <w:rPr>
                <w:sz w:val="22"/>
                <w:szCs w:val="22"/>
              </w:rPr>
            </w:pPr>
            <w:r w:rsidRPr="005F3AA9">
              <w:rPr>
                <w:sz w:val="22"/>
                <w:szCs w:val="22"/>
              </w:rPr>
              <w:t>Cross-sectional</w:t>
            </w:r>
          </w:p>
        </w:tc>
        <w:tc>
          <w:tcPr>
            <w:tcW w:w="989" w:type="dxa"/>
          </w:tcPr>
          <w:p w14:paraId="58473464" w14:textId="0D5F17A7" w:rsidR="00BF6C28" w:rsidRPr="005F3AA9" w:rsidRDefault="00BF6C28" w:rsidP="00BF6C28">
            <w:pPr>
              <w:rPr>
                <w:sz w:val="22"/>
                <w:szCs w:val="22"/>
              </w:rPr>
            </w:pPr>
            <w:r w:rsidRPr="005F3AA9">
              <w:rPr>
                <w:sz w:val="22"/>
                <w:szCs w:val="22"/>
              </w:rPr>
              <w:t>24h recall</w:t>
            </w:r>
          </w:p>
        </w:tc>
        <w:tc>
          <w:tcPr>
            <w:tcW w:w="1413" w:type="dxa"/>
          </w:tcPr>
          <w:p w14:paraId="50DA40BB" w14:textId="492FFB0A" w:rsidR="00BF6C28" w:rsidRPr="005F3AA9" w:rsidRDefault="00BF6C28" w:rsidP="00BF6C28">
            <w:pPr>
              <w:rPr>
                <w:sz w:val="22"/>
                <w:szCs w:val="22"/>
              </w:rPr>
            </w:pPr>
            <w:r w:rsidRPr="005F3AA9">
              <w:rPr>
                <w:sz w:val="22"/>
                <w:szCs w:val="22"/>
              </w:rPr>
              <w:t>Yes</w:t>
            </w:r>
          </w:p>
        </w:tc>
        <w:tc>
          <w:tcPr>
            <w:tcW w:w="1356" w:type="dxa"/>
          </w:tcPr>
          <w:p w14:paraId="3EB1BA78" w14:textId="255BE12D" w:rsidR="00BF6C28" w:rsidRPr="005F3AA9" w:rsidRDefault="00BF6C28" w:rsidP="00BF6C28">
            <w:pPr>
              <w:rPr>
                <w:sz w:val="22"/>
                <w:szCs w:val="22"/>
              </w:rPr>
            </w:pPr>
            <w:r w:rsidRPr="005F3AA9">
              <w:rPr>
                <w:sz w:val="22"/>
                <w:szCs w:val="22"/>
              </w:rPr>
              <w:t>no</w:t>
            </w:r>
          </w:p>
        </w:tc>
        <w:tc>
          <w:tcPr>
            <w:tcW w:w="2303" w:type="dxa"/>
          </w:tcPr>
          <w:p w14:paraId="6FFE077B" w14:textId="1853100B" w:rsidR="00BF6C28" w:rsidRPr="005F3AA9" w:rsidRDefault="00BF6C28" w:rsidP="00BF6C28">
            <w:pPr>
              <w:rPr>
                <w:sz w:val="22"/>
                <w:szCs w:val="22"/>
              </w:rPr>
            </w:pPr>
            <w:r w:rsidRPr="005F3AA9">
              <w:rPr>
                <w:sz w:val="22"/>
                <w:szCs w:val="22"/>
              </w:rPr>
              <w:t>Fiber</w:t>
            </w:r>
          </w:p>
          <w:p w14:paraId="7F71DACA" w14:textId="6F9AF5B5" w:rsidR="00BF6C28" w:rsidRPr="005F3AA9" w:rsidRDefault="00BF6C28" w:rsidP="00BF6C28">
            <w:pPr>
              <w:rPr>
                <w:sz w:val="22"/>
                <w:szCs w:val="22"/>
              </w:rPr>
            </w:pPr>
            <w:r w:rsidRPr="005F3AA9">
              <w:rPr>
                <w:sz w:val="22"/>
                <w:szCs w:val="22"/>
              </w:rPr>
              <w:t>Soluble fiber</w:t>
            </w:r>
          </w:p>
          <w:p w14:paraId="4DE360CE" w14:textId="3FD329C9" w:rsidR="00BF6C28" w:rsidRPr="005F3AA9" w:rsidRDefault="00BF6C28" w:rsidP="00BF6C28">
            <w:pPr>
              <w:rPr>
                <w:sz w:val="22"/>
                <w:szCs w:val="22"/>
              </w:rPr>
            </w:pPr>
            <w:r w:rsidRPr="005F3AA9">
              <w:rPr>
                <w:sz w:val="22"/>
                <w:szCs w:val="22"/>
              </w:rPr>
              <w:t>Insoluble fiber</w:t>
            </w:r>
          </w:p>
          <w:p w14:paraId="434B54C7" w14:textId="77777777" w:rsidR="00BF6C28" w:rsidRPr="005F3AA9" w:rsidRDefault="00BF6C28" w:rsidP="00BF6C28">
            <w:pPr>
              <w:rPr>
                <w:sz w:val="22"/>
                <w:szCs w:val="22"/>
              </w:rPr>
            </w:pPr>
          </w:p>
        </w:tc>
        <w:tc>
          <w:tcPr>
            <w:tcW w:w="1393" w:type="dxa"/>
          </w:tcPr>
          <w:p w14:paraId="2705AE8E" w14:textId="55051724" w:rsidR="00BF6C28" w:rsidRPr="005F3AA9" w:rsidRDefault="00BF6C28" w:rsidP="00BF6C28">
            <w:pPr>
              <w:rPr>
                <w:sz w:val="22"/>
                <w:szCs w:val="22"/>
              </w:rPr>
            </w:pPr>
            <w:r w:rsidRPr="005F3AA9">
              <w:rPr>
                <w:sz w:val="22"/>
                <w:szCs w:val="22"/>
              </w:rPr>
              <w:t>n.s.</w:t>
            </w:r>
          </w:p>
          <w:p w14:paraId="200650C2" w14:textId="516924C4" w:rsidR="00BF6C28" w:rsidRPr="005F3AA9" w:rsidRDefault="00BF6C28" w:rsidP="00BF6C28">
            <w:pPr>
              <w:rPr>
                <w:sz w:val="22"/>
                <w:szCs w:val="22"/>
              </w:rPr>
            </w:pPr>
            <w:r w:rsidRPr="005F3AA9">
              <w:rPr>
                <w:sz w:val="22"/>
                <w:szCs w:val="22"/>
              </w:rPr>
              <w:t>n.s.</w:t>
            </w:r>
          </w:p>
          <w:p w14:paraId="3C001F33" w14:textId="28498AA6" w:rsidR="00BF6C28" w:rsidRPr="005F3AA9" w:rsidRDefault="00BF6C28" w:rsidP="00BF6C28">
            <w:pPr>
              <w:rPr>
                <w:b/>
                <w:sz w:val="22"/>
                <w:szCs w:val="22"/>
              </w:rPr>
            </w:pPr>
            <w:r w:rsidRPr="005F3AA9">
              <w:rPr>
                <w:sz w:val="22"/>
                <w:szCs w:val="22"/>
              </w:rPr>
              <w:t>n.s.</w:t>
            </w:r>
          </w:p>
        </w:tc>
        <w:tc>
          <w:tcPr>
            <w:tcW w:w="1655" w:type="dxa"/>
            <w:gridSpan w:val="2"/>
          </w:tcPr>
          <w:p w14:paraId="060FE353" w14:textId="77777777" w:rsidR="00BF6C28" w:rsidRPr="005F3AA9" w:rsidRDefault="00BF6C28" w:rsidP="00BF6C28">
            <w:pPr>
              <w:rPr>
                <w:rFonts w:cs="Lucida Grande"/>
                <w:sz w:val="22"/>
                <w:szCs w:val="22"/>
              </w:rPr>
            </w:pPr>
            <w:r w:rsidRPr="005F3AA9">
              <w:rPr>
                <w:rFonts w:cs="Lucida Grande"/>
                <w:sz w:val="22"/>
                <w:szCs w:val="22"/>
              </w:rPr>
              <w:t xml:space="preserve">GLM multivariate analysis, </w:t>
            </w:r>
          </w:p>
          <w:p w14:paraId="6BB9B740" w14:textId="2A908B45"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 xml:space="preserve">-coefficient </w:t>
            </w:r>
          </w:p>
        </w:tc>
        <w:tc>
          <w:tcPr>
            <w:tcW w:w="1358" w:type="dxa"/>
          </w:tcPr>
          <w:p w14:paraId="4EB7F647" w14:textId="50BE77C3" w:rsidR="00BF6C28" w:rsidRPr="005F3AA9" w:rsidRDefault="00BF6C28" w:rsidP="00BF6C28">
            <w:pPr>
              <w:rPr>
                <w:sz w:val="22"/>
                <w:szCs w:val="22"/>
              </w:rPr>
            </w:pPr>
            <w:r w:rsidRPr="005F3AA9">
              <w:rPr>
                <w:sz w:val="22"/>
                <w:szCs w:val="22"/>
              </w:rPr>
              <w:t>Unknown</w:t>
            </w:r>
          </w:p>
        </w:tc>
        <w:tc>
          <w:tcPr>
            <w:tcW w:w="907" w:type="dxa"/>
          </w:tcPr>
          <w:p w14:paraId="026FEE85" w14:textId="6FE936AE" w:rsidR="00BF6C28" w:rsidRPr="005F3AA9" w:rsidRDefault="00BF6C28" w:rsidP="00BF6C28">
            <w:pPr>
              <w:rPr>
                <w:sz w:val="22"/>
                <w:szCs w:val="22"/>
              </w:rPr>
            </w:pPr>
            <w:r w:rsidRPr="005F3AA9">
              <w:rPr>
                <w:sz w:val="22"/>
                <w:szCs w:val="22"/>
              </w:rPr>
              <w:t>6</w:t>
            </w:r>
          </w:p>
        </w:tc>
      </w:tr>
      <w:tr w:rsidR="00BF6C28" w:rsidRPr="005F3AA9" w14:paraId="78C254B4" w14:textId="77777777" w:rsidTr="00346ACE">
        <w:tc>
          <w:tcPr>
            <w:tcW w:w="1776" w:type="dxa"/>
          </w:tcPr>
          <w:p w14:paraId="75406D6A" w14:textId="63A8D5C1" w:rsidR="00BF6C28" w:rsidRPr="005F3AA9" w:rsidRDefault="00BF6C28" w:rsidP="00BF6C28">
            <w:pPr>
              <w:rPr>
                <w:sz w:val="22"/>
                <w:szCs w:val="22"/>
              </w:rPr>
            </w:pPr>
            <w:r w:rsidRPr="005F3AA9">
              <w:rPr>
                <w:sz w:val="22"/>
                <w:szCs w:val="22"/>
              </w:rPr>
              <w:t>Llyod et al. 1998, USA</w:t>
            </w:r>
            <w:r w:rsidRPr="005F3AA9">
              <w:rPr>
                <w:sz w:val="22"/>
                <w:szCs w:val="22"/>
              </w:rPr>
              <w:fldChar w:fldCharType="begin">
                <w:fldData xml:space="preserve">PEVuZE5vdGU+PENpdGU+PEF1dGhvcj5MbG95ZDwvQXV0aG9yPjxZZWFyPjE5OTg8L1llYXI+PFJl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YyNC0zMDwvcGFnZXM+PHZvbHVtZT42Nzwvdm9s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MbG95ZDwvQXV0aG9yPjxZZWFyPjE5OTg8L1llYXI+PFJl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YyNC0zMDwvcGFnZXM+PHZvbHVtZT42Nzwvdm9s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3]</w:t>
            </w:r>
            <w:r w:rsidRPr="005F3AA9">
              <w:rPr>
                <w:sz w:val="22"/>
                <w:szCs w:val="22"/>
              </w:rPr>
              <w:fldChar w:fldCharType="end"/>
            </w:r>
          </w:p>
        </w:tc>
        <w:tc>
          <w:tcPr>
            <w:tcW w:w="1811" w:type="dxa"/>
          </w:tcPr>
          <w:p w14:paraId="6B83C460" w14:textId="12B9918C" w:rsidR="00BF6C28" w:rsidRPr="005F3AA9" w:rsidRDefault="00BF6C28" w:rsidP="00BF6C28">
            <w:pPr>
              <w:rPr>
                <w:sz w:val="22"/>
                <w:szCs w:val="22"/>
              </w:rPr>
            </w:pPr>
            <w:r w:rsidRPr="005F3AA9">
              <w:rPr>
                <w:sz w:val="22"/>
                <w:szCs w:val="22"/>
              </w:rPr>
              <w:t>n: 86;</w:t>
            </w:r>
          </w:p>
          <w:p w14:paraId="39118013" w14:textId="77777777" w:rsidR="00BF6C28" w:rsidRPr="005F3AA9" w:rsidRDefault="00BF6C28" w:rsidP="00BF6C28">
            <w:pPr>
              <w:rPr>
                <w:sz w:val="22"/>
                <w:szCs w:val="22"/>
              </w:rPr>
            </w:pPr>
            <w:r w:rsidRPr="005F3AA9">
              <w:rPr>
                <w:sz w:val="22"/>
                <w:szCs w:val="22"/>
              </w:rPr>
              <w:t>age: 16.5-17.5;</w:t>
            </w:r>
          </w:p>
          <w:p w14:paraId="5040ADCD" w14:textId="48E3F9BF" w:rsidR="00BF6C28" w:rsidRPr="005F3AA9" w:rsidRDefault="00BF6C28" w:rsidP="00BF6C28">
            <w:pPr>
              <w:rPr>
                <w:sz w:val="22"/>
                <w:szCs w:val="22"/>
              </w:rPr>
            </w:pPr>
            <w:r w:rsidRPr="005F3AA9">
              <w:rPr>
                <w:sz w:val="22"/>
                <w:szCs w:val="22"/>
              </w:rPr>
              <w:t>female: 100.0%</w:t>
            </w:r>
          </w:p>
        </w:tc>
        <w:tc>
          <w:tcPr>
            <w:tcW w:w="1526" w:type="dxa"/>
          </w:tcPr>
          <w:p w14:paraId="5C586551" w14:textId="77777777" w:rsidR="00BF6C28" w:rsidRPr="005F3AA9" w:rsidRDefault="00BF6C28" w:rsidP="00BF6C28">
            <w:pPr>
              <w:rPr>
                <w:sz w:val="22"/>
                <w:szCs w:val="22"/>
              </w:rPr>
            </w:pPr>
            <w:r w:rsidRPr="005F3AA9">
              <w:rPr>
                <w:sz w:val="22"/>
                <w:szCs w:val="22"/>
              </w:rPr>
              <w:t>Cross-sectional</w:t>
            </w:r>
          </w:p>
        </w:tc>
        <w:tc>
          <w:tcPr>
            <w:tcW w:w="989" w:type="dxa"/>
          </w:tcPr>
          <w:p w14:paraId="4633B815" w14:textId="77777777" w:rsidR="00BF6C28" w:rsidRPr="005F3AA9" w:rsidRDefault="00BF6C28" w:rsidP="00BF6C28">
            <w:pPr>
              <w:rPr>
                <w:sz w:val="22"/>
                <w:szCs w:val="22"/>
              </w:rPr>
            </w:pPr>
            <w:r w:rsidRPr="005F3AA9">
              <w:rPr>
                <w:sz w:val="22"/>
                <w:szCs w:val="22"/>
              </w:rPr>
              <w:t>Dietary record</w:t>
            </w:r>
          </w:p>
        </w:tc>
        <w:tc>
          <w:tcPr>
            <w:tcW w:w="1413" w:type="dxa"/>
          </w:tcPr>
          <w:p w14:paraId="67DEF368" w14:textId="7FFEA614" w:rsidR="00BF6C28" w:rsidRPr="005F3AA9" w:rsidRDefault="00BF6C28" w:rsidP="00BF6C28">
            <w:pPr>
              <w:rPr>
                <w:sz w:val="22"/>
                <w:szCs w:val="22"/>
              </w:rPr>
            </w:pPr>
            <w:r w:rsidRPr="005F3AA9">
              <w:rPr>
                <w:sz w:val="22"/>
                <w:szCs w:val="22"/>
              </w:rPr>
              <w:t>Unknown</w:t>
            </w:r>
          </w:p>
        </w:tc>
        <w:tc>
          <w:tcPr>
            <w:tcW w:w="1356" w:type="dxa"/>
          </w:tcPr>
          <w:p w14:paraId="4929C76F" w14:textId="5FF2276A" w:rsidR="00BF6C28" w:rsidRPr="005F3AA9" w:rsidRDefault="00BF6C28" w:rsidP="00BF6C28">
            <w:pPr>
              <w:rPr>
                <w:sz w:val="22"/>
                <w:szCs w:val="22"/>
              </w:rPr>
            </w:pPr>
            <w:r w:rsidRPr="005F3AA9">
              <w:rPr>
                <w:sz w:val="22"/>
                <w:szCs w:val="22"/>
              </w:rPr>
              <w:t>Girls</w:t>
            </w:r>
          </w:p>
        </w:tc>
        <w:tc>
          <w:tcPr>
            <w:tcW w:w="2303" w:type="dxa"/>
          </w:tcPr>
          <w:p w14:paraId="62D4C3F1" w14:textId="77777777" w:rsidR="00BF6C28" w:rsidRPr="005F3AA9" w:rsidRDefault="00BF6C28" w:rsidP="00BF6C28">
            <w:pPr>
              <w:rPr>
                <w:sz w:val="22"/>
                <w:szCs w:val="22"/>
              </w:rPr>
            </w:pPr>
            <w:r w:rsidRPr="005F3AA9">
              <w:rPr>
                <w:sz w:val="22"/>
                <w:szCs w:val="22"/>
              </w:rPr>
              <w:t>Fruits</w:t>
            </w:r>
          </w:p>
        </w:tc>
        <w:tc>
          <w:tcPr>
            <w:tcW w:w="1393" w:type="dxa"/>
          </w:tcPr>
          <w:p w14:paraId="176DCD7E" w14:textId="7098706D" w:rsidR="00BF6C28" w:rsidRPr="005F3AA9" w:rsidRDefault="00BF6C28" w:rsidP="00BF6C28">
            <w:pPr>
              <w:rPr>
                <w:sz w:val="22"/>
                <w:szCs w:val="22"/>
              </w:rPr>
            </w:pPr>
            <w:r w:rsidRPr="005F3AA9">
              <w:rPr>
                <w:sz w:val="22"/>
                <w:szCs w:val="22"/>
              </w:rPr>
              <w:t>n.s.</w:t>
            </w:r>
          </w:p>
        </w:tc>
        <w:tc>
          <w:tcPr>
            <w:tcW w:w="1655" w:type="dxa"/>
            <w:gridSpan w:val="2"/>
          </w:tcPr>
          <w:p w14:paraId="6A71258D" w14:textId="77777777" w:rsidR="00BF6C28" w:rsidRPr="005F3AA9" w:rsidRDefault="00BF6C28" w:rsidP="00BF6C28">
            <w:pPr>
              <w:rPr>
                <w:sz w:val="22"/>
                <w:szCs w:val="22"/>
              </w:rPr>
            </w:pPr>
            <w:r w:rsidRPr="005F3AA9">
              <w:rPr>
                <w:sz w:val="22"/>
                <w:szCs w:val="22"/>
              </w:rPr>
              <w:t>Multiple regression,</w:t>
            </w:r>
          </w:p>
          <w:p w14:paraId="11BA76B4" w14:textId="77777777" w:rsidR="00BF6C28" w:rsidRPr="005F3AA9" w:rsidRDefault="00BF6C28" w:rsidP="00BF6C28">
            <w:pPr>
              <w:rPr>
                <w:rFonts w:cs="Lucida Grande"/>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3968A11F" w14:textId="6736563C" w:rsidR="00BF6C28" w:rsidRPr="005F3AA9" w:rsidRDefault="00BF6C28" w:rsidP="00BF6C28">
            <w:pPr>
              <w:rPr>
                <w:sz w:val="22"/>
                <w:szCs w:val="22"/>
              </w:rPr>
            </w:pPr>
            <w:r w:rsidRPr="005F3AA9">
              <w:rPr>
                <w:sz w:val="22"/>
                <w:szCs w:val="22"/>
              </w:rPr>
              <w:t>No</w:t>
            </w:r>
          </w:p>
        </w:tc>
        <w:tc>
          <w:tcPr>
            <w:tcW w:w="907" w:type="dxa"/>
          </w:tcPr>
          <w:p w14:paraId="7DF9F1E8" w14:textId="77777777" w:rsidR="00BF6C28" w:rsidRPr="005F3AA9" w:rsidRDefault="00BF6C28" w:rsidP="00BF6C28">
            <w:pPr>
              <w:rPr>
                <w:sz w:val="22"/>
                <w:szCs w:val="22"/>
              </w:rPr>
            </w:pPr>
            <w:r w:rsidRPr="005F3AA9">
              <w:rPr>
                <w:sz w:val="22"/>
                <w:szCs w:val="22"/>
              </w:rPr>
              <w:t>4</w:t>
            </w:r>
          </w:p>
        </w:tc>
      </w:tr>
      <w:tr w:rsidR="00BF6C28" w:rsidRPr="005F3AA9" w14:paraId="3FD43464" w14:textId="77777777" w:rsidTr="00346ACE">
        <w:tc>
          <w:tcPr>
            <w:tcW w:w="1776" w:type="dxa"/>
          </w:tcPr>
          <w:p w14:paraId="7D07FCD3" w14:textId="359B9069" w:rsidR="00BF6C28" w:rsidRPr="005F3AA9" w:rsidRDefault="00BF6C28" w:rsidP="00BF6C28">
            <w:pPr>
              <w:rPr>
                <w:sz w:val="22"/>
                <w:szCs w:val="22"/>
              </w:rPr>
            </w:pPr>
            <w:r w:rsidRPr="005F3AA9">
              <w:rPr>
                <w:sz w:val="22"/>
                <w:szCs w:val="22"/>
              </w:rPr>
              <w:t>Michels et al. 2015, Multiple European countries</w: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 </w:instrTex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9]</w:t>
            </w:r>
            <w:r w:rsidRPr="005F3AA9">
              <w:rPr>
                <w:sz w:val="22"/>
                <w:szCs w:val="22"/>
              </w:rPr>
              <w:fldChar w:fldCharType="end"/>
            </w:r>
          </w:p>
        </w:tc>
        <w:tc>
          <w:tcPr>
            <w:tcW w:w="1811" w:type="dxa"/>
          </w:tcPr>
          <w:p w14:paraId="08C38FB3" w14:textId="5B39E946" w:rsidR="00BF6C28" w:rsidRPr="005F3AA9" w:rsidRDefault="00BF6C28" w:rsidP="00BF6C28">
            <w:pPr>
              <w:rPr>
                <w:sz w:val="22"/>
                <w:szCs w:val="22"/>
              </w:rPr>
            </w:pPr>
            <w:r w:rsidRPr="005F3AA9">
              <w:rPr>
                <w:sz w:val="22"/>
                <w:szCs w:val="22"/>
              </w:rPr>
              <w:t>n: 387;</w:t>
            </w:r>
          </w:p>
          <w:p w14:paraId="516C8916" w14:textId="1CD16F9C" w:rsidR="00BF6C28" w:rsidRPr="005F3AA9" w:rsidRDefault="00BF6C28" w:rsidP="00BF6C28">
            <w:pPr>
              <w:rPr>
                <w:sz w:val="22"/>
                <w:szCs w:val="22"/>
              </w:rPr>
            </w:pPr>
            <w:r w:rsidRPr="005F3AA9">
              <w:rPr>
                <w:sz w:val="22"/>
                <w:szCs w:val="22"/>
              </w:rPr>
              <w:t>age: 12.5-17.5;</w:t>
            </w:r>
          </w:p>
          <w:p w14:paraId="367B1C05" w14:textId="57B6F6DF" w:rsidR="00BF6C28" w:rsidRPr="005F3AA9" w:rsidRDefault="00BF6C28" w:rsidP="00BF6C28">
            <w:pPr>
              <w:rPr>
                <w:sz w:val="22"/>
                <w:szCs w:val="22"/>
              </w:rPr>
            </w:pPr>
            <w:r w:rsidRPr="005F3AA9">
              <w:rPr>
                <w:sz w:val="22"/>
                <w:szCs w:val="22"/>
              </w:rPr>
              <w:t>female: n.a.</w:t>
            </w:r>
          </w:p>
        </w:tc>
        <w:tc>
          <w:tcPr>
            <w:tcW w:w="1526" w:type="dxa"/>
          </w:tcPr>
          <w:p w14:paraId="2BEEBEEA" w14:textId="0B8C8D4C" w:rsidR="00BF6C28" w:rsidRPr="005F3AA9" w:rsidRDefault="00BF6C28" w:rsidP="00BF6C28">
            <w:pPr>
              <w:rPr>
                <w:sz w:val="22"/>
                <w:szCs w:val="22"/>
              </w:rPr>
            </w:pPr>
            <w:r w:rsidRPr="005F3AA9">
              <w:rPr>
                <w:sz w:val="22"/>
                <w:szCs w:val="22"/>
              </w:rPr>
              <w:t>Cross-sectional</w:t>
            </w:r>
          </w:p>
        </w:tc>
        <w:tc>
          <w:tcPr>
            <w:tcW w:w="989" w:type="dxa"/>
          </w:tcPr>
          <w:p w14:paraId="011EDB59" w14:textId="2A1564C4" w:rsidR="00BF6C28" w:rsidRPr="005F3AA9" w:rsidRDefault="00BF6C28" w:rsidP="00BF6C28">
            <w:pPr>
              <w:rPr>
                <w:sz w:val="22"/>
                <w:szCs w:val="22"/>
              </w:rPr>
            </w:pPr>
            <w:r w:rsidRPr="005F3AA9">
              <w:rPr>
                <w:sz w:val="22"/>
                <w:szCs w:val="22"/>
              </w:rPr>
              <w:t>FFQ</w:t>
            </w:r>
          </w:p>
        </w:tc>
        <w:tc>
          <w:tcPr>
            <w:tcW w:w="1413" w:type="dxa"/>
          </w:tcPr>
          <w:p w14:paraId="27547F27" w14:textId="06C154DC" w:rsidR="00BF6C28" w:rsidRPr="005F3AA9" w:rsidRDefault="00BF6C28" w:rsidP="00BF6C28">
            <w:pPr>
              <w:rPr>
                <w:sz w:val="22"/>
                <w:szCs w:val="22"/>
              </w:rPr>
            </w:pPr>
            <w:r w:rsidRPr="005F3AA9">
              <w:rPr>
                <w:sz w:val="22"/>
                <w:szCs w:val="22"/>
              </w:rPr>
              <w:t>No</w:t>
            </w:r>
          </w:p>
        </w:tc>
        <w:tc>
          <w:tcPr>
            <w:tcW w:w="1356" w:type="dxa"/>
          </w:tcPr>
          <w:p w14:paraId="17D18BA0" w14:textId="6F2CDE2E" w:rsidR="00BF6C28" w:rsidRPr="005F3AA9" w:rsidRDefault="00BF6C28" w:rsidP="00BF6C28">
            <w:pPr>
              <w:rPr>
                <w:sz w:val="22"/>
                <w:szCs w:val="22"/>
              </w:rPr>
            </w:pPr>
            <w:r w:rsidRPr="005F3AA9">
              <w:rPr>
                <w:sz w:val="22"/>
                <w:szCs w:val="22"/>
              </w:rPr>
              <w:t>no</w:t>
            </w:r>
          </w:p>
        </w:tc>
        <w:tc>
          <w:tcPr>
            <w:tcW w:w="2303" w:type="dxa"/>
          </w:tcPr>
          <w:p w14:paraId="5CE625A2" w14:textId="14B98E2D" w:rsidR="00BF6C28" w:rsidRPr="005F3AA9" w:rsidRDefault="00BF6C28" w:rsidP="00BF6C28">
            <w:pPr>
              <w:rPr>
                <w:sz w:val="22"/>
                <w:szCs w:val="22"/>
              </w:rPr>
            </w:pPr>
            <w:r w:rsidRPr="005F3AA9">
              <w:rPr>
                <w:sz w:val="22"/>
                <w:szCs w:val="22"/>
              </w:rPr>
              <w:t>Ready to eat cereals</w:t>
            </w:r>
          </w:p>
        </w:tc>
        <w:tc>
          <w:tcPr>
            <w:tcW w:w="1393" w:type="dxa"/>
          </w:tcPr>
          <w:p w14:paraId="043E9926" w14:textId="7828F86B"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70860824" w14:textId="521BBC80" w:rsidR="00BF6C28" w:rsidRPr="005F3AA9" w:rsidRDefault="00BF6C28" w:rsidP="00BF6C28">
            <w:pPr>
              <w:rPr>
                <w:rFonts w:cs="Lucida Grande"/>
                <w:sz w:val="22"/>
                <w:szCs w:val="22"/>
              </w:rPr>
            </w:pPr>
            <w:r w:rsidRPr="005F3AA9">
              <w:rPr>
                <w:sz w:val="22"/>
                <w:szCs w:val="22"/>
              </w:rPr>
              <w:t>Linear regression, Estimated marginal means</w:t>
            </w:r>
          </w:p>
        </w:tc>
        <w:tc>
          <w:tcPr>
            <w:tcW w:w="1358" w:type="dxa"/>
          </w:tcPr>
          <w:p w14:paraId="76153709" w14:textId="26ED49D5" w:rsidR="00BF6C28" w:rsidRPr="005F3AA9" w:rsidRDefault="00BF6C28" w:rsidP="00BF6C28">
            <w:pPr>
              <w:rPr>
                <w:sz w:val="22"/>
                <w:szCs w:val="22"/>
              </w:rPr>
            </w:pPr>
            <w:r w:rsidRPr="005F3AA9">
              <w:rPr>
                <w:sz w:val="22"/>
                <w:szCs w:val="22"/>
              </w:rPr>
              <w:t>Yes</w:t>
            </w:r>
          </w:p>
        </w:tc>
        <w:tc>
          <w:tcPr>
            <w:tcW w:w="907" w:type="dxa"/>
          </w:tcPr>
          <w:p w14:paraId="6D67BD40" w14:textId="0D1B638E" w:rsidR="00BF6C28" w:rsidRPr="005F3AA9" w:rsidRDefault="00BF6C28" w:rsidP="00BF6C28">
            <w:pPr>
              <w:rPr>
                <w:sz w:val="22"/>
                <w:szCs w:val="22"/>
              </w:rPr>
            </w:pPr>
            <w:r w:rsidRPr="005F3AA9">
              <w:rPr>
                <w:sz w:val="22"/>
                <w:szCs w:val="22"/>
              </w:rPr>
              <w:t>1</w:t>
            </w:r>
          </w:p>
        </w:tc>
      </w:tr>
      <w:tr w:rsidR="00BF6C28" w:rsidRPr="005F3AA9" w14:paraId="1943A8BE" w14:textId="77777777" w:rsidTr="00346ACE">
        <w:tc>
          <w:tcPr>
            <w:tcW w:w="1776" w:type="dxa"/>
          </w:tcPr>
          <w:p w14:paraId="57C5B89B" w14:textId="6DBA8A14" w:rsidR="00BF6C28" w:rsidRPr="005F3AA9" w:rsidRDefault="00BF6C28" w:rsidP="00BF6C28">
            <w:pPr>
              <w:rPr>
                <w:sz w:val="22"/>
                <w:szCs w:val="22"/>
              </w:rPr>
            </w:pPr>
            <w:r w:rsidRPr="005F3AA9">
              <w:rPr>
                <w:sz w:val="22"/>
                <w:szCs w:val="22"/>
              </w:rPr>
              <w:t>Nobre et al. 2013, Brazil</w:t>
            </w:r>
            <w:r w:rsidRPr="005F3AA9">
              <w:rPr>
                <w:sz w:val="22"/>
                <w:szCs w:val="22"/>
              </w:rPr>
              <w:fldChar w:fldCharType="begin">
                <w:fldData xml:space="preserve">PEVuZE5vdGU+PENpdGU+PEF1dGhvcj5Ob2JyZTwvQXV0aG9yPjxZZWFyPjIwMTM8L1llYXI+PFJl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Ob2JyZTwvQXV0aG9yPjxZZWFyPjIwMTM8L1llYXI+PFJl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0]</w:t>
            </w:r>
            <w:r w:rsidRPr="005F3AA9">
              <w:rPr>
                <w:sz w:val="22"/>
                <w:szCs w:val="22"/>
              </w:rPr>
              <w:fldChar w:fldCharType="end"/>
            </w:r>
          </w:p>
        </w:tc>
        <w:tc>
          <w:tcPr>
            <w:tcW w:w="1811" w:type="dxa"/>
          </w:tcPr>
          <w:p w14:paraId="1FB3DFB2" w14:textId="2129BE0D" w:rsidR="00BF6C28" w:rsidRPr="005F3AA9" w:rsidRDefault="00BF6C28" w:rsidP="00BF6C28">
            <w:pPr>
              <w:rPr>
                <w:sz w:val="22"/>
                <w:szCs w:val="22"/>
              </w:rPr>
            </w:pPr>
            <w:r w:rsidRPr="005F3AA9">
              <w:rPr>
                <w:sz w:val="22"/>
                <w:szCs w:val="22"/>
              </w:rPr>
              <w:t>n: 227;</w:t>
            </w:r>
          </w:p>
          <w:p w14:paraId="52997858" w14:textId="77777777" w:rsidR="00BF6C28" w:rsidRPr="005F3AA9" w:rsidRDefault="00BF6C28" w:rsidP="00BF6C28">
            <w:pPr>
              <w:rPr>
                <w:sz w:val="22"/>
                <w:szCs w:val="22"/>
              </w:rPr>
            </w:pPr>
            <w:r w:rsidRPr="005F3AA9">
              <w:rPr>
                <w:sz w:val="22"/>
                <w:szCs w:val="22"/>
              </w:rPr>
              <w:t>age: 4-5;</w:t>
            </w:r>
          </w:p>
          <w:p w14:paraId="5747E75A" w14:textId="596CC7EC" w:rsidR="00BF6C28" w:rsidRPr="005F3AA9" w:rsidRDefault="00BF6C28" w:rsidP="00BF6C28">
            <w:pPr>
              <w:rPr>
                <w:sz w:val="22"/>
                <w:szCs w:val="22"/>
              </w:rPr>
            </w:pPr>
            <w:r w:rsidRPr="005F3AA9">
              <w:rPr>
                <w:sz w:val="22"/>
                <w:szCs w:val="22"/>
              </w:rPr>
              <w:t>female: n.a.</w:t>
            </w:r>
          </w:p>
        </w:tc>
        <w:tc>
          <w:tcPr>
            <w:tcW w:w="1526" w:type="dxa"/>
          </w:tcPr>
          <w:p w14:paraId="7C8347C0" w14:textId="1481EA7C" w:rsidR="00BF6C28" w:rsidRPr="005F3AA9" w:rsidRDefault="00BF6C28" w:rsidP="00BF6C28">
            <w:pPr>
              <w:rPr>
                <w:sz w:val="22"/>
                <w:szCs w:val="22"/>
              </w:rPr>
            </w:pPr>
            <w:r w:rsidRPr="005F3AA9">
              <w:rPr>
                <w:sz w:val="22"/>
                <w:szCs w:val="22"/>
              </w:rPr>
              <w:t>Cross-sectional</w:t>
            </w:r>
          </w:p>
        </w:tc>
        <w:tc>
          <w:tcPr>
            <w:tcW w:w="989" w:type="dxa"/>
          </w:tcPr>
          <w:p w14:paraId="53648BB5" w14:textId="5AA4823A" w:rsidR="00BF6C28" w:rsidRPr="005F3AA9" w:rsidRDefault="00BF6C28" w:rsidP="00BF6C28">
            <w:pPr>
              <w:rPr>
                <w:sz w:val="22"/>
                <w:szCs w:val="22"/>
              </w:rPr>
            </w:pPr>
            <w:r w:rsidRPr="005F3AA9">
              <w:rPr>
                <w:sz w:val="22"/>
                <w:szCs w:val="22"/>
              </w:rPr>
              <w:t>FFQ</w:t>
            </w:r>
          </w:p>
        </w:tc>
        <w:tc>
          <w:tcPr>
            <w:tcW w:w="1413" w:type="dxa"/>
          </w:tcPr>
          <w:p w14:paraId="37312F82" w14:textId="13F05941" w:rsidR="00BF6C28" w:rsidRPr="005F3AA9" w:rsidRDefault="00BF6C28" w:rsidP="00BF6C28">
            <w:pPr>
              <w:rPr>
                <w:sz w:val="22"/>
                <w:szCs w:val="22"/>
              </w:rPr>
            </w:pPr>
            <w:r w:rsidRPr="005F3AA9">
              <w:rPr>
                <w:sz w:val="22"/>
                <w:szCs w:val="22"/>
              </w:rPr>
              <w:t>No</w:t>
            </w:r>
          </w:p>
        </w:tc>
        <w:tc>
          <w:tcPr>
            <w:tcW w:w="1356" w:type="dxa"/>
          </w:tcPr>
          <w:p w14:paraId="53507B70" w14:textId="6F9EB922" w:rsidR="00BF6C28" w:rsidRPr="005F3AA9" w:rsidRDefault="00BF6C28" w:rsidP="00BF6C28">
            <w:pPr>
              <w:rPr>
                <w:sz w:val="22"/>
                <w:szCs w:val="22"/>
              </w:rPr>
            </w:pPr>
            <w:r w:rsidRPr="005F3AA9">
              <w:rPr>
                <w:sz w:val="22"/>
                <w:szCs w:val="22"/>
              </w:rPr>
              <w:t>no</w:t>
            </w:r>
          </w:p>
        </w:tc>
        <w:tc>
          <w:tcPr>
            <w:tcW w:w="2303" w:type="dxa"/>
          </w:tcPr>
          <w:p w14:paraId="519C6BFA" w14:textId="10334389" w:rsidR="00BF6C28" w:rsidRPr="005F3AA9" w:rsidRDefault="00BF6C28" w:rsidP="00BF6C28">
            <w:pPr>
              <w:rPr>
                <w:sz w:val="22"/>
                <w:szCs w:val="22"/>
              </w:rPr>
            </w:pPr>
            <w:r w:rsidRPr="005F3AA9">
              <w:rPr>
                <w:sz w:val="22"/>
                <w:szCs w:val="22"/>
              </w:rPr>
              <w:t>“Mixed dietary pattern“ (representing a typical Brazilian diet)</w:t>
            </w:r>
          </w:p>
        </w:tc>
        <w:tc>
          <w:tcPr>
            <w:tcW w:w="1393" w:type="dxa"/>
          </w:tcPr>
          <w:p w14:paraId="78E72C0F" w14:textId="731EF2B9"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55" w:type="dxa"/>
            <w:gridSpan w:val="2"/>
          </w:tcPr>
          <w:p w14:paraId="57923E46" w14:textId="7E64CF2D" w:rsidR="00BF6C28" w:rsidRPr="005F3AA9" w:rsidRDefault="00BF6C28" w:rsidP="00BF6C28">
            <w:pPr>
              <w:rPr>
                <w:sz w:val="22"/>
                <w:szCs w:val="22"/>
              </w:rPr>
            </w:pPr>
            <w:r w:rsidRPr="005F3AA9">
              <w:rPr>
                <w:sz w:val="22"/>
                <w:szCs w:val="22"/>
              </w:rPr>
              <w:t>Multivariate poisson regression, Adjusted prevalence ratios</w:t>
            </w:r>
          </w:p>
        </w:tc>
        <w:tc>
          <w:tcPr>
            <w:tcW w:w="1358" w:type="dxa"/>
          </w:tcPr>
          <w:p w14:paraId="206BE2F7" w14:textId="05B17DCC" w:rsidR="00BF6C28" w:rsidRPr="005F3AA9" w:rsidRDefault="00BF6C28" w:rsidP="00BF6C28">
            <w:pPr>
              <w:tabs>
                <w:tab w:val="left" w:pos="800"/>
              </w:tabs>
              <w:rPr>
                <w:sz w:val="22"/>
                <w:szCs w:val="22"/>
              </w:rPr>
            </w:pPr>
            <w:r w:rsidRPr="005F3AA9">
              <w:rPr>
                <w:sz w:val="22"/>
                <w:szCs w:val="22"/>
              </w:rPr>
              <w:t>Unknown</w:t>
            </w:r>
          </w:p>
        </w:tc>
        <w:tc>
          <w:tcPr>
            <w:tcW w:w="907" w:type="dxa"/>
          </w:tcPr>
          <w:p w14:paraId="65EEE7E8" w14:textId="16EE9A5C" w:rsidR="00BF6C28" w:rsidRPr="005F3AA9" w:rsidRDefault="00BF6C28" w:rsidP="00BF6C28">
            <w:pPr>
              <w:rPr>
                <w:sz w:val="22"/>
                <w:szCs w:val="22"/>
              </w:rPr>
            </w:pPr>
            <w:r w:rsidRPr="005F3AA9">
              <w:rPr>
                <w:sz w:val="22"/>
                <w:szCs w:val="22"/>
              </w:rPr>
              <w:t>1</w:t>
            </w:r>
          </w:p>
        </w:tc>
      </w:tr>
      <w:tr w:rsidR="00BF6C28" w:rsidRPr="005F3AA9" w14:paraId="169A9FC0" w14:textId="77777777" w:rsidTr="00346ACE">
        <w:tc>
          <w:tcPr>
            <w:tcW w:w="1776" w:type="dxa"/>
          </w:tcPr>
          <w:p w14:paraId="0DF5A171" w14:textId="2BFFD307" w:rsidR="00BF6C28" w:rsidRPr="005F3AA9" w:rsidRDefault="00BF6C28" w:rsidP="00BF6C28">
            <w:pPr>
              <w:rPr>
                <w:sz w:val="22"/>
                <w:szCs w:val="22"/>
              </w:rPr>
            </w:pPr>
            <w:r w:rsidRPr="005F3AA9">
              <w:rPr>
                <w:sz w:val="22"/>
                <w:szCs w:val="22"/>
              </w:rPr>
              <w:t>Ochoa-Avilés et al. 2014, Euqador</w: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1]</w:t>
            </w:r>
            <w:r w:rsidRPr="005F3AA9">
              <w:rPr>
                <w:sz w:val="22"/>
                <w:szCs w:val="22"/>
              </w:rPr>
              <w:fldChar w:fldCharType="end"/>
            </w:r>
          </w:p>
        </w:tc>
        <w:tc>
          <w:tcPr>
            <w:tcW w:w="1811" w:type="dxa"/>
          </w:tcPr>
          <w:p w14:paraId="04E29109" w14:textId="3D3E8259" w:rsidR="00BF6C28" w:rsidRPr="005F3AA9" w:rsidRDefault="00BF6C28" w:rsidP="00BF6C28">
            <w:pPr>
              <w:rPr>
                <w:sz w:val="22"/>
                <w:szCs w:val="22"/>
              </w:rPr>
            </w:pPr>
            <w:r w:rsidRPr="005F3AA9">
              <w:rPr>
                <w:sz w:val="22"/>
                <w:szCs w:val="22"/>
              </w:rPr>
              <w:t>n: 334;</w:t>
            </w:r>
          </w:p>
          <w:p w14:paraId="02E2B51B" w14:textId="6CF0F903" w:rsidR="00BF6C28" w:rsidRPr="005F3AA9" w:rsidRDefault="00BF6C28" w:rsidP="00BF6C28">
            <w:pPr>
              <w:rPr>
                <w:sz w:val="22"/>
                <w:szCs w:val="22"/>
              </w:rPr>
            </w:pPr>
            <w:r w:rsidRPr="005F3AA9">
              <w:rPr>
                <w:sz w:val="22"/>
                <w:szCs w:val="22"/>
              </w:rPr>
              <w:t>age: 10-16;</w:t>
            </w:r>
          </w:p>
          <w:p w14:paraId="233F11F7" w14:textId="221B7377" w:rsidR="00BF6C28" w:rsidRPr="005F3AA9" w:rsidRDefault="00BF6C28" w:rsidP="00BF6C28">
            <w:pPr>
              <w:rPr>
                <w:sz w:val="22"/>
                <w:szCs w:val="22"/>
              </w:rPr>
            </w:pPr>
            <w:r w:rsidRPr="005F3AA9">
              <w:rPr>
                <w:sz w:val="22"/>
                <w:szCs w:val="22"/>
              </w:rPr>
              <w:t>female: n.a.</w:t>
            </w:r>
          </w:p>
        </w:tc>
        <w:tc>
          <w:tcPr>
            <w:tcW w:w="1526" w:type="dxa"/>
          </w:tcPr>
          <w:p w14:paraId="45A1071F" w14:textId="5FEC1A72" w:rsidR="00BF6C28" w:rsidRPr="005F3AA9" w:rsidRDefault="00BF6C28" w:rsidP="00BF6C28">
            <w:pPr>
              <w:rPr>
                <w:sz w:val="22"/>
                <w:szCs w:val="22"/>
              </w:rPr>
            </w:pPr>
            <w:r w:rsidRPr="005F3AA9">
              <w:rPr>
                <w:sz w:val="22"/>
                <w:szCs w:val="22"/>
              </w:rPr>
              <w:t>Cross-sectional</w:t>
            </w:r>
          </w:p>
        </w:tc>
        <w:tc>
          <w:tcPr>
            <w:tcW w:w="989" w:type="dxa"/>
          </w:tcPr>
          <w:p w14:paraId="4D9B1AA9" w14:textId="7FBF6632" w:rsidR="00BF6C28" w:rsidRPr="005F3AA9" w:rsidRDefault="00BF6C28" w:rsidP="00BF6C28">
            <w:pPr>
              <w:rPr>
                <w:sz w:val="22"/>
                <w:szCs w:val="22"/>
              </w:rPr>
            </w:pPr>
            <w:r w:rsidRPr="005F3AA9">
              <w:rPr>
                <w:sz w:val="22"/>
                <w:szCs w:val="22"/>
              </w:rPr>
              <w:t>24h recall</w:t>
            </w:r>
          </w:p>
        </w:tc>
        <w:tc>
          <w:tcPr>
            <w:tcW w:w="1413" w:type="dxa"/>
          </w:tcPr>
          <w:p w14:paraId="787828F3" w14:textId="77777777" w:rsidR="00BF6C28" w:rsidRPr="005F3AA9" w:rsidRDefault="00BF6C28" w:rsidP="00BF6C28">
            <w:pPr>
              <w:rPr>
                <w:sz w:val="22"/>
                <w:szCs w:val="22"/>
              </w:rPr>
            </w:pPr>
          </w:p>
        </w:tc>
        <w:tc>
          <w:tcPr>
            <w:tcW w:w="1356" w:type="dxa"/>
          </w:tcPr>
          <w:p w14:paraId="525A9C89" w14:textId="74F86644" w:rsidR="00BF6C28" w:rsidRPr="005F3AA9" w:rsidRDefault="00BF6C28" w:rsidP="00BF6C28">
            <w:pPr>
              <w:rPr>
                <w:sz w:val="22"/>
                <w:szCs w:val="22"/>
              </w:rPr>
            </w:pPr>
            <w:r w:rsidRPr="005F3AA9">
              <w:rPr>
                <w:sz w:val="22"/>
                <w:szCs w:val="22"/>
              </w:rPr>
              <w:t>no</w:t>
            </w:r>
          </w:p>
        </w:tc>
        <w:tc>
          <w:tcPr>
            <w:tcW w:w="2303" w:type="dxa"/>
          </w:tcPr>
          <w:p w14:paraId="308B32B2" w14:textId="62AB4793" w:rsidR="00BF6C28" w:rsidRPr="005F3AA9" w:rsidRDefault="00BF6C28" w:rsidP="00BF6C28">
            <w:pPr>
              <w:rPr>
                <w:sz w:val="22"/>
                <w:szCs w:val="22"/>
              </w:rPr>
            </w:pPr>
            <w:r w:rsidRPr="005F3AA9">
              <w:rPr>
                <w:sz w:val="22"/>
                <w:szCs w:val="22"/>
              </w:rPr>
              <w:t>“Rice-rich non-animal fat pattern”</w:t>
            </w:r>
          </w:p>
          <w:p w14:paraId="7934171F" w14:textId="52BF666D" w:rsidR="00BF6C28" w:rsidRPr="005F3AA9" w:rsidRDefault="00BF6C28" w:rsidP="00BF6C28">
            <w:pPr>
              <w:rPr>
                <w:sz w:val="22"/>
                <w:szCs w:val="22"/>
              </w:rPr>
            </w:pPr>
            <w:r w:rsidRPr="005F3AA9">
              <w:rPr>
                <w:sz w:val="22"/>
                <w:szCs w:val="22"/>
              </w:rPr>
              <w:t>“Wheat-dense animal-fat pattern”</w:t>
            </w:r>
          </w:p>
        </w:tc>
        <w:tc>
          <w:tcPr>
            <w:tcW w:w="1393" w:type="dxa"/>
          </w:tcPr>
          <w:p w14:paraId="01CE41FE" w14:textId="78AD31B9" w:rsidR="00BF6C28" w:rsidRPr="005F3AA9" w:rsidRDefault="00BF6C28" w:rsidP="00BF6C28">
            <w:pPr>
              <w:rPr>
                <w:sz w:val="22"/>
                <w:szCs w:val="22"/>
              </w:rPr>
            </w:pPr>
            <w:r w:rsidRPr="005F3AA9">
              <w:rPr>
                <w:sz w:val="22"/>
                <w:szCs w:val="22"/>
              </w:rPr>
              <w:t>n.s.</w:t>
            </w:r>
          </w:p>
          <w:p w14:paraId="60C663E5" w14:textId="77777777" w:rsidR="00BF6C28" w:rsidRPr="005F3AA9" w:rsidRDefault="00BF6C28" w:rsidP="00BF6C28">
            <w:pPr>
              <w:rPr>
                <w:sz w:val="22"/>
                <w:szCs w:val="22"/>
              </w:rPr>
            </w:pPr>
          </w:p>
          <w:p w14:paraId="5E67FAEB" w14:textId="2EFC6DAF" w:rsidR="00BF6C28" w:rsidRPr="005F3AA9" w:rsidRDefault="00BF6C28" w:rsidP="00BF6C28">
            <w:pPr>
              <w:rPr>
                <w:sz w:val="22"/>
                <w:szCs w:val="22"/>
              </w:rPr>
            </w:pPr>
            <w:r w:rsidRPr="005F3AA9">
              <w:rPr>
                <w:sz w:val="22"/>
                <w:szCs w:val="22"/>
              </w:rPr>
              <w:t>n.s.</w:t>
            </w:r>
          </w:p>
        </w:tc>
        <w:tc>
          <w:tcPr>
            <w:tcW w:w="1655" w:type="dxa"/>
            <w:gridSpan w:val="2"/>
          </w:tcPr>
          <w:p w14:paraId="4DD1BA09" w14:textId="77777777" w:rsidR="00BF6C28" w:rsidRPr="005F3AA9" w:rsidRDefault="00BF6C28" w:rsidP="00BF6C28">
            <w:pPr>
              <w:rPr>
                <w:sz w:val="22"/>
                <w:szCs w:val="22"/>
              </w:rPr>
            </w:pPr>
            <w:r w:rsidRPr="005F3AA9">
              <w:rPr>
                <w:sz w:val="22"/>
                <w:szCs w:val="22"/>
              </w:rPr>
              <w:t xml:space="preserve">Linear regression, </w:t>
            </w:r>
          </w:p>
          <w:p w14:paraId="5611F08C" w14:textId="01DAC02B"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w:t>
            </w:r>
          </w:p>
        </w:tc>
        <w:tc>
          <w:tcPr>
            <w:tcW w:w="1358" w:type="dxa"/>
          </w:tcPr>
          <w:p w14:paraId="09460946" w14:textId="77777777" w:rsidR="00BF6C28" w:rsidRPr="005F3AA9" w:rsidRDefault="00BF6C28" w:rsidP="00BF6C28">
            <w:pPr>
              <w:rPr>
                <w:sz w:val="22"/>
                <w:szCs w:val="22"/>
              </w:rPr>
            </w:pPr>
          </w:p>
        </w:tc>
        <w:tc>
          <w:tcPr>
            <w:tcW w:w="907" w:type="dxa"/>
          </w:tcPr>
          <w:p w14:paraId="5EDE70CF" w14:textId="400ADD61" w:rsidR="00BF6C28" w:rsidRPr="005F3AA9" w:rsidRDefault="00BF6C28" w:rsidP="00BF6C28">
            <w:pPr>
              <w:rPr>
                <w:sz w:val="22"/>
                <w:szCs w:val="22"/>
              </w:rPr>
            </w:pPr>
            <w:r w:rsidRPr="005F3AA9">
              <w:rPr>
                <w:sz w:val="22"/>
                <w:szCs w:val="22"/>
              </w:rPr>
              <w:t>2</w:t>
            </w:r>
          </w:p>
        </w:tc>
      </w:tr>
      <w:tr w:rsidR="00BF6C28" w:rsidRPr="005F3AA9" w14:paraId="2D7E5FF1" w14:textId="77777777" w:rsidTr="00346ACE">
        <w:tc>
          <w:tcPr>
            <w:tcW w:w="1776" w:type="dxa"/>
          </w:tcPr>
          <w:p w14:paraId="61566BAB" w14:textId="531A81D9" w:rsidR="00BF6C28" w:rsidRPr="005F3AA9" w:rsidRDefault="00BF6C28" w:rsidP="00BF6C28">
            <w:pPr>
              <w:rPr>
                <w:sz w:val="22"/>
                <w:szCs w:val="22"/>
              </w:rPr>
            </w:pPr>
            <w:r w:rsidRPr="005F3AA9">
              <w:rPr>
                <w:sz w:val="22"/>
                <w:szCs w:val="22"/>
              </w:rPr>
              <w:t>Rinaldi et al. 2012, Brazil</w:t>
            </w:r>
            <w:r w:rsidRPr="005F3AA9">
              <w:rPr>
                <w:sz w:val="22"/>
                <w:szCs w:val="22"/>
              </w:rPr>
              <w:fldChar w:fldCharType="begin">
                <w:fldData xml:space="preserve">PEVuZE5vdGU+PENpdGU+PEF1dGhvcj5SaW5hbGRpPC9BdXRob3I+PFllYXI+MjAxMjwvWWVhcj48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SaW5hbGRpPC9BdXRob3I+PFllYXI+MjAxMjwvWWVhcj48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2]</w:t>
            </w:r>
            <w:r w:rsidRPr="005F3AA9">
              <w:rPr>
                <w:sz w:val="22"/>
                <w:szCs w:val="22"/>
              </w:rPr>
              <w:fldChar w:fldCharType="end"/>
            </w:r>
          </w:p>
        </w:tc>
        <w:tc>
          <w:tcPr>
            <w:tcW w:w="1811" w:type="dxa"/>
          </w:tcPr>
          <w:p w14:paraId="5E8A3AE7" w14:textId="12295B9F" w:rsidR="00BF6C28" w:rsidRPr="005F3AA9" w:rsidRDefault="00BF6C28" w:rsidP="00BF6C28">
            <w:pPr>
              <w:rPr>
                <w:sz w:val="22"/>
                <w:szCs w:val="22"/>
              </w:rPr>
            </w:pPr>
            <w:r w:rsidRPr="005F3AA9">
              <w:rPr>
                <w:sz w:val="22"/>
                <w:szCs w:val="22"/>
              </w:rPr>
              <w:t>n: 147;</w:t>
            </w:r>
          </w:p>
          <w:p w14:paraId="4B6D73EF" w14:textId="31D60260" w:rsidR="00BF6C28" w:rsidRPr="005F3AA9" w:rsidRDefault="00BF6C28" w:rsidP="00BF6C28">
            <w:pPr>
              <w:rPr>
                <w:sz w:val="22"/>
                <w:szCs w:val="22"/>
              </w:rPr>
            </w:pPr>
            <w:r w:rsidRPr="005F3AA9">
              <w:rPr>
                <w:sz w:val="22"/>
                <w:szCs w:val="22"/>
              </w:rPr>
              <w:t>age: 4-11</w:t>
            </w:r>
            <w:r w:rsidRPr="005F3AA9">
              <w:rPr>
                <w:sz w:val="22"/>
                <w:szCs w:val="22"/>
              </w:rPr>
              <w:br/>
              <w:t>female: 51.7%</w:t>
            </w:r>
          </w:p>
        </w:tc>
        <w:tc>
          <w:tcPr>
            <w:tcW w:w="1526" w:type="dxa"/>
          </w:tcPr>
          <w:p w14:paraId="4105787B" w14:textId="61F0661C" w:rsidR="00BF6C28" w:rsidRPr="005F3AA9" w:rsidRDefault="00BF6C28" w:rsidP="00BF6C28">
            <w:pPr>
              <w:rPr>
                <w:sz w:val="22"/>
                <w:szCs w:val="22"/>
              </w:rPr>
            </w:pPr>
            <w:r w:rsidRPr="005F3AA9">
              <w:rPr>
                <w:sz w:val="22"/>
                <w:szCs w:val="22"/>
              </w:rPr>
              <w:t>Cross-sectional</w:t>
            </w:r>
          </w:p>
        </w:tc>
        <w:tc>
          <w:tcPr>
            <w:tcW w:w="989" w:type="dxa"/>
          </w:tcPr>
          <w:p w14:paraId="09EBECAA" w14:textId="64A3A5D1" w:rsidR="00BF6C28" w:rsidRPr="005F3AA9" w:rsidRDefault="00BF6C28" w:rsidP="00BF6C28">
            <w:pPr>
              <w:rPr>
                <w:sz w:val="22"/>
                <w:szCs w:val="22"/>
              </w:rPr>
            </w:pPr>
            <w:r w:rsidRPr="005F3AA9">
              <w:rPr>
                <w:sz w:val="22"/>
                <w:szCs w:val="22"/>
              </w:rPr>
              <w:t>24h recall</w:t>
            </w:r>
          </w:p>
        </w:tc>
        <w:tc>
          <w:tcPr>
            <w:tcW w:w="1413" w:type="dxa"/>
          </w:tcPr>
          <w:p w14:paraId="7335C6E1" w14:textId="3C050CB8" w:rsidR="00BF6C28" w:rsidRPr="005F3AA9" w:rsidRDefault="00BF6C28" w:rsidP="00BF6C28">
            <w:pPr>
              <w:rPr>
                <w:sz w:val="22"/>
                <w:szCs w:val="22"/>
              </w:rPr>
            </w:pPr>
            <w:r w:rsidRPr="005F3AA9">
              <w:rPr>
                <w:sz w:val="22"/>
                <w:szCs w:val="22"/>
              </w:rPr>
              <w:t>Yes</w:t>
            </w:r>
          </w:p>
        </w:tc>
        <w:tc>
          <w:tcPr>
            <w:tcW w:w="1356" w:type="dxa"/>
          </w:tcPr>
          <w:p w14:paraId="3AE2F167" w14:textId="34C7E1FF" w:rsidR="00BF6C28" w:rsidRPr="005F3AA9" w:rsidRDefault="00BF6C28" w:rsidP="00BF6C28">
            <w:pPr>
              <w:rPr>
                <w:sz w:val="22"/>
                <w:szCs w:val="22"/>
              </w:rPr>
            </w:pPr>
            <w:r w:rsidRPr="005F3AA9">
              <w:rPr>
                <w:sz w:val="22"/>
                <w:szCs w:val="22"/>
              </w:rPr>
              <w:t>no</w:t>
            </w:r>
          </w:p>
        </w:tc>
        <w:tc>
          <w:tcPr>
            <w:tcW w:w="2303" w:type="dxa"/>
          </w:tcPr>
          <w:p w14:paraId="104F86F1" w14:textId="77777777" w:rsidR="00BF6C28" w:rsidRPr="005F3AA9" w:rsidRDefault="00BF6C28" w:rsidP="00BF6C28">
            <w:pPr>
              <w:rPr>
                <w:sz w:val="22"/>
                <w:szCs w:val="22"/>
              </w:rPr>
            </w:pPr>
            <w:r w:rsidRPr="005F3AA9">
              <w:rPr>
                <w:sz w:val="22"/>
                <w:szCs w:val="22"/>
              </w:rPr>
              <w:t xml:space="preserve">Dairy products </w:t>
            </w:r>
          </w:p>
          <w:p w14:paraId="1BEC4888" w14:textId="55F88565" w:rsidR="00BF6C28" w:rsidRPr="005F3AA9" w:rsidRDefault="00BF6C28" w:rsidP="00BF6C28">
            <w:pPr>
              <w:rPr>
                <w:sz w:val="22"/>
                <w:szCs w:val="22"/>
              </w:rPr>
            </w:pPr>
            <w:r w:rsidRPr="005F3AA9">
              <w:rPr>
                <w:sz w:val="22"/>
                <w:szCs w:val="22"/>
              </w:rPr>
              <w:t>(full fat)</w:t>
            </w:r>
          </w:p>
          <w:p w14:paraId="779A9BF5" w14:textId="77777777" w:rsidR="00BF6C28" w:rsidRPr="005F3AA9" w:rsidRDefault="00BF6C28" w:rsidP="00BF6C28">
            <w:pPr>
              <w:rPr>
                <w:sz w:val="22"/>
                <w:szCs w:val="22"/>
              </w:rPr>
            </w:pPr>
            <w:r w:rsidRPr="005F3AA9">
              <w:rPr>
                <w:sz w:val="22"/>
                <w:szCs w:val="22"/>
              </w:rPr>
              <w:t>Carbohydrates</w:t>
            </w:r>
          </w:p>
          <w:p w14:paraId="23FFCCAB" w14:textId="52780657" w:rsidR="00BF6C28" w:rsidRPr="005F3AA9" w:rsidRDefault="00BF6C28" w:rsidP="00BF6C28">
            <w:pPr>
              <w:rPr>
                <w:sz w:val="22"/>
                <w:szCs w:val="22"/>
              </w:rPr>
            </w:pPr>
            <w:r w:rsidRPr="005F3AA9">
              <w:rPr>
                <w:sz w:val="22"/>
                <w:szCs w:val="22"/>
              </w:rPr>
              <w:t>Proteins</w:t>
            </w:r>
          </w:p>
          <w:p w14:paraId="275B790A" w14:textId="77777777" w:rsidR="00BF6C28" w:rsidRPr="005F3AA9" w:rsidRDefault="00BF6C28" w:rsidP="00BF6C28">
            <w:pPr>
              <w:rPr>
                <w:sz w:val="22"/>
                <w:szCs w:val="22"/>
              </w:rPr>
            </w:pPr>
            <w:r w:rsidRPr="005F3AA9">
              <w:rPr>
                <w:sz w:val="22"/>
                <w:szCs w:val="22"/>
              </w:rPr>
              <w:t>SFA</w:t>
            </w:r>
          </w:p>
          <w:p w14:paraId="0BDAF2F6" w14:textId="77777777" w:rsidR="002B236D" w:rsidRPr="005F3AA9" w:rsidRDefault="002B236D" w:rsidP="002B236D">
            <w:pPr>
              <w:rPr>
                <w:sz w:val="22"/>
                <w:szCs w:val="22"/>
              </w:rPr>
            </w:pPr>
            <w:r>
              <w:rPr>
                <w:sz w:val="22"/>
                <w:szCs w:val="22"/>
              </w:rPr>
              <w:t>Fat</w:t>
            </w:r>
          </w:p>
          <w:p w14:paraId="66ADD9F8" w14:textId="77777777" w:rsidR="00BF6C28" w:rsidRPr="005F3AA9" w:rsidRDefault="00BF6C28" w:rsidP="00BF6C28">
            <w:pPr>
              <w:rPr>
                <w:sz w:val="22"/>
                <w:szCs w:val="22"/>
              </w:rPr>
            </w:pPr>
            <w:r w:rsidRPr="005F3AA9">
              <w:rPr>
                <w:sz w:val="22"/>
                <w:szCs w:val="22"/>
              </w:rPr>
              <w:t>MUFA</w:t>
            </w:r>
          </w:p>
          <w:p w14:paraId="4C6D21DA" w14:textId="77777777" w:rsidR="00BF6C28" w:rsidRPr="005F3AA9" w:rsidRDefault="00BF6C28" w:rsidP="00BF6C28">
            <w:pPr>
              <w:rPr>
                <w:sz w:val="22"/>
                <w:szCs w:val="22"/>
              </w:rPr>
            </w:pPr>
            <w:r w:rsidRPr="005F3AA9">
              <w:rPr>
                <w:sz w:val="22"/>
                <w:szCs w:val="22"/>
              </w:rPr>
              <w:t>PUFA</w:t>
            </w:r>
          </w:p>
          <w:p w14:paraId="6E056914" w14:textId="72961AEB" w:rsidR="00BF6C28" w:rsidRPr="005F3AA9" w:rsidRDefault="00BF6C28" w:rsidP="00BF6C28">
            <w:pPr>
              <w:rPr>
                <w:sz w:val="22"/>
                <w:szCs w:val="22"/>
              </w:rPr>
            </w:pPr>
            <w:r w:rsidRPr="005F3AA9">
              <w:rPr>
                <w:sz w:val="22"/>
                <w:szCs w:val="22"/>
              </w:rPr>
              <w:t>Cholesterol</w:t>
            </w:r>
          </w:p>
          <w:p w14:paraId="043FC75E" w14:textId="77777777" w:rsidR="00BF6C28" w:rsidRPr="005F3AA9" w:rsidRDefault="00BF6C28" w:rsidP="00BF6C28">
            <w:pPr>
              <w:rPr>
                <w:sz w:val="22"/>
                <w:szCs w:val="22"/>
              </w:rPr>
            </w:pPr>
            <w:r w:rsidRPr="005F3AA9">
              <w:rPr>
                <w:sz w:val="22"/>
                <w:szCs w:val="22"/>
              </w:rPr>
              <w:t>Fiber</w:t>
            </w:r>
          </w:p>
          <w:p w14:paraId="51470038" w14:textId="77777777" w:rsidR="00BF6C28" w:rsidRPr="005F3AA9" w:rsidRDefault="00BF6C28" w:rsidP="00BF6C28">
            <w:pPr>
              <w:rPr>
                <w:sz w:val="22"/>
                <w:szCs w:val="22"/>
              </w:rPr>
            </w:pPr>
            <w:r w:rsidRPr="005F3AA9">
              <w:rPr>
                <w:sz w:val="22"/>
                <w:szCs w:val="22"/>
              </w:rPr>
              <w:t>Cereals</w:t>
            </w:r>
          </w:p>
          <w:p w14:paraId="585ED8F9" w14:textId="77777777" w:rsidR="00BF6C28" w:rsidRPr="005F3AA9" w:rsidRDefault="00BF6C28" w:rsidP="00BF6C28">
            <w:pPr>
              <w:rPr>
                <w:sz w:val="22"/>
                <w:szCs w:val="22"/>
              </w:rPr>
            </w:pPr>
            <w:r w:rsidRPr="005F3AA9">
              <w:rPr>
                <w:sz w:val="22"/>
                <w:szCs w:val="22"/>
              </w:rPr>
              <w:t>Meat</w:t>
            </w:r>
          </w:p>
          <w:p w14:paraId="00295C04" w14:textId="77777777" w:rsidR="00BF6C28" w:rsidRPr="005F3AA9" w:rsidRDefault="00BF6C28" w:rsidP="00BF6C28">
            <w:pPr>
              <w:rPr>
                <w:sz w:val="22"/>
                <w:szCs w:val="22"/>
              </w:rPr>
            </w:pPr>
            <w:r w:rsidRPr="005F3AA9">
              <w:rPr>
                <w:sz w:val="22"/>
                <w:szCs w:val="22"/>
              </w:rPr>
              <w:t>Legumes</w:t>
            </w:r>
          </w:p>
          <w:p w14:paraId="3598754D" w14:textId="77777777" w:rsidR="00BF6C28" w:rsidRPr="005F3AA9" w:rsidRDefault="00BF6C28" w:rsidP="00BF6C28">
            <w:pPr>
              <w:rPr>
                <w:sz w:val="22"/>
                <w:szCs w:val="22"/>
              </w:rPr>
            </w:pPr>
            <w:r w:rsidRPr="005F3AA9">
              <w:rPr>
                <w:sz w:val="22"/>
                <w:szCs w:val="22"/>
              </w:rPr>
              <w:t>Vegetables</w:t>
            </w:r>
          </w:p>
          <w:p w14:paraId="7BF4DD97" w14:textId="77777777" w:rsidR="00BF6C28" w:rsidRPr="005F3AA9" w:rsidRDefault="00BF6C28" w:rsidP="00BF6C28">
            <w:pPr>
              <w:rPr>
                <w:sz w:val="22"/>
                <w:szCs w:val="22"/>
              </w:rPr>
            </w:pPr>
            <w:r w:rsidRPr="005F3AA9">
              <w:rPr>
                <w:sz w:val="22"/>
                <w:szCs w:val="22"/>
              </w:rPr>
              <w:t>Fruits</w:t>
            </w:r>
          </w:p>
          <w:p w14:paraId="3D5CBE44" w14:textId="77777777" w:rsidR="00BF6C28" w:rsidRPr="005F3AA9" w:rsidRDefault="00BF6C28" w:rsidP="00BF6C28">
            <w:pPr>
              <w:rPr>
                <w:sz w:val="22"/>
                <w:szCs w:val="22"/>
              </w:rPr>
            </w:pPr>
            <w:r w:rsidRPr="005F3AA9">
              <w:rPr>
                <w:sz w:val="22"/>
                <w:szCs w:val="22"/>
              </w:rPr>
              <w:t>Sugar, sweet food</w:t>
            </w:r>
          </w:p>
          <w:p w14:paraId="2F53C660" w14:textId="54E470C9" w:rsidR="00BF6C28" w:rsidRPr="005F3AA9" w:rsidRDefault="00BF6C28" w:rsidP="00BF6C28">
            <w:pPr>
              <w:rPr>
                <w:sz w:val="22"/>
                <w:szCs w:val="22"/>
              </w:rPr>
            </w:pPr>
            <w:r w:rsidRPr="005F3AA9">
              <w:rPr>
                <w:sz w:val="22"/>
                <w:szCs w:val="22"/>
              </w:rPr>
              <w:t>Oils and fats</w:t>
            </w:r>
          </w:p>
        </w:tc>
        <w:tc>
          <w:tcPr>
            <w:tcW w:w="1393" w:type="dxa"/>
          </w:tcPr>
          <w:p w14:paraId="6E932A0A" w14:textId="592FCBA7" w:rsidR="00BF6C28" w:rsidRPr="005F3AA9" w:rsidRDefault="00BF6C28" w:rsidP="00BF6C28">
            <w:pPr>
              <w:rPr>
                <w:sz w:val="22"/>
                <w:szCs w:val="22"/>
              </w:rPr>
            </w:pPr>
            <w:r w:rsidRPr="005F3AA9">
              <w:rPr>
                <w:sz w:val="22"/>
                <w:szCs w:val="22"/>
              </w:rPr>
              <w:t>n.s.</w:t>
            </w:r>
          </w:p>
          <w:p w14:paraId="3A225639" w14:textId="77777777" w:rsidR="00BF6C28" w:rsidRPr="005F3AA9" w:rsidRDefault="00BF6C28" w:rsidP="00BF6C28">
            <w:pPr>
              <w:rPr>
                <w:sz w:val="22"/>
                <w:szCs w:val="22"/>
              </w:rPr>
            </w:pPr>
          </w:p>
          <w:p w14:paraId="1EC0B39A" w14:textId="5CD860C4" w:rsidR="00BF6C28" w:rsidRPr="005F3AA9" w:rsidRDefault="00BF6C28" w:rsidP="00BF6C28">
            <w:pPr>
              <w:rPr>
                <w:sz w:val="22"/>
                <w:szCs w:val="22"/>
              </w:rPr>
            </w:pPr>
            <w:r w:rsidRPr="005F3AA9">
              <w:rPr>
                <w:sz w:val="22"/>
                <w:szCs w:val="22"/>
              </w:rPr>
              <w:t>n.s.</w:t>
            </w:r>
          </w:p>
          <w:p w14:paraId="61B6D90F" w14:textId="050890DE" w:rsidR="00BF6C28" w:rsidRPr="005F3AA9" w:rsidRDefault="00BF6C28" w:rsidP="00BF6C28">
            <w:pPr>
              <w:rPr>
                <w:sz w:val="22"/>
                <w:szCs w:val="22"/>
              </w:rPr>
            </w:pPr>
            <w:r w:rsidRPr="005F3AA9">
              <w:rPr>
                <w:sz w:val="22"/>
                <w:szCs w:val="22"/>
              </w:rPr>
              <w:t>n.s.</w:t>
            </w:r>
          </w:p>
          <w:p w14:paraId="4E651825" w14:textId="03028C49" w:rsidR="00BF6C28" w:rsidRPr="005F3AA9" w:rsidRDefault="00BF6C28" w:rsidP="00BF6C28">
            <w:pPr>
              <w:rPr>
                <w:sz w:val="22"/>
                <w:szCs w:val="22"/>
              </w:rPr>
            </w:pPr>
            <w:r w:rsidRPr="005F3AA9">
              <w:rPr>
                <w:sz w:val="22"/>
                <w:szCs w:val="22"/>
              </w:rPr>
              <w:t>n.s.</w:t>
            </w:r>
          </w:p>
          <w:p w14:paraId="175C2081" w14:textId="2620B948" w:rsidR="00BF6C28" w:rsidRPr="005F3AA9" w:rsidRDefault="00BF6C28" w:rsidP="00BF6C28">
            <w:pPr>
              <w:rPr>
                <w:sz w:val="22"/>
                <w:szCs w:val="22"/>
              </w:rPr>
            </w:pPr>
            <w:r w:rsidRPr="005F3AA9">
              <w:rPr>
                <w:sz w:val="22"/>
                <w:szCs w:val="22"/>
              </w:rPr>
              <w:t>n.s.</w:t>
            </w:r>
          </w:p>
          <w:p w14:paraId="4457BF44" w14:textId="0F9895FB" w:rsidR="00BF6C28" w:rsidRPr="005F3AA9" w:rsidRDefault="00BF6C28" w:rsidP="00BF6C28">
            <w:pPr>
              <w:rPr>
                <w:sz w:val="22"/>
                <w:szCs w:val="22"/>
              </w:rPr>
            </w:pPr>
            <w:r w:rsidRPr="005F3AA9">
              <w:rPr>
                <w:sz w:val="22"/>
                <w:szCs w:val="22"/>
              </w:rPr>
              <w:t>n.s.</w:t>
            </w:r>
          </w:p>
          <w:p w14:paraId="75517BB3" w14:textId="075FAC70" w:rsidR="00BF6C28" w:rsidRPr="005F3AA9" w:rsidRDefault="00BF6C28" w:rsidP="00BF6C28">
            <w:pPr>
              <w:rPr>
                <w:sz w:val="22"/>
                <w:szCs w:val="22"/>
              </w:rPr>
            </w:pPr>
            <w:r w:rsidRPr="005F3AA9">
              <w:rPr>
                <w:sz w:val="22"/>
                <w:szCs w:val="22"/>
              </w:rPr>
              <w:t>n.s.</w:t>
            </w:r>
          </w:p>
          <w:p w14:paraId="6C545B6B" w14:textId="13BE86C8" w:rsidR="00BF6C28" w:rsidRPr="005F3AA9" w:rsidRDefault="00BF6C28" w:rsidP="00BF6C28">
            <w:pPr>
              <w:rPr>
                <w:sz w:val="22"/>
                <w:szCs w:val="22"/>
              </w:rPr>
            </w:pPr>
            <w:r w:rsidRPr="005F3AA9">
              <w:rPr>
                <w:sz w:val="22"/>
                <w:szCs w:val="22"/>
              </w:rPr>
              <w:t>n.s.</w:t>
            </w:r>
          </w:p>
          <w:p w14:paraId="7B440D81" w14:textId="718BA870" w:rsidR="00BF6C28" w:rsidRPr="005F3AA9" w:rsidRDefault="00BF6C28" w:rsidP="00BF6C28">
            <w:pPr>
              <w:rPr>
                <w:sz w:val="22"/>
                <w:szCs w:val="22"/>
              </w:rPr>
            </w:pPr>
            <w:r w:rsidRPr="005F3AA9">
              <w:rPr>
                <w:sz w:val="22"/>
                <w:szCs w:val="22"/>
              </w:rPr>
              <w:t>n.s.</w:t>
            </w:r>
          </w:p>
          <w:p w14:paraId="7CC714F5" w14:textId="765A7ADF" w:rsidR="00BF6C28" w:rsidRPr="005F3AA9" w:rsidRDefault="00BF6C28" w:rsidP="00BF6C28">
            <w:pPr>
              <w:rPr>
                <w:sz w:val="22"/>
                <w:szCs w:val="22"/>
              </w:rPr>
            </w:pPr>
            <w:r w:rsidRPr="005F3AA9">
              <w:rPr>
                <w:sz w:val="22"/>
                <w:szCs w:val="22"/>
              </w:rPr>
              <w:t>n.s.</w:t>
            </w:r>
          </w:p>
          <w:p w14:paraId="7C7BE805" w14:textId="1BCAB15B" w:rsidR="00BF6C28" w:rsidRPr="005F3AA9" w:rsidRDefault="00BF6C28" w:rsidP="00BF6C28">
            <w:pPr>
              <w:rPr>
                <w:sz w:val="22"/>
                <w:szCs w:val="22"/>
              </w:rPr>
            </w:pPr>
            <w:r w:rsidRPr="005F3AA9">
              <w:rPr>
                <w:sz w:val="22"/>
                <w:szCs w:val="22"/>
              </w:rPr>
              <w:t>n.s.</w:t>
            </w:r>
          </w:p>
          <w:p w14:paraId="4AC6E66C" w14:textId="65310EF2" w:rsidR="00BF6C28" w:rsidRPr="005F3AA9" w:rsidRDefault="00BF6C28" w:rsidP="00BF6C28">
            <w:pPr>
              <w:rPr>
                <w:sz w:val="22"/>
                <w:szCs w:val="22"/>
              </w:rPr>
            </w:pPr>
            <w:r w:rsidRPr="005F3AA9">
              <w:rPr>
                <w:sz w:val="22"/>
                <w:szCs w:val="22"/>
              </w:rPr>
              <w:t>n.s.</w:t>
            </w:r>
          </w:p>
          <w:p w14:paraId="4B82A17D" w14:textId="641D99CA" w:rsidR="00BF6C28" w:rsidRPr="005F3AA9" w:rsidRDefault="00BF6C28" w:rsidP="00BF6C28">
            <w:pPr>
              <w:rPr>
                <w:sz w:val="22"/>
                <w:szCs w:val="22"/>
              </w:rPr>
            </w:pPr>
            <w:r w:rsidRPr="005F3AA9">
              <w:rPr>
                <w:sz w:val="22"/>
                <w:szCs w:val="22"/>
              </w:rPr>
              <w:t>n.s.</w:t>
            </w:r>
          </w:p>
          <w:p w14:paraId="6D7A1398" w14:textId="0179A79C" w:rsidR="00BF6C28" w:rsidRPr="005F3AA9" w:rsidRDefault="00BF6C28" w:rsidP="00BF6C28">
            <w:pPr>
              <w:rPr>
                <w:sz w:val="22"/>
                <w:szCs w:val="22"/>
              </w:rPr>
            </w:pPr>
            <w:r w:rsidRPr="005F3AA9">
              <w:rPr>
                <w:sz w:val="22"/>
                <w:szCs w:val="22"/>
              </w:rPr>
              <w:t>n.s.</w:t>
            </w:r>
          </w:p>
          <w:p w14:paraId="7F4EB097" w14:textId="62FAD1BA" w:rsidR="00BF6C28" w:rsidRPr="005F3AA9" w:rsidRDefault="00BF6C28" w:rsidP="00BF6C28">
            <w:pPr>
              <w:rPr>
                <w:sz w:val="22"/>
                <w:szCs w:val="22"/>
              </w:rPr>
            </w:pPr>
            <w:r w:rsidRPr="005F3AA9">
              <w:rPr>
                <w:sz w:val="22"/>
                <w:szCs w:val="22"/>
              </w:rPr>
              <w:t>n.s.</w:t>
            </w:r>
          </w:p>
          <w:p w14:paraId="3BEE0F11" w14:textId="52086AA2" w:rsidR="00BF6C28" w:rsidRPr="005F3AA9" w:rsidRDefault="00BF6C28" w:rsidP="00BF6C28">
            <w:pPr>
              <w:rPr>
                <w:sz w:val="22"/>
                <w:szCs w:val="22"/>
              </w:rPr>
            </w:pPr>
            <w:r w:rsidRPr="005F3AA9">
              <w:rPr>
                <w:sz w:val="22"/>
                <w:szCs w:val="22"/>
              </w:rPr>
              <w:t>n.s.</w:t>
            </w:r>
          </w:p>
        </w:tc>
        <w:tc>
          <w:tcPr>
            <w:tcW w:w="1655" w:type="dxa"/>
            <w:gridSpan w:val="2"/>
          </w:tcPr>
          <w:p w14:paraId="7C6CDC7E" w14:textId="77777777" w:rsidR="00BF6C28" w:rsidRPr="005F3AA9" w:rsidRDefault="00BF6C28" w:rsidP="00BF6C28">
            <w:pPr>
              <w:rPr>
                <w:sz w:val="22"/>
                <w:szCs w:val="22"/>
              </w:rPr>
            </w:pPr>
            <w:r w:rsidRPr="005F3AA9">
              <w:rPr>
                <w:sz w:val="22"/>
                <w:szCs w:val="22"/>
              </w:rPr>
              <w:t>Multiple linear regression,</w:t>
            </w:r>
          </w:p>
          <w:p w14:paraId="36C4CFE0" w14:textId="7753C462" w:rsidR="00BF6C28" w:rsidRPr="005F3AA9" w:rsidRDefault="00BF6C28" w:rsidP="00BF6C28">
            <w:pPr>
              <w:rPr>
                <w:sz w:val="22"/>
                <w:szCs w:val="22"/>
              </w:rPr>
            </w:pPr>
            <m:oMath>
              <m:r>
                <w:rPr>
                  <w:rFonts w:ascii="Cambria Math" w:hAnsi="Cambria Math" w:cs="Lucida Grande"/>
                  <w:sz w:val="22"/>
                  <w:szCs w:val="22"/>
                </w:rPr>
                <m:t xml:space="preserve"> β</m:t>
              </m:r>
            </m:oMath>
            <w:r w:rsidRPr="005F3AA9">
              <w:rPr>
                <w:rFonts w:cs="Lucida Grande"/>
                <w:sz w:val="22"/>
                <w:szCs w:val="22"/>
              </w:rPr>
              <w:t>-coefficient</w:t>
            </w:r>
            <w:r w:rsidRPr="005F3AA9">
              <w:rPr>
                <w:sz w:val="22"/>
                <w:szCs w:val="22"/>
              </w:rPr>
              <w:t xml:space="preserve"> </w:t>
            </w:r>
          </w:p>
        </w:tc>
        <w:tc>
          <w:tcPr>
            <w:tcW w:w="1358" w:type="dxa"/>
          </w:tcPr>
          <w:p w14:paraId="37678FE7" w14:textId="28C5D50C" w:rsidR="00BF6C28" w:rsidRPr="005F3AA9" w:rsidRDefault="00BF6C28" w:rsidP="00BF6C28">
            <w:pPr>
              <w:rPr>
                <w:sz w:val="22"/>
                <w:szCs w:val="22"/>
              </w:rPr>
            </w:pPr>
            <w:r w:rsidRPr="005F3AA9">
              <w:rPr>
                <w:sz w:val="22"/>
                <w:szCs w:val="22"/>
              </w:rPr>
              <w:t>Yes</w:t>
            </w:r>
          </w:p>
        </w:tc>
        <w:tc>
          <w:tcPr>
            <w:tcW w:w="907" w:type="dxa"/>
          </w:tcPr>
          <w:p w14:paraId="1B086E5B" w14:textId="751D27C7" w:rsidR="00BF6C28" w:rsidRPr="005F3AA9" w:rsidRDefault="00BF6C28" w:rsidP="00BF6C28">
            <w:pPr>
              <w:rPr>
                <w:sz w:val="22"/>
                <w:szCs w:val="22"/>
              </w:rPr>
            </w:pPr>
            <w:r w:rsidRPr="005F3AA9">
              <w:rPr>
                <w:sz w:val="22"/>
                <w:szCs w:val="22"/>
              </w:rPr>
              <w:t>3</w:t>
            </w:r>
          </w:p>
        </w:tc>
      </w:tr>
      <w:tr w:rsidR="00BF6C28" w:rsidRPr="005F3AA9" w14:paraId="7711FFF1" w14:textId="77777777" w:rsidTr="00346ACE">
        <w:tc>
          <w:tcPr>
            <w:tcW w:w="1776" w:type="dxa"/>
          </w:tcPr>
          <w:p w14:paraId="4557E3D5" w14:textId="45F58EEA" w:rsidR="00BF6C28" w:rsidRPr="005F3AA9" w:rsidRDefault="00BF6C28" w:rsidP="00BF6C28">
            <w:pPr>
              <w:rPr>
                <w:sz w:val="22"/>
                <w:szCs w:val="22"/>
              </w:rPr>
            </w:pPr>
            <w:r w:rsidRPr="005F3AA9">
              <w:rPr>
                <w:sz w:val="22"/>
                <w:szCs w:val="22"/>
              </w:rPr>
              <w:t>Royo-Bordonada et al. 2003, Spain</w:t>
            </w:r>
            <w:r w:rsidRPr="005F3AA9">
              <w:rPr>
                <w:sz w:val="22"/>
                <w:szCs w:val="22"/>
              </w:rPr>
              <w:fldChar w:fldCharType="begin">
                <w:fldData xml:space="preserve">PEVuZE5vdGU+PENpdGU+PEF1dGhvcj5Sb3lvLUJvcmRvbmFkYTwvQXV0aG9yPjxZZWFyPjIwMDM8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M1Ny02NDwvcGFnZXM+PHZvbHVtZT4xMzwvdm9sdW1lPjxudW1iZXI+NjwvbnVtYmVy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Sb3lvLUJvcmRvbmFkYTwvQXV0aG9yPjxZZWFyPjIwMDM8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M1Ny02NDwvcGFnZXM+PHZvbHVtZT4xMzwvdm9sdW1lPjxudW1iZXI+NjwvbnVtYmVy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3]</w:t>
            </w:r>
            <w:r w:rsidRPr="005F3AA9">
              <w:rPr>
                <w:sz w:val="22"/>
                <w:szCs w:val="22"/>
              </w:rPr>
              <w:fldChar w:fldCharType="end"/>
            </w:r>
          </w:p>
        </w:tc>
        <w:tc>
          <w:tcPr>
            <w:tcW w:w="1811" w:type="dxa"/>
          </w:tcPr>
          <w:p w14:paraId="078AB5C4" w14:textId="198B398F" w:rsidR="00BF6C28" w:rsidRPr="005F3AA9" w:rsidRDefault="00BF6C28" w:rsidP="00BF6C28">
            <w:pPr>
              <w:rPr>
                <w:sz w:val="22"/>
                <w:szCs w:val="22"/>
              </w:rPr>
            </w:pPr>
            <w:r w:rsidRPr="005F3AA9">
              <w:rPr>
                <w:sz w:val="22"/>
                <w:szCs w:val="22"/>
              </w:rPr>
              <w:t>n: 1112;</w:t>
            </w:r>
          </w:p>
          <w:p w14:paraId="6F6BCF1B" w14:textId="77777777" w:rsidR="00BF6C28" w:rsidRPr="005F3AA9" w:rsidRDefault="00BF6C28" w:rsidP="00BF6C28">
            <w:pPr>
              <w:rPr>
                <w:sz w:val="22"/>
                <w:szCs w:val="22"/>
              </w:rPr>
            </w:pPr>
            <w:r w:rsidRPr="005F3AA9">
              <w:rPr>
                <w:sz w:val="22"/>
                <w:szCs w:val="22"/>
              </w:rPr>
              <w:t>age: 6-7;</w:t>
            </w:r>
          </w:p>
          <w:p w14:paraId="57CC4DD3" w14:textId="1DAD39B3" w:rsidR="00BF6C28" w:rsidRPr="005F3AA9" w:rsidRDefault="00BF6C28" w:rsidP="00BF6C28">
            <w:pPr>
              <w:rPr>
                <w:sz w:val="22"/>
                <w:szCs w:val="22"/>
              </w:rPr>
            </w:pPr>
            <w:r w:rsidRPr="005F3AA9">
              <w:rPr>
                <w:sz w:val="22"/>
                <w:szCs w:val="22"/>
              </w:rPr>
              <w:t>female: 49.9%</w:t>
            </w:r>
          </w:p>
        </w:tc>
        <w:tc>
          <w:tcPr>
            <w:tcW w:w="1526" w:type="dxa"/>
          </w:tcPr>
          <w:p w14:paraId="53D283A0" w14:textId="7ACFFB3B" w:rsidR="00BF6C28" w:rsidRPr="005F3AA9" w:rsidRDefault="00BF6C28" w:rsidP="00BF6C28">
            <w:pPr>
              <w:rPr>
                <w:sz w:val="22"/>
                <w:szCs w:val="22"/>
              </w:rPr>
            </w:pPr>
            <w:r w:rsidRPr="005F3AA9">
              <w:rPr>
                <w:sz w:val="22"/>
                <w:szCs w:val="22"/>
              </w:rPr>
              <w:t>Cross-sectional</w:t>
            </w:r>
          </w:p>
        </w:tc>
        <w:tc>
          <w:tcPr>
            <w:tcW w:w="989" w:type="dxa"/>
          </w:tcPr>
          <w:p w14:paraId="4E106126" w14:textId="17E61181" w:rsidR="00BF6C28" w:rsidRPr="005F3AA9" w:rsidRDefault="00BF6C28" w:rsidP="00BF6C28">
            <w:pPr>
              <w:rPr>
                <w:sz w:val="22"/>
                <w:szCs w:val="22"/>
              </w:rPr>
            </w:pPr>
            <w:r w:rsidRPr="005F3AA9">
              <w:rPr>
                <w:sz w:val="22"/>
                <w:szCs w:val="22"/>
              </w:rPr>
              <w:t>FFQ</w:t>
            </w:r>
          </w:p>
        </w:tc>
        <w:tc>
          <w:tcPr>
            <w:tcW w:w="1413" w:type="dxa"/>
          </w:tcPr>
          <w:p w14:paraId="4B978D6F" w14:textId="4E999596" w:rsidR="00BF6C28" w:rsidRPr="005F3AA9" w:rsidRDefault="00BF6C28" w:rsidP="00BF6C28">
            <w:pPr>
              <w:rPr>
                <w:sz w:val="22"/>
                <w:szCs w:val="22"/>
              </w:rPr>
            </w:pPr>
            <w:r w:rsidRPr="005F3AA9">
              <w:rPr>
                <w:sz w:val="22"/>
                <w:szCs w:val="22"/>
              </w:rPr>
              <w:t>Unknown</w:t>
            </w:r>
          </w:p>
        </w:tc>
        <w:tc>
          <w:tcPr>
            <w:tcW w:w="1356" w:type="dxa"/>
          </w:tcPr>
          <w:p w14:paraId="656BC858" w14:textId="711B9E5F" w:rsidR="00BF6C28" w:rsidRPr="005F3AA9" w:rsidRDefault="00BF6C28" w:rsidP="00BF6C28">
            <w:pPr>
              <w:rPr>
                <w:sz w:val="22"/>
                <w:szCs w:val="22"/>
              </w:rPr>
            </w:pPr>
            <w:r w:rsidRPr="005F3AA9">
              <w:rPr>
                <w:sz w:val="22"/>
                <w:szCs w:val="22"/>
              </w:rPr>
              <w:t>no</w:t>
            </w:r>
          </w:p>
        </w:tc>
        <w:tc>
          <w:tcPr>
            <w:tcW w:w="2303" w:type="dxa"/>
          </w:tcPr>
          <w:p w14:paraId="72F1B421" w14:textId="68D20951" w:rsidR="00BF6C28" w:rsidRPr="005F3AA9" w:rsidRDefault="00BF6C28" w:rsidP="00BF6C28">
            <w:pPr>
              <w:rPr>
                <w:sz w:val="22"/>
                <w:szCs w:val="22"/>
              </w:rPr>
            </w:pPr>
            <w:r w:rsidRPr="005F3AA9">
              <w:rPr>
                <w:sz w:val="22"/>
                <w:szCs w:val="22"/>
              </w:rPr>
              <w:t>“Dietary variety index”</w:t>
            </w:r>
          </w:p>
        </w:tc>
        <w:tc>
          <w:tcPr>
            <w:tcW w:w="1393" w:type="dxa"/>
          </w:tcPr>
          <w:p w14:paraId="3D983FDD" w14:textId="643483BE" w:rsidR="00BF6C28" w:rsidRPr="005F3AA9" w:rsidRDefault="00BF6C28" w:rsidP="00BF6C28">
            <w:pPr>
              <w:rPr>
                <w:sz w:val="22"/>
                <w:szCs w:val="22"/>
              </w:rPr>
            </w:pPr>
            <w:r w:rsidRPr="005F3AA9">
              <w:rPr>
                <w:sz w:val="22"/>
                <w:szCs w:val="22"/>
              </w:rPr>
              <w:t>n.s.</w:t>
            </w:r>
          </w:p>
        </w:tc>
        <w:tc>
          <w:tcPr>
            <w:tcW w:w="1655" w:type="dxa"/>
            <w:gridSpan w:val="2"/>
          </w:tcPr>
          <w:p w14:paraId="63A1D21E" w14:textId="77777777" w:rsidR="00BF6C28" w:rsidRPr="005F3AA9" w:rsidRDefault="00BF6C28" w:rsidP="00BF6C28">
            <w:pPr>
              <w:rPr>
                <w:sz w:val="22"/>
                <w:szCs w:val="22"/>
              </w:rPr>
            </w:pPr>
            <w:r w:rsidRPr="005F3AA9">
              <w:rPr>
                <w:sz w:val="22"/>
                <w:szCs w:val="22"/>
              </w:rPr>
              <w:t xml:space="preserve">Partial correlation analysis, </w:t>
            </w:r>
          </w:p>
          <w:p w14:paraId="14D6CE17" w14:textId="5206C61A" w:rsidR="00BF6C28" w:rsidRPr="005F3AA9" w:rsidRDefault="00BF6C28" w:rsidP="00BF6C28">
            <w:pPr>
              <w:rPr>
                <w:sz w:val="22"/>
                <w:szCs w:val="22"/>
              </w:rPr>
            </w:pPr>
            <w:r w:rsidRPr="005F3AA9">
              <w:rPr>
                <w:sz w:val="22"/>
                <w:szCs w:val="22"/>
              </w:rPr>
              <w:t>Partial correlation coefficient</w:t>
            </w:r>
          </w:p>
        </w:tc>
        <w:tc>
          <w:tcPr>
            <w:tcW w:w="1358" w:type="dxa"/>
          </w:tcPr>
          <w:p w14:paraId="0FAD02CE" w14:textId="750C8C08" w:rsidR="00BF6C28" w:rsidRPr="005F3AA9" w:rsidRDefault="00BF6C28" w:rsidP="00BF6C28">
            <w:pPr>
              <w:rPr>
                <w:sz w:val="22"/>
                <w:szCs w:val="22"/>
              </w:rPr>
            </w:pPr>
            <w:r w:rsidRPr="005F3AA9">
              <w:rPr>
                <w:sz w:val="22"/>
                <w:szCs w:val="22"/>
              </w:rPr>
              <w:t>No</w:t>
            </w:r>
          </w:p>
        </w:tc>
        <w:tc>
          <w:tcPr>
            <w:tcW w:w="907" w:type="dxa"/>
          </w:tcPr>
          <w:p w14:paraId="7B514005" w14:textId="2E728746" w:rsidR="00BF6C28" w:rsidRPr="005F3AA9" w:rsidRDefault="00BF6C28" w:rsidP="00BF6C28">
            <w:pPr>
              <w:rPr>
                <w:sz w:val="22"/>
                <w:szCs w:val="22"/>
              </w:rPr>
            </w:pPr>
            <w:r w:rsidRPr="005F3AA9">
              <w:rPr>
                <w:sz w:val="22"/>
                <w:szCs w:val="22"/>
              </w:rPr>
              <w:t>7</w:t>
            </w:r>
          </w:p>
        </w:tc>
      </w:tr>
      <w:tr w:rsidR="00BF6C28" w:rsidRPr="005F3AA9" w14:paraId="737AB075" w14:textId="77777777" w:rsidTr="00346ACE">
        <w:tc>
          <w:tcPr>
            <w:tcW w:w="1776" w:type="dxa"/>
          </w:tcPr>
          <w:p w14:paraId="4800F93A" w14:textId="4471F9CB" w:rsidR="00BF6C28" w:rsidRPr="005F3AA9" w:rsidRDefault="00BF6C28" w:rsidP="00BF6C28">
            <w:pPr>
              <w:rPr>
                <w:sz w:val="22"/>
                <w:szCs w:val="22"/>
              </w:rPr>
            </w:pPr>
            <w:r w:rsidRPr="005F3AA9">
              <w:rPr>
                <w:sz w:val="22"/>
                <w:szCs w:val="22"/>
              </w:rPr>
              <w:t>Royo-Bordonada et al. 2006, Spain</w:t>
            </w:r>
            <w:r w:rsidRPr="005F3AA9">
              <w:rPr>
                <w:sz w:val="22"/>
                <w:szCs w:val="22"/>
              </w:rPr>
              <w:fldChar w:fldCharType="begin">
                <w:fldData xml:space="preserve">PEVuZE5vdGU+PENpdGU+PEF1dGhvcj5Sb3lvLUJvcmRvbmFkYTwvQXV0aG9yPjxZZWFyPjIwMDY8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QyOS0zNTwvcGFnZXM+PHZvbHVtZT45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Sb3lvLUJvcmRvbmFkYTwvQXV0aG9yPjxZZWFyPjIwMDY8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QyOS0zNTwvcGFnZXM+PHZvbHVtZT45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4]</w:t>
            </w:r>
            <w:r w:rsidRPr="005F3AA9">
              <w:rPr>
                <w:sz w:val="22"/>
                <w:szCs w:val="22"/>
              </w:rPr>
              <w:fldChar w:fldCharType="end"/>
            </w:r>
          </w:p>
        </w:tc>
        <w:tc>
          <w:tcPr>
            <w:tcW w:w="1811" w:type="dxa"/>
          </w:tcPr>
          <w:p w14:paraId="14CE77B6" w14:textId="070C8807" w:rsidR="00BF6C28" w:rsidRPr="005F3AA9" w:rsidRDefault="00BF6C28" w:rsidP="00BF6C28">
            <w:pPr>
              <w:rPr>
                <w:sz w:val="22"/>
                <w:szCs w:val="22"/>
              </w:rPr>
            </w:pPr>
            <w:r w:rsidRPr="005F3AA9">
              <w:rPr>
                <w:sz w:val="22"/>
                <w:szCs w:val="22"/>
              </w:rPr>
              <w:t>n:1112;</w:t>
            </w:r>
          </w:p>
          <w:p w14:paraId="4FD3326B" w14:textId="77777777" w:rsidR="00BF6C28" w:rsidRPr="005F3AA9" w:rsidRDefault="00BF6C28" w:rsidP="00BF6C28">
            <w:pPr>
              <w:rPr>
                <w:sz w:val="22"/>
                <w:szCs w:val="22"/>
              </w:rPr>
            </w:pPr>
            <w:r w:rsidRPr="005F3AA9">
              <w:rPr>
                <w:sz w:val="22"/>
                <w:szCs w:val="22"/>
              </w:rPr>
              <w:t>age: 6-7;</w:t>
            </w:r>
          </w:p>
          <w:p w14:paraId="6865F09F" w14:textId="5DF507D9" w:rsidR="00BF6C28" w:rsidRPr="005F3AA9" w:rsidRDefault="00BF6C28" w:rsidP="00BF6C28">
            <w:pPr>
              <w:rPr>
                <w:sz w:val="22"/>
                <w:szCs w:val="22"/>
              </w:rPr>
            </w:pPr>
            <w:r w:rsidRPr="005F3AA9">
              <w:rPr>
                <w:sz w:val="22"/>
                <w:szCs w:val="22"/>
              </w:rPr>
              <w:t>female: 49.9%</w:t>
            </w:r>
          </w:p>
        </w:tc>
        <w:tc>
          <w:tcPr>
            <w:tcW w:w="1526" w:type="dxa"/>
          </w:tcPr>
          <w:p w14:paraId="29CCF9B3" w14:textId="27EB1164" w:rsidR="00BF6C28" w:rsidRPr="005F3AA9" w:rsidRDefault="00BF6C28" w:rsidP="00BF6C28">
            <w:pPr>
              <w:rPr>
                <w:sz w:val="22"/>
                <w:szCs w:val="22"/>
              </w:rPr>
            </w:pPr>
            <w:r w:rsidRPr="005F3AA9">
              <w:rPr>
                <w:sz w:val="22"/>
                <w:szCs w:val="22"/>
              </w:rPr>
              <w:t>Cross-sectional</w:t>
            </w:r>
          </w:p>
        </w:tc>
        <w:tc>
          <w:tcPr>
            <w:tcW w:w="989" w:type="dxa"/>
          </w:tcPr>
          <w:p w14:paraId="37941E1F" w14:textId="0006ECB1" w:rsidR="00BF6C28" w:rsidRPr="005F3AA9" w:rsidRDefault="00BF6C28" w:rsidP="00BF6C28">
            <w:pPr>
              <w:rPr>
                <w:sz w:val="22"/>
                <w:szCs w:val="22"/>
              </w:rPr>
            </w:pPr>
            <w:r w:rsidRPr="005F3AA9">
              <w:rPr>
                <w:sz w:val="22"/>
                <w:szCs w:val="22"/>
              </w:rPr>
              <w:t>FFQ</w:t>
            </w:r>
          </w:p>
        </w:tc>
        <w:tc>
          <w:tcPr>
            <w:tcW w:w="1413" w:type="dxa"/>
          </w:tcPr>
          <w:p w14:paraId="4672D07B" w14:textId="547F1AC2" w:rsidR="00BF6C28" w:rsidRPr="005F3AA9" w:rsidRDefault="00BF6C28" w:rsidP="00BF6C28">
            <w:pPr>
              <w:rPr>
                <w:sz w:val="22"/>
                <w:szCs w:val="22"/>
              </w:rPr>
            </w:pPr>
            <w:r w:rsidRPr="005F3AA9">
              <w:rPr>
                <w:sz w:val="22"/>
                <w:szCs w:val="22"/>
              </w:rPr>
              <w:t>Unknown</w:t>
            </w:r>
          </w:p>
        </w:tc>
        <w:tc>
          <w:tcPr>
            <w:tcW w:w="1356" w:type="dxa"/>
          </w:tcPr>
          <w:p w14:paraId="485459C9" w14:textId="1019BCF6" w:rsidR="00BF6C28" w:rsidRPr="005F3AA9" w:rsidRDefault="00BF6C28" w:rsidP="00BF6C28">
            <w:pPr>
              <w:rPr>
                <w:sz w:val="22"/>
                <w:szCs w:val="22"/>
              </w:rPr>
            </w:pPr>
            <w:r w:rsidRPr="005F3AA9">
              <w:rPr>
                <w:sz w:val="22"/>
                <w:szCs w:val="22"/>
              </w:rPr>
              <w:t>no</w:t>
            </w:r>
          </w:p>
        </w:tc>
        <w:tc>
          <w:tcPr>
            <w:tcW w:w="2303" w:type="dxa"/>
          </w:tcPr>
          <w:p w14:paraId="67055BA5" w14:textId="1B336291" w:rsidR="00BF6C28" w:rsidRPr="005F3AA9" w:rsidRDefault="00BF6C28" w:rsidP="00BF6C28">
            <w:pPr>
              <w:rPr>
                <w:sz w:val="22"/>
                <w:szCs w:val="22"/>
              </w:rPr>
            </w:pPr>
            <w:r w:rsidRPr="005F3AA9">
              <w:rPr>
                <w:sz w:val="22"/>
                <w:szCs w:val="22"/>
              </w:rPr>
              <w:t>SFA</w:t>
            </w:r>
          </w:p>
        </w:tc>
        <w:tc>
          <w:tcPr>
            <w:tcW w:w="1393" w:type="dxa"/>
          </w:tcPr>
          <w:p w14:paraId="5399AACC" w14:textId="6AD9C179"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68EAC14A" w14:textId="77777777" w:rsidR="00BF6C28" w:rsidRPr="005F3AA9" w:rsidRDefault="00BF6C28" w:rsidP="00BF6C28">
            <w:pPr>
              <w:rPr>
                <w:sz w:val="22"/>
                <w:szCs w:val="22"/>
              </w:rPr>
            </w:pPr>
            <w:r w:rsidRPr="005F3AA9">
              <w:rPr>
                <w:sz w:val="22"/>
                <w:szCs w:val="22"/>
              </w:rPr>
              <w:t xml:space="preserve">T-test, </w:t>
            </w:r>
          </w:p>
          <w:p w14:paraId="493A367D" w14:textId="110618AA" w:rsidR="00BF6C28" w:rsidRPr="005F3AA9" w:rsidRDefault="00BF6C28" w:rsidP="00BF6C28">
            <w:pPr>
              <w:rPr>
                <w:sz w:val="22"/>
                <w:szCs w:val="22"/>
              </w:rPr>
            </w:pPr>
            <w:r w:rsidRPr="005F3AA9">
              <w:rPr>
                <w:sz w:val="22"/>
                <w:szCs w:val="22"/>
              </w:rPr>
              <w:t>Mean</w:t>
            </w:r>
          </w:p>
        </w:tc>
        <w:tc>
          <w:tcPr>
            <w:tcW w:w="1358" w:type="dxa"/>
          </w:tcPr>
          <w:p w14:paraId="59494634" w14:textId="2B326057" w:rsidR="00BF6C28" w:rsidRPr="005F3AA9" w:rsidRDefault="00BF6C28" w:rsidP="00BF6C28">
            <w:pPr>
              <w:rPr>
                <w:sz w:val="22"/>
                <w:szCs w:val="22"/>
              </w:rPr>
            </w:pPr>
            <w:r w:rsidRPr="005F3AA9">
              <w:rPr>
                <w:sz w:val="22"/>
                <w:szCs w:val="22"/>
              </w:rPr>
              <w:t>Yes</w:t>
            </w:r>
          </w:p>
        </w:tc>
        <w:tc>
          <w:tcPr>
            <w:tcW w:w="907" w:type="dxa"/>
          </w:tcPr>
          <w:p w14:paraId="6B172F33" w14:textId="2AA06EFC" w:rsidR="00BF6C28" w:rsidRPr="005F3AA9" w:rsidRDefault="00BF6C28" w:rsidP="00BF6C28">
            <w:pPr>
              <w:rPr>
                <w:sz w:val="22"/>
                <w:szCs w:val="22"/>
              </w:rPr>
            </w:pPr>
            <w:r w:rsidRPr="005F3AA9">
              <w:rPr>
                <w:sz w:val="22"/>
                <w:szCs w:val="22"/>
              </w:rPr>
              <w:t>5</w:t>
            </w:r>
          </w:p>
        </w:tc>
      </w:tr>
      <w:tr w:rsidR="00BF6C28" w:rsidRPr="005F3AA9" w14:paraId="30AC106E" w14:textId="77777777" w:rsidTr="00346ACE">
        <w:tc>
          <w:tcPr>
            <w:tcW w:w="1776" w:type="dxa"/>
          </w:tcPr>
          <w:p w14:paraId="4340A9C5" w14:textId="1039D4DB" w:rsidR="00BF6C28" w:rsidRPr="005F3AA9" w:rsidRDefault="00BF6C28" w:rsidP="00BF6C28">
            <w:pPr>
              <w:rPr>
                <w:b/>
                <w:sz w:val="22"/>
                <w:szCs w:val="22"/>
              </w:rPr>
            </w:pPr>
            <w:r w:rsidRPr="005F3AA9">
              <w:rPr>
                <w:sz w:val="22"/>
                <w:szCs w:val="22"/>
              </w:rPr>
              <w:t>Sanchez-Bayle et al. 2008, Spain</w:t>
            </w:r>
            <w:r w:rsidRPr="005F3AA9">
              <w:rPr>
                <w:sz w:val="22"/>
                <w:szCs w:val="22"/>
              </w:rPr>
              <w:fldChar w:fldCharType="begin">
                <w:fldData xml:space="preserve">PEVuZE5vdGU+PENpdGU+PEF1dGhvcj5TYW5jaGV6LUJheWxlPC9BdXRob3I+PFllYXI+MjAwODwv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TYW5jaGV6LUJheWxlPC9BdXRob3I+PFllYXI+MjAwODwv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5]</w:t>
            </w:r>
            <w:r w:rsidRPr="005F3AA9">
              <w:rPr>
                <w:sz w:val="22"/>
                <w:szCs w:val="22"/>
              </w:rPr>
              <w:fldChar w:fldCharType="end"/>
            </w:r>
          </w:p>
        </w:tc>
        <w:tc>
          <w:tcPr>
            <w:tcW w:w="1811" w:type="dxa"/>
          </w:tcPr>
          <w:p w14:paraId="1F23F282" w14:textId="33A14DFD" w:rsidR="00BF6C28" w:rsidRPr="005F3AA9" w:rsidRDefault="00BF6C28" w:rsidP="00BF6C28">
            <w:pPr>
              <w:rPr>
                <w:sz w:val="22"/>
                <w:szCs w:val="22"/>
              </w:rPr>
            </w:pPr>
            <w:r w:rsidRPr="005F3AA9">
              <w:rPr>
                <w:sz w:val="22"/>
                <w:szCs w:val="22"/>
              </w:rPr>
              <w:t>n: 673;</w:t>
            </w:r>
          </w:p>
          <w:p w14:paraId="4895174B" w14:textId="77777777" w:rsidR="00BF6C28" w:rsidRPr="005F3AA9" w:rsidRDefault="00BF6C28" w:rsidP="00BF6C28">
            <w:pPr>
              <w:rPr>
                <w:sz w:val="22"/>
                <w:szCs w:val="22"/>
              </w:rPr>
            </w:pPr>
            <w:r w:rsidRPr="005F3AA9">
              <w:rPr>
                <w:sz w:val="22"/>
                <w:szCs w:val="22"/>
              </w:rPr>
              <w:t>age: 6;</w:t>
            </w:r>
          </w:p>
          <w:p w14:paraId="22BDD0B2" w14:textId="00AE23D5" w:rsidR="00BF6C28" w:rsidRPr="005F3AA9" w:rsidRDefault="00BF6C28" w:rsidP="00BF6C28">
            <w:pPr>
              <w:rPr>
                <w:sz w:val="22"/>
                <w:szCs w:val="22"/>
              </w:rPr>
            </w:pPr>
            <w:r w:rsidRPr="005F3AA9">
              <w:rPr>
                <w:sz w:val="22"/>
                <w:szCs w:val="22"/>
              </w:rPr>
              <w:t>female: 47.7%</w:t>
            </w:r>
          </w:p>
        </w:tc>
        <w:tc>
          <w:tcPr>
            <w:tcW w:w="1526" w:type="dxa"/>
          </w:tcPr>
          <w:p w14:paraId="66FC063E" w14:textId="227137C3" w:rsidR="00BF6C28" w:rsidRPr="005F3AA9" w:rsidRDefault="00BF6C28" w:rsidP="00BF6C28">
            <w:pPr>
              <w:rPr>
                <w:sz w:val="22"/>
                <w:szCs w:val="22"/>
              </w:rPr>
            </w:pPr>
            <w:r w:rsidRPr="005F3AA9">
              <w:rPr>
                <w:sz w:val="22"/>
                <w:szCs w:val="22"/>
              </w:rPr>
              <w:t>Cross-sectional</w:t>
            </w:r>
          </w:p>
        </w:tc>
        <w:tc>
          <w:tcPr>
            <w:tcW w:w="989" w:type="dxa"/>
          </w:tcPr>
          <w:p w14:paraId="6D886099" w14:textId="6C7507D5" w:rsidR="00BF6C28" w:rsidRPr="005F3AA9" w:rsidRDefault="00BF6C28" w:rsidP="00BF6C28">
            <w:pPr>
              <w:rPr>
                <w:sz w:val="22"/>
                <w:szCs w:val="22"/>
              </w:rPr>
            </w:pPr>
            <w:r w:rsidRPr="005F3AA9">
              <w:rPr>
                <w:sz w:val="22"/>
                <w:szCs w:val="22"/>
              </w:rPr>
              <w:t>24h recall</w:t>
            </w:r>
          </w:p>
        </w:tc>
        <w:tc>
          <w:tcPr>
            <w:tcW w:w="1413" w:type="dxa"/>
          </w:tcPr>
          <w:p w14:paraId="5CD52A82" w14:textId="6D5AFFF7" w:rsidR="00BF6C28" w:rsidRPr="005F3AA9" w:rsidRDefault="00BF6C28" w:rsidP="00BF6C28">
            <w:pPr>
              <w:tabs>
                <w:tab w:val="left" w:pos="480"/>
              </w:tabs>
              <w:rPr>
                <w:sz w:val="22"/>
                <w:szCs w:val="22"/>
              </w:rPr>
            </w:pPr>
            <w:r w:rsidRPr="005F3AA9">
              <w:rPr>
                <w:sz w:val="22"/>
                <w:szCs w:val="22"/>
              </w:rPr>
              <w:t>Unknown</w:t>
            </w:r>
          </w:p>
        </w:tc>
        <w:tc>
          <w:tcPr>
            <w:tcW w:w="1356" w:type="dxa"/>
          </w:tcPr>
          <w:p w14:paraId="23EEB2E3" w14:textId="3DB4D17B" w:rsidR="00BF6C28" w:rsidRPr="005F3AA9" w:rsidRDefault="00BF6C28" w:rsidP="00BF6C28">
            <w:pPr>
              <w:rPr>
                <w:sz w:val="22"/>
                <w:szCs w:val="22"/>
              </w:rPr>
            </w:pPr>
            <w:r w:rsidRPr="005F3AA9">
              <w:rPr>
                <w:sz w:val="22"/>
                <w:szCs w:val="22"/>
              </w:rPr>
              <w:t>no</w:t>
            </w:r>
          </w:p>
        </w:tc>
        <w:tc>
          <w:tcPr>
            <w:tcW w:w="2303" w:type="dxa"/>
          </w:tcPr>
          <w:p w14:paraId="69A78555" w14:textId="77777777" w:rsidR="002B236D" w:rsidRPr="005F3AA9" w:rsidRDefault="002B236D" w:rsidP="002B236D">
            <w:pPr>
              <w:rPr>
                <w:sz w:val="22"/>
                <w:szCs w:val="22"/>
              </w:rPr>
            </w:pPr>
            <w:r>
              <w:rPr>
                <w:sz w:val="22"/>
                <w:szCs w:val="22"/>
              </w:rPr>
              <w:t>Fat</w:t>
            </w:r>
          </w:p>
          <w:p w14:paraId="4E632A9F" w14:textId="77777777" w:rsidR="00BF6C28" w:rsidRPr="005F3AA9" w:rsidRDefault="00BF6C28" w:rsidP="00BF6C28">
            <w:pPr>
              <w:rPr>
                <w:sz w:val="22"/>
                <w:szCs w:val="22"/>
              </w:rPr>
            </w:pPr>
            <w:r w:rsidRPr="005F3AA9">
              <w:rPr>
                <w:sz w:val="22"/>
                <w:szCs w:val="22"/>
              </w:rPr>
              <w:t>SFA</w:t>
            </w:r>
          </w:p>
          <w:p w14:paraId="044CF2BB" w14:textId="77777777" w:rsidR="00BF6C28" w:rsidRPr="005F3AA9" w:rsidRDefault="00BF6C28" w:rsidP="00BF6C28">
            <w:pPr>
              <w:rPr>
                <w:sz w:val="22"/>
                <w:szCs w:val="22"/>
              </w:rPr>
            </w:pPr>
            <w:r w:rsidRPr="005F3AA9">
              <w:rPr>
                <w:sz w:val="22"/>
                <w:szCs w:val="22"/>
              </w:rPr>
              <w:t>MUFA</w:t>
            </w:r>
          </w:p>
          <w:p w14:paraId="3EA60505" w14:textId="77777777" w:rsidR="00BF6C28" w:rsidRPr="005F3AA9" w:rsidRDefault="00BF6C28" w:rsidP="00BF6C28">
            <w:pPr>
              <w:rPr>
                <w:sz w:val="22"/>
                <w:szCs w:val="22"/>
              </w:rPr>
            </w:pPr>
            <w:r w:rsidRPr="005F3AA9">
              <w:rPr>
                <w:sz w:val="22"/>
                <w:szCs w:val="22"/>
              </w:rPr>
              <w:t>PUFA</w:t>
            </w:r>
          </w:p>
          <w:p w14:paraId="6F537229" w14:textId="77777777" w:rsidR="00BF6C28" w:rsidRPr="005F3AA9" w:rsidRDefault="00BF6C28" w:rsidP="00BF6C28">
            <w:pPr>
              <w:rPr>
                <w:sz w:val="22"/>
                <w:szCs w:val="22"/>
              </w:rPr>
            </w:pPr>
            <w:r w:rsidRPr="005F3AA9">
              <w:rPr>
                <w:sz w:val="22"/>
                <w:szCs w:val="22"/>
              </w:rPr>
              <w:t>Carbohydrates</w:t>
            </w:r>
          </w:p>
          <w:p w14:paraId="1751781F" w14:textId="21131D66" w:rsidR="00BF6C28" w:rsidRPr="005F3AA9" w:rsidRDefault="00BF6C28" w:rsidP="00BF6C28">
            <w:pPr>
              <w:rPr>
                <w:sz w:val="22"/>
                <w:szCs w:val="22"/>
              </w:rPr>
            </w:pPr>
            <w:r w:rsidRPr="005F3AA9">
              <w:rPr>
                <w:sz w:val="22"/>
                <w:szCs w:val="22"/>
              </w:rPr>
              <w:t>Proteins</w:t>
            </w:r>
          </w:p>
        </w:tc>
        <w:tc>
          <w:tcPr>
            <w:tcW w:w="1393" w:type="dxa"/>
          </w:tcPr>
          <w:p w14:paraId="601EEFDB" w14:textId="1DE95495"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p w14:paraId="65BA33B8" w14:textId="1B5E90A1" w:rsidR="00BF6C28" w:rsidRPr="005F3AA9" w:rsidRDefault="00BF6C28" w:rsidP="00BF6C28">
            <w:pPr>
              <w:rPr>
                <w:sz w:val="22"/>
                <w:szCs w:val="22"/>
              </w:rPr>
            </w:pPr>
            <w:r w:rsidRPr="005F3AA9">
              <w:rPr>
                <w:sz w:val="22"/>
                <w:szCs w:val="22"/>
              </w:rPr>
              <w:t>negative*</w:t>
            </w:r>
            <w:r w:rsidRPr="005F3AA9">
              <w:rPr>
                <w:sz w:val="22"/>
                <w:szCs w:val="22"/>
                <w:vertAlign w:val="superscript"/>
              </w:rPr>
              <w:t xml:space="preserve"> a</w:t>
            </w:r>
          </w:p>
          <w:p w14:paraId="010975F6" w14:textId="15DF2252"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p w14:paraId="6F22B437" w14:textId="2C344F4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456ABF19" w14:textId="6DD10B36"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2B7A05F2" w14:textId="07A802F8"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55" w:type="dxa"/>
            <w:gridSpan w:val="2"/>
          </w:tcPr>
          <w:p w14:paraId="31ECF100" w14:textId="77777777" w:rsidR="00BF6C28" w:rsidRPr="005F3AA9" w:rsidRDefault="00BF6C28" w:rsidP="00BF6C28">
            <w:pPr>
              <w:rPr>
                <w:sz w:val="22"/>
                <w:szCs w:val="22"/>
              </w:rPr>
            </w:pPr>
            <w:r w:rsidRPr="005F3AA9">
              <w:rPr>
                <w:sz w:val="22"/>
                <w:szCs w:val="22"/>
              </w:rPr>
              <w:t xml:space="preserve">ANOVA, </w:t>
            </w:r>
          </w:p>
          <w:p w14:paraId="0342CFBD" w14:textId="69E64C2A" w:rsidR="00BF6C28" w:rsidRPr="005F3AA9" w:rsidRDefault="00BF6C28" w:rsidP="00BF6C28">
            <w:pPr>
              <w:rPr>
                <w:sz w:val="22"/>
                <w:szCs w:val="22"/>
              </w:rPr>
            </w:pPr>
            <w:r w:rsidRPr="005F3AA9">
              <w:rPr>
                <w:sz w:val="22"/>
                <w:szCs w:val="22"/>
              </w:rPr>
              <w:t>Differences in means</w:t>
            </w:r>
          </w:p>
        </w:tc>
        <w:tc>
          <w:tcPr>
            <w:tcW w:w="1358" w:type="dxa"/>
          </w:tcPr>
          <w:p w14:paraId="35282954" w14:textId="571A8F67" w:rsidR="00BF6C28" w:rsidRPr="005F3AA9" w:rsidRDefault="00BF6C28" w:rsidP="00BF6C28">
            <w:pPr>
              <w:rPr>
                <w:sz w:val="22"/>
                <w:szCs w:val="22"/>
              </w:rPr>
            </w:pPr>
            <w:r w:rsidRPr="005F3AA9">
              <w:rPr>
                <w:sz w:val="22"/>
                <w:szCs w:val="22"/>
              </w:rPr>
              <w:t>Unknown</w:t>
            </w:r>
          </w:p>
        </w:tc>
        <w:tc>
          <w:tcPr>
            <w:tcW w:w="907" w:type="dxa"/>
          </w:tcPr>
          <w:p w14:paraId="60C640AD" w14:textId="6A337D04" w:rsidR="00BF6C28" w:rsidRPr="005F3AA9" w:rsidRDefault="00BF6C28" w:rsidP="00BF6C28">
            <w:pPr>
              <w:rPr>
                <w:sz w:val="22"/>
                <w:szCs w:val="22"/>
              </w:rPr>
            </w:pPr>
            <w:r w:rsidRPr="005F3AA9">
              <w:rPr>
                <w:sz w:val="22"/>
                <w:szCs w:val="22"/>
              </w:rPr>
              <w:t>3</w:t>
            </w:r>
          </w:p>
        </w:tc>
      </w:tr>
      <w:tr w:rsidR="00BF6C28" w:rsidRPr="005F3AA9" w14:paraId="4B889507" w14:textId="77777777" w:rsidTr="00346ACE">
        <w:tc>
          <w:tcPr>
            <w:tcW w:w="1776" w:type="dxa"/>
          </w:tcPr>
          <w:p w14:paraId="49968285" w14:textId="58B69F21" w:rsidR="00BF6C28" w:rsidRPr="005F3AA9" w:rsidRDefault="00BF6C28" w:rsidP="00BF6C28">
            <w:pPr>
              <w:rPr>
                <w:b/>
                <w:sz w:val="22"/>
                <w:szCs w:val="22"/>
              </w:rPr>
            </w:pPr>
            <w:r w:rsidRPr="005F3AA9">
              <w:rPr>
                <w:sz w:val="22"/>
                <w:szCs w:val="22"/>
              </w:rPr>
              <w:t>Scaglioni et al. 2004, Italy</w: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6]</w:t>
            </w:r>
            <w:r w:rsidRPr="005F3AA9">
              <w:rPr>
                <w:sz w:val="22"/>
                <w:szCs w:val="22"/>
              </w:rPr>
              <w:fldChar w:fldCharType="end"/>
            </w:r>
          </w:p>
        </w:tc>
        <w:tc>
          <w:tcPr>
            <w:tcW w:w="1811" w:type="dxa"/>
          </w:tcPr>
          <w:p w14:paraId="224725E7" w14:textId="4E39B1CF" w:rsidR="00BF6C28" w:rsidRPr="005F3AA9" w:rsidRDefault="00BF6C28" w:rsidP="00BF6C28">
            <w:pPr>
              <w:rPr>
                <w:sz w:val="22"/>
                <w:szCs w:val="22"/>
              </w:rPr>
            </w:pPr>
            <w:r w:rsidRPr="005F3AA9">
              <w:rPr>
                <w:sz w:val="22"/>
                <w:szCs w:val="22"/>
              </w:rPr>
              <w:t>n: 105;</w:t>
            </w:r>
          </w:p>
          <w:p w14:paraId="1E85D1AE" w14:textId="3DD16922" w:rsidR="00BF6C28" w:rsidRPr="005F3AA9" w:rsidRDefault="00BF6C28" w:rsidP="00BF6C28">
            <w:pPr>
              <w:rPr>
                <w:sz w:val="22"/>
                <w:szCs w:val="22"/>
              </w:rPr>
            </w:pPr>
            <w:r w:rsidRPr="005F3AA9">
              <w:rPr>
                <w:sz w:val="22"/>
                <w:szCs w:val="22"/>
              </w:rPr>
              <w:t>age: 8;</w:t>
            </w:r>
          </w:p>
          <w:p w14:paraId="2E19F379" w14:textId="27658575" w:rsidR="00BF6C28" w:rsidRPr="005F3AA9" w:rsidRDefault="00BF6C28" w:rsidP="00BF6C28">
            <w:pPr>
              <w:rPr>
                <w:sz w:val="22"/>
                <w:szCs w:val="22"/>
              </w:rPr>
            </w:pPr>
            <w:r w:rsidRPr="005F3AA9">
              <w:rPr>
                <w:sz w:val="22"/>
                <w:szCs w:val="22"/>
              </w:rPr>
              <w:t>female: 41.0%</w:t>
            </w:r>
          </w:p>
        </w:tc>
        <w:tc>
          <w:tcPr>
            <w:tcW w:w="1526" w:type="dxa"/>
          </w:tcPr>
          <w:p w14:paraId="349E238D" w14:textId="6FD620DE" w:rsidR="00BF6C28" w:rsidRPr="005F3AA9" w:rsidRDefault="00BF6C28" w:rsidP="00BF6C28">
            <w:pPr>
              <w:rPr>
                <w:sz w:val="22"/>
                <w:szCs w:val="22"/>
              </w:rPr>
            </w:pPr>
            <w:r w:rsidRPr="005F3AA9">
              <w:rPr>
                <w:sz w:val="22"/>
                <w:szCs w:val="22"/>
              </w:rPr>
              <w:t>Cross-sectional</w:t>
            </w:r>
          </w:p>
        </w:tc>
        <w:tc>
          <w:tcPr>
            <w:tcW w:w="989" w:type="dxa"/>
          </w:tcPr>
          <w:p w14:paraId="31C6B3B6" w14:textId="093545CE" w:rsidR="00BF6C28" w:rsidRPr="005F3AA9" w:rsidRDefault="00BF6C28" w:rsidP="00BF6C28">
            <w:pPr>
              <w:rPr>
                <w:sz w:val="22"/>
                <w:szCs w:val="22"/>
              </w:rPr>
            </w:pPr>
            <w:r w:rsidRPr="005F3AA9">
              <w:rPr>
                <w:sz w:val="22"/>
                <w:szCs w:val="22"/>
              </w:rPr>
              <w:t>FFQ; 24h recall</w:t>
            </w:r>
          </w:p>
        </w:tc>
        <w:tc>
          <w:tcPr>
            <w:tcW w:w="1413" w:type="dxa"/>
          </w:tcPr>
          <w:p w14:paraId="5C4AB328" w14:textId="4276C1D6" w:rsidR="00BF6C28" w:rsidRPr="005F3AA9" w:rsidRDefault="00BF6C28" w:rsidP="00BF6C28">
            <w:pPr>
              <w:rPr>
                <w:sz w:val="22"/>
                <w:szCs w:val="22"/>
              </w:rPr>
            </w:pPr>
            <w:r w:rsidRPr="005F3AA9">
              <w:rPr>
                <w:sz w:val="22"/>
                <w:szCs w:val="22"/>
              </w:rPr>
              <w:t>Unknown</w:t>
            </w:r>
          </w:p>
        </w:tc>
        <w:tc>
          <w:tcPr>
            <w:tcW w:w="1356" w:type="dxa"/>
          </w:tcPr>
          <w:p w14:paraId="2EE91EA4" w14:textId="78CC9A5C" w:rsidR="00BF6C28" w:rsidRPr="005F3AA9" w:rsidRDefault="00BF6C28" w:rsidP="00BF6C28">
            <w:pPr>
              <w:rPr>
                <w:sz w:val="22"/>
                <w:szCs w:val="22"/>
              </w:rPr>
            </w:pPr>
            <w:r w:rsidRPr="005F3AA9">
              <w:rPr>
                <w:sz w:val="22"/>
                <w:szCs w:val="22"/>
              </w:rPr>
              <w:t>no</w:t>
            </w:r>
          </w:p>
        </w:tc>
        <w:tc>
          <w:tcPr>
            <w:tcW w:w="2303" w:type="dxa"/>
          </w:tcPr>
          <w:p w14:paraId="40494508" w14:textId="34D504CD" w:rsidR="00BF6C28" w:rsidRPr="005F3AA9" w:rsidRDefault="00BF6C28" w:rsidP="00BF6C28">
            <w:pPr>
              <w:rPr>
                <w:sz w:val="22"/>
                <w:szCs w:val="22"/>
              </w:rPr>
            </w:pPr>
            <w:r w:rsidRPr="005F3AA9">
              <w:rPr>
                <w:sz w:val="22"/>
                <w:szCs w:val="22"/>
              </w:rPr>
              <w:t>High pasta, low red meat vs. Low pasta, high red meat</w:t>
            </w:r>
          </w:p>
        </w:tc>
        <w:tc>
          <w:tcPr>
            <w:tcW w:w="1393" w:type="dxa"/>
          </w:tcPr>
          <w:p w14:paraId="55EA1A5F" w14:textId="2C04F1CC" w:rsidR="00BF6C28" w:rsidRPr="005F3AA9" w:rsidRDefault="00BF6C28" w:rsidP="00BF6C28">
            <w:pPr>
              <w:rPr>
                <w:b/>
                <w:sz w:val="22"/>
                <w:szCs w:val="22"/>
              </w:rPr>
            </w:pPr>
            <w:r w:rsidRPr="005F3AA9">
              <w:rPr>
                <w:sz w:val="22"/>
                <w:szCs w:val="22"/>
              </w:rPr>
              <w:t>n.s.</w:t>
            </w:r>
          </w:p>
        </w:tc>
        <w:tc>
          <w:tcPr>
            <w:tcW w:w="1655" w:type="dxa"/>
            <w:gridSpan w:val="2"/>
          </w:tcPr>
          <w:p w14:paraId="11029FE2" w14:textId="51E41701" w:rsidR="00BF6C28" w:rsidRPr="005F3AA9" w:rsidRDefault="00BF6C28" w:rsidP="00BF6C28">
            <w:pPr>
              <w:rPr>
                <w:sz w:val="22"/>
                <w:szCs w:val="22"/>
              </w:rPr>
            </w:pPr>
            <w:r w:rsidRPr="005F3AA9">
              <w:rPr>
                <w:sz w:val="22"/>
                <w:szCs w:val="22"/>
              </w:rPr>
              <w:t>Mann-Whitney U test, Mean</w:t>
            </w:r>
          </w:p>
        </w:tc>
        <w:tc>
          <w:tcPr>
            <w:tcW w:w="1358" w:type="dxa"/>
          </w:tcPr>
          <w:p w14:paraId="2CBC4DC3" w14:textId="60F706B5" w:rsidR="00BF6C28" w:rsidRPr="005F3AA9" w:rsidRDefault="00BF6C28" w:rsidP="00BF6C28">
            <w:pPr>
              <w:rPr>
                <w:sz w:val="22"/>
                <w:szCs w:val="22"/>
              </w:rPr>
            </w:pPr>
            <w:r w:rsidRPr="005F3AA9">
              <w:rPr>
                <w:sz w:val="22"/>
                <w:szCs w:val="22"/>
              </w:rPr>
              <w:t>Unknown</w:t>
            </w:r>
          </w:p>
        </w:tc>
        <w:tc>
          <w:tcPr>
            <w:tcW w:w="907" w:type="dxa"/>
          </w:tcPr>
          <w:p w14:paraId="4EFFEF35" w14:textId="36535CB4" w:rsidR="00BF6C28" w:rsidRPr="005F3AA9" w:rsidRDefault="00BF6C28" w:rsidP="00BF6C28">
            <w:pPr>
              <w:rPr>
                <w:sz w:val="22"/>
                <w:szCs w:val="22"/>
              </w:rPr>
            </w:pPr>
            <w:r w:rsidRPr="005F3AA9">
              <w:rPr>
                <w:sz w:val="22"/>
                <w:szCs w:val="22"/>
              </w:rPr>
              <w:t>2</w:t>
            </w:r>
          </w:p>
        </w:tc>
      </w:tr>
      <w:tr w:rsidR="00BF6C28" w:rsidRPr="005F3AA9" w14:paraId="52768CEB" w14:textId="77777777" w:rsidTr="00346ACE">
        <w:tc>
          <w:tcPr>
            <w:tcW w:w="1776" w:type="dxa"/>
          </w:tcPr>
          <w:p w14:paraId="4FAD9205" w14:textId="30ADAB23" w:rsidR="00BF6C28" w:rsidRPr="005F3AA9" w:rsidRDefault="00BF6C28" w:rsidP="00BF6C28">
            <w:pPr>
              <w:rPr>
                <w:sz w:val="22"/>
                <w:szCs w:val="22"/>
              </w:rPr>
            </w:pPr>
            <w:r w:rsidRPr="005F3AA9">
              <w:rPr>
                <w:sz w:val="22"/>
                <w:szCs w:val="22"/>
              </w:rPr>
              <w:t>Shang et al. 2012, China</w: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7]</w:t>
            </w:r>
            <w:r w:rsidRPr="005F3AA9">
              <w:rPr>
                <w:sz w:val="22"/>
                <w:szCs w:val="22"/>
              </w:rPr>
              <w:fldChar w:fldCharType="end"/>
            </w:r>
          </w:p>
        </w:tc>
        <w:tc>
          <w:tcPr>
            <w:tcW w:w="1811" w:type="dxa"/>
          </w:tcPr>
          <w:p w14:paraId="6E2B88C0" w14:textId="0FBC4083" w:rsidR="00BF6C28" w:rsidRPr="005F3AA9" w:rsidRDefault="00BF6C28" w:rsidP="00BF6C28">
            <w:pPr>
              <w:rPr>
                <w:sz w:val="22"/>
                <w:szCs w:val="22"/>
              </w:rPr>
            </w:pPr>
            <w:r w:rsidRPr="005F3AA9">
              <w:rPr>
                <w:sz w:val="22"/>
                <w:szCs w:val="22"/>
              </w:rPr>
              <w:t>n: 6974;</w:t>
            </w:r>
          </w:p>
          <w:p w14:paraId="172A1F7E" w14:textId="77777777" w:rsidR="00BF6C28" w:rsidRPr="005F3AA9" w:rsidRDefault="00BF6C28" w:rsidP="00BF6C28">
            <w:pPr>
              <w:rPr>
                <w:sz w:val="22"/>
                <w:szCs w:val="22"/>
              </w:rPr>
            </w:pPr>
            <w:r w:rsidRPr="005F3AA9">
              <w:rPr>
                <w:sz w:val="22"/>
                <w:szCs w:val="22"/>
              </w:rPr>
              <w:t>age: 6-13;</w:t>
            </w:r>
          </w:p>
          <w:p w14:paraId="50C7A60D" w14:textId="4403A45A" w:rsidR="00BF6C28" w:rsidRPr="005F3AA9" w:rsidRDefault="00BF6C28" w:rsidP="00BF6C28">
            <w:pPr>
              <w:rPr>
                <w:sz w:val="22"/>
                <w:szCs w:val="22"/>
              </w:rPr>
            </w:pPr>
            <w:r w:rsidRPr="005F3AA9">
              <w:rPr>
                <w:sz w:val="22"/>
                <w:szCs w:val="22"/>
              </w:rPr>
              <w:t>female: 49.0%</w:t>
            </w:r>
          </w:p>
        </w:tc>
        <w:tc>
          <w:tcPr>
            <w:tcW w:w="1526" w:type="dxa"/>
          </w:tcPr>
          <w:p w14:paraId="163A3191" w14:textId="5478FCEE" w:rsidR="00BF6C28" w:rsidRPr="005F3AA9" w:rsidRDefault="00BF6C28" w:rsidP="00BF6C28">
            <w:pPr>
              <w:rPr>
                <w:sz w:val="22"/>
                <w:szCs w:val="22"/>
              </w:rPr>
            </w:pPr>
            <w:r w:rsidRPr="005F3AA9">
              <w:rPr>
                <w:sz w:val="22"/>
                <w:szCs w:val="22"/>
              </w:rPr>
              <w:t>Cross-sectional</w:t>
            </w:r>
          </w:p>
        </w:tc>
        <w:tc>
          <w:tcPr>
            <w:tcW w:w="989" w:type="dxa"/>
          </w:tcPr>
          <w:p w14:paraId="518C5048" w14:textId="754C7EC2" w:rsidR="00BF6C28" w:rsidRPr="005F3AA9" w:rsidRDefault="00BF6C28" w:rsidP="00BF6C28">
            <w:pPr>
              <w:rPr>
                <w:sz w:val="22"/>
                <w:szCs w:val="22"/>
              </w:rPr>
            </w:pPr>
            <w:r w:rsidRPr="005F3AA9">
              <w:rPr>
                <w:sz w:val="22"/>
                <w:szCs w:val="22"/>
              </w:rPr>
              <w:t>FFQ; 24h recall</w:t>
            </w:r>
          </w:p>
        </w:tc>
        <w:tc>
          <w:tcPr>
            <w:tcW w:w="1413" w:type="dxa"/>
          </w:tcPr>
          <w:p w14:paraId="6857FF98" w14:textId="5E8B5913" w:rsidR="00BF6C28" w:rsidRPr="005F3AA9" w:rsidRDefault="00BF6C28" w:rsidP="00BF6C28">
            <w:pPr>
              <w:rPr>
                <w:sz w:val="22"/>
                <w:szCs w:val="22"/>
              </w:rPr>
            </w:pPr>
            <w:r w:rsidRPr="005F3AA9">
              <w:rPr>
                <w:sz w:val="22"/>
                <w:szCs w:val="22"/>
              </w:rPr>
              <w:t>No</w:t>
            </w:r>
          </w:p>
        </w:tc>
        <w:tc>
          <w:tcPr>
            <w:tcW w:w="1356" w:type="dxa"/>
          </w:tcPr>
          <w:p w14:paraId="0EF0B460" w14:textId="38C7E990" w:rsidR="00BF6C28" w:rsidRPr="005F3AA9" w:rsidRDefault="00BF6C28" w:rsidP="00BF6C28">
            <w:pPr>
              <w:rPr>
                <w:sz w:val="22"/>
                <w:szCs w:val="22"/>
              </w:rPr>
            </w:pPr>
            <w:r w:rsidRPr="005F3AA9">
              <w:rPr>
                <w:sz w:val="22"/>
                <w:szCs w:val="22"/>
              </w:rPr>
              <w:t>no</w:t>
            </w:r>
          </w:p>
        </w:tc>
        <w:tc>
          <w:tcPr>
            <w:tcW w:w="2303" w:type="dxa"/>
          </w:tcPr>
          <w:p w14:paraId="43446EA9" w14:textId="13F5B217" w:rsidR="00BF6C28" w:rsidRPr="005F3AA9" w:rsidRDefault="00BF6C28" w:rsidP="00BF6C28">
            <w:pPr>
              <w:rPr>
                <w:sz w:val="22"/>
                <w:szCs w:val="22"/>
              </w:rPr>
            </w:pPr>
            <w:r w:rsidRPr="005F3AA9">
              <w:rPr>
                <w:sz w:val="22"/>
                <w:szCs w:val="22"/>
              </w:rPr>
              <w:t>SSB vs. milk, vs. other beverages</w:t>
            </w:r>
          </w:p>
        </w:tc>
        <w:tc>
          <w:tcPr>
            <w:tcW w:w="1393" w:type="dxa"/>
          </w:tcPr>
          <w:p w14:paraId="3356348B" w14:textId="4930A024" w:rsidR="00BF6C28" w:rsidRPr="005F3AA9" w:rsidRDefault="00BF6C28" w:rsidP="00BF6C28">
            <w:pPr>
              <w:rPr>
                <w:sz w:val="22"/>
                <w:szCs w:val="22"/>
              </w:rPr>
            </w:pPr>
            <w:r w:rsidRPr="005F3AA9">
              <w:rPr>
                <w:sz w:val="22"/>
                <w:szCs w:val="22"/>
              </w:rPr>
              <w:t>n.s.</w:t>
            </w:r>
            <w:r w:rsidRPr="005F3AA9">
              <w:rPr>
                <w:sz w:val="22"/>
                <w:szCs w:val="22"/>
                <w:vertAlign w:val="superscript"/>
              </w:rPr>
              <w:t>a</w:t>
            </w:r>
          </w:p>
        </w:tc>
        <w:tc>
          <w:tcPr>
            <w:tcW w:w="1655" w:type="dxa"/>
            <w:gridSpan w:val="2"/>
          </w:tcPr>
          <w:p w14:paraId="0D2A8899" w14:textId="31EC60B9" w:rsidR="00BF6C28" w:rsidRPr="005F3AA9" w:rsidRDefault="00BF6C28" w:rsidP="00BF6C28">
            <w:pPr>
              <w:rPr>
                <w:sz w:val="22"/>
                <w:szCs w:val="22"/>
              </w:rPr>
            </w:pPr>
            <w:r w:rsidRPr="005F3AA9">
              <w:rPr>
                <w:sz w:val="22"/>
                <w:szCs w:val="22"/>
              </w:rPr>
              <w:t>General linear model, Mean differences</w:t>
            </w:r>
          </w:p>
        </w:tc>
        <w:tc>
          <w:tcPr>
            <w:tcW w:w="1358" w:type="dxa"/>
          </w:tcPr>
          <w:p w14:paraId="33C70FBA" w14:textId="22E514A2" w:rsidR="00BF6C28" w:rsidRPr="005F3AA9" w:rsidRDefault="00BF6C28" w:rsidP="00BF6C28">
            <w:pPr>
              <w:rPr>
                <w:sz w:val="22"/>
                <w:szCs w:val="22"/>
              </w:rPr>
            </w:pPr>
            <w:r w:rsidRPr="005F3AA9">
              <w:rPr>
                <w:sz w:val="22"/>
                <w:szCs w:val="22"/>
              </w:rPr>
              <w:t>Unknown</w:t>
            </w:r>
          </w:p>
        </w:tc>
        <w:tc>
          <w:tcPr>
            <w:tcW w:w="907" w:type="dxa"/>
          </w:tcPr>
          <w:p w14:paraId="76B32A9C" w14:textId="5447657C" w:rsidR="00BF6C28" w:rsidRPr="005F3AA9" w:rsidRDefault="00BF6C28" w:rsidP="00BF6C28">
            <w:pPr>
              <w:rPr>
                <w:sz w:val="22"/>
                <w:szCs w:val="22"/>
              </w:rPr>
            </w:pPr>
            <w:r w:rsidRPr="005F3AA9">
              <w:rPr>
                <w:sz w:val="22"/>
                <w:szCs w:val="22"/>
              </w:rPr>
              <w:t>6</w:t>
            </w:r>
          </w:p>
        </w:tc>
      </w:tr>
      <w:tr w:rsidR="00BF6C28" w:rsidRPr="005F3AA9" w14:paraId="1D8E4B51" w14:textId="77777777" w:rsidTr="00346ACE">
        <w:tc>
          <w:tcPr>
            <w:tcW w:w="1776" w:type="dxa"/>
          </w:tcPr>
          <w:p w14:paraId="3BA8CB52" w14:textId="232A27EB" w:rsidR="00BF6C28" w:rsidRPr="005F3AA9" w:rsidRDefault="00BF6C28" w:rsidP="00BF6C28">
            <w:pPr>
              <w:rPr>
                <w:sz w:val="22"/>
                <w:szCs w:val="22"/>
              </w:rPr>
            </w:pPr>
            <w:r w:rsidRPr="005F3AA9">
              <w:rPr>
                <w:sz w:val="22"/>
                <w:szCs w:val="22"/>
              </w:rPr>
              <w:t>Song et al. 2015, Korea</w: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8]</w:t>
            </w:r>
            <w:r w:rsidRPr="005F3AA9">
              <w:rPr>
                <w:sz w:val="22"/>
                <w:szCs w:val="22"/>
              </w:rPr>
              <w:fldChar w:fldCharType="end"/>
            </w:r>
          </w:p>
        </w:tc>
        <w:tc>
          <w:tcPr>
            <w:tcW w:w="1811" w:type="dxa"/>
          </w:tcPr>
          <w:p w14:paraId="6EFFE49F" w14:textId="5AC4E477" w:rsidR="00BF6C28" w:rsidRPr="005F3AA9" w:rsidRDefault="00BF6C28" w:rsidP="00BF6C28">
            <w:pPr>
              <w:rPr>
                <w:sz w:val="22"/>
                <w:szCs w:val="22"/>
              </w:rPr>
            </w:pPr>
            <w:r w:rsidRPr="005F3AA9">
              <w:rPr>
                <w:sz w:val="22"/>
                <w:szCs w:val="22"/>
              </w:rPr>
              <w:t>n: 2209;</w:t>
            </w:r>
          </w:p>
          <w:p w14:paraId="69F29947" w14:textId="77777777" w:rsidR="00BF6C28" w:rsidRPr="005F3AA9" w:rsidRDefault="00BF6C28" w:rsidP="00BF6C28">
            <w:pPr>
              <w:rPr>
                <w:sz w:val="22"/>
                <w:szCs w:val="22"/>
              </w:rPr>
            </w:pPr>
            <w:r w:rsidRPr="005F3AA9">
              <w:rPr>
                <w:sz w:val="22"/>
                <w:szCs w:val="22"/>
              </w:rPr>
              <w:t>age: 10-18;</w:t>
            </w:r>
          </w:p>
          <w:p w14:paraId="558CD717" w14:textId="230677DB" w:rsidR="00BF6C28" w:rsidRPr="005F3AA9" w:rsidRDefault="00BF6C28" w:rsidP="00BF6C28">
            <w:pPr>
              <w:rPr>
                <w:sz w:val="22"/>
                <w:szCs w:val="22"/>
              </w:rPr>
            </w:pPr>
            <w:r w:rsidRPr="005F3AA9">
              <w:rPr>
                <w:sz w:val="22"/>
                <w:szCs w:val="22"/>
              </w:rPr>
              <w:t>female: 47.3%</w:t>
            </w:r>
          </w:p>
        </w:tc>
        <w:tc>
          <w:tcPr>
            <w:tcW w:w="1526" w:type="dxa"/>
          </w:tcPr>
          <w:p w14:paraId="17246014" w14:textId="61BE961B" w:rsidR="00BF6C28" w:rsidRPr="005F3AA9" w:rsidRDefault="00BF6C28" w:rsidP="00BF6C28">
            <w:pPr>
              <w:rPr>
                <w:sz w:val="22"/>
                <w:szCs w:val="22"/>
              </w:rPr>
            </w:pPr>
            <w:r w:rsidRPr="005F3AA9">
              <w:rPr>
                <w:sz w:val="22"/>
                <w:szCs w:val="22"/>
              </w:rPr>
              <w:t>Cross-sectional</w:t>
            </w:r>
          </w:p>
        </w:tc>
        <w:tc>
          <w:tcPr>
            <w:tcW w:w="989" w:type="dxa"/>
          </w:tcPr>
          <w:p w14:paraId="6986A71F" w14:textId="67917D92" w:rsidR="00BF6C28" w:rsidRPr="005F3AA9" w:rsidRDefault="00BF6C28" w:rsidP="00BF6C28">
            <w:pPr>
              <w:rPr>
                <w:sz w:val="22"/>
                <w:szCs w:val="22"/>
              </w:rPr>
            </w:pPr>
            <w:r w:rsidRPr="005F3AA9">
              <w:rPr>
                <w:sz w:val="22"/>
                <w:szCs w:val="22"/>
              </w:rPr>
              <w:t>24h recall</w:t>
            </w:r>
          </w:p>
        </w:tc>
        <w:tc>
          <w:tcPr>
            <w:tcW w:w="1413" w:type="dxa"/>
          </w:tcPr>
          <w:p w14:paraId="32C79A61" w14:textId="77777777" w:rsidR="00BF6C28" w:rsidRPr="005F3AA9" w:rsidRDefault="00BF6C28" w:rsidP="00BF6C28">
            <w:pPr>
              <w:rPr>
                <w:sz w:val="22"/>
                <w:szCs w:val="22"/>
              </w:rPr>
            </w:pPr>
            <w:r w:rsidRPr="005F3AA9">
              <w:rPr>
                <w:sz w:val="22"/>
                <w:szCs w:val="22"/>
              </w:rPr>
              <w:t>Unknown</w:t>
            </w:r>
          </w:p>
          <w:p w14:paraId="686E6C08" w14:textId="77777777" w:rsidR="00BF6C28" w:rsidRPr="005F3AA9" w:rsidRDefault="00BF6C28" w:rsidP="00BF6C28">
            <w:pPr>
              <w:rPr>
                <w:sz w:val="22"/>
                <w:szCs w:val="22"/>
              </w:rPr>
            </w:pPr>
          </w:p>
        </w:tc>
        <w:tc>
          <w:tcPr>
            <w:tcW w:w="1356" w:type="dxa"/>
          </w:tcPr>
          <w:p w14:paraId="538B3C3B" w14:textId="12F55299" w:rsidR="00BF6C28" w:rsidRPr="005F3AA9" w:rsidRDefault="00BF6C28" w:rsidP="00BF6C28">
            <w:pPr>
              <w:rPr>
                <w:sz w:val="22"/>
                <w:szCs w:val="22"/>
              </w:rPr>
            </w:pPr>
            <w:r w:rsidRPr="005F3AA9">
              <w:rPr>
                <w:sz w:val="22"/>
                <w:szCs w:val="22"/>
              </w:rPr>
              <w:t>Boys</w:t>
            </w:r>
          </w:p>
          <w:p w14:paraId="50D44400" w14:textId="77777777" w:rsidR="00BF6C28" w:rsidRPr="005F3AA9" w:rsidRDefault="00BF6C28" w:rsidP="00BF6C28">
            <w:pPr>
              <w:rPr>
                <w:sz w:val="22"/>
                <w:szCs w:val="22"/>
              </w:rPr>
            </w:pPr>
          </w:p>
          <w:p w14:paraId="6DC63184" w14:textId="7A4188E4" w:rsidR="00BF6C28" w:rsidRPr="005F3AA9" w:rsidRDefault="00BF6C28" w:rsidP="00BF6C28">
            <w:pPr>
              <w:rPr>
                <w:sz w:val="22"/>
                <w:szCs w:val="22"/>
              </w:rPr>
            </w:pPr>
            <w:r w:rsidRPr="005F3AA9">
              <w:rPr>
                <w:sz w:val="22"/>
                <w:szCs w:val="22"/>
              </w:rPr>
              <w:t>Girls</w:t>
            </w:r>
          </w:p>
        </w:tc>
        <w:tc>
          <w:tcPr>
            <w:tcW w:w="2303" w:type="dxa"/>
          </w:tcPr>
          <w:p w14:paraId="3F2D8B50" w14:textId="220CEE54" w:rsidR="00BF6C28" w:rsidRPr="005F3AA9" w:rsidRDefault="00BF6C28" w:rsidP="00BF6C28">
            <w:pPr>
              <w:rPr>
                <w:sz w:val="22"/>
                <w:szCs w:val="22"/>
              </w:rPr>
            </w:pPr>
            <w:r w:rsidRPr="005F3AA9">
              <w:rPr>
                <w:sz w:val="22"/>
                <w:szCs w:val="22"/>
              </w:rPr>
              <w:t xml:space="preserve">Carbohydrates </w:t>
            </w:r>
          </w:p>
          <w:p w14:paraId="3BFF2F1C" w14:textId="27EFB008" w:rsidR="00BF6C28" w:rsidRPr="005F3AA9" w:rsidRDefault="00BF6C28" w:rsidP="00BF6C28">
            <w:pPr>
              <w:rPr>
                <w:sz w:val="22"/>
                <w:szCs w:val="22"/>
              </w:rPr>
            </w:pPr>
            <w:r w:rsidRPr="005F3AA9">
              <w:rPr>
                <w:sz w:val="22"/>
                <w:szCs w:val="22"/>
              </w:rPr>
              <w:t>White rice</w:t>
            </w:r>
          </w:p>
          <w:p w14:paraId="12CD4B6B" w14:textId="090A33CB" w:rsidR="00BF6C28" w:rsidRPr="005F3AA9" w:rsidRDefault="00BF6C28" w:rsidP="00BF6C28">
            <w:pPr>
              <w:rPr>
                <w:sz w:val="22"/>
                <w:szCs w:val="22"/>
              </w:rPr>
            </w:pPr>
            <w:r w:rsidRPr="005F3AA9">
              <w:rPr>
                <w:sz w:val="22"/>
                <w:szCs w:val="22"/>
              </w:rPr>
              <w:t>Carbohydrates</w:t>
            </w:r>
          </w:p>
          <w:p w14:paraId="67668C50" w14:textId="6771A565" w:rsidR="00BF6C28" w:rsidRPr="005F3AA9" w:rsidRDefault="00BF6C28" w:rsidP="00BF6C28">
            <w:pPr>
              <w:rPr>
                <w:sz w:val="22"/>
                <w:szCs w:val="22"/>
              </w:rPr>
            </w:pPr>
            <w:r w:rsidRPr="005F3AA9">
              <w:rPr>
                <w:sz w:val="22"/>
                <w:szCs w:val="22"/>
              </w:rPr>
              <w:t xml:space="preserve">White rice </w:t>
            </w:r>
          </w:p>
        </w:tc>
        <w:tc>
          <w:tcPr>
            <w:tcW w:w="1393" w:type="dxa"/>
          </w:tcPr>
          <w:p w14:paraId="4CC5247F" w14:textId="15506CD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0DE30BCE" w14:textId="496C2808"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16EA8134" w14:textId="55489006" w:rsidR="00BF6C28" w:rsidRPr="005F3AA9" w:rsidRDefault="00BF6C28" w:rsidP="00BF6C28">
            <w:pPr>
              <w:rPr>
                <w:sz w:val="22"/>
                <w:szCs w:val="22"/>
              </w:rPr>
            </w:pPr>
            <w:r w:rsidRPr="005F3AA9">
              <w:rPr>
                <w:sz w:val="22"/>
                <w:szCs w:val="22"/>
              </w:rPr>
              <w:t>negative*</w:t>
            </w:r>
            <w:r w:rsidRPr="005F3AA9">
              <w:rPr>
                <w:sz w:val="22"/>
                <w:szCs w:val="22"/>
                <w:vertAlign w:val="superscript"/>
              </w:rPr>
              <w:t xml:space="preserve"> a</w:t>
            </w:r>
          </w:p>
          <w:p w14:paraId="6421C089" w14:textId="0EF7C655" w:rsidR="00BF6C28" w:rsidRPr="005F3AA9" w:rsidRDefault="00BF6C28" w:rsidP="00BF6C28">
            <w:pPr>
              <w:rPr>
                <w:sz w:val="22"/>
                <w:szCs w:val="22"/>
              </w:rPr>
            </w:pPr>
            <w:r w:rsidRPr="005F3AA9">
              <w:rPr>
                <w:sz w:val="22"/>
                <w:szCs w:val="22"/>
              </w:rPr>
              <w:t>negative***</w:t>
            </w:r>
            <w:r w:rsidRPr="005F3AA9">
              <w:rPr>
                <w:sz w:val="22"/>
                <w:szCs w:val="22"/>
                <w:vertAlign w:val="superscript"/>
              </w:rPr>
              <w:t>a</w:t>
            </w:r>
          </w:p>
        </w:tc>
        <w:tc>
          <w:tcPr>
            <w:tcW w:w="1655" w:type="dxa"/>
            <w:gridSpan w:val="2"/>
          </w:tcPr>
          <w:p w14:paraId="4304C5D1" w14:textId="32399776" w:rsidR="00BF6C28" w:rsidRPr="005F3AA9" w:rsidRDefault="00BF6C28" w:rsidP="00BF6C28">
            <w:pPr>
              <w:rPr>
                <w:sz w:val="22"/>
                <w:szCs w:val="22"/>
              </w:rPr>
            </w:pPr>
            <w:r w:rsidRPr="005F3AA9">
              <w:rPr>
                <w:sz w:val="22"/>
                <w:szCs w:val="22"/>
              </w:rPr>
              <w:t xml:space="preserve">Multivariate linear regression, </w:t>
            </w:r>
          </w:p>
          <w:p w14:paraId="7DE4420D" w14:textId="2925C59C" w:rsidR="00BF6C28" w:rsidRPr="005F3AA9" w:rsidRDefault="00BF6C28" w:rsidP="00BF6C28">
            <w:pPr>
              <w:rPr>
                <w:sz w:val="22"/>
                <w:szCs w:val="22"/>
              </w:rPr>
            </w:pPr>
            <w:r w:rsidRPr="005F3AA9">
              <w:rPr>
                <w:sz w:val="22"/>
                <w:szCs w:val="22"/>
              </w:rPr>
              <w:t>Quartiles</w:t>
            </w:r>
          </w:p>
        </w:tc>
        <w:tc>
          <w:tcPr>
            <w:tcW w:w="1358" w:type="dxa"/>
          </w:tcPr>
          <w:p w14:paraId="38C6D759" w14:textId="2E7A3CCD" w:rsidR="00BF6C28" w:rsidRPr="005F3AA9" w:rsidRDefault="00BF6C28" w:rsidP="00BF6C28">
            <w:pPr>
              <w:rPr>
                <w:sz w:val="22"/>
                <w:szCs w:val="22"/>
              </w:rPr>
            </w:pPr>
            <w:r w:rsidRPr="005F3AA9">
              <w:rPr>
                <w:sz w:val="22"/>
                <w:szCs w:val="22"/>
              </w:rPr>
              <w:t>No</w:t>
            </w:r>
          </w:p>
        </w:tc>
        <w:tc>
          <w:tcPr>
            <w:tcW w:w="907" w:type="dxa"/>
          </w:tcPr>
          <w:p w14:paraId="3F403717" w14:textId="31BE21FC" w:rsidR="00BF6C28" w:rsidRPr="005F3AA9" w:rsidRDefault="00BF6C28" w:rsidP="00BF6C28">
            <w:pPr>
              <w:rPr>
                <w:sz w:val="22"/>
                <w:szCs w:val="22"/>
              </w:rPr>
            </w:pPr>
            <w:r w:rsidRPr="005F3AA9">
              <w:rPr>
                <w:sz w:val="22"/>
                <w:szCs w:val="22"/>
              </w:rPr>
              <w:t>8</w:t>
            </w:r>
          </w:p>
        </w:tc>
      </w:tr>
      <w:tr w:rsidR="00BF6C28" w:rsidRPr="005F3AA9" w14:paraId="382097E9" w14:textId="77777777" w:rsidTr="00346ACE">
        <w:tc>
          <w:tcPr>
            <w:tcW w:w="1776" w:type="dxa"/>
          </w:tcPr>
          <w:p w14:paraId="79D58688" w14:textId="6E06A28D" w:rsidR="00BF6C28" w:rsidRPr="005F3AA9" w:rsidRDefault="00BF6C28" w:rsidP="00BF6C28">
            <w:pPr>
              <w:rPr>
                <w:b/>
                <w:sz w:val="22"/>
                <w:szCs w:val="22"/>
              </w:rPr>
            </w:pPr>
            <w:r w:rsidRPr="005F3AA9">
              <w:rPr>
                <w:sz w:val="22"/>
                <w:szCs w:val="22"/>
              </w:rPr>
              <w:t>Steffen et al. 2003, USA</w: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9]</w:t>
            </w:r>
            <w:r w:rsidRPr="005F3AA9">
              <w:rPr>
                <w:sz w:val="22"/>
                <w:szCs w:val="22"/>
              </w:rPr>
              <w:fldChar w:fldCharType="end"/>
            </w:r>
          </w:p>
        </w:tc>
        <w:tc>
          <w:tcPr>
            <w:tcW w:w="1811" w:type="dxa"/>
          </w:tcPr>
          <w:p w14:paraId="380C1EB3" w14:textId="4A30C2A8" w:rsidR="00BF6C28" w:rsidRPr="005F3AA9" w:rsidRDefault="00BF6C28" w:rsidP="00BF6C28">
            <w:pPr>
              <w:rPr>
                <w:sz w:val="22"/>
                <w:szCs w:val="22"/>
              </w:rPr>
            </w:pPr>
            <w:r w:rsidRPr="005F3AA9">
              <w:rPr>
                <w:sz w:val="22"/>
                <w:szCs w:val="22"/>
              </w:rPr>
              <w:t>n: 285;</w:t>
            </w:r>
          </w:p>
          <w:p w14:paraId="44027BA4" w14:textId="77777777" w:rsidR="00BF6C28" w:rsidRPr="005F3AA9" w:rsidRDefault="00BF6C28" w:rsidP="00BF6C28">
            <w:pPr>
              <w:rPr>
                <w:sz w:val="22"/>
                <w:szCs w:val="22"/>
              </w:rPr>
            </w:pPr>
            <w:r w:rsidRPr="005F3AA9">
              <w:rPr>
                <w:sz w:val="22"/>
                <w:szCs w:val="22"/>
              </w:rPr>
              <w:t>age: 13, 15;</w:t>
            </w:r>
          </w:p>
          <w:p w14:paraId="0F971049" w14:textId="0601FAE0" w:rsidR="00BF6C28" w:rsidRPr="005F3AA9" w:rsidRDefault="00BF6C28" w:rsidP="00BF6C28">
            <w:pPr>
              <w:rPr>
                <w:sz w:val="22"/>
                <w:szCs w:val="22"/>
              </w:rPr>
            </w:pPr>
            <w:r w:rsidRPr="005F3AA9">
              <w:rPr>
                <w:sz w:val="22"/>
                <w:szCs w:val="22"/>
              </w:rPr>
              <w:t>female: 45.6%</w:t>
            </w:r>
          </w:p>
        </w:tc>
        <w:tc>
          <w:tcPr>
            <w:tcW w:w="1526" w:type="dxa"/>
          </w:tcPr>
          <w:p w14:paraId="3158842E" w14:textId="19298AEA" w:rsidR="00BF6C28" w:rsidRPr="005F3AA9" w:rsidRDefault="00BF6C28" w:rsidP="00BF6C28">
            <w:pPr>
              <w:rPr>
                <w:sz w:val="22"/>
                <w:szCs w:val="22"/>
              </w:rPr>
            </w:pPr>
            <w:r w:rsidRPr="005F3AA9">
              <w:rPr>
                <w:sz w:val="22"/>
                <w:szCs w:val="22"/>
              </w:rPr>
              <w:t>Prospective cohort study</w:t>
            </w:r>
          </w:p>
        </w:tc>
        <w:tc>
          <w:tcPr>
            <w:tcW w:w="989" w:type="dxa"/>
          </w:tcPr>
          <w:p w14:paraId="2BD3B360" w14:textId="19CED6AC" w:rsidR="00BF6C28" w:rsidRPr="005F3AA9" w:rsidRDefault="00BF6C28" w:rsidP="00BF6C28">
            <w:pPr>
              <w:rPr>
                <w:sz w:val="22"/>
                <w:szCs w:val="22"/>
              </w:rPr>
            </w:pPr>
            <w:r w:rsidRPr="005F3AA9">
              <w:rPr>
                <w:sz w:val="22"/>
                <w:szCs w:val="22"/>
              </w:rPr>
              <w:t>FFQ</w:t>
            </w:r>
          </w:p>
        </w:tc>
        <w:tc>
          <w:tcPr>
            <w:tcW w:w="1413" w:type="dxa"/>
          </w:tcPr>
          <w:p w14:paraId="1E550F3B" w14:textId="6206B5D7" w:rsidR="00BF6C28" w:rsidRPr="005F3AA9" w:rsidRDefault="00BF6C28" w:rsidP="00BF6C28">
            <w:pPr>
              <w:rPr>
                <w:sz w:val="22"/>
                <w:szCs w:val="22"/>
              </w:rPr>
            </w:pPr>
            <w:r w:rsidRPr="005F3AA9">
              <w:rPr>
                <w:sz w:val="22"/>
                <w:szCs w:val="22"/>
              </w:rPr>
              <w:t>Unknown</w:t>
            </w:r>
          </w:p>
        </w:tc>
        <w:tc>
          <w:tcPr>
            <w:tcW w:w="1356" w:type="dxa"/>
          </w:tcPr>
          <w:p w14:paraId="73953B78" w14:textId="6F334E70" w:rsidR="00BF6C28" w:rsidRPr="005F3AA9" w:rsidRDefault="00BF6C28" w:rsidP="00BF6C28">
            <w:pPr>
              <w:rPr>
                <w:sz w:val="22"/>
                <w:szCs w:val="22"/>
              </w:rPr>
            </w:pPr>
            <w:r w:rsidRPr="005F3AA9">
              <w:rPr>
                <w:sz w:val="22"/>
                <w:szCs w:val="22"/>
              </w:rPr>
              <w:t>no</w:t>
            </w:r>
          </w:p>
        </w:tc>
        <w:tc>
          <w:tcPr>
            <w:tcW w:w="2303" w:type="dxa"/>
          </w:tcPr>
          <w:p w14:paraId="3F176361" w14:textId="4EBC7317" w:rsidR="00BF6C28" w:rsidRPr="005F3AA9" w:rsidRDefault="00BF6C28" w:rsidP="00BF6C28">
            <w:pPr>
              <w:rPr>
                <w:sz w:val="22"/>
                <w:szCs w:val="22"/>
              </w:rPr>
            </w:pPr>
            <w:r w:rsidRPr="005F3AA9">
              <w:rPr>
                <w:sz w:val="22"/>
                <w:szCs w:val="22"/>
              </w:rPr>
              <w:t>Whole grains</w:t>
            </w:r>
          </w:p>
        </w:tc>
        <w:tc>
          <w:tcPr>
            <w:tcW w:w="1393" w:type="dxa"/>
          </w:tcPr>
          <w:p w14:paraId="7F4C5295" w14:textId="0032A369"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55" w:type="dxa"/>
            <w:gridSpan w:val="2"/>
          </w:tcPr>
          <w:p w14:paraId="2E090FDF" w14:textId="1E109537" w:rsidR="00BF6C28" w:rsidRPr="005F3AA9" w:rsidRDefault="00BF6C28" w:rsidP="00BF6C28">
            <w:pPr>
              <w:rPr>
                <w:sz w:val="22"/>
                <w:szCs w:val="22"/>
              </w:rPr>
            </w:pPr>
            <w:r w:rsidRPr="005F3AA9">
              <w:rPr>
                <w:sz w:val="22"/>
                <w:szCs w:val="22"/>
              </w:rPr>
              <w:t>Multiple linear regression, Adjusted mean values</w:t>
            </w:r>
          </w:p>
        </w:tc>
        <w:tc>
          <w:tcPr>
            <w:tcW w:w="1358" w:type="dxa"/>
          </w:tcPr>
          <w:p w14:paraId="2CB2ADA9" w14:textId="367AD112" w:rsidR="00BF6C28" w:rsidRPr="005F3AA9" w:rsidRDefault="00BF6C28" w:rsidP="00BF6C28">
            <w:pPr>
              <w:rPr>
                <w:sz w:val="22"/>
                <w:szCs w:val="22"/>
              </w:rPr>
            </w:pPr>
            <w:r w:rsidRPr="005F3AA9">
              <w:rPr>
                <w:sz w:val="22"/>
                <w:szCs w:val="22"/>
              </w:rPr>
              <w:t>Yes</w:t>
            </w:r>
          </w:p>
        </w:tc>
        <w:tc>
          <w:tcPr>
            <w:tcW w:w="907" w:type="dxa"/>
          </w:tcPr>
          <w:p w14:paraId="5DBD0974" w14:textId="7D3914B3" w:rsidR="00BF6C28" w:rsidRPr="005F3AA9" w:rsidRDefault="00BF6C28" w:rsidP="00BF6C28">
            <w:pPr>
              <w:rPr>
                <w:sz w:val="22"/>
                <w:szCs w:val="22"/>
              </w:rPr>
            </w:pPr>
            <w:r w:rsidRPr="005F3AA9">
              <w:rPr>
                <w:sz w:val="22"/>
                <w:szCs w:val="22"/>
              </w:rPr>
              <w:t>4</w:t>
            </w:r>
          </w:p>
        </w:tc>
      </w:tr>
      <w:tr w:rsidR="00BF6C28" w:rsidRPr="005F3AA9" w14:paraId="2F3A49CD" w14:textId="77777777" w:rsidTr="00346ACE">
        <w:tc>
          <w:tcPr>
            <w:tcW w:w="1776" w:type="dxa"/>
          </w:tcPr>
          <w:p w14:paraId="5140A288" w14:textId="2BD6F1C3" w:rsidR="00BF6C28" w:rsidRPr="005F3AA9" w:rsidRDefault="00BF6C28" w:rsidP="00BF6C28">
            <w:pPr>
              <w:rPr>
                <w:sz w:val="22"/>
                <w:szCs w:val="22"/>
              </w:rPr>
            </w:pPr>
            <w:r w:rsidRPr="005F3AA9">
              <w:rPr>
                <w:sz w:val="22"/>
                <w:szCs w:val="22"/>
              </w:rPr>
              <w:t>Takada et al. 1998, Japan</w:t>
            </w:r>
            <w:r w:rsidRPr="005F3AA9">
              <w:rPr>
                <w:sz w:val="22"/>
                <w:szCs w:val="22"/>
              </w:rPr>
              <w:fldChar w:fldCharType="begin">
                <w:fldData xml:space="preserve">PEVuZE5vdGU+PENpdGU+PEF1dGhvcj5UYWthZGE8L0F1dGhvcj48WWVhcj4xOTk4PC9ZZWFyPjxS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cGVyaW9kaWNhbD48
YWx0LX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2FsdC1wZXJp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UYWthZGE8L0F1dGhvcj48WWVhcj4xOTk4PC9ZZWFyPjxS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cGVyaW9kaWNhbD48
YWx0LX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2FsdC1wZXJp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0]</w:t>
            </w:r>
            <w:r w:rsidRPr="005F3AA9">
              <w:rPr>
                <w:sz w:val="22"/>
                <w:szCs w:val="22"/>
              </w:rPr>
              <w:fldChar w:fldCharType="end"/>
            </w:r>
          </w:p>
        </w:tc>
        <w:tc>
          <w:tcPr>
            <w:tcW w:w="1811" w:type="dxa"/>
          </w:tcPr>
          <w:p w14:paraId="76EC9DEF" w14:textId="150226F7" w:rsidR="00BF6C28" w:rsidRPr="005F3AA9" w:rsidRDefault="00BF6C28" w:rsidP="00BF6C28">
            <w:pPr>
              <w:rPr>
                <w:sz w:val="22"/>
                <w:szCs w:val="22"/>
              </w:rPr>
            </w:pPr>
            <w:r w:rsidRPr="005F3AA9">
              <w:rPr>
                <w:sz w:val="22"/>
                <w:szCs w:val="22"/>
              </w:rPr>
              <w:t>n: 457;</w:t>
            </w:r>
          </w:p>
          <w:p w14:paraId="4F1911C2" w14:textId="77777777" w:rsidR="00BF6C28" w:rsidRPr="005F3AA9" w:rsidRDefault="00BF6C28" w:rsidP="00BF6C28">
            <w:pPr>
              <w:rPr>
                <w:sz w:val="22"/>
                <w:szCs w:val="22"/>
              </w:rPr>
            </w:pPr>
            <w:r w:rsidRPr="005F3AA9">
              <w:rPr>
                <w:sz w:val="22"/>
                <w:szCs w:val="22"/>
              </w:rPr>
              <w:t>age: 10;</w:t>
            </w:r>
          </w:p>
          <w:p w14:paraId="37A80F2D" w14:textId="33D75974" w:rsidR="00BF6C28" w:rsidRPr="005F3AA9" w:rsidRDefault="00BF6C28" w:rsidP="00BF6C28">
            <w:pPr>
              <w:rPr>
                <w:sz w:val="22"/>
                <w:szCs w:val="22"/>
              </w:rPr>
            </w:pPr>
            <w:r w:rsidRPr="005F3AA9">
              <w:rPr>
                <w:sz w:val="22"/>
                <w:szCs w:val="22"/>
              </w:rPr>
              <w:t>female: 45.1%</w:t>
            </w:r>
          </w:p>
        </w:tc>
        <w:tc>
          <w:tcPr>
            <w:tcW w:w="1526" w:type="dxa"/>
          </w:tcPr>
          <w:p w14:paraId="455B0E09" w14:textId="0F958A70" w:rsidR="00BF6C28" w:rsidRPr="005F3AA9" w:rsidRDefault="00BF6C28" w:rsidP="00BF6C28">
            <w:pPr>
              <w:rPr>
                <w:sz w:val="22"/>
                <w:szCs w:val="22"/>
              </w:rPr>
            </w:pPr>
            <w:r w:rsidRPr="005F3AA9">
              <w:rPr>
                <w:sz w:val="22"/>
                <w:szCs w:val="22"/>
              </w:rPr>
              <w:t>Cross-sectional</w:t>
            </w:r>
          </w:p>
        </w:tc>
        <w:tc>
          <w:tcPr>
            <w:tcW w:w="989" w:type="dxa"/>
          </w:tcPr>
          <w:p w14:paraId="51363D32" w14:textId="66AA7188" w:rsidR="00BF6C28" w:rsidRPr="005F3AA9" w:rsidRDefault="00BF6C28" w:rsidP="00BF6C28">
            <w:pPr>
              <w:rPr>
                <w:sz w:val="22"/>
                <w:szCs w:val="22"/>
              </w:rPr>
            </w:pPr>
            <w:r w:rsidRPr="005F3AA9">
              <w:rPr>
                <w:sz w:val="22"/>
                <w:szCs w:val="22"/>
              </w:rPr>
              <w:t>FFQ</w:t>
            </w:r>
          </w:p>
        </w:tc>
        <w:tc>
          <w:tcPr>
            <w:tcW w:w="1413" w:type="dxa"/>
          </w:tcPr>
          <w:p w14:paraId="771D6E7B" w14:textId="7AC252AB" w:rsidR="00BF6C28" w:rsidRPr="005F3AA9" w:rsidRDefault="00BF6C28" w:rsidP="00BF6C28">
            <w:pPr>
              <w:rPr>
                <w:sz w:val="22"/>
                <w:szCs w:val="22"/>
              </w:rPr>
            </w:pPr>
            <w:r w:rsidRPr="005F3AA9">
              <w:rPr>
                <w:sz w:val="22"/>
                <w:szCs w:val="22"/>
              </w:rPr>
              <w:t>No</w:t>
            </w:r>
          </w:p>
        </w:tc>
        <w:tc>
          <w:tcPr>
            <w:tcW w:w="1356" w:type="dxa"/>
          </w:tcPr>
          <w:p w14:paraId="28D67D69" w14:textId="40361DAE" w:rsidR="00BF6C28" w:rsidRPr="005F3AA9" w:rsidRDefault="00BF6C28" w:rsidP="00BF6C28">
            <w:pPr>
              <w:rPr>
                <w:sz w:val="22"/>
                <w:szCs w:val="22"/>
              </w:rPr>
            </w:pPr>
            <w:r w:rsidRPr="005F3AA9">
              <w:rPr>
                <w:sz w:val="22"/>
                <w:szCs w:val="22"/>
              </w:rPr>
              <w:t>no</w:t>
            </w:r>
          </w:p>
        </w:tc>
        <w:tc>
          <w:tcPr>
            <w:tcW w:w="2303" w:type="dxa"/>
          </w:tcPr>
          <w:p w14:paraId="4795DB3E" w14:textId="059D463E" w:rsidR="00BF6C28" w:rsidRPr="005F3AA9" w:rsidRDefault="00BF6C28" w:rsidP="00BF6C28">
            <w:pPr>
              <w:rPr>
                <w:sz w:val="22"/>
                <w:szCs w:val="22"/>
              </w:rPr>
            </w:pPr>
            <w:r w:rsidRPr="005F3AA9">
              <w:rPr>
                <w:sz w:val="22"/>
                <w:szCs w:val="22"/>
              </w:rPr>
              <w:t>“Japanese diet score”</w:t>
            </w:r>
          </w:p>
        </w:tc>
        <w:tc>
          <w:tcPr>
            <w:tcW w:w="1393" w:type="dxa"/>
          </w:tcPr>
          <w:p w14:paraId="5B08B8E8" w14:textId="41DAC62A" w:rsidR="00BF6C28" w:rsidRPr="005F3AA9" w:rsidRDefault="00BF6C28" w:rsidP="00BF6C28">
            <w:pPr>
              <w:rPr>
                <w:sz w:val="22"/>
                <w:szCs w:val="22"/>
              </w:rPr>
            </w:pPr>
            <w:r w:rsidRPr="005F3AA9">
              <w:rPr>
                <w:sz w:val="22"/>
                <w:szCs w:val="22"/>
              </w:rPr>
              <w:t>n.s.</w:t>
            </w:r>
          </w:p>
        </w:tc>
        <w:tc>
          <w:tcPr>
            <w:tcW w:w="1655" w:type="dxa"/>
            <w:gridSpan w:val="2"/>
          </w:tcPr>
          <w:p w14:paraId="52529D13" w14:textId="77777777" w:rsidR="00BF6C28" w:rsidRPr="005F3AA9" w:rsidRDefault="00BF6C28" w:rsidP="00BF6C28">
            <w:pPr>
              <w:rPr>
                <w:sz w:val="22"/>
                <w:szCs w:val="22"/>
              </w:rPr>
            </w:pPr>
            <w:r w:rsidRPr="005F3AA9">
              <w:rPr>
                <w:sz w:val="22"/>
                <w:szCs w:val="22"/>
              </w:rPr>
              <w:t>Multiple linear regression,</w:t>
            </w:r>
          </w:p>
          <w:p w14:paraId="78AA7EE2" w14:textId="0B1756C8"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3FD2A5CE" w14:textId="0BEA751E" w:rsidR="00BF6C28" w:rsidRPr="005F3AA9" w:rsidRDefault="00BF6C28" w:rsidP="00BF6C28">
            <w:pPr>
              <w:rPr>
                <w:sz w:val="22"/>
                <w:szCs w:val="22"/>
              </w:rPr>
            </w:pPr>
            <w:r w:rsidRPr="005F3AA9">
              <w:rPr>
                <w:sz w:val="22"/>
                <w:szCs w:val="22"/>
              </w:rPr>
              <w:t>Unknown</w:t>
            </w:r>
          </w:p>
        </w:tc>
        <w:tc>
          <w:tcPr>
            <w:tcW w:w="907" w:type="dxa"/>
          </w:tcPr>
          <w:p w14:paraId="0F2F9380" w14:textId="56603B8C" w:rsidR="00BF6C28" w:rsidRPr="005F3AA9" w:rsidRDefault="00BF6C28" w:rsidP="00BF6C28">
            <w:pPr>
              <w:rPr>
                <w:sz w:val="22"/>
                <w:szCs w:val="22"/>
              </w:rPr>
            </w:pPr>
            <w:r w:rsidRPr="005F3AA9">
              <w:rPr>
                <w:sz w:val="22"/>
                <w:szCs w:val="22"/>
              </w:rPr>
              <w:t>0</w:t>
            </w:r>
          </w:p>
        </w:tc>
      </w:tr>
      <w:tr w:rsidR="00BF6C28" w:rsidRPr="005F3AA9" w14:paraId="72094B0A" w14:textId="77777777" w:rsidTr="00346ACE">
        <w:tc>
          <w:tcPr>
            <w:tcW w:w="1776" w:type="dxa"/>
          </w:tcPr>
          <w:p w14:paraId="2669B535" w14:textId="1968E989" w:rsidR="00BF6C28" w:rsidRPr="005F3AA9" w:rsidRDefault="00BF6C28" w:rsidP="00BF6C28">
            <w:pPr>
              <w:rPr>
                <w:sz w:val="22"/>
                <w:szCs w:val="22"/>
              </w:rPr>
            </w:pPr>
            <w:r w:rsidRPr="005F3AA9">
              <w:rPr>
                <w:sz w:val="22"/>
                <w:szCs w:val="22"/>
              </w:rPr>
              <w:t>Truthmann et al. 2012, Germany</w:t>
            </w:r>
            <w:r w:rsidRPr="005F3AA9">
              <w:rPr>
                <w:sz w:val="22"/>
                <w:szCs w:val="22"/>
              </w:rPr>
              <w:fldChar w:fldCharType="begin"/>
            </w:r>
            <w:r w:rsidRPr="005F3AA9">
              <w:rPr>
                <w:sz w:val="22"/>
                <w:szCs w:val="22"/>
              </w:rPr>
              <w:instrText xml:space="preserve"> ADDIN EN.CITE &lt;EndNote&gt;&lt;Cite&gt;&lt;Author&gt;Truthmann&lt;/Author&gt;&lt;Year&gt;2012&lt;/Year&gt;&lt;RecNum&gt;220&lt;/RecNum&gt;&lt;DisplayText&gt;[44]&lt;/DisplayText&gt;&lt;record&gt;&lt;rec-number&gt;220&lt;/rec-number&gt;&lt;foreign-keys&gt;&lt;key app="EN" db-id="t2dxed09qrzwf4eetwqvrwt10fd0axp5ze9z" timestamp="1464598757"&gt;220&lt;/key&gt;&lt;/foreign-keys&gt;&lt;ref-type name="Journal Article"&gt;17&lt;/ref-type&gt;&lt;contributors&gt;&lt;authors&gt;&lt;author&gt;Truthmann, J.&lt;/author&gt;&lt;author&gt;Richter, A.&lt;/author&gt;&lt;author&gt;Thiele, S.&lt;/author&gt;&lt;author&gt;Drescher, L.&lt;/author&gt;&lt;author&gt;Roosen, J.&lt;/author&gt;&lt;author&gt;Mensink, G. B.&lt;/author&gt;&lt;/authors&gt;&lt;/contributors&gt;&lt;auth-address&gt;Robert Koch Institute Berlin, Department of Epidemiology and Health Reporting, Postbox 65 02 61, D-13302, Berlin, Germany. TruthmannJ@rki.de.&lt;/auth-address&gt;&lt;titles&gt;&lt;title&gt;Associations of dietary indices with biomarkers of dietary exposure and cardiovascular status among adolescents in Germany&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92&lt;/pages&gt;&lt;volume&gt;9&lt;/volume&gt;&lt;number&gt;1&lt;/number&gt;&lt;edition&gt;2012/10/26&lt;/edition&gt;&lt;dates&gt;&lt;year&gt;2012&lt;/year&gt;&lt;/dates&gt;&lt;isbn&gt;1743-7075 (Electronic)&amp;#xD;1743-7075 (Linking)&lt;/isbn&gt;&lt;accession-num&gt;23095712&lt;/accession-num&gt;&lt;urls&gt;&lt;related-urls&gt;&lt;url&gt;http://www.nutritionandmetabolism.com/content/pdf/1743-7075-9-92.pdf&lt;/url&gt;&lt;/related-urls&gt;&lt;/urls&gt;&lt;custom2&gt;PMC3545909&lt;/custom2&gt;&lt;electronic-resource-num&gt;10.1186/1743-7075-9-92&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4]</w:t>
            </w:r>
            <w:r w:rsidRPr="005F3AA9">
              <w:rPr>
                <w:sz w:val="22"/>
                <w:szCs w:val="22"/>
              </w:rPr>
              <w:fldChar w:fldCharType="end"/>
            </w:r>
          </w:p>
        </w:tc>
        <w:tc>
          <w:tcPr>
            <w:tcW w:w="1811" w:type="dxa"/>
          </w:tcPr>
          <w:p w14:paraId="496BE617" w14:textId="678F8D02" w:rsidR="00BF6C28" w:rsidRPr="005F3AA9" w:rsidRDefault="00BF6C28" w:rsidP="00BF6C28">
            <w:pPr>
              <w:rPr>
                <w:sz w:val="22"/>
                <w:szCs w:val="22"/>
              </w:rPr>
            </w:pPr>
            <w:r w:rsidRPr="005F3AA9">
              <w:rPr>
                <w:sz w:val="22"/>
                <w:szCs w:val="22"/>
              </w:rPr>
              <w:t>n: 5198;</w:t>
            </w:r>
          </w:p>
          <w:p w14:paraId="4B66E1C3" w14:textId="77777777" w:rsidR="00BF6C28" w:rsidRPr="005F3AA9" w:rsidRDefault="00BF6C28" w:rsidP="00BF6C28">
            <w:pPr>
              <w:rPr>
                <w:sz w:val="22"/>
                <w:szCs w:val="22"/>
              </w:rPr>
            </w:pPr>
            <w:r w:rsidRPr="005F3AA9">
              <w:rPr>
                <w:sz w:val="22"/>
                <w:szCs w:val="22"/>
              </w:rPr>
              <w:t>age: 12-17;</w:t>
            </w:r>
          </w:p>
          <w:p w14:paraId="40598832" w14:textId="6147C4BE" w:rsidR="00BF6C28" w:rsidRPr="005F3AA9" w:rsidRDefault="00BF6C28" w:rsidP="00BF6C28">
            <w:pPr>
              <w:rPr>
                <w:sz w:val="22"/>
                <w:szCs w:val="22"/>
              </w:rPr>
            </w:pPr>
            <w:r w:rsidRPr="005F3AA9">
              <w:rPr>
                <w:sz w:val="22"/>
                <w:szCs w:val="22"/>
              </w:rPr>
              <w:t>female: 49.1%</w:t>
            </w:r>
          </w:p>
        </w:tc>
        <w:tc>
          <w:tcPr>
            <w:tcW w:w="1526" w:type="dxa"/>
          </w:tcPr>
          <w:p w14:paraId="45CACD1E" w14:textId="3FC28F17" w:rsidR="00BF6C28" w:rsidRPr="005F3AA9" w:rsidRDefault="00BF6C28" w:rsidP="00BF6C28">
            <w:pPr>
              <w:rPr>
                <w:sz w:val="22"/>
                <w:szCs w:val="22"/>
              </w:rPr>
            </w:pPr>
            <w:r w:rsidRPr="005F3AA9">
              <w:rPr>
                <w:sz w:val="22"/>
                <w:szCs w:val="22"/>
              </w:rPr>
              <w:t>Cross-sectional</w:t>
            </w:r>
          </w:p>
        </w:tc>
        <w:tc>
          <w:tcPr>
            <w:tcW w:w="989" w:type="dxa"/>
          </w:tcPr>
          <w:p w14:paraId="102BC168" w14:textId="25F8330F" w:rsidR="00BF6C28" w:rsidRPr="005F3AA9" w:rsidRDefault="00BF6C28" w:rsidP="00BF6C28">
            <w:pPr>
              <w:rPr>
                <w:sz w:val="22"/>
                <w:szCs w:val="22"/>
              </w:rPr>
            </w:pPr>
            <w:r w:rsidRPr="005F3AA9">
              <w:rPr>
                <w:sz w:val="22"/>
                <w:szCs w:val="22"/>
              </w:rPr>
              <w:t>FFQ</w:t>
            </w:r>
          </w:p>
        </w:tc>
        <w:tc>
          <w:tcPr>
            <w:tcW w:w="1413" w:type="dxa"/>
          </w:tcPr>
          <w:p w14:paraId="6F090F32" w14:textId="1F1AFBF2" w:rsidR="00BF6C28" w:rsidRPr="005F3AA9" w:rsidRDefault="00BF6C28" w:rsidP="00BF6C28">
            <w:pPr>
              <w:rPr>
                <w:sz w:val="22"/>
                <w:szCs w:val="22"/>
              </w:rPr>
            </w:pPr>
            <w:r w:rsidRPr="005F3AA9">
              <w:rPr>
                <w:sz w:val="22"/>
                <w:szCs w:val="22"/>
              </w:rPr>
              <w:t>Yes</w:t>
            </w:r>
          </w:p>
        </w:tc>
        <w:tc>
          <w:tcPr>
            <w:tcW w:w="1356" w:type="dxa"/>
          </w:tcPr>
          <w:p w14:paraId="3DCB87CA" w14:textId="3F244F75" w:rsidR="00BF6C28" w:rsidRPr="005F3AA9" w:rsidRDefault="00BF6C28" w:rsidP="00BF6C28">
            <w:pPr>
              <w:rPr>
                <w:sz w:val="22"/>
                <w:szCs w:val="22"/>
              </w:rPr>
            </w:pPr>
            <w:r w:rsidRPr="005F3AA9">
              <w:rPr>
                <w:sz w:val="22"/>
                <w:szCs w:val="22"/>
              </w:rPr>
              <w:t xml:space="preserve">Boys </w:t>
            </w:r>
          </w:p>
          <w:p w14:paraId="5D50C6BA" w14:textId="77777777" w:rsidR="00BF6C28" w:rsidRPr="005F3AA9" w:rsidRDefault="00BF6C28" w:rsidP="00BF6C28">
            <w:pPr>
              <w:rPr>
                <w:sz w:val="22"/>
                <w:szCs w:val="22"/>
              </w:rPr>
            </w:pPr>
          </w:p>
          <w:p w14:paraId="47A9C401" w14:textId="77777777" w:rsidR="00BF6C28" w:rsidRPr="005F3AA9" w:rsidRDefault="00BF6C28" w:rsidP="00BF6C28">
            <w:pPr>
              <w:rPr>
                <w:sz w:val="22"/>
                <w:szCs w:val="22"/>
              </w:rPr>
            </w:pPr>
          </w:p>
          <w:p w14:paraId="27DCD774" w14:textId="77777777" w:rsidR="00BF6C28" w:rsidRPr="005F3AA9" w:rsidRDefault="00BF6C28" w:rsidP="00BF6C28">
            <w:pPr>
              <w:rPr>
                <w:sz w:val="22"/>
                <w:szCs w:val="22"/>
              </w:rPr>
            </w:pPr>
          </w:p>
          <w:p w14:paraId="02BC3629" w14:textId="77777777" w:rsidR="00BF6C28" w:rsidRPr="005F3AA9" w:rsidRDefault="00BF6C28" w:rsidP="00BF6C28">
            <w:pPr>
              <w:rPr>
                <w:sz w:val="22"/>
                <w:szCs w:val="22"/>
              </w:rPr>
            </w:pPr>
            <w:r w:rsidRPr="005F3AA9">
              <w:rPr>
                <w:sz w:val="22"/>
                <w:szCs w:val="22"/>
              </w:rPr>
              <w:t>Girls</w:t>
            </w:r>
          </w:p>
          <w:p w14:paraId="79A76D86" w14:textId="51CD2FA6" w:rsidR="00BF6C28" w:rsidRPr="005F3AA9" w:rsidRDefault="00BF6C28" w:rsidP="00BF6C28">
            <w:pPr>
              <w:rPr>
                <w:sz w:val="22"/>
                <w:szCs w:val="22"/>
              </w:rPr>
            </w:pPr>
          </w:p>
        </w:tc>
        <w:tc>
          <w:tcPr>
            <w:tcW w:w="2303" w:type="dxa"/>
          </w:tcPr>
          <w:p w14:paraId="2DE25CF7" w14:textId="77777777" w:rsidR="00BF6C28" w:rsidRPr="005F3AA9" w:rsidRDefault="00BF6C28" w:rsidP="00BF6C28">
            <w:pPr>
              <w:rPr>
                <w:sz w:val="22"/>
                <w:szCs w:val="22"/>
              </w:rPr>
            </w:pPr>
            <w:r w:rsidRPr="005F3AA9">
              <w:rPr>
                <w:sz w:val="22"/>
                <w:szCs w:val="22"/>
              </w:rPr>
              <w:t>HFD</w:t>
            </w:r>
          </w:p>
          <w:p w14:paraId="6015479F" w14:textId="77777777" w:rsidR="00BF6C28" w:rsidRPr="005F3AA9" w:rsidRDefault="00BF6C28" w:rsidP="00BF6C28">
            <w:pPr>
              <w:rPr>
                <w:sz w:val="22"/>
                <w:szCs w:val="22"/>
              </w:rPr>
            </w:pPr>
            <w:r w:rsidRPr="005F3AA9">
              <w:rPr>
                <w:sz w:val="22"/>
                <w:szCs w:val="22"/>
              </w:rPr>
              <w:t>HuSKY</w:t>
            </w:r>
          </w:p>
          <w:p w14:paraId="2B697B13" w14:textId="77777777" w:rsidR="00BF6C28" w:rsidRPr="005F3AA9" w:rsidRDefault="00BF6C28" w:rsidP="00BF6C28">
            <w:pPr>
              <w:rPr>
                <w:sz w:val="22"/>
                <w:szCs w:val="22"/>
              </w:rPr>
            </w:pPr>
            <w:r w:rsidRPr="005F3AA9">
              <w:rPr>
                <w:sz w:val="22"/>
                <w:szCs w:val="22"/>
              </w:rPr>
              <w:t>IFI</w:t>
            </w:r>
          </w:p>
          <w:p w14:paraId="08A3595A" w14:textId="27B3FA38" w:rsidR="00BF6C28" w:rsidRPr="005F3AA9" w:rsidRDefault="00BF6C28" w:rsidP="00BF6C28">
            <w:pPr>
              <w:rPr>
                <w:sz w:val="22"/>
                <w:szCs w:val="22"/>
              </w:rPr>
            </w:pPr>
            <w:r w:rsidRPr="005F3AA9">
              <w:rPr>
                <w:sz w:val="22"/>
                <w:szCs w:val="22"/>
              </w:rPr>
              <w:t>F &amp; V Index</w:t>
            </w:r>
          </w:p>
          <w:p w14:paraId="7DA7962D" w14:textId="77777777" w:rsidR="00BF6C28" w:rsidRPr="005F3AA9" w:rsidRDefault="00BF6C28" w:rsidP="00BF6C28">
            <w:pPr>
              <w:rPr>
                <w:sz w:val="22"/>
                <w:szCs w:val="22"/>
              </w:rPr>
            </w:pPr>
            <w:r w:rsidRPr="005F3AA9">
              <w:rPr>
                <w:sz w:val="22"/>
                <w:szCs w:val="22"/>
              </w:rPr>
              <w:t>HFD</w:t>
            </w:r>
          </w:p>
          <w:p w14:paraId="21393D4D" w14:textId="77777777" w:rsidR="00BF6C28" w:rsidRPr="005F3AA9" w:rsidRDefault="00BF6C28" w:rsidP="00BF6C28">
            <w:pPr>
              <w:rPr>
                <w:sz w:val="22"/>
                <w:szCs w:val="22"/>
              </w:rPr>
            </w:pPr>
            <w:r w:rsidRPr="005F3AA9">
              <w:rPr>
                <w:sz w:val="22"/>
                <w:szCs w:val="22"/>
              </w:rPr>
              <w:t>HuSKY</w:t>
            </w:r>
          </w:p>
          <w:p w14:paraId="2BF17DAD" w14:textId="77777777" w:rsidR="00BF6C28" w:rsidRPr="005F3AA9" w:rsidRDefault="00BF6C28" w:rsidP="00BF6C28">
            <w:pPr>
              <w:rPr>
                <w:sz w:val="22"/>
                <w:szCs w:val="22"/>
              </w:rPr>
            </w:pPr>
            <w:r w:rsidRPr="005F3AA9">
              <w:rPr>
                <w:sz w:val="22"/>
                <w:szCs w:val="22"/>
              </w:rPr>
              <w:t>IFI</w:t>
            </w:r>
          </w:p>
          <w:p w14:paraId="2721971B" w14:textId="734A204B" w:rsidR="00BF6C28" w:rsidRPr="005F3AA9" w:rsidRDefault="00BF6C28" w:rsidP="00BF6C28">
            <w:pPr>
              <w:rPr>
                <w:sz w:val="22"/>
                <w:szCs w:val="22"/>
              </w:rPr>
            </w:pPr>
            <w:r w:rsidRPr="005F3AA9">
              <w:rPr>
                <w:sz w:val="22"/>
                <w:szCs w:val="22"/>
              </w:rPr>
              <w:t>F &amp; V Index</w:t>
            </w:r>
          </w:p>
        </w:tc>
        <w:tc>
          <w:tcPr>
            <w:tcW w:w="1393" w:type="dxa"/>
          </w:tcPr>
          <w:p w14:paraId="47121E46" w14:textId="3B1A7BE5" w:rsidR="00BF6C28" w:rsidRPr="005F3AA9" w:rsidRDefault="00BF6C28" w:rsidP="00BF6C28">
            <w:pPr>
              <w:rPr>
                <w:sz w:val="22"/>
                <w:szCs w:val="22"/>
              </w:rPr>
            </w:pPr>
            <w:r w:rsidRPr="005F3AA9">
              <w:rPr>
                <w:sz w:val="22"/>
                <w:szCs w:val="22"/>
              </w:rPr>
              <w:t>n.s.</w:t>
            </w:r>
          </w:p>
          <w:p w14:paraId="1D2032B5" w14:textId="31DF2811" w:rsidR="00BF6C28" w:rsidRPr="005F3AA9" w:rsidRDefault="00BF6C28" w:rsidP="00BF6C28">
            <w:pPr>
              <w:rPr>
                <w:sz w:val="22"/>
                <w:szCs w:val="22"/>
              </w:rPr>
            </w:pPr>
            <w:r w:rsidRPr="005F3AA9">
              <w:rPr>
                <w:sz w:val="22"/>
                <w:szCs w:val="22"/>
              </w:rPr>
              <w:t>n.s.</w:t>
            </w:r>
          </w:p>
          <w:p w14:paraId="774603F8" w14:textId="75DC026A" w:rsidR="00BF6C28" w:rsidRPr="005F3AA9" w:rsidRDefault="00BF6C28" w:rsidP="00BF6C28">
            <w:pPr>
              <w:rPr>
                <w:sz w:val="22"/>
                <w:szCs w:val="22"/>
              </w:rPr>
            </w:pPr>
            <w:r w:rsidRPr="005F3AA9">
              <w:rPr>
                <w:sz w:val="22"/>
                <w:szCs w:val="22"/>
              </w:rPr>
              <w:t>n.s.</w:t>
            </w:r>
          </w:p>
          <w:p w14:paraId="0283295D" w14:textId="618C9B94" w:rsidR="00BF6C28" w:rsidRPr="005F3AA9" w:rsidRDefault="00BF6C28" w:rsidP="00BF6C28">
            <w:pPr>
              <w:rPr>
                <w:sz w:val="22"/>
                <w:szCs w:val="22"/>
              </w:rPr>
            </w:pPr>
            <w:r w:rsidRPr="005F3AA9">
              <w:rPr>
                <w:sz w:val="22"/>
                <w:szCs w:val="22"/>
              </w:rPr>
              <w:t>n.s.</w:t>
            </w:r>
          </w:p>
          <w:p w14:paraId="7CD67800" w14:textId="72147879" w:rsidR="00BF6C28" w:rsidRPr="005F3AA9" w:rsidRDefault="00BF6C28" w:rsidP="00BF6C28">
            <w:pPr>
              <w:rPr>
                <w:sz w:val="22"/>
                <w:szCs w:val="22"/>
              </w:rPr>
            </w:pPr>
            <w:r w:rsidRPr="005F3AA9">
              <w:rPr>
                <w:sz w:val="22"/>
                <w:szCs w:val="22"/>
              </w:rPr>
              <w:t>n.s.</w:t>
            </w:r>
          </w:p>
          <w:p w14:paraId="4AC68014" w14:textId="474454D1" w:rsidR="00BF6C28" w:rsidRPr="005F3AA9" w:rsidRDefault="00BF6C28" w:rsidP="00BF6C28">
            <w:pPr>
              <w:rPr>
                <w:sz w:val="22"/>
                <w:szCs w:val="22"/>
              </w:rPr>
            </w:pPr>
            <w:r w:rsidRPr="005F3AA9">
              <w:rPr>
                <w:sz w:val="22"/>
                <w:szCs w:val="22"/>
              </w:rPr>
              <w:t>n.s.</w:t>
            </w:r>
          </w:p>
          <w:p w14:paraId="3C2C5535" w14:textId="1B27E50B" w:rsidR="00BF6C28" w:rsidRPr="005F3AA9" w:rsidRDefault="00BF6C28" w:rsidP="00BF6C28">
            <w:pPr>
              <w:rPr>
                <w:sz w:val="22"/>
                <w:szCs w:val="22"/>
              </w:rPr>
            </w:pPr>
            <w:r w:rsidRPr="005F3AA9">
              <w:rPr>
                <w:sz w:val="22"/>
                <w:szCs w:val="22"/>
              </w:rPr>
              <w:t>n.s.</w:t>
            </w:r>
          </w:p>
          <w:p w14:paraId="4EAEB02A" w14:textId="201C9763" w:rsidR="00BF6C28" w:rsidRPr="005F3AA9" w:rsidRDefault="00BF6C28" w:rsidP="00BF6C28">
            <w:pPr>
              <w:rPr>
                <w:sz w:val="22"/>
                <w:szCs w:val="22"/>
              </w:rPr>
            </w:pPr>
            <w:r w:rsidRPr="005F3AA9">
              <w:rPr>
                <w:sz w:val="22"/>
                <w:szCs w:val="22"/>
              </w:rPr>
              <w:t>n.s.</w:t>
            </w:r>
          </w:p>
        </w:tc>
        <w:tc>
          <w:tcPr>
            <w:tcW w:w="1655" w:type="dxa"/>
            <w:gridSpan w:val="2"/>
          </w:tcPr>
          <w:p w14:paraId="291AAD9E" w14:textId="77777777" w:rsidR="00BF6C28" w:rsidRPr="005F3AA9" w:rsidRDefault="00BF6C28" w:rsidP="00BF6C28">
            <w:pPr>
              <w:rPr>
                <w:sz w:val="22"/>
                <w:szCs w:val="22"/>
              </w:rPr>
            </w:pPr>
            <w:r w:rsidRPr="005F3AA9">
              <w:rPr>
                <w:sz w:val="22"/>
                <w:szCs w:val="22"/>
              </w:rPr>
              <w:t xml:space="preserve">Linear regression, </w:t>
            </w:r>
          </w:p>
          <w:p w14:paraId="1EA90E6E" w14:textId="7F8345DC"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569B5D43" w14:textId="69403419" w:rsidR="00BF6C28" w:rsidRPr="005F3AA9" w:rsidRDefault="00BF6C28" w:rsidP="00BF6C28">
            <w:pPr>
              <w:rPr>
                <w:sz w:val="22"/>
                <w:szCs w:val="22"/>
              </w:rPr>
            </w:pPr>
            <w:r w:rsidRPr="005F3AA9">
              <w:rPr>
                <w:sz w:val="22"/>
                <w:szCs w:val="22"/>
              </w:rPr>
              <w:t>No</w:t>
            </w:r>
          </w:p>
        </w:tc>
        <w:tc>
          <w:tcPr>
            <w:tcW w:w="907" w:type="dxa"/>
          </w:tcPr>
          <w:p w14:paraId="2155C23C" w14:textId="3268C696" w:rsidR="00BF6C28" w:rsidRPr="005F3AA9" w:rsidRDefault="00BF6C28" w:rsidP="00BF6C28">
            <w:pPr>
              <w:rPr>
                <w:sz w:val="22"/>
                <w:szCs w:val="22"/>
              </w:rPr>
            </w:pPr>
            <w:r w:rsidRPr="005F3AA9">
              <w:rPr>
                <w:sz w:val="22"/>
                <w:szCs w:val="22"/>
              </w:rPr>
              <w:t>10</w:t>
            </w:r>
          </w:p>
        </w:tc>
      </w:tr>
      <w:tr w:rsidR="00BF6C28" w:rsidRPr="005F3AA9" w14:paraId="7F7AD4CF" w14:textId="77777777" w:rsidTr="00346ACE">
        <w:tc>
          <w:tcPr>
            <w:tcW w:w="1776" w:type="dxa"/>
          </w:tcPr>
          <w:p w14:paraId="2748A8D4" w14:textId="22F8B1F2" w:rsidR="00BF6C28" w:rsidRPr="005F3AA9" w:rsidRDefault="00BF6C28" w:rsidP="00BF6C28">
            <w:pPr>
              <w:rPr>
                <w:sz w:val="22"/>
                <w:szCs w:val="22"/>
              </w:rPr>
            </w:pPr>
            <w:r w:rsidRPr="005F3AA9">
              <w:rPr>
                <w:sz w:val="22"/>
                <w:szCs w:val="22"/>
              </w:rPr>
              <w:t>Van Rompay et al. 2015, USA</w:t>
            </w:r>
            <w:r w:rsidRPr="005F3AA9">
              <w:rPr>
                <w:sz w:val="22"/>
                <w:szCs w:val="22"/>
              </w:rPr>
              <w:fldChar w:fldCharType="begin">
                <w:fldData xml:space="preserve">PEVuZE5vdGU+PENpdGU+PEF1dGhvcj5WYW4gUm9tcGF5PC9BdXRob3I+PFllYXI+MjAxNTwvWWVh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y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WYW4gUm9tcGF5PC9BdXRob3I+PFllYXI+MjAxNTwvWWVh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y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1]</w:t>
            </w:r>
            <w:r w:rsidRPr="005F3AA9">
              <w:rPr>
                <w:sz w:val="22"/>
                <w:szCs w:val="22"/>
              </w:rPr>
              <w:fldChar w:fldCharType="end"/>
            </w:r>
          </w:p>
        </w:tc>
        <w:tc>
          <w:tcPr>
            <w:tcW w:w="1811" w:type="dxa"/>
          </w:tcPr>
          <w:p w14:paraId="45170516" w14:textId="1B802C17" w:rsidR="00BF6C28" w:rsidRPr="005F3AA9" w:rsidRDefault="00BF6C28" w:rsidP="00BF6C28">
            <w:pPr>
              <w:rPr>
                <w:sz w:val="22"/>
                <w:szCs w:val="22"/>
              </w:rPr>
            </w:pPr>
            <w:r w:rsidRPr="005F3AA9">
              <w:rPr>
                <w:sz w:val="22"/>
                <w:szCs w:val="22"/>
              </w:rPr>
              <w:t>n: 613;</w:t>
            </w:r>
          </w:p>
          <w:p w14:paraId="198AF00A" w14:textId="77777777" w:rsidR="00BF6C28" w:rsidRPr="005F3AA9" w:rsidRDefault="00BF6C28" w:rsidP="00BF6C28">
            <w:pPr>
              <w:rPr>
                <w:sz w:val="22"/>
                <w:szCs w:val="22"/>
              </w:rPr>
            </w:pPr>
            <w:r w:rsidRPr="005F3AA9">
              <w:rPr>
                <w:sz w:val="22"/>
                <w:szCs w:val="22"/>
              </w:rPr>
              <w:t>age: 8-15;</w:t>
            </w:r>
          </w:p>
          <w:p w14:paraId="29818464" w14:textId="1F28249B" w:rsidR="00BF6C28" w:rsidRPr="005F3AA9" w:rsidRDefault="00BF6C28" w:rsidP="00BF6C28">
            <w:pPr>
              <w:rPr>
                <w:sz w:val="22"/>
                <w:szCs w:val="22"/>
              </w:rPr>
            </w:pPr>
            <w:r w:rsidRPr="005F3AA9">
              <w:rPr>
                <w:sz w:val="22"/>
                <w:szCs w:val="22"/>
              </w:rPr>
              <w:t>female: n.a.</w:t>
            </w:r>
          </w:p>
        </w:tc>
        <w:tc>
          <w:tcPr>
            <w:tcW w:w="1526" w:type="dxa"/>
          </w:tcPr>
          <w:p w14:paraId="68C0ACB8" w14:textId="0BA9B0CC" w:rsidR="00BF6C28" w:rsidRPr="005F3AA9" w:rsidRDefault="00BF6C28" w:rsidP="00BF6C28">
            <w:pPr>
              <w:rPr>
                <w:sz w:val="22"/>
                <w:szCs w:val="22"/>
              </w:rPr>
            </w:pPr>
            <w:r w:rsidRPr="005F3AA9">
              <w:rPr>
                <w:sz w:val="22"/>
                <w:szCs w:val="22"/>
              </w:rPr>
              <w:t>Cross-sectional</w:t>
            </w:r>
          </w:p>
        </w:tc>
        <w:tc>
          <w:tcPr>
            <w:tcW w:w="989" w:type="dxa"/>
          </w:tcPr>
          <w:p w14:paraId="42AEF81E" w14:textId="07F03630" w:rsidR="00BF6C28" w:rsidRPr="005F3AA9" w:rsidRDefault="00BF6C28" w:rsidP="00BF6C28">
            <w:pPr>
              <w:rPr>
                <w:sz w:val="22"/>
                <w:szCs w:val="22"/>
              </w:rPr>
            </w:pPr>
            <w:r w:rsidRPr="005F3AA9">
              <w:rPr>
                <w:sz w:val="22"/>
                <w:szCs w:val="22"/>
              </w:rPr>
              <w:t>FFQ</w:t>
            </w:r>
          </w:p>
        </w:tc>
        <w:tc>
          <w:tcPr>
            <w:tcW w:w="1413" w:type="dxa"/>
          </w:tcPr>
          <w:p w14:paraId="0AD25BF0" w14:textId="2643AC69" w:rsidR="00BF6C28" w:rsidRPr="005F3AA9" w:rsidRDefault="00BF6C28" w:rsidP="00BF6C28">
            <w:pPr>
              <w:rPr>
                <w:sz w:val="22"/>
                <w:szCs w:val="22"/>
              </w:rPr>
            </w:pPr>
            <w:r w:rsidRPr="005F3AA9">
              <w:rPr>
                <w:sz w:val="22"/>
                <w:szCs w:val="22"/>
              </w:rPr>
              <w:t>No</w:t>
            </w:r>
          </w:p>
        </w:tc>
        <w:tc>
          <w:tcPr>
            <w:tcW w:w="1356" w:type="dxa"/>
          </w:tcPr>
          <w:p w14:paraId="4D71789B" w14:textId="4998ED3F" w:rsidR="00BF6C28" w:rsidRPr="005F3AA9" w:rsidRDefault="00BF6C28" w:rsidP="00BF6C28">
            <w:pPr>
              <w:rPr>
                <w:sz w:val="22"/>
                <w:szCs w:val="22"/>
              </w:rPr>
            </w:pPr>
            <w:r w:rsidRPr="005F3AA9">
              <w:rPr>
                <w:sz w:val="22"/>
                <w:szCs w:val="22"/>
              </w:rPr>
              <w:t>no</w:t>
            </w:r>
          </w:p>
        </w:tc>
        <w:tc>
          <w:tcPr>
            <w:tcW w:w="2303" w:type="dxa"/>
          </w:tcPr>
          <w:p w14:paraId="152CA6C1" w14:textId="3E93094A" w:rsidR="00BF6C28" w:rsidRPr="005F3AA9" w:rsidRDefault="00BF6C28" w:rsidP="00BF6C28">
            <w:pPr>
              <w:rPr>
                <w:sz w:val="22"/>
                <w:szCs w:val="22"/>
              </w:rPr>
            </w:pPr>
            <w:r w:rsidRPr="005F3AA9">
              <w:rPr>
                <w:sz w:val="22"/>
                <w:szCs w:val="22"/>
              </w:rPr>
              <w:t xml:space="preserve">SSB </w:t>
            </w:r>
          </w:p>
        </w:tc>
        <w:tc>
          <w:tcPr>
            <w:tcW w:w="1393" w:type="dxa"/>
          </w:tcPr>
          <w:p w14:paraId="6D0608C9" w14:textId="07054755"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45DDFA3F" w14:textId="5339C884" w:rsidR="00BF6C28" w:rsidRPr="005F3AA9" w:rsidRDefault="00BF6C28" w:rsidP="00BF6C28">
            <w:pPr>
              <w:rPr>
                <w:rFonts w:cs="Lucida Grande"/>
                <w:sz w:val="22"/>
                <w:szCs w:val="22"/>
              </w:rPr>
            </w:pPr>
            <w:r w:rsidRPr="005F3AA9">
              <w:rPr>
                <w:sz w:val="22"/>
                <w:szCs w:val="22"/>
              </w:rPr>
              <w:t xml:space="preserve">Linear regression and ANCOVA, </w:t>
            </w:r>
          </w:p>
          <w:p w14:paraId="1B8BFC96" w14:textId="378C961E" w:rsidR="00BF6C28" w:rsidRPr="005F3AA9" w:rsidRDefault="00BF6C28" w:rsidP="00BF6C28">
            <w:pPr>
              <w:rPr>
                <w:sz w:val="22"/>
                <w:szCs w:val="22"/>
              </w:rPr>
            </w:pPr>
            <w:r w:rsidRPr="005F3AA9">
              <w:rPr>
                <w:sz w:val="22"/>
                <w:szCs w:val="22"/>
              </w:rPr>
              <w:t>Adjusted least square means</w:t>
            </w:r>
          </w:p>
        </w:tc>
        <w:tc>
          <w:tcPr>
            <w:tcW w:w="1358" w:type="dxa"/>
          </w:tcPr>
          <w:p w14:paraId="6465B9D1" w14:textId="0D39F836" w:rsidR="00BF6C28" w:rsidRPr="005F3AA9" w:rsidRDefault="00BF6C28" w:rsidP="00BF6C28">
            <w:pPr>
              <w:rPr>
                <w:sz w:val="22"/>
                <w:szCs w:val="22"/>
              </w:rPr>
            </w:pPr>
            <w:r w:rsidRPr="005F3AA9">
              <w:rPr>
                <w:sz w:val="22"/>
                <w:szCs w:val="22"/>
              </w:rPr>
              <w:t>Yes</w:t>
            </w:r>
          </w:p>
        </w:tc>
        <w:tc>
          <w:tcPr>
            <w:tcW w:w="907" w:type="dxa"/>
          </w:tcPr>
          <w:p w14:paraId="2D967107" w14:textId="74BFF926" w:rsidR="00BF6C28" w:rsidRPr="005F3AA9" w:rsidRDefault="00BF6C28" w:rsidP="00BF6C28">
            <w:pPr>
              <w:rPr>
                <w:sz w:val="22"/>
                <w:szCs w:val="22"/>
              </w:rPr>
            </w:pPr>
            <w:r w:rsidRPr="005F3AA9">
              <w:rPr>
                <w:sz w:val="22"/>
                <w:szCs w:val="22"/>
              </w:rPr>
              <w:t>6</w:t>
            </w:r>
          </w:p>
        </w:tc>
      </w:tr>
      <w:tr w:rsidR="00BF6C28" w:rsidRPr="005F3AA9" w14:paraId="7339CCA6" w14:textId="77777777" w:rsidTr="00346ACE">
        <w:tc>
          <w:tcPr>
            <w:tcW w:w="1776" w:type="dxa"/>
          </w:tcPr>
          <w:p w14:paraId="6BBADD5D" w14:textId="7ACB20EF" w:rsidR="00BF6C28" w:rsidRPr="005F3AA9" w:rsidRDefault="00BF6C28" w:rsidP="00BF6C28">
            <w:pPr>
              <w:rPr>
                <w:sz w:val="22"/>
                <w:szCs w:val="22"/>
              </w:rPr>
            </w:pPr>
            <w:r w:rsidRPr="005F3AA9">
              <w:rPr>
                <w:sz w:val="22"/>
                <w:szCs w:val="22"/>
              </w:rPr>
              <w:t>Vyncke et al. 2013, Multiple European Countries</w:t>
            </w:r>
          </w:p>
          <w:p w14:paraId="5C4F8479" w14:textId="2F80654C" w:rsidR="00BF6C28" w:rsidRPr="005F3AA9" w:rsidRDefault="00BF6C28" w:rsidP="00BF6C28">
            <w:pPr>
              <w:rPr>
                <w:sz w:val="22"/>
                <w:szCs w:val="22"/>
              </w:rPr>
            </w:pPr>
            <w:r w:rsidRPr="005F3AA9">
              <w:rPr>
                <w:sz w:val="22"/>
                <w:szCs w:val="22"/>
              </w:rPr>
              <w:fldChar w:fldCharType="begin">
                <w:fldData xml:space="preserve">PEVuZE5vdGU+PENpdGU+PEF1dGhvcj5WeW5ja2U8L0F1dGhvcj48WWVhcj4yMDEzPC9ZZWFyPjxS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WeW5ja2U8L0F1dGhvcj48WWVhcj4yMDEzPC9ZZWFyPjxS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2]</w:t>
            </w:r>
            <w:r w:rsidRPr="005F3AA9">
              <w:rPr>
                <w:sz w:val="22"/>
                <w:szCs w:val="22"/>
              </w:rPr>
              <w:fldChar w:fldCharType="end"/>
            </w:r>
          </w:p>
        </w:tc>
        <w:tc>
          <w:tcPr>
            <w:tcW w:w="1811" w:type="dxa"/>
          </w:tcPr>
          <w:p w14:paraId="36EAC66B" w14:textId="62111544" w:rsidR="00BF6C28" w:rsidRPr="005F3AA9" w:rsidRDefault="00BF6C28" w:rsidP="00BF6C28">
            <w:pPr>
              <w:rPr>
                <w:sz w:val="22"/>
                <w:szCs w:val="22"/>
              </w:rPr>
            </w:pPr>
            <w:r w:rsidRPr="005F3AA9">
              <w:rPr>
                <w:sz w:val="22"/>
                <w:szCs w:val="22"/>
              </w:rPr>
              <w:t>n: 552;</w:t>
            </w:r>
          </w:p>
          <w:p w14:paraId="2B224783" w14:textId="5C4BC395" w:rsidR="00BF6C28" w:rsidRPr="005F3AA9" w:rsidRDefault="00BF6C28" w:rsidP="00BF6C28">
            <w:pPr>
              <w:rPr>
                <w:sz w:val="22"/>
                <w:szCs w:val="22"/>
              </w:rPr>
            </w:pPr>
            <w:r w:rsidRPr="005F3AA9">
              <w:rPr>
                <w:sz w:val="22"/>
                <w:szCs w:val="22"/>
              </w:rPr>
              <w:t>age: 12.5-17.5;</w:t>
            </w:r>
          </w:p>
          <w:p w14:paraId="719A0C91" w14:textId="4813C13F" w:rsidR="00BF6C28" w:rsidRPr="005F3AA9" w:rsidRDefault="00BF6C28" w:rsidP="00BF6C28">
            <w:pPr>
              <w:rPr>
                <w:sz w:val="22"/>
                <w:szCs w:val="22"/>
              </w:rPr>
            </w:pPr>
            <w:r w:rsidRPr="005F3AA9">
              <w:rPr>
                <w:sz w:val="22"/>
                <w:szCs w:val="22"/>
              </w:rPr>
              <w:t>female: 52.0%</w:t>
            </w:r>
          </w:p>
        </w:tc>
        <w:tc>
          <w:tcPr>
            <w:tcW w:w="1526" w:type="dxa"/>
          </w:tcPr>
          <w:p w14:paraId="3DE1051F" w14:textId="46FEC57A" w:rsidR="00BF6C28" w:rsidRPr="005F3AA9" w:rsidRDefault="00BF6C28" w:rsidP="00BF6C28">
            <w:pPr>
              <w:rPr>
                <w:sz w:val="22"/>
                <w:szCs w:val="22"/>
              </w:rPr>
            </w:pPr>
            <w:r w:rsidRPr="005F3AA9">
              <w:rPr>
                <w:sz w:val="22"/>
                <w:szCs w:val="22"/>
              </w:rPr>
              <w:t>Cross-sectional</w:t>
            </w:r>
          </w:p>
        </w:tc>
        <w:tc>
          <w:tcPr>
            <w:tcW w:w="989" w:type="dxa"/>
          </w:tcPr>
          <w:p w14:paraId="7C8E4635" w14:textId="682B3F2B" w:rsidR="00BF6C28" w:rsidRPr="005F3AA9" w:rsidRDefault="00BF6C28" w:rsidP="00BF6C28">
            <w:pPr>
              <w:rPr>
                <w:sz w:val="22"/>
                <w:szCs w:val="22"/>
              </w:rPr>
            </w:pPr>
            <w:r w:rsidRPr="005F3AA9">
              <w:rPr>
                <w:sz w:val="22"/>
                <w:szCs w:val="22"/>
              </w:rPr>
              <w:t>24h recall</w:t>
            </w:r>
          </w:p>
        </w:tc>
        <w:tc>
          <w:tcPr>
            <w:tcW w:w="1413" w:type="dxa"/>
          </w:tcPr>
          <w:p w14:paraId="65D02748" w14:textId="552FB4CD" w:rsidR="00BF6C28" w:rsidRPr="005F3AA9" w:rsidRDefault="00BF6C28" w:rsidP="00BF6C28">
            <w:pPr>
              <w:rPr>
                <w:sz w:val="22"/>
                <w:szCs w:val="22"/>
              </w:rPr>
            </w:pPr>
            <w:r w:rsidRPr="005F3AA9">
              <w:rPr>
                <w:sz w:val="22"/>
                <w:szCs w:val="22"/>
              </w:rPr>
              <w:t>Yes</w:t>
            </w:r>
          </w:p>
        </w:tc>
        <w:tc>
          <w:tcPr>
            <w:tcW w:w="1356" w:type="dxa"/>
          </w:tcPr>
          <w:p w14:paraId="5E234EAE" w14:textId="431DB5B1" w:rsidR="00BF6C28" w:rsidRPr="005F3AA9" w:rsidRDefault="00BF6C28" w:rsidP="00BF6C28">
            <w:pPr>
              <w:rPr>
                <w:sz w:val="22"/>
                <w:szCs w:val="22"/>
              </w:rPr>
            </w:pPr>
            <w:r w:rsidRPr="005F3AA9">
              <w:rPr>
                <w:sz w:val="22"/>
                <w:szCs w:val="22"/>
              </w:rPr>
              <w:t>Boys</w:t>
            </w:r>
          </w:p>
          <w:p w14:paraId="7928582F" w14:textId="6B110281" w:rsidR="00BF6C28" w:rsidRPr="005F3AA9" w:rsidRDefault="00BF6C28" w:rsidP="00BF6C28">
            <w:pPr>
              <w:rPr>
                <w:sz w:val="22"/>
                <w:szCs w:val="22"/>
              </w:rPr>
            </w:pPr>
            <w:r w:rsidRPr="005F3AA9">
              <w:rPr>
                <w:sz w:val="22"/>
                <w:szCs w:val="22"/>
              </w:rPr>
              <w:t>Girls</w:t>
            </w:r>
          </w:p>
        </w:tc>
        <w:tc>
          <w:tcPr>
            <w:tcW w:w="2303" w:type="dxa"/>
          </w:tcPr>
          <w:p w14:paraId="7848D94C" w14:textId="77777777" w:rsidR="00BF6C28" w:rsidRPr="005F3AA9" w:rsidRDefault="00BF6C28" w:rsidP="00BF6C28">
            <w:pPr>
              <w:rPr>
                <w:sz w:val="22"/>
                <w:szCs w:val="22"/>
              </w:rPr>
            </w:pPr>
            <w:r w:rsidRPr="005F3AA9">
              <w:rPr>
                <w:sz w:val="22"/>
                <w:szCs w:val="22"/>
              </w:rPr>
              <w:t xml:space="preserve">DQI-A </w:t>
            </w:r>
          </w:p>
          <w:p w14:paraId="7610678E" w14:textId="77777777" w:rsidR="00BF6C28" w:rsidRPr="005F3AA9" w:rsidRDefault="00BF6C28" w:rsidP="00BF6C28">
            <w:pPr>
              <w:rPr>
                <w:sz w:val="22"/>
                <w:szCs w:val="22"/>
              </w:rPr>
            </w:pPr>
            <w:r w:rsidRPr="005F3AA9">
              <w:rPr>
                <w:sz w:val="22"/>
                <w:szCs w:val="22"/>
              </w:rPr>
              <w:t xml:space="preserve">DQI-A </w:t>
            </w:r>
          </w:p>
          <w:p w14:paraId="1BCC09DF" w14:textId="16593B69" w:rsidR="00BF6C28" w:rsidRPr="005F3AA9" w:rsidRDefault="00BF6C28" w:rsidP="00BF6C28">
            <w:pPr>
              <w:rPr>
                <w:sz w:val="22"/>
                <w:szCs w:val="22"/>
              </w:rPr>
            </w:pPr>
          </w:p>
        </w:tc>
        <w:tc>
          <w:tcPr>
            <w:tcW w:w="1393" w:type="dxa"/>
          </w:tcPr>
          <w:p w14:paraId="65493950" w14:textId="055D002E" w:rsidR="00BF6C28" w:rsidRPr="005F3AA9" w:rsidRDefault="00BF6C28" w:rsidP="00BF6C28">
            <w:pPr>
              <w:rPr>
                <w:sz w:val="22"/>
                <w:szCs w:val="22"/>
              </w:rPr>
            </w:pPr>
            <w:r w:rsidRPr="005F3AA9">
              <w:rPr>
                <w:sz w:val="22"/>
                <w:szCs w:val="22"/>
              </w:rPr>
              <w:t>n.s.</w:t>
            </w:r>
          </w:p>
          <w:p w14:paraId="7DA38128" w14:textId="3920571A" w:rsidR="00BF6C28" w:rsidRPr="005F3AA9" w:rsidRDefault="00BF6C28" w:rsidP="00BF6C28">
            <w:pPr>
              <w:rPr>
                <w:sz w:val="22"/>
                <w:szCs w:val="22"/>
              </w:rPr>
            </w:pPr>
            <w:r w:rsidRPr="005F3AA9">
              <w:rPr>
                <w:sz w:val="22"/>
                <w:szCs w:val="22"/>
              </w:rPr>
              <w:t>n.s.</w:t>
            </w:r>
          </w:p>
        </w:tc>
        <w:tc>
          <w:tcPr>
            <w:tcW w:w="1655" w:type="dxa"/>
            <w:gridSpan w:val="2"/>
          </w:tcPr>
          <w:p w14:paraId="6A1C035A" w14:textId="77777777" w:rsidR="00BF6C28" w:rsidRPr="005F3AA9" w:rsidRDefault="00BF6C28" w:rsidP="00BF6C28">
            <w:pPr>
              <w:rPr>
                <w:sz w:val="22"/>
                <w:szCs w:val="22"/>
              </w:rPr>
            </w:pPr>
            <w:r w:rsidRPr="005F3AA9">
              <w:rPr>
                <w:sz w:val="22"/>
                <w:szCs w:val="22"/>
              </w:rPr>
              <w:t xml:space="preserve">Multilevel regression models,  </w:t>
            </w:r>
          </w:p>
          <w:p w14:paraId="049ED0DF" w14:textId="4FB98C67"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BBFBFDF" w14:textId="2237FC29" w:rsidR="00BF6C28" w:rsidRPr="005F3AA9" w:rsidRDefault="00BF6C28" w:rsidP="00BF6C28">
            <w:pPr>
              <w:rPr>
                <w:sz w:val="22"/>
                <w:szCs w:val="22"/>
              </w:rPr>
            </w:pPr>
            <w:r w:rsidRPr="005F3AA9">
              <w:rPr>
                <w:sz w:val="22"/>
                <w:szCs w:val="22"/>
              </w:rPr>
              <w:t>Yes</w:t>
            </w:r>
          </w:p>
        </w:tc>
        <w:tc>
          <w:tcPr>
            <w:tcW w:w="907" w:type="dxa"/>
          </w:tcPr>
          <w:p w14:paraId="6630A514" w14:textId="40B261A8" w:rsidR="00BF6C28" w:rsidRPr="005F3AA9" w:rsidRDefault="00BF6C28" w:rsidP="00BF6C28">
            <w:pPr>
              <w:rPr>
                <w:sz w:val="22"/>
                <w:szCs w:val="22"/>
              </w:rPr>
            </w:pPr>
            <w:r w:rsidRPr="005F3AA9">
              <w:rPr>
                <w:sz w:val="22"/>
                <w:szCs w:val="22"/>
              </w:rPr>
              <w:t>2</w:t>
            </w:r>
          </w:p>
        </w:tc>
      </w:tr>
      <w:tr w:rsidR="00BF6C28" w:rsidRPr="005F3AA9" w14:paraId="447EE924" w14:textId="77777777" w:rsidTr="00346ACE">
        <w:tc>
          <w:tcPr>
            <w:tcW w:w="1776" w:type="dxa"/>
          </w:tcPr>
          <w:p w14:paraId="4FD01FC6" w14:textId="77777777" w:rsidR="00BF6C28" w:rsidRPr="005F3AA9" w:rsidRDefault="00BF6C28" w:rsidP="00BF6C28">
            <w:pPr>
              <w:rPr>
                <w:sz w:val="22"/>
                <w:szCs w:val="22"/>
              </w:rPr>
            </w:pPr>
            <w:r w:rsidRPr="005F3AA9">
              <w:rPr>
                <w:sz w:val="22"/>
                <w:szCs w:val="22"/>
              </w:rPr>
              <w:t>Wajid et al. 1995, Kashmir</w:t>
            </w:r>
          </w:p>
          <w:p w14:paraId="2CEE896E" w14:textId="7E5FC3F8" w:rsidR="00BF6C28" w:rsidRPr="005F3AA9" w:rsidRDefault="00BF6C28" w:rsidP="00BF6C28">
            <w:pPr>
              <w:rPr>
                <w:sz w:val="22"/>
                <w:szCs w:val="22"/>
              </w:rPr>
            </w:pPr>
            <w:r w:rsidRPr="005F3AA9">
              <w:rPr>
                <w:sz w:val="22"/>
                <w:szCs w:val="22"/>
              </w:rPr>
              <w:fldChar w:fldCharType="begin"/>
            </w:r>
            <w:r w:rsidRPr="005F3AA9">
              <w:rPr>
                <w:sz w:val="22"/>
                <w:szCs w:val="22"/>
              </w:rPr>
              <w:instrText xml:space="preserve"> ADDIN EN.CITE &lt;EndNote&gt;&lt;Cite&gt;&lt;Author&gt;Wajid Ali&lt;/Author&gt;&lt;Year&gt;1995&lt;/Year&gt;&lt;RecNum&gt;223&lt;/RecNum&gt;&lt;DisplayText&gt;[33]&lt;/DisplayText&gt;&lt;record&gt;&lt;rec-number&gt;223&lt;/rec-number&gt;&lt;foreign-keys&gt;&lt;key app="EN" db-id="t2dxed09qrzwf4eetwqvrwt10fd0axp5ze9z" timestamp="1464598757"&gt;223&lt;/key&gt;&lt;/foreign-keys&gt;&lt;ref-type name="Journal Article"&gt;17&lt;/ref-type&gt;&lt;contributors&gt;&lt;authors&gt;&lt;author&gt;Wajid Ali, S.&lt;/author&gt;&lt;author&gt;Buch, N. A.&lt;/author&gt;&lt;author&gt;Masood, H.&lt;/author&gt;&lt;/authors&gt;&lt;/contributors&gt;&lt;auth-address&gt;Department of Neonatal Pediatrics, Institute of Medical Sciences, Srinagar, Kashmir.&lt;/auth-address&gt;&lt;titles&gt;&lt;title&gt;Serum lipid profile in Kashmiri children&lt;/title&gt;&lt;secondary-title&gt;Indian J Physiol Pharmacol&lt;/secondary-title&gt;&lt;alt-title&gt;Indian journal of physiology and pharmacology&lt;/alt-title&gt;&lt;/titles&gt;&lt;periodical&gt;&lt;full-title&gt;Indian J Physiol Pharmacol&lt;/full-title&gt;&lt;abbr-1&gt;Indian journal of physiology and pharmacology&lt;/abbr-1&gt;&lt;/periodical&gt;&lt;alt-periodical&gt;&lt;full-title&gt;Indian J Physiol Pharmacol&lt;/full-title&gt;&lt;abbr-1&gt;Indian journal of physiology and pharmacology&lt;/abbr-1&gt;&lt;/alt-periodical&gt;&lt;pages&gt;55-8&lt;/pages&gt;&lt;volume&gt;39&lt;/volume&gt;&lt;number&gt;1&lt;/number&gt;&lt;edition&gt;1995/01/01&lt;/edition&gt;&lt;keywords&gt;&lt;keyword&gt;Adolescent&lt;/keyword&gt;&lt;keyword&gt;Aging/blood&lt;/keyword&gt;&lt;keyword&gt;Child&lt;/keyword&gt;&lt;keyword&gt;Child, Preschool&lt;/keyword&gt;&lt;keyword&gt;Cholesterol/ blood&lt;/keyword&gt;&lt;keyword&gt;Cholesterol, HDL/ blood&lt;/keyword&gt;&lt;keyword&gt;Cholesterol, LDL/ blood&lt;/keyword&gt;&lt;keyword&gt;Cholesterol, VLDL/ blood&lt;/keyword&gt;&lt;keyword&gt;Cohort Studies&lt;/keyword&gt;&lt;keyword&gt;Dietary Fats/metabolism&lt;/keyword&gt;&lt;keyword&gt;Female&lt;/keyword&gt;&lt;keyword&gt;Humans&lt;/keyword&gt;&lt;keyword&gt;India&lt;/keyword&gt;&lt;keyword&gt;Male&lt;/keyword&gt;&lt;keyword&gt;Sex Characteristics&lt;/keyword&gt;&lt;keyword&gt;Triglycerides/ blood&lt;/keyword&gt;&lt;/keywords&gt;&lt;dates&gt;&lt;year&gt;1995&lt;/year&gt;&lt;pub-dates&gt;&lt;date&gt;Jan&lt;/date&gt;&lt;/pub-dates&gt;&lt;/dates&gt;&lt;isbn&gt;0019-5499 (Print)&amp;#xD;0019-5499 (Linking)&lt;/isbn&gt;&lt;accession-num&gt;7705871&lt;/accession-num&gt;&lt;urls&gt;&lt;/urls&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3]</w:t>
            </w:r>
            <w:r w:rsidRPr="005F3AA9">
              <w:rPr>
                <w:sz w:val="22"/>
                <w:szCs w:val="22"/>
              </w:rPr>
              <w:fldChar w:fldCharType="end"/>
            </w:r>
          </w:p>
        </w:tc>
        <w:tc>
          <w:tcPr>
            <w:tcW w:w="1811" w:type="dxa"/>
          </w:tcPr>
          <w:p w14:paraId="46D372F3" w14:textId="38E95EBC" w:rsidR="00BF6C28" w:rsidRPr="005F3AA9" w:rsidRDefault="00BF6C28" w:rsidP="00BF6C28">
            <w:pPr>
              <w:rPr>
                <w:sz w:val="22"/>
                <w:szCs w:val="22"/>
              </w:rPr>
            </w:pPr>
            <w:r w:rsidRPr="005F3AA9">
              <w:rPr>
                <w:sz w:val="22"/>
                <w:szCs w:val="22"/>
              </w:rPr>
              <w:t>n: 314;</w:t>
            </w:r>
          </w:p>
          <w:p w14:paraId="46CA4C70" w14:textId="77777777" w:rsidR="00BF6C28" w:rsidRPr="005F3AA9" w:rsidRDefault="00BF6C28" w:rsidP="00BF6C28">
            <w:pPr>
              <w:rPr>
                <w:sz w:val="22"/>
                <w:szCs w:val="22"/>
              </w:rPr>
            </w:pPr>
            <w:r w:rsidRPr="005F3AA9">
              <w:rPr>
                <w:sz w:val="22"/>
                <w:szCs w:val="22"/>
              </w:rPr>
              <w:t>age: 5-14;</w:t>
            </w:r>
          </w:p>
          <w:p w14:paraId="561AFC74" w14:textId="764DF9F9" w:rsidR="00BF6C28" w:rsidRPr="005F3AA9" w:rsidRDefault="00BF6C28" w:rsidP="00BF6C28">
            <w:pPr>
              <w:rPr>
                <w:sz w:val="22"/>
                <w:szCs w:val="22"/>
              </w:rPr>
            </w:pPr>
            <w:r w:rsidRPr="005F3AA9">
              <w:rPr>
                <w:sz w:val="22"/>
                <w:szCs w:val="22"/>
              </w:rPr>
              <w:t>female: 46.2%</w:t>
            </w:r>
          </w:p>
        </w:tc>
        <w:tc>
          <w:tcPr>
            <w:tcW w:w="1526" w:type="dxa"/>
          </w:tcPr>
          <w:p w14:paraId="6453D085" w14:textId="7CBA0616" w:rsidR="00BF6C28" w:rsidRPr="005F3AA9" w:rsidRDefault="00BF6C28" w:rsidP="00BF6C28">
            <w:pPr>
              <w:rPr>
                <w:sz w:val="22"/>
                <w:szCs w:val="22"/>
              </w:rPr>
            </w:pPr>
            <w:r w:rsidRPr="005F3AA9">
              <w:rPr>
                <w:sz w:val="22"/>
                <w:szCs w:val="22"/>
              </w:rPr>
              <w:t>Cross-sectional</w:t>
            </w:r>
          </w:p>
        </w:tc>
        <w:tc>
          <w:tcPr>
            <w:tcW w:w="989" w:type="dxa"/>
          </w:tcPr>
          <w:p w14:paraId="7E736B1C" w14:textId="078873D4" w:rsidR="00BF6C28" w:rsidRPr="005F3AA9" w:rsidRDefault="00BF6C28" w:rsidP="00BF6C28">
            <w:pPr>
              <w:rPr>
                <w:sz w:val="22"/>
                <w:szCs w:val="22"/>
              </w:rPr>
            </w:pPr>
            <w:r w:rsidRPr="005F3AA9">
              <w:rPr>
                <w:sz w:val="22"/>
                <w:szCs w:val="22"/>
              </w:rPr>
              <w:t>Dietary history</w:t>
            </w:r>
          </w:p>
        </w:tc>
        <w:tc>
          <w:tcPr>
            <w:tcW w:w="1413" w:type="dxa"/>
          </w:tcPr>
          <w:p w14:paraId="2F20112D" w14:textId="68CC7CA0" w:rsidR="00BF6C28" w:rsidRPr="005F3AA9" w:rsidRDefault="00BF6C28" w:rsidP="00BF6C28">
            <w:pPr>
              <w:rPr>
                <w:sz w:val="22"/>
                <w:szCs w:val="22"/>
              </w:rPr>
            </w:pPr>
            <w:r w:rsidRPr="005F3AA9">
              <w:rPr>
                <w:sz w:val="22"/>
                <w:szCs w:val="22"/>
              </w:rPr>
              <w:t>Unknown</w:t>
            </w:r>
          </w:p>
        </w:tc>
        <w:tc>
          <w:tcPr>
            <w:tcW w:w="1356" w:type="dxa"/>
          </w:tcPr>
          <w:p w14:paraId="2CE1077C" w14:textId="7D7FE924" w:rsidR="00BF6C28" w:rsidRPr="005F3AA9" w:rsidRDefault="00BF6C28" w:rsidP="00BF6C28">
            <w:pPr>
              <w:rPr>
                <w:sz w:val="22"/>
                <w:szCs w:val="22"/>
              </w:rPr>
            </w:pPr>
            <w:r w:rsidRPr="005F3AA9">
              <w:rPr>
                <w:sz w:val="22"/>
                <w:szCs w:val="22"/>
              </w:rPr>
              <w:t>no</w:t>
            </w:r>
          </w:p>
        </w:tc>
        <w:tc>
          <w:tcPr>
            <w:tcW w:w="2303" w:type="dxa"/>
          </w:tcPr>
          <w:p w14:paraId="1DAF612A" w14:textId="77777777" w:rsidR="002B236D" w:rsidRPr="005F3AA9" w:rsidRDefault="002B236D" w:rsidP="002B236D">
            <w:pPr>
              <w:rPr>
                <w:sz w:val="22"/>
                <w:szCs w:val="22"/>
              </w:rPr>
            </w:pPr>
            <w:r>
              <w:rPr>
                <w:sz w:val="22"/>
                <w:szCs w:val="22"/>
              </w:rPr>
              <w:t>Fat</w:t>
            </w:r>
          </w:p>
          <w:p w14:paraId="4FE8F2B1" w14:textId="5AB2F009" w:rsidR="00BF6C28" w:rsidRPr="005F3AA9" w:rsidRDefault="00BF6C28" w:rsidP="00BF6C28">
            <w:pPr>
              <w:rPr>
                <w:sz w:val="22"/>
                <w:szCs w:val="22"/>
              </w:rPr>
            </w:pPr>
          </w:p>
        </w:tc>
        <w:tc>
          <w:tcPr>
            <w:tcW w:w="1393" w:type="dxa"/>
          </w:tcPr>
          <w:p w14:paraId="36B3578E" w14:textId="574942A8" w:rsidR="00BF6C28" w:rsidRPr="005F3AA9" w:rsidRDefault="00BF6C28" w:rsidP="00BF6C28">
            <w:pPr>
              <w:tabs>
                <w:tab w:val="left" w:pos="747"/>
              </w:tabs>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1932A19A" w14:textId="53BB44FC" w:rsidR="00BF6C28" w:rsidRPr="005F3AA9" w:rsidRDefault="00BF6C28" w:rsidP="00BF6C28">
            <w:pPr>
              <w:rPr>
                <w:sz w:val="22"/>
                <w:szCs w:val="22"/>
              </w:rPr>
            </w:pPr>
            <w:r w:rsidRPr="005F3AA9">
              <w:rPr>
                <w:sz w:val="22"/>
                <w:szCs w:val="22"/>
              </w:rPr>
              <w:t>Pearson correlation,  Mean</w:t>
            </w:r>
          </w:p>
        </w:tc>
        <w:tc>
          <w:tcPr>
            <w:tcW w:w="1358" w:type="dxa"/>
          </w:tcPr>
          <w:p w14:paraId="466E6191" w14:textId="07D5F626" w:rsidR="00BF6C28" w:rsidRPr="005F3AA9" w:rsidRDefault="00BF6C28" w:rsidP="00BF6C28">
            <w:pPr>
              <w:rPr>
                <w:sz w:val="22"/>
                <w:szCs w:val="22"/>
              </w:rPr>
            </w:pPr>
            <w:r w:rsidRPr="005F3AA9">
              <w:rPr>
                <w:sz w:val="22"/>
                <w:szCs w:val="22"/>
              </w:rPr>
              <w:t>Unknown</w:t>
            </w:r>
          </w:p>
        </w:tc>
        <w:tc>
          <w:tcPr>
            <w:tcW w:w="907" w:type="dxa"/>
          </w:tcPr>
          <w:p w14:paraId="13A1E29A" w14:textId="52524FD0" w:rsidR="00BF6C28" w:rsidRPr="005F3AA9" w:rsidRDefault="00BF6C28" w:rsidP="00BF6C28">
            <w:pPr>
              <w:rPr>
                <w:sz w:val="22"/>
                <w:szCs w:val="22"/>
              </w:rPr>
            </w:pPr>
            <w:r w:rsidRPr="005F3AA9">
              <w:rPr>
                <w:sz w:val="22"/>
                <w:szCs w:val="22"/>
              </w:rPr>
              <w:t>1</w:t>
            </w:r>
          </w:p>
        </w:tc>
      </w:tr>
      <w:tr w:rsidR="00BF6C28" w:rsidRPr="005F3AA9" w14:paraId="2A1229D0" w14:textId="77777777" w:rsidTr="00346ACE">
        <w:tc>
          <w:tcPr>
            <w:tcW w:w="1776" w:type="dxa"/>
          </w:tcPr>
          <w:p w14:paraId="0AC087AF" w14:textId="58A327B2" w:rsidR="00BF6C28" w:rsidRPr="005F3AA9" w:rsidRDefault="00BF6C28" w:rsidP="00BF6C28">
            <w:pPr>
              <w:rPr>
                <w:sz w:val="22"/>
                <w:szCs w:val="22"/>
              </w:rPr>
            </w:pPr>
            <w:r w:rsidRPr="005F3AA9">
              <w:rPr>
                <w:sz w:val="22"/>
                <w:szCs w:val="22"/>
              </w:rPr>
              <w:t>Wang et al. 2013, Canada</w:t>
            </w:r>
            <w:r w:rsidRPr="005F3AA9">
              <w:rPr>
                <w:sz w:val="22"/>
                <w:szCs w:val="22"/>
              </w:rPr>
              <w:fldChar w:fldCharType="begin">
                <w:fldData xml:space="preserve">PEVuZE5vdGU+PENpdGU+PEF1dGhvcj5XYW5nPC9BdXRob3I+PFllYXI+MjAxMzwvWWVhcj48UmVj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4NC05Mzwv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XYW5nPC9BdXRob3I+PFllYXI+MjAxMzwvWWVhcj48UmVj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4NC05Mzwv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4]</w:t>
            </w:r>
            <w:r w:rsidRPr="005F3AA9">
              <w:rPr>
                <w:sz w:val="22"/>
                <w:szCs w:val="22"/>
              </w:rPr>
              <w:fldChar w:fldCharType="end"/>
            </w:r>
          </w:p>
        </w:tc>
        <w:tc>
          <w:tcPr>
            <w:tcW w:w="1811" w:type="dxa"/>
          </w:tcPr>
          <w:p w14:paraId="1FEF550E" w14:textId="287BBF24" w:rsidR="00BF6C28" w:rsidRPr="005F3AA9" w:rsidRDefault="00BF6C28" w:rsidP="00BF6C28">
            <w:pPr>
              <w:rPr>
                <w:sz w:val="22"/>
                <w:szCs w:val="22"/>
              </w:rPr>
            </w:pPr>
            <w:r w:rsidRPr="005F3AA9">
              <w:rPr>
                <w:sz w:val="22"/>
                <w:szCs w:val="22"/>
              </w:rPr>
              <w:t>n: 548;</w:t>
            </w:r>
          </w:p>
          <w:p w14:paraId="3B9EAD65" w14:textId="77777777" w:rsidR="00BF6C28" w:rsidRPr="005F3AA9" w:rsidRDefault="00BF6C28" w:rsidP="00BF6C28">
            <w:pPr>
              <w:rPr>
                <w:sz w:val="22"/>
                <w:szCs w:val="22"/>
              </w:rPr>
            </w:pPr>
            <w:r w:rsidRPr="005F3AA9">
              <w:rPr>
                <w:sz w:val="22"/>
                <w:szCs w:val="22"/>
              </w:rPr>
              <w:t>age: 8-10;</w:t>
            </w:r>
          </w:p>
          <w:p w14:paraId="1721EC84" w14:textId="2E60A152" w:rsidR="00BF6C28" w:rsidRPr="005F3AA9" w:rsidRDefault="00BF6C28" w:rsidP="00BF6C28">
            <w:pPr>
              <w:rPr>
                <w:sz w:val="22"/>
                <w:szCs w:val="22"/>
              </w:rPr>
            </w:pPr>
            <w:r w:rsidRPr="005F3AA9">
              <w:rPr>
                <w:sz w:val="22"/>
                <w:szCs w:val="22"/>
              </w:rPr>
              <w:t>female: n.a.</w:t>
            </w:r>
          </w:p>
        </w:tc>
        <w:tc>
          <w:tcPr>
            <w:tcW w:w="1526" w:type="dxa"/>
          </w:tcPr>
          <w:p w14:paraId="0B7B3050" w14:textId="21E06CA7" w:rsidR="00BF6C28" w:rsidRPr="005F3AA9" w:rsidRDefault="00BF6C28" w:rsidP="00BF6C28">
            <w:pPr>
              <w:rPr>
                <w:sz w:val="22"/>
                <w:szCs w:val="22"/>
              </w:rPr>
            </w:pPr>
            <w:r w:rsidRPr="005F3AA9">
              <w:rPr>
                <w:sz w:val="22"/>
                <w:szCs w:val="22"/>
              </w:rPr>
              <w:t>Cross-sectional</w:t>
            </w:r>
          </w:p>
        </w:tc>
        <w:tc>
          <w:tcPr>
            <w:tcW w:w="989" w:type="dxa"/>
          </w:tcPr>
          <w:p w14:paraId="0FF934EC" w14:textId="39B5056E" w:rsidR="00BF6C28" w:rsidRPr="005F3AA9" w:rsidRDefault="00BF6C28" w:rsidP="00BF6C28">
            <w:pPr>
              <w:rPr>
                <w:sz w:val="22"/>
                <w:szCs w:val="22"/>
              </w:rPr>
            </w:pPr>
            <w:r w:rsidRPr="005F3AA9">
              <w:rPr>
                <w:sz w:val="22"/>
                <w:szCs w:val="22"/>
              </w:rPr>
              <w:t>24h recall</w:t>
            </w:r>
          </w:p>
        </w:tc>
        <w:tc>
          <w:tcPr>
            <w:tcW w:w="1413" w:type="dxa"/>
          </w:tcPr>
          <w:p w14:paraId="329CB538" w14:textId="26F21CF7" w:rsidR="00BF6C28" w:rsidRPr="005F3AA9" w:rsidRDefault="00BF6C28" w:rsidP="00BF6C28">
            <w:pPr>
              <w:rPr>
                <w:sz w:val="22"/>
                <w:szCs w:val="22"/>
              </w:rPr>
            </w:pPr>
            <w:r w:rsidRPr="005F3AA9">
              <w:rPr>
                <w:sz w:val="22"/>
                <w:szCs w:val="22"/>
              </w:rPr>
              <w:t>Yes</w:t>
            </w:r>
          </w:p>
        </w:tc>
        <w:tc>
          <w:tcPr>
            <w:tcW w:w="1356" w:type="dxa"/>
          </w:tcPr>
          <w:p w14:paraId="666FFCA0" w14:textId="7C3FB200" w:rsidR="00BF6C28" w:rsidRPr="005F3AA9" w:rsidRDefault="00BF6C28" w:rsidP="00BF6C28">
            <w:pPr>
              <w:rPr>
                <w:sz w:val="22"/>
                <w:szCs w:val="22"/>
              </w:rPr>
            </w:pPr>
            <w:r w:rsidRPr="005F3AA9">
              <w:rPr>
                <w:sz w:val="22"/>
                <w:szCs w:val="22"/>
              </w:rPr>
              <w:t>no</w:t>
            </w:r>
          </w:p>
        </w:tc>
        <w:tc>
          <w:tcPr>
            <w:tcW w:w="2303" w:type="dxa"/>
          </w:tcPr>
          <w:p w14:paraId="713B7D7C" w14:textId="7D5A829E" w:rsidR="00BF6C28" w:rsidRPr="005F3AA9" w:rsidRDefault="00BF6C28" w:rsidP="00BF6C28">
            <w:pPr>
              <w:rPr>
                <w:sz w:val="22"/>
                <w:szCs w:val="22"/>
              </w:rPr>
            </w:pPr>
            <w:r w:rsidRPr="005F3AA9">
              <w:rPr>
                <w:sz w:val="22"/>
                <w:szCs w:val="22"/>
              </w:rPr>
              <w:t>SSB</w:t>
            </w:r>
          </w:p>
        </w:tc>
        <w:tc>
          <w:tcPr>
            <w:tcW w:w="1393" w:type="dxa"/>
          </w:tcPr>
          <w:p w14:paraId="1249E573" w14:textId="4D5A338B" w:rsidR="00BF6C28" w:rsidRPr="005F3AA9" w:rsidRDefault="00BF6C28" w:rsidP="00BF6C28">
            <w:pPr>
              <w:rPr>
                <w:sz w:val="22"/>
                <w:szCs w:val="22"/>
              </w:rPr>
            </w:pPr>
            <w:r w:rsidRPr="005F3AA9">
              <w:rPr>
                <w:sz w:val="22"/>
                <w:szCs w:val="22"/>
              </w:rPr>
              <w:t>n.s.</w:t>
            </w:r>
          </w:p>
        </w:tc>
        <w:tc>
          <w:tcPr>
            <w:tcW w:w="1655" w:type="dxa"/>
            <w:gridSpan w:val="2"/>
          </w:tcPr>
          <w:p w14:paraId="1C4C3D29" w14:textId="77777777" w:rsidR="00BF6C28" w:rsidRPr="005F3AA9" w:rsidRDefault="00BF6C28" w:rsidP="00BF6C28">
            <w:pPr>
              <w:rPr>
                <w:sz w:val="22"/>
                <w:szCs w:val="22"/>
              </w:rPr>
            </w:pPr>
            <w:r w:rsidRPr="005F3AA9">
              <w:rPr>
                <w:sz w:val="22"/>
                <w:szCs w:val="22"/>
              </w:rPr>
              <w:t xml:space="preserve">Multivariate linear regression analysis, </w:t>
            </w:r>
          </w:p>
          <w:p w14:paraId="37F439BB" w14:textId="33D31D65"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2F578351" w14:textId="314DE71B" w:rsidR="00BF6C28" w:rsidRPr="005F3AA9" w:rsidRDefault="00BF6C28" w:rsidP="00BF6C28">
            <w:pPr>
              <w:rPr>
                <w:sz w:val="22"/>
                <w:szCs w:val="22"/>
              </w:rPr>
            </w:pPr>
            <w:r w:rsidRPr="005F3AA9">
              <w:rPr>
                <w:sz w:val="22"/>
                <w:szCs w:val="22"/>
              </w:rPr>
              <w:t>Yes</w:t>
            </w:r>
          </w:p>
        </w:tc>
        <w:tc>
          <w:tcPr>
            <w:tcW w:w="907" w:type="dxa"/>
          </w:tcPr>
          <w:p w14:paraId="4B557FBC" w14:textId="00939BF0" w:rsidR="00BF6C28" w:rsidRPr="005F3AA9" w:rsidRDefault="00BF6C28" w:rsidP="00BF6C28">
            <w:pPr>
              <w:rPr>
                <w:sz w:val="22"/>
                <w:szCs w:val="22"/>
              </w:rPr>
            </w:pPr>
            <w:r w:rsidRPr="005F3AA9">
              <w:rPr>
                <w:sz w:val="22"/>
                <w:szCs w:val="22"/>
              </w:rPr>
              <w:t>4</w:t>
            </w:r>
          </w:p>
        </w:tc>
      </w:tr>
      <w:tr w:rsidR="00BF6C28" w:rsidRPr="005F3AA9" w14:paraId="66081A60" w14:textId="77777777" w:rsidTr="00346ACE">
        <w:tc>
          <w:tcPr>
            <w:tcW w:w="1776" w:type="dxa"/>
          </w:tcPr>
          <w:p w14:paraId="2B6A7381" w14:textId="7DC576B1" w:rsidR="00BF6C28" w:rsidRPr="005F3AA9" w:rsidRDefault="00BF6C28" w:rsidP="00BF6C28">
            <w:pPr>
              <w:rPr>
                <w:b/>
                <w:sz w:val="22"/>
                <w:szCs w:val="22"/>
              </w:rPr>
            </w:pPr>
            <w:r w:rsidRPr="005F3AA9">
              <w:rPr>
                <w:sz w:val="22"/>
                <w:szCs w:val="22"/>
              </w:rPr>
              <w:t>Zhu et al. 2014, USA</w:t>
            </w:r>
            <w:r w:rsidRPr="005F3AA9">
              <w:rPr>
                <w:sz w:val="22"/>
                <w:szCs w:val="22"/>
              </w:rPr>
              <w:fldChar w:fldCharType="begin"/>
            </w:r>
            <w:r w:rsidRPr="005F3AA9">
              <w:rPr>
                <w:sz w:val="22"/>
                <w:szCs w:val="22"/>
              </w:rPr>
              <w:instrText xml:space="preserve"> ADDIN EN.CITE &lt;EndNote&gt;&lt;Cite&gt;&lt;Author&gt;Zhu&lt;/Author&gt;&lt;Year&gt;2014&lt;/Year&gt;&lt;RecNum&gt;228&lt;/RecNum&gt;&lt;DisplayText&gt;[36]&lt;/DisplayText&gt;&lt;record&gt;&lt;rec-number&gt;228&lt;/rec-number&gt;&lt;foreign-keys&gt;&lt;key app="EN" db-id="t2dxed09qrzwf4eetwqvrwt10fd0axp5ze9z" timestamp="1464598757"&gt;228&lt;/key&gt;&lt;/foreign-keys&gt;&lt;ref-type name="Journal Article"&gt;17&lt;/ref-type&gt;&lt;contributors&gt;&lt;authors&gt;&lt;author&gt;Zhu, Y.&lt;/author&gt;&lt;author&gt;Wang, H.&lt;/author&gt;&lt;author&gt;Hollis, J. H.&lt;/author&gt;&lt;author&gt;Jacques, P. F.&lt;/author&gt;&lt;/authors&gt;&lt;/contributors&gt;&lt;auth-address&gt;Department of Epidemiology, The University of Iowa, Iowa City, IA, USA.&lt;/auth-address&gt;&lt;titles&gt;&lt;title&gt;The associations between yogurt consumption, diet quality, and metabolic profiles in children in the US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4/07/19&lt;/edition&gt;&lt;dates&gt;&lt;year&gt;2014&lt;/year&gt;&lt;pub-dates&gt;&lt;date&gt;Jul 18&lt;/date&gt;&lt;/pub-dates&gt;&lt;/dates&gt;&lt;isbn&gt;1436-6215 (Electronic)&amp;#xD;1436-6207 (Linking)&lt;/isbn&gt;&lt;accession-num&gt;25034879&lt;/accession-num&gt;&lt;urls&gt;&lt;related-urls&gt;&lt;url&gt;http://download.springer.com/static/pdf/413/art%253A10.1007%252Fs00394-014-0735-7.pdf?auth66=1415293935_b4eea05bb9953af35b9fcd183cd97a88&amp;amp;ext=.pdf&lt;/url&gt;&lt;/related-urls&gt;&lt;/urls&gt;&lt;electronic-resource-num&gt;10.1007/s00394-014-0735-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6]</w:t>
            </w:r>
            <w:r w:rsidRPr="005F3AA9">
              <w:rPr>
                <w:sz w:val="22"/>
                <w:szCs w:val="22"/>
              </w:rPr>
              <w:fldChar w:fldCharType="end"/>
            </w:r>
          </w:p>
        </w:tc>
        <w:tc>
          <w:tcPr>
            <w:tcW w:w="1811" w:type="dxa"/>
          </w:tcPr>
          <w:p w14:paraId="5FFF94FD" w14:textId="4C198714" w:rsidR="00BF6C28" w:rsidRPr="005F3AA9" w:rsidRDefault="00BF6C28" w:rsidP="00BF6C28">
            <w:pPr>
              <w:rPr>
                <w:sz w:val="22"/>
                <w:szCs w:val="22"/>
              </w:rPr>
            </w:pPr>
            <w:r w:rsidRPr="005F3AA9">
              <w:rPr>
                <w:sz w:val="22"/>
                <w:szCs w:val="22"/>
              </w:rPr>
              <w:t>n: 5124;</w:t>
            </w:r>
          </w:p>
          <w:p w14:paraId="6B03A32C" w14:textId="77777777" w:rsidR="00BF6C28" w:rsidRPr="005F3AA9" w:rsidRDefault="00BF6C28" w:rsidP="00BF6C28">
            <w:pPr>
              <w:rPr>
                <w:sz w:val="22"/>
                <w:szCs w:val="22"/>
              </w:rPr>
            </w:pPr>
            <w:r w:rsidRPr="005F3AA9">
              <w:rPr>
                <w:sz w:val="22"/>
                <w:szCs w:val="22"/>
              </w:rPr>
              <w:t>age: 2-18;</w:t>
            </w:r>
          </w:p>
          <w:p w14:paraId="2DDDE931" w14:textId="02E4FD2E" w:rsidR="00BF6C28" w:rsidRPr="005F3AA9" w:rsidRDefault="00BF6C28" w:rsidP="00BF6C28">
            <w:pPr>
              <w:rPr>
                <w:b/>
                <w:sz w:val="22"/>
                <w:szCs w:val="22"/>
              </w:rPr>
            </w:pPr>
            <w:r w:rsidRPr="005F3AA9">
              <w:rPr>
                <w:sz w:val="22"/>
                <w:szCs w:val="22"/>
              </w:rPr>
              <w:t>female: 51.3%</w:t>
            </w:r>
          </w:p>
        </w:tc>
        <w:tc>
          <w:tcPr>
            <w:tcW w:w="1526" w:type="dxa"/>
          </w:tcPr>
          <w:p w14:paraId="3547C1A9" w14:textId="4051772E" w:rsidR="00BF6C28" w:rsidRPr="005F3AA9" w:rsidRDefault="00BF6C28" w:rsidP="00BF6C28">
            <w:pPr>
              <w:rPr>
                <w:sz w:val="22"/>
                <w:szCs w:val="22"/>
              </w:rPr>
            </w:pPr>
            <w:r w:rsidRPr="005F3AA9">
              <w:rPr>
                <w:sz w:val="22"/>
                <w:szCs w:val="22"/>
              </w:rPr>
              <w:t>Cross-sectional</w:t>
            </w:r>
          </w:p>
        </w:tc>
        <w:tc>
          <w:tcPr>
            <w:tcW w:w="989" w:type="dxa"/>
          </w:tcPr>
          <w:p w14:paraId="1CDD4777" w14:textId="1055F7E8" w:rsidR="00BF6C28" w:rsidRPr="005F3AA9" w:rsidRDefault="00BF6C28" w:rsidP="00BF6C28">
            <w:pPr>
              <w:rPr>
                <w:sz w:val="22"/>
                <w:szCs w:val="22"/>
              </w:rPr>
            </w:pPr>
            <w:r w:rsidRPr="005F3AA9">
              <w:rPr>
                <w:sz w:val="22"/>
                <w:szCs w:val="22"/>
              </w:rPr>
              <w:t>FFQ</w:t>
            </w:r>
          </w:p>
        </w:tc>
        <w:tc>
          <w:tcPr>
            <w:tcW w:w="1413" w:type="dxa"/>
          </w:tcPr>
          <w:p w14:paraId="0FBF2160" w14:textId="7BCA30D0" w:rsidR="00BF6C28" w:rsidRPr="005F3AA9" w:rsidRDefault="00BF6C28" w:rsidP="00BF6C28">
            <w:pPr>
              <w:rPr>
                <w:sz w:val="22"/>
                <w:szCs w:val="22"/>
              </w:rPr>
            </w:pPr>
            <w:r w:rsidRPr="005F3AA9">
              <w:rPr>
                <w:sz w:val="22"/>
                <w:szCs w:val="22"/>
              </w:rPr>
              <w:t>Unknown</w:t>
            </w:r>
          </w:p>
        </w:tc>
        <w:tc>
          <w:tcPr>
            <w:tcW w:w="1356" w:type="dxa"/>
          </w:tcPr>
          <w:p w14:paraId="700B5640" w14:textId="40E0EBB4" w:rsidR="00BF6C28" w:rsidRPr="005F3AA9" w:rsidRDefault="00BF6C28" w:rsidP="00BF6C28">
            <w:pPr>
              <w:rPr>
                <w:sz w:val="22"/>
                <w:szCs w:val="22"/>
              </w:rPr>
            </w:pPr>
            <w:r w:rsidRPr="005F3AA9">
              <w:rPr>
                <w:sz w:val="22"/>
                <w:szCs w:val="22"/>
              </w:rPr>
              <w:t>n: 3272</w:t>
            </w:r>
          </w:p>
        </w:tc>
        <w:tc>
          <w:tcPr>
            <w:tcW w:w="2303" w:type="dxa"/>
          </w:tcPr>
          <w:p w14:paraId="7DF8D406" w14:textId="19B87BFD" w:rsidR="00BF6C28" w:rsidRPr="005F3AA9" w:rsidRDefault="00BF6C28" w:rsidP="00BF6C28">
            <w:pPr>
              <w:rPr>
                <w:sz w:val="22"/>
                <w:szCs w:val="22"/>
              </w:rPr>
            </w:pPr>
            <w:r w:rsidRPr="005F3AA9">
              <w:rPr>
                <w:sz w:val="22"/>
                <w:szCs w:val="22"/>
              </w:rPr>
              <w:t>Yoghurt</w:t>
            </w:r>
          </w:p>
        </w:tc>
        <w:tc>
          <w:tcPr>
            <w:tcW w:w="1393" w:type="dxa"/>
          </w:tcPr>
          <w:p w14:paraId="4DEAF745" w14:textId="0553790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451B7AD1" w14:textId="77777777" w:rsidR="00BF6C28" w:rsidRPr="005F3AA9" w:rsidRDefault="00BF6C28" w:rsidP="00BF6C28">
            <w:pPr>
              <w:rPr>
                <w:sz w:val="22"/>
                <w:szCs w:val="22"/>
              </w:rPr>
            </w:pPr>
            <w:r w:rsidRPr="005F3AA9">
              <w:rPr>
                <w:sz w:val="22"/>
                <w:szCs w:val="22"/>
              </w:rPr>
              <w:t xml:space="preserve">Multivariate linear regression, </w:t>
            </w:r>
          </w:p>
          <w:p w14:paraId="4A1CED1B" w14:textId="4A437692" w:rsidR="00BF6C28" w:rsidRPr="005F3AA9" w:rsidRDefault="00BF6C28" w:rsidP="00BF6C28">
            <w:pPr>
              <w:rPr>
                <w:sz w:val="22"/>
                <w:szCs w:val="22"/>
              </w:rPr>
            </w:pPr>
            <w:r w:rsidRPr="005F3AA9">
              <w:rPr>
                <w:sz w:val="22"/>
                <w:szCs w:val="22"/>
              </w:rPr>
              <w:t>Least square means</w:t>
            </w:r>
          </w:p>
        </w:tc>
        <w:tc>
          <w:tcPr>
            <w:tcW w:w="1358" w:type="dxa"/>
          </w:tcPr>
          <w:p w14:paraId="52C0F2E2" w14:textId="16BF8AFC" w:rsidR="00BF6C28" w:rsidRPr="005F3AA9" w:rsidRDefault="00BF6C28" w:rsidP="00BF6C28">
            <w:pPr>
              <w:rPr>
                <w:sz w:val="22"/>
                <w:szCs w:val="22"/>
              </w:rPr>
            </w:pPr>
            <w:r w:rsidRPr="005F3AA9">
              <w:rPr>
                <w:sz w:val="22"/>
                <w:szCs w:val="22"/>
              </w:rPr>
              <w:t>Unknown</w:t>
            </w:r>
          </w:p>
        </w:tc>
        <w:tc>
          <w:tcPr>
            <w:tcW w:w="907" w:type="dxa"/>
          </w:tcPr>
          <w:p w14:paraId="4F32AC48" w14:textId="5243C899" w:rsidR="00BF6C28" w:rsidRPr="005F3AA9" w:rsidRDefault="00BF6C28" w:rsidP="00BF6C28">
            <w:pPr>
              <w:rPr>
                <w:sz w:val="22"/>
                <w:szCs w:val="22"/>
              </w:rPr>
            </w:pPr>
            <w:r w:rsidRPr="005F3AA9">
              <w:rPr>
                <w:sz w:val="22"/>
                <w:szCs w:val="22"/>
              </w:rPr>
              <w:t>6</w:t>
            </w:r>
          </w:p>
        </w:tc>
      </w:tr>
      <w:tr w:rsidR="00BF6C28" w:rsidRPr="005F3AA9" w14:paraId="3ACF5C5F" w14:textId="77777777" w:rsidTr="00346ACE">
        <w:tc>
          <w:tcPr>
            <w:tcW w:w="1776" w:type="dxa"/>
            <w:shd w:val="clear" w:color="auto" w:fill="BFBFBF" w:themeFill="background1" w:themeFillShade="BF"/>
          </w:tcPr>
          <w:p w14:paraId="102A7ACD" w14:textId="77777777" w:rsidR="00BF6C28" w:rsidRPr="005F3AA9" w:rsidRDefault="00BF6C28" w:rsidP="00BF6C28">
            <w:pPr>
              <w:rPr>
                <w:b/>
                <w:sz w:val="22"/>
                <w:szCs w:val="22"/>
              </w:rPr>
            </w:pPr>
          </w:p>
        </w:tc>
        <w:tc>
          <w:tcPr>
            <w:tcW w:w="14711" w:type="dxa"/>
            <w:gridSpan w:val="11"/>
            <w:shd w:val="clear" w:color="auto" w:fill="BFBFBF" w:themeFill="background1" w:themeFillShade="BF"/>
          </w:tcPr>
          <w:p w14:paraId="71BB5596" w14:textId="32701034" w:rsidR="00BF6C28" w:rsidRPr="005F3AA9" w:rsidRDefault="00BF6C28" w:rsidP="00BF6C28">
            <w:pPr>
              <w:rPr>
                <w:b/>
                <w:sz w:val="22"/>
                <w:szCs w:val="22"/>
              </w:rPr>
            </w:pPr>
            <w:r w:rsidRPr="005F3AA9">
              <w:rPr>
                <w:b/>
                <w:sz w:val="22"/>
                <w:szCs w:val="22"/>
              </w:rPr>
              <w:t>Outcome: LDL-cholesterol</w:t>
            </w:r>
          </w:p>
        </w:tc>
      </w:tr>
      <w:tr w:rsidR="00BF6C28" w:rsidRPr="005F3AA9" w14:paraId="5F1445EE" w14:textId="77777777" w:rsidTr="00346ACE">
        <w:tc>
          <w:tcPr>
            <w:tcW w:w="1776" w:type="dxa"/>
          </w:tcPr>
          <w:p w14:paraId="40176C2C" w14:textId="7C09DBCE" w:rsidR="00BF6C28" w:rsidRPr="005F3AA9" w:rsidRDefault="00BF6C28" w:rsidP="00BF6C28">
            <w:pPr>
              <w:rPr>
                <w:b/>
                <w:sz w:val="22"/>
                <w:szCs w:val="22"/>
              </w:rPr>
            </w:pPr>
            <w:r w:rsidRPr="005F3AA9">
              <w:rPr>
                <w:sz w:val="22"/>
                <w:szCs w:val="22"/>
              </w:rPr>
              <w:t>Ambrosini et al. 2010, Australia</w: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w:t>
            </w:r>
            <w:r w:rsidRPr="005F3AA9">
              <w:rPr>
                <w:sz w:val="22"/>
                <w:szCs w:val="22"/>
              </w:rPr>
              <w:fldChar w:fldCharType="end"/>
            </w:r>
          </w:p>
        </w:tc>
        <w:tc>
          <w:tcPr>
            <w:tcW w:w="1811" w:type="dxa"/>
          </w:tcPr>
          <w:p w14:paraId="196C7DF5" w14:textId="25D170C8" w:rsidR="00BF6C28" w:rsidRPr="005F3AA9" w:rsidRDefault="00BF6C28" w:rsidP="00BF6C28">
            <w:pPr>
              <w:rPr>
                <w:sz w:val="22"/>
                <w:szCs w:val="22"/>
              </w:rPr>
            </w:pPr>
            <w:r w:rsidRPr="005F3AA9">
              <w:rPr>
                <w:sz w:val="22"/>
                <w:szCs w:val="22"/>
              </w:rPr>
              <w:t>n: 1139;</w:t>
            </w:r>
          </w:p>
          <w:p w14:paraId="7228D5BA" w14:textId="77777777" w:rsidR="00BF6C28" w:rsidRPr="005F3AA9" w:rsidRDefault="00BF6C28" w:rsidP="00BF6C28">
            <w:pPr>
              <w:rPr>
                <w:sz w:val="22"/>
                <w:szCs w:val="22"/>
              </w:rPr>
            </w:pPr>
            <w:r w:rsidRPr="005F3AA9">
              <w:rPr>
                <w:sz w:val="22"/>
                <w:szCs w:val="22"/>
              </w:rPr>
              <w:t>age: 14;</w:t>
            </w:r>
          </w:p>
          <w:p w14:paraId="5D9DAEA5" w14:textId="3046EC83" w:rsidR="00BF6C28" w:rsidRPr="005F3AA9" w:rsidRDefault="00BF6C28" w:rsidP="00BF6C28">
            <w:pPr>
              <w:rPr>
                <w:sz w:val="22"/>
                <w:szCs w:val="22"/>
              </w:rPr>
            </w:pPr>
            <w:r w:rsidRPr="005F3AA9">
              <w:rPr>
                <w:sz w:val="22"/>
                <w:szCs w:val="22"/>
              </w:rPr>
              <w:t>female: 47.9%</w:t>
            </w:r>
          </w:p>
        </w:tc>
        <w:tc>
          <w:tcPr>
            <w:tcW w:w="1526" w:type="dxa"/>
          </w:tcPr>
          <w:p w14:paraId="0541E7E8" w14:textId="3809D02B" w:rsidR="00BF6C28" w:rsidRPr="005F3AA9" w:rsidRDefault="00BF6C28" w:rsidP="00BF6C28">
            <w:pPr>
              <w:rPr>
                <w:sz w:val="22"/>
                <w:szCs w:val="22"/>
              </w:rPr>
            </w:pPr>
            <w:r w:rsidRPr="005F3AA9">
              <w:rPr>
                <w:sz w:val="22"/>
                <w:szCs w:val="22"/>
              </w:rPr>
              <w:t>Cross-sectional</w:t>
            </w:r>
          </w:p>
        </w:tc>
        <w:tc>
          <w:tcPr>
            <w:tcW w:w="989" w:type="dxa"/>
          </w:tcPr>
          <w:p w14:paraId="4C6A5B57" w14:textId="6B83DB15" w:rsidR="00BF6C28" w:rsidRPr="005F3AA9" w:rsidRDefault="00BF6C28" w:rsidP="00BF6C28">
            <w:pPr>
              <w:rPr>
                <w:sz w:val="22"/>
                <w:szCs w:val="22"/>
              </w:rPr>
            </w:pPr>
            <w:r w:rsidRPr="005F3AA9">
              <w:rPr>
                <w:sz w:val="22"/>
                <w:szCs w:val="22"/>
              </w:rPr>
              <w:t>FFQ</w:t>
            </w:r>
          </w:p>
        </w:tc>
        <w:tc>
          <w:tcPr>
            <w:tcW w:w="1413" w:type="dxa"/>
          </w:tcPr>
          <w:p w14:paraId="0224C3D9" w14:textId="03D79A9A" w:rsidR="00BF6C28" w:rsidRPr="005F3AA9" w:rsidRDefault="00BF6C28" w:rsidP="00BF6C28">
            <w:pPr>
              <w:rPr>
                <w:sz w:val="22"/>
                <w:szCs w:val="22"/>
              </w:rPr>
            </w:pPr>
            <w:r w:rsidRPr="005F3AA9">
              <w:rPr>
                <w:sz w:val="22"/>
                <w:szCs w:val="22"/>
              </w:rPr>
              <w:t>Unknown</w:t>
            </w:r>
          </w:p>
        </w:tc>
        <w:tc>
          <w:tcPr>
            <w:tcW w:w="1356" w:type="dxa"/>
          </w:tcPr>
          <w:p w14:paraId="3C78B030" w14:textId="48B5D121" w:rsidR="00BF6C28" w:rsidRPr="005F3AA9" w:rsidRDefault="00BF6C28" w:rsidP="00BF6C28">
            <w:pPr>
              <w:rPr>
                <w:sz w:val="22"/>
                <w:szCs w:val="22"/>
              </w:rPr>
            </w:pPr>
            <w:r w:rsidRPr="005F3AA9">
              <w:rPr>
                <w:sz w:val="22"/>
                <w:szCs w:val="22"/>
              </w:rPr>
              <w:t>Boys</w:t>
            </w:r>
          </w:p>
          <w:p w14:paraId="3E26BD15" w14:textId="77777777" w:rsidR="00BF6C28" w:rsidRPr="005F3AA9" w:rsidRDefault="00BF6C28" w:rsidP="00BF6C28">
            <w:pPr>
              <w:rPr>
                <w:sz w:val="22"/>
                <w:szCs w:val="22"/>
              </w:rPr>
            </w:pPr>
          </w:p>
          <w:p w14:paraId="5DBB5D3E" w14:textId="77777777" w:rsidR="00BF6C28" w:rsidRPr="005F3AA9" w:rsidRDefault="00BF6C28" w:rsidP="00BF6C28">
            <w:pPr>
              <w:rPr>
                <w:sz w:val="22"/>
                <w:szCs w:val="22"/>
              </w:rPr>
            </w:pPr>
          </w:p>
          <w:p w14:paraId="77F50D6E" w14:textId="77777777" w:rsidR="00BF6C28" w:rsidRPr="005F3AA9" w:rsidRDefault="00BF6C28" w:rsidP="00BF6C28">
            <w:pPr>
              <w:rPr>
                <w:sz w:val="22"/>
                <w:szCs w:val="22"/>
              </w:rPr>
            </w:pPr>
          </w:p>
          <w:p w14:paraId="5498BB91" w14:textId="77777777" w:rsidR="00BF6C28" w:rsidRPr="005F3AA9" w:rsidRDefault="00BF6C28" w:rsidP="00BF6C28">
            <w:pPr>
              <w:rPr>
                <w:sz w:val="22"/>
                <w:szCs w:val="22"/>
              </w:rPr>
            </w:pPr>
            <w:r w:rsidRPr="005F3AA9">
              <w:rPr>
                <w:sz w:val="22"/>
                <w:szCs w:val="22"/>
              </w:rPr>
              <w:t>Girls</w:t>
            </w:r>
          </w:p>
          <w:p w14:paraId="273EEAF4" w14:textId="7510FDB1" w:rsidR="00BF6C28" w:rsidRPr="005F3AA9" w:rsidRDefault="00BF6C28" w:rsidP="00BF6C28">
            <w:pPr>
              <w:rPr>
                <w:sz w:val="22"/>
                <w:szCs w:val="22"/>
              </w:rPr>
            </w:pPr>
          </w:p>
        </w:tc>
        <w:tc>
          <w:tcPr>
            <w:tcW w:w="2303" w:type="dxa"/>
          </w:tcPr>
          <w:p w14:paraId="798A6D83" w14:textId="76D0A7E3" w:rsidR="00BF6C28" w:rsidRPr="005F3AA9" w:rsidRDefault="00BF6C28" w:rsidP="00BF6C28">
            <w:pPr>
              <w:rPr>
                <w:sz w:val="22"/>
                <w:szCs w:val="22"/>
              </w:rPr>
            </w:pPr>
            <w:r w:rsidRPr="005F3AA9">
              <w:rPr>
                <w:sz w:val="22"/>
                <w:szCs w:val="22"/>
              </w:rPr>
              <w:t>“Healthy dietary pattern”</w:t>
            </w:r>
          </w:p>
          <w:p w14:paraId="4E983A31" w14:textId="2CB7DC2B" w:rsidR="00BF6C28" w:rsidRPr="005F3AA9" w:rsidRDefault="00BF6C28" w:rsidP="00BF6C28">
            <w:pPr>
              <w:rPr>
                <w:sz w:val="22"/>
                <w:szCs w:val="22"/>
              </w:rPr>
            </w:pPr>
            <w:r w:rsidRPr="005F3AA9">
              <w:rPr>
                <w:sz w:val="22"/>
                <w:szCs w:val="22"/>
              </w:rPr>
              <w:t>“Western dietary pattern”</w:t>
            </w:r>
          </w:p>
          <w:p w14:paraId="40FD5087" w14:textId="1EC6308B" w:rsidR="00BF6C28" w:rsidRPr="005F3AA9" w:rsidRDefault="00BF6C28" w:rsidP="00BF6C28">
            <w:pPr>
              <w:rPr>
                <w:sz w:val="22"/>
                <w:szCs w:val="22"/>
              </w:rPr>
            </w:pPr>
            <w:r w:rsidRPr="005F3AA9">
              <w:rPr>
                <w:sz w:val="22"/>
                <w:szCs w:val="22"/>
              </w:rPr>
              <w:t>“Healthy dietary pattern”</w:t>
            </w:r>
          </w:p>
          <w:p w14:paraId="33C85E05" w14:textId="1210D028" w:rsidR="00BF6C28" w:rsidRPr="005F3AA9" w:rsidRDefault="00BF6C28" w:rsidP="00BF6C28">
            <w:pPr>
              <w:rPr>
                <w:sz w:val="22"/>
                <w:szCs w:val="22"/>
              </w:rPr>
            </w:pPr>
            <w:r w:rsidRPr="005F3AA9">
              <w:rPr>
                <w:sz w:val="22"/>
                <w:szCs w:val="22"/>
              </w:rPr>
              <w:t>“Western dietary pattern”</w:t>
            </w:r>
          </w:p>
        </w:tc>
        <w:tc>
          <w:tcPr>
            <w:tcW w:w="1438" w:type="dxa"/>
            <w:gridSpan w:val="2"/>
          </w:tcPr>
          <w:p w14:paraId="2B4CA316" w14:textId="3F04E4A8"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0F11231C" w14:textId="77777777" w:rsidR="00BF6C28" w:rsidRPr="005F3AA9" w:rsidRDefault="00BF6C28" w:rsidP="00BF6C28">
            <w:pPr>
              <w:rPr>
                <w:sz w:val="22"/>
                <w:szCs w:val="22"/>
              </w:rPr>
            </w:pPr>
          </w:p>
          <w:p w14:paraId="361954BD" w14:textId="4F4437BC"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1F7C9D40" w14:textId="77777777" w:rsidR="00BF6C28" w:rsidRPr="005F3AA9" w:rsidRDefault="00BF6C28" w:rsidP="00BF6C28">
            <w:pPr>
              <w:rPr>
                <w:sz w:val="22"/>
                <w:szCs w:val="22"/>
              </w:rPr>
            </w:pPr>
          </w:p>
          <w:p w14:paraId="04D4B706" w14:textId="34F2CBC3"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0AA95CF2" w14:textId="77777777" w:rsidR="00BF6C28" w:rsidRPr="005F3AA9" w:rsidRDefault="00BF6C28" w:rsidP="00BF6C28">
            <w:pPr>
              <w:rPr>
                <w:sz w:val="22"/>
                <w:szCs w:val="22"/>
              </w:rPr>
            </w:pPr>
          </w:p>
          <w:p w14:paraId="28CBB551" w14:textId="7FF20E0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1F6990AE" w14:textId="77777777" w:rsidR="00BF6C28" w:rsidRPr="005F3AA9" w:rsidRDefault="00BF6C28" w:rsidP="00BF6C28">
            <w:pPr>
              <w:rPr>
                <w:sz w:val="22"/>
                <w:szCs w:val="22"/>
              </w:rPr>
            </w:pPr>
            <w:r w:rsidRPr="005F3AA9">
              <w:rPr>
                <w:sz w:val="22"/>
                <w:szCs w:val="22"/>
              </w:rPr>
              <w:t>ANOVA,</w:t>
            </w:r>
          </w:p>
          <w:p w14:paraId="29F7B38D" w14:textId="19A2185E" w:rsidR="00BF6C28" w:rsidRPr="005F3AA9" w:rsidRDefault="00BF6C28" w:rsidP="00BF6C28">
            <w:pPr>
              <w:rPr>
                <w:sz w:val="22"/>
                <w:szCs w:val="22"/>
              </w:rPr>
            </w:pPr>
            <w:r w:rsidRPr="005F3AA9">
              <w:rPr>
                <w:sz w:val="22"/>
                <w:szCs w:val="22"/>
              </w:rPr>
              <w:t xml:space="preserve">Mean </w:t>
            </w:r>
          </w:p>
        </w:tc>
        <w:tc>
          <w:tcPr>
            <w:tcW w:w="1358" w:type="dxa"/>
          </w:tcPr>
          <w:p w14:paraId="5C4D052A" w14:textId="11CC0F94" w:rsidR="00BF6C28" w:rsidRPr="005F3AA9" w:rsidRDefault="00BF6C28" w:rsidP="00BF6C28">
            <w:pPr>
              <w:rPr>
                <w:sz w:val="22"/>
                <w:szCs w:val="22"/>
              </w:rPr>
            </w:pPr>
            <w:r w:rsidRPr="005F3AA9">
              <w:rPr>
                <w:sz w:val="22"/>
                <w:szCs w:val="22"/>
              </w:rPr>
              <w:t>No</w:t>
            </w:r>
          </w:p>
        </w:tc>
        <w:tc>
          <w:tcPr>
            <w:tcW w:w="907" w:type="dxa"/>
          </w:tcPr>
          <w:p w14:paraId="6037FDE6" w14:textId="47ACF7BE" w:rsidR="00BF6C28" w:rsidRPr="005F3AA9" w:rsidRDefault="00BF6C28" w:rsidP="00BF6C28">
            <w:pPr>
              <w:rPr>
                <w:sz w:val="22"/>
                <w:szCs w:val="22"/>
              </w:rPr>
            </w:pPr>
            <w:r w:rsidRPr="005F3AA9">
              <w:rPr>
                <w:sz w:val="22"/>
                <w:szCs w:val="22"/>
              </w:rPr>
              <w:t>9</w:t>
            </w:r>
          </w:p>
        </w:tc>
      </w:tr>
      <w:tr w:rsidR="00BF6C28" w:rsidRPr="005F3AA9" w14:paraId="498D2F84" w14:textId="77777777" w:rsidTr="00346ACE">
        <w:tc>
          <w:tcPr>
            <w:tcW w:w="1776" w:type="dxa"/>
          </w:tcPr>
          <w:p w14:paraId="7911068F" w14:textId="0B6D7401" w:rsidR="00BF6C28" w:rsidRPr="005F3AA9" w:rsidRDefault="00BF6C28" w:rsidP="00BF6C28">
            <w:pPr>
              <w:rPr>
                <w:b/>
                <w:sz w:val="22"/>
                <w:szCs w:val="22"/>
              </w:rPr>
            </w:pPr>
            <w:r w:rsidRPr="005F3AA9">
              <w:rPr>
                <w:sz w:val="22"/>
                <w:szCs w:val="22"/>
              </w:rPr>
              <w:t>Ambrosini et al. 2013, Australia</w: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w:t>
            </w:r>
            <w:r w:rsidRPr="005F3AA9">
              <w:rPr>
                <w:sz w:val="22"/>
                <w:szCs w:val="22"/>
              </w:rPr>
              <w:fldChar w:fldCharType="end"/>
            </w:r>
          </w:p>
        </w:tc>
        <w:tc>
          <w:tcPr>
            <w:tcW w:w="1811" w:type="dxa"/>
          </w:tcPr>
          <w:p w14:paraId="6DF9460F" w14:textId="1F9DDA98" w:rsidR="00BF6C28" w:rsidRPr="005F3AA9" w:rsidRDefault="00BF6C28" w:rsidP="00BF6C28">
            <w:pPr>
              <w:rPr>
                <w:sz w:val="22"/>
                <w:szCs w:val="22"/>
              </w:rPr>
            </w:pPr>
            <w:r w:rsidRPr="005F3AA9">
              <w:rPr>
                <w:sz w:val="22"/>
                <w:szCs w:val="22"/>
              </w:rPr>
              <w:t>n: 1366;</w:t>
            </w:r>
          </w:p>
          <w:p w14:paraId="0F01AA48" w14:textId="77777777" w:rsidR="00BF6C28" w:rsidRPr="005F3AA9" w:rsidRDefault="00BF6C28" w:rsidP="00BF6C28">
            <w:pPr>
              <w:rPr>
                <w:sz w:val="22"/>
                <w:szCs w:val="22"/>
              </w:rPr>
            </w:pPr>
            <w:r w:rsidRPr="005F3AA9">
              <w:rPr>
                <w:sz w:val="22"/>
                <w:szCs w:val="22"/>
              </w:rPr>
              <w:t>age: 14-17;</w:t>
            </w:r>
          </w:p>
          <w:p w14:paraId="1D359303" w14:textId="05D7BBD5" w:rsidR="00BF6C28" w:rsidRPr="005F3AA9" w:rsidRDefault="00BF6C28" w:rsidP="00BF6C28">
            <w:pPr>
              <w:rPr>
                <w:sz w:val="22"/>
                <w:szCs w:val="22"/>
              </w:rPr>
            </w:pPr>
            <w:r w:rsidRPr="005F3AA9">
              <w:rPr>
                <w:sz w:val="22"/>
                <w:szCs w:val="22"/>
              </w:rPr>
              <w:t>female: 48.3%</w:t>
            </w:r>
          </w:p>
        </w:tc>
        <w:tc>
          <w:tcPr>
            <w:tcW w:w="1526" w:type="dxa"/>
          </w:tcPr>
          <w:p w14:paraId="2B55A5B2" w14:textId="69C2E43C" w:rsidR="00BF6C28" w:rsidRPr="005F3AA9" w:rsidRDefault="00BF6C28" w:rsidP="00BF6C28">
            <w:pPr>
              <w:rPr>
                <w:sz w:val="22"/>
                <w:szCs w:val="22"/>
              </w:rPr>
            </w:pPr>
            <w:r w:rsidRPr="005F3AA9">
              <w:rPr>
                <w:sz w:val="22"/>
                <w:szCs w:val="22"/>
              </w:rPr>
              <w:t>Prospective cohort study</w:t>
            </w:r>
          </w:p>
        </w:tc>
        <w:tc>
          <w:tcPr>
            <w:tcW w:w="989" w:type="dxa"/>
          </w:tcPr>
          <w:p w14:paraId="0FC25BB5" w14:textId="2DA7D285" w:rsidR="00BF6C28" w:rsidRPr="005F3AA9" w:rsidRDefault="00BF6C28" w:rsidP="00BF6C28">
            <w:pPr>
              <w:rPr>
                <w:sz w:val="22"/>
                <w:szCs w:val="22"/>
              </w:rPr>
            </w:pPr>
            <w:r w:rsidRPr="005F3AA9">
              <w:rPr>
                <w:sz w:val="22"/>
                <w:szCs w:val="22"/>
              </w:rPr>
              <w:t>FFQ</w:t>
            </w:r>
          </w:p>
        </w:tc>
        <w:tc>
          <w:tcPr>
            <w:tcW w:w="1413" w:type="dxa"/>
          </w:tcPr>
          <w:p w14:paraId="7DB8FD41" w14:textId="29061EE6" w:rsidR="00BF6C28" w:rsidRPr="005F3AA9" w:rsidRDefault="00BF6C28" w:rsidP="00BF6C28">
            <w:pPr>
              <w:rPr>
                <w:sz w:val="22"/>
                <w:szCs w:val="22"/>
              </w:rPr>
            </w:pPr>
            <w:r w:rsidRPr="005F3AA9">
              <w:rPr>
                <w:sz w:val="22"/>
                <w:szCs w:val="22"/>
              </w:rPr>
              <w:t>Yes</w:t>
            </w:r>
          </w:p>
        </w:tc>
        <w:tc>
          <w:tcPr>
            <w:tcW w:w="1356" w:type="dxa"/>
          </w:tcPr>
          <w:p w14:paraId="3F3A488F" w14:textId="5779FBAD" w:rsidR="00BF6C28" w:rsidRPr="005F3AA9" w:rsidRDefault="00BF6C28" w:rsidP="00BF6C28">
            <w:pPr>
              <w:rPr>
                <w:sz w:val="22"/>
                <w:szCs w:val="22"/>
              </w:rPr>
            </w:pPr>
            <w:r w:rsidRPr="005F3AA9">
              <w:rPr>
                <w:sz w:val="22"/>
                <w:szCs w:val="22"/>
              </w:rPr>
              <w:t>Boys</w:t>
            </w:r>
          </w:p>
          <w:p w14:paraId="5E36FD97" w14:textId="50D42D03" w:rsidR="00BF6C28" w:rsidRPr="005F3AA9" w:rsidRDefault="00BF6C28" w:rsidP="00BF6C28">
            <w:pPr>
              <w:rPr>
                <w:sz w:val="22"/>
                <w:szCs w:val="22"/>
              </w:rPr>
            </w:pPr>
            <w:r w:rsidRPr="005F3AA9">
              <w:rPr>
                <w:sz w:val="22"/>
                <w:szCs w:val="22"/>
              </w:rPr>
              <w:t>(n:</w:t>
            </w:r>
            <w:r w:rsidR="0038587F">
              <w:rPr>
                <w:sz w:val="22"/>
                <w:szCs w:val="22"/>
              </w:rPr>
              <w:t xml:space="preserve"> </w:t>
            </w:r>
            <w:r w:rsidRPr="005F3AA9">
              <w:rPr>
                <w:sz w:val="22"/>
                <w:szCs w:val="22"/>
              </w:rPr>
              <w:t>587)</w:t>
            </w:r>
          </w:p>
          <w:p w14:paraId="27E155F4" w14:textId="77777777" w:rsidR="00BF6C28" w:rsidRPr="005F3AA9" w:rsidRDefault="00BF6C28" w:rsidP="00BF6C28">
            <w:pPr>
              <w:rPr>
                <w:sz w:val="22"/>
                <w:szCs w:val="22"/>
              </w:rPr>
            </w:pPr>
            <w:r w:rsidRPr="005F3AA9">
              <w:rPr>
                <w:sz w:val="22"/>
                <w:szCs w:val="22"/>
              </w:rPr>
              <w:t>Girls</w:t>
            </w:r>
          </w:p>
          <w:p w14:paraId="2E44F184" w14:textId="76CFB117" w:rsidR="00BF6C28" w:rsidRPr="005F3AA9" w:rsidRDefault="00BF6C28" w:rsidP="00BF6C28">
            <w:pPr>
              <w:rPr>
                <w:sz w:val="22"/>
                <w:szCs w:val="22"/>
              </w:rPr>
            </w:pPr>
            <w:r w:rsidRPr="005F3AA9">
              <w:rPr>
                <w:sz w:val="22"/>
                <w:szCs w:val="22"/>
              </w:rPr>
              <w:t>(n:</w:t>
            </w:r>
            <w:r w:rsidR="0038587F">
              <w:rPr>
                <w:sz w:val="22"/>
                <w:szCs w:val="22"/>
              </w:rPr>
              <w:t xml:space="preserve"> </w:t>
            </w:r>
            <w:r w:rsidRPr="005F3AA9">
              <w:rPr>
                <w:sz w:val="22"/>
                <w:szCs w:val="22"/>
              </w:rPr>
              <w:t>537)</w:t>
            </w:r>
          </w:p>
        </w:tc>
        <w:tc>
          <w:tcPr>
            <w:tcW w:w="2303" w:type="dxa"/>
          </w:tcPr>
          <w:p w14:paraId="70920FDF" w14:textId="6AEA1742" w:rsidR="00BF6C28" w:rsidRPr="005F3AA9" w:rsidRDefault="00BF6C28" w:rsidP="00BF6C28">
            <w:pPr>
              <w:rPr>
                <w:sz w:val="22"/>
                <w:szCs w:val="22"/>
              </w:rPr>
            </w:pPr>
            <w:r w:rsidRPr="005F3AA9">
              <w:rPr>
                <w:sz w:val="22"/>
                <w:szCs w:val="22"/>
              </w:rPr>
              <w:t>SSB</w:t>
            </w:r>
          </w:p>
          <w:p w14:paraId="149F4BAC" w14:textId="77777777" w:rsidR="00BF6C28" w:rsidRPr="005F3AA9" w:rsidRDefault="00BF6C28" w:rsidP="00BF6C28">
            <w:pPr>
              <w:rPr>
                <w:sz w:val="22"/>
                <w:szCs w:val="22"/>
              </w:rPr>
            </w:pPr>
          </w:p>
          <w:p w14:paraId="25F228BA" w14:textId="40E7B43A" w:rsidR="00BF6C28" w:rsidRPr="005F3AA9" w:rsidRDefault="00BF6C28" w:rsidP="00BF6C28">
            <w:pPr>
              <w:rPr>
                <w:sz w:val="22"/>
                <w:szCs w:val="22"/>
              </w:rPr>
            </w:pPr>
            <w:r w:rsidRPr="005F3AA9">
              <w:rPr>
                <w:sz w:val="22"/>
                <w:szCs w:val="22"/>
              </w:rPr>
              <w:t>SSB</w:t>
            </w:r>
          </w:p>
        </w:tc>
        <w:tc>
          <w:tcPr>
            <w:tcW w:w="1438" w:type="dxa"/>
            <w:gridSpan w:val="2"/>
          </w:tcPr>
          <w:p w14:paraId="0A88A66D" w14:textId="591F8ECF"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44FB4EE3" w14:textId="77777777" w:rsidR="00BF6C28" w:rsidRPr="005F3AA9" w:rsidRDefault="00BF6C28" w:rsidP="00BF6C28">
            <w:pPr>
              <w:rPr>
                <w:sz w:val="22"/>
                <w:szCs w:val="22"/>
              </w:rPr>
            </w:pPr>
          </w:p>
          <w:p w14:paraId="376551AE" w14:textId="38343A0F"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6111DE4" w14:textId="441C3E23" w:rsidR="00BF6C28" w:rsidRPr="005F3AA9" w:rsidRDefault="00BF6C28" w:rsidP="00BF6C28">
            <w:pPr>
              <w:rPr>
                <w:sz w:val="22"/>
                <w:szCs w:val="22"/>
              </w:rPr>
            </w:pPr>
          </w:p>
        </w:tc>
        <w:tc>
          <w:tcPr>
            <w:tcW w:w="1610" w:type="dxa"/>
          </w:tcPr>
          <w:p w14:paraId="7C01FD01" w14:textId="77777777" w:rsidR="00BF6C28" w:rsidRPr="005F3AA9" w:rsidRDefault="00BF6C28" w:rsidP="00BF6C28">
            <w:pPr>
              <w:rPr>
                <w:sz w:val="22"/>
                <w:szCs w:val="22"/>
              </w:rPr>
            </w:pPr>
            <w:r w:rsidRPr="005F3AA9">
              <w:rPr>
                <w:sz w:val="22"/>
                <w:szCs w:val="22"/>
              </w:rPr>
              <w:t>Linear regression,</w:t>
            </w:r>
          </w:p>
          <w:p w14:paraId="69B4A81D" w14:textId="1CF7A177" w:rsidR="00BF6C28" w:rsidRPr="005F3AA9" w:rsidRDefault="00BF6C28" w:rsidP="00BF6C28">
            <w:pPr>
              <w:rPr>
                <w:sz w:val="22"/>
                <w:szCs w:val="22"/>
              </w:rPr>
            </w:pPr>
            <w:r w:rsidRPr="005F3AA9">
              <w:rPr>
                <w:sz w:val="22"/>
                <w:szCs w:val="22"/>
              </w:rPr>
              <w:t>% of change</w:t>
            </w:r>
          </w:p>
        </w:tc>
        <w:tc>
          <w:tcPr>
            <w:tcW w:w="1358" w:type="dxa"/>
          </w:tcPr>
          <w:p w14:paraId="52A25D24" w14:textId="335CFEBB" w:rsidR="00BF6C28" w:rsidRPr="005F3AA9" w:rsidRDefault="00BF6C28" w:rsidP="00BF6C28">
            <w:pPr>
              <w:tabs>
                <w:tab w:val="left" w:pos="480"/>
              </w:tabs>
              <w:rPr>
                <w:sz w:val="22"/>
                <w:szCs w:val="22"/>
              </w:rPr>
            </w:pPr>
            <w:r w:rsidRPr="005F3AA9">
              <w:rPr>
                <w:sz w:val="22"/>
                <w:szCs w:val="22"/>
              </w:rPr>
              <w:t>Unknown</w:t>
            </w:r>
          </w:p>
        </w:tc>
        <w:tc>
          <w:tcPr>
            <w:tcW w:w="907" w:type="dxa"/>
          </w:tcPr>
          <w:p w14:paraId="39DC0A8A" w14:textId="79CC4C18" w:rsidR="00BF6C28" w:rsidRPr="005F3AA9" w:rsidRDefault="00BF6C28" w:rsidP="00BF6C28">
            <w:pPr>
              <w:rPr>
                <w:sz w:val="22"/>
                <w:szCs w:val="22"/>
              </w:rPr>
            </w:pPr>
            <w:r w:rsidRPr="005F3AA9">
              <w:rPr>
                <w:sz w:val="22"/>
                <w:szCs w:val="22"/>
              </w:rPr>
              <w:t>7</w:t>
            </w:r>
          </w:p>
        </w:tc>
      </w:tr>
      <w:tr w:rsidR="00BF6C28" w:rsidRPr="005F3AA9" w14:paraId="76D3C8CA" w14:textId="77777777" w:rsidTr="00346ACE">
        <w:tc>
          <w:tcPr>
            <w:tcW w:w="1776" w:type="dxa"/>
          </w:tcPr>
          <w:p w14:paraId="09004944" w14:textId="2951A1E9" w:rsidR="00BF6C28" w:rsidRPr="005F3AA9" w:rsidRDefault="00BF6C28" w:rsidP="00BF6C28">
            <w:pPr>
              <w:rPr>
                <w:sz w:val="22"/>
                <w:szCs w:val="22"/>
              </w:rPr>
            </w:pPr>
            <w:r w:rsidRPr="005F3AA9">
              <w:rPr>
                <w:sz w:val="22"/>
                <w:szCs w:val="22"/>
              </w:rPr>
              <w:t>Appannah et al. 2015, Australia</w: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w:t>
            </w:r>
            <w:r w:rsidRPr="005F3AA9">
              <w:rPr>
                <w:sz w:val="22"/>
                <w:szCs w:val="22"/>
              </w:rPr>
              <w:fldChar w:fldCharType="end"/>
            </w:r>
          </w:p>
        </w:tc>
        <w:tc>
          <w:tcPr>
            <w:tcW w:w="1811" w:type="dxa"/>
          </w:tcPr>
          <w:p w14:paraId="13DB680E" w14:textId="404DA036" w:rsidR="00BF6C28" w:rsidRPr="005F3AA9" w:rsidRDefault="00BF6C28" w:rsidP="00BF6C28">
            <w:pPr>
              <w:rPr>
                <w:sz w:val="22"/>
                <w:szCs w:val="22"/>
              </w:rPr>
            </w:pPr>
            <w:r w:rsidRPr="005F3AA9">
              <w:rPr>
                <w:sz w:val="22"/>
                <w:szCs w:val="22"/>
              </w:rPr>
              <w:t>n: 1163;</w:t>
            </w:r>
          </w:p>
          <w:p w14:paraId="63339AEE" w14:textId="77777777" w:rsidR="00BF6C28" w:rsidRPr="005F3AA9" w:rsidRDefault="00BF6C28" w:rsidP="00BF6C28">
            <w:pPr>
              <w:rPr>
                <w:sz w:val="22"/>
                <w:szCs w:val="22"/>
              </w:rPr>
            </w:pPr>
            <w:r w:rsidRPr="005F3AA9">
              <w:rPr>
                <w:sz w:val="22"/>
                <w:szCs w:val="22"/>
              </w:rPr>
              <w:t>age: 14-17;</w:t>
            </w:r>
          </w:p>
          <w:p w14:paraId="6B077BFC" w14:textId="0599F89D" w:rsidR="00BF6C28" w:rsidRPr="005F3AA9" w:rsidRDefault="00BF6C28" w:rsidP="00BF6C28">
            <w:pPr>
              <w:rPr>
                <w:sz w:val="22"/>
                <w:szCs w:val="22"/>
              </w:rPr>
            </w:pPr>
            <w:r w:rsidRPr="005F3AA9">
              <w:rPr>
                <w:sz w:val="22"/>
                <w:szCs w:val="22"/>
              </w:rPr>
              <w:t>female: 48.0%</w:t>
            </w:r>
          </w:p>
        </w:tc>
        <w:tc>
          <w:tcPr>
            <w:tcW w:w="1526" w:type="dxa"/>
          </w:tcPr>
          <w:p w14:paraId="192C5AED" w14:textId="74BAB898" w:rsidR="00BF6C28" w:rsidRPr="005F3AA9" w:rsidRDefault="00BF6C28" w:rsidP="00BF6C28">
            <w:pPr>
              <w:rPr>
                <w:sz w:val="22"/>
                <w:szCs w:val="22"/>
              </w:rPr>
            </w:pPr>
            <w:r w:rsidRPr="005F3AA9">
              <w:rPr>
                <w:sz w:val="22"/>
                <w:szCs w:val="22"/>
              </w:rPr>
              <w:t>Prospective cohort study</w:t>
            </w:r>
          </w:p>
        </w:tc>
        <w:tc>
          <w:tcPr>
            <w:tcW w:w="989" w:type="dxa"/>
          </w:tcPr>
          <w:p w14:paraId="55A8EA9F" w14:textId="5D4643A5" w:rsidR="00BF6C28" w:rsidRPr="005F3AA9" w:rsidRDefault="00BF6C28" w:rsidP="00BF6C28">
            <w:pPr>
              <w:rPr>
                <w:sz w:val="22"/>
                <w:szCs w:val="22"/>
              </w:rPr>
            </w:pPr>
            <w:r w:rsidRPr="005F3AA9">
              <w:rPr>
                <w:sz w:val="22"/>
                <w:szCs w:val="22"/>
              </w:rPr>
              <w:t>FFQ</w:t>
            </w:r>
          </w:p>
        </w:tc>
        <w:tc>
          <w:tcPr>
            <w:tcW w:w="1413" w:type="dxa"/>
          </w:tcPr>
          <w:p w14:paraId="5CFAA377" w14:textId="7F66BF0C" w:rsidR="00BF6C28" w:rsidRPr="005F3AA9" w:rsidRDefault="00BF6C28" w:rsidP="00BF6C28">
            <w:pPr>
              <w:rPr>
                <w:sz w:val="22"/>
                <w:szCs w:val="22"/>
              </w:rPr>
            </w:pPr>
            <w:r w:rsidRPr="005F3AA9">
              <w:rPr>
                <w:sz w:val="22"/>
                <w:szCs w:val="22"/>
              </w:rPr>
              <w:t>Yes</w:t>
            </w:r>
          </w:p>
        </w:tc>
        <w:tc>
          <w:tcPr>
            <w:tcW w:w="1356" w:type="dxa"/>
          </w:tcPr>
          <w:p w14:paraId="6B9E0A9F" w14:textId="3CD89C8D" w:rsidR="00BF6C28" w:rsidRPr="005F3AA9" w:rsidRDefault="00BF6C28" w:rsidP="00BF6C28">
            <w:pPr>
              <w:rPr>
                <w:sz w:val="22"/>
                <w:szCs w:val="22"/>
              </w:rPr>
            </w:pPr>
            <w:r w:rsidRPr="005F3AA9">
              <w:rPr>
                <w:sz w:val="22"/>
                <w:szCs w:val="22"/>
              </w:rPr>
              <w:t>Boys</w:t>
            </w:r>
          </w:p>
          <w:p w14:paraId="11455784" w14:textId="77777777" w:rsidR="00BF6C28" w:rsidRPr="005F3AA9" w:rsidRDefault="00BF6C28" w:rsidP="00BF6C28">
            <w:pPr>
              <w:rPr>
                <w:sz w:val="22"/>
                <w:szCs w:val="22"/>
              </w:rPr>
            </w:pPr>
          </w:p>
          <w:p w14:paraId="1E5F6856" w14:textId="77777777" w:rsidR="00BF6C28" w:rsidRPr="005F3AA9" w:rsidRDefault="00BF6C28" w:rsidP="00BF6C28">
            <w:pPr>
              <w:rPr>
                <w:sz w:val="22"/>
                <w:szCs w:val="22"/>
              </w:rPr>
            </w:pPr>
          </w:p>
          <w:p w14:paraId="4C3DBC43" w14:textId="2C3B178E" w:rsidR="00BF6C28" w:rsidRPr="005F3AA9" w:rsidRDefault="00BF6C28" w:rsidP="00BF6C28">
            <w:pPr>
              <w:rPr>
                <w:sz w:val="22"/>
                <w:szCs w:val="22"/>
              </w:rPr>
            </w:pPr>
            <w:r w:rsidRPr="005F3AA9">
              <w:rPr>
                <w:sz w:val="22"/>
                <w:szCs w:val="22"/>
              </w:rPr>
              <w:t>Girls</w:t>
            </w:r>
          </w:p>
        </w:tc>
        <w:tc>
          <w:tcPr>
            <w:tcW w:w="2303" w:type="dxa"/>
          </w:tcPr>
          <w:p w14:paraId="720369B1" w14:textId="0D35912C" w:rsidR="00BF6C28" w:rsidRPr="005F3AA9" w:rsidRDefault="00BF6C28" w:rsidP="00BF6C28">
            <w:pPr>
              <w:rPr>
                <w:sz w:val="22"/>
                <w:szCs w:val="22"/>
              </w:rPr>
            </w:pPr>
            <w:r w:rsidRPr="005F3AA9">
              <w:rPr>
                <w:sz w:val="22"/>
                <w:szCs w:val="22"/>
              </w:rPr>
              <w:t>“Energy dense, high fat and low fiber dietary pattern”</w:t>
            </w:r>
          </w:p>
          <w:p w14:paraId="776C42C2" w14:textId="25ECE9D1" w:rsidR="00BF6C28" w:rsidRPr="005F3AA9" w:rsidRDefault="00BF6C28" w:rsidP="00BF6C28">
            <w:pPr>
              <w:rPr>
                <w:sz w:val="22"/>
                <w:szCs w:val="22"/>
              </w:rPr>
            </w:pPr>
            <w:r w:rsidRPr="005F3AA9">
              <w:rPr>
                <w:sz w:val="22"/>
                <w:szCs w:val="22"/>
              </w:rPr>
              <w:t>“Energy dense, high fat and low fiber dietary pattern”</w:t>
            </w:r>
          </w:p>
        </w:tc>
        <w:tc>
          <w:tcPr>
            <w:tcW w:w="1438" w:type="dxa"/>
            <w:gridSpan w:val="2"/>
          </w:tcPr>
          <w:p w14:paraId="32FD4ECB" w14:textId="2FEECF3B" w:rsidR="00BF6C28" w:rsidRPr="005F3AA9" w:rsidRDefault="00BF6C28" w:rsidP="00BF6C28">
            <w:pPr>
              <w:rPr>
                <w:sz w:val="22"/>
                <w:szCs w:val="22"/>
              </w:rPr>
            </w:pPr>
            <w:r w:rsidRPr="005F3AA9">
              <w:rPr>
                <w:sz w:val="22"/>
                <w:szCs w:val="22"/>
              </w:rPr>
              <w:t>n.s.</w:t>
            </w:r>
          </w:p>
          <w:p w14:paraId="1F4A6C71" w14:textId="77777777" w:rsidR="00BF6C28" w:rsidRPr="005F3AA9" w:rsidRDefault="00BF6C28" w:rsidP="00BF6C28">
            <w:pPr>
              <w:rPr>
                <w:sz w:val="22"/>
                <w:szCs w:val="22"/>
              </w:rPr>
            </w:pPr>
          </w:p>
          <w:p w14:paraId="4D327C77" w14:textId="77777777" w:rsidR="00BF6C28" w:rsidRPr="005F3AA9" w:rsidRDefault="00BF6C28" w:rsidP="00BF6C28">
            <w:pPr>
              <w:rPr>
                <w:sz w:val="22"/>
                <w:szCs w:val="22"/>
              </w:rPr>
            </w:pPr>
          </w:p>
          <w:p w14:paraId="0F4A0650" w14:textId="088191EC" w:rsidR="00BF6C28" w:rsidRPr="005F3AA9" w:rsidRDefault="00BF6C28" w:rsidP="00BF6C28">
            <w:pPr>
              <w:rPr>
                <w:sz w:val="22"/>
                <w:szCs w:val="22"/>
              </w:rPr>
            </w:pPr>
            <w:r w:rsidRPr="005F3AA9">
              <w:rPr>
                <w:sz w:val="22"/>
                <w:szCs w:val="22"/>
              </w:rPr>
              <w:t>n.s.</w:t>
            </w:r>
          </w:p>
        </w:tc>
        <w:tc>
          <w:tcPr>
            <w:tcW w:w="1610" w:type="dxa"/>
          </w:tcPr>
          <w:p w14:paraId="1928A64B" w14:textId="77777777" w:rsidR="00BF6C28" w:rsidRPr="005F3AA9" w:rsidRDefault="00BF6C28" w:rsidP="00BF6C28">
            <w:pPr>
              <w:rPr>
                <w:sz w:val="22"/>
                <w:szCs w:val="22"/>
              </w:rPr>
            </w:pPr>
            <w:r w:rsidRPr="005F3AA9">
              <w:rPr>
                <w:sz w:val="22"/>
                <w:szCs w:val="22"/>
              </w:rPr>
              <w:t xml:space="preserve">GEE, </w:t>
            </w:r>
          </w:p>
          <w:p w14:paraId="25E0EC07" w14:textId="47804A43"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0CB8E87" w14:textId="23BC2FDD" w:rsidR="00BF6C28" w:rsidRPr="005F3AA9" w:rsidRDefault="00BF6C28" w:rsidP="00BF6C28">
            <w:pPr>
              <w:rPr>
                <w:sz w:val="22"/>
                <w:szCs w:val="22"/>
              </w:rPr>
            </w:pPr>
            <w:r w:rsidRPr="005F3AA9">
              <w:rPr>
                <w:sz w:val="22"/>
                <w:szCs w:val="22"/>
              </w:rPr>
              <w:t>Yes</w:t>
            </w:r>
          </w:p>
        </w:tc>
        <w:tc>
          <w:tcPr>
            <w:tcW w:w="907" w:type="dxa"/>
          </w:tcPr>
          <w:p w14:paraId="5C279D8B" w14:textId="25D02693" w:rsidR="00BF6C28" w:rsidRPr="005F3AA9" w:rsidRDefault="00BF6C28" w:rsidP="00BF6C28">
            <w:pPr>
              <w:rPr>
                <w:sz w:val="22"/>
                <w:szCs w:val="22"/>
              </w:rPr>
            </w:pPr>
            <w:r w:rsidRPr="005F3AA9">
              <w:rPr>
                <w:sz w:val="22"/>
                <w:szCs w:val="22"/>
              </w:rPr>
              <w:t>6</w:t>
            </w:r>
          </w:p>
        </w:tc>
      </w:tr>
      <w:tr w:rsidR="00BF6C28" w:rsidRPr="005F3AA9" w14:paraId="2509BC34" w14:textId="77777777" w:rsidTr="00346ACE">
        <w:tc>
          <w:tcPr>
            <w:tcW w:w="1776" w:type="dxa"/>
          </w:tcPr>
          <w:p w14:paraId="04C63657" w14:textId="63F98C93" w:rsidR="00BF6C28" w:rsidRPr="005F3AA9" w:rsidRDefault="00BF6C28" w:rsidP="00BF6C28">
            <w:pPr>
              <w:rPr>
                <w:sz w:val="22"/>
                <w:szCs w:val="22"/>
              </w:rPr>
            </w:pPr>
            <w:r w:rsidRPr="005F3AA9">
              <w:rPr>
                <w:sz w:val="22"/>
                <w:szCs w:val="22"/>
              </w:rPr>
              <w:t>Au et al. 2012, USA</w:t>
            </w:r>
            <w:r w:rsidRPr="005F3AA9">
              <w:rPr>
                <w:sz w:val="22"/>
                <w:szCs w:val="22"/>
              </w:rPr>
              <w:fldChar w:fldCharType="begin">
                <w:fldData xml:space="preserve">PEVuZE5vdGU+PENpdGU+PEF1dGhvcj5BdTwvQXV0aG9yPjxZZWFyPjIwMTI8L1llYXI+PFJlY051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xODE1LTIxPC9wYWdlcz48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BdTwvQXV0aG9yPjxZZWFyPjIwMTI8L1llYXI+PFJlY051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xODE1LTIxPC9wYWdlcz48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w:t>
            </w:r>
            <w:r w:rsidRPr="005F3AA9">
              <w:rPr>
                <w:sz w:val="22"/>
                <w:szCs w:val="22"/>
              </w:rPr>
              <w:fldChar w:fldCharType="end"/>
            </w:r>
          </w:p>
        </w:tc>
        <w:tc>
          <w:tcPr>
            <w:tcW w:w="1811" w:type="dxa"/>
          </w:tcPr>
          <w:p w14:paraId="6EF4E408" w14:textId="7DC37774" w:rsidR="00BF6C28" w:rsidRPr="005F3AA9" w:rsidRDefault="00BF6C28" w:rsidP="00BF6C28">
            <w:pPr>
              <w:rPr>
                <w:sz w:val="22"/>
                <w:szCs w:val="22"/>
              </w:rPr>
            </w:pPr>
            <w:r w:rsidRPr="005F3AA9">
              <w:rPr>
                <w:sz w:val="22"/>
                <w:szCs w:val="22"/>
              </w:rPr>
              <w:t>n:148;</w:t>
            </w:r>
          </w:p>
          <w:p w14:paraId="0B8ABD63" w14:textId="77777777" w:rsidR="00BF6C28" w:rsidRPr="005F3AA9" w:rsidRDefault="00BF6C28" w:rsidP="00BF6C28">
            <w:pPr>
              <w:rPr>
                <w:sz w:val="22"/>
                <w:szCs w:val="22"/>
              </w:rPr>
            </w:pPr>
            <w:r w:rsidRPr="005F3AA9">
              <w:rPr>
                <w:sz w:val="22"/>
                <w:szCs w:val="22"/>
              </w:rPr>
              <w:t>age: 9-15;</w:t>
            </w:r>
          </w:p>
          <w:p w14:paraId="431F63D9" w14:textId="06593584" w:rsidR="00BF6C28" w:rsidRPr="005F3AA9" w:rsidRDefault="00BF6C28" w:rsidP="00BF6C28">
            <w:pPr>
              <w:rPr>
                <w:sz w:val="22"/>
                <w:szCs w:val="22"/>
              </w:rPr>
            </w:pPr>
            <w:r w:rsidRPr="005F3AA9">
              <w:rPr>
                <w:sz w:val="22"/>
                <w:szCs w:val="22"/>
              </w:rPr>
              <w:t>female: 58.8%</w:t>
            </w:r>
          </w:p>
        </w:tc>
        <w:tc>
          <w:tcPr>
            <w:tcW w:w="1526" w:type="dxa"/>
          </w:tcPr>
          <w:p w14:paraId="2646572C" w14:textId="24C5D75A" w:rsidR="00BF6C28" w:rsidRPr="005F3AA9" w:rsidRDefault="00BF6C28" w:rsidP="00BF6C28">
            <w:pPr>
              <w:rPr>
                <w:sz w:val="22"/>
                <w:szCs w:val="22"/>
              </w:rPr>
            </w:pPr>
            <w:r w:rsidRPr="005F3AA9">
              <w:rPr>
                <w:sz w:val="22"/>
                <w:szCs w:val="22"/>
              </w:rPr>
              <w:t>Cross-sectional</w:t>
            </w:r>
          </w:p>
        </w:tc>
        <w:tc>
          <w:tcPr>
            <w:tcW w:w="989" w:type="dxa"/>
          </w:tcPr>
          <w:p w14:paraId="738AF691" w14:textId="6698AD4C" w:rsidR="00BF6C28" w:rsidRPr="005F3AA9" w:rsidRDefault="00BF6C28" w:rsidP="00BF6C28">
            <w:pPr>
              <w:rPr>
                <w:sz w:val="22"/>
                <w:szCs w:val="22"/>
              </w:rPr>
            </w:pPr>
            <w:r w:rsidRPr="005F3AA9">
              <w:rPr>
                <w:sz w:val="22"/>
                <w:szCs w:val="22"/>
              </w:rPr>
              <w:t>FFQ</w:t>
            </w:r>
          </w:p>
        </w:tc>
        <w:tc>
          <w:tcPr>
            <w:tcW w:w="1413" w:type="dxa"/>
          </w:tcPr>
          <w:p w14:paraId="2BB4ADB0" w14:textId="4491EBED" w:rsidR="00BF6C28" w:rsidRPr="005F3AA9" w:rsidRDefault="00BF6C28" w:rsidP="00BF6C28">
            <w:pPr>
              <w:rPr>
                <w:sz w:val="22"/>
                <w:szCs w:val="22"/>
              </w:rPr>
            </w:pPr>
            <w:r w:rsidRPr="005F3AA9">
              <w:rPr>
                <w:sz w:val="22"/>
                <w:szCs w:val="22"/>
              </w:rPr>
              <w:t>Yes</w:t>
            </w:r>
          </w:p>
        </w:tc>
        <w:tc>
          <w:tcPr>
            <w:tcW w:w="1356" w:type="dxa"/>
          </w:tcPr>
          <w:p w14:paraId="352212BC" w14:textId="165DE8B2" w:rsidR="00BF6C28" w:rsidRPr="005F3AA9" w:rsidRDefault="00BF6C28" w:rsidP="00BF6C28">
            <w:pPr>
              <w:rPr>
                <w:sz w:val="22"/>
                <w:szCs w:val="22"/>
              </w:rPr>
            </w:pPr>
            <w:r w:rsidRPr="005F3AA9">
              <w:rPr>
                <w:sz w:val="22"/>
                <w:szCs w:val="22"/>
              </w:rPr>
              <w:t>no</w:t>
            </w:r>
          </w:p>
        </w:tc>
        <w:tc>
          <w:tcPr>
            <w:tcW w:w="2303" w:type="dxa"/>
          </w:tcPr>
          <w:p w14:paraId="6427B001" w14:textId="66C078FD" w:rsidR="00BF6C28" w:rsidRPr="005F3AA9" w:rsidRDefault="00BF6C28" w:rsidP="00BF6C28">
            <w:pPr>
              <w:rPr>
                <w:sz w:val="22"/>
                <w:szCs w:val="22"/>
              </w:rPr>
            </w:pPr>
            <w:r w:rsidRPr="005F3AA9">
              <w:rPr>
                <w:sz w:val="22"/>
                <w:szCs w:val="22"/>
              </w:rPr>
              <w:t>SFA</w:t>
            </w:r>
          </w:p>
          <w:p w14:paraId="3F9AF2B3" w14:textId="58672B30" w:rsidR="00BF6C28" w:rsidRPr="005F3AA9" w:rsidRDefault="00BF6C28" w:rsidP="00BF6C28">
            <w:pPr>
              <w:rPr>
                <w:sz w:val="22"/>
                <w:szCs w:val="22"/>
              </w:rPr>
            </w:pPr>
            <w:r w:rsidRPr="005F3AA9">
              <w:rPr>
                <w:sz w:val="22"/>
                <w:szCs w:val="22"/>
              </w:rPr>
              <w:t>MUFA</w:t>
            </w:r>
          </w:p>
          <w:p w14:paraId="785D315D" w14:textId="184A8EAF" w:rsidR="00BF6C28" w:rsidRPr="005F3AA9" w:rsidRDefault="00BF6C28" w:rsidP="00BF6C28">
            <w:pPr>
              <w:rPr>
                <w:sz w:val="22"/>
                <w:szCs w:val="22"/>
              </w:rPr>
            </w:pPr>
            <w:r w:rsidRPr="005F3AA9">
              <w:rPr>
                <w:sz w:val="22"/>
                <w:szCs w:val="22"/>
              </w:rPr>
              <w:t>PUFA</w:t>
            </w:r>
          </w:p>
          <w:p w14:paraId="77358C16" w14:textId="7FDD7A37" w:rsidR="00BF6C28" w:rsidRPr="005F3AA9" w:rsidRDefault="00BF6C28" w:rsidP="00BF6C28">
            <w:pPr>
              <w:rPr>
                <w:sz w:val="22"/>
                <w:szCs w:val="22"/>
              </w:rPr>
            </w:pPr>
            <w:r w:rsidRPr="005F3AA9">
              <w:rPr>
                <w:sz w:val="22"/>
                <w:szCs w:val="22"/>
              </w:rPr>
              <w:t>Carbohydrates</w:t>
            </w:r>
          </w:p>
        </w:tc>
        <w:tc>
          <w:tcPr>
            <w:tcW w:w="1438" w:type="dxa"/>
            <w:gridSpan w:val="2"/>
          </w:tcPr>
          <w:p w14:paraId="706BC96D" w14:textId="2220F791" w:rsidR="00BF6C28" w:rsidRPr="005F3AA9" w:rsidRDefault="00BF6C28" w:rsidP="00BF6C28">
            <w:pPr>
              <w:rPr>
                <w:sz w:val="22"/>
                <w:szCs w:val="22"/>
              </w:rPr>
            </w:pPr>
            <w:r w:rsidRPr="005F3AA9">
              <w:rPr>
                <w:sz w:val="22"/>
                <w:szCs w:val="22"/>
              </w:rPr>
              <w:t>n.s.</w:t>
            </w:r>
          </w:p>
          <w:p w14:paraId="5F8C4AFD" w14:textId="0321D56C" w:rsidR="00BF6C28" w:rsidRPr="005F3AA9" w:rsidRDefault="00BF6C28" w:rsidP="00BF6C28">
            <w:pPr>
              <w:rPr>
                <w:sz w:val="22"/>
                <w:szCs w:val="22"/>
              </w:rPr>
            </w:pPr>
            <w:r w:rsidRPr="005F3AA9">
              <w:rPr>
                <w:sz w:val="22"/>
                <w:szCs w:val="22"/>
              </w:rPr>
              <w:t>n.s.</w:t>
            </w:r>
          </w:p>
          <w:p w14:paraId="21B2BE87" w14:textId="1AB29B65" w:rsidR="00BF6C28" w:rsidRPr="005F3AA9" w:rsidRDefault="00BF6C28" w:rsidP="00BF6C28">
            <w:pPr>
              <w:rPr>
                <w:sz w:val="22"/>
                <w:szCs w:val="22"/>
              </w:rPr>
            </w:pPr>
            <w:r w:rsidRPr="005F3AA9">
              <w:rPr>
                <w:sz w:val="22"/>
                <w:szCs w:val="22"/>
              </w:rPr>
              <w:t>n.s.</w:t>
            </w:r>
          </w:p>
          <w:p w14:paraId="5C4C275E" w14:textId="105934DF" w:rsidR="00BF6C28" w:rsidRPr="005F3AA9" w:rsidRDefault="00BF6C28" w:rsidP="00BF6C28">
            <w:pPr>
              <w:rPr>
                <w:sz w:val="22"/>
                <w:szCs w:val="22"/>
              </w:rPr>
            </w:pPr>
            <w:r w:rsidRPr="005F3AA9">
              <w:rPr>
                <w:sz w:val="22"/>
                <w:szCs w:val="22"/>
              </w:rPr>
              <w:t>n.s.</w:t>
            </w:r>
          </w:p>
        </w:tc>
        <w:tc>
          <w:tcPr>
            <w:tcW w:w="1610" w:type="dxa"/>
          </w:tcPr>
          <w:p w14:paraId="18163ECA" w14:textId="77777777" w:rsidR="00BF6C28" w:rsidRPr="005F3AA9" w:rsidRDefault="00BF6C28" w:rsidP="00BF6C28">
            <w:pPr>
              <w:rPr>
                <w:sz w:val="22"/>
                <w:szCs w:val="22"/>
              </w:rPr>
            </w:pPr>
            <w:r w:rsidRPr="005F3AA9">
              <w:rPr>
                <w:sz w:val="22"/>
                <w:szCs w:val="22"/>
              </w:rPr>
              <w:t>Linear regression,</w:t>
            </w:r>
          </w:p>
          <w:p w14:paraId="708F3941" w14:textId="28739603"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1947956" w14:textId="2D14C0FC" w:rsidR="00BF6C28" w:rsidRPr="005F3AA9" w:rsidRDefault="00BF6C28" w:rsidP="00BF6C28">
            <w:pPr>
              <w:rPr>
                <w:sz w:val="22"/>
                <w:szCs w:val="22"/>
              </w:rPr>
            </w:pPr>
            <w:r w:rsidRPr="005F3AA9">
              <w:rPr>
                <w:sz w:val="22"/>
                <w:szCs w:val="22"/>
              </w:rPr>
              <w:t>Yes</w:t>
            </w:r>
          </w:p>
        </w:tc>
        <w:tc>
          <w:tcPr>
            <w:tcW w:w="907" w:type="dxa"/>
          </w:tcPr>
          <w:p w14:paraId="77FFA27E" w14:textId="0A3D2EA7" w:rsidR="00BF6C28" w:rsidRPr="005F3AA9" w:rsidRDefault="00BF6C28" w:rsidP="00BF6C28">
            <w:pPr>
              <w:rPr>
                <w:sz w:val="22"/>
                <w:szCs w:val="22"/>
              </w:rPr>
            </w:pPr>
            <w:r w:rsidRPr="005F3AA9">
              <w:rPr>
                <w:sz w:val="22"/>
                <w:szCs w:val="22"/>
              </w:rPr>
              <w:t>3</w:t>
            </w:r>
          </w:p>
        </w:tc>
      </w:tr>
      <w:tr w:rsidR="00BF6C28" w:rsidRPr="005F3AA9" w14:paraId="1A1F462C" w14:textId="77777777" w:rsidTr="00346ACE">
        <w:tc>
          <w:tcPr>
            <w:tcW w:w="1776" w:type="dxa"/>
          </w:tcPr>
          <w:p w14:paraId="57CB3325" w14:textId="77777777" w:rsidR="00BF6C28" w:rsidRPr="005F3AA9" w:rsidRDefault="00BF6C28" w:rsidP="00BF6C28">
            <w:pPr>
              <w:rPr>
                <w:sz w:val="22"/>
                <w:szCs w:val="22"/>
              </w:rPr>
            </w:pPr>
            <w:r w:rsidRPr="005F3AA9">
              <w:rPr>
                <w:sz w:val="22"/>
                <w:szCs w:val="22"/>
              </w:rPr>
              <w:t xml:space="preserve">Bel-Serrat et al. 2014a, </w:t>
            </w:r>
          </w:p>
          <w:p w14:paraId="2B88563B" w14:textId="24DDB72D" w:rsidR="00BF6C28" w:rsidRPr="005F3AA9" w:rsidRDefault="00BF6C28" w:rsidP="00BF6C28">
            <w:pPr>
              <w:rPr>
                <w:sz w:val="22"/>
                <w:szCs w:val="22"/>
              </w:rPr>
            </w:pPr>
            <w:r w:rsidRPr="005F3AA9">
              <w:rPr>
                <w:sz w:val="22"/>
                <w:szCs w:val="22"/>
              </w:rPr>
              <w:t>Multiple European Countries</w:t>
            </w:r>
            <w:r w:rsidRPr="005F3AA9">
              <w:rPr>
                <w:sz w:val="22"/>
                <w:szCs w:val="22"/>
              </w:rPr>
              <w:fldChar w:fldCharType="begin">
                <w:fldData xml:space="preserve">PEVuZE5vdGU+PENpdGU+PEF1dGhvcj5CZWwtU2VycmF0PC9BdXRob3I+PFllYXI+MjAxNDwvWWVh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ZWwtU2VycmF0PC9BdXRob3I+PFllYXI+MjAxNDwvWWVh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w:t>
            </w:r>
            <w:r w:rsidRPr="005F3AA9">
              <w:rPr>
                <w:sz w:val="22"/>
                <w:szCs w:val="22"/>
              </w:rPr>
              <w:fldChar w:fldCharType="end"/>
            </w:r>
          </w:p>
        </w:tc>
        <w:tc>
          <w:tcPr>
            <w:tcW w:w="1811" w:type="dxa"/>
          </w:tcPr>
          <w:p w14:paraId="2860EC47" w14:textId="2766B157" w:rsidR="00BF6C28" w:rsidRPr="005F3AA9" w:rsidRDefault="00BF6C28" w:rsidP="00BF6C28">
            <w:pPr>
              <w:rPr>
                <w:sz w:val="22"/>
                <w:szCs w:val="22"/>
              </w:rPr>
            </w:pPr>
            <w:r w:rsidRPr="005F3AA9">
              <w:rPr>
                <w:sz w:val="22"/>
                <w:szCs w:val="22"/>
              </w:rPr>
              <w:t>n: 454;</w:t>
            </w:r>
          </w:p>
          <w:p w14:paraId="29552747" w14:textId="77777777" w:rsidR="00BF6C28" w:rsidRPr="005F3AA9" w:rsidRDefault="00BF6C28" w:rsidP="00BF6C28">
            <w:pPr>
              <w:rPr>
                <w:sz w:val="22"/>
                <w:szCs w:val="22"/>
              </w:rPr>
            </w:pPr>
            <w:r w:rsidRPr="005F3AA9">
              <w:rPr>
                <w:sz w:val="22"/>
                <w:szCs w:val="22"/>
              </w:rPr>
              <w:t>age: 12.5-17.5;</w:t>
            </w:r>
          </w:p>
          <w:p w14:paraId="42D08D35" w14:textId="18C9B9DE" w:rsidR="00BF6C28" w:rsidRPr="005F3AA9" w:rsidRDefault="00BF6C28" w:rsidP="00BF6C28">
            <w:pPr>
              <w:rPr>
                <w:sz w:val="22"/>
                <w:szCs w:val="22"/>
              </w:rPr>
            </w:pPr>
            <w:r w:rsidRPr="005F3AA9">
              <w:rPr>
                <w:sz w:val="22"/>
                <w:szCs w:val="22"/>
              </w:rPr>
              <w:t>female:</w:t>
            </w:r>
            <w:r w:rsidR="0038587F">
              <w:rPr>
                <w:sz w:val="22"/>
                <w:szCs w:val="22"/>
              </w:rPr>
              <w:t xml:space="preserve"> </w:t>
            </w:r>
            <w:r w:rsidRPr="005F3AA9">
              <w:rPr>
                <w:sz w:val="22"/>
                <w:szCs w:val="22"/>
              </w:rPr>
              <w:t>56.0%</w:t>
            </w:r>
          </w:p>
        </w:tc>
        <w:tc>
          <w:tcPr>
            <w:tcW w:w="1526" w:type="dxa"/>
          </w:tcPr>
          <w:p w14:paraId="55C60FDB" w14:textId="77777777" w:rsidR="00BF6C28" w:rsidRPr="005F3AA9" w:rsidRDefault="00BF6C28" w:rsidP="00BF6C28">
            <w:pPr>
              <w:rPr>
                <w:sz w:val="22"/>
                <w:szCs w:val="22"/>
              </w:rPr>
            </w:pPr>
            <w:r w:rsidRPr="005F3AA9">
              <w:rPr>
                <w:sz w:val="22"/>
                <w:szCs w:val="22"/>
              </w:rPr>
              <w:t>Cross-sectional</w:t>
            </w:r>
          </w:p>
        </w:tc>
        <w:tc>
          <w:tcPr>
            <w:tcW w:w="989" w:type="dxa"/>
          </w:tcPr>
          <w:p w14:paraId="2A5B2A17" w14:textId="77777777" w:rsidR="00BF6C28" w:rsidRPr="005F3AA9" w:rsidRDefault="00BF6C28" w:rsidP="00BF6C28">
            <w:pPr>
              <w:rPr>
                <w:sz w:val="22"/>
                <w:szCs w:val="22"/>
              </w:rPr>
            </w:pPr>
            <w:r w:rsidRPr="005F3AA9">
              <w:rPr>
                <w:sz w:val="22"/>
                <w:szCs w:val="22"/>
              </w:rPr>
              <w:t>24h recall</w:t>
            </w:r>
          </w:p>
        </w:tc>
        <w:tc>
          <w:tcPr>
            <w:tcW w:w="1413" w:type="dxa"/>
          </w:tcPr>
          <w:p w14:paraId="0E05C10D" w14:textId="09ADE75B" w:rsidR="00BF6C28" w:rsidRPr="005F3AA9" w:rsidRDefault="00BF6C28" w:rsidP="00BF6C28">
            <w:pPr>
              <w:rPr>
                <w:sz w:val="22"/>
                <w:szCs w:val="22"/>
              </w:rPr>
            </w:pPr>
            <w:r w:rsidRPr="005F3AA9">
              <w:rPr>
                <w:sz w:val="22"/>
                <w:szCs w:val="22"/>
              </w:rPr>
              <w:t>Yes</w:t>
            </w:r>
          </w:p>
        </w:tc>
        <w:tc>
          <w:tcPr>
            <w:tcW w:w="1356" w:type="dxa"/>
          </w:tcPr>
          <w:p w14:paraId="3247633A" w14:textId="4D77F52E" w:rsidR="00BF6C28" w:rsidRPr="005F3AA9" w:rsidRDefault="00BF6C28" w:rsidP="00BF6C28">
            <w:pPr>
              <w:rPr>
                <w:sz w:val="22"/>
                <w:szCs w:val="22"/>
              </w:rPr>
            </w:pPr>
            <w:r w:rsidRPr="005F3AA9">
              <w:rPr>
                <w:sz w:val="22"/>
                <w:szCs w:val="22"/>
              </w:rPr>
              <w:t>no</w:t>
            </w:r>
          </w:p>
        </w:tc>
        <w:tc>
          <w:tcPr>
            <w:tcW w:w="2303" w:type="dxa"/>
          </w:tcPr>
          <w:p w14:paraId="0F97A35C" w14:textId="2BACF45D" w:rsidR="00BF6C28" w:rsidRPr="005F3AA9" w:rsidRDefault="00BF6C28" w:rsidP="00BF6C28">
            <w:pPr>
              <w:rPr>
                <w:sz w:val="22"/>
                <w:szCs w:val="22"/>
              </w:rPr>
            </w:pPr>
            <w:r w:rsidRPr="005F3AA9">
              <w:rPr>
                <w:sz w:val="22"/>
                <w:szCs w:val="22"/>
              </w:rPr>
              <w:t>Proteins</w:t>
            </w:r>
          </w:p>
          <w:p w14:paraId="4762C5CE" w14:textId="77777777" w:rsidR="00BF6C28" w:rsidRPr="005F3AA9" w:rsidRDefault="00BF6C28" w:rsidP="00BF6C28">
            <w:pPr>
              <w:rPr>
                <w:sz w:val="22"/>
                <w:szCs w:val="22"/>
              </w:rPr>
            </w:pPr>
            <w:r w:rsidRPr="005F3AA9">
              <w:rPr>
                <w:sz w:val="22"/>
                <w:szCs w:val="22"/>
              </w:rPr>
              <w:t>Carbohydrates</w:t>
            </w:r>
          </w:p>
          <w:p w14:paraId="77B66788" w14:textId="120977A8" w:rsidR="00BF6C28" w:rsidRPr="005F3AA9" w:rsidRDefault="00BF6C28" w:rsidP="00BF6C28">
            <w:pPr>
              <w:rPr>
                <w:sz w:val="22"/>
                <w:szCs w:val="22"/>
              </w:rPr>
            </w:pPr>
            <w:r w:rsidRPr="005F3AA9">
              <w:rPr>
                <w:sz w:val="22"/>
                <w:szCs w:val="22"/>
              </w:rPr>
              <w:t>Fat</w:t>
            </w:r>
          </w:p>
        </w:tc>
        <w:tc>
          <w:tcPr>
            <w:tcW w:w="1438" w:type="dxa"/>
            <w:gridSpan w:val="2"/>
          </w:tcPr>
          <w:p w14:paraId="099A0B6C" w14:textId="5018AEB6" w:rsidR="00BF6C28" w:rsidRPr="005F3AA9" w:rsidRDefault="00BF6C28" w:rsidP="00BF6C28">
            <w:pPr>
              <w:rPr>
                <w:sz w:val="22"/>
                <w:szCs w:val="22"/>
              </w:rPr>
            </w:pPr>
            <w:r w:rsidRPr="005F3AA9">
              <w:rPr>
                <w:sz w:val="22"/>
                <w:szCs w:val="22"/>
              </w:rPr>
              <w:t>n.s.</w:t>
            </w:r>
          </w:p>
          <w:p w14:paraId="75B4E41B" w14:textId="5D157414" w:rsidR="00BF6C28" w:rsidRPr="005F3AA9" w:rsidRDefault="00BF6C28" w:rsidP="00BF6C28">
            <w:pPr>
              <w:rPr>
                <w:sz w:val="22"/>
                <w:szCs w:val="22"/>
              </w:rPr>
            </w:pPr>
            <w:r w:rsidRPr="005F3AA9">
              <w:rPr>
                <w:sz w:val="22"/>
                <w:szCs w:val="22"/>
              </w:rPr>
              <w:t>n.s.</w:t>
            </w:r>
          </w:p>
          <w:p w14:paraId="139DCEF8" w14:textId="42CCA33F" w:rsidR="00BF6C28" w:rsidRPr="005F3AA9" w:rsidRDefault="00BF6C28" w:rsidP="00BF6C28">
            <w:pPr>
              <w:rPr>
                <w:sz w:val="22"/>
                <w:szCs w:val="22"/>
              </w:rPr>
            </w:pPr>
            <w:r w:rsidRPr="005F3AA9">
              <w:rPr>
                <w:sz w:val="22"/>
                <w:szCs w:val="22"/>
              </w:rPr>
              <w:t>n.s.</w:t>
            </w:r>
          </w:p>
        </w:tc>
        <w:tc>
          <w:tcPr>
            <w:tcW w:w="1610" w:type="dxa"/>
          </w:tcPr>
          <w:p w14:paraId="754EC7A1" w14:textId="77777777" w:rsidR="00BF6C28" w:rsidRPr="005F3AA9" w:rsidRDefault="00BF6C28" w:rsidP="00BF6C28">
            <w:pPr>
              <w:rPr>
                <w:sz w:val="22"/>
                <w:szCs w:val="22"/>
              </w:rPr>
            </w:pPr>
            <w:r w:rsidRPr="005F3AA9">
              <w:rPr>
                <w:sz w:val="22"/>
                <w:szCs w:val="22"/>
              </w:rPr>
              <w:t>Multi-level regression,</w:t>
            </w:r>
          </w:p>
          <w:p w14:paraId="2819B6CB" w14:textId="35FB64B4"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7D865425" w14:textId="6F915610" w:rsidR="00BF6C28" w:rsidRPr="005F3AA9" w:rsidRDefault="00BF6C28" w:rsidP="00BF6C28">
            <w:pPr>
              <w:rPr>
                <w:sz w:val="22"/>
                <w:szCs w:val="22"/>
              </w:rPr>
            </w:pPr>
            <w:r w:rsidRPr="005F3AA9">
              <w:rPr>
                <w:sz w:val="22"/>
                <w:szCs w:val="22"/>
              </w:rPr>
              <w:t>Unknown</w:t>
            </w:r>
          </w:p>
        </w:tc>
        <w:tc>
          <w:tcPr>
            <w:tcW w:w="907" w:type="dxa"/>
          </w:tcPr>
          <w:p w14:paraId="25571DCF" w14:textId="77777777" w:rsidR="00BF6C28" w:rsidRPr="005F3AA9" w:rsidRDefault="00BF6C28" w:rsidP="00BF6C28">
            <w:pPr>
              <w:rPr>
                <w:sz w:val="22"/>
                <w:szCs w:val="22"/>
              </w:rPr>
            </w:pPr>
            <w:r w:rsidRPr="005F3AA9">
              <w:rPr>
                <w:sz w:val="22"/>
                <w:szCs w:val="22"/>
              </w:rPr>
              <w:t>4</w:t>
            </w:r>
          </w:p>
        </w:tc>
      </w:tr>
      <w:tr w:rsidR="00BF6C28" w:rsidRPr="005F3AA9" w14:paraId="64909C1F" w14:textId="77777777" w:rsidTr="00346ACE">
        <w:tc>
          <w:tcPr>
            <w:tcW w:w="1776" w:type="dxa"/>
          </w:tcPr>
          <w:p w14:paraId="27362466" w14:textId="77777777" w:rsidR="00BF6C28" w:rsidRPr="005F3AA9" w:rsidRDefault="00BF6C28" w:rsidP="00BF6C28">
            <w:pPr>
              <w:rPr>
                <w:sz w:val="22"/>
                <w:szCs w:val="22"/>
              </w:rPr>
            </w:pPr>
            <w:r w:rsidRPr="005F3AA9">
              <w:rPr>
                <w:sz w:val="22"/>
                <w:szCs w:val="22"/>
              </w:rPr>
              <w:t>Bel-Serrat et al. 2014b,</w:t>
            </w:r>
          </w:p>
          <w:p w14:paraId="137A4865" w14:textId="631F3671" w:rsidR="00BF6C28" w:rsidRPr="005F3AA9" w:rsidRDefault="00BF6C28" w:rsidP="00BF6C28">
            <w:pPr>
              <w:rPr>
                <w:sz w:val="22"/>
                <w:szCs w:val="22"/>
              </w:rPr>
            </w:pPr>
            <w:r w:rsidRPr="005F3AA9">
              <w:rPr>
                <w:sz w:val="22"/>
                <w:szCs w:val="22"/>
              </w:rPr>
              <w:t>Multiple European countries</w:t>
            </w:r>
            <w:r w:rsidRPr="005F3AA9">
              <w:rPr>
                <w:sz w:val="22"/>
                <w:szCs w:val="22"/>
              </w:rPr>
              <w:fldChar w:fldCharType="begin">
                <w:fldData xml:space="preserve">PEVuZE5vdGU+PENpdGU+PEF1dGhvcj5CZWwtU2VycmF0PC9BdXRob3I+PFllYXI+MjAxNDwvWWVh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Q2NC03MzwvcGFnZXM+PHZvbHVtZT42ODwvdm9sdW1lPjxudW1iZXI+NDwvbnVt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</w:fldData>
              </w:fldChar>
            </w:r>
            <w:r w:rsidRPr="005F3AA9">
              <w:rPr>
                <w:sz w:val="22"/>
                <w:szCs w:val="22"/>
              </w:rPr>
              <w:instrText xml:space="preserve"> ADDIN EN.CITE </w:instrText>
            </w:r>
            <w:r w:rsidRPr="005F3AA9">
              <w:rPr>
                <w:sz w:val="22"/>
                <w:szCs w:val="22"/>
              </w:rPr>
              <w:fldChar w:fldCharType="begin">
                <w:fldData xml:space="preserve">PEVuZE5vdGU+PENpdGU+PEF1dGhvcj5CZWwtU2VycmF0PC9BdXRob3I+PFllYXI+MjAxNDwvWWVh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Q2NC03MzwvcGFnZXM+PHZvbHVtZT42ODwvdm9sdW1lPjxudW1iZXI+NDwvbnVt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w:t>
            </w:r>
            <w:r w:rsidRPr="005F3AA9">
              <w:rPr>
                <w:sz w:val="22"/>
                <w:szCs w:val="22"/>
              </w:rPr>
              <w:fldChar w:fldCharType="end"/>
            </w:r>
          </w:p>
        </w:tc>
        <w:tc>
          <w:tcPr>
            <w:tcW w:w="1811" w:type="dxa"/>
          </w:tcPr>
          <w:p w14:paraId="35766894" w14:textId="6CF07BBD" w:rsidR="00BF6C28" w:rsidRPr="005F3AA9" w:rsidRDefault="00BF6C28" w:rsidP="00BF6C28">
            <w:pPr>
              <w:rPr>
                <w:sz w:val="22"/>
                <w:szCs w:val="22"/>
              </w:rPr>
            </w:pPr>
            <w:r w:rsidRPr="005F3AA9">
              <w:rPr>
                <w:sz w:val="22"/>
                <w:szCs w:val="22"/>
              </w:rPr>
              <w:t>n: 454;</w:t>
            </w:r>
          </w:p>
          <w:p w14:paraId="1A96D1EE" w14:textId="77777777" w:rsidR="00BF6C28" w:rsidRPr="005F3AA9" w:rsidRDefault="00BF6C28" w:rsidP="00BF6C28">
            <w:pPr>
              <w:rPr>
                <w:sz w:val="22"/>
                <w:szCs w:val="22"/>
              </w:rPr>
            </w:pPr>
            <w:r w:rsidRPr="005F3AA9">
              <w:rPr>
                <w:sz w:val="22"/>
                <w:szCs w:val="22"/>
              </w:rPr>
              <w:t>age: 12.5-17.5;</w:t>
            </w:r>
          </w:p>
          <w:p w14:paraId="55380E0D" w14:textId="0DEC2C87" w:rsidR="00BF6C28" w:rsidRPr="005F3AA9" w:rsidRDefault="00BF6C28" w:rsidP="00BF6C28">
            <w:pPr>
              <w:rPr>
                <w:sz w:val="22"/>
                <w:szCs w:val="22"/>
              </w:rPr>
            </w:pPr>
            <w:r w:rsidRPr="005F3AA9">
              <w:rPr>
                <w:sz w:val="22"/>
                <w:szCs w:val="22"/>
              </w:rPr>
              <w:t>female:</w:t>
            </w:r>
            <w:r w:rsidR="0038587F">
              <w:rPr>
                <w:sz w:val="22"/>
                <w:szCs w:val="22"/>
              </w:rPr>
              <w:t xml:space="preserve"> </w:t>
            </w:r>
            <w:r w:rsidRPr="005F3AA9">
              <w:rPr>
                <w:sz w:val="22"/>
                <w:szCs w:val="22"/>
              </w:rPr>
              <w:t>56.0%</w:t>
            </w:r>
          </w:p>
        </w:tc>
        <w:tc>
          <w:tcPr>
            <w:tcW w:w="1526" w:type="dxa"/>
          </w:tcPr>
          <w:p w14:paraId="627FEDE0" w14:textId="33EB12A9" w:rsidR="00BF6C28" w:rsidRPr="005F3AA9" w:rsidRDefault="00BF6C28" w:rsidP="00BF6C28">
            <w:pPr>
              <w:rPr>
                <w:sz w:val="22"/>
                <w:szCs w:val="22"/>
              </w:rPr>
            </w:pPr>
            <w:r w:rsidRPr="005F3AA9">
              <w:rPr>
                <w:sz w:val="22"/>
                <w:szCs w:val="22"/>
              </w:rPr>
              <w:t>Cross- sectional</w:t>
            </w:r>
          </w:p>
        </w:tc>
        <w:tc>
          <w:tcPr>
            <w:tcW w:w="989" w:type="dxa"/>
          </w:tcPr>
          <w:p w14:paraId="60D58C74" w14:textId="36C7B31C" w:rsidR="00BF6C28" w:rsidRPr="005F3AA9" w:rsidRDefault="00BF6C28" w:rsidP="00BF6C28">
            <w:pPr>
              <w:rPr>
                <w:sz w:val="22"/>
                <w:szCs w:val="22"/>
              </w:rPr>
            </w:pPr>
            <w:r w:rsidRPr="005F3AA9">
              <w:rPr>
                <w:sz w:val="22"/>
                <w:szCs w:val="22"/>
              </w:rPr>
              <w:t>24h recall</w:t>
            </w:r>
          </w:p>
        </w:tc>
        <w:tc>
          <w:tcPr>
            <w:tcW w:w="1413" w:type="dxa"/>
          </w:tcPr>
          <w:p w14:paraId="5F765164" w14:textId="76CF62D5" w:rsidR="00BF6C28" w:rsidRPr="005F3AA9" w:rsidRDefault="00BF6C28" w:rsidP="00BF6C28">
            <w:pPr>
              <w:rPr>
                <w:sz w:val="22"/>
                <w:szCs w:val="22"/>
              </w:rPr>
            </w:pPr>
            <w:r w:rsidRPr="005F3AA9">
              <w:rPr>
                <w:sz w:val="22"/>
                <w:szCs w:val="22"/>
              </w:rPr>
              <w:t>Yes</w:t>
            </w:r>
          </w:p>
        </w:tc>
        <w:tc>
          <w:tcPr>
            <w:tcW w:w="1356" w:type="dxa"/>
          </w:tcPr>
          <w:p w14:paraId="262F07A0" w14:textId="0DCBD350" w:rsidR="00BF6C28" w:rsidRPr="005F3AA9" w:rsidRDefault="00BF6C28" w:rsidP="00BF6C28">
            <w:pPr>
              <w:rPr>
                <w:sz w:val="22"/>
                <w:szCs w:val="22"/>
              </w:rPr>
            </w:pPr>
            <w:r w:rsidRPr="005F3AA9">
              <w:rPr>
                <w:sz w:val="22"/>
                <w:szCs w:val="22"/>
              </w:rPr>
              <w:t>Boys</w:t>
            </w:r>
          </w:p>
          <w:p w14:paraId="75443F6B" w14:textId="77777777" w:rsidR="00BF6C28" w:rsidRPr="005F3AA9" w:rsidRDefault="00BF6C28" w:rsidP="00BF6C28">
            <w:pPr>
              <w:rPr>
                <w:sz w:val="22"/>
                <w:szCs w:val="22"/>
              </w:rPr>
            </w:pPr>
          </w:p>
          <w:p w14:paraId="5641D1D9" w14:textId="77777777" w:rsidR="00BF6C28" w:rsidRPr="005F3AA9" w:rsidRDefault="00BF6C28" w:rsidP="00BF6C28">
            <w:pPr>
              <w:rPr>
                <w:sz w:val="22"/>
                <w:szCs w:val="22"/>
              </w:rPr>
            </w:pPr>
          </w:p>
          <w:p w14:paraId="361C53EA" w14:textId="77777777" w:rsidR="00BF6C28" w:rsidRPr="005F3AA9" w:rsidRDefault="00BF6C28" w:rsidP="00BF6C28">
            <w:pPr>
              <w:rPr>
                <w:sz w:val="22"/>
                <w:szCs w:val="22"/>
              </w:rPr>
            </w:pPr>
          </w:p>
          <w:p w14:paraId="77CC08ED" w14:textId="77777777" w:rsidR="00BF6C28" w:rsidRPr="005F3AA9" w:rsidRDefault="00BF6C28" w:rsidP="00BF6C28">
            <w:pPr>
              <w:rPr>
                <w:sz w:val="22"/>
                <w:szCs w:val="22"/>
              </w:rPr>
            </w:pPr>
          </w:p>
          <w:p w14:paraId="697F72E4" w14:textId="77777777" w:rsidR="00BF6C28" w:rsidRPr="005F3AA9" w:rsidRDefault="00BF6C28" w:rsidP="00BF6C28">
            <w:pPr>
              <w:rPr>
                <w:sz w:val="22"/>
                <w:szCs w:val="22"/>
              </w:rPr>
            </w:pPr>
          </w:p>
          <w:p w14:paraId="59678C56" w14:textId="77777777" w:rsidR="00BF6C28" w:rsidRPr="005F3AA9" w:rsidRDefault="00BF6C28" w:rsidP="00BF6C28">
            <w:pPr>
              <w:rPr>
                <w:sz w:val="22"/>
                <w:szCs w:val="22"/>
              </w:rPr>
            </w:pPr>
          </w:p>
          <w:p w14:paraId="747FB494" w14:textId="77777777" w:rsidR="00BF6C28" w:rsidRPr="005F3AA9" w:rsidRDefault="00BF6C28" w:rsidP="00BF6C28">
            <w:pPr>
              <w:rPr>
                <w:sz w:val="22"/>
                <w:szCs w:val="22"/>
              </w:rPr>
            </w:pPr>
          </w:p>
          <w:p w14:paraId="623F7CD6" w14:textId="77777777" w:rsidR="00BF6C28" w:rsidRPr="005F3AA9" w:rsidRDefault="00BF6C28" w:rsidP="00BF6C28">
            <w:pPr>
              <w:rPr>
                <w:sz w:val="22"/>
                <w:szCs w:val="22"/>
              </w:rPr>
            </w:pPr>
          </w:p>
          <w:p w14:paraId="38A50D50" w14:textId="77777777" w:rsidR="00BF6C28" w:rsidRPr="005F3AA9" w:rsidRDefault="00BF6C28" w:rsidP="00BF6C28">
            <w:pPr>
              <w:rPr>
                <w:sz w:val="22"/>
                <w:szCs w:val="22"/>
              </w:rPr>
            </w:pPr>
          </w:p>
          <w:p w14:paraId="2EFC7B4C" w14:textId="77777777" w:rsidR="00BF6C28" w:rsidRPr="005F3AA9" w:rsidRDefault="00BF6C28" w:rsidP="00BF6C28">
            <w:pPr>
              <w:rPr>
                <w:sz w:val="22"/>
                <w:szCs w:val="22"/>
              </w:rPr>
            </w:pPr>
          </w:p>
          <w:p w14:paraId="2712E628" w14:textId="77777777" w:rsidR="00BF6C28" w:rsidRPr="005F3AA9" w:rsidRDefault="00BF6C28" w:rsidP="00BF6C28">
            <w:pPr>
              <w:rPr>
                <w:sz w:val="22"/>
                <w:szCs w:val="22"/>
              </w:rPr>
            </w:pPr>
          </w:p>
          <w:p w14:paraId="1B145451" w14:textId="77777777" w:rsidR="00BF6C28" w:rsidRPr="005F3AA9" w:rsidRDefault="00BF6C28" w:rsidP="00BF6C28">
            <w:pPr>
              <w:rPr>
                <w:sz w:val="22"/>
                <w:szCs w:val="22"/>
              </w:rPr>
            </w:pPr>
          </w:p>
          <w:p w14:paraId="75F35B59" w14:textId="77777777" w:rsidR="00BF6C28" w:rsidRPr="005F3AA9" w:rsidRDefault="00BF6C28" w:rsidP="00BF6C28">
            <w:pPr>
              <w:rPr>
                <w:sz w:val="22"/>
                <w:szCs w:val="22"/>
              </w:rPr>
            </w:pPr>
          </w:p>
          <w:p w14:paraId="140460D1" w14:textId="77777777" w:rsidR="00BF6C28" w:rsidRPr="005F3AA9" w:rsidRDefault="00BF6C28" w:rsidP="00BF6C28">
            <w:pPr>
              <w:rPr>
                <w:sz w:val="22"/>
                <w:szCs w:val="22"/>
              </w:rPr>
            </w:pPr>
          </w:p>
          <w:p w14:paraId="0702F298" w14:textId="77777777" w:rsidR="00BF6C28" w:rsidRPr="005F3AA9" w:rsidRDefault="00BF6C28" w:rsidP="00BF6C28">
            <w:pPr>
              <w:rPr>
                <w:sz w:val="22"/>
                <w:szCs w:val="22"/>
              </w:rPr>
            </w:pPr>
          </w:p>
          <w:p w14:paraId="17215B55" w14:textId="77777777" w:rsidR="00BF6C28" w:rsidRPr="005F3AA9" w:rsidRDefault="00BF6C28" w:rsidP="00BF6C28">
            <w:pPr>
              <w:rPr>
                <w:sz w:val="22"/>
                <w:szCs w:val="22"/>
              </w:rPr>
            </w:pPr>
          </w:p>
          <w:p w14:paraId="75B98280" w14:textId="77777777" w:rsidR="00BF6C28" w:rsidRPr="005F3AA9" w:rsidRDefault="00BF6C28" w:rsidP="00BF6C28">
            <w:pPr>
              <w:rPr>
                <w:sz w:val="22"/>
                <w:szCs w:val="22"/>
              </w:rPr>
            </w:pPr>
          </w:p>
          <w:p w14:paraId="7B7A356C" w14:textId="68D0524C" w:rsidR="00BF6C28" w:rsidRPr="005F3AA9" w:rsidRDefault="00BF6C28" w:rsidP="00BF6C28">
            <w:pPr>
              <w:rPr>
                <w:sz w:val="22"/>
                <w:szCs w:val="22"/>
              </w:rPr>
            </w:pPr>
            <w:r w:rsidRPr="005F3AA9">
              <w:rPr>
                <w:sz w:val="22"/>
                <w:szCs w:val="22"/>
              </w:rPr>
              <w:t>Girls</w:t>
            </w:r>
          </w:p>
        </w:tc>
        <w:tc>
          <w:tcPr>
            <w:tcW w:w="2303" w:type="dxa"/>
          </w:tcPr>
          <w:p w14:paraId="19710CE5" w14:textId="77777777" w:rsidR="00BF6C28" w:rsidRPr="005F3AA9" w:rsidRDefault="00BF6C28" w:rsidP="00BF6C28">
            <w:pPr>
              <w:rPr>
                <w:sz w:val="22"/>
                <w:szCs w:val="22"/>
              </w:rPr>
            </w:pPr>
            <w:r w:rsidRPr="005F3AA9">
              <w:rPr>
                <w:sz w:val="22"/>
                <w:szCs w:val="22"/>
              </w:rPr>
              <w:t>Alanine</w:t>
            </w:r>
          </w:p>
          <w:p w14:paraId="210859C7" w14:textId="77777777" w:rsidR="00BF6C28" w:rsidRPr="005F3AA9" w:rsidRDefault="00BF6C28" w:rsidP="00BF6C28">
            <w:pPr>
              <w:rPr>
                <w:sz w:val="22"/>
                <w:szCs w:val="22"/>
              </w:rPr>
            </w:pPr>
            <w:r w:rsidRPr="005F3AA9">
              <w:rPr>
                <w:sz w:val="22"/>
                <w:szCs w:val="22"/>
              </w:rPr>
              <w:t>Glycine</w:t>
            </w:r>
          </w:p>
          <w:p w14:paraId="5868DDB1" w14:textId="77777777" w:rsidR="00BF6C28" w:rsidRPr="005F3AA9" w:rsidRDefault="00BF6C28" w:rsidP="00BF6C28">
            <w:pPr>
              <w:rPr>
                <w:sz w:val="22"/>
                <w:szCs w:val="22"/>
              </w:rPr>
            </w:pPr>
            <w:r w:rsidRPr="005F3AA9">
              <w:rPr>
                <w:sz w:val="22"/>
                <w:szCs w:val="22"/>
              </w:rPr>
              <w:t>Isoleucine</w:t>
            </w:r>
          </w:p>
          <w:p w14:paraId="4A0DA432" w14:textId="77777777" w:rsidR="00BF6C28" w:rsidRPr="005F3AA9" w:rsidRDefault="00BF6C28" w:rsidP="00BF6C28">
            <w:pPr>
              <w:rPr>
                <w:sz w:val="22"/>
                <w:szCs w:val="22"/>
              </w:rPr>
            </w:pPr>
            <w:r w:rsidRPr="005F3AA9">
              <w:rPr>
                <w:sz w:val="22"/>
                <w:szCs w:val="22"/>
              </w:rPr>
              <w:t>Leucine</w:t>
            </w:r>
          </w:p>
          <w:p w14:paraId="0860E44A" w14:textId="77777777" w:rsidR="00BF6C28" w:rsidRPr="005F3AA9" w:rsidRDefault="00BF6C28" w:rsidP="00BF6C28">
            <w:pPr>
              <w:rPr>
                <w:sz w:val="22"/>
                <w:szCs w:val="22"/>
              </w:rPr>
            </w:pPr>
            <w:r w:rsidRPr="005F3AA9">
              <w:rPr>
                <w:sz w:val="22"/>
                <w:szCs w:val="22"/>
              </w:rPr>
              <w:t>Valine</w:t>
            </w:r>
          </w:p>
          <w:p w14:paraId="0822A15C" w14:textId="77777777" w:rsidR="00BF6C28" w:rsidRPr="005F3AA9" w:rsidRDefault="00BF6C28" w:rsidP="00BF6C28">
            <w:pPr>
              <w:rPr>
                <w:sz w:val="22"/>
                <w:szCs w:val="22"/>
              </w:rPr>
            </w:pPr>
            <w:r w:rsidRPr="005F3AA9">
              <w:rPr>
                <w:sz w:val="22"/>
                <w:szCs w:val="22"/>
              </w:rPr>
              <w:t>Phenylalanine</w:t>
            </w:r>
          </w:p>
          <w:p w14:paraId="3394FBEC" w14:textId="77777777" w:rsidR="00BF6C28" w:rsidRPr="005F3AA9" w:rsidRDefault="00BF6C28" w:rsidP="00BF6C28">
            <w:pPr>
              <w:rPr>
                <w:sz w:val="22"/>
                <w:szCs w:val="22"/>
              </w:rPr>
            </w:pPr>
            <w:r w:rsidRPr="005F3AA9">
              <w:rPr>
                <w:sz w:val="22"/>
                <w:szCs w:val="22"/>
              </w:rPr>
              <w:t>Tryptophan</w:t>
            </w:r>
          </w:p>
          <w:p w14:paraId="75915ABB" w14:textId="77777777" w:rsidR="00BF6C28" w:rsidRPr="005F3AA9" w:rsidRDefault="00BF6C28" w:rsidP="00BF6C28">
            <w:pPr>
              <w:rPr>
                <w:sz w:val="22"/>
                <w:szCs w:val="22"/>
              </w:rPr>
            </w:pPr>
            <w:r w:rsidRPr="005F3AA9">
              <w:rPr>
                <w:sz w:val="22"/>
                <w:szCs w:val="22"/>
              </w:rPr>
              <w:t>Tyrosine</w:t>
            </w:r>
          </w:p>
          <w:p w14:paraId="6452BB81" w14:textId="77777777" w:rsidR="00BF6C28" w:rsidRPr="005F3AA9" w:rsidRDefault="00BF6C28" w:rsidP="00BF6C28">
            <w:pPr>
              <w:rPr>
                <w:sz w:val="22"/>
                <w:szCs w:val="22"/>
              </w:rPr>
            </w:pPr>
            <w:r w:rsidRPr="005F3AA9">
              <w:rPr>
                <w:sz w:val="22"/>
                <w:szCs w:val="22"/>
              </w:rPr>
              <w:t>Arginine</w:t>
            </w:r>
          </w:p>
          <w:p w14:paraId="54F04291" w14:textId="77777777" w:rsidR="00BF6C28" w:rsidRPr="005F3AA9" w:rsidRDefault="00BF6C28" w:rsidP="00BF6C28">
            <w:pPr>
              <w:rPr>
                <w:sz w:val="22"/>
                <w:szCs w:val="22"/>
              </w:rPr>
            </w:pPr>
            <w:r w:rsidRPr="005F3AA9">
              <w:rPr>
                <w:sz w:val="22"/>
                <w:szCs w:val="22"/>
              </w:rPr>
              <w:t>Histidine</w:t>
            </w:r>
          </w:p>
          <w:p w14:paraId="20369470" w14:textId="77777777" w:rsidR="00BF6C28" w:rsidRPr="005F3AA9" w:rsidRDefault="00BF6C28" w:rsidP="00BF6C28">
            <w:pPr>
              <w:rPr>
                <w:sz w:val="22"/>
                <w:szCs w:val="22"/>
              </w:rPr>
            </w:pPr>
            <w:r w:rsidRPr="005F3AA9">
              <w:rPr>
                <w:sz w:val="22"/>
                <w:szCs w:val="22"/>
              </w:rPr>
              <w:t>Lysine</w:t>
            </w:r>
          </w:p>
          <w:p w14:paraId="68E94568" w14:textId="77777777" w:rsidR="00BF6C28" w:rsidRPr="005F3AA9" w:rsidRDefault="00BF6C28" w:rsidP="00BF6C28">
            <w:pPr>
              <w:rPr>
                <w:sz w:val="22"/>
                <w:szCs w:val="22"/>
              </w:rPr>
            </w:pPr>
            <w:r w:rsidRPr="005F3AA9">
              <w:rPr>
                <w:sz w:val="22"/>
                <w:szCs w:val="22"/>
              </w:rPr>
              <w:t>Asparagine acids</w:t>
            </w:r>
          </w:p>
          <w:p w14:paraId="581893E0" w14:textId="77777777" w:rsidR="00BF6C28" w:rsidRPr="005F3AA9" w:rsidRDefault="00BF6C28" w:rsidP="00BF6C28">
            <w:pPr>
              <w:rPr>
                <w:sz w:val="22"/>
                <w:szCs w:val="22"/>
              </w:rPr>
            </w:pPr>
            <w:r w:rsidRPr="005F3AA9">
              <w:rPr>
                <w:sz w:val="22"/>
                <w:szCs w:val="22"/>
              </w:rPr>
              <w:t>Glutamic acid</w:t>
            </w:r>
          </w:p>
          <w:p w14:paraId="41EDE432" w14:textId="77777777" w:rsidR="00BF6C28" w:rsidRPr="005F3AA9" w:rsidRDefault="00BF6C28" w:rsidP="00BF6C28">
            <w:pPr>
              <w:rPr>
                <w:sz w:val="22"/>
                <w:szCs w:val="22"/>
              </w:rPr>
            </w:pPr>
            <w:r w:rsidRPr="005F3AA9">
              <w:rPr>
                <w:sz w:val="22"/>
                <w:szCs w:val="22"/>
              </w:rPr>
              <w:t>Serine</w:t>
            </w:r>
          </w:p>
          <w:p w14:paraId="5E583A9D" w14:textId="77777777" w:rsidR="00BF6C28" w:rsidRPr="005F3AA9" w:rsidRDefault="00BF6C28" w:rsidP="00BF6C28">
            <w:pPr>
              <w:rPr>
                <w:sz w:val="22"/>
                <w:szCs w:val="22"/>
              </w:rPr>
            </w:pPr>
            <w:r w:rsidRPr="005F3AA9">
              <w:rPr>
                <w:sz w:val="22"/>
                <w:szCs w:val="22"/>
              </w:rPr>
              <w:t>Threonine</w:t>
            </w:r>
          </w:p>
          <w:p w14:paraId="79CD7AD0" w14:textId="77777777" w:rsidR="00BF6C28" w:rsidRPr="005F3AA9" w:rsidRDefault="00BF6C28" w:rsidP="00BF6C28">
            <w:pPr>
              <w:rPr>
                <w:sz w:val="22"/>
                <w:szCs w:val="22"/>
              </w:rPr>
            </w:pPr>
            <w:r w:rsidRPr="005F3AA9">
              <w:rPr>
                <w:sz w:val="22"/>
                <w:szCs w:val="22"/>
              </w:rPr>
              <w:t>Cysteine</w:t>
            </w:r>
          </w:p>
          <w:p w14:paraId="5AED7F56" w14:textId="77777777" w:rsidR="00BF6C28" w:rsidRPr="005F3AA9" w:rsidRDefault="00BF6C28" w:rsidP="00BF6C28">
            <w:pPr>
              <w:rPr>
                <w:sz w:val="22"/>
                <w:szCs w:val="22"/>
              </w:rPr>
            </w:pPr>
            <w:r w:rsidRPr="005F3AA9">
              <w:rPr>
                <w:sz w:val="22"/>
                <w:szCs w:val="22"/>
              </w:rPr>
              <w:t>Methionine</w:t>
            </w:r>
          </w:p>
          <w:p w14:paraId="643AF728" w14:textId="77777777" w:rsidR="00BF6C28" w:rsidRPr="005F3AA9" w:rsidRDefault="00BF6C28" w:rsidP="00BF6C28">
            <w:pPr>
              <w:rPr>
                <w:sz w:val="22"/>
                <w:szCs w:val="22"/>
              </w:rPr>
            </w:pPr>
            <w:r w:rsidRPr="005F3AA9">
              <w:rPr>
                <w:sz w:val="22"/>
                <w:szCs w:val="22"/>
              </w:rPr>
              <w:t>Proline</w:t>
            </w:r>
          </w:p>
          <w:p w14:paraId="4528AF78" w14:textId="77777777" w:rsidR="00BF6C28" w:rsidRPr="005F3AA9" w:rsidRDefault="00BF6C28" w:rsidP="00BF6C28">
            <w:pPr>
              <w:rPr>
                <w:sz w:val="22"/>
                <w:szCs w:val="22"/>
              </w:rPr>
            </w:pPr>
            <w:r w:rsidRPr="005F3AA9">
              <w:rPr>
                <w:sz w:val="22"/>
                <w:szCs w:val="22"/>
              </w:rPr>
              <w:t>Alanine</w:t>
            </w:r>
          </w:p>
          <w:p w14:paraId="44E064B0" w14:textId="77777777" w:rsidR="00BF6C28" w:rsidRPr="005F3AA9" w:rsidRDefault="00BF6C28" w:rsidP="00BF6C28">
            <w:pPr>
              <w:rPr>
                <w:sz w:val="22"/>
                <w:szCs w:val="22"/>
              </w:rPr>
            </w:pPr>
            <w:r w:rsidRPr="005F3AA9">
              <w:rPr>
                <w:sz w:val="22"/>
                <w:szCs w:val="22"/>
              </w:rPr>
              <w:t>Glycine</w:t>
            </w:r>
          </w:p>
          <w:p w14:paraId="6F838276" w14:textId="77777777" w:rsidR="00BF6C28" w:rsidRPr="005F3AA9" w:rsidRDefault="00BF6C28" w:rsidP="00BF6C28">
            <w:pPr>
              <w:rPr>
                <w:sz w:val="22"/>
                <w:szCs w:val="22"/>
              </w:rPr>
            </w:pPr>
            <w:r w:rsidRPr="005F3AA9">
              <w:rPr>
                <w:sz w:val="22"/>
                <w:szCs w:val="22"/>
              </w:rPr>
              <w:t>Isoleucine</w:t>
            </w:r>
          </w:p>
          <w:p w14:paraId="2330D07F" w14:textId="77777777" w:rsidR="00BF6C28" w:rsidRPr="005F3AA9" w:rsidRDefault="00BF6C28" w:rsidP="00BF6C28">
            <w:pPr>
              <w:rPr>
                <w:sz w:val="22"/>
                <w:szCs w:val="22"/>
              </w:rPr>
            </w:pPr>
            <w:r w:rsidRPr="005F3AA9">
              <w:rPr>
                <w:sz w:val="22"/>
                <w:szCs w:val="22"/>
              </w:rPr>
              <w:t>Leucine</w:t>
            </w:r>
          </w:p>
          <w:p w14:paraId="22BB53B5" w14:textId="77777777" w:rsidR="00BF6C28" w:rsidRPr="005F3AA9" w:rsidRDefault="00BF6C28" w:rsidP="00BF6C28">
            <w:pPr>
              <w:rPr>
                <w:sz w:val="22"/>
                <w:szCs w:val="22"/>
              </w:rPr>
            </w:pPr>
            <w:r w:rsidRPr="005F3AA9">
              <w:rPr>
                <w:sz w:val="22"/>
                <w:szCs w:val="22"/>
              </w:rPr>
              <w:t>Valine</w:t>
            </w:r>
          </w:p>
          <w:p w14:paraId="078709BE" w14:textId="77777777" w:rsidR="00BF6C28" w:rsidRPr="005F3AA9" w:rsidRDefault="00BF6C28" w:rsidP="00BF6C28">
            <w:pPr>
              <w:rPr>
                <w:sz w:val="22"/>
                <w:szCs w:val="22"/>
              </w:rPr>
            </w:pPr>
            <w:r w:rsidRPr="005F3AA9">
              <w:rPr>
                <w:sz w:val="22"/>
                <w:szCs w:val="22"/>
              </w:rPr>
              <w:t>Phenylalanine</w:t>
            </w:r>
          </w:p>
          <w:p w14:paraId="628D8055" w14:textId="77777777" w:rsidR="00BF6C28" w:rsidRPr="005F3AA9" w:rsidRDefault="00BF6C28" w:rsidP="00BF6C28">
            <w:pPr>
              <w:rPr>
                <w:sz w:val="22"/>
                <w:szCs w:val="22"/>
              </w:rPr>
            </w:pPr>
            <w:r w:rsidRPr="005F3AA9">
              <w:rPr>
                <w:sz w:val="22"/>
                <w:szCs w:val="22"/>
              </w:rPr>
              <w:t>Tryptophan</w:t>
            </w:r>
          </w:p>
          <w:p w14:paraId="69813390" w14:textId="77777777" w:rsidR="00BF6C28" w:rsidRPr="005F3AA9" w:rsidRDefault="00BF6C28" w:rsidP="00BF6C28">
            <w:pPr>
              <w:rPr>
                <w:sz w:val="22"/>
                <w:szCs w:val="22"/>
              </w:rPr>
            </w:pPr>
            <w:r w:rsidRPr="005F3AA9">
              <w:rPr>
                <w:sz w:val="22"/>
                <w:szCs w:val="22"/>
              </w:rPr>
              <w:t>Tyrosine</w:t>
            </w:r>
          </w:p>
          <w:p w14:paraId="1CA410BA" w14:textId="77777777" w:rsidR="00BF6C28" w:rsidRPr="005F3AA9" w:rsidRDefault="00BF6C28" w:rsidP="00BF6C28">
            <w:pPr>
              <w:rPr>
                <w:sz w:val="22"/>
                <w:szCs w:val="22"/>
              </w:rPr>
            </w:pPr>
            <w:r w:rsidRPr="005F3AA9">
              <w:rPr>
                <w:sz w:val="22"/>
                <w:szCs w:val="22"/>
              </w:rPr>
              <w:t>Arginine</w:t>
            </w:r>
          </w:p>
          <w:p w14:paraId="5D227B3F" w14:textId="77777777" w:rsidR="00BF6C28" w:rsidRPr="005F3AA9" w:rsidRDefault="00BF6C28" w:rsidP="00BF6C28">
            <w:pPr>
              <w:rPr>
                <w:sz w:val="22"/>
                <w:szCs w:val="22"/>
              </w:rPr>
            </w:pPr>
            <w:r w:rsidRPr="005F3AA9">
              <w:rPr>
                <w:sz w:val="22"/>
                <w:szCs w:val="22"/>
              </w:rPr>
              <w:t>Histidine</w:t>
            </w:r>
          </w:p>
          <w:p w14:paraId="0EDF0B43" w14:textId="77777777" w:rsidR="00BF6C28" w:rsidRPr="005F3AA9" w:rsidRDefault="00BF6C28" w:rsidP="00BF6C28">
            <w:pPr>
              <w:rPr>
                <w:sz w:val="22"/>
                <w:szCs w:val="22"/>
              </w:rPr>
            </w:pPr>
            <w:r w:rsidRPr="005F3AA9">
              <w:rPr>
                <w:sz w:val="22"/>
                <w:szCs w:val="22"/>
              </w:rPr>
              <w:t>Lysine</w:t>
            </w:r>
          </w:p>
          <w:p w14:paraId="1DBFC7FB" w14:textId="77777777" w:rsidR="00BF6C28" w:rsidRPr="005F3AA9" w:rsidRDefault="00BF6C28" w:rsidP="00BF6C28">
            <w:pPr>
              <w:rPr>
                <w:sz w:val="22"/>
                <w:szCs w:val="22"/>
              </w:rPr>
            </w:pPr>
            <w:r w:rsidRPr="005F3AA9">
              <w:rPr>
                <w:sz w:val="22"/>
                <w:szCs w:val="22"/>
              </w:rPr>
              <w:t>Asparagine acids</w:t>
            </w:r>
          </w:p>
          <w:p w14:paraId="6167BC54" w14:textId="77777777" w:rsidR="00BF6C28" w:rsidRPr="005F3AA9" w:rsidRDefault="00BF6C28" w:rsidP="00BF6C28">
            <w:pPr>
              <w:rPr>
                <w:sz w:val="22"/>
                <w:szCs w:val="22"/>
              </w:rPr>
            </w:pPr>
            <w:r w:rsidRPr="005F3AA9">
              <w:rPr>
                <w:sz w:val="22"/>
                <w:szCs w:val="22"/>
              </w:rPr>
              <w:t>Glutamic acid</w:t>
            </w:r>
          </w:p>
          <w:p w14:paraId="63B0BBAE" w14:textId="77777777" w:rsidR="00BF6C28" w:rsidRPr="005F3AA9" w:rsidRDefault="00BF6C28" w:rsidP="00BF6C28">
            <w:pPr>
              <w:rPr>
                <w:sz w:val="22"/>
                <w:szCs w:val="22"/>
              </w:rPr>
            </w:pPr>
            <w:r w:rsidRPr="005F3AA9">
              <w:rPr>
                <w:sz w:val="22"/>
                <w:szCs w:val="22"/>
              </w:rPr>
              <w:t>Serine</w:t>
            </w:r>
          </w:p>
          <w:p w14:paraId="0E1CE1E6" w14:textId="77777777" w:rsidR="00BF6C28" w:rsidRPr="005F3AA9" w:rsidRDefault="00BF6C28" w:rsidP="00BF6C28">
            <w:pPr>
              <w:rPr>
                <w:sz w:val="22"/>
                <w:szCs w:val="22"/>
              </w:rPr>
            </w:pPr>
            <w:r w:rsidRPr="005F3AA9">
              <w:rPr>
                <w:sz w:val="22"/>
                <w:szCs w:val="22"/>
              </w:rPr>
              <w:t>Threonine</w:t>
            </w:r>
          </w:p>
          <w:p w14:paraId="0512E650" w14:textId="77777777" w:rsidR="00BF6C28" w:rsidRPr="005F3AA9" w:rsidRDefault="00BF6C28" w:rsidP="00BF6C28">
            <w:pPr>
              <w:rPr>
                <w:sz w:val="22"/>
                <w:szCs w:val="22"/>
              </w:rPr>
            </w:pPr>
            <w:r w:rsidRPr="005F3AA9">
              <w:rPr>
                <w:sz w:val="22"/>
                <w:szCs w:val="22"/>
              </w:rPr>
              <w:t>Cysteine</w:t>
            </w:r>
          </w:p>
          <w:p w14:paraId="411A2F8E" w14:textId="77777777" w:rsidR="00BF6C28" w:rsidRPr="005F3AA9" w:rsidRDefault="00BF6C28" w:rsidP="00BF6C28">
            <w:pPr>
              <w:rPr>
                <w:sz w:val="22"/>
                <w:szCs w:val="22"/>
              </w:rPr>
            </w:pPr>
            <w:r w:rsidRPr="005F3AA9">
              <w:rPr>
                <w:sz w:val="22"/>
                <w:szCs w:val="22"/>
              </w:rPr>
              <w:t>Methionine</w:t>
            </w:r>
          </w:p>
          <w:p w14:paraId="1A607708" w14:textId="249F1FAC" w:rsidR="00BF6C28" w:rsidRPr="005F3AA9" w:rsidRDefault="00BF6C28" w:rsidP="00BF6C28">
            <w:pPr>
              <w:rPr>
                <w:sz w:val="22"/>
                <w:szCs w:val="22"/>
              </w:rPr>
            </w:pPr>
            <w:r w:rsidRPr="005F3AA9">
              <w:rPr>
                <w:sz w:val="22"/>
                <w:szCs w:val="22"/>
              </w:rPr>
              <w:t>Proline</w:t>
            </w:r>
          </w:p>
        </w:tc>
        <w:tc>
          <w:tcPr>
            <w:tcW w:w="1438" w:type="dxa"/>
            <w:gridSpan w:val="2"/>
          </w:tcPr>
          <w:p w14:paraId="3201A91D" w14:textId="66FE1A32" w:rsidR="00BF6C28" w:rsidRPr="005F3AA9" w:rsidRDefault="00BF6C28" w:rsidP="00BF6C28">
            <w:pPr>
              <w:rPr>
                <w:sz w:val="22"/>
                <w:szCs w:val="22"/>
              </w:rPr>
            </w:pPr>
            <w:r w:rsidRPr="005F3AA9">
              <w:rPr>
                <w:sz w:val="22"/>
                <w:szCs w:val="22"/>
              </w:rPr>
              <w:t>n.s.</w:t>
            </w:r>
          </w:p>
          <w:p w14:paraId="6FE1E3C9" w14:textId="5526A3A9" w:rsidR="00BF6C28" w:rsidRPr="005F3AA9" w:rsidRDefault="00BF6C28" w:rsidP="00BF6C28">
            <w:pPr>
              <w:rPr>
                <w:sz w:val="22"/>
                <w:szCs w:val="22"/>
              </w:rPr>
            </w:pPr>
            <w:r w:rsidRPr="005F3AA9">
              <w:rPr>
                <w:sz w:val="22"/>
                <w:szCs w:val="22"/>
              </w:rPr>
              <w:t>n.s.</w:t>
            </w:r>
          </w:p>
          <w:p w14:paraId="47EC95EC" w14:textId="23A228B3" w:rsidR="00BF6C28" w:rsidRPr="005F3AA9" w:rsidRDefault="00BF6C28" w:rsidP="00BF6C28">
            <w:pPr>
              <w:rPr>
                <w:sz w:val="22"/>
                <w:szCs w:val="22"/>
              </w:rPr>
            </w:pPr>
            <w:r w:rsidRPr="005F3AA9">
              <w:rPr>
                <w:sz w:val="22"/>
                <w:szCs w:val="22"/>
              </w:rPr>
              <w:t>n.s.</w:t>
            </w:r>
          </w:p>
          <w:p w14:paraId="5A405AF8" w14:textId="648BEABE" w:rsidR="00BF6C28" w:rsidRPr="005F3AA9" w:rsidRDefault="00BF6C28" w:rsidP="00BF6C28">
            <w:pPr>
              <w:rPr>
                <w:sz w:val="22"/>
                <w:szCs w:val="22"/>
              </w:rPr>
            </w:pPr>
            <w:r w:rsidRPr="005F3AA9">
              <w:rPr>
                <w:sz w:val="22"/>
                <w:szCs w:val="22"/>
              </w:rPr>
              <w:t>n.s.</w:t>
            </w:r>
          </w:p>
          <w:p w14:paraId="71EECCEF" w14:textId="7299EA2F" w:rsidR="00BF6C28" w:rsidRPr="005F3AA9" w:rsidRDefault="00BF6C28" w:rsidP="00BF6C28">
            <w:pPr>
              <w:rPr>
                <w:sz w:val="22"/>
                <w:szCs w:val="22"/>
              </w:rPr>
            </w:pPr>
            <w:r w:rsidRPr="005F3AA9">
              <w:rPr>
                <w:sz w:val="22"/>
                <w:szCs w:val="22"/>
              </w:rPr>
              <w:t>n.s.</w:t>
            </w:r>
          </w:p>
          <w:p w14:paraId="7138DBCA" w14:textId="1988BD6A" w:rsidR="00BF6C28" w:rsidRPr="005F3AA9" w:rsidRDefault="00BF6C28" w:rsidP="00BF6C28">
            <w:pPr>
              <w:rPr>
                <w:sz w:val="22"/>
                <w:szCs w:val="22"/>
              </w:rPr>
            </w:pPr>
            <w:r w:rsidRPr="005F3AA9">
              <w:rPr>
                <w:sz w:val="22"/>
                <w:szCs w:val="22"/>
              </w:rPr>
              <w:t>n.s.</w:t>
            </w:r>
          </w:p>
          <w:p w14:paraId="2D54D509" w14:textId="357E3C62" w:rsidR="00BF6C28" w:rsidRPr="005F3AA9" w:rsidRDefault="00BF6C28" w:rsidP="00BF6C28">
            <w:pPr>
              <w:rPr>
                <w:sz w:val="22"/>
                <w:szCs w:val="22"/>
              </w:rPr>
            </w:pPr>
            <w:r w:rsidRPr="005F3AA9">
              <w:rPr>
                <w:sz w:val="22"/>
                <w:szCs w:val="22"/>
              </w:rPr>
              <w:t>n.s.</w:t>
            </w:r>
          </w:p>
          <w:p w14:paraId="2A7D8F77" w14:textId="009B84B4" w:rsidR="00BF6C28" w:rsidRPr="005F3AA9" w:rsidRDefault="00BF6C28" w:rsidP="00BF6C28">
            <w:pPr>
              <w:rPr>
                <w:sz w:val="22"/>
                <w:szCs w:val="22"/>
              </w:rPr>
            </w:pPr>
            <w:r w:rsidRPr="005F3AA9">
              <w:rPr>
                <w:sz w:val="22"/>
                <w:szCs w:val="22"/>
              </w:rPr>
              <w:t>n.s.</w:t>
            </w:r>
          </w:p>
          <w:p w14:paraId="2DF58FDD" w14:textId="1F91FA26" w:rsidR="00BF6C28" w:rsidRPr="005F3AA9" w:rsidRDefault="00BF6C28" w:rsidP="00BF6C28">
            <w:pPr>
              <w:rPr>
                <w:sz w:val="22"/>
                <w:szCs w:val="22"/>
              </w:rPr>
            </w:pPr>
            <w:r w:rsidRPr="005F3AA9">
              <w:rPr>
                <w:sz w:val="22"/>
                <w:szCs w:val="22"/>
              </w:rPr>
              <w:t>n.s.</w:t>
            </w:r>
          </w:p>
          <w:p w14:paraId="409CDDA3" w14:textId="4132D3FC" w:rsidR="00BF6C28" w:rsidRPr="005F3AA9" w:rsidRDefault="00BF6C28" w:rsidP="00BF6C28">
            <w:pPr>
              <w:rPr>
                <w:sz w:val="22"/>
                <w:szCs w:val="22"/>
              </w:rPr>
            </w:pPr>
            <w:r w:rsidRPr="005F3AA9">
              <w:rPr>
                <w:sz w:val="22"/>
                <w:szCs w:val="22"/>
              </w:rPr>
              <w:t>n.s.</w:t>
            </w:r>
          </w:p>
          <w:p w14:paraId="5CEF9393" w14:textId="21537478" w:rsidR="00BF6C28" w:rsidRPr="005F3AA9" w:rsidRDefault="00BF6C28" w:rsidP="00BF6C28">
            <w:pPr>
              <w:rPr>
                <w:sz w:val="22"/>
                <w:szCs w:val="22"/>
              </w:rPr>
            </w:pPr>
            <w:r w:rsidRPr="005F3AA9">
              <w:rPr>
                <w:sz w:val="22"/>
                <w:szCs w:val="22"/>
              </w:rPr>
              <w:t>n.s.</w:t>
            </w:r>
          </w:p>
          <w:p w14:paraId="6DFD54AD" w14:textId="59DFC29A" w:rsidR="00BF6C28" w:rsidRPr="005F3AA9" w:rsidRDefault="00BF6C28" w:rsidP="00BF6C28">
            <w:pPr>
              <w:rPr>
                <w:sz w:val="22"/>
                <w:szCs w:val="22"/>
              </w:rPr>
            </w:pPr>
            <w:r w:rsidRPr="005F3AA9">
              <w:rPr>
                <w:sz w:val="22"/>
                <w:szCs w:val="22"/>
              </w:rPr>
              <w:t>n.s.</w:t>
            </w:r>
          </w:p>
          <w:p w14:paraId="2AA66EBB" w14:textId="4ECACA9F" w:rsidR="00BF6C28" w:rsidRPr="005F3AA9" w:rsidRDefault="00BF6C28" w:rsidP="00BF6C28">
            <w:pPr>
              <w:rPr>
                <w:sz w:val="22"/>
                <w:szCs w:val="22"/>
              </w:rPr>
            </w:pPr>
            <w:r w:rsidRPr="005F3AA9">
              <w:rPr>
                <w:sz w:val="22"/>
                <w:szCs w:val="22"/>
              </w:rPr>
              <w:t>n.s.</w:t>
            </w:r>
          </w:p>
          <w:p w14:paraId="4DF2B567" w14:textId="326B6509" w:rsidR="00BF6C28" w:rsidRPr="005F3AA9" w:rsidRDefault="00BF6C28" w:rsidP="00BF6C28">
            <w:pPr>
              <w:rPr>
                <w:sz w:val="22"/>
                <w:szCs w:val="22"/>
              </w:rPr>
            </w:pPr>
            <w:r w:rsidRPr="005F3AA9">
              <w:rPr>
                <w:sz w:val="22"/>
                <w:szCs w:val="22"/>
              </w:rPr>
              <w:t>n.s.</w:t>
            </w:r>
          </w:p>
          <w:p w14:paraId="73261678" w14:textId="41A9C625" w:rsidR="00BF6C28" w:rsidRPr="005F3AA9" w:rsidRDefault="00BF6C28" w:rsidP="00BF6C28">
            <w:pPr>
              <w:rPr>
                <w:sz w:val="22"/>
                <w:szCs w:val="22"/>
              </w:rPr>
            </w:pPr>
            <w:r w:rsidRPr="005F3AA9">
              <w:rPr>
                <w:sz w:val="22"/>
                <w:szCs w:val="22"/>
              </w:rPr>
              <w:t>n.s.</w:t>
            </w:r>
          </w:p>
          <w:p w14:paraId="1738E292" w14:textId="480E678E" w:rsidR="00BF6C28" w:rsidRPr="005F3AA9" w:rsidRDefault="00BF6C28" w:rsidP="00BF6C28">
            <w:pPr>
              <w:rPr>
                <w:sz w:val="22"/>
                <w:szCs w:val="22"/>
              </w:rPr>
            </w:pPr>
            <w:r w:rsidRPr="005F3AA9">
              <w:rPr>
                <w:sz w:val="22"/>
                <w:szCs w:val="22"/>
              </w:rPr>
              <w:t>n.s.</w:t>
            </w:r>
          </w:p>
          <w:p w14:paraId="7C58C0F2" w14:textId="189D226C" w:rsidR="00BF6C28" w:rsidRPr="005F3AA9" w:rsidRDefault="00BF6C28" w:rsidP="00BF6C28">
            <w:pPr>
              <w:rPr>
                <w:sz w:val="22"/>
                <w:szCs w:val="22"/>
              </w:rPr>
            </w:pPr>
            <w:r w:rsidRPr="005F3AA9">
              <w:rPr>
                <w:sz w:val="22"/>
                <w:szCs w:val="22"/>
              </w:rPr>
              <w:t>n.s.</w:t>
            </w:r>
          </w:p>
          <w:p w14:paraId="73EEEFCF" w14:textId="75B6B53B" w:rsidR="00BF6C28" w:rsidRPr="005F3AA9" w:rsidRDefault="00BF6C28" w:rsidP="00BF6C28">
            <w:pPr>
              <w:rPr>
                <w:sz w:val="22"/>
                <w:szCs w:val="22"/>
              </w:rPr>
            </w:pPr>
            <w:r w:rsidRPr="005F3AA9">
              <w:rPr>
                <w:sz w:val="22"/>
                <w:szCs w:val="22"/>
              </w:rPr>
              <w:t>n.s.</w:t>
            </w:r>
          </w:p>
          <w:p w14:paraId="4919B4D8" w14:textId="40C18301" w:rsidR="00BF6C28" w:rsidRPr="005F3AA9" w:rsidRDefault="00BF6C28" w:rsidP="00BF6C28">
            <w:pPr>
              <w:rPr>
                <w:sz w:val="22"/>
                <w:szCs w:val="22"/>
              </w:rPr>
            </w:pPr>
            <w:r w:rsidRPr="005F3AA9">
              <w:rPr>
                <w:sz w:val="22"/>
                <w:szCs w:val="22"/>
              </w:rPr>
              <w:t>-0.14*</w:t>
            </w:r>
          </w:p>
          <w:p w14:paraId="52D3C296" w14:textId="0725643B" w:rsidR="00BF6C28" w:rsidRPr="005F3AA9" w:rsidRDefault="00BF6C28" w:rsidP="00BF6C28">
            <w:pPr>
              <w:rPr>
                <w:sz w:val="22"/>
                <w:szCs w:val="22"/>
              </w:rPr>
            </w:pPr>
            <w:r w:rsidRPr="005F3AA9">
              <w:rPr>
                <w:sz w:val="22"/>
                <w:szCs w:val="22"/>
              </w:rPr>
              <w:t>n.s.</w:t>
            </w:r>
          </w:p>
          <w:p w14:paraId="20DCE004" w14:textId="765B3193" w:rsidR="00BF6C28" w:rsidRPr="005F3AA9" w:rsidRDefault="00BF6C28" w:rsidP="00BF6C28">
            <w:pPr>
              <w:rPr>
                <w:sz w:val="22"/>
                <w:szCs w:val="22"/>
              </w:rPr>
            </w:pPr>
            <w:r w:rsidRPr="005F3AA9">
              <w:rPr>
                <w:sz w:val="22"/>
                <w:szCs w:val="22"/>
              </w:rPr>
              <w:t>n.s.</w:t>
            </w:r>
          </w:p>
          <w:p w14:paraId="548AC607" w14:textId="77BFA64C" w:rsidR="00BF6C28" w:rsidRPr="005F3AA9" w:rsidRDefault="00BF6C28" w:rsidP="00BF6C28">
            <w:pPr>
              <w:rPr>
                <w:sz w:val="22"/>
                <w:szCs w:val="22"/>
              </w:rPr>
            </w:pPr>
            <w:r w:rsidRPr="005F3AA9">
              <w:rPr>
                <w:sz w:val="22"/>
                <w:szCs w:val="22"/>
              </w:rPr>
              <w:t>n.s.</w:t>
            </w:r>
          </w:p>
          <w:p w14:paraId="6ADBECCE" w14:textId="6CB901CA" w:rsidR="00BF6C28" w:rsidRPr="005F3AA9" w:rsidRDefault="00BF6C28" w:rsidP="00BF6C28">
            <w:pPr>
              <w:rPr>
                <w:sz w:val="22"/>
                <w:szCs w:val="22"/>
              </w:rPr>
            </w:pPr>
            <w:r w:rsidRPr="005F3AA9">
              <w:rPr>
                <w:sz w:val="22"/>
                <w:szCs w:val="22"/>
              </w:rPr>
              <w:t>n.s.</w:t>
            </w:r>
          </w:p>
          <w:p w14:paraId="12189B1E" w14:textId="16EA53E5" w:rsidR="00BF6C28" w:rsidRPr="005F3AA9" w:rsidRDefault="00BF6C28" w:rsidP="00BF6C28">
            <w:pPr>
              <w:rPr>
                <w:sz w:val="22"/>
                <w:szCs w:val="22"/>
              </w:rPr>
            </w:pPr>
            <w:r w:rsidRPr="005F3AA9">
              <w:rPr>
                <w:sz w:val="22"/>
                <w:szCs w:val="22"/>
              </w:rPr>
              <w:t>n.s.</w:t>
            </w:r>
          </w:p>
          <w:p w14:paraId="5503802D" w14:textId="63B58705" w:rsidR="00BF6C28" w:rsidRPr="005F3AA9" w:rsidRDefault="00BF6C28" w:rsidP="00BF6C28">
            <w:pPr>
              <w:rPr>
                <w:sz w:val="22"/>
                <w:szCs w:val="22"/>
              </w:rPr>
            </w:pPr>
            <w:r w:rsidRPr="005F3AA9">
              <w:rPr>
                <w:sz w:val="22"/>
                <w:szCs w:val="22"/>
              </w:rPr>
              <w:t>n.s.</w:t>
            </w:r>
          </w:p>
          <w:p w14:paraId="0259139F" w14:textId="7CAADF6E" w:rsidR="00BF6C28" w:rsidRPr="005F3AA9" w:rsidRDefault="00BF6C28" w:rsidP="00BF6C28">
            <w:pPr>
              <w:rPr>
                <w:sz w:val="22"/>
                <w:szCs w:val="22"/>
              </w:rPr>
            </w:pPr>
            <w:r w:rsidRPr="005F3AA9">
              <w:rPr>
                <w:sz w:val="22"/>
                <w:szCs w:val="22"/>
              </w:rPr>
              <w:t>n.s.</w:t>
            </w:r>
          </w:p>
          <w:p w14:paraId="3762AA7A" w14:textId="50F5A63B" w:rsidR="00BF6C28" w:rsidRPr="005F3AA9" w:rsidRDefault="00BF6C28" w:rsidP="00BF6C28">
            <w:pPr>
              <w:rPr>
                <w:sz w:val="22"/>
                <w:szCs w:val="22"/>
              </w:rPr>
            </w:pPr>
            <w:r w:rsidRPr="005F3AA9">
              <w:rPr>
                <w:sz w:val="22"/>
                <w:szCs w:val="22"/>
              </w:rPr>
              <w:t>-0.14*</w:t>
            </w:r>
          </w:p>
          <w:p w14:paraId="51AAF539" w14:textId="3EE3613E" w:rsidR="00BF6C28" w:rsidRPr="005F3AA9" w:rsidRDefault="00BF6C28" w:rsidP="00BF6C28">
            <w:pPr>
              <w:rPr>
                <w:sz w:val="22"/>
                <w:szCs w:val="22"/>
              </w:rPr>
            </w:pPr>
            <w:r w:rsidRPr="005F3AA9">
              <w:rPr>
                <w:sz w:val="22"/>
                <w:szCs w:val="22"/>
              </w:rPr>
              <w:t>n.s.</w:t>
            </w:r>
          </w:p>
          <w:p w14:paraId="268E5A89" w14:textId="5B768960" w:rsidR="00BF6C28" w:rsidRPr="005F3AA9" w:rsidRDefault="00BF6C28" w:rsidP="00BF6C28">
            <w:pPr>
              <w:rPr>
                <w:sz w:val="22"/>
                <w:szCs w:val="22"/>
              </w:rPr>
            </w:pPr>
            <w:r w:rsidRPr="005F3AA9">
              <w:rPr>
                <w:sz w:val="22"/>
                <w:szCs w:val="22"/>
              </w:rPr>
              <w:t>n.s.</w:t>
            </w:r>
          </w:p>
          <w:p w14:paraId="3E33F08B" w14:textId="0BEBDB79" w:rsidR="00BF6C28" w:rsidRPr="005F3AA9" w:rsidRDefault="00BF6C28" w:rsidP="00BF6C28">
            <w:pPr>
              <w:rPr>
                <w:sz w:val="22"/>
                <w:szCs w:val="22"/>
              </w:rPr>
            </w:pPr>
            <w:r w:rsidRPr="005F3AA9">
              <w:rPr>
                <w:sz w:val="22"/>
                <w:szCs w:val="22"/>
              </w:rPr>
              <w:t>n.s.</w:t>
            </w:r>
          </w:p>
          <w:p w14:paraId="699FD5DE" w14:textId="68E9DDB8" w:rsidR="00BF6C28" w:rsidRPr="005F3AA9" w:rsidRDefault="00BF6C28" w:rsidP="00BF6C28">
            <w:pPr>
              <w:rPr>
                <w:sz w:val="22"/>
                <w:szCs w:val="22"/>
              </w:rPr>
            </w:pPr>
            <w:r w:rsidRPr="005F3AA9">
              <w:rPr>
                <w:sz w:val="22"/>
                <w:szCs w:val="22"/>
              </w:rPr>
              <w:t>n.s.</w:t>
            </w:r>
          </w:p>
          <w:p w14:paraId="33DC8987" w14:textId="699F0771" w:rsidR="00BF6C28" w:rsidRPr="005F3AA9" w:rsidRDefault="00BF6C28" w:rsidP="00BF6C28">
            <w:pPr>
              <w:rPr>
                <w:sz w:val="22"/>
                <w:szCs w:val="22"/>
              </w:rPr>
            </w:pPr>
            <w:r w:rsidRPr="005F3AA9">
              <w:rPr>
                <w:sz w:val="22"/>
                <w:szCs w:val="22"/>
              </w:rPr>
              <w:t>n.s.</w:t>
            </w:r>
          </w:p>
          <w:p w14:paraId="2E94DEC1" w14:textId="7491EBA1" w:rsidR="00BF6C28" w:rsidRPr="005F3AA9" w:rsidRDefault="00BF6C28" w:rsidP="00BF6C28">
            <w:pPr>
              <w:rPr>
                <w:sz w:val="22"/>
                <w:szCs w:val="22"/>
              </w:rPr>
            </w:pPr>
            <w:r w:rsidRPr="005F3AA9">
              <w:rPr>
                <w:sz w:val="22"/>
                <w:szCs w:val="22"/>
              </w:rPr>
              <w:t>n.s.</w:t>
            </w:r>
          </w:p>
          <w:p w14:paraId="20325C5F" w14:textId="0E0D56BA" w:rsidR="00BF6C28" w:rsidRPr="005F3AA9" w:rsidRDefault="00BF6C28" w:rsidP="00BF6C28">
            <w:pPr>
              <w:rPr>
                <w:sz w:val="22"/>
                <w:szCs w:val="22"/>
              </w:rPr>
            </w:pPr>
            <w:r w:rsidRPr="005F3AA9">
              <w:rPr>
                <w:sz w:val="22"/>
                <w:szCs w:val="22"/>
              </w:rPr>
              <w:t>n.s.</w:t>
            </w:r>
          </w:p>
          <w:p w14:paraId="470E5C36" w14:textId="0A7D608F" w:rsidR="00BF6C28" w:rsidRPr="005F3AA9" w:rsidRDefault="00BF6C28" w:rsidP="00BF6C28">
            <w:pPr>
              <w:rPr>
                <w:sz w:val="22"/>
                <w:szCs w:val="22"/>
              </w:rPr>
            </w:pPr>
            <w:r w:rsidRPr="005F3AA9">
              <w:rPr>
                <w:sz w:val="22"/>
                <w:szCs w:val="22"/>
              </w:rPr>
              <w:t>n.s.</w:t>
            </w:r>
          </w:p>
          <w:p w14:paraId="01C33F0F" w14:textId="75601141" w:rsidR="00BF6C28" w:rsidRPr="005F3AA9" w:rsidRDefault="00BF6C28" w:rsidP="00BF6C28">
            <w:pPr>
              <w:rPr>
                <w:sz w:val="22"/>
                <w:szCs w:val="22"/>
              </w:rPr>
            </w:pPr>
            <w:r w:rsidRPr="005F3AA9">
              <w:rPr>
                <w:sz w:val="22"/>
                <w:szCs w:val="22"/>
              </w:rPr>
              <w:t>n.s.</w:t>
            </w:r>
          </w:p>
        </w:tc>
        <w:tc>
          <w:tcPr>
            <w:tcW w:w="1610" w:type="dxa"/>
          </w:tcPr>
          <w:p w14:paraId="1FADBCF7" w14:textId="77777777" w:rsidR="00BF6C28" w:rsidRPr="005F3AA9" w:rsidRDefault="00BF6C28" w:rsidP="00BF6C28">
            <w:pPr>
              <w:rPr>
                <w:sz w:val="22"/>
                <w:szCs w:val="22"/>
              </w:rPr>
            </w:pPr>
            <w:r w:rsidRPr="005F3AA9">
              <w:rPr>
                <w:sz w:val="22"/>
                <w:szCs w:val="22"/>
              </w:rPr>
              <w:t>Multilevel linear regression,</w:t>
            </w:r>
          </w:p>
          <w:p w14:paraId="3A56CB10" w14:textId="47123C70"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2EB8E987" w14:textId="0D0F71A7" w:rsidR="00BF6C28" w:rsidRPr="005F3AA9" w:rsidRDefault="00BF6C28" w:rsidP="00BF6C28">
            <w:pPr>
              <w:rPr>
                <w:sz w:val="22"/>
                <w:szCs w:val="22"/>
              </w:rPr>
            </w:pPr>
            <w:r w:rsidRPr="005F3AA9">
              <w:rPr>
                <w:sz w:val="22"/>
                <w:szCs w:val="22"/>
              </w:rPr>
              <w:t>Yes</w:t>
            </w:r>
          </w:p>
        </w:tc>
        <w:tc>
          <w:tcPr>
            <w:tcW w:w="907" w:type="dxa"/>
          </w:tcPr>
          <w:p w14:paraId="06E399D1" w14:textId="56A59040" w:rsidR="00BF6C28" w:rsidRPr="005F3AA9" w:rsidRDefault="00BF6C28" w:rsidP="00BF6C28">
            <w:pPr>
              <w:rPr>
                <w:sz w:val="22"/>
                <w:szCs w:val="22"/>
              </w:rPr>
            </w:pPr>
            <w:r w:rsidRPr="005F3AA9">
              <w:rPr>
                <w:sz w:val="22"/>
                <w:szCs w:val="22"/>
              </w:rPr>
              <w:t>4</w:t>
            </w:r>
          </w:p>
        </w:tc>
      </w:tr>
      <w:tr w:rsidR="00BF6C28" w:rsidRPr="005F3AA9" w14:paraId="489F0851" w14:textId="77777777" w:rsidTr="00346ACE">
        <w:tc>
          <w:tcPr>
            <w:tcW w:w="1776" w:type="dxa"/>
          </w:tcPr>
          <w:p w14:paraId="319C865B" w14:textId="0D123C56" w:rsidR="00BF6C28" w:rsidRPr="005F3AA9" w:rsidRDefault="00BF6C28" w:rsidP="00BF6C28">
            <w:pPr>
              <w:rPr>
                <w:sz w:val="22"/>
                <w:szCs w:val="22"/>
              </w:rPr>
            </w:pPr>
            <w:r w:rsidRPr="005F3AA9">
              <w:rPr>
                <w:sz w:val="22"/>
                <w:szCs w:val="22"/>
              </w:rPr>
              <w:t>Bremer et al. 2009, USA</w: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w:t>
            </w:r>
            <w:r w:rsidRPr="005F3AA9">
              <w:rPr>
                <w:sz w:val="22"/>
                <w:szCs w:val="22"/>
              </w:rPr>
              <w:fldChar w:fldCharType="end"/>
            </w:r>
          </w:p>
        </w:tc>
        <w:tc>
          <w:tcPr>
            <w:tcW w:w="1811" w:type="dxa"/>
          </w:tcPr>
          <w:p w14:paraId="5CDB1E29" w14:textId="77777777" w:rsidR="00BF6C28" w:rsidRPr="005F3AA9" w:rsidRDefault="00BF6C28" w:rsidP="00BF6C28">
            <w:pPr>
              <w:rPr>
                <w:sz w:val="22"/>
                <w:szCs w:val="22"/>
              </w:rPr>
            </w:pPr>
            <w:r w:rsidRPr="005F3AA9">
              <w:rPr>
                <w:sz w:val="22"/>
                <w:szCs w:val="22"/>
              </w:rPr>
              <w:t>n: 6967;</w:t>
            </w:r>
          </w:p>
          <w:p w14:paraId="5D20E136" w14:textId="77777777" w:rsidR="00BF6C28" w:rsidRPr="005F3AA9" w:rsidRDefault="00BF6C28" w:rsidP="00BF6C28">
            <w:pPr>
              <w:rPr>
                <w:sz w:val="22"/>
                <w:szCs w:val="22"/>
              </w:rPr>
            </w:pPr>
            <w:r w:rsidRPr="005F3AA9">
              <w:rPr>
                <w:sz w:val="22"/>
                <w:szCs w:val="22"/>
              </w:rPr>
              <w:t>age: 12-19;</w:t>
            </w:r>
          </w:p>
          <w:p w14:paraId="516CB80C" w14:textId="77777777" w:rsidR="00BF6C28" w:rsidRPr="005F3AA9" w:rsidRDefault="00BF6C28" w:rsidP="00BF6C28">
            <w:pPr>
              <w:rPr>
                <w:sz w:val="22"/>
                <w:szCs w:val="22"/>
              </w:rPr>
            </w:pPr>
            <w:r w:rsidRPr="005F3AA9">
              <w:rPr>
                <w:sz w:val="22"/>
                <w:szCs w:val="22"/>
              </w:rPr>
              <w:t>female: 48.9%</w:t>
            </w:r>
          </w:p>
        </w:tc>
        <w:tc>
          <w:tcPr>
            <w:tcW w:w="1526" w:type="dxa"/>
          </w:tcPr>
          <w:p w14:paraId="52DD7F9F" w14:textId="77777777" w:rsidR="00BF6C28" w:rsidRPr="005F3AA9" w:rsidRDefault="00BF6C28" w:rsidP="00BF6C28">
            <w:pPr>
              <w:rPr>
                <w:sz w:val="22"/>
                <w:szCs w:val="22"/>
              </w:rPr>
            </w:pPr>
            <w:r w:rsidRPr="005F3AA9">
              <w:rPr>
                <w:sz w:val="22"/>
                <w:szCs w:val="22"/>
              </w:rPr>
              <w:t>Cross-sectional</w:t>
            </w:r>
          </w:p>
        </w:tc>
        <w:tc>
          <w:tcPr>
            <w:tcW w:w="989" w:type="dxa"/>
          </w:tcPr>
          <w:p w14:paraId="1675D9BF" w14:textId="77777777" w:rsidR="00BF6C28" w:rsidRPr="005F3AA9" w:rsidRDefault="00BF6C28" w:rsidP="00BF6C28">
            <w:pPr>
              <w:rPr>
                <w:sz w:val="22"/>
                <w:szCs w:val="22"/>
              </w:rPr>
            </w:pPr>
            <w:r w:rsidRPr="005F3AA9">
              <w:rPr>
                <w:sz w:val="22"/>
                <w:szCs w:val="22"/>
              </w:rPr>
              <w:t>24h recall</w:t>
            </w:r>
          </w:p>
        </w:tc>
        <w:tc>
          <w:tcPr>
            <w:tcW w:w="1413" w:type="dxa"/>
          </w:tcPr>
          <w:p w14:paraId="422F25D7" w14:textId="77777777" w:rsidR="00BF6C28" w:rsidRPr="005F3AA9" w:rsidRDefault="00BF6C28" w:rsidP="00BF6C28">
            <w:pPr>
              <w:rPr>
                <w:sz w:val="22"/>
                <w:szCs w:val="22"/>
              </w:rPr>
            </w:pPr>
            <w:r w:rsidRPr="005F3AA9">
              <w:rPr>
                <w:sz w:val="22"/>
                <w:szCs w:val="22"/>
              </w:rPr>
              <w:t>Unknown</w:t>
            </w:r>
          </w:p>
        </w:tc>
        <w:tc>
          <w:tcPr>
            <w:tcW w:w="1356" w:type="dxa"/>
          </w:tcPr>
          <w:p w14:paraId="25CB7E73" w14:textId="77777777" w:rsidR="00BF6C28" w:rsidRPr="005F3AA9" w:rsidRDefault="00BF6C28" w:rsidP="00BF6C28">
            <w:pPr>
              <w:rPr>
                <w:sz w:val="22"/>
                <w:szCs w:val="22"/>
              </w:rPr>
            </w:pPr>
            <w:r w:rsidRPr="005F3AA9">
              <w:rPr>
                <w:sz w:val="22"/>
                <w:szCs w:val="22"/>
              </w:rPr>
              <w:t>Boys</w:t>
            </w:r>
          </w:p>
          <w:p w14:paraId="0ABED759" w14:textId="77777777" w:rsidR="00BF6C28" w:rsidRPr="005F3AA9" w:rsidRDefault="00BF6C28" w:rsidP="00BF6C28">
            <w:pPr>
              <w:rPr>
                <w:sz w:val="22"/>
                <w:szCs w:val="22"/>
              </w:rPr>
            </w:pPr>
            <w:r w:rsidRPr="005F3AA9">
              <w:rPr>
                <w:sz w:val="22"/>
                <w:szCs w:val="22"/>
              </w:rPr>
              <w:t>Girls</w:t>
            </w:r>
          </w:p>
        </w:tc>
        <w:tc>
          <w:tcPr>
            <w:tcW w:w="2303" w:type="dxa"/>
          </w:tcPr>
          <w:p w14:paraId="56583571" w14:textId="77777777" w:rsidR="00BF6C28" w:rsidRPr="005F3AA9" w:rsidRDefault="00BF6C28" w:rsidP="00BF6C28">
            <w:pPr>
              <w:rPr>
                <w:sz w:val="22"/>
                <w:szCs w:val="22"/>
              </w:rPr>
            </w:pPr>
            <w:r w:rsidRPr="005F3AA9">
              <w:rPr>
                <w:sz w:val="22"/>
                <w:szCs w:val="22"/>
              </w:rPr>
              <w:t>SSB</w:t>
            </w:r>
          </w:p>
          <w:p w14:paraId="11070E2A" w14:textId="77777777" w:rsidR="00BF6C28" w:rsidRPr="005F3AA9" w:rsidRDefault="00BF6C28" w:rsidP="00BF6C28">
            <w:pPr>
              <w:rPr>
                <w:sz w:val="22"/>
                <w:szCs w:val="22"/>
              </w:rPr>
            </w:pPr>
            <w:r w:rsidRPr="005F3AA9">
              <w:rPr>
                <w:sz w:val="22"/>
                <w:szCs w:val="22"/>
              </w:rPr>
              <w:t>SSB</w:t>
            </w:r>
          </w:p>
        </w:tc>
        <w:tc>
          <w:tcPr>
            <w:tcW w:w="1438" w:type="dxa"/>
            <w:gridSpan w:val="2"/>
          </w:tcPr>
          <w:p w14:paraId="0CC3874B" w14:textId="77777777" w:rsidR="00BF6C28" w:rsidRPr="005F3AA9" w:rsidRDefault="00BF6C28" w:rsidP="00BF6C28">
            <w:pPr>
              <w:rPr>
                <w:sz w:val="22"/>
                <w:szCs w:val="22"/>
              </w:rPr>
            </w:pPr>
            <w:r w:rsidRPr="005F3AA9">
              <w:rPr>
                <w:sz w:val="22"/>
                <w:szCs w:val="22"/>
              </w:rPr>
              <w:t>n.s.</w:t>
            </w:r>
          </w:p>
          <w:p w14:paraId="497238A8" w14:textId="1CB896B4" w:rsidR="00BF6C28" w:rsidRPr="005F3AA9" w:rsidRDefault="00BF6C28" w:rsidP="00BF6C28">
            <w:pPr>
              <w:rPr>
                <w:sz w:val="22"/>
                <w:szCs w:val="22"/>
              </w:rPr>
            </w:pPr>
            <w:r w:rsidRPr="005F3AA9">
              <w:rPr>
                <w:sz w:val="22"/>
                <w:szCs w:val="22"/>
              </w:rPr>
              <w:t>n.s.</w:t>
            </w:r>
          </w:p>
        </w:tc>
        <w:tc>
          <w:tcPr>
            <w:tcW w:w="1610" w:type="dxa"/>
          </w:tcPr>
          <w:p w14:paraId="76F58C8C" w14:textId="77777777" w:rsidR="00BF6C28" w:rsidRPr="005F3AA9" w:rsidRDefault="00BF6C28" w:rsidP="00BF6C28">
            <w:pPr>
              <w:rPr>
                <w:sz w:val="22"/>
                <w:szCs w:val="22"/>
              </w:rPr>
            </w:pPr>
            <w:r w:rsidRPr="005F3AA9">
              <w:rPr>
                <w:sz w:val="22"/>
                <w:szCs w:val="22"/>
              </w:rPr>
              <w:t>Linear regression,</w:t>
            </w:r>
          </w:p>
          <w:p w14:paraId="3DF4689D" w14:textId="451DBBDD"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45E11DF" w14:textId="77777777" w:rsidR="00BF6C28" w:rsidRPr="005F3AA9" w:rsidRDefault="00BF6C28" w:rsidP="00BF6C28">
            <w:pPr>
              <w:rPr>
                <w:sz w:val="22"/>
                <w:szCs w:val="22"/>
              </w:rPr>
            </w:pPr>
            <w:r w:rsidRPr="005F3AA9">
              <w:rPr>
                <w:sz w:val="22"/>
                <w:szCs w:val="22"/>
              </w:rPr>
              <w:t>No</w:t>
            </w:r>
          </w:p>
        </w:tc>
        <w:tc>
          <w:tcPr>
            <w:tcW w:w="907" w:type="dxa"/>
          </w:tcPr>
          <w:p w14:paraId="07E072C1" w14:textId="77777777" w:rsidR="00BF6C28" w:rsidRPr="005F3AA9" w:rsidRDefault="00BF6C28" w:rsidP="00BF6C28">
            <w:pPr>
              <w:rPr>
                <w:sz w:val="22"/>
                <w:szCs w:val="22"/>
              </w:rPr>
            </w:pPr>
            <w:r w:rsidRPr="005F3AA9">
              <w:rPr>
                <w:sz w:val="22"/>
                <w:szCs w:val="22"/>
              </w:rPr>
              <w:t>7</w:t>
            </w:r>
          </w:p>
        </w:tc>
      </w:tr>
      <w:tr w:rsidR="00BF6C28" w:rsidRPr="005F3AA9" w14:paraId="3AA5BF26" w14:textId="77777777" w:rsidTr="00346ACE">
        <w:tc>
          <w:tcPr>
            <w:tcW w:w="1776" w:type="dxa"/>
          </w:tcPr>
          <w:p w14:paraId="5B54F0D4" w14:textId="14260808" w:rsidR="00BF6C28" w:rsidRPr="005F3AA9" w:rsidRDefault="00BF6C28" w:rsidP="00BF6C28">
            <w:pPr>
              <w:rPr>
                <w:sz w:val="22"/>
                <w:szCs w:val="22"/>
              </w:rPr>
            </w:pPr>
            <w:r w:rsidRPr="005F3AA9">
              <w:rPr>
                <w:sz w:val="22"/>
                <w:szCs w:val="22"/>
              </w:rPr>
              <w:t>Chan et al. 2014a, China</w:t>
            </w:r>
            <w:r w:rsidRPr="005F3AA9">
              <w:rPr>
                <w:sz w:val="22"/>
                <w:szCs w:val="22"/>
              </w:rPr>
              <w:fldChar w:fldCharType="begin">
                <w:fldData xml:space="preserve">PEVuZE5vdGU+PENpdGU+PEF1dGhvcj5DaGFuPC9BdXRob3I+PFllYXI+MjAxNDwvWWVhcj48UmVj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gyMDA0PC9wYWdlcz48dm9sdW1lPjk8L3ZvbHVtZT48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DaGFuPC9BdXRob3I+PFllYXI+MjAxNDwvWWVhcj48UmVj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gyMDA0PC9wYWdlcz48dm9sdW1lPjk8L3ZvbHVtZT48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sz w:val="22"/>
                <w:szCs w:val="22"/>
              </w:rPr>
              <w:t>[9]</w:t>
            </w:r>
            <w:r w:rsidRPr="005F3AA9">
              <w:rPr>
                <w:sz w:val="22"/>
                <w:szCs w:val="22"/>
              </w:rPr>
              <w:fldChar w:fldCharType="end"/>
            </w:r>
          </w:p>
        </w:tc>
        <w:tc>
          <w:tcPr>
            <w:tcW w:w="1811" w:type="dxa"/>
          </w:tcPr>
          <w:p w14:paraId="120EE17E" w14:textId="77777777" w:rsidR="00BF6C28" w:rsidRPr="005F3AA9" w:rsidRDefault="00BF6C28" w:rsidP="00BF6C28">
            <w:pPr>
              <w:rPr>
                <w:sz w:val="22"/>
                <w:szCs w:val="22"/>
              </w:rPr>
            </w:pPr>
            <w:r w:rsidRPr="005F3AA9">
              <w:rPr>
                <w:sz w:val="22"/>
                <w:szCs w:val="22"/>
              </w:rPr>
              <w:t>n: 200;</w:t>
            </w:r>
          </w:p>
          <w:p w14:paraId="5FED564B" w14:textId="77777777" w:rsidR="00BF6C28" w:rsidRPr="005F3AA9" w:rsidRDefault="00BF6C28" w:rsidP="00BF6C28">
            <w:pPr>
              <w:rPr>
                <w:sz w:val="22"/>
                <w:szCs w:val="22"/>
              </w:rPr>
            </w:pPr>
            <w:r w:rsidRPr="005F3AA9">
              <w:rPr>
                <w:sz w:val="22"/>
                <w:szCs w:val="22"/>
              </w:rPr>
              <w:t>age: 12-16;</w:t>
            </w:r>
          </w:p>
          <w:p w14:paraId="64A7D7F5" w14:textId="2F146BF1" w:rsidR="00BF6C28" w:rsidRPr="005F3AA9" w:rsidRDefault="00BF6C28" w:rsidP="00BF6C28">
            <w:pPr>
              <w:rPr>
                <w:sz w:val="22"/>
                <w:szCs w:val="22"/>
              </w:rPr>
            </w:pPr>
            <w:r w:rsidRPr="005F3AA9">
              <w:rPr>
                <w:sz w:val="22"/>
                <w:szCs w:val="22"/>
              </w:rPr>
              <w:t>female: 51.0%</w:t>
            </w:r>
          </w:p>
        </w:tc>
        <w:tc>
          <w:tcPr>
            <w:tcW w:w="1526" w:type="dxa"/>
          </w:tcPr>
          <w:p w14:paraId="1614B98F" w14:textId="3D7DB738" w:rsidR="00BF6C28" w:rsidRPr="005F3AA9" w:rsidRDefault="00BF6C28" w:rsidP="00BF6C28">
            <w:pPr>
              <w:rPr>
                <w:sz w:val="22"/>
                <w:szCs w:val="22"/>
              </w:rPr>
            </w:pPr>
            <w:r w:rsidRPr="005F3AA9">
              <w:rPr>
                <w:sz w:val="22"/>
                <w:szCs w:val="22"/>
              </w:rPr>
              <w:t>Cross-sectional</w:t>
            </w:r>
          </w:p>
        </w:tc>
        <w:tc>
          <w:tcPr>
            <w:tcW w:w="989" w:type="dxa"/>
          </w:tcPr>
          <w:p w14:paraId="341F577A" w14:textId="1AEAC1CD" w:rsidR="00BF6C28" w:rsidRPr="005F3AA9" w:rsidRDefault="00BF6C28" w:rsidP="00BF6C28">
            <w:pPr>
              <w:rPr>
                <w:sz w:val="22"/>
                <w:szCs w:val="22"/>
              </w:rPr>
            </w:pPr>
            <w:r w:rsidRPr="005F3AA9">
              <w:rPr>
                <w:sz w:val="22"/>
                <w:szCs w:val="22"/>
              </w:rPr>
              <w:t>FFQ</w:t>
            </w:r>
          </w:p>
        </w:tc>
        <w:tc>
          <w:tcPr>
            <w:tcW w:w="1413" w:type="dxa"/>
          </w:tcPr>
          <w:p w14:paraId="316BA376" w14:textId="3B19A2E0" w:rsidR="00BF6C28" w:rsidRPr="005F3AA9" w:rsidRDefault="00BF6C28" w:rsidP="00BF6C28">
            <w:pPr>
              <w:rPr>
                <w:sz w:val="22"/>
                <w:szCs w:val="22"/>
              </w:rPr>
            </w:pPr>
            <w:r w:rsidRPr="005F3AA9">
              <w:rPr>
                <w:sz w:val="22"/>
                <w:szCs w:val="22"/>
              </w:rPr>
              <w:t>Unknown</w:t>
            </w:r>
          </w:p>
        </w:tc>
        <w:tc>
          <w:tcPr>
            <w:tcW w:w="1356" w:type="dxa"/>
          </w:tcPr>
          <w:p w14:paraId="096AABEE" w14:textId="618A3733" w:rsidR="00BF6C28" w:rsidRPr="005F3AA9" w:rsidRDefault="00BF6C28" w:rsidP="00BF6C28">
            <w:pPr>
              <w:rPr>
                <w:sz w:val="22"/>
                <w:szCs w:val="22"/>
              </w:rPr>
            </w:pPr>
            <w:r w:rsidRPr="005F3AA9">
              <w:rPr>
                <w:sz w:val="22"/>
                <w:szCs w:val="22"/>
              </w:rPr>
              <w:t>no</w:t>
            </w:r>
          </w:p>
        </w:tc>
        <w:tc>
          <w:tcPr>
            <w:tcW w:w="2303" w:type="dxa"/>
          </w:tcPr>
          <w:p w14:paraId="5C527691" w14:textId="0E7498D7" w:rsidR="00BF6C28" w:rsidRPr="005F3AA9" w:rsidRDefault="00BF6C28" w:rsidP="00BF6C28">
            <w:pPr>
              <w:rPr>
                <w:sz w:val="22"/>
                <w:szCs w:val="22"/>
              </w:rPr>
            </w:pPr>
            <w:r w:rsidRPr="005F3AA9">
              <w:rPr>
                <w:sz w:val="22"/>
                <w:szCs w:val="22"/>
              </w:rPr>
              <w:t>SSB</w:t>
            </w:r>
          </w:p>
        </w:tc>
        <w:tc>
          <w:tcPr>
            <w:tcW w:w="1438" w:type="dxa"/>
            <w:gridSpan w:val="2"/>
          </w:tcPr>
          <w:p w14:paraId="2A182681" w14:textId="77777777" w:rsidR="00BF6C28" w:rsidRPr="005F3AA9" w:rsidRDefault="00BF6C28" w:rsidP="00BF6C28">
            <w:pPr>
              <w:rPr>
                <w:b/>
                <w:sz w:val="22"/>
                <w:szCs w:val="22"/>
                <w:lang w:val="de-DE"/>
              </w:rPr>
            </w:pPr>
            <w:r w:rsidRPr="005F3AA9">
              <w:rPr>
                <w:sz w:val="22"/>
                <w:szCs w:val="22"/>
              </w:rPr>
              <w:t xml:space="preserve">n.s. </w:t>
            </w:r>
            <w:r w:rsidRPr="005F3AA9">
              <w:rPr>
                <w:sz w:val="22"/>
                <w:szCs w:val="22"/>
                <w:vertAlign w:val="superscript"/>
              </w:rPr>
              <w:t>a</w:t>
            </w:r>
          </w:p>
          <w:p w14:paraId="629B7FDA" w14:textId="77777777" w:rsidR="00BF6C28" w:rsidRPr="005F3AA9" w:rsidRDefault="00BF6C28" w:rsidP="00BF6C28">
            <w:pPr>
              <w:rPr>
                <w:sz w:val="22"/>
                <w:szCs w:val="22"/>
              </w:rPr>
            </w:pPr>
          </w:p>
        </w:tc>
        <w:tc>
          <w:tcPr>
            <w:tcW w:w="1610" w:type="dxa"/>
          </w:tcPr>
          <w:p w14:paraId="0284AC9C" w14:textId="7B89F7C1" w:rsidR="00BF6C28" w:rsidRPr="005F3AA9" w:rsidRDefault="00BF6C28" w:rsidP="00BF6C28">
            <w:pPr>
              <w:rPr>
                <w:sz w:val="22"/>
                <w:szCs w:val="22"/>
              </w:rPr>
            </w:pPr>
            <w:r w:rsidRPr="005F3AA9">
              <w:rPr>
                <w:sz w:val="22"/>
                <w:szCs w:val="22"/>
              </w:rPr>
              <w:t>Multiple linear regression, Multivariate adjusted difference</w:t>
            </w:r>
          </w:p>
        </w:tc>
        <w:tc>
          <w:tcPr>
            <w:tcW w:w="1358" w:type="dxa"/>
          </w:tcPr>
          <w:p w14:paraId="36DE8B0E" w14:textId="76F29F98" w:rsidR="00BF6C28" w:rsidRPr="005F3AA9" w:rsidRDefault="00BF6C28" w:rsidP="00BF6C28">
            <w:pPr>
              <w:rPr>
                <w:sz w:val="22"/>
                <w:szCs w:val="22"/>
              </w:rPr>
            </w:pPr>
            <w:r w:rsidRPr="005F3AA9">
              <w:rPr>
                <w:sz w:val="22"/>
                <w:szCs w:val="22"/>
              </w:rPr>
              <w:t>Unknown</w:t>
            </w:r>
          </w:p>
        </w:tc>
        <w:tc>
          <w:tcPr>
            <w:tcW w:w="907" w:type="dxa"/>
          </w:tcPr>
          <w:p w14:paraId="12895C47" w14:textId="54E18D6B" w:rsidR="00BF6C28" w:rsidRPr="005F3AA9" w:rsidRDefault="00BF6C28" w:rsidP="00BF6C28">
            <w:pPr>
              <w:rPr>
                <w:sz w:val="22"/>
                <w:szCs w:val="22"/>
              </w:rPr>
            </w:pPr>
            <w:r w:rsidRPr="005F3AA9">
              <w:rPr>
                <w:sz w:val="22"/>
                <w:szCs w:val="22"/>
              </w:rPr>
              <w:t>1</w:t>
            </w:r>
          </w:p>
        </w:tc>
      </w:tr>
      <w:tr w:rsidR="00BF6C28" w:rsidRPr="005F3AA9" w14:paraId="7415F9F1" w14:textId="77777777" w:rsidTr="00346ACE">
        <w:tc>
          <w:tcPr>
            <w:tcW w:w="1776" w:type="dxa"/>
          </w:tcPr>
          <w:p w14:paraId="3B413671" w14:textId="77777777" w:rsidR="00BF6C28" w:rsidRPr="005F3AA9" w:rsidRDefault="00BF6C28" w:rsidP="00BF6C28">
            <w:pPr>
              <w:rPr>
                <w:sz w:val="22"/>
                <w:szCs w:val="22"/>
              </w:rPr>
            </w:pPr>
            <w:r w:rsidRPr="005F3AA9">
              <w:rPr>
                <w:sz w:val="22"/>
                <w:szCs w:val="22"/>
              </w:rPr>
              <w:t>Chan et al. 2015, Australia</w:t>
            </w:r>
          </w:p>
          <w:p w14:paraId="58024AAA" w14:textId="4FD26192" w:rsidR="00BF6C28" w:rsidRPr="005F3AA9" w:rsidRDefault="00BF6C28" w:rsidP="00BF6C28">
            <w:pPr>
              <w:rPr>
                <w:b/>
                <w:sz w:val="22"/>
                <w:szCs w:val="22"/>
              </w:rPr>
            </w:pP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1]</w:t>
            </w:r>
            <w:r w:rsidRPr="005F3AA9">
              <w:rPr>
                <w:sz w:val="22"/>
                <w:szCs w:val="22"/>
              </w:rPr>
              <w:fldChar w:fldCharType="end"/>
            </w:r>
          </w:p>
        </w:tc>
        <w:tc>
          <w:tcPr>
            <w:tcW w:w="1811" w:type="dxa"/>
          </w:tcPr>
          <w:p w14:paraId="3598EC44" w14:textId="267F4B79" w:rsidR="00BF6C28" w:rsidRPr="005F3AA9" w:rsidRDefault="00BF6C28" w:rsidP="00BF6C28">
            <w:pPr>
              <w:rPr>
                <w:sz w:val="22"/>
                <w:szCs w:val="22"/>
              </w:rPr>
            </w:pPr>
            <w:r w:rsidRPr="005F3AA9">
              <w:rPr>
                <w:sz w:val="22"/>
                <w:szCs w:val="22"/>
              </w:rPr>
              <w:t>n: 2262;</w:t>
            </w:r>
          </w:p>
          <w:p w14:paraId="46ACCCB0" w14:textId="36089B9B" w:rsidR="00BF6C28" w:rsidRPr="005F3AA9" w:rsidRDefault="0038587F" w:rsidP="00BF6C28">
            <w:pPr>
              <w:rPr>
                <w:sz w:val="22"/>
                <w:szCs w:val="22"/>
              </w:rPr>
            </w:pPr>
            <w:r>
              <w:rPr>
                <w:sz w:val="22"/>
                <w:szCs w:val="22"/>
              </w:rPr>
              <w:t>age: 14,</w:t>
            </w:r>
            <w:r w:rsidR="00BF6C28" w:rsidRPr="005F3AA9">
              <w:rPr>
                <w:sz w:val="22"/>
                <w:szCs w:val="22"/>
              </w:rPr>
              <w:t xml:space="preserve"> 17 </w:t>
            </w:r>
          </w:p>
          <w:p w14:paraId="6AF73838" w14:textId="33426C5C" w:rsidR="00BF6C28" w:rsidRPr="005F3AA9" w:rsidRDefault="00BF6C28" w:rsidP="00BF6C28">
            <w:pPr>
              <w:rPr>
                <w:sz w:val="22"/>
                <w:szCs w:val="22"/>
              </w:rPr>
            </w:pPr>
            <w:r w:rsidRPr="005F3AA9">
              <w:rPr>
                <w:sz w:val="22"/>
                <w:szCs w:val="22"/>
              </w:rPr>
              <w:t>female: 50.4%</w:t>
            </w:r>
          </w:p>
        </w:tc>
        <w:tc>
          <w:tcPr>
            <w:tcW w:w="1526" w:type="dxa"/>
          </w:tcPr>
          <w:p w14:paraId="29349BBB" w14:textId="76B5AD61" w:rsidR="00BF6C28" w:rsidRPr="005F3AA9" w:rsidRDefault="00BF6C28" w:rsidP="00BF6C28">
            <w:pPr>
              <w:rPr>
                <w:sz w:val="22"/>
                <w:szCs w:val="22"/>
              </w:rPr>
            </w:pPr>
            <w:r w:rsidRPr="005F3AA9">
              <w:rPr>
                <w:sz w:val="22"/>
                <w:szCs w:val="22"/>
              </w:rPr>
              <w:t>Prospective cohort study</w:t>
            </w:r>
          </w:p>
        </w:tc>
        <w:tc>
          <w:tcPr>
            <w:tcW w:w="989" w:type="dxa"/>
          </w:tcPr>
          <w:p w14:paraId="62471140" w14:textId="5E14907F" w:rsidR="00BF6C28" w:rsidRPr="005F3AA9" w:rsidRDefault="00BF6C28" w:rsidP="00BF6C28">
            <w:pPr>
              <w:rPr>
                <w:sz w:val="22"/>
                <w:szCs w:val="22"/>
              </w:rPr>
            </w:pPr>
            <w:r w:rsidRPr="005F3AA9">
              <w:rPr>
                <w:sz w:val="22"/>
                <w:szCs w:val="22"/>
              </w:rPr>
              <w:t>FFQ</w:t>
            </w:r>
          </w:p>
        </w:tc>
        <w:tc>
          <w:tcPr>
            <w:tcW w:w="1413" w:type="dxa"/>
          </w:tcPr>
          <w:p w14:paraId="57C83F31" w14:textId="2C091646" w:rsidR="00BF6C28" w:rsidRPr="005F3AA9" w:rsidRDefault="00BF6C28" w:rsidP="00BF6C28">
            <w:pPr>
              <w:rPr>
                <w:sz w:val="22"/>
                <w:szCs w:val="22"/>
              </w:rPr>
            </w:pPr>
            <w:r w:rsidRPr="005F3AA9">
              <w:rPr>
                <w:sz w:val="22"/>
                <w:szCs w:val="22"/>
              </w:rPr>
              <w:t>Unknown</w:t>
            </w:r>
          </w:p>
        </w:tc>
        <w:tc>
          <w:tcPr>
            <w:tcW w:w="1356" w:type="dxa"/>
          </w:tcPr>
          <w:p w14:paraId="5B6DA68E" w14:textId="3874F755" w:rsidR="00BF6C28" w:rsidRPr="005F3AA9" w:rsidRDefault="00BF6C28" w:rsidP="00BF6C28">
            <w:pPr>
              <w:rPr>
                <w:sz w:val="22"/>
                <w:szCs w:val="22"/>
              </w:rPr>
            </w:pPr>
            <w:r w:rsidRPr="005F3AA9">
              <w:rPr>
                <w:sz w:val="22"/>
                <w:szCs w:val="22"/>
              </w:rPr>
              <w:t>n:</w:t>
            </w:r>
            <w:r w:rsidR="0038587F">
              <w:rPr>
                <w:sz w:val="22"/>
                <w:szCs w:val="22"/>
              </w:rPr>
              <w:t xml:space="preserve"> </w:t>
            </w:r>
            <w:r w:rsidRPr="005F3AA9">
              <w:rPr>
                <w:sz w:val="22"/>
                <w:szCs w:val="22"/>
              </w:rPr>
              <w:t>1547</w:t>
            </w:r>
          </w:p>
        </w:tc>
        <w:tc>
          <w:tcPr>
            <w:tcW w:w="2303" w:type="dxa"/>
          </w:tcPr>
          <w:p w14:paraId="189B7B6B" w14:textId="05526894" w:rsidR="00BF6C28" w:rsidRPr="005F3AA9" w:rsidRDefault="00BF6C28" w:rsidP="00BF6C28">
            <w:pPr>
              <w:rPr>
                <w:sz w:val="22"/>
                <w:szCs w:val="22"/>
              </w:rPr>
            </w:pPr>
            <w:r w:rsidRPr="005F3AA9">
              <w:rPr>
                <w:sz w:val="22"/>
                <w:szCs w:val="22"/>
              </w:rPr>
              <w:t>DGI-CA</w:t>
            </w:r>
          </w:p>
        </w:tc>
        <w:tc>
          <w:tcPr>
            <w:tcW w:w="1438" w:type="dxa"/>
            <w:gridSpan w:val="2"/>
          </w:tcPr>
          <w:p w14:paraId="1FDA6594" w14:textId="1799788A" w:rsidR="00BF6C28" w:rsidRPr="005F3AA9" w:rsidRDefault="00BF6C28" w:rsidP="00BF6C28">
            <w:pPr>
              <w:rPr>
                <w:sz w:val="22"/>
                <w:szCs w:val="22"/>
              </w:rPr>
            </w:pPr>
            <w:r w:rsidRPr="005F3AA9">
              <w:rPr>
                <w:sz w:val="22"/>
                <w:szCs w:val="22"/>
              </w:rPr>
              <w:t>n.s.</w:t>
            </w:r>
          </w:p>
        </w:tc>
        <w:tc>
          <w:tcPr>
            <w:tcW w:w="1610" w:type="dxa"/>
          </w:tcPr>
          <w:p w14:paraId="09211221" w14:textId="77777777" w:rsidR="00BF6C28" w:rsidRPr="005F3AA9" w:rsidRDefault="00BF6C28" w:rsidP="00BF6C28">
            <w:pPr>
              <w:rPr>
                <w:sz w:val="22"/>
                <w:szCs w:val="22"/>
              </w:rPr>
            </w:pPr>
            <w:r w:rsidRPr="005F3AA9">
              <w:rPr>
                <w:sz w:val="22"/>
                <w:szCs w:val="22"/>
              </w:rPr>
              <w:t>Linear regression,</w:t>
            </w:r>
          </w:p>
          <w:p w14:paraId="1877B0F7" w14:textId="54C1354F"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42CCB12C" w14:textId="73A843E2" w:rsidR="00BF6C28" w:rsidRPr="005F3AA9" w:rsidRDefault="00BF6C28" w:rsidP="00BF6C28">
            <w:pPr>
              <w:rPr>
                <w:sz w:val="22"/>
                <w:szCs w:val="22"/>
              </w:rPr>
            </w:pPr>
            <w:r w:rsidRPr="005F3AA9">
              <w:rPr>
                <w:sz w:val="22"/>
                <w:szCs w:val="22"/>
              </w:rPr>
              <w:t>Unknown</w:t>
            </w:r>
          </w:p>
        </w:tc>
        <w:tc>
          <w:tcPr>
            <w:tcW w:w="907" w:type="dxa"/>
          </w:tcPr>
          <w:p w14:paraId="41B5BCBA" w14:textId="7E9A7A71" w:rsidR="00BF6C28" w:rsidRPr="005F3AA9" w:rsidRDefault="00BF6C28" w:rsidP="00BF6C28">
            <w:pPr>
              <w:rPr>
                <w:sz w:val="22"/>
                <w:szCs w:val="22"/>
              </w:rPr>
            </w:pPr>
            <w:r w:rsidRPr="005F3AA9">
              <w:rPr>
                <w:sz w:val="22"/>
                <w:szCs w:val="22"/>
              </w:rPr>
              <w:t>7</w:t>
            </w:r>
          </w:p>
        </w:tc>
      </w:tr>
      <w:tr w:rsidR="00BF6C28" w:rsidRPr="005F3AA9" w14:paraId="2F22B2C2" w14:textId="77777777" w:rsidTr="00346ACE">
        <w:tc>
          <w:tcPr>
            <w:tcW w:w="1776" w:type="dxa"/>
          </w:tcPr>
          <w:p w14:paraId="4E24A7BF" w14:textId="7A924BA6" w:rsidR="00BF6C28" w:rsidRPr="005F3AA9" w:rsidRDefault="00BF6C28" w:rsidP="00BF6C28">
            <w:pPr>
              <w:rPr>
                <w:b/>
                <w:sz w:val="22"/>
                <w:szCs w:val="22"/>
              </w:rPr>
            </w:pPr>
            <w:r w:rsidRPr="005F3AA9">
              <w:rPr>
                <w:sz w:val="22"/>
                <w:szCs w:val="22"/>
              </w:rPr>
              <w:t>Day et al. 2009, USA</w: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2]</w:t>
            </w:r>
            <w:r w:rsidRPr="005F3AA9">
              <w:rPr>
                <w:sz w:val="22"/>
                <w:szCs w:val="22"/>
              </w:rPr>
              <w:fldChar w:fldCharType="end"/>
            </w:r>
          </w:p>
        </w:tc>
        <w:tc>
          <w:tcPr>
            <w:tcW w:w="1811" w:type="dxa"/>
          </w:tcPr>
          <w:p w14:paraId="5D6638DD" w14:textId="1643C530" w:rsidR="00BF6C28" w:rsidRPr="005F3AA9" w:rsidRDefault="00BF6C28" w:rsidP="00BF6C28">
            <w:pPr>
              <w:rPr>
                <w:sz w:val="22"/>
                <w:szCs w:val="22"/>
              </w:rPr>
            </w:pPr>
            <w:r w:rsidRPr="005F3AA9">
              <w:rPr>
                <w:sz w:val="22"/>
                <w:szCs w:val="22"/>
              </w:rPr>
              <w:t>n: 489;</w:t>
            </w:r>
          </w:p>
          <w:p w14:paraId="35A0603C" w14:textId="77777777" w:rsidR="00BF6C28" w:rsidRPr="005F3AA9" w:rsidRDefault="00BF6C28" w:rsidP="00BF6C28">
            <w:pPr>
              <w:rPr>
                <w:sz w:val="22"/>
                <w:szCs w:val="22"/>
              </w:rPr>
            </w:pPr>
            <w:r w:rsidRPr="005F3AA9">
              <w:rPr>
                <w:sz w:val="22"/>
                <w:szCs w:val="22"/>
              </w:rPr>
              <w:t>age: 8, 11, 14;</w:t>
            </w:r>
          </w:p>
          <w:p w14:paraId="6F44263F" w14:textId="67385D87" w:rsidR="00BF6C28" w:rsidRPr="005F3AA9" w:rsidRDefault="00BF6C28" w:rsidP="00BF6C28">
            <w:pPr>
              <w:rPr>
                <w:b/>
                <w:sz w:val="22"/>
                <w:szCs w:val="22"/>
              </w:rPr>
            </w:pPr>
            <w:r w:rsidRPr="005F3AA9">
              <w:rPr>
                <w:sz w:val="22"/>
                <w:szCs w:val="22"/>
              </w:rPr>
              <w:t>female: 51.3%</w:t>
            </w:r>
          </w:p>
        </w:tc>
        <w:tc>
          <w:tcPr>
            <w:tcW w:w="1526" w:type="dxa"/>
          </w:tcPr>
          <w:p w14:paraId="247C3341" w14:textId="35D94BF4" w:rsidR="00BF6C28" w:rsidRPr="005F3AA9" w:rsidRDefault="00BF6C28" w:rsidP="00BF6C28">
            <w:pPr>
              <w:rPr>
                <w:sz w:val="22"/>
                <w:szCs w:val="22"/>
              </w:rPr>
            </w:pPr>
            <w:r w:rsidRPr="005F3AA9">
              <w:rPr>
                <w:sz w:val="22"/>
                <w:szCs w:val="22"/>
              </w:rPr>
              <w:t>Cross-sectional</w:t>
            </w:r>
          </w:p>
        </w:tc>
        <w:tc>
          <w:tcPr>
            <w:tcW w:w="989" w:type="dxa"/>
          </w:tcPr>
          <w:p w14:paraId="4BC6FB89" w14:textId="6C43A73B" w:rsidR="00BF6C28" w:rsidRPr="005F3AA9" w:rsidRDefault="00BF6C28" w:rsidP="00BF6C28">
            <w:pPr>
              <w:rPr>
                <w:sz w:val="22"/>
                <w:szCs w:val="22"/>
              </w:rPr>
            </w:pPr>
            <w:r w:rsidRPr="005F3AA9">
              <w:rPr>
                <w:sz w:val="22"/>
                <w:szCs w:val="22"/>
              </w:rPr>
              <w:t>FFQ</w:t>
            </w:r>
          </w:p>
        </w:tc>
        <w:tc>
          <w:tcPr>
            <w:tcW w:w="1413" w:type="dxa"/>
          </w:tcPr>
          <w:p w14:paraId="33E5501B" w14:textId="39B0E6C4" w:rsidR="00BF6C28" w:rsidRPr="005F3AA9" w:rsidRDefault="00BF6C28" w:rsidP="00BF6C28">
            <w:pPr>
              <w:rPr>
                <w:sz w:val="22"/>
                <w:szCs w:val="22"/>
              </w:rPr>
            </w:pPr>
            <w:r w:rsidRPr="005F3AA9">
              <w:rPr>
                <w:sz w:val="22"/>
                <w:szCs w:val="22"/>
              </w:rPr>
              <w:t>Yes</w:t>
            </w:r>
          </w:p>
        </w:tc>
        <w:tc>
          <w:tcPr>
            <w:tcW w:w="1356" w:type="dxa"/>
          </w:tcPr>
          <w:p w14:paraId="7A73693B" w14:textId="382D10AB" w:rsidR="00BF6C28" w:rsidRPr="005F3AA9" w:rsidRDefault="00BF6C28" w:rsidP="00BF6C28">
            <w:pPr>
              <w:rPr>
                <w:sz w:val="22"/>
                <w:szCs w:val="22"/>
              </w:rPr>
            </w:pPr>
            <w:r w:rsidRPr="005F3AA9">
              <w:rPr>
                <w:sz w:val="22"/>
                <w:szCs w:val="22"/>
              </w:rPr>
              <w:t>Boys</w:t>
            </w:r>
          </w:p>
          <w:p w14:paraId="2BAC9614" w14:textId="389904BB" w:rsidR="00BF6C28" w:rsidRPr="005F3AA9" w:rsidRDefault="00BF6C28" w:rsidP="00BF6C28">
            <w:pPr>
              <w:rPr>
                <w:sz w:val="22"/>
                <w:szCs w:val="22"/>
              </w:rPr>
            </w:pPr>
            <w:r w:rsidRPr="005F3AA9">
              <w:rPr>
                <w:sz w:val="22"/>
                <w:szCs w:val="22"/>
              </w:rPr>
              <w:t>Girls</w:t>
            </w:r>
          </w:p>
        </w:tc>
        <w:tc>
          <w:tcPr>
            <w:tcW w:w="2303" w:type="dxa"/>
          </w:tcPr>
          <w:p w14:paraId="61573CFE" w14:textId="611EE9E6" w:rsidR="00BF6C28" w:rsidRPr="005F3AA9" w:rsidRDefault="00FF229E" w:rsidP="00BF6C28">
            <w:pPr>
              <w:rPr>
                <w:sz w:val="22"/>
                <w:szCs w:val="22"/>
              </w:rPr>
            </w:pPr>
            <w:r>
              <w:rPr>
                <w:sz w:val="22"/>
                <w:szCs w:val="22"/>
              </w:rPr>
              <w:t>Fat</w:t>
            </w:r>
          </w:p>
          <w:p w14:paraId="6B7248B3" w14:textId="77777777" w:rsidR="002B236D" w:rsidRPr="005F3AA9" w:rsidRDefault="002B236D" w:rsidP="002B236D">
            <w:pPr>
              <w:rPr>
                <w:sz w:val="22"/>
                <w:szCs w:val="22"/>
              </w:rPr>
            </w:pPr>
            <w:r>
              <w:rPr>
                <w:sz w:val="22"/>
                <w:szCs w:val="22"/>
              </w:rPr>
              <w:t>Fat</w:t>
            </w:r>
          </w:p>
          <w:p w14:paraId="170658E8" w14:textId="6C2F3E34" w:rsidR="00BF6C28" w:rsidRPr="005F3AA9" w:rsidRDefault="00BF6C28" w:rsidP="00BF6C28">
            <w:pPr>
              <w:rPr>
                <w:sz w:val="22"/>
                <w:szCs w:val="22"/>
              </w:rPr>
            </w:pPr>
          </w:p>
        </w:tc>
        <w:tc>
          <w:tcPr>
            <w:tcW w:w="1438" w:type="dxa"/>
            <w:gridSpan w:val="2"/>
          </w:tcPr>
          <w:p w14:paraId="28A7FC52" w14:textId="72161033"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698D7560" w14:textId="4C265E15"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5FE750E6" w14:textId="77777777" w:rsidR="00BF6C28" w:rsidRPr="005F3AA9" w:rsidRDefault="00BF6C28" w:rsidP="00BF6C28">
            <w:pPr>
              <w:rPr>
                <w:sz w:val="22"/>
                <w:szCs w:val="22"/>
              </w:rPr>
            </w:pPr>
            <w:r w:rsidRPr="005F3AA9">
              <w:rPr>
                <w:sz w:val="22"/>
                <w:szCs w:val="22"/>
              </w:rPr>
              <w:t>ANCOVA,</w:t>
            </w:r>
          </w:p>
          <w:p w14:paraId="72DCCD72" w14:textId="48177D0B" w:rsidR="00BF6C28" w:rsidRPr="005F3AA9" w:rsidRDefault="00BF6C28" w:rsidP="00BF6C28">
            <w:pPr>
              <w:rPr>
                <w:sz w:val="22"/>
                <w:szCs w:val="22"/>
              </w:rPr>
            </w:pPr>
            <w:r w:rsidRPr="005F3AA9">
              <w:rPr>
                <w:sz w:val="22"/>
                <w:szCs w:val="22"/>
              </w:rPr>
              <w:t>Mean</w:t>
            </w:r>
          </w:p>
        </w:tc>
        <w:tc>
          <w:tcPr>
            <w:tcW w:w="1358" w:type="dxa"/>
          </w:tcPr>
          <w:p w14:paraId="1BC28BFF" w14:textId="5291B249" w:rsidR="00BF6C28" w:rsidRPr="005F3AA9" w:rsidRDefault="00BF6C28" w:rsidP="00BF6C28">
            <w:pPr>
              <w:rPr>
                <w:sz w:val="22"/>
                <w:szCs w:val="22"/>
              </w:rPr>
            </w:pPr>
            <w:r w:rsidRPr="005F3AA9">
              <w:rPr>
                <w:sz w:val="22"/>
                <w:szCs w:val="22"/>
              </w:rPr>
              <w:t>Yes</w:t>
            </w:r>
          </w:p>
        </w:tc>
        <w:tc>
          <w:tcPr>
            <w:tcW w:w="907" w:type="dxa"/>
          </w:tcPr>
          <w:p w14:paraId="1181799A" w14:textId="4824E1A4" w:rsidR="00BF6C28" w:rsidRPr="005F3AA9" w:rsidRDefault="00BF6C28" w:rsidP="00BF6C28">
            <w:pPr>
              <w:rPr>
                <w:sz w:val="22"/>
                <w:szCs w:val="22"/>
              </w:rPr>
            </w:pPr>
            <w:r w:rsidRPr="005F3AA9">
              <w:rPr>
                <w:sz w:val="22"/>
                <w:szCs w:val="22"/>
              </w:rPr>
              <w:t>2</w:t>
            </w:r>
          </w:p>
        </w:tc>
      </w:tr>
      <w:tr w:rsidR="00BF6C28" w:rsidRPr="005F3AA9" w14:paraId="26900C9A" w14:textId="77777777" w:rsidTr="00346ACE">
        <w:tc>
          <w:tcPr>
            <w:tcW w:w="1776" w:type="dxa"/>
          </w:tcPr>
          <w:p w14:paraId="0A6826D7" w14:textId="4A644FB7" w:rsidR="00BF6C28" w:rsidRPr="005F3AA9" w:rsidRDefault="00BF6C28" w:rsidP="00BF6C28">
            <w:pPr>
              <w:rPr>
                <w:b/>
                <w:sz w:val="22"/>
                <w:szCs w:val="22"/>
              </w:rPr>
            </w:pPr>
            <w:r w:rsidRPr="005F3AA9">
              <w:rPr>
                <w:sz w:val="22"/>
                <w:szCs w:val="22"/>
              </w:rPr>
              <w:t>Franko et al. 2010,  USA</w:t>
            </w:r>
            <w:r w:rsidRPr="005F3AA9">
              <w:rPr>
                <w:sz w:val="22"/>
                <w:szCs w:val="22"/>
              </w:rPr>
              <w:fldChar w:fldCharType="begin">
                <w:fldData xml:space="preserve">PEVuZE5vdGU+PENpdGU+PEF1dGhvcj5GcmFua288L0F1dGhvcj48WWVhcj4yMDExPC9ZZWFyPjxS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</w:fldData>
              </w:fldChar>
            </w:r>
            <w:r w:rsidRPr="005F3AA9">
              <w:rPr>
                <w:sz w:val="22"/>
                <w:szCs w:val="22"/>
              </w:rPr>
              <w:instrText xml:space="preserve"> ADDIN EN.CITE </w:instrText>
            </w:r>
            <w:r w:rsidRPr="005F3AA9">
              <w:rPr>
                <w:sz w:val="22"/>
                <w:szCs w:val="22"/>
              </w:rPr>
              <w:fldChar w:fldCharType="begin">
                <w:fldData xml:space="preserve">PEVuZE5vdGU+PENpdGU+PEF1dGhvcj5GcmFua288L0F1dGhvcj48WWVhcj4yMDExPC9ZZWFyPjxS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1]</w:t>
            </w:r>
            <w:r w:rsidRPr="005F3AA9">
              <w:rPr>
                <w:sz w:val="22"/>
                <w:szCs w:val="22"/>
              </w:rPr>
              <w:fldChar w:fldCharType="end"/>
            </w:r>
          </w:p>
        </w:tc>
        <w:tc>
          <w:tcPr>
            <w:tcW w:w="1811" w:type="dxa"/>
          </w:tcPr>
          <w:p w14:paraId="785197F9" w14:textId="7868E958" w:rsidR="00BF6C28" w:rsidRPr="005F3AA9" w:rsidRDefault="00BF6C28" w:rsidP="00BF6C28">
            <w:pPr>
              <w:rPr>
                <w:sz w:val="22"/>
                <w:szCs w:val="22"/>
              </w:rPr>
            </w:pPr>
            <w:r w:rsidRPr="005F3AA9">
              <w:rPr>
                <w:sz w:val="22"/>
                <w:szCs w:val="22"/>
              </w:rPr>
              <w:t>n: 2371;</w:t>
            </w:r>
          </w:p>
          <w:p w14:paraId="6D402F41" w14:textId="77777777" w:rsidR="00BF6C28" w:rsidRPr="005F3AA9" w:rsidRDefault="00BF6C28" w:rsidP="00BF6C28">
            <w:pPr>
              <w:rPr>
                <w:sz w:val="22"/>
                <w:szCs w:val="22"/>
              </w:rPr>
            </w:pPr>
            <w:r w:rsidRPr="005F3AA9">
              <w:rPr>
                <w:sz w:val="22"/>
                <w:szCs w:val="22"/>
              </w:rPr>
              <w:t>age: 9-19;</w:t>
            </w:r>
          </w:p>
          <w:p w14:paraId="58A6B4EF" w14:textId="03464AE0" w:rsidR="00BF6C28" w:rsidRPr="005F3AA9" w:rsidRDefault="00BF6C28" w:rsidP="00BF6C28">
            <w:pPr>
              <w:rPr>
                <w:b/>
                <w:sz w:val="22"/>
                <w:szCs w:val="22"/>
              </w:rPr>
            </w:pPr>
            <w:r w:rsidRPr="005F3AA9">
              <w:rPr>
                <w:sz w:val="22"/>
                <w:szCs w:val="22"/>
              </w:rPr>
              <w:t>female:</w:t>
            </w:r>
            <w:r w:rsidR="0038587F">
              <w:rPr>
                <w:sz w:val="22"/>
                <w:szCs w:val="22"/>
              </w:rPr>
              <w:t xml:space="preserve"> </w:t>
            </w:r>
            <w:r w:rsidRPr="005F3AA9">
              <w:rPr>
                <w:sz w:val="22"/>
                <w:szCs w:val="22"/>
              </w:rPr>
              <w:t>100.0%</w:t>
            </w:r>
          </w:p>
        </w:tc>
        <w:tc>
          <w:tcPr>
            <w:tcW w:w="1526" w:type="dxa"/>
          </w:tcPr>
          <w:p w14:paraId="0E7822D3" w14:textId="49D800BC" w:rsidR="00BF6C28" w:rsidRPr="005F3AA9" w:rsidRDefault="00BF6C28" w:rsidP="00BF6C28">
            <w:pPr>
              <w:rPr>
                <w:sz w:val="22"/>
                <w:szCs w:val="22"/>
              </w:rPr>
            </w:pPr>
            <w:r w:rsidRPr="005F3AA9">
              <w:rPr>
                <w:sz w:val="22"/>
                <w:szCs w:val="22"/>
              </w:rPr>
              <w:t>Prospective cohort study</w:t>
            </w:r>
          </w:p>
        </w:tc>
        <w:tc>
          <w:tcPr>
            <w:tcW w:w="989" w:type="dxa"/>
          </w:tcPr>
          <w:p w14:paraId="31DC9EA4" w14:textId="0F6D7166" w:rsidR="00BF6C28" w:rsidRPr="005F3AA9" w:rsidRDefault="00BF6C28" w:rsidP="00BF6C28">
            <w:pPr>
              <w:rPr>
                <w:sz w:val="22"/>
                <w:szCs w:val="22"/>
              </w:rPr>
            </w:pPr>
            <w:r w:rsidRPr="005F3AA9">
              <w:rPr>
                <w:sz w:val="22"/>
                <w:szCs w:val="22"/>
              </w:rPr>
              <w:t>Dietary record</w:t>
            </w:r>
          </w:p>
        </w:tc>
        <w:tc>
          <w:tcPr>
            <w:tcW w:w="1413" w:type="dxa"/>
          </w:tcPr>
          <w:p w14:paraId="2B8E280F" w14:textId="6712FB9C" w:rsidR="00BF6C28" w:rsidRPr="005F3AA9" w:rsidRDefault="00BF6C28" w:rsidP="00BF6C28">
            <w:pPr>
              <w:rPr>
                <w:sz w:val="22"/>
                <w:szCs w:val="22"/>
              </w:rPr>
            </w:pPr>
            <w:r w:rsidRPr="005F3AA9">
              <w:rPr>
                <w:sz w:val="22"/>
                <w:szCs w:val="22"/>
              </w:rPr>
              <w:t>Yes</w:t>
            </w:r>
          </w:p>
        </w:tc>
        <w:tc>
          <w:tcPr>
            <w:tcW w:w="1356" w:type="dxa"/>
          </w:tcPr>
          <w:p w14:paraId="77BED6F0" w14:textId="7F3EE96E" w:rsidR="00BF6C28" w:rsidRPr="005F3AA9" w:rsidRDefault="00BF6C28" w:rsidP="00BF6C28">
            <w:pPr>
              <w:rPr>
                <w:sz w:val="22"/>
                <w:szCs w:val="22"/>
              </w:rPr>
            </w:pPr>
            <w:r w:rsidRPr="005F3AA9">
              <w:rPr>
                <w:sz w:val="22"/>
                <w:szCs w:val="22"/>
              </w:rPr>
              <w:t>Girls</w:t>
            </w:r>
          </w:p>
        </w:tc>
        <w:tc>
          <w:tcPr>
            <w:tcW w:w="2303" w:type="dxa"/>
          </w:tcPr>
          <w:p w14:paraId="6F489B76" w14:textId="54CC2F8B" w:rsidR="00BF6C28" w:rsidRPr="005F3AA9" w:rsidRDefault="00BF6C28" w:rsidP="00BF6C28">
            <w:pPr>
              <w:rPr>
                <w:sz w:val="22"/>
                <w:szCs w:val="22"/>
              </w:rPr>
            </w:pPr>
            <w:r w:rsidRPr="005F3AA9">
              <w:rPr>
                <w:sz w:val="22"/>
                <w:szCs w:val="22"/>
              </w:rPr>
              <w:t>Cereal consumption</w:t>
            </w:r>
          </w:p>
        </w:tc>
        <w:tc>
          <w:tcPr>
            <w:tcW w:w="1438" w:type="dxa"/>
            <w:gridSpan w:val="2"/>
          </w:tcPr>
          <w:p w14:paraId="4F80FBD2" w14:textId="0DD5AF36" w:rsidR="00BF6C28" w:rsidRPr="005F3AA9" w:rsidRDefault="00BF6C28" w:rsidP="00BF6C28">
            <w:pPr>
              <w:rPr>
                <w:b/>
                <w:sz w:val="22"/>
                <w:szCs w:val="22"/>
              </w:rPr>
            </w:pPr>
            <w:r w:rsidRPr="005F3AA9">
              <w:rPr>
                <w:sz w:val="22"/>
                <w:szCs w:val="22"/>
              </w:rPr>
              <w:t>negative*</w:t>
            </w:r>
            <w:r w:rsidRPr="005F3AA9">
              <w:rPr>
                <w:sz w:val="22"/>
                <w:szCs w:val="22"/>
                <w:vertAlign w:val="superscript"/>
              </w:rPr>
              <w:t xml:space="preserve"> a</w:t>
            </w:r>
          </w:p>
        </w:tc>
        <w:tc>
          <w:tcPr>
            <w:tcW w:w="1610" w:type="dxa"/>
          </w:tcPr>
          <w:p w14:paraId="22498E2B" w14:textId="012935B2" w:rsidR="00BF6C28" w:rsidRPr="005F3AA9" w:rsidRDefault="00BF6C28" w:rsidP="00BF6C28">
            <w:pPr>
              <w:rPr>
                <w:sz w:val="22"/>
                <w:szCs w:val="22"/>
              </w:rPr>
            </w:pPr>
            <w:r w:rsidRPr="005F3AA9">
              <w:rPr>
                <w:sz w:val="22"/>
                <w:szCs w:val="22"/>
              </w:rPr>
              <w:t>Mixed regression models, Mean</w:t>
            </w:r>
          </w:p>
        </w:tc>
        <w:tc>
          <w:tcPr>
            <w:tcW w:w="1358" w:type="dxa"/>
          </w:tcPr>
          <w:p w14:paraId="7ADFCA27" w14:textId="5E4B8FDF" w:rsidR="00BF6C28" w:rsidRPr="005F3AA9" w:rsidRDefault="00BF6C28" w:rsidP="00BF6C28">
            <w:pPr>
              <w:rPr>
                <w:sz w:val="22"/>
                <w:szCs w:val="22"/>
              </w:rPr>
            </w:pPr>
            <w:r w:rsidRPr="005F3AA9">
              <w:rPr>
                <w:sz w:val="22"/>
                <w:szCs w:val="22"/>
              </w:rPr>
              <w:t>Yes</w:t>
            </w:r>
          </w:p>
        </w:tc>
        <w:tc>
          <w:tcPr>
            <w:tcW w:w="907" w:type="dxa"/>
          </w:tcPr>
          <w:p w14:paraId="765B45C2" w14:textId="7D05E7BC" w:rsidR="00BF6C28" w:rsidRPr="005F3AA9" w:rsidRDefault="00BF6C28" w:rsidP="00BF6C28">
            <w:pPr>
              <w:rPr>
                <w:sz w:val="22"/>
                <w:szCs w:val="22"/>
              </w:rPr>
            </w:pPr>
            <w:r w:rsidRPr="005F3AA9">
              <w:rPr>
                <w:sz w:val="22"/>
                <w:szCs w:val="22"/>
              </w:rPr>
              <w:t>8</w:t>
            </w:r>
          </w:p>
        </w:tc>
      </w:tr>
      <w:tr w:rsidR="00BF6C28" w:rsidRPr="005F3AA9" w14:paraId="791621F0" w14:textId="77777777" w:rsidTr="00346ACE">
        <w:tc>
          <w:tcPr>
            <w:tcW w:w="1776" w:type="dxa"/>
          </w:tcPr>
          <w:p w14:paraId="1CE81BF5" w14:textId="5AF1736F" w:rsidR="00BF6C28" w:rsidRPr="005F3AA9" w:rsidRDefault="00BF6C28" w:rsidP="00BF6C28">
            <w:pPr>
              <w:rPr>
                <w:b/>
                <w:sz w:val="22"/>
                <w:szCs w:val="22"/>
              </w:rPr>
            </w:pPr>
            <w:r w:rsidRPr="005F3AA9">
              <w:rPr>
                <w:sz w:val="22"/>
                <w:szCs w:val="22"/>
              </w:rPr>
              <w:t>Hur et al. 2012, USA</w: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4]</w:t>
            </w:r>
            <w:r w:rsidRPr="005F3AA9">
              <w:rPr>
                <w:sz w:val="22"/>
                <w:szCs w:val="22"/>
              </w:rPr>
              <w:fldChar w:fldCharType="end"/>
            </w:r>
          </w:p>
        </w:tc>
        <w:tc>
          <w:tcPr>
            <w:tcW w:w="1811" w:type="dxa"/>
          </w:tcPr>
          <w:p w14:paraId="72D4C044" w14:textId="29ADE6AB" w:rsidR="00BF6C28" w:rsidRPr="005F3AA9" w:rsidRDefault="00BF6C28" w:rsidP="00BF6C28">
            <w:pPr>
              <w:rPr>
                <w:sz w:val="22"/>
                <w:szCs w:val="22"/>
              </w:rPr>
            </w:pPr>
            <w:r w:rsidRPr="005F3AA9">
              <w:rPr>
                <w:sz w:val="22"/>
                <w:szCs w:val="22"/>
              </w:rPr>
              <w:t>n: 4928;</w:t>
            </w:r>
          </w:p>
          <w:p w14:paraId="66E0D9C0" w14:textId="3AB32461" w:rsidR="00BF6C28" w:rsidRPr="005F3AA9" w:rsidRDefault="00BF6C28" w:rsidP="00BF6C28">
            <w:pPr>
              <w:rPr>
                <w:sz w:val="22"/>
                <w:szCs w:val="22"/>
              </w:rPr>
            </w:pPr>
            <w:r w:rsidRPr="005F3AA9">
              <w:rPr>
                <w:sz w:val="22"/>
                <w:szCs w:val="22"/>
              </w:rPr>
              <w:t>age:</w:t>
            </w:r>
            <w:r w:rsidR="0038587F">
              <w:rPr>
                <w:sz w:val="22"/>
                <w:szCs w:val="22"/>
              </w:rPr>
              <w:t xml:space="preserve"> </w:t>
            </w:r>
            <w:r w:rsidRPr="005F3AA9">
              <w:rPr>
                <w:sz w:val="22"/>
                <w:szCs w:val="22"/>
              </w:rPr>
              <w:t>12-19;</w:t>
            </w:r>
          </w:p>
          <w:p w14:paraId="0F853F2D" w14:textId="41B00E03" w:rsidR="00BF6C28" w:rsidRPr="005F3AA9" w:rsidRDefault="00BF6C28" w:rsidP="00BF6C28">
            <w:pPr>
              <w:rPr>
                <w:sz w:val="22"/>
                <w:szCs w:val="22"/>
              </w:rPr>
            </w:pPr>
            <w:r w:rsidRPr="005F3AA9">
              <w:rPr>
                <w:sz w:val="22"/>
                <w:szCs w:val="22"/>
              </w:rPr>
              <w:t>female: 49.8%</w:t>
            </w:r>
          </w:p>
        </w:tc>
        <w:tc>
          <w:tcPr>
            <w:tcW w:w="1526" w:type="dxa"/>
          </w:tcPr>
          <w:p w14:paraId="05D56B88" w14:textId="586CEA8E" w:rsidR="00BF6C28" w:rsidRPr="005F3AA9" w:rsidRDefault="00BF6C28" w:rsidP="00BF6C28">
            <w:pPr>
              <w:rPr>
                <w:sz w:val="22"/>
                <w:szCs w:val="22"/>
              </w:rPr>
            </w:pPr>
            <w:r w:rsidRPr="005F3AA9">
              <w:rPr>
                <w:sz w:val="22"/>
                <w:szCs w:val="22"/>
              </w:rPr>
              <w:t>Cross-sectional</w:t>
            </w:r>
          </w:p>
        </w:tc>
        <w:tc>
          <w:tcPr>
            <w:tcW w:w="989" w:type="dxa"/>
          </w:tcPr>
          <w:p w14:paraId="678AED23" w14:textId="656F3542" w:rsidR="00BF6C28" w:rsidRPr="005F3AA9" w:rsidRDefault="00BF6C28" w:rsidP="00BF6C28">
            <w:pPr>
              <w:rPr>
                <w:sz w:val="22"/>
                <w:szCs w:val="22"/>
              </w:rPr>
            </w:pPr>
            <w:r w:rsidRPr="005F3AA9">
              <w:rPr>
                <w:sz w:val="22"/>
                <w:szCs w:val="22"/>
              </w:rPr>
              <w:t>24h recall</w:t>
            </w:r>
          </w:p>
        </w:tc>
        <w:tc>
          <w:tcPr>
            <w:tcW w:w="1413" w:type="dxa"/>
          </w:tcPr>
          <w:p w14:paraId="288F86AA" w14:textId="3D1D2001" w:rsidR="00BF6C28" w:rsidRPr="005F3AA9" w:rsidRDefault="00BF6C28" w:rsidP="00BF6C28">
            <w:pPr>
              <w:rPr>
                <w:sz w:val="22"/>
                <w:szCs w:val="22"/>
              </w:rPr>
            </w:pPr>
            <w:r w:rsidRPr="005F3AA9">
              <w:rPr>
                <w:sz w:val="22"/>
                <w:szCs w:val="22"/>
              </w:rPr>
              <w:t>Unknown</w:t>
            </w:r>
          </w:p>
        </w:tc>
        <w:tc>
          <w:tcPr>
            <w:tcW w:w="1356" w:type="dxa"/>
          </w:tcPr>
          <w:p w14:paraId="765AFF7D" w14:textId="07A38E1C" w:rsidR="00BF6C28" w:rsidRPr="005F3AA9" w:rsidRDefault="00BF6C28" w:rsidP="00BF6C28">
            <w:pPr>
              <w:rPr>
                <w:sz w:val="22"/>
                <w:szCs w:val="22"/>
              </w:rPr>
            </w:pPr>
            <w:r w:rsidRPr="005F3AA9">
              <w:rPr>
                <w:sz w:val="22"/>
                <w:szCs w:val="22"/>
              </w:rPr>
              <w:t>Boys</w:t>
            </w:r>
          </w:p>
          <w:p w14:paraId="57B84269" w14:textId="1C084870" w:rsidR="00BF6C28" w:rsidRPr="005F3AA9" w:rsidRDefault="00BF6C28" w:rsidP="00BF6C28">
            <w:pPr>
              <w:rPr>
                <w:sz w:val="22"/>
                <w:szCs w:val="22"/>
              </w:rPr>
            </w:pPr>
            <w:r w:rsidRPr="005F3AA9">
              <w:rPr>
                <w:sz w:val="22"/>
                <w:szCs w:val="22"/>
              </w:rPr>
              <w:t>Girls</w:t>
            </w:r>
          </w:p>
        </w:tc>
        <w:tc>
          <w:tcPr>
            <w:tcW w:w="2303" w:type="dxa"/>
          </w:tcPr>
          <w:p w14:paraId="04CFA511" w14:textId="77777777" w:rsidR="00BF6C28" w:rsidRPr="005F3AA9" w:rsidRDefault="00BF6C28" w:rsidP="00BF6C28">
            <w:pPr>
              <w:rPr>
                <w:sz w:val="22"/>
                <w:szCs w:val="22"/>
              </w:rPr>
            </w:pPr>
            <w:r w:rsidRPr="005F3AA9">
              <w:rPr>
                <w:sz w:val="22"/>
                <w:szCs w:val="22"/>
              </w:rPr>
              <w:t>Whole grains</w:t>
            </w:r>
          </w:p>
          <w:p w14:paraId="52D8A929" w14:textId="2CFC2F61" w:rsidR="00BF6C28" w:rsidRPr="005F3AA9" w:rsidRDefault="00BF6C28" w:rsidP="00BF6C28">
            <w:pPr>
              <w:rPr>
                <w:sz w:val="22"/>
                <w:szCs w:val="22"/>
              </w:rPr>
            </w:pPr>
            <w:r w:rsidRPr="005F3AA9">
              <w:rPr>
                <w:sz w:val="22"/>
                <w:szCs w:val="22"/>
              </w:rPr>
              <w:t>Whole grains</w:t>
            </w:r>
          </w:p>
        </w:tc>
        <w:tc>
          <w:tcPr>
            <w:tcW w:w="1438" w:type="dxa"/>
            <w:gridSpan w:val="2"/>
          </w:tcPr>
          <w:p w14:paraId="292574D9" w14:textId="038A03B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CDE5CC4" w14:textId="2EFE874F"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10" w:type="dxa"/>
          </w:tcPr>
          <w:p w14:paraId="5999A0FF" w14:textId="72B05369" w:rsidR="00BF6C28" w:rsidRPr="005F3AA9" w:rsidRDefault="00BF6C28" w:rsidP="00BF6C28">
            <w:pPr>
              <w:rPr>
                <w:sz w:val="22"/>
                <w:szCs w:val="22"/>
              </w:rPr>
            </w:pPr>
            <w:r w:rsidRPr="005F3AA9">
              <w:rPr>
                <w:sz w:val="22"/>
                <w:szCs w:val="22"/>
              </w:rPr>
              <w:t>Multiple linear regression, Adjusted mean values</w:t>
            </w:r>
          </w:p>
        </w:tc>
        <w:tc>
          <w:tcPr>
            <w:tcW w:w="1358" w:type="dxa"/>
          </w:tcPr>
          <w:p w14:paraId="75C22FA6" w14:textId="21619D35" w:rsidR="00BF6C28" w:rsidRPr="005F3AA9" w:rsidRDefault="00BF6C28" w:rsidP="00BF6C28">
            <w:pPr>
              <w:rPr>
                <w:sz w:val="22"/>
                <w:szCs w:val="22"/>
              </w:rPr>
            </w:pPr>
            <w:r w:rsidRPr="005F3AA9">
              <w:rPr>
                <w:sz w:val="22"/>
                <w:szCs w:val="22"/>
              </w:rPr>
              <w:t>No</w:t>
            </w:r>
          </w:p>
        </w:tc>
        <w:tc>
          <w:tcPr>
            <w:tcW w:w="907" w:type="dxa"/>
          </w:tcPr>
          <w:p w14:paraId="35AAEB6A" w14:textId="717CEAC3" w:rsidR="00BF6C28" w:rsidRPr="005F3AA9" w:rsidRDefault="00BF6C28" w:rsidP="00BF6C28">
            <w:pPr>
              <w:rPr>
                <w:sz w:val="22"/>
                <w:szCs w:val="22"/>
              </w:rPr>
            </w:pPr>
            <w:r w:rsidRPr="005F3AA9">
              <w:rPr>
                <w:sz w:val="22"/>
                <w:szCs w:val="22"/>
              </w:rPr>
              <w:t>8</w:t>
            </w:r>
          </w:p>
        </w:tc>
      </w:tr>
      <w:tr w:rsidR="00BF6C28" w:rsidRPr="005F3AA9" w14:paraId="7900A804" w14:textId="77777777" w:rsidTr="00346ACE">
        <w:tc>
          <w:tcPr>
            <w:tcW w:w="1776" w:type="dxa"/>
          </w:tcPr>
          <w:p w14:paraId="35EDC214" w14:textId="4E4EF58A" w:rsidR="00BF6C28" w:rsidRPr="005F3AA9" w:rsidRDefault="00BF6C28" w:rsidP="00BF6C28">
            <w:pPr>
              <w:rPr>
                <w:b/>
                <w:sz w:val="22"/>
                <w:szCs w:val="22"/>
              </w:rPr>
            </w:pPr>
            <w:r w:rsidRPr="005F3AA9">
              <w:rPr>
                <w:sz w:val="22"/>
                <w:szCs w:val="22"/>
              </w:rPr>
              <w:t>Kell et al. 2014, USA</w:t>
            </w:r>
            <w:r w:rsidRPr="005F3AA9">
              <w:rPr>
                <w:sz w:val="22"/>
                <w:szCs w:val="22"/>
              </w:rPr>
              <w:fldChar w:fldCharType="begin"/>
            </w:r>
            <w:r w:rsidRPr="005F3AA9">
              <w:rPr>
                <w:sz w:val="22"/>
                <w:szCs w:val="22"/>
              </w:rPr>
              <w:instrText xml:space="preserve"> ADDIN EN.CITE &lt;EndNote&gt;&lt;Cite&gt;&lt;Author&gt;Kell&lt;/Author&gt;&lt;Year&gt;2014&lt;/Year&gt;&lt;RecNum&gt;195&lt;/RecNum&gt;&lt;DisplayText&gt;[15]&lt;/DisplayText&gt;&lt;record&gt;&lt;rec-number&gt;195&lt;/rec-number&gt;&lt;foreign-keys&gt;&lt;key app="EN" db-id="t2dxed09qrzwf4eetwqvrwt10fd0axp5ze9z" timestamp="1464598756"&gt;195&lt;/key&gt;&lt;/foreign-keys&gt;&lt;ref-type name="Journal Article"&gt;17&lt;/ref-type&gt;&lt;contributors&gt;&lt;authors&gt;&lt;author&gt;Kell, K. P.&lt;/author&gt;&lt;author&gt;Cardel, M. I.&lt;/author&gt;&lt;author&gt;Bohan Brown, M. M.&lt;/author&gt;&lt;author&gt;Fernandez, J. R.&lt;/author&gt;&lt;/authors&gt;&lt;/contributors&gt;&lt;auth-address&gt;From the Department of Nutrition Sciences, School of Health Professions, and the Nutrition Obesity Research Center (KPK, MMBB, and JRF), University of Alabama at Birmingham, Birmingham, AL, and the Department of Pediatrics/Section of Nutrition, School of Medicine, University of Colorado Denver, Aurora, CO (MIC).&lt;/auth-address&gt;&lt;titles&gt;&lt;title&gt;Added sugars in the diet are positively associated with diastolic blood pressure and triglycerides in children&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46-52&lt;/pages&gt;&lt;volume&gt;100&lt;/volume&gt;&lt;number&gt;1&lt;/number&gt;&lt;edition&gt;2014/04/11&lt;/edition&gt;&lt;dates&gt;&lt;year&gt;2014&lt;/year&gt;&lt;pub-dates&gt;&lt;date&gt;Apr 9&lt;/date&gt;&lt;/pub-dates&gt;&lt;/dates&gt;&lt;isbn&gt;1938-3207 (Electronic)&amp;#xD;0002-9165 (Linking)&lt;/isbn&gt;&lt;accession-num&gt;24717340&lt;/accession-num&gt;&lt;urls&gt;&lt;related-urls&gt;&lt;url&gt;http://ajcn.nutrition.org/content/100/1/46&lt;/url&gt;&lt;url&gt;http://ajcn.nutrition.org/content/100/1/46.long&lt;/url&gt;&lt;/related-urls&gt;&lt;/urls&gt;&lt;custom2&gt;PMC4144113&lt;/custom2&gt;&lt;electronic-resource-num&gt;10.3945/ajcn.113.076505&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15]</w:t>
            </w:r>
            <w:r w:rsidRPr="005F3AA9">
              <w:rPr>
                <w:sz w:val="22"/>
                <w:szCs w:val="22"/>
              </w:rPr>
              <w:fldChar w:fldCharType="end"/>
            </w:r>
          </w:p>
        </w:tc>
        <w:tc>
          <w:tcPr>
            <w:tcW w:w="1811" w:type="dxa"/>
          </w:tcPr>
          <w:p w14:paraId="265832D9" w14:textId="1A165286" w:rsidR="00BF6C28" w:rsidRPr="005F3AA9" w:rsidRDefault="00BF6C28" w:rsidP="00BF6C28">
            <w:pPr>
              <w:rPr>
                <w:sz w:val="22"/>
                <w:szCs w:val="22"/>
              </w:rPr>
            </w:pPr>
            <w:r w:rsidRPr="005F3AA9">
              <w:rPr>
                <w:sz w:val="22"/>
                <w:szCs w:val="22"/>
              </w:rPr>
              <w:t>n: 320;</w:t>
            </w:r>
          </w:p>
          <w:p w14:paraId="20A36322" w14:textId="77777777" w:rsidR="00BF6C28" w:rsidRPr="005F3AA9" w:rsidRDefault="00BF6C28" w:rsidP="00BF6C28">
            <w:pPr>
              <w:rPr>
                <w:sz w:val="22"/>
                <w:szCs w:val="22"/>
              </w:rPr>
            </w:pPr>
            <w:r w:rsidRPr="005F3AA9">
              <w:rPr>
                <w:sz w:val="22"/>
                <w:szCs w:val="22"/>
              </w:rPr>
              <w:t>age: 7-12;</w:t>
            </w:r>
          </w:p>
          <w:p w14:paraId="7D3B5533" w14:textId="35C87DD8" w:rsidR="00BF6C28" w:rsidRPr="005F3AA9" w:rsidRDefault="00BF6C28" w:rsidP="00BF6C28">
            <w:pPr>
              <w:rPr>
                <w:sz w:val="22"/>
                <w:szCs w:val="22"/>
              </w:rPr>
            </w:pPr>
            <w:r w:rsidRPr="005F3AA9">
              <w:rPr>
                <w:sz w:val="22"/>
                <w:szCs w:val="22"/>
              </w:rPr>
              <w:t>female: 46.9%</w:t>
            </w:r>
          </w:p>
        </w:tc>
        <w:tc>
          <w:tcPr>
            <w:tcW w:w="1526" w:type="dxa"/>
          </w:tcPr>
          <w:p w14:paraId="684080DB" w14:textId="36A89CB3" w:rsidR="00BF6C28" w:rsidRPr="005F3AA9" w:rsidRDefault="00BF6C28" w:rsidP="00BF6C28">
            <w:pPr>
              <w:rPr>
                <w:sz w:val="22"/>
                <w:szCs w:val="22"/>
              </w:rPr>
            </w:pPr>
            <w:r w:rsidRPr="005F3AA9">
              <w:rPr>
                <w:sz w:val="22"/>
                <w:szCs w:val="22"/>
              </w:rPr>
              <w:t>Cross-sectional</w:t>
            </w:r>
          </w:p>
        </w:tc>
        <w:tc>
          <w:tcPr>
            <w:tcW w:w="989" w:type="dxa"/>
          </w:tcPr>
          <w:p w14:paraId="0D9C512A" w14:textId="7D90515F" w:rsidR="00BF6C28" w:rsidRPr="005F3AA9" w:rsidRDefault="00BF6C28" w:rsidP="00BF6C28">
            <w:pPr>
              <w:rPr>
                <w:sz w:val="22"/>
                <w:szCs w:val="22"/>
              </w:rPr>
            </w:pPr>
            <w:r w:rsidRPr="005F3AA9">
              <w:rPr>
                <w:sz w:val="22"/>
                <w:szCs w:val="22"/>
              </w:rPr>
              <w:t>24h recall</w:t>
            </w:r>
          </w:p>
        </w:tc>
        <w:tc>
          <w:tcPr>
            <w:tcW w:w="1413" w:type="dxa"/>
          </w:tcPr>
          <w:p w14:paraId="6E0EFE22" w14:textId="3D2BE1CF" w:rsidR="00BF6C28" w:rsidRPr="005F3AA9" w:rsidRDefault="00BF6C28" w:rsidP="00BF6C28">
            <w:pPr>
              <w:rPr>
                <w:sz w:val="22"/>
                <w:szCs w:val="22"/>
              </w:rPr>
            </w:pPr>
            <w:r w:rsidRPr="005F3AA9">
              <w:rPr>
                <w:sz w:val="22"/>
                <w:szCs w:val="22"/>
              </w:rPr>
              <w:t>Unknown</w:t>
            </w:r>
          </w:p>
        </w:tc>
        <w:tc>
          <w:tcPr>
            <w:tcW w:w="1356" w:type="dxa"/>
          </w:tcPr>
          <w:p w14:paraId="40E2788C" w14:textId="252DEDF8" w:rsidR="00BF6C28" w:rsidRPr="005F3AA9" w:rsidRDefault="00BF6C28" w:rsidP="00BF6C28">
            <w:pPr>
              <w:rPr>
                <w:sz w:val="22"/>
                <w:szCs w:val="22"/>
              </w:rPr>
            </w:pPr>
            <w:r w:rsidRPr="005F3AA9">
              <w:rPr>
                <w:sz w:val="22"/>
                <w:szCs w:val="22"/>
              </w:rPr>
              <w:t>no</w:t>
            </w:r>
          </w:p>
        </w:tc>
        <w:tc>
          <w:tcPr>
            <w:tcW w:w="2303" w:type="dxa"/>
          </w:tcPr>
          <w:p w14:paraId="439F9517" w14:textId="77777777" w:rsidR="00BF6C28" w:rsidRPr="005F3AA9" w:rsidRDefault="00BF6C28" w:rsidP="00BF6C28">
            <w:pPr>
              <w:rPr>
                <w:sz w:val="22"/>
                <w:szCs w:val="22"/>
              </w:rPr>
            </w:pPr>
            <w:r w:rsidRPr="005F3AA9">
              <w:rPr>
                <w:sz w:val="22"/>
                <w:szCs w:val="22"/>
              </w:rPr>
              <w:t>Added sugars</w:t>
            </w:r>
          </w:p>
          <w:p w14:paraId="4B3766DB" w14:textId="5C275D02" w:rsidR="00BF6C28" w:rsidRPr="005F3AA9" w:rsidRDefault="00BF6C28" w:rsidP="00BF6C28">
            <w:pPr>
              <w:rPr>
                <w:sz w:val="22"/>
                <w:szCs w:val="22"/>
              </w:rPr>
            </w:pPr>
            <w:r w:rsidRPr="005F3AA9">
              <w:rPr>
                <w:sz w:val="22"/>
                <w:szCs w:val="22"/>
              </w:rPr>
              <w:t>Dietary fat</w:t>
            </w:r>
          </w:p>
        </w:tc>
        <w:tc>
          <w:tcPr>
            <w:tcW w:w="1438" w:type="dxa"/>
            <w:gridSpan w:val="2"/>
          </w:tcPr>
          <w:p w14:paraId="334BDAC0" w14:textId="2E111F3D" w:rsidR="00BF6C28" w:rsidRPr="005F3AA9" w:rsidRDefault="00BF6C28" w:rsidP="00BF6C28">
            <w:pPr>
              <w:rPr>
                <w:sz w:val="22"/>
                <w:szCs w:val="22"/>
              </w:rPr>
            </w:pPr>
            <w:r w:rsidRPr="005F3AA9">
              <w:rPr>
                <w:sz w:val="22"/>
                <w:szCs w:val="22"/>
              </w:rPr>
              <w:t>n.s.</w:t>
            </w:r>
          </w:p>
          <w:p w14:paraId="2771AACA" w14:textId="22BF94F4" w:rsidR="00BF6C28" w:rsidRPr="005F3AA9" w:rsidRDefault="00BF6C28" w:rsidP="00BF6C28">
            <w:pPr>
              <w:rPr>
                <w:sz w:val="22"/>
                <w:szCs w:val="22"/>
              </w:rPr>
            </w:pPr>
            <w:r w:rsidRPr="005F3AA9">
              <w:rPr>
                <w:sz w:val="22"/>
                <w:szCs w:val="22"/>
              </w:rPr>
              <w:t>n.s.</w:t>
            </w:r>
          </w:p>
        </w:tc>
        <w:tc>
          <w:tcPr>
            <w:tcW w:w="1610" w:type="dxa"/>
          </w:tcPr>
          <w:p w14:paraId="57CAEFC7" w14:textId="77777777" w:rsidR="00BF6C28" w:rsidRPr="005F3AA9" w:rsidRDefault="00BF6C28" w:rsidP="00BF6C28">
            <w:pPr>
              <w:rPr>
                <w:sz w:val="22"/>
                <w:szCs w:val="22"/>
              </w:rPr>
            </w:pPr>
            <w:r w:rsidRPr="005F3AA9">
              <w:rPr>
                <w:sz w:val="22"/>
                <w:szCs w:val="22"/>
              </w:rPr>
              <w:t>Linear regression,</w:t>
            </w:r>
          </w:p>
          <w:p w14:paraId="4EB1C8F2" w14:textId="1F5D90BE"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576C349" w14:textId="57829585" w:rsidR="00BF6C28" w:rsidRPr="005F3AA9" w:rsidRDefault="00BF6C28" w:rsidP="00BF6C28">
            <w:pPr>
              <w:rPr>
                <w:sz w:val="22"/>
                <w:szCs w:val="22"/>
              </w:rPr>
            </w:pPr>
            <w:r w:rsidRPr="005F3AA9">
              <w:rPr>
                <w:sz w:val="22"/>
                <w:szCs w:val="22"/>
              </w:rPr>
              <w:t>Unknown</w:t>
            </w:r>
          </w:p>
        </w:tc>
        <w:tc>
          <w:tcPr>
            <w:tcW w:w="907" w:type="dxa"/>
          </w:tcPr>
          <w:p w14:paraId="082E730E" w14:textId="20CBC05E" w:rsidR="00BF6C28" w:rsidRPr="005F3AA9" w:rsidRDefault="00BF6C28" w:rsidP="00BF6C28">
            <w:pPr>
              <w:rPr>
                <w:sz w:val="22"/>
                <w:szCs w:val="22"/>
              </w:rPr>
            </w:pPr>
            <w:r w:rsidRPr="005F3AA9">
              <w:rPr>
                <w:sz w:val="22"/>
                <w:szCs w:val="22"/>
              </w:rPr>
              <w:t>4</w:t>
            </w:r>
          </w:p>
        </w:tc>
      </w:tr>
      <w:tr w:rsidR="00BF6C28" w:rsidRPr="005F3AA9" w14:paraId="0E017350" w14:textId="77777777" w:rsidTr="00346ACE">
        <w:tc>
          <w:tcPr>
            <w:tcW w:w="1776" w:type="dxa"/>
          </w:tcPr>
          <w:p w14:paraId="040CAEE0" w14:textId="00D3DAF2" w:rsidR="00BF6C28" w:rsidRPr="005F3AA9" w:rsidRDefault="00BF6C28" w:rsidP="00BF6C28">
            <w:pPr>
              <w:rPr>
                <w:sz w:val="22"/>
                <w:szCs w:val="22"/>
              </w:rPr>
            </w:pPr>
            <w:r w:rsidRPr="005F3AA9">
              <w:rPr>
                <w:sz w:val="22"/>
                <w:szCs w:val="22"/>
              </w:rPr>
              <w:t>Kosova et al. 2013, USA</w:t>
            </w:r>
            <w:r w:rsidRPr="005F3AA9">
              <w:rPr>
                <w:sz w:val="22"/>
                <w:szCs w:val="22"/>
              </w:rPr>
              <w:fldChar w:fldCharType="begin">
                <w:fldData xml:space="preserve">PEVuZE5vdGU+PENpdGU+PEF1dGhvcj5Lb3NvdmE8L0F1dGhvcj48WWVhcj4yMDEzPC9ZZWFyPjxS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yMTktMjc8L3BhZ2VzPjx2b2x1bWU+MTEzPC92b2x1bWU+PG51bWJlcj4yPC9udW1iZXI+PGVk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Lb3NvdmE8L0F1dGhvcj48WWVhcj4yMDEzPC9ZZWFyPjxS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yMTktMjc8L3BhZ2VzPjx2b2x1bWU+MTEzPC92b2x1bWU+PG51bWJlcj4yPC9udW1iZXI+PGVk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6]</w:t>
            </w:r>
            <w:r w:rsidRPr="005F3AA9">
              <w:rPr>
                <w:sz w:val="22"/>
                <w:szCs w:val="22"/>
              </w:rPr>
              <w:fldChar w:fldCharType="end"/>
            </w:r>
          </w:p>
        </w:tc>
        <w:tc>
          <w:tcPr>
            <w:tcW w:w="1811" w:type="dxa"/>
          </w:tcPr>
          <w:p w14:paraId="721B46E7" w14:textId="77777777" w:rsidR="00BF6C28" w:rsidRPr="005F3AA9" w:rsidRDefault="00BF6C28" w:rsidP="00BF6C28">
            <w:pPr>
              <w:rPr>
                <w:sz w:val="22"/>
                <w:szCs w:val="22"/>
              </w:rPr>
            </w:pPr>
            <w:r w:rsidRPr="005F3AA9">
              <w:rPr>
                <w:sz w:val="22"/>
                <w:szCs w:val="22"/>
              </w:rPr>
              <w:t>n: 4880;</w:t>
            </w:r>
          </w:p>
          <w:p w14:paraId="1B7C042E" w14:textId="05876F24" w:rsidR="00BF6C28" w:rsidRPr="005F3AA9" w:rsidRDefault="00BF6C28" w:rsidP="00BF6C28">
            <w:pPr>
              <w:rPr>
                <w:sz w:val="22"/>
                <w:szCs w:val="22"/>
              </w:rPr>
            </w:pPr>
            <w:r w:rsidRPr="005F3AA9">
              <w:rPr>
                <w:sz w:val="22"/>
                <w:szCs w:val="22"/>
              </w:rPr>
              <w:t>age:</w:t>
            </w:r>
            <w:r w:rsidR="0038587F">
              <w:rPr>
                <w:sz w:val="22"/>
                <w:szCs w:val="22"/>
              </w:rPr>
              <w:t xml:space="preserve"> </w:t>
            </w:r>
            <w:r w:rsidRPr="005F3AA9">
              <w:rPr>
                <w:sz w:val="22"/>
                <w:szCs w:val="22"/>
              </w:rPr>
              <w:t>3-11;</w:t>
            </w:r>
          </w:p>
          <w:p w14:paraId="759D7AD9" w14:textId="7FB920B7" w:rsidR="00BF6C28" w:rsidRPr="005F3AA9" w:rsidRDefault="00BF6C28" w:rsidP="00BF6C28">
            <w:pPr>
              <w:rPr>
                <w:sz w:val="22"/>
                <w:szCs w:val="22"/>
              </w:rPr>
            </w:pPr>
            <w:r w:rsidRPr="005F3AA9">
              <w:rPr>
                <w:sz w:val="22"/>
                <w:szCs w:val="22"/>
              </w:rPr>
              <w:t>female: 49.3%</w:t>
            </w:r>
          </w:p>
        </w:tc>
        <w:tc>
          <w:tcPr>
            <w:tcW w:w="1526" w:type="dxa"/>
          </w:tcPr>
          <w:p w14:paraId="357ECEDE" w14:textId="7C28FBAC" w:rsidR="00BF6C28" w:rsidRPr="005F3AA9" w:rsidRDefault="00BF6C28" w:rsidP="00BF6C28">
            <w:pPr>
              <w:rPr>
                <w:sz w:val="22"/>
                <w:szCs w:val="22"/>
              </w:rPr>
            </w:pPr>
            <w:r w:rsidRPr="005F3AA9">
              <w:rPr>
                <w:sz w:val="22"/>
                <w:szCs w:val="22"/>
              </w:rPr>
              <w:t>Cross-sectional</w:t>
            </w:r>
          </w:p>
        </w:tc>
        <w:tc>
          <w:tcPr>
            <w:tcW w:w="989" w:type="dxa"/>
          </w:tcPr>
          <w:p w14:paraId="5CD2F430" w14:textId="4B4BE49A" w:rsidR="00BF6C28" w:rsidRPr="005F3AA9" w:rsidRDefault="00BF6C28" w:rsidP="00BF6C28">
            <w:pPr>
              <w:rPr>
                <w:sz w:val="22"/>
                <w:szCs w:val="22"/>
              </w:rPr>
            </w:pPr>
            <w:r w:rsidRPr="005F3AA9">
              <w:rPr>
                <w:sz w:val="22"/>
                <w:szCs w:val="22"/>
              </w:rPr>
              <w:t>24h recall</w:t>
            </w:r>
          </w:p>
        </w:tc>
        <w:tc>
          <w:tcPr>
            <w:tcW w:w="1413" w:type="dxa"/>
          </w:tcPr>
          <w:p w14:paraId="23EEB19A" w14:textId="398DD02C" w:rsidR="00BF6C28" w:rsidRPr="005F3AA9" w:rsidRDefault="00BF6C28" w:rsidP="00BF6C28">
            <w:pPr>
              <w:rPr>
                <w:sz w:val="22"/>
                <w:szCs w:val="22"/>
              </w:rPr>
            </w:pPr>
            <w:r w:rsidRPr="005F3AA9">
              <w:rPr>
                <w:sz w:val="22"/>
                <w:szCs w:val="22"/>
              </w:rPr>
              <w:t>Unknown</w:t>
            </w:r>
          </w:p>
        </w:tc>
        <w:tc>
          <w:tcPr>
            <w:tcW w:w="1356" w:type="dxa"/>
          </w:tcPr>
          <w:p w14:paraId="1077F4DD" w14:textId="77777777" w:rsidR="00BF6C28" w:rsidRPr="005F3AA9" w:rsidRDefault="00BF6C28" w:rsidP="00BF6C28">
            <w:pPr>
              <w:rPr>
                <w:sz w:val="22"/>
                <w:szCs w:val="22"/>
              </w:rPr>
            </w:pPr>
            <w:r w:rsidRPr="005F3AA9">
              <w:rPr>
                <w:sz w:val="22"/>
                <w:szCs w:val="22"/>
              </w:rPr>
              <w:t>Age 3-5</w:t>
            </w:r>
          </w:p>
          <w:p w14:paraId="64F983B2" w14:textId="37BF70A6" w:rsidR="00BF6C28" w:rsidRPr="005F3AA9" w:rsidRDefault="00BF6C28" w:rsidP="00BF6C28">
            <w:pPr>
              <w:rPr>
                <w:sz w:val="22"/>
                <w:szCs w:val="22"/>
              </w:rPr>
            </w:pPr>
            <w:r w:rsidRPr="005F3AA9">
              <w:rPr>
                <w:sz w:val="22"/>
                <w:szCs w:val="22"/>
              </w:rPr>
              <w:t>(n:</w:t>
            </w:r>
            <w:r w:rsidR="0038587F">
              <w:rPr>
                <w:sz w:val="22"/>
                <w:szCs w:val="22"/>
              </w:rPr>
              <w:t xml:space="preserve"> </w:t>
            </w:r>
            <w:r w:rsidRPr="005F3AA9">
              <w:rPr>
                <w:sz w:val="22"/>
                <w:szCs w:val="22"/>
              </w:rPr>
              <w:t>467)</w:t>
            </w:r>
          </w:p>
          <w:p w14:paraId="533E3375" w14:textId="77777777" w:rsidR="00BF6C28" w:rsidRPr="005F3AA9" w:rsidRDefault="00BF6C28" w:rsidP="00BF6C28">
            <w:pPr>
              <w:rPr>
                <w:sz w:val="22"/>
                <w:szCs w:val="22"/>
              </w:rPr>
            </w:pPr>
            <w:r w:rsidRPr="005F3AA9">
              <w:rPr>
                <w:sz w:val="22"/>
                <w:szCs w:val="22"/>
              </w:rPr>
              <w:t>Age 6-8</w:t>
            </w:r>
          </w:p>
          <w:p w14:paraId="1448E9A5" w14:textId="46516F77" w:rsidR="00BF6C28" w:rsidRPr="005F3AA9" w:rsidRDefault="00BF6C28" w:rsidP="00BF6C28">
            <w:pPr>
              <w:rPr>
                <w:sz w:val="22"/>
                <w:szCs w:val="22"/>
              </w:rPr>
            </w:pPr>
            <w:r w:rsidRPr="005F3AA9">
              <w:rPr>
                <w:sz w:val="22"/>
                <w:szCs w:val="22"/>
              </w:rPr>
              <w:t>(n:</w:t>
            </w:r>
            <w:r w:rsidR="0038587F">
              <w:rPr>
                <w:sz w:val="22"/>
                <w:szCs w:val="22"/>
              </w:rPr>
              <w:t xml:space="preserve"> </w:t>
            </w:r>
            <w:r w:rsidRPr="005F3AA9">
              <w:rPr>
                <w:sz w:val="22"/>
                <w:szCs w:val="22"/>
              </w:rPr>
              <w:t>558)</w:t>
            </w:r>
          </w:p>
          <w:p w14:paraId="4C38261F" w14:textId="77777777" w:rsidR="00BF6C28" w:rsidRPr="005F3AA9" w:rsidRDefault="00BF6C28" w:rsidP="00BF6C28">
            <w:pPr>
              <w:rPr>
                <w:sz w:val="22"/>
                <w:szCs w:val="22"/>
              </w:rPr>
            </w:pPr>
            <w:r w:rsidRPr="005F3AA9">
              <w:rPr>
                <w:sz w:val="22"/>
                <w:szCs w:val="22"/>
              </w:rPr>
              <w:t>Age 9-11</w:t>
            </w:r>
          </w:p>
          <w:p w14:paraId="17202475" w14:textId="3D2DF5EE" w:rsidR="00BF6C28" w:rsidRPr="005F3AA9" w:rsidRDefault="00BF6C28" w:rsidP="00BF6C28">
            <w:pPr>
              <w:rPr>
                <w:sz w:val="22"/>
                <w:szCs w:val="22"/>
              </w:rPr>
            </w:pPr>
            <w:r w:rsidRPr="005F3AA9">
              <w:rPr>
                <w:sz w:val="22"/>
                <w:szCs w:val="22"/>
              </w:rPr>
              <w:t>(n:</w:t>
            </w:r>
            <w:r w:rsidR="0038587F">
              <w:rPr>
                <w:sz w:val="22"/>
                <w:szCs w:val="22"/>
              </w:rPr>
              <w:t xml:space="preserve"> </w:t>
            </w:r>
            <w:r w:rsidRPr="005F3AA9">
              <w:rPr>
                <w:sz w:val="22"/>
                <w:szCs w:val="22"/>
              </w:rPr>
              <w:t>574)</w:t>
            </w:r>
          </w:p>
        </w:tc>
        <w:tc>
          <w:tcPr>
            <w:tcW w:w="2303" w:type="dxa"/>
          </w:tcPr>
          <w:p w14:paraId="329FCB22" w14:textId="77777777" w:rsidR="00BF6C28" w:rsidRPr="005F3AA9" w:rsidRDefault="00BF6C28" w:rsidP="00BF6C28">
            <w:pPr>
              <w:rPr>
                <w:sz w:val="22"/>
                <w:szCs w:val="22"/>
              </w:rPr>
            </w:pPr>
            <w:r w:rsidRPr="005F3AA9">
              <w:rPr>
                <w:sz w:val="22"/>
                <w:szCs w:val="22"/>
              </w:rPr>
              <w:t>SSB</w:t>
            </w:r>
          </w:p>
          <w:p w14:paraId="37409505" w14:textId="77777777" w:rsidR="00BF6C28" w:rsidRPr="005F3AA9" w:rsidRDefault="00BF6C28" w:rsidP="00BF6C28">
            <w:pPr>
              <w:rPr>
                <w:sz w:val="22"/>
                <w:szCs w:val="22"/>
              </w:rPr>
            </w:pPr>
          </w:p>
          <w:p w14:paraId="43A1A719" w14:textId="77777777" w:rsidR="00BF6C28" w:rsidRPr="005F3AA9" w:rsidRDefault="00BF6C28" w:rsidP="00BF6C28">
            <w:pPr>
              <w:rPr>
                <w:sz w:val="22"/>
                <w:szCs w:val="22"/>
              </w:rPr>
            </w:pPr>
            <w:r w:rsidRPr="005F3AA9">
              <w:rPr>
                <w:sz w:val="22"/>
                <w:szCs w:val="22"/>
              </w:rPr>
              <w:t>SSB</w:t>
            </w:r>
          </w:p>
          <w:p w14:paraId="2B945275" w14:textId="77777777" w:rsidR="00BF6C28" w:rsidRPr="005F3AA9" w:rsidRDefault="00BF6C28" w:rsidP="00BF6C28">
            <w:pPr>
              <w:rPr>
                <w:sz w:val="22"/>
                <w:szCs w:val="22"/>
              </w:rPr>
            </w:pPr>
          </w:p>
          <w:p w14:paraId="4723693B" w14:textId="742C2D50" w:rsidR="00BF6C28" w:rsidRPr="005F3AA9" w:rsidRDefault="00BF6C28" w:rsidP="00BF6C28">
            <w:pPr>
              <w:rPr>
                <w:sz w:val="22"/>
                <w:szCs w:val="22"/>
              </w:rPr>
            </w:pPr>
            <w:r w:rsidRPr="005F3AA9">
              <w:rPr>
                <w:sz w:val="22"/>
                <w:szCs w:val="22"/>
              </w:rPr>
              <w:t>SSB</w:t>
            </w:r>
          </w:p>
        </w:tc>
        <w:tc>
          <w:tcPr>
            <w:tcW w:w="1438" w:type="dxa"/>
            <w:gridSpan w:val="2"/>
          </w:tcPr>
          <w:p w14:paraId="5DD35BF5" w14:textId="6EF22725" w:rsidR="00BF6C28" w:rsidRPr="005F3AA9" w:rsidRDefault="00BF6C28" w:rsidP="00BF6C28">
            <w:pPr>
              <w:rPr>
                <w:sz w:val="22"/>
                <w:szCs w:val="22"/>
              </w:rPr>
            </w:pPr>
            <w:r w:rsidRPr="005F3AA9">
              <w:rPr>
                <w:sz w:val="22"/>
                <w:szCs w:val="22"/>
              </w:rPr>
              <w:t>1.64*</w:t>
            </w:r>
          </w:p>
          <w:p w14:paraId="107BB6A0" w14:textId="77777777" w:rsidR="00BF6C28" w:rsidRPr="005F3AA9" w:rsidRDefault="00BF6C28" w:rsidP="00BF6C28">
            <w:pPr>
              <w:rPr>
                <w:sz w:val="22"/>
                <w:szCs w:val="22"/>
              </w:rPr>
            </w:pPr>
          </w:p>
          <w:p w14:paraId="7519CBD3" w14:textId="77777777" w:rsidR="00BF6C28" w:rsidRPr="005F3AA9" w:rsidRDefault="00BF6C28" w:rsidP="00BF6C28">
            <w:pPr>
              <w:rPr>
                <w:sz w:val="22"/>
                <w:szCs w:val="22"/>
              </w:rPr>
            </w:pPr>
            <w:r w:rsidRPr="005F3AA9">
              <w:rPr>
                <w:sz w:val="22"/>
                <w:szCs w:val="22"/>
              </w:rPr>
              <w:t>n.s.</w:t>
            </w:r>
          </w:p>
          <w:p w14:paraId="79AD443A" w14:textId="77777777" w:rsidR="00BF6C28" w:rsidRPr="005F3AA9" w:rsidRDefault="00BF6C28" w:rsidP="00BF6C28">
            <w:pPr>
              <w:rPr>
                <w:sz w:val="22"/>
                <w:szCs w:val="22"/>
              </w:rPr>
            </w:pPr>
          </w:p>
          <w:p w14:paraId="3488D646" w14:textId="1852FBF4" w:rsidR="00BF6C28" w:rsidRPr="005F3AA9" w:rsidRDefault="00BF6C28" w:rsidP="00BF6C28">
            <w:pPr>
              <w:rPr>
                <w:sz w:val="22"/>
                <w:szCs w:val="22"/>
              </w:rPr>
            </w:pPr>
            <w:r w:rsidRPr="005F3AA9">
              <w:rPr>
                <w:sz w:val="22"/>
                <w:szCs w:val="22"/>
              </w:rPr>
              <w:t>n.s.</w:t>
            </w:r>
          </w:p>
        </w:tc>
        <w:tc>
          <w:tcPr>
            <w:tcW w:w="1610" w:type="dxa"/>
          </w:tcPr>
          <w:p w14:paraId="24FDA869" w14:textId="77777777" w:rsidR="00BF6C28" w:rsidRPr="005F3AA9" w:rsidRDefault="00BF6C28" w:rsidP="00BF6C28">
            <w:pPr>
              <w:rPr>
                <w:sz w:val="22"/>
                <w:szCs w:val="22"/>
              </w:rPr>
            </w:pPr>
            <w:r w:rsidRPr="005F3AA9">
              <w:rPr>
                <w:sz w:val="22"/>
                <w:szCs w:val="22"/>
              </w:rPr>
              <w:t>Linear regression, Adjusted</w:t>
            </w:r>
          </w:p>
          <w:p w14:paraId="00910D1B" w14:textId="5779D109"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57B077D5" w14:textId="4DBA4D4B" w:rsidR="00BF6C28" w:rsidRPr="005F3AA9" w:rsidRDefault="00BF6C28" w:rsidP="00BF6C28">
            <w:pPr>
              <w:rPr>
                <w:sz w:val="22"/>
                <w:szCs w:val="22"/>
              </w:rPr>
            </w:pPr>
            <w:r w:rsidRPr="005F3AA9">
              <w:rPr>
                <w:sz w:val="22"/>
                <w:szCs w:val="22"/>
              </w:rPr>
              <w:t>No</w:t>
            </w:r>
          </w:p>
        </w:tc>
        <w:tc>
          <w:tcPr>
            <w:tcW w:w="907" w:type="dxa"/>
          </w:tcPr>
          <w:p w14:paraId="27F21AF8" w14:textId="7F340D62" w:rsidR="00BF6C28" w:rsidRPr="005F3AA9" w:rsidRDefault="00BF6C28" w:rsidP="00BF6C28">
            <w:pPr>
              <w:rPr>
                <w:sz w:val="22"/>
                <w:szCs w:val="22"/>
              </w:rPr>
            </w:pPr>
            <w:r w:rsidRPr="005F3AA9">
              <w:rPr>
                <w:sz w:val="22"/>
                <w:szCs w:val="22"/>
              </w:rPr>
              <w:t>9</w:t>
            </w:r>
          </w:p>
        </w:tc>
      </w:tr>
      <w:tr w:rsidR="00BF6C28" w:rsidRPr="005F3AA9" w14:paraId="0E289AAB" w14:textId="77777777" w:rsidTr="00346ACE">
        <w:tc>
          <w:tcPr>
            <w:tcW w:w="1776" w:type="dxa"/>
          </w:tcPr>
          <w:p w14:paraId="17E47223" w14:textId="77777777" w:rsidR="00BF6C28" w:rsidRPr="005F3AA9" w:rsidRDefault="00BF6C28" w:rsidP="00BF6C28">
            <w:pPr>
              <w:rPr>
                <w:sz w:val="22"/>
                <w:szCs w:val="22"/>
              </w:rPr>
            </w:pPr>
            <w:r w:rsidRPr="005F3AA9">
              <w:rPr>
                <w:sz w:val="22"/>
                <w:szCs w:val="22"/>
              </w:rPr>
              <w:t>Kuzawa et al. 2003, Philippines</w:t>
            </w:r>
          </w:p>
          <w:p w14:paraId="054BD4A4" w14:textId="31FB7478" w:rsidR="00BF6C28" w:rsidRPr="005F3AA9" w:rsidRDefault="00BF6C28" w:rsidP="00BF6C28">
            <w:pPr>
              <w:rPr>
                <w:sz w:val="22"/>
                <w:szCs w:val="22"/>
              </w:rPr>
            </w:pPr>
            <w:r w:rsidRPr="005F3AA9">
              <w:rPr>
                <w:sz w:val="22"/>
                <w:szCs w:val="22"/>
              </w:rPr>
              <w:fldChar w:fldCharType="begin">
                <w:fldData xml:space="preserve">PEVuZE5vdGU+PENpdGU+PEF1dGhvcj5LdXphd2E8L0F1dGhvcj48WWVhcj4yMDAzPC9ZZWFyPjxS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</w:fldData>
              </w:fldChar>
            </w:r>
            <w:r w:rsidRPr="005F3AA9">
              <w:rPr>
                <w:sz w:val="22"/>
                <w:szCs w:val="22"/>
              </w:rPr>
              <w:instrText xml:space="preserve"> ADDIN EN.CITE </w:instrText>
            </w:r>
            <w:r w:rsidRPr="005F3AA9">
              <w:rPr>
                <w:sz w:val="22"/>
                <w:szCs w:val="22"/>
              </w:rPr>
              <w:fldChar w:fldCharType="begin">
                <w:fldData xml:space="preserve">PEVuZE5vdGU+PENpdGU+PEF1dGhvcj5LdXphd2E8L0F1dGhvcj48WWVhcj4yMDAzPC9ZZWFyPjxS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7]</w:t>
            </w:r>
            <w:r w:rsidRPr="005F3AA9">
              <w:rPr>
                <w:sz w:val="22"/>
                <w:szCs w:val="22"/>
              </w:rPr>
              <w:fldChar w:fldCharType="end"/>
            </w:r>
          </w:p>
        </w:tc>
        <w:tc>
          <w:tcPr>
            <w:tcW w:w="1811" w:type="dxa"/>
          </w:tcPr>
          <w:p w14:paraId="2D4C96D8" w14:textId="67909744" w:rsidR="00BF6C28" w:rsidRPr="005F3AA9" w:rsidRDefault="00BF6C28" w:rsidP="00BF6C28">
            <w:pPr>
              <w:rPr>
                <w:sz w:val="22"/>
                <w:szCs w:val="22"/>
              </w:rPr>
            </w:pPr>
            <w:r w:rsidRPr="005F3AA9">
              <w:rPr>
                <w:sz w:val="22"/>
                <w:szCs w:val="22"/>
              </w:rPr>
              <w:t>n: 608</w:t>
            </w:r>
          </w:p>
          <w:p w14:paraId="6E43A8D1" w14:textId="77777777" w:rsidR="00BF6C28" w:rsidRPr="005F3AA9" w:rsidRDefault="00BF6C28" w:rsidP="00BF6C28">
            <w:pPr>
              <w:rPr>
                <w:sz w:val="22"/>
                <w:szCs w:val="22"/>
              </w:rPr>
            </w:pPr>
            <w:r w:rsidRPr="005F3AA9">
              <w:rPr>
                <w:sz w:val="22"/>
                <w:szCs w:val="22"/>
              </w:rPr>
              <w:t>age: 14-16;</w:t>
            </w:r>
          </w:p>
          <w:p w14:paraId="492945F5" w14:textId="48311EF9" w:rsidR="00BF6C28" w:rsidRPr="005F3AA9" w:rsidRDefault="00BF6C28" w:rsidP="00BF6C28">
            <w:pPr>
              <w:rPr>
                <w:sz w:val="22"/>
                <w:szCs w:val="22"/>
              </w:rPr>
            </w:pPr>
            <w:r w:rsidRPr="005F3AA9">
              <w:rPr>
                <w:sz w:val="22"/>
                <w:szCs w:val="22"/>
              </w:rPr>
              <w:t>female: 50.7%</w:t>
            </w:r>
          </w:p>
        </w:tc>
        <w:tc>
          <w:tcPr>
            <w:tcW w:w="1526" w:type="dxa"/>
          </w:tcPr>
          <w:p w14:paraId="4F6DB28D" w14:textId="00D7ED42" w:rsidR="00BF6C28" w:rsidRPr="005F3AA9" w:rsidRDefault="00BF6C28" w:rsidP="00BF6C28">
            <w:pPr>
              <w:rPr>
                <w:sz w:val="22"/>
                <w:szCs w:val="22"/>
              </w:rPr>
            </w:pPr>
            <w:r w:rsidRPr="005F3AA9">
              <w:rPr>
                <w:sz w:val="22"/>
                <w:szCs w:val="22"/>
              </w:rPr>
              <w:t>Prospective cohort study</w:t>
            </w:r>
          </w:p>
        </w:tc>
        <w:tc>
          <w:tcPr>
            <w:tcW w:w="989" w:type="dxa"/>
          </w:tcPr>
          <w:p w14:paraId="3E67B04D" w14:textId="0967DE64" w:rsidR="00BF6C28" w:rsidRPr="005F3AA9" w:rsidRDefault="00BF6C28" w:rsidP="00BF6C28">
            <w:pPr>
              <w:rPr>
                <w:sz w:val="22"/>
                <w:szCs w:val="22"/>
              </w:rPr>
            </w:pPr>
            <w:r w:rsidRPr="005F3AA9">
              <w:rPr>
                <w:sz w:val="22"/>
                <w:szCs w:val="22"/>
              </w:rPr>
              <w:t>24h recall</w:t>
            </w:r>
          </w:p>
        </w:tc>
        <w:tc>
          <w:tcPr>
            <w:tcW w:w="1413" w:type="dxa"/>
          </w:tcPr>
          <w:p w14:paraId="1E53B68A" w14:textId="2DA5F2F8" w:rsidR="00BF6C28" w:rsidRPr="005F3AA9" w:rsidRDefault="00BF6C28" w:rsidP="00BF6C28">
            <w:pPr>
              <w:tabs>
                <w:tab w:val="left" w:pos="693"/>
              </w:tabs>
              <w:rPr>
                <w:sz w:val="22"/>
                <w:szCs w:val="22"/>
              </w:rPr>
            </w:pPr>
            <w:r w:rsidRPr="005F3AA9">
              <w:rPr>
                <w:sz w:val="22"/>
                <w:szCs w:val="22"/>
              </w:rPr>
              <w:t>Unknown</w:t>
            </w:r>
          </w:p>
        </w:tc>
        <w:tc>
          <w:tcPr>
            <w:tcW w:w="1356" w:type="dxa"/>
          </w:tcPr>
          <w:p w14:paraId="70CB53B4" w14:textId="503863A6" w:rsidR="00BF6C28" w:rsidRPr="005F3AA9" w:rsidRDefault="00BF6C28" w:rsidP="00BF6C28">
            <w:pPr>
              <w:rPr>
                <w:sz w:val="22"/>
                <w:szCs w:val="22"/>
              </w:rPr>
            </w:pPr>
            <w:r w:rsidRPr="005F3AA9">
              <w:rPr>
                <w:sz w:val="22"/>
                <w:szCs w:val="22"/>
              </w:rPr>
              <w:t>Boys</w:t>
            </w:r>
          </w:p>
          <w:p w14:paraId="2AE35516" w14:textId="43571521" w:rsidR="00BF6C28" w:rsidRPr="005F3AA9" w:rsidRDefault="00BF6C28" w:rsidP="00BF6C28">
            <w:pPr>
              <w:rPr>
                <w:sz w:val="22"/>
                <w:szCs w:val="22"/>
              </w:rPr>
            </w:pPr>
            <w:r w:rsidRPr="005F3AA9">
              <w:rPr>
                <w:sz w:val="22"/>
                <w:szCs w:val="22"/>
              </w:rPr>
              <w:t>Girls</w:t>
            </w:r>
          </w:p>
        </w:tc>
        <w:tc>
          <w:tcPr>
            <w:tcW w:w="2303" w:type="dxa"/>
          </w:tcPr>
          <w:p w14:paraId="7ED26CD3" w14:textId="3271C41F" w:rsidR="00BF6C28" w:rsidRPr="005F3AA9" w:rsidRDefault="002B236D" w:rsidP="00BF6C28">
            <w:pPr>
              <w:rPr>
                <w:sz w:val="22"/>
                <w:szCs w:val="22"/>
              </w:rPr>
            </w:pPr>
            <w:r>
              <w:rPr>
                <w:sz w:val="22"/>
                <w:szCs w:val="22"/>
              </w:rPr>
              <w:t>Fat</w:t>
            </w:r>
          </w:p>
          <w:p w14:paraId="6E440209" w14:textId="5D3E8A46" w:rsidR="00BF6C28" w:rsidRPr="005F3AA9" w:rsidRDefault="00BF6C28" w:rsidP="002B236D">
            <w:pPr>
              <w:rPr>
                <w:sz w:val="22"/>
                <w:szCs w:val="22"/>
              </w:rPr>
            </w:pPr>
            <w:r w:rsidRPr="005F3AA9">
              <w:rPr>
                <w:sz w:val="22"/>
                <w:szCs w:val="22"/>
              </w:rPr>
              <w:t>Fat</w:t>
            </w:r>
          </w:p>
        </w:tc>
        <w:tc>
          <w:tcPr>
            <w:tcW w:w="1438" w:type="dxa"/>
            <w:gridSpan w:val="2"/>
          </w:tcPr>
          <w:p w14:paraId="61CE00E8" w14:textId="7415CAC9" w:rsidR="00BF6C28" w:rsidRPr="005F3AA9" w:rsidRDefault="00BF6C28" w:rsidP="00BF6C28">
            <w:pPr>
              <w:rPr>
                <w:sz w:val="22"/>
                <w:szCs w:val="22"/>
              </w:rPr>
            </w:pPr>
            <w:r w:rsidRPr="005F3AA9">
              <w:rPr>
                <w:sz w:val="22"/>
                <w:szCs w:val="22"/>
              </w:rPr>
              <w:t>0.13*</w:t>
            </w:r>
          </w:p>
          <w:p w14:paraId="420EF354" w14:textId="7541C494" w:rsidR="00BF6C28" w:rsidRPr="005F3AA9" w:rsidRDefault="00BF6C28" w:rsidP="00BF6C28">
            <w:pPr>
              <w:rPr>
                <w:sz w:val="22"/>
                <w:szCs w:val="22"/>
              </w:rPr>
            </w:pPr>
            <w:r w:rsidRPr="005F3AA9">
              <w:rPr>
                <w:sz w:val="22"/>
                <w:szCs w:val="22"/>
              </w:rPr>
              <w:t>n.s.</w:t>
            </w:r>
          </w:p>
        </w:tc>
        <w:tc>
          <w:tcPr>
            <w:tcW w:w="1610" w:type="dxa"/>
          </w:tcPr>
          <w:p w14:paraId="5299B242" w14:textId="14F5478F" w:rsidR="00BF6C28" w:rsidRPr="005F3AA9" w:rsidRDefault="00BF6C28" w:rsidP="00BF6C28">
            <w:pPr>
              <w:rPr>
                <w:sz w:val="22"/>
                <w:szCs w:val="22"/>
              </w:rPr>
            </w:pPr>
            <w:r w:rsidRPr="005F3AA9">
              <w:rPr>
                <w:sz w:val="22"/>
                <w:szCs w:val="22"/>
              </w:rPr>
              <w:t>Partial correlation coefficiens</w:t>
            </w:r>
          </w:p>
        </w:tc>
        <w:tc>
          <w:tcPr>
            <w:tcW w:w="1358" w:type="dxa"/>
          </w:tcPr>
          <w:p w14:paraId="6D587886" w14:textId="5266E04C" w:rsidR="00BF6C28" w:rsidRPr="005F3AA9" w:rsidRDefault="00BF6C28" w:rsidP="00BF6C28">
            <w:pPr>
              <w:rPr>
                <w:sz w:val="22"/>
                <w:szCs w:val="22"/>
              </w:rPr>
            </w:pPr>
            <w:r w:rsidRPr="005F3AA9">
              <w:rPr>
                <w:sz w:val="22"/>
                <w:szCs w:val="22"/>
              </w:rPr>
              <w:t>Yes</w:t>
            </w:r>
          </w:p>
        </w:tc>
        <w:tc>
          <w:tcPr>
            <w:tcW w:w="907" w:type="dxa"/>
          </w:tcPr>
          <w:p w14:paraId="761491C1" w14:textId="20C705AE" w:rsidR="00BF6C28" w:rsidRPr="005F3AA9" w:rsidRDefault="00BF6C28" w:rsidP="00BF6C28">
            <w:pPr>
              <w:rPr>
                <w:sz w:val="22"/>
                <w:szCs w:val="22"/>
              </w:rPr>
            </w:pPr>
            <w:r w:rsidRPr="005F3AA9">
              <w:rPr>
                <w:sz w:val="22"/>
                <w:szCs w:val="22"/>
              </w:rPr>
              <w:t>3</w:t>
            </w:r>
          </w:p>
        </w:tc>
      </w:tr>
      <w:tr w:rsidR="00BF6C28" w:rsidRPr="005F3AA9" w14:paraId="525038E9" w14:textId="77777777" w:rsidTr="00346ACE">
        <w:tc>
          <w:tcPr>
            <w:tcW w:w="1776" w:type="dxa"/>
          </w:tcPr>
          <w:p w14:paraId="5D52170E" w14:textId="77777777" w:rsidR="00BF6C28" w:rsidRPr="005F3AA9" w:rsidRDefault="00BF6C28" w:rsidP="00BF6C28">
            <w:pPr>
              <w:rPr>
                <w:sz w:val="22"/>
                <w:szCs w:val="22"/>
              </w:rPr>
            </w:pPr>
            <w:r w:rsidRPr="005F3AA9">
              <w:rPr>
                <w:sz w:val="22"/>
                <w:szCs w:val="22"/>
              </w:rPr>
              <w:t>Lin et al. 2014, Multiple European countries</w:t>
            </w:r>
          </w:p>
          <w:p w14:paraId="6C7051BB" w14:textId="314B4E3A" w:rsidR="00BF6C28" w:rsidRPr="005F3AA9" w:rsidRDefault="00BF6C28" w:rsidP="00BF6C28">
            <w:pPr>
              <w:rPr>
                <w:sz w:val="22"/>
                <w:szCs w:val="22"/>
              </w:rPr>
            </w:pP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8]</w:t>
            </w:r>
            <w:r w:rsidRPr="005F3AA9">
              <w:rPr>
                <w:sz w:val="22"/>
                <w:szCs w:val="22"/>
              </w:rPr>
              <w:fldChar w:fldCharType="end"/>
            </w:r>
          </w:p>
        </w:tc>
        <w:tc>
          <w:tcPr>
            <w:tcW w:w="1811" w:type="dxa"/>
          </w:tcPr>
          <w:p w14:paraId="5FF2AB5A" w14:textId="1F7E0DC0" w:rsidR="00BF6C28" w:rsidRPr="005F3AA9" w:rsidRDefault="00BF6C28" w:rsidP="00BF6C28">
            <w:pPr>
              <w:rPr>
                <w:sz w:val="22"/>
                <w:szCs w:val="22"/>
              </w:rPr>
            </w:pPr>
            <w:r w:rsidRPr="005F3AA9">
              <w:rPr>
                <w:sz w:val="22"/>
                <w:szCs w:val="22"/>
              </w:rPr>
              <w:t>n: 1804;</w:t>
            </w:r>
          </w:p>
          <w:p w14:paraId="7BA47FB9" w14:textId="49EF2FFC" w:rsidR="00BF6C28" w:rsidRPr="005F3AA9" w:rsidRDefault="00BF6C28" w:rsidP="00BF6C28">
            <w:pPr>
              <w:rPr>
                <w:sz w:val="22"/>
                <w:szCs w:val="22"/>
              </w:rPr>
            </w:pPr>
            <w:r w:rsidRPr="005F3AA9">
              <w:rPr>
                <w:sz w:val="22"/>
                <w:szCs w:val="22"/>
              </w:rPr>
              <w:t>age: 12.5-17.5;</w:t>
            </w:r>
          </w:p>
          <w:p w14:paraId="2BFC5F82" w14:textId="7EE04630" w:rsidR="00BF6C28" w:rsidRPr="005F3AA9" w:rsidRDefault="00BF6C28" w:rsidP="00BF6C28">
            <w:pPr>
              <w:rPr>
                <w:sz w:val="22"/>
                <w:szCs w:val="22"/>
              </w:rPr>
            </w:pPr>
            <w:r w:rsidRPr="005F3AA9">
              <w:rPr>
                <w:sz w:val="22"/>
                <w:szCs w:val="22"/>
              </w:rPr>
              <w:t>female: 52.6%</w:t>
            </w:r>
          </w:p>
        </w:tc>
        <w:tc>
          <w:tcPr>
            <w:tcW w:w="1526" w:type="dxa"/>
          </w:tcPr>
          <w:p w14:paraId="0BE8B959" w14:textId="485A3BB8" w:rsidR="00BF6C28" w:rsidRPr="005F3AA9" w:rsidRDefault="00BF6C28" w:rsidP="00BF6C28">
            <w:pPr>
              <w:rPr>
                <w:sz w:val="22"/>
                <w:szCs w:val="22"/>
              </w:rPr>
            </w:pPr>
            <w:r w:rsidRPr="005F3AA9">
              <w:rPr>
                <w:sz w:val="22"/>
                <w:szCs w:val="22"/>
              </w:rPr>
              <w:t>Cross-sectional</w:t>
            </w:r>
          </w:p>
        </w:tc>
        <w:tc>
          <w:tcPr>
            <w:tcW w:w="989" w:type="dxa"/>
          </w:tcPr>
          <w:p w14:paraId="7A1B4ADE" w14:textId="48B1EAAB" w:rsidR="00BF6C28" w:rsidRPr="005F3AA9" w:rsidRDefault="00BF6C28" w:rsidP="00BF6C28">
            <w:pPr>
              <w:rPr>
                <w:sz w:val="22"/>
                <w:szCs w:val="22"/>
              </w:rPr>
            </w:pPr>
            <w:r w:rsidRPr="005F3AA9">
              <w:rPr>
                <w:sz w:val="22"/>
                <w:szCs w:val="22"/>
              </w:rPr>
              <w:t>24h recall</w:t>
            </w:r>
          </w:p>
        </w:tc>
        <w:tc>
          <w:tcPr>
            <w:tcW w:w="1413" w:type="dxa"/>
          </w:tcPr>
          <w:p w14:paraId="56BBBC0D" w14:textId="0CC590C0" w:rsidR="00BF6C28" w:rsidRPr="005F3AA9" w:rsidRDefault="00BF6C28" w:rsidP="00BF6C28">
            <w:pPr>
              <w:rPr>
                <w:sz w:val="22"/>
                <w:szCs w:val="22"/>
              </w:rPr>
            </w:pPr>
            <w:r w:rsidRPr="005F3AA9">
              <w:rPr>
                <w:sz w:val="22"/>
                <w:szCs w:val="22"/>
              </w:rPr>
              <w:t>Yes</w:t>
            </w:r>
          </w:p>
        </w:tc>
        <w:tc>
          <w:tcPr>
            <w:tcW w:w="1356" w:type="dxa"/>
          </w:tcPr>
          <w:p w14:paraId="0414280E" w14:textId="0C8EA0CE" w:rsidR="00BF6C28" w:rsidRPr="005F3AA9" w:rsidRDefault="00BF6C28" w:rsidP="00BF6C28">
            <w:pPr>
              <w:rPr>
                <w:sz w:val="22"/>
                <w:szCs w:val="22"/>
              </w:rPr>
            </w:pPr>
            <w:r w:rsidRPr="005F3AA9">
              <w:rPr>
                <w:sz w:val="22"/>
                <w:szCs w:val="22"/>
              </w:rPr>
              <w:t>no</w:t>
            </w:r>
          </w:p>
        </w:tc>
        <w:tc>
          <w:tcPr>
            <w:tcW w:w="2303" w:type="dxa"/>
          </w:tcPr>
          <w:p w14:paraId="323DF669" w14:textId="77777777" w:rsidR="00BF6C28" w:rsidRPr="005F3AA9" w:rsidRDefault="00BF6C28" w:rsidP="00BF6C28">
            <w:pPr>
              <w:rPr>
                <w:sz w:val="22"/>
                <w:szCs w:val="22"/>
              </w:rPr>
            </w:pPr>
            <w:r w:rsidRPr="005F3AA9">
              <w:rPr>
                <w:sz w:val="22"/>
                <w:szCs w:val="22"/>
              </w:rPr>
              <w:t>Dietary fiber</w:t>
            </w:r>
          </w:p>
          <w:p w14:paraId="0E22E6A6" w14:textId="77777777" w:rsidR="00BF6C28" w:rsidRPr="005F3AA9" w:rsidRDefault="00BF6C28" w:rsidP="00BF6C28">
            <w:pPr>
              <w:rPr>
                <w:sz w:val="22"/>
                <w:szCs w:val="22"/>
              </w:rPr>
            </w:pPr>
            <w:r w:rsidRPr="005F3AA9">
              <w:rPr>
                <w:sz w:val="22"/>
                <w:szCs w:val="22"/>
              </w:rPr>
              <w:t>WSF</w:t>
            </w:r>
          </w:p>
          <w:p w14:paraId="6BF7333D" w14:textId="77777777" w:rsidR="00BF6C28" w:rsidRPr="005F3AA9" w:rsidRDefault="00BF6C28" w:rsidP="00BF6C28">
            <w:pPr>
              <w:rPr>
                <w:sz w:val="22"/>
                <w:szCs w:val="22"/>
              </w:rPr>
            </w:pPr>
            <w:r w:rsidRPr="005F3AA9">
              <w:rPr>
                <w:sz w:val="22"/>
                <w:szCs w:val="22"/>
              </w:rPr>
              <w:t>WIF</w:t>
            </w:r>
          </w:p>
          <w:p w14:paraId="145148E0" w14:textId="77777777" w:rsidR="00BF6C28" w:rsidRPr="005F3AA9" w:rsidRDefault="00BF6C28" w:rsidP="00BF6C28">
            <w:pPr>
              <w:rPr>
                <w:sz w:val="22"/>
                <w:szCs w:val="22"/>
              </w:rPr>
            </w:pPr>
          </w:p>
        </w:tc>
        <w:tc>
          <w:tcPr>
            <w:tcW w:w="1438" w:type="dxa"/>
            <w:gridSpan w:val="2"/>
          </w:tcPr>
          <w:p w14:paraId="05758933" w14:textId="08DEC5C7" w:rsidR="00BF6C28" w:rsidRPr="005F3AA9" w:rsidRDefault="00BF6C28" w:rsidP="00BF6C28">
            <w:pPr>
              <w:rPr>
                <w:sz w:val="22"/>
                <w:szCs w:val="22"/>
              </w:rPr>
            </w:pPr>
            <w:r w:rsidRPr="005F3AA9">
              <w:rPr>
                <w:sz w:val="22"/>
                <w:szCs w:val="22"/>
              </w:rPr>
              <w:t>n.s.</w:t>
            </w:r>
          </w:p>
          <w:p w14:paraId="091D1B82" w14:textId="4DC5E56D" w:rsidR="00BF6C28" w:rsidRPr="005F3AA9" w:rsidRDefault="00BF6C28" w:rsidP="00BF6C28">
            <w:pPr>
              <w:rPr>
                <w:sz w:val="22"/>
                <w:szCs w:val="22"/>
              </w:rPr>
            </w:pPr>
            <w:r w:rsidRPr="005F3AA9">
              <w:rPr>
                <w:sz w:val="22"/>
                <w:szCs w:val="22"/>
              </w:rPr>
              <w:t>0.03*</w:t>
            </w:r>
          </w:p>
          <w:p w14:paraId="0D657E2A" w14:textId="3235DAEE" w:rsidR="00BF6C28" w:rsidRPr="005F3AA9" w:rsidRDefault="00BF6C28" w:rsidP="00BF6C28">
            <w:pPr>
              <w:rPr>
                <w:b/>
                <w:sz w:val="22"/>
                <w:szCs w:val="22"/>
              </w:rPr>
            </w:pPr>
            <w:r w:rsidRPr="005F3AA9">
              <w:rPr>
                <w:sz w:val="22"/>
                <w:szCs w:val="22"/>
              </w:rPr>
              <w:t>n.s.</w:t>
            </w:r>
          </w:p>
        </w:tc>
        <w:tc>
          <w:tcPr>
            <w:tcW w:w="1610" w:type="dxa"/>
          </w:tcPr>
          <w:p w14:paraId="21A5818F" w14:textId="77777777" w:rsidR="00BF6C28" w:rsidRPr="005F3AA9" w:rsidRDefault="00BF6C28" w:rsidP="00BF6C28">
            <w:pPr>
              <w:rPr>
                <w:rFonts w:cs="Lucida Grande"/>
                <w:sz w:val="22"/>
                <w:szCs w:val="22"/>
              </w:rPr>
            </w:pPr>
            <w:r w:rsidRPr="005F3AA9">
              <w:rPr>
                <w:rFonts w:cs="Lucida Grande"/>
                <w:sz w:val="22"/>
                <w:szCs w:val="22"/>
              </w:rPr>
              <w:t xml:space="preserve">GLM multivariate analysis, </w:t>
            </w:r>
          </w:p>
          <w:p w14:paraId="09A5BAFF" w14:textId="656821DD"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 xml:space="preserve">-coefficient </w:t>
            </w:r>
          </w:p>
        </w:tc>
        <w:tc>
          <w:tcPr>
            <w:tcW w:w="1358" w:type="dxa"/>
          </w:tcPr>
          <w:p w14:paraId="360382C8" w14:textId="124ECD33" w:rsidR="00BF6C28" w:rsidRPr="005F3AA9" w:rsidRDefault="00BF6C28" w:rsidP="00BF6C28">
            <w:pPr>
              <w:rPr>
                <w:sz w:val="22"/>
                <w:szCs w:val="22"/>
              </w:rPr>
            </w:pPr>
            <w:r w:rsidRPr="005F3AA9">
              <w:rPr>
                <w:sz w:val="22"/>
                <w:szCs w:val="22"/>
              </w:rPr>
              <w:t>Unknown</w:t>
            </w:r>
          </w:p>
        </w:tc>
        <w:tc>
          <w:tcPr>
            <w:tcW w:w="907" w:type="dxa"/>
          </w:tcPr>
          <w:p w14:paraId="3FBD0AB3" w14:textId="74445090" w:rsidR="00BF6C28" w:rsidRPr="005F3AA9" w:rsidRDefault="00BF6C28" w:rsidP="00BF6C28">
            <w:pPr>
              <w:rPr>
                <w:sz w:val="22"/>
                <w:szCs w:val="22"/>
              </w:rPr>
            </w:pPr>
            <w:r w:rsidRPr="005F3AA9">
              <w:rPr>
                <w:sz w:val="22"/>
                <w:szCs w:val="22"/>
              </w:rPr>
              <w:t>6</w:t>
            </w:r>
          </w:p>
        </w:tc>
      </w:tr>
      <w:tr w:rsidR="00BF6C28" w:rsidRPr="005F3AA9" w14:paraId="71FB5C6E" w14:textId="77777777" w:rsidTr="00346ACE">
        <w:tc>
          <w:tcPr>
            <w:tcW w:w="1776" w:type="dxa"/>
          </w:tcPr>
          <w:p w14:paraId="48F1242B" w14:textId="75ED20EB" w:rsidR="00BF6C28" w:rsidRPr="005F3AA9" w:rsidRDefault="00BF6C28" w:rsidP="00BF6C28">
            <w:pPr>
              <w:rPr>
                <w:sz w:val="22"/>
                <w:szCs w:val="22"/>
              </w:rPr>
            </w:pPr>
            <w:r w:rsidRPr="005F3AA9">
              <w:rPr>
                <w:sz w:val="22"/>
                <w:szCs w:val="22"/>
              </w:rPr>
              <w:t>Michels et al. 2015, Multiple European countries</w: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 </w:instrTex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9]</w:t>
            </w:r>
            <w:r w:rsidRPr="005F3AA9">
              <w:rPr>
                <w:sz w:val="22"/>
                <w:szCs w:val="22"/>
              </w:rPr>
              <w:fldChar w:fldCharType="end"/>
            </w:r>
          </w:p>
        </w:tc>
        <w:tc>
          <w:tcPr>
            <w:tcW w:w="1811" w:type="dxa"/>
          </w:tcPr>
          <w:p w14:paraId="021925A2" w14:textId="7CF19632" w:rsidR="00BF6C28" w:rsidRPr="005F3AA9" w:rsidRDefault="00BF6C28" w:rsidP="00BF6C28">
            <w:pPr>
              <w:rPr>
                <w:sz w:val="22"/>
                <w:szCs w:val="22"/>
              </w:rPr>
            </w:pPr>
            <w:r w:rsidRPr="005F3AA9">
              <w:rPr>
                <w:sz w:val="22"/>
                <w:szCs w:val="22"/>
              </w:rPr>
              <w:t>n: 387;</w:t>
            </w:r>
          </w:p>
          <w:p w14:paraId="19C561D0" w14:textId="7975A196" w:rsidR="00BF6C28" w:rsidRPr="005F3AA9" w:rsidRDefault="00BF6C28" w:rsidP="00BF6C28">
            <w:pPr>
              <w:rPr>
                <w:sz w:val="22"/>
                <w:szCs w:val="22"/>
              </w:rPr>
            </w:pPr>
            <w:r w:rsidRPr="005F3AA9">
              <w:rPr>
                <w:sz w:val="22"/>
                <w:szCs w:val="22"/>
              </w:rPr>
              <w:t>age: 12.5-17.5;</w:t>
            </w:r>
          </w:p>
          <w:p w14:paraId="66055352" w14:textId="5B1BF89E" w:rsidR="00BF6C28" w:rsidRPr="005F3AA9" w:rsidRDefault="00BF6C28" w:rsidP="00BF6C28">
            <w:pPr>
              <w:rPr>
                <w:sz w:val="22"/>
                <w:szCs w:val="22"/>
              </w:rPr>
            </w:pPr>
            <w:r w:rsidRPr="005F3AA9">
              <w:rPr>
                <w:sz w:val="22"/>
                <w:szCs w:val="22"/>
              </w:rPr>
              <w:t>female: n.a.</w:t>
            </w:r>
          </w:p>
        </w:tc>
        <w:tc>
          <w:tcPr>
            <w:tcW w:w="1526" w:type="dxa"/>
          </w:tcPr>
          <w:p w14:paraId="755A587D" w14:textId="59B4A2C9" w:rsidR="00BF6C28" w:rsidRPr="005F3AA9" w:rsidRDefault="00BF6C28" w:rsidP="00BF6C28">
            <w:pPr>
              <w:rPr>
                <w:sz w:val="22"/>
                <w:szCs w:val="22"/>
              </w:rPr>
            </w:pPr>
            <w:r w:rsidRPr="005F3AA9">
              <w:rPr>
                <w:sz w:val="22"/>
                <w:szCs w:val="22"/>
              </w:rPr>
              <w:t>Cross-sectional</w:t>
            </w:r>
          </w:p>
        </w:tc>
        <w:tc>
          <w:tcPr>
            <w:tcW w:w="989" w:type="dxa"/>
          </w:tcPr>
          <w:p w14:paraId="26019C3D" w14:textId="01D5DEDA" w:rsidR="00BF6C28" w:rsidRPr="005F3AA9" w:rsidRDefault="00BF6C28" w:rsidP="00BF6C28">
            <w:pPr>
              <w:rPr>
                <w:sz w:val="22"/>
                <w:szCs w:val="22"/>
              </w:rPr>
            </w:pPr>
            <w:r w:rsidRPr="005F3AA9">
              <w:rPr>
                <w:sz w:val="22"/>
                <w:szCs w:val="22"/>
              </w:rPr>
              <w:t>FFQ</w:t>
            </w:r>
          </w:p>
        </w:tc>
        <w:tc>
          <w:tcPr>
            <w:tcW w:w="1413" w:type="dxa"/>
          </w:tcPr>
          <w:p w14:paraId="1B4A637A" w14:textId="78364A11" w:rsidR="00BF6C28" w:rsidRPr="005F3AA9" w:rsidRDefault="00BF6C28" w:rsidP="00BF6C28">
            <w:pPr>
              <w:rPr>
                <w:sz w:val="22"/>
                <w:szCs w:val="22"/>
              </w:rPr>
            </w:pPr>
            <w:r w:rsidRPr="005F3AA9">
              <w:rPr>
                <w:sz w:val="22"/>
                <w:szCs w:val="22"/>
              </w:rPr>
              <w:t>No</w:t>
            </w:r>
          </w:p>
        </w:tc>
        <w:tc>
          <w:tcPr>
            <w:tcW w:w="1356" w:type="dxa"/>
          </w:tcPr>
          <w:p w14:paraId="26D38822" w14:textId="7B2A27EB" w:rsidR="00BF6C28" w:rsidRPr="005F3AA9" w:rsidRDefault="00BF6C28" w:rsidP="00BF6C28">
            <w:pPr>
              <w:rPr>
                <w:sz w:val="22"/>
                <w:szCs w:val="22"/>
              </w:rPr>
            </w:pPr>
            <w:r w:rsidRPr="005F3AA9">
              <w:rPr>
                <w:sz w:val="22"/>
                <w:szCs w:val="22"/>
              </w:rPr>
              <w:t>no</w:t>
            </w:r>
          </w:p>
        </w:tc>
        <w:tc>
          <w:tcPr>
            <w:tcW w:w="2303" w:type="dxa"/>
          </w:tcPr>
          <w:p w14:paraId="1C1A4E21" w14:textId="0C26BD32" w:rsidR="00BF6C28" w:rsidRPr="005F3AA9" w:rsidRDefault="00BF6C28" w:rsidP="00BF6C28">
            <w:pPr>
              <w:rPr>
                <w:sz w:val="22"/>
                <w:szCs w:val="22"/>
              </w:rPr>
            </w:pPr>
            <w:r w:rsidRPr="005F3AA9">
              <w:rPr>
                <w:sz w:val="22"/>
                <w:szCs w:val="22"/>
              </w:rPr>
              <w:t>Ready to eat cereals</w:t>
            </w:r>
          </w:p>
        </w:tc>
        <w:tc>
          <w:tcPr>
            <w:tcW w:w="1438" w:type="dxa"/>
            <w:gridSpan w:val="2"/>
          </w:tcPr>
          <w:p w14:paraId="3834104B" w14:textId="158218DE" w:rsidR="00BF6C28" w:rsidRPr="005F3AA9" w:rsidRDefault="00BF6C28" w:rsidP="00BF6C28">
            <w:pPr>
              <w:tabs>
                <w:tab w:val="left" w:pos="733"/>
              </w:tabs>
              <w:rPr>
                <w:sz w:val="22"/>
                <w:szCs w:val="22"/>
              </w:rPr>
            </w:pPr>
            <w:r w:rsidRPr="005F3AA9">
              <w:rPr>
                <w:sz w:val="22"/>
                <w:szCs w:val="22"/>
              </w:rPr>
              <w:t>n.s.</w:t>
            </w:r>
            <w:r w:rsidRPr="005F3AA9">
              <w:rPr>
                <w:sz w:val="22"/>
                <w:szCs w:val="22"/>
                <w:vertAlign w:val="superscript"/>
              </w:rPr>
              <w:t xml:space="preserve"> a</w:t>
            </w:r>
          </w:p>
        </w:tc>
        <w:tc>
          <w:tcPr>
            <w:tcW w:w="1610" w:type="dxa"/>
          </w:tcPr>
          <w:p w14:paraId="4061F1F3" w14:textId="3934AFAB" w:rsidR="00BF6C28" w:rsidRPr="005F3AA9" w:rsidRDefault="00BF6C28" w:rsidP="00BF6C28">
            <w:pPr>
              <w:rPr>
                <w:rFonts w:cs="Lucida Grande"/>
                <w:sz w:val="22"/>
                <w:szCs w:val="22"/>
              </w:rPr>
            </w:pPr>
            <w:r w:rsidRPr="005F3AA9">
              <w:rPr>
                <w:sz w:val="22"/>
                <w:szCs w:val="22"/>
              </w:rPr>
              <w:t>Linear regression, Estimated marginal means</w:t>
            </w:r>
          </w:p>
        </w:tc>
        <w:tc>
          <w:tcPr>
            <w:tcW w:w="1358" w:type="dxa"/>
          </w:tcPr>
          <w:p w14:paraId="088BD5EA" w14:textId="55C45846" w:rsidR="00BF6C28" w:rsidRPr="005F3AA9" w:rsidRDefault="00BF6C28" w:rsidP="00BF6C28">
            <w:pPr>
              <w:rPr>
                <w:sz w:val="22"/>
                <w:szCs w:val="22"/>
              </w:rPr>
            </w:pPr>
            <w:r w:rsidRPr="005F3AA9">
              <w:rPr>
                <w:sz w:val="22"/>
                <w:szCs w:val="22"/>
              </w:rPr>
              <w:t>Yes</w:t>
            </w:r>
          </w:p>
        </w:tc>
        <w:tc>
          <w:tcPr>
            <w:tcW w:w="907" w:type="dxa"/>
          </w:tcPr>
          <w:p w14:paraId="779A354A" w14:textId="354416E4" w:rsidR="00BF6C28" w:rsidRPr="005F3AA9" w:rsidRDefault="00BF6C28" w:rsidP="00BF6C28">
            <w:pPr>
              <w:rPr>
                <w:sz w:val="22"/>
                <w:szCs w:val="22"/>
              </w:rPr>
            </w:pPr>
            <w:r w:rsidRPr="005F3AA9">
              <w:rPr>
                <w:sz w:val="22"/>
                <w:szCs w:val="22"/>
              </w:rPr>
              <w:t>1</w:t>
            </w:r>
          </w:p>
        </w:tc>
      </w:tr>
      <w:tr w:rsidR="00BF6C28" w:rsidRPr="005F3AA9" w14:paraId="3A8C0082" w14:textId="77777777" w:rsidTr="00346ACE">
        <w:tc>
          <w:tcPr>
            <w:tcW w:w="1776" w:type="dxa"/>
          </w:tcPr>
          <w:p w14:paraId="0BB6F397" w14:textId="04ED899F" w:rsidR="00BF6C28" w:rsidRPr="005F3AA9" w:rsidRDefault="00BF6C28" w:rsidP="00BF6C28">
            <w:pPr>
              <w:tabs>
                <w:tab w:val="left" w:pos="911"/>
              </w:tabs>
              <w:rPr>
                <w:sz w:val="22"/>
                <w:szCs w:val="22"/>
              </w:rPr>
            </w:pPr>
            <w:r w:rsidRPr="005F3AA9">
              <w:rPr>
                <w:sz w:val="22"/>
                <w:szCs w:val="22"/>
              </w:rPr>
              <w:t>Nobre et al. 2013, Brazil</w:t>
            </w:r>
            <w:r w:rsidRPr="005F3AA9">
              <w:rPr>
                <w:sz w:val="22"/>
                <w:szCs w:val="22"/>
              </w:rPr>
              <w:fldChar w:fldCharType="begin">
                <w:fldData xml:space="preserve">PEVuZE5vdGU+PENpdGU+PEF1dGhvcj5Ob2JyZTwvQXV0aG9yPjxZZWFyPjIwMTM8L1llYXI+PFJl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Ob2JyZTwvQXV0aG9yPjxZZWFyPjIwMTM8L1llYXI+PFJl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0]</w:t>
            </w:r>
            <w:r w:rsidRPr="005F3AA9">
              <w:rPr>
                <w:sz w:val="22"/>
                <w:szCs w:val="22"/>
              </w:rPr>
              <w:fldChar w:fldCharType="end"/>
            </w:r>
          </w:p>
        </w:tc>
        <w:tc>
          <w:tcPr>
            <w:tcW w:w="1811" w:type="dxa"/>
          </w:tcPr>
          <w:p w14:paraId="36C4AFB6" w14:textId="6B6222FE" w:rsidR="00BF6C28" w:rsidRPr="005F3AA9" w:rsidRDefault="00BF6C28" w:rsidP="00BF6C28">
            <w:pPr>
              <w:rPr>
                <w:sz w:val="22"/>
                <w:szCs w:val="22"/>
              </w:rPr>
            </w:pPr>
            <w:r w:rsidRPr="005F3AA9">
              <w:rPr>
                <w:sz w:val="22"/>
                <w:szCs w:val="22"/>
              </w:rPr>
              <w:t>n:227;</w:t>
            </w:r>
          </w:p>
          <w:p w14:paraId="3295B3DB" w14:textId="77777777" w:rsidR="00BF6C28" w:rsidRPr="005F3AA9" w:rsidRDefault="00BF6C28" w:rsidP="00BF6C28">
            <w:pPr>
              <w:rPr>
                <w:sz w:val="22"/>
                <w:szCs w:val="22"/>
              </w:rPr>
            </w:pPr>
            <w:r w:rsidRPr="005F3AA9">
              <w:rPr>
                <w:sz w:val="22"/>
                <w:szCs w:val="22"/>
              </w:rPr>
              <w:t>age: 4-5;</w:t>
            </w:r>
          </w:p>
          <w:p w14:paraId="04AB95B7" w14:textId="2740932A" w:rsidR="00BF6C28" w:rsidRPr="005F3AA9" w:rsidRDefault="00BF6C28" w:rsidP="00BF6C28">
            <w:pPr>
              <w:rPr>
                <w:sz w:val="22"/>
                <w:szCs w:val="22"/>
              </w:rPr>
            </w:pPr>
            <w:r w:rsidRPr="005F3AA9">
              <w:rPr>
                <w:sz w:val="22"/>
                <w:szCs w:val="22"/>
              </w:rPr>
              <w:t>female:</w:t>
            </w:r>
            <w:r w:rsidR="0038587F">
              <w:rPr>
                <w:sz w:val="22"/>
                <w:szCs w:val="22"/>
              </w:rPr>
              <w:t xml:space="preserve"> </w:t>
            </w:r>
            <w:r w:rsidRPr="005F3AA9">
              <w:rPr>
                <w:sz w:val="22"/>
                <w:szCs w:val="22"/>
              </w:rPr>
              <w:t>n.a.</w:t>
            </w:r>
          </w:p>
        </w:tc>
        <w:tc>
          <w:tcPr>
            <w:tcW w:w="1526" w:type="dxa"/>
          </w:tcPr>
          <w:p w14:paraId="459B4740" w14:textId="0B94E6EE" w:rsidR="00BF6C28" w:rsidRPr="005F3AA9" w:rsidRDefault="00BF6C28" w:rsidP="00BF6C28">
            <w:pPr>
              <w:rPr>
                <w:sz w:val="22"/>
                <w:szCs w:val="22"/>
              </w:rPr>
            </w:pPr>
            <w:r w:rsidRPr="005F3AA9">
              <w:rPr>
                <w:sz w:val="22"/>
                <w:szCs w:val="22"/>
              </w:rPr>
              <w:t>Cross-sectional</w:t>
            </w:r>
          </w:p>
        </w:tc>
        <w:tc>
          <w:tcPr>
            <w:tcW w:w="989" w:type="dxa"/>
          </w:tcPr>
          <w:p w14:paraId="71093DCF" w14:textId="6A6BE4D1" w:rsidR="00BF6C28" w:rsidRPr="005F3AA9" w:rsidRDefault="00BF6C28" w:rsidP="00BF6C28">
            <w:pPr>
              <w:rPr>
                <w:sz w:val="22"/>
                <w:szCs w:val="22"/>
              </w:rPr>
            </w:pPr>
            <w:r w:rsidRPr="005F3AA9">
              <w:rPr>
                <w:sz w:val="22"/>
                <w:szCs w:val="22"/>
              </w:rPr>
              <w:t>FFQ</w:t>
            </w:r>
          </w:p>
        </w:tc>
        <w:tc>
          <w:tcPr>
            <w:tcW w:w="1413" w:type="dxa"/>
          </w:tcPr>
          <w:p w14:paraId="43FF4FDA" w14:textId="05339DCE" w:rsidR="00BF6C28" w:rsidRPr="005F3AA9" w:rsidRDefault="00BF6C28" w:rsidP="00BF6C28">
            <w:pPr>
              <w:rPr>
                <w:sz w:val="22"/>
                <w:szCs w:val="22"/>
              </w:rPr>
            </w:pPr>
            <w:r w:rsidRPr="005F3AA9">
              <w:rPr>
                <w:sz w:val="22"/>
                <w:szCs w:val="22"/>
              </w:rPr>
              <w:t>No</w:t>
            </w:r>
          </w:p>
        </w:tc>
        <w:tc>
          <w:tcPr>
            <w:tcW w:w="1356" w:type="dxa"/>
          </w:tcPr>
          <w:p w14:paraId="0A952D0E" w14:textId="0FD6F19A" w:rsidR="00BF6C28" w:rsidRPr="005F3AA9" w:rsidRDefault="00BF6C28" w:rsidP="00BF6C28">
            <w:pPr>
              <w:rPr>
                <w:sz w:val="22"/>
                <w:szCs w:val="22"/>
              </w:rPr>
            </w:pPr>
            <w:r w:rsidRPr="005F3AA9">
              <w:rPr>
                <w:sz w:val="22"/>
                <w:szCs w:val="22"/>
              </w:rPr>
              <w:t>no</w:t>
            </w:r>
          </w:p>
        </w:tc>
        <w:tc>
          <w:tcPr>
            <w:tcW w:w="2303" w:type="dxa"/>
          </w:tcPr>
          <w:p w14:paraId="17EE397F" w14:textId="760E051C" w:rsidR="00BF6C28" w:rsidRPr="005F3AA9" w:rsidRDefault="00BF6C28" w:rsidP="00BF6C28">
            <w:pPr>
              <w:rPr>
                <w:sz w:val="22"/>
                <w:szCs w:val="22"/>
              </w:rPr>
            </w:pPr>
            <w:r w:rsidRPr="005F3AA9">
              <w:rPr>
                <w:sz w:val="22"/>
                <w:szCs w:val="22"/>
              </w:rPr>
              <w:t>“Mixed dietary pattern“ (representing a typical Brazilian diet)</w:t>
            </w:r>
          </w:p>
        </w:tc>
        <w:tc>
          <w:tcPr>
            <w:tcW w:w="1438" w:type="dxa"/>
            <w:gridSpan w:val="2"/>
          </w:tcPr>
          <w:p w14:paraId="29207496" w14:textId="4C28FDED" w:rsidR="00BF6C28" w:rsidRPr="005F3AA9" w:rsidRDefault="00BF6C28" w:rsidP="00BF6C28">
            <w:pPr>
              <w:rPr>
                <w:b/>
                <w:sz w:val="22"/>
                <w:szCs w:val="22"/>
              </w:rPr>
            </w:pPr>
            <w:r w:rsidRPr="005F3AA9">
              <w:rPr>
                <w:sz w:val="22"/>
                <w:szCs w:val="22"/>
              </w:rPr>
              <w:t>negative**</w:t>
            </w:r>
            <w:r w:rsidRPr="005F3AA9">
              <w:rPr>
                <w:sz w:val="22"/>
                <w:szCs w:val="22"/>
                <w:vertAlign w:val="superscript"/>
              </w:rPr>
              <w:t xml:space="preserve"> a</w:t>
            </w:r>
          </w:p>
        </w:tc>
        <w:tc>
          <w:tcPr>
            <w:tcW w:w="1610" w:type="dxa"/>
          </w:tcPr>
          <w:p w14:paraId="5D2561DA" w14:textId="30184026" w:rsidR="00BF6C28" w:rsidRPr="005F3AA9" w:rsidRDefault="00BF6C28" w:rsidP="00BF6C28">
            <w:pPr>
              <w:rPr>
                <w:sz w:val="22"/>
                <w:szCs w:val="22"/>
              </w:rPr>
            </w:pPr>
            <w:r w:rsidRPr="005F3AA9">
              <w:rPr>
                <w:sz w:val="22"/>
                <w:szCs w:val="22"/>
              </w:rPr>
              <w:t>Multivariate poisson regression, Adjusted prevalence ratios</w:t>
            </w:r>
          </w:p>
        </w:tc>
        <w:tc>
          <w:tcPr>
            <w:tcW w:w="1358" w:type="dxa"/>
          </w:tcPr>
          <w:p w14:paraId="7E27CD58" w14:textId="28399F23" w:rsidR="00BF6C28" w:rsidRPr="005F3AA9" w:rsidRDefault="00BF6C28" w:rsidP="00BF6C28">
            <w:pPr>
              <w:rPr>
                <w:sz w:val="22"/>
                <w:szCs w:val="22"/>
              </w:rPr>
            </w:pPr>
            <w:r w:rsidRPr="005F3AA9">
              <w:rPr>
                <w:sz w:val="22"/>
                <w:szCs w:val="22"/>
              </w:rPr>
              <w:t>Unknown</w:t>
            </w:r>
          </w:p>
        </w:tc>
        <w:tc>
          <w:tcPr>
            <w:tcW w:w="907" w:type="dxa"/>
          </w:tcPr>
          <w:p w14:paraId="57FDB169" w14:textId="13B6CE15" w:rsidR="00BF6C28" w:rsidRPr="005F3AA9" w:rsidRDefault="00BF6C28" w:rsidP="00BF6C28">
            <w:pPr>
              <w:rPr>
                <w:sz w:val="22"/>
                <w:szCs w:val="22"/>
              </w:rPr>
            </w:pPr>
            <w:r w:rsidRPr="005F3AA9">
              <w:rPr>
                <w:sz w:val="22"/>
                <w:szCs w:val="22"/>
              </w:rPr>
              <w:t>1</w:t>
            </w:r>
          </w:p>
        </w:tc>
      </w:tr>
      <w:tr w:rsidR="00BF6C28" w:rsidRPr="005F3AA9" w14:paraId="6D14421E" w14:textId="77777777" w:rsidTr="00346ACE">
        <w:tc>
          <w:tcPr>
            <w:tcW w:w="1776" w:type="dxa"/>
          </w:tcPr>
          <w:p w14:paraId="6C2E8DC5" w14:textId="2514D241" w:rsidR="00BF6C28" w:rsidRPr="005F3AA9" w:rsidRDefault="00BF6C28" w:rsidP="00BF6C28">
            <w:pPr>
              <w:rPr>
                <w:sz w:val="22"/>
                <w:szCs w:val="22"/>
              </w:rPr>
            </w:pPr>
            <w:r w:rsidRPr="005F3AA9">
              <w:rPr>
                <w:sz w:val="22"/>
                <w:szCs w:val="22"/>
              </w:rPr>
              <w:t>Ochoa-Avilés et al. 2014, Euqador</w: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1]</w:t>
            </w:r>
            <w:r w:rsidRPr="005F3AA9">
              <w:rPr>
                <w:sz w:val="22"/>
                <w:szCs w:val="22"/>
              </w:rPr>
              <w:fldChar w:fldCharType="end"/>
            </w:r>
          </w:p>
        </w:tc>
        <w:tc>
          <w:tcPr>
            <w:tcW w:w="1811" w:type="dxa"/>
          </w:tcPr>
          <w:p w14:paraId="5D76AEC3" w14:textId="5B1DBA5C" w:rsidR="00BF6C28" w:rsidRPr="005F3AA9" w:rsidRDefault="00BF6C28" w:rsidP="00BF6C28">
            <w:pPr>
              <w:rPr>
                <w:sz w:val="22"/>
                <w:szCs w:val="22"/>
              </w:rPr>
            </w:pPr>
            <w:r w:rsidRPr="005F3AA9">
              <w:rPr>
                <w:sz w:val="22"/>
                <w:szCs w:val="22"/>
              </w:rPr>
              <w:t>n: 334;</w:t>
            </w:r>
          </w:p>
          <w:p w14:paraId="2D1B5DF6" w14:textId="735A74B7" w:rsidR="00BF6C28" w:rsidRPr="005F3AA9" w:rsidRDefault="00BF6C28" w:rsidP="00BF6C28">
            <w:pPr>
              <w:rPr>
                <w:sz w:val="22"/>
                <w:szCs w:val="22"/>
              </w:rPr>
            </w:pPr>
            <w:r w:rsidRPr="005F3AA9">
              <w:rPr>
                <w:sz w:val="22"/>
                <w:szCs w:val="22"/>
              </w:rPr>
              <w:t>age:</w:t>
            </w:r>
            <w:r w:rsidR="0038587F">
              <w:rPr>
                <w:sz w:val="22"/>
                <w:szCs w:val="22"/>
              </w:rPr>
              <w:t xml:space="preserve"> </w:t>
            </w:r>
            <w:r w:rsidRPr="005F3AA9">
              <w:rPr>
                <w:sz w:val="22"/>
                <w:szCs w:val="22"/>
              </w:rPr>
              <w:t>10-16;</w:t>
            </w:r>
          </w:p>
          <w:p w14:paraId="5101B21B" w14:textId="1E834A05" w:rsidR="00BF6C28" w:rsidRPr="005F3AA9" w:rsidRDefault="00BF6C28" w:rsidP="00BF6C28">
            <w:pPr>
              <w:rPr>
                <w:sz w:val="22"/>
                <w:szCs w:val="22"/>
              </w:rPr>
            </w:pPr>
            <w:r w:rsidRPr="005F3AA9">
              <w:rPr>
                <w:sz w:val="22"/>
                <w:szCs w:val="22"/>
              </w:rPr>
              <w:t>female: n.a.</w:t>
            </w:r>
          </w:p>
        </w:tc>
        <w:tc>
          <w:tcPr>
            <w:tcW w:w="1526" w:type="dxa"/>
          </w:tcPr>
          <w:p w14:paraId="491A933E" w14:textId="4FC91E90" w:rsidR="00BF6C28" w:rsidRPr="005F3AA9" w:rsidRDefault="00BF6C28" w:rsidP="00BF6C28">
            <w:pPr>
              <w:rPr>
                <w:sz w:val="22"/>
                <w:szCs w:val="22"/>
              </w:rPr>
            </w:pPr>
            <w:r w:rsidRPr="005F3AA9">
              <w:rPr>
                <w:sz w:val="22"/>
                <w:szCs w:val="22"/>
              </w:rPr>
              <w:t>Cross-sectional</w:t>
            </w:r>
          </w:p>
        </w:tc>
        <w:tc>
          <w:tcPr>
            <w:tcW w:w="989" w:type="dxa"/>
          </w:tcPr>
          <w:p w14:paraId="1B8F9EC5" w14:textId="71A653D9" w:rsidR="00BF6C28" w:rsidRPr="005F3AA9" w:rsidRDefault="00BF6C28" w:rsidP="00BF6C28">
            <w:pPr>
              <w:rPr>
                <w:sz w:val="22"/>
                <w:szCs w:val="22"/>
              </w:rPr>
            </w:pPr>
            <w:r w:rsidRPr="005F3AA9">
              <w:rPr>
                <w:sz w:val="22"/>
                <w:szCs w:val="22"/>
              </w:rPr>
              <w:t>24h recall</w:t>
            </w:r>
          </w:p>
        </w:tc>
        <w:tc>
          <w:tcPr>
            <w:tcW w:w="1413" w:type="dxa"/>
          </w:tcPr>
          <w:p w14:paraId="0C6E5658" w14:textId="77777777" w:rsidR="00BF6C28" w:rsidRPr="005F3AA9" w:rsidRDefault="00BF6C28" w:rsidP="00BF6C28">
            <w:pPr>
              <w:rPr>
                <w:sz w:val="22"/>
                <w:szCs w:val="22"/>
              </w:rPr>
            </w:pPr>
          </w:p>
        </w:tc>
        <w:tc>
          <w:tcPr>
            <w:tcW w:w="1356" w:type="dxa"/>
          </w:tcPr>
          <w:p w14:paraId="7EB2C23A" w14:textId="34A72CCC" w:rsidR="00BF6C28" w:rsidRPr="005F3AA9" w:rsidRDefault="00BF6C28" w:rsidP="00BF6C28">
            <w:pPr>
              <w:rPr>
                <w:sz w:val="22"/>
                <w:szCs w:val="22"/>
              </w:rPr>
            </w:pPr>
          </w:p>
          <w:p w14:paraId="6EE4BEBE" w14:textId="77777777" w:rsidR="00BF6C28" w:rsidRPr="005F3AA9" w:rsidRDefault="00BF6C28" w:rsidP="00BF6C28">
            <w:pPr>
              <w:rPr>
                <w:b/>
                <w:sz w:val="22"/>
                <w:szCs w:val="22"/>
              </w:rPr>
            </w:pPr>
          </w:p>
          <w:p w14:paraId="2AD22BB9" w14:textId="77777777" w:rsidR="00BF6C28" w:rsidRPr="005F3AA9" w:rsidRDefault="00BF6C28" w:rsidP="00BF6C28">
            <w:pPr>
              <w:rPr>
                <w:sz w:val="22"/>
                <w:szCs w:val="22"/>
              </w:rPr>
            </w:pPr>
            <w:r w:rsidRPr="005F3AA9">
              <w:rPr>
                <w:sz w:val="22"/>
                <w:szCs w:val="22"/>
              </w:rPr>
              <w:t>Rural</w:t>
            </w:r>
          </w:p>
          <w:p w14:paraId="0308AAC2" w14:textId="703C951A" w:rsidR="00BF6C28" w:rsidRPr="005F3AA9" w:rsidRDefault="00BF6C28" w:rsidP="00BF6C28">
            <w:pPr>
              <w:rPr>
                <w:sz w:val="22"/>
                <w:szCs w:val="22"/>
              </w:rPr>
            </w:pPr>
            <w:r w:rsidRPr="005F3AA9">
              <w:rPr>
                <w:sz w:val="22"/>
                <w:szCs w:val="22"/>
              </w:rPr>
              <w:t>(</w:t>
            </w:r>
            <w:proofErr w:type="gramStart"/>
            <w:r w:rsidRPr="005F3AA9">
              <w:rPr>
                <w:sz w:val="22"/>
                <w:szCs w:val="22"/>
              </w:rPr>
              <w:t>n</w:t>
            </w:r>
            <w:proofErr w:type="gramEnd"/>
            <w:r w:rsidRPr="005F3AA9">
              <w:rPr>
                <w:sz w:val="22"/>
                <w:szCs w:val="22"/>
              </w:rPr>
              <w:t>:</w:t>
            </w:r>
            <w:r w:rsidR="0038587F">
              <w:rPr>
                <w:sz w:val="22"/>
                <w:szCs w:val="22"/>
              </w:rPr>
              <w:t xml:space="preserve"> </w:t>
            </w:r>
            <w:r w:rsidRPr="005F3AA9">
              <w:rPr>
                <w:sz w:val="22"/>
                <w:szCs w:val="22"/>
              </w:rPr>
              <w:t>n.a.)</w:t>
            </w:r>
          </w:p>
          <w:p w14:paraId="424FD59E" w14:textId="77777777" w:rsidR="00BF6C28" w:rsidRPr="005F3AA9" w:rsidRDefault="00BF6C28" w:rsidP="00BF6C28">
            <w:pPr>
              <w:rPr>
                <w:sz w:val="22"/>
                <w:szCs w:val="22"/>
              </w:rPr>
            </w:pPr>
            <w:r w:rsidRPr="005F3AA9">
              <w:rPr>
                <w:sz w:val="22"/>
                <w:szCs w:val="22"/>
              </w:rPr>
              <w:t>Urban</w:t>
            </w:r>
          </w:p>
          <w:p w14:paraId="6FCABEF6" w14:textId="5F30F3C4" w:rsidR="00BF6C28" w:rsidRPr="005F3AA9" w:rsidRDefault="00BF6C28" w:rsidP="00BF6C28">
            <w:pPr>
              <w:rPr>
                <w:b/>
                <w:sz w:val="22"/>
                <w:szCs w:val="22"/>
              </w:rPr>
            </w:pPr>
            <w:r w:rsidRPr="005F3AA9">
              <w:rPr>
                <w:sz w:val="22"/>
                <w:szCs w:val="22"/>
              </w:rPr>
              <w:t>(</w:t>
            </w:r>
            <w:proofErr w:type="gramStart"/>
            <w:r w:rsidRPr="005F3AA9">
              <w:rPr>
                <w:sz w:val="22"/>
                <w:szCs w:val="22"/>
              </w:rPr>
              <w:t>n</w:t>
            </w:r>
            <w:proofErr w:type="gramEnd"/>
            <w:r w:rsidRPr="005F3AA9">
              <w:rPr>
                <w:sz w:val="22"/>
                <w:szCs w:val="22"/>
              </w:rPr>
              <w:t>:</w:t>
            </w:r>
            <w:r w:rsidR="0038587F">
              <w:rPr>
                <w:sz w:val="22"/>
                <w:szCs w:val="22"/>
              </w:rPr>
              <w:t xml:space="preserve"> </w:t>
            </w:r>
            <w:r w:rsidRPr="005F3AA9">
              <w:rPr>
                <w:sz w:val="22"/>
                <w:szCs w:val="22"/>
              </w:rPr>
              <w:t>n.a.)</w:t>
            </w:r>
          </w:p>
        </w:tc>
        <w:tc>
          <w:tcPr>
            <w:tcW w:w="2303" w:type="dxa"/>
          </w:tcPr>
          <w:p w14:paraId="308CC315" w14:textId="0EB43F86" w:rsidR="00BF6C28" w:rsidRPr="005F3AA9" w:rsidRDefault="00BF6C28" w:rsidP="00BF6C28">
            <w:pPr>
              <w:rPr>
                <w:sz w:val="22"/>
                <w:szCs w:val="22"/>
              </w:rPr>
            </w:pPr>
            <w:r w:rsidRPr="005F3AA9">
              <w:rPr>
                <w:sz w:val="22"/>
                <w:szCs w:val="22"/>
              </w:rPr>
              <w:t>Rice-rich non-animal fat pattern</w:t>
            </w:r>
          </w:p>
          <w:p w14:paraId="491AE1D2" w14:textId="77777777" w:rsidR="00BF6C28" w:rsidRPr="005F3AA9" w:rsidRDefault="00BF6C28" w:rsidP="00BF6C28">
            <w:pPr>
              <w:rPr>
                <w:sz w:val="22"/>
                <w:szCs w:val="22"/>
              </w:rPr>
            </w:pPr>
            <w:r w:rsidRPr="005F3AA9">
              <w:rPr>
                <w:sz w:val="22"/>
                <w:szCs w:val="22"/>
              </w:rPr>
              <w:t>Wheat-dense animal-fat pattern</w:t>
            </w:r>
          </w:p>
          <w:p w14:paraId="500CC393" w14:textId="2755FE7F" w:rsidR="00BF6C28" w:rsidRPr="005F3AA9" w:rsidRDefault="00BF6C28" w:rsidP="00BF6C28">
            <w:pPr>
              <w:rPr>
                <w:b/>
                <w:sz w:val="22"/>
                <w:szCs w:val="22"/>
              </w:rPr>
            </w:pPr>
            <w:r w:rsidRPr="005F3AA9">
              <w:rPr>
                <w:sz w:val="22"/>
                <w:szCs w:val="22"/>
              </w:rPr>
              <w:t>Wheat-dense animal-fat pattern</w:t>
            </w:r>
          </w:p>
        </w:tc>
        <w:tc>
          <w:tcPr>
            <w:tcW w:w="1438" w:type="dxa"/>
            <w:gridSpan w:val="2"/>
          </w:tcPr>
          <w:p w14:paraId="576429D8" w14:textId="741A3580" w:rsidR="00BF6C28" w:rsidRPr="005F3AA9" w:rsidRDefault="00BF6C28" w:rsidP="00BF6C28">
            <w:pPr>
              <w:rPr>
                <w:sz w:val="22"/>
                <w:szCs w:val="22"/>
              </w:rPr>
            </w:pPr>
            <w:r w:rsidRPr="005F3AA9">
              <w:rPr>
                <w:sz w:val="22"/>
                <w:szCs w:val="22"/>
              </w:rPr>
              <w:t>n.s.</w:t>
            </w:r>
          </w:p>
          <w:p w14:paraId="38A615E4" w14:textId="77777777" w:rsidR="00BF6C28" w:rsidRPr="005F3AA9" w:rsidRDefault="00BF6C28" w:rsidP="00BF6C28">
            <w:pPr>
              <w:rPr>
                <w:sz w:val="22"/>
                <w:szCs w:val="22"/>
              </w:rPr>
            </w:pPr>
          </w:p>
          <w:p w14:paraId="650C61F2" w14:textId="4D6045AA" w:rsidR="00BF6C28" w:rsidRPr="005F3AA9" w:rsidRDefault="00BF6C28" w:rsidP="00BF6C28">
            <w:pPr>
              <w:rPr>
                <w:sz w:val="22"/>
                <w:szCs w:val="22"/>
              </w:rPr>
            </w:pPr>
            <w:r w:rsidRPr="005F3AA9">
              <w:rPr>
                <w:sz w:val="22"/>
                <w:szCs w:val="22"/>
              </w:rPr>
              <w:t>8.4*</w:t>
            </w:r>
          </w:p>
          <w:p w14:paraId="27166B64" w14:textId="77777777" w:rsidR="00BF6C28" w:rsidRPr="005F3AA9" w:rsidRDefault="00BF6C28" w:rsidP="00BF6C28">
            <w:pPr>
              <w:rPr>
                <w:sz w:val="22"/>
                <w:szCs w:val="22"/>
              </w:rPr>
            </w:pPr>
          </w:p>
          <w:p w14:paraId="14B7C0F0" w14:textId="4747963F" w:rsidR="00BF6C28" w:rsidRPr="005F3AA9" w:rsidRDefault="00BF6C28" w:rsidP="00BF6C28">
            <w:pPr>
              <w:rPr>
                <w:b/>
                <w:sz w:val="22"/>
                <w:szCs w:val="22"/>
              </w:rPr>
            </w:pPr>
            <w:r w:rsidRPr="005F3AA9">
              <w:rPr>
                <w:sz w:val="22"/>
                <w:szCs w:val="22"/>
              </w:rPr>
              <w:t>n.s.</w:t>
            </w:r>
          </w:p>
        </w:tc>
        <w:tc>
          <w:tcPr>
            <w:tcW w:w="1610" w:type="dxa"/>
          </w:tcPr>
          <w:p w14:paraId="379AEFBA" w14:textId="77777777" w:rsidR="00BF6C28" w:rsidRPr="005F3AA9" w:rsidRDefault="00BF6C28" w:rsidP="00BF6C28">
            <w:pPr>
              <w:rPr>
                <w:sz w:val="22"/>
                <w:szCs w:val="22"/>
              </w:rPr>
            </w:pPr>
            <w:r w:rsidRPr="005F3AA9">
              <w:rPr>
                <w:sz w:val="22"/>
                <w:szCs w:val="22"/>
              </w:rPr>
              <w:t xml:space="preserve">Linear regression, </w:t>
            </w:r>
          </w:p>
          <w:p w14:paraId="68716531" w14:textId="4DEB8212"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w:t>
            </w:r>
          </w:p>
        </w:tc>
        <w:tc>
          <w:tcPr>
            <w:tcW w:w="1358" w:type="dxa"/>
          </w:tcPr>
          <w:p w14:paraId="6143F6DE" w14:textId="77777777" w:rsidR="00BF6C28" w:rsidRPr="005F3AA9" w:rsidRDefault="00BF6C28" w:rsidP="00BF6C28">
            <w:pPr>
              <w:rPr>
                <w:sz w:val="22"/>
                <w:szCs w:val="22"/>
              </w:rPr>
            </w:pPr>
          </w:p>
        </w:tc>
        <w:tc>
          <w:tcPr>
            <w:tcW w:w="907" w:type="dxa"/>
          </w:tcPr>
          <w:p w14:paraId="07629C56" w14:textId="5EE9BBA9" w:rsidR="00BF6C28" w:rsidRPr="005F3AA9" w:rsidRDefault="00BF6C28" w:rsidP="00BF6C28">
            <w:pPr>
              <w:rPr>
                <w:sz w:val="22"/>
                <w:szCs w:val="22"/>
              </w:rPr>
            </w:pPr>
            <w:r w:rsidRPr="005F3AA9">
              <w:rPr>
                <w:sz w:val="22"/>
                <w:szCs w:val="22"/>
              </w:rPr>
              <w:t>2</w:t>
            </w:r>
          </w:p>
        </w:tc>
      </w:tr>
      <w:tr w:rsidR="00BF6C28" w:rsidRPr="005F3AA9" w14:paraId="5D85C50D" w14:textId="77777777" w:rsidTr="00346ACE">
        <w:tc>
          <w:tcPr>
            <w:tcW w:w="1776" w:type="dxa"/>
          </w:tcPr>
          <w:p w14:paraId="22A90EAB" w14:textId="205FB6C7" w:rsidR="00BF6C28" w:rsidRPr="005F3AA9" w:rsidRDefault="00BF6C28" w:rsidP="00BF6C28">
            <w:pPr>
              <w:rPr>
                <w:sz w:val="22"/>
                <w:szCs w:val="22"/>
              </w:rPr>
            </w:pPr>
            <w:r w:rsidRPr="005F3AA9">
              <w:rPr>
                <w:sz w:val="22"/>
                <w:szCs w:val="22"/>
              </w:rPr>
              <w:t>Rinaldi et al. 2012, Brazil</w:t>
            </w:r>
            <w:r w:rsidRPr="005F3AA9">
              <w:rPr>
                <w:sz w:val="22"/>
                <w:szCs w:val="22"/>
              </w:rPr>
              <w:fldChar w:fldCharType="begin">
                <w:fldData xml:space="preserve">PEVuZE5vdGU+PENpdGU+PEF1dGhvcj5SaW5hbGRpPC9BdXRob3I+PFllYXI+MjAxMjwvWWVhcj48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SaW5hbGRpPC9BdXRob3I+PFllYXI+MjAxMjwvWWVhcj48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2]</w:t>
            </w:r>
            <w:r w:rsidRPr="005F3AA9">
              <w:rPr>
                <w:sz w:val="22"/>
                <w:szCs w:val="22"/>
              </w:rPr>
              <w:fldChar w:fldCharType="end"/>
            </w:r>
          </w:p>
        </w:tc>
        <w:tc>
          <w:tcPr>
            <w:tcW w:w="1811" w:type="dxa"/>
          </w:tcPr>
          <w:p w14:paraId="724EA7D6" w14:textId="2DBB5931" w:rsidR="00BF6C28" w:rsidRPr="005F3AA9" w:rsidRDefault="00BF6C28" w:rsidP="00BF6C28">
            <w:pPr>
              <w:rPr>
                <w:sz w:val="22"/>
                <w:szCs w:val="22"/>
              </w:rPr>
            </w:pPr>
            <w:r w:rsidRPr="005F3AA9">
              <w:rPr>
                <w:sz w:val="22"/>
                <w:szCs w:val="22"/>
              </w:rPr>
              <w:t>n: 147;</w:t>
            </w:r>
          </w:p>
          <w:p w14:paraId="4AA474FC" w14:textId="0C256614" w:rsidR="00BF6C28" w:rsidRPr="005F3AA9" w:rsidRDefault="00BF6C28" w:rsidP="00BF6C28">
            <w:pPr>
              <w:rPr>
                <w:sz w:val="22"/>
                <w:szCs w:val="22"/>
              </w:rPr>
            </w:pPr>
            <w:r w:rsidRPr="005F3AA9">
              <w:rPr>
                <w:sz w:val="22"/>
                <w:szCs w:val="22"/>
              </w:rPr>
              <w:t>age: 4-11</w:t>
            </w:r>
            <w:r w:rsidRPr="005F3AA9">
              <w:rPr>
                <w:sz w:val="22"/>
                <w:szCs w:val="22"/>
              </w:rPr>
              <w:br/>
              <w:t>female: 51.7%</w:t>
            </w:r>
          </w:p>
        </w:tc>
        <w:tc>
          <w:tcPr>
            <w:tcW w:w="1526" w:type="dxa"/>
          </w:tcPr>
          <w:p w14:paraId="2228D099" w14:textId="12CC7C90" w:rsidR="00BF6C28" w:rsidRPr="005F3AA9" w:rsidRDefault="00BF6C28" w:rsidP="00BF6C28">
            <w:pPr>
              <w:rPr>
                <w:sz w:val="22"/>
                <w:szCs w:val="22"/>
              </w:rPr>
            </w:pPr>
            <w:r w:rsidRPr="005F3AA9">
              <w:rPr>
                <w:sz w:val="22"/>
                <w:szCs w:val="22"/>
              </w:rPr>
              <w:t>Cross-sectional</w:t>
            </w:r>
          </w:p>
        </w:tc>
        <w:tc>
          <w:tcPr>
            <w:tcW w:w="989" w:type="dxa"/>
          </w:tcPr>
          <w:p w14:paraId="12D74A63" w14:textId="49D3677E" w:rsidR="00BF6C28" w:rsidRPr="005F3AA9" w:rsidRDefault="00BF6C28" w:rsidP="00BF6C28">
            <w:pPr>
              <w:rPr>
                <w:sz w:val="22"/>
                <w:szCs w:val="22"/>
              </w:rPr>
            </w:pPr>
            <w:r w:rsidRPr="005F3AA9">
              <w:rPr>
                <w:sz w:val="22"/>
                <w:szCs w:val="22"/>
              </w:rPr>
              <w:t>24h recall</w:t>
            </w:r>
          </w:p>
        </w:tc>
        <w:tc>
          <w:tcPr>
            <w:tcW w:w="1413" w:type="dxa"/>
          </w:tcPr>
          <w:p w14:paraId="2DEC5D5D" w14:textId="18965E75" w:rsidR="00BF6C28" w:rsidRPr="005F3AA9" w:rsidRDefault="00BF6C28" w:rsidP="00BF6C28">
            <w:pPr>
              <w:tabs>
                <w:tab w:val="left" w:pos="520"/>
              </w:tabs>
              <w:rPr>
                <w:sz w:val="22"/>
                <w:szCs w:val="22"/>
              </w:rPr>
            </w:pPr>
            <w:r w:rsidRPr="005F3AA9">
              <w:rPr>
                <w:sz w:val="22"/>
                <w:szCs w:val="22"/>
              </w:rPr>
              <w:t>Yes</w:t>
            </w:r>
          </w:p>
        </w:tc>
        <w:tc>
          <w:tcPr>
            <w:tcW w:w="1356" w:type="dxa"/>
          </w:tcPr>
          <w:p w14:paraId="684D7268" w14:textId="7FF32556" w:rsidR="00BF6C28" w:rsidRPr="005F3AA9" w:rsidRDefault="00BF6C28" w:rsidP="00BF6C28">
            <w:pPr>
              <w:rPr>
                <w:b/>
                <w:sz w:val="22"/>
                <w:szCs w:val="22"/>
              </w:rPr>
            </w:pPr>
            <w:r w:rsidRPr="005F3AA9">
              <w:rPr>
                <w:sz w:val="22"/>
                <w:szCs w:val="22"/>
              </w:rPr>
              <w:t>no</w:t>
            </w:r>
          </w:p>
        </w:tc>
        <w:tc>
          <w:tcPr>
            <w:tcW w:w="2303" w:type="dxa"/>
          </w:tcPr>
          <w:p w14:paraId="11AA41B9" w14:textId="77777777" w:rsidR="00BF6C28" w:rsidRPr="005F3AA9" w:rsidRDefault="00BF6C28" w:rsidP="00BF6C28">
            <w:pPr>
              <w:rPr>
                <w:sz w:val="22"/>
                <w:szCs w:val="22"/>
              </w:rPr>
            </w:pPr>
            <w:r w:rsidRPr="005F3AA9">
              <w:rPr>
                <w:sz w:val="22"/>
                <w:szCs w:val="22"/>
              </w:rPr>
              <w:t>Full fat dairy products</w:t>
            </w:r>
          </w:p>
          <w:p w14:paraId="4BA813DF" w14:textId="77777777" w:rsidR="00BF6C28" w:rsidRPr="005F3AA9" w:rsidRDefault="00BF6C28" w:rsidP="00BF6C28">
            <w:pPr>
              <w:rPr>
                <w:sz w:val="22"/>
                <w:szCs w:val="22"/>
              </w:rPr>
            </w:pPr>
            <w:r w:rsidRPr="005F3AA9">
              <w:rPr>
                <w:sz w:val="22"/>
                <w:szCs w:val="22"/>
              </w:rPr>
              <w:t>Carbohydrates</w:t>
            </w:r>
          </w:p>
          <w:p w14:paraId="0A0F3EA9" w14:textId="5746143A" w:rsidR="00BF6C28" w:rsidRPr="005F3AA9" w:rsidRDefault="00BF6C28" w:rsidP="00BF6C28">
            <w:pPr>
              <w:rPr>
                <w:sz w:val="22"/>
                <w:szCs w:val="22"/>
              </w:rPr>
            </w:pPr>
            <w:r w:rsidRPr="005F3AA9">
              <w:rPr>
                <w:sz w:val="22"/>
                <w:szCs w:val="22"/>
              </w:rPr>
              <w:t>Proteins</w:t>
            </w:r>
          </w:p>
          <w:p w14:paraId="05E39B69" w14:textId="77777777" w:rsidR="00BF6C28" w:rsidRPr="005F3AA9" w:rsidRDefault="00BF6C28" w:rsidP="00BF6C28">
            <w:pPr>
              <w:rPr>
                <w:sz w:val="22"/>
                <w:szCs w:val="22"/>
              </w:rPr>
            </w:pPr>
            <w:r w:rsidRPr="005F3AA9">
              <w:rPr>
                <w:sz w:val="22"/>
                <w:szCs w:val="22"/>
              </w:rPr>
              <w:t>SFA</w:t>
            </w:r>
          </w:p>
          <w:p w14:paraId="434B7C91" w14:textId="77777777" w:rsidR="002B236D" w:rsidRPr="005F3AA9" w:rsidRDefault="002B236D" w:rsidP="002B236D">
            <w:pPr>
              <w:rPr>
                <w:sz w:val="22"/>
                <w:szCs w:val="22"/>
              </w:rPr>
            </w:pPr>
            <w:r>
              <w:rPr>
                <w:sz w:val="22"/>
                <w:szCs w:val="22"/>
              </w:rPr>
              <w:t>Fat</w:t>
            </w:r>
          </w:p>
          <w:p w14:paraId="7B3C09C0" w14:textId="77777777" w:rsidR="00BF6C28" w:rsidRPr="005F3AA9" w:rsidRDefault="00BF6C28" w:rsidP="00BF6C28">
            <w:pPr>
              <w:rPr>
                <w:sz w:val="22"/>
                <w:szCs w:val="22"/>
              </w:rPr>
            </w:pPr>
            <w:r w:rsidRPr="005F3AA9">
              <w:rPr>
                <w:sz w:val="22"/>
                <w:szCs w:val="22"/>
              </w:rPr>
              <w:t>MUFA</w:t>
            </w:r>
          </w:p>
          <w:p w14:paraId="494EFB4B" w14:textId="77777777" w:rsidR="00BF6C28" w:rsidRPr="005F3AA9" w:rsidRDefault="00BF6C28" w:rsidP="00BF6C28">
            <w:pPr>
              <w:rPr>
                <w:sz w:val="22"/>
                <w:szCs w:val="22"/>
              </w:rPr>
            </w:pPr>
            <w:r w:rsidRPr="005F3AA9">
              <w:rPr>
                <w:sz w:val="22"/>
                <w:szCs w:val="22"/>
              </w:rPr>
              <w:t>PUFA</w:t>
            </w:r>
          </w:p>
          <w:p w14:paraId="760B3F7D" w14:textId="77777777" w:rsidR="00BF6C28" w:rsidRPr="005F3AA9" w:rsidRDefault="00BF6C28" w:rsidP="00BF6C28">
            <w:pPr>
              <w:rPr>
                <w:sz w:val="22"/>
                <w:szCs w:val="22"/>
              </w:rPr>
            </w:pPr>
            <w:r w:rsidRPr="005F3AA9">
              <w:rPr>
                <w:sz w:val="22"/>
                <w:szCs w:val="22"/>
              </w:rPr>
              <w:t>Cholesterol intake</w:t>
            </w:r>
          </w:p>
          <w:p w14:paraId="288F970C" w14:textId="77777777" w:rsidR="00BF6C28" w:rsidRPr="005F3AA9" w:rsidRDefault="00BF6C28" w:rsidP="00BF6C28">
            <w:pPr>
              <w:rPr>
                <w:sz w:val="22"/>
                <w:szCs w:val="22"/>
              </w:rPr>
            </w:pPr>
            <w:r w:rsidRPr="005F3AA9">
              <w:rPr>
                <w:sz w:val="22"/>
                <w:szCs w:val="22"/>
              </w:rPr>
              <w:t>Fiber</w:t>
            </w:r>
          </w:p>
          <w:p w14:paraId="27A26BEC" w14:textId="77777777" w:rsidR="00BF6C28" w:rsidRPr="005F3AA9" w:rsidRDefault="00BF6C28" w:rsidP="00BF6C28">
            <w:pPr>
              <w:rPr>
                <w:sz w:val="22"/>
                <w:szCs w:val="22"/>
              </w:rPr>
            </w:pPr>
            <w:r w:rsidRPr="005F3AA9">
              <w:rPr>
                <w:sz w:val="22"/>
                <w:szCs w:val="22"/>
              </w:rPr>
              <w:t>Cereals</w:t>
            </w:r>
          </w:p>
          <w:p w14:paraId="1D12F7EE" w14:textId="77777777" w:rsidR="00BF6C28" w:rsidRPr="005F3AA9" w:rsidRDefault="00BF6C28" w:rsidP="00BF6C28">
            <w:pPr>
              <w:rPr>
                <w:sz w:val="22"/>
                <w:szCs w:val="22"/>
              </w:rPr>
            </w:pPr>
            <w:r w:rsidRPr="005F3AA9">
              <w:rPr>
                <w:sz w:val="22"/>
                <w:szCs w:val="22"/>
              </w:rPr>
              <w:t>Meat</w:t>
            </w:r>
          </w:p>
          <w:p w14:paraId="7BBE2BF7" w14:textId="77777777" w:rsidR="00BF6C28" w:rsidRPr="005F3AA9" w:rsidRDefault="00BF6C28" w:rsidP="00BF6C28">
            <w:pPr>
              <w:rPr>
                <w:sz w:val="22"/>
                <w:szCs w:val="22"/>
              </w:rPr>
            </w:pPr>
            <w:r w:rsidRPr="005F3AA9">
              <w:rPr>
                <w:sz w:val="22"/>
                <w:szCs w:val="22"/>
              </w:rPr>
              <w:t>Legumes</w:t>
            </w:r>
          </w:p>
          <w:p w14:paraId="49A9A003" w14:textId="77777777" w:rsidR="00BF6C28" w:rsidRPr="005F3AA9" w:rsidRDefault="00BF6C28" w:rsidP="00BF6C28">
            <w:pPr>
              <w:rPr>
                <w:sz w:val="22"/>
                <w:szCs w:val="22"/>
              </w:rPr>
            </w:pPr>
            <w:r w:rsidRPr="005F3AA9">
              <w:rPr>
                <w:sz w:val="22"/>
                <w:szCs w:val="22"/>
              </w:rPr>
              <w:t>Vegetables</w:t>
            </w:r>
          </w:p>
          <w:p w14:paraId="0B6C618B" w14:textId="77777777" w:rsidR="00BF6C28" w:rsidRPr="005F3AA9" w:rsidRDefault="00BF6C28" w:rsidP="00BF6C28">
            <w:pPr>
              <w:rPr>
                <w:sz w:val="22"/>
                <w:szCs w:val="22"/>
              </w:rPr>
            </w:pPr>
            <w:r w:rsidRPr="005F3AA9">
              <w:rPr>
                <w:sz w:val="22"/>
                <w:szCs w:val="22"/>
              </w:rPr>
              <w:t>Fruits</w:t>
            </w:r>
          </w:p>
          <w:p w14:paraId="57E6CBCA" w14:textId="77777777" w:rsidR="00BF6C28" w:rsidRPr="005F3AA9" w:rsidRDefault="00BF6C28" w:rsidP="00BF6C28">
            <w:pPr>
              <w:rPr>
                <w:sz w:val="22"/>
                <w:szCs w:val="22"/>
              </w:rPr>
            </w:pPr>
            <w:r w:rsidRPr="005F3AA9">
              <w:rPr>
                <w:sz w:val="22"/>
                <w:szCs w:val="22"/>
              </w:rPr>
              <w:t>Sugar, sweet food</w:t>
            </w:r>
          </w:p>
          <w:p w14:paraId="7E2AF3B1" w14:textId="4C24EA5C" w:rsidR="00BF6C28" w:rsidRPr="005F3AA9" w:rsidRDefault="00BF6C28" w:rsidP="00BF6C28">
            <w:pPr>
              <w:rPr>
                <w:b/>
                <w:sz w:val="22"/>
                <w:szCs w:val="22"/>
              </w:rPr>
            </w:pPr>
            <w:r w:rsidRPr="005F3AA9">
              <w:rPr>
                <w:sz w:val="22"/>
                <w:szCs w:val="22"/>
              </w:rPr>
              <w:t>Oils and fats</w:t>
            </w:r>
          </w:p>
        </w:tc>
        <w:tc>
          <w:tcPr>
            <w:tcW w:w="1438" w:type="dxa"/>
            <w:gridSpan w:val="2"/>
          </w:tcPr>
          <w:p w14:paraId="3F3FAD6E" w14:textId="7CA07432" w:rsidR="00BF6C28" w:rsidRPr="005F3AA9" w:rsidRDefault="00BF6C28" w:rsidP="00BF6C28">
            <w:pPr>
              <w:rPr>
                <w:sz w:val="22"/>
                <w:szCs w:val="22"/>
              </w:rPr>
            </w:pPr>
            <w:r w:rsidRPr="005F3AA9">
              <w:rPr>
                <w:sz w:val="22"/>
                <w:szCs w:val="22"/>
              </w:rPr>
              <w:t>n.s.</w:t>
            </w:r>
          </w:p>
          <w:p w14:paraId="08ED1EEB" w14:textId="56B7AF24" w:rsidR="00BF6C28" w:rsidRPr="005F3AA9" w:rsidRDefault="00BF6C28" w:rsidP="00BF6C28">
            <w:pPr>
              <w:rPr>
                <w:sz w:val="22"/>
                <w:szCs w:val="22"/>
              </w:rPr>
            </w:pPr>
            <w:r w:rsidRPr="005F3AA9">
              <w:rPr>
                <w:sz w:val="22"/>
                <w:szCs w:val="22"/>
              </w:rPr>
              <w:t>n.s.</w:t>
            </w:r>
          </w:p>
          <w:p w14:paraId="0BC7DB91" w14:textId="69BD928D" w:rsidR="00BF6C28" w:rsidRPr="005F3AA9" w:rsidRDefault="00BF6C28" w:rsidP="00BF6C28">
            <w:pPr>
              <w:rPr>
                <w:sz w:val="22"/>
                <w:szCs w:val="22"/>
              </w:rPr>
            </w:pPr>
            <w:r w:rsidRPr="005F3AA9">
              <w:rPr>
                <w:sz w:val="22"/>
                <w:szCs w:val="22"/>
              </w:rPr>
              <w:t>n.s.</w:t>
            </w:r>
          </w:p>
          <w:p w14:paraId="0D3EF404" w14:textId="6ACC62AA" w:rsidR="00BF6C28" w:rsidRPr="005F3AA9" w:rsidRDefault="00BF6C28" w:rsidP="00BF6C28">
            <w:pPr>
              <w:rPr>
                <w:sz w:val="22"/>
                <w:szCs w:val="22"/>
              </w:rPr>
            </w:pPr>
            <w:r w:rsidRPr="005F3AA9">
              <w:rPr>
                <w:sz w:val="22"/>
                <w:szCs w:val="22"/>
              </w:rPr>
              <w:t>n.s.</w:t>
            </w:r>
          </w:p>
          <w:p w14:paraId="4323E29E" w14:textId="0617EE31" w:rsidR="00BF6C28" w:rsidRPr="005F3AA9" w:rsidRDefault="00BF6C28" w:rsidP="00BF6C28">
            <w:pPr>
              <w:rPr>
                <w:sz w:val="22"/>
                <w:szCs w:val="22"/>
              </w:rPr>
            </w:pPr>
            <w:r w:rsidRPr="005F3AA9">
              <w:rPr>
                <w:sz w:val="22"/>
                <w:szCs w:val="22"/>
              </w:rPr>
              <w:t>n.s.</w:t>
            </w:r>
          </w:p>
          <w:p w14:paraId="52B9A4D5" w14:textId="6FBAFB63" w:rsidR="00BF6C28" w:rsidRPr="005F3AA9" w:rsidRDefault="00BF6C28" w:rsidP="00BF6C28">
            <w:pPr>
              <w:rPr>
                <w:sz w:val="22"/>
                <w:szCs w:val="22"/>
              </w:rPr>
            </w:pPr>
            <w:r w:rsidRPr="005F3AA9">
              <w:rPr>
                <w:sz w:val="22"/>
                <w:szCs w:val="22"/>
              </w:rPr>
              <w:t>n.s.</w:t>
            </w:r>
          </w:p>
          <w:p w14:paraId="36F56CA0" w14:textId="1C9F9C00" w:rsidR="00BF6C28" w:rsidRPr="005F3AA9" w:rsidRDefault="00BF6C28" w:rsidP="00BF6C28">
            <w:pPr>
              <w:rPr>
                <w:sz w:val="22"/>
                <w:szCs w:val="22"/>
              </w:rPr>
            </w:pPr>
            <w:r w:rsidRPr="005F3AA9">
              <w:rPr>
                <w:sz w:val="22"/>
                <w:szCs w:val="22"/>
              </w:rPr>
              <w:t>n.s.</w:t>
            </w:r>
          </w:p>
          <w:p w14:paraId="00550986" w14:textId="049D9F11" w:rsidR="00BF6C28" w:rsidRPr="005F3AA9" w:rsidRDefault="00BF6C28" w:rsidP="00BF6C28">
            <w:pPr>
              <w:rPr>
                <w:sz w:val="22"/>
                <w:szCs w:val="22"/>
              </w:rPr>
            </w:pPr>
            <w:r w:rsidRPr="005F3AA9">
              <w:rPr>
                <w:sz w:val="22"/>
                <w:szCs w:val="22"/>
              </w:rPr>
              <w:t>n.s.</w:t>
            </w:r>
          </w:p>
          <w:p w14:paraId="595B1386" w14:textId="507F65BD" w:rsidR="00BF6C28" w:rsidRPr="005F3AA9" w:rsidRDefault="00BF6C28" w:rsidP="00BF6C28">
            <w:pPr>
              <w:rPr>
                <w:sz w:val="22"/>
                <w:szCs w:val="22"/>
              </w:rPr>
            </w:pPr>
            <w:r w:rsidRPr="005F3AA9">
              <w:rPr>
                <w:sz w:val="22"/>
                <w:szCs w:val="22"/>
              </w:rPr>
              <w:t>n.s.</w:t>
            </w:r>
          </w:p>
          <w:p w14:paraId="1608DE37" w14:textId="32C9C273" w:rsidR="00BF6C28" w:rsidRPr="005F3AA9" w:rsidRDefault="00BF6C28" w:rsidP="00BF6C28">
            <w:pPr>
              <w:rPr>
                <w:sz w:val="22"/>
                <w:szCs w:val="22"/>
              </w:rPr>
            </w:pPr>
            <w:r w:rsidRPr="005F3AA9">
              <w:rPr>
                <w:sz w:val="22"/>
                <w:szCs w:val="22"/>
              </w:rPr>
              <w:t>n.s.</w:t>
            </w:r>
          </w:p>
          <w:p w14:paraId="6D41A05F" w14:textId="7B63D9A4" w:rsidR="00BF6C28" w:rsidRPr="005F3AA9" w:rsidRDefault="00BF6C28" w:rsidP="00BF6C28">
            <w:pPr>
              <w:rPr>
                <w:sz w:val="22"/>
                <w:szCs w:val="22"/>
              </w:rPr>
            </w:pPr>
            <w:r w:rsidRPr="005F3AA9">
              <w:rPr>
                <w:sz w:val="22"/>
                <w:szCs w:val="22"/>
              </w:rPr>
              <w:t>n.s.</w:t>
            </w:r>
          </w:p>
          <w:p w14:paraId="09B245CA" w14:textId="0A6EA742" w:rsidR="00BF6C28" w:rsidRPr="005F3AA9" w:rsidRDefault="00BF6C28" w:rsidP="00BF6C28">
            <w:pPr>
              <w:rPr>
                <w:sz w:val="22"/>
                <w:szCs w:val="22"/>
              </w:rPr>
            </w:pPr>
            <w:r w:rsidRPr="005F3AA9">
              <w:rPr>
                <w:sz w:val="22"/>
                <w:szCs w:val="22"/>
              </w:rPr>
              <w:t>n.s.</w:t>
            </w:r>
          </w:p>
          <w:p w14:paraId="172C11CE" w14:textId="473415F6" w:rsidR="00BF6C28" w:rsidRPr="005F3AA9" w:rsidRDefault="00BF6C28" w:rsidP="00BF6C28">
            <w:pPr>
              <w:rPr>
                <w:sz w:val="22"/>
                <w:szCs w:val="22"/>
              </w:rPr>
            </w:pPr>
            <w:r w:rsidRPr="005F3AA9">
              <w:rPr>
                <w:sz w:val="22"/>
                <w:szCs w:val="22"/>
              </w:rPr>
              <w:t>n.s.</w:t>
            </w:r>
          </w:p>
          <w:p w14:paraId="10B3C0E3" w14:textId="624C6B17" w:rsidR="00BF6C28" w:rsidRPr="005F3AA9" w:rsidRDefault="00BF6C28" w:rsidP="00BF6C28">
            <w:pPr>
              <w:rPr>
                <w:sz w:val="22"/>
                <w:szCs w:val="22"/>
              </w:rPr>
            </w:pPr>
            <w:r w:rsidRPr="005F3AA9">
              <w:rPr>
                <w:sz w:val="22"/>
                <w:szCs w:val="22"/>
              </w:rPr>
              <w:t>n.s.</w:t>
            </w:r>
          </w:p>
          <w:p w14:paraId="5AFB8F04" w14:textId="4BAB334A" w:rsidR="00BF6C28" w:rsidRPr="005F3AA9" w:rsidRDefault="00BF6C28" w:rsidP="00BF6C28">
            <w:pPr>
              <w:rPr>
                <w:sz w:val="22"/>
                <w:szCs w:val="22"/>
              </w:rPr>
            </w:pPr>
            <w:r w:rsidRPr="005F3AA9">
              <w:rPr>
                <w:sz w:val="22"/>
                <w:szCs w:val="22"/>
              </w:rPr>
              <w:t>n.s.</w:t>
            </w:r>
          </w:p>
          <w:p w14:paraId="50D3CD6D" w14:textId="7633613C" w:rsidR="00BF6C28" w:rsidRPr="005F3AA9" w:rsidRDefault="00BF6C28" w:rsidP="00BF6C28">
            <w:pPr>
              <w:rPr>
                <w:sz w:val="22"/>
                <w:szCs w:val="22"/>
              </w:rPr>
            </w:pPr>
            <w:r w:rsidRPr="005F3AA9">
              <w:rPr>
                <w:sz w:val="22"/>
                <w:szCs w:val="22"/>
              </w:rPr>
              <w:t>n.s.</w:t>
            </w:r>
          </w:p>
        </w:tc>
        <w:tc>
          <w:tcPr>
            <w:tcW w:w="1610" w:type="dxa"/>
          </w:tcPr>
          <w:p w14:paraId="66E81019" w14:textId="77777777" w:rsidR="00BF6C28" w:rsidRPr="005F3AA9" w:rsidRDefault="00BF6C28" w:rsidP="00BF6C28">
            <w:pPr>
              <w:rPr>
                <w:sz w:val="22"/>
                <w:szCs w:val="22"/>
              </w:rPr>
            </w:pPr>
            <w:r w:rsidRPr="005F3AA9">
              <w:rPr>
                <w:sz w:val="22"/>
                <w:szCs w:val="22"/>
              </w:rPr>
              <w:t>Multiple linear regression,</w:t>
            </w:r>
          </w:p>
          <w:p w14:paraId="687CBFD0" w14:textId="77D18BA2"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14D77A03" w14:textId="5BB26294" w:rsidR="00BF6C28" w:rsidRPr="005F3AA9" w:rsidRDefault="00BF6C28" w:rsidP="00BF6C28">
            <w:pPr>
              <w:rPr>
                <w:sz w:val="22"/>
                <w:szCs w:val="22"/>
              </w:rPr>
            </w:pPr>
            <w:r w:rsidRPr="005F3AA9">
              <w:rPr>
                <w:sz w:val="22"/>
                <w:szCs w:val="22"/>
              </w:rPr>
              <w:t>Yes</w:t>
            </w:r>
          </w:p>
        </w:tc>
        <w:tc>
          <w:tcPr>
            <w:tcW w:w="907" w:type="dxa"/>
          </w:tcPr>
          <w:p w14:paraId="29708AB3" w14:textId="1D092EFA" w:rsidR="00BF6C28" w:rsidRPr="005F3AA9" w:rsidRDefault="00BF6C28" w:rsidP="00BF6C28">
            <w:pPr>
              <w:rPr>
                <w:sz w:val="22"/>
                <w:szCs w:val="22"/>
              </w:rPr>
            </w:pPr>
            <w:r w:rsidRPr="005F3AA9">
              <w:rPr>
                <w:sz w:val="22"/>
                <w:szCs w:val="22"/>
              </w:rPr>
              <w:t>3</w:t>
            </w:r>
          </w:p>
        </w:tc>
      </w:tr>
      <w:tr w:rsidR="00BF6C28" w:rsidRPr="005F3AA9" w14:paraId="5615F705" w14:textId="77777777" w:rsidTr="00346ACE">
        <w:tc>
          <w:tcPr>
            <w:tcW w:w="1776" w:type="dxa"/>
          </w:tcPr>
          <w:p w14:paraId="15826007" w14:textId="284329B7" w:rsidR="00BF6C28" w:rsidRPr="005F3AA9" w:rsidRDefault="00BF6C28" w:rsidP="00BF6C28">
            <w:pPr>
              <w:rPr>
                <w:sz w:val="22"/>
                <w:szCs w:val="22"/>
              </w:rPr>
            </w:pPr>
            <w:r w:rsidRPr="005F3AA9">
              <w:rPr>
                <w:sz w:val="22"/>
                <w:szCs w:val="22"/>
              </w:rPr>
              <w:t>Royo-Bordonada et al. 2003, Spain</w:t>
            </w:r>
            <w:r w:rsidRPr="005F3AA9">
              <w:rPr>
                <w:sz w:val="22"/>
                <w:szCs w:val="22"/>
              </w:rPr>
              <w:fldChar w:fldCharType="begin">
                <w:fldData xml:space="preserve">PEVuZE5vdGU+PENpdGU+PEF1dGhvcj5Sb3lvLUJvcmRvbmFkYTwvQXV0aG9yPjxZZWFyPjIwMDM8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M1Ny02NDwvcGFnZXM+PHZvbHVtZT4xMzwvdm9sdW1lPjxudW1iZXI+NjwvbnVtYmVy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Sb3lvLUJvcmRvbmFkYTwvQXV0aG9yPjxZZWFyPjIwMDM8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M1Ny02NDwvcGFnZXM+PHZvbHVtZT4xMzwvdm9sdW1lPjxudW1iZXI+NjwvbnVtYmVy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3]</w:t>
            </w:r>
            <w:r w:rsidRPr="005F3AA9">
              <w:rPr>
                <w:sz w:val="22"/>
                <w:szCs w:val="22"/>
              </w:rPr>
              <w:fldChar w:fldCharType="end"/>
            </w:r>
          </w:p>
        </w:tc>
        <w:tc>
          <w:tcPr>
            <w:tcW w:w="1811" w:type="dxa"/>
          </w:tcPr>
          <w:p w14:paraId="19D80627" w14:textId="11C9C89D" w:rsidR="00BF6C28" w:rsidRPr="005F3AA9" w:rsidRDefault="00BF6C28" w:rsidP="00BF6C28">
            <w:pPr>
              <w:rPr>
                <w:sz w:val="22"/>
                <w:szCs w:val="22"/>
              </w:rPr>
            </w:pPr>
            <w:r w:rsidRPr="005F3AA9">
              <w:rPr>
                <w:sz w:val="22"/>
                <w:szCs w:val="22"/>
              </w:rPr>
              <w:t>n: 1112;</w:t>
            </w:r>
          </w:p>
          <w:p w14:paraId="0F70C363" w14:textId="77777777" w:rsidR="00BF6C28" w:rsidRPr="005F3AA9" w:rsidRDefault="00BF6C28" w:rsidP="00BF6C28">
            <w:pPr>
              <w:rPr>
                <w:sz w:val="22"/>
                <w:szCs w:val="22"/>
              </w:rPr>
            </w:pPr>
            <w:r w:rsidRPr="005F3AA9">
              <w:rPr>
                <w:sz w:val="22"/>
                <w:szCs w:val="22"/>
              </w:rPr>
              <w:t>age: 6-7;</w:t>
            </w:r>
          </w:p>
          <w:p w14:paraId="45AABBBE" w14:textId="6C995499" w:rsidR="00BF6C28" w:rsidRPr="005F3AA9" w:rsidRDefault="00BF6C28" w:rsidP="00BF6C28">
            <w:pPr>
              <w:rPr>
                <w:sz w:val="22"/>
                <w:szCs w:val="22"/>
              </w:rPr>
            </w:pPr>
            <w:r w:rsidRPr="005F3AA9">
              <w:rPr>
                <w:sz w:val="22"/>
                <w:szCs w:val="22"/>
              </w:rPr>
              <w:t>female: 49.9%</w:t>
            </w:r>
          </w:p>
        </w:tc>
        <w:tc>
          <w:tcPr>
            <w:tcW w:w="1526" w:type="dxa"/>
          </w:tcPr>
          <w:p w14:paraId="41F141A3" w14:textId="6941E635" w:rsidR="00BF6C28" w:rsidRPr="005F3AA9" w:rsidRDefault="00BF6C28" w:rsidP="00BF6C28">
            <w:pPr>
              <w:rPr>
                <w:sz w:val="22"/>
                <w:szCs w:val="22"/>
              </w:rPr>
            </w:pPr>
            <w:r w:rsidRPr="005F3AA9">
              <w:rPr>
                <w:sz w:val="22"/>
                <w:szCs w:val="22"/>
              </w:rPr>
              <w:t>Cross-sectional</w:t>
            </w:r>
          </w:p>
        </w:tc>
        <w:tc>
          <w:tcPr>
            <w:tcW w:w="989" w:type="dxa"/>
          </w:tcPr>
          <w:p w14:paraId="5F6FED58" w14:textId="20297E42" w:rsidR="00BF6C28" w:rsidRPr="005F3AA9" w:rsidRDefault="00BF6C28" w:rsidP="00BF6C28">
            <w:pPr>
              <w:rPr>
                <w:sz w:val="22"/>
                <w:szCs w:val="22"/>
              </w:rPr>
            </w:pPr>
            <w:r w:rsidRPr="005F3AA9">
              <w:rPr>
                <w:sz w:val="22"/>
                <w:szCs w:val="22"/>
              </w:rPr>
              <w:t>FFQ</w:t>
            </w:r>
          </w:p>
        </w:tc>
        <w:tc>
          <w:tcPr>
            <w:tcW w:w="1413" w:type="dxa"/>
          </w:tcPr>
          <w:p w14:paraId="5C89FD1C" w14:textId="7D65085D" w:rsidR="00BF6C28" w:rsidRPr="005F3AA9" w:rsidRDefault="00BF6C28" w:rsidP="00BF6C28">
            <w:pPr>
              <w:rPr>
                <w:sz w:val="22"/>
                <w:szCs w:val="22"/>
              </w:rPr>
            </w:pPr>
            <w:r w:rsidRPr="005F3AA9">
              <w:rPr>
                <w:sz w:val="22"/>
                <w:szCs w:val="22"/>
              </w:rPr>
              <w:t>Unknown</w:t>
            </w:r>
          </w:p>
        </w:tc>
        <w:tc>
          <w:tcPr>
            <w:tcW w:w="1356" w:type="dxa"/>
          </w:tcPr>
          <w:p w14:paraId="63F12EB8" w14:textId="5FC67BD8" w:rsidR="00BF6C28" w:rsidRPr="005F3AA9" w:rsidRDefault="00BF6C28" w:rsidP="00BF6C28">
            <w:pPr>
              <w:rPr>
                <w:sz w:val="22"/>
                <w:szCs w:val="22"/>
              </w:rPr>
            </w:pPr>
            <w:r w:rsidRPr="005F3AA9">
              <w:rPr>
                <w:sz w:val="22"/>
                <w:szCs w:val="22"/>
              </w:rPr>
              <w:t>no</w:t>
            </w:r>
          </w:p>
        </w:tc>
        <w:tc>
          <w:tcPr>
            <w:tcW w:w="2303" w:type="dxa"/>
          </w:tcPr>
          <w:p w14:paraId="369A3C4F" w14:textId="3667627D" w:rsidR="00BF6C28" w:rsidRPr="005F3AA9" w:rsidRDefault="00BF6C28" w:rsidP="00BF6C28">
            <w:pPr>
              <w:rPr>
                <w:sz w:val="22"/>
                <w:szCs w:val="22"/>
              </w:rPr>
            </w:pPr>
            <w:r w:rsidRPr="005F3AA9">
              <w:rPr>
                <w:sz w:val="22"/>
                <w:szCs w:val="22"/>
              </w:rPr>
              <w:t>Dietary variety index</w:t>
            </w:r>
          </w:p>
        </w:tc>
        <w:tc>
          <w:tcPr>
            <w:tcW w:w="1438" w:type="dxa"/>
            <w:gridSpan w:val="2"/>
          </w:tcPr>
          <w:p w14:paraId="56087904" w14:textId="66A2C34D" w:rsidR="00BF6C28" w:rsidRPr="005F3AA9" w:rsidRDefault="00BF6C28" w:rsidP="00BF6C28">
            <w:pPr>
              <w:rPr>
                <w:sz w:val="22"/>
                <w:szCs w:val="22"/>
              </w:rPr>
            </w:pPr>
            <w:r w:rsidRPr="005F3AA9">
              <w:rPr>
                <w:sz w:val="22"/>
                <w:szCs w:val="22"/>
              </w:rPr>
              <w:t>n.s.</w:t>
            </w:r>
          </w:p>
        </w:tc>
        <w:tc>
          <w:tcPr>
            <w:tcW w:w="1610" w:type="dxa"/>
          </w:tcPr>
          <w:p w14:paraId="3CE6CE4C" w14:textId="77777777" w:rsidR="00BF6C28" w:rsidRPr="005F3AA9" w:rsidRDefault="00BF6C28" w:rsidP="00BF6C28">
            <w:pPr>
              <w:rPr>
                <w:sz w:val="22"/>
                <w:szCs w:val="22"/>
              </w:rPr>
            </w:pPr>
            <w:r w:rsidRPr="005F3AA9">
              <w:rPr>
                <w:sz w:val="22"/>
                <w:szCs w:val="22"/>
              </w:rPr>
              <w:t xml:space="preserve">Partial correlation analysis, </w:t>
            </w:r>
          </w:p>
          <w:p w14:paraId="1E1771E3" w14:textId="7D850A9A" w:rsidR="00BF6C28" w:rsidRPr="005F3AA9" w:rsidRDefault="00BF6C28" w:rsidP="00BF6C28">
            <w:pPr>
              <w:rPr>
                <w:sz w:val="22"/>
                <w:szCs w:val="22"/>
              </w:rPr>
            </w:pPr>
            <w:r w:rsidRPr="005F3AA9">
              <w:rPr>
                <w:sz w:val="22"/>
                <w:szCs w:val="22"/>
              </w:rPr>
              <w:t>Partial correlation coefficient</w:t>
            </w:r>
          </w:p>
        </w:tc>
        <w:tc>
          <w:tcPr>
            <w:tcW w:w="1358" w:type="dxa"/>
          </w:tcPr>
          <w:p w14:paraId="0478C65E" w14:textId="467D7EA9" w:rsidR="00BF6C28" w:rsidRPr="005F3AA9" w:rsidRDefault="00BF6C28" w:rsidP="00BF6C28">
            <w:pPr>
              <w:tabs>
                <w:tab w:val="left" w:pos="960"/>
              </w:tabs>
              <w:rPr>
                <w:sz w:val="22"/>
                <w:szCs w:val="22"/>
              </w:rPr>
            </w:pPr>
            <w:r w:rsidRPr="005F3AA9">
              <w:rPr>
                <w:sz w:val="22"/>
                <w:szCs w:val="22"/>
              </w:rPr>
              <w:t>No</w:t>
            </w:r>
          </w:p>
        </w:tc>
        <w:tc>
          <w:tcPr>
            <w:tcW w:w="907" w:type="dxa"/>
          </w:tcPr>
          <w:p w14:paraId="285EC0C4" w14:textId="5BC91BB5" w:rsidR="00BF6C28" w:rsidRPr="005F3AA9" w:rsidRDefault="00BF6C28" w:rsidP="00BF6C28">
            <w:pPr>
              <w:rPr>
                <w:sz w:val="22"/>
                <w:szCs w:val="22"/>
              </w:rPr>
            </w:pPr>
            <w:r w:rsidRPr="005F3AA9">
              <w:rPr>
                <w:sz w:val="22"/>
                <w:szCs w:val="22"/>
              </w:rPr>
              <w:t>7</w:t>
            </w:r>
          </w:p>
        </w:tc>
      </w:tr>
      <w:tr w:rsidR="00BF6C28" w:rsidRPr="005F3AA9" w14:paraId="0C873A0E" w14:textId="77777777" w:rsidTr="00346ACE">
        <w:tc>
          <w:tcPr>
            <w:tcW w:w="1776" w:type="dxa"/>
          </w:tcPr>
          <w:p w14:paraId="46DF46C2" w14:textId="3639942E" w:rsidR="00BF6C28" w:rsidRPr="005F3AA9" w:rsidRDefault="00BF6C28" w:rsidP="00BF6C28">
            <w:pPr>
              <w:rPr>
                <w:sz w:val="22"/>
                <w:szCs w:val="22"/>
              </w:rPr>
            </w:pPr>
            <w:r w:rsidRPr="005F3AA9">
              <w:rPr>
                <w:sz w:val="22"/>
                <w:szCs w:val="22"/>
              </w:rPr>
              <w:t>Royo-Bordonada et al. 2006, Spain</w:t>
            </w:r>
            <w:r w:rsidRPr="005F3AA9">
              <w:rPr>
                <w:sz w:val="22"/>
                <w:szCs w:val="22"/>
              </w:rPr>
              <w:fldChar w:fldCharType="begin">
                <w:fldData xml:space="preserve">PEVuZE5vdGU+PENpdGU+PEF1dGhvcj5Sb3lvLUJvcmRvbmFkYTwvQXV0aG9yPjxZZWFyPjIwMDY8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QyOS0zNTwvcGFnZXM+PHZvbHVtZT45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Sb3lvLUJvcmRvbmFkYTwvQXV0aG9yPjxZZWFyPjIwMDY8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QyOS0zNTwvcGFnZXM+PHZvbHVtZT45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4]</w:t>
            </w:r>
            <w:r w:rsidRPr="005F3AA9">
              <w:rPr>
                <w:sz w:val="22"/>
                <w:szCs w:val="22"/>
              </w:rPr>
              <w:fldChar w:fldCharType="end"/>
            </w:r>
          </w:p>
        </w:tc>
        <w:tc>
          <w:tcPr>
            <w:tcW w:w="1811" w:type="dxa"/>
          </w:tcPr>
          <w:p w14:paraId="72DC6313" w14:textId="514F71A2" w:rsidR="00BF6C28" w:rsidRPr="005F3AA9" w:rsidRDefault="00BF6C28" w:rsidP="00BF6C28">
            <w:pPr>
              <w:rPr>
                <w:sz w:val="22"/>
                <w:szCs w:val="22"/>
              </w:rPr>
            </w:pPr>
            <w:r w:rsidRPr="005F3AA9">
              <w:rPr>
                <w:sz w:val="22"/>
                <w:szCs w:val="22"/>
              </w:rPr>
              <w:t>n: 1112;</w:t>
            </w:r>
          </w:p>
          <w:p w14:paraId="0BD1CCF6" w14:textId="77777777" w:rsidR="00BF6C28" w:rsidRPr="005F3AA9" w:rsidRDefault="00BF6C28" w:rsidP="00BF6C28">
            <w:pPr>
              <w:rPr>
                <w:sz w:val="22"/>
                <w:szCs w:val="22"/>
              </w:rPr>
            </w:pPr>
            <w:r w:rsidRPr="005F3AA9">
              <w:rPr>
                <w:sz w:val="22"/>
                <w:szCs w:val="22"/>
              </w:rPr>
              <w:t>age: 6-7;</w:t>
            </w:r>
          </w:p>
          <w:p w14:paraId="7EAA4CE6" w14:textId="19F84604" w:rsidR="00BF6C28" w:rsidRPr="005F3AA9" w:rsidRDefault="00BF6C28" w:rsidP="00BF6C28">
            <w:pPr>
              <w:rPr>
                <w:sz w:val="22"/>
                <w:szCs w:val="22"/>
              </w:rPr>
            </w:pPr>
            <w:r w:rsidRPr="005F3AA9">
              <w:rPr>
                <w:sz w:val="22"/>
                <w:szCs w:val="22"/>
              </w:rPr>
              <w:t>female: 49.9%</w:t>
            </w:r>
          </w:p>
        </w:tc>
        <w:tc>
          <w:tcPr>
            <w:tcW w:w="1526" w:type="dxa"/>
          </w:tcPr>
          <w:p w14:paraId="66551E3F" w14:textId="37CF6189" w:rsidR="00BF6C28" w:rsidRPr="005F3AA9" w:rsidRDefault="00BF6C28" w:rsidP="00BF6C28">
            <w:pPr>
              <w:rPr>
                <w:sz w:val="22"/>
                <w:szCs w:val="22"/>
              </w:rPr>
            </w:pPr>
            <w:r w:rsidRPr="005F3AA9">
              <w:rPr>
                <w:sz w:val="22"/>
                <w:szCs w:val="22"/>
              </w:rPr>
              <w:t>Cross-sectional</w:t>
            </w:r>
          </w:p>
        </w:tc>
        <w:tc>
          <w:tcPr>
            <w:tcW w:w="989" w:type="dxa"/>
          </w:tcPr>
          <w:p w14:paraId="6A76391E" w14:textId="29DDA581" w:rsidR="00BF6C28" w:rsidRPr="005F3AA9" w:rsidRDefault="00BF6C28" w:rsidP="00BF6C28">
            <w:pPr>
              <w:rPr>
                <w:sz w:val="22"/>
                <w:szCs w:val="22"/>
              </w:rPr>
            </w:pPr>
            <w:r w:rsidRPr="005F3AA9">
              <w:rPr>
                <w:sz w:val="22"/>
                <w:szCs w:val="22"/>
              </w:rPr>
              <w:t>FFQ</w:t>
            </w:r>
          </w:p>
        </w:tc>
        <w:tc>
          <w:tcPr>
            <w:tcW w:w="1413" w:type="dxa"/>
          </w:tcPr>
          <w:p w14:paraId="46DBDB16" w14:textId="2939790B" w:rsidR="00BF6C28" w:rsidRPr="005F3AA9" w:rsidRDefault="00BF6C28" w:rsidP="00BF6C28">
            <w:pPr>
              <w:rPr>
                <w:sz w:val="22"/>
                <w:szCs w:val="22"/>
              </w:rPr>
            </w:pPr>
            <w:r w:rsidRPr="005F3AA9">
              <w:rPr>
                <w:sz w:val="22"/>
                <w:szCs w:val="22"/>
              </w:rPr>
              <w:t>Unknown</w:t>
            </w:r>
          </w:p>
        </w:tc>
        <w:tc>
          <w:tcPr>
            <w:tcW w:w="1356" w:type="dxa"/>
          </w:tcPr>
          <w:p w14:paraId="547A12C2" w14:textId="34C00DBD" w:rsidR="00BF6C28" w:rsidRPr="005F3AA9" w:rsidRDefault="00BF6C28" w:rsidP="00BF6C28">
            <w:pPr>
              <w:rPr>
                <w:sz w:val="22"/>
                <w:szCs w:val="22"/>
              </w:rPr>
            </w:pPr>
            <w:r w:rsidRPr="005F3AA9">
              <w:rPr>
                <w:sz w:val="22"/>
                <w:szCs w:val="22"/>
              </w:rPr>
              <w:t>no</w:t>
            </w:r>
          </w:p>
        </w:tc>
        <w:tc>
          <w:tcPr>
            <w:tcW w:w="2303" w:type="dxa"/>
          </w:tcPr>
          <w:p w14:paraId="6A2E74AA" w14:textId="4EDB36A6" w:rsidR="00BF6C28" w:rsidRPr="005F3AA9" w:rsidRDefault="00BF6C28" w:rsidP="00BF6C28">
            <w:pPr>
              <w:rPr>
                <w:sz w:val="22"/>
                <w:szCs w:val="22"/>
              </w:rPr>
            </w:pPr>
            <w:r w:rsidRPr="005F3AA9">
              <w:rPr>
                <w:sz w:val="22"/>
                <w:szCs w:val="22"/>
              </w:rPr>
              <w:t>SFA</w:t>
            </w:r>
          </w:p>
        </w:tc>
        <w:tc>
          <w:tcPr>
            <w:tcW w:w="1438" w:type="dxa"/>
            <w:gridSpan w:val="2"/>
          </w:tcPr>
          <w:p w14:paraId="133E95F2" w14:textId="3EE03964"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tc>
        <w:tc>
          <w:tcPr>
            <w:tcW w:w="1610" w:type="dxa"/>
          </w:tcPr>
          <w:p w14:paraId="73F4C3B5" w14:textId="77777777" w:rsidR="00BF6C28" w:rsidRPr="005F3AA9" w:rsidRDefault="00BF6C28" w:rsidP="00BF6C28">
            <w:pPr>
              <w:rPr>
                <w:sz w:val="22"/>
                <w:szCs w:val="22"/>
              </w:rPr>
            </w:pPr>
            <w:r w:rsidRPr="005F3AA9">
              <w:rPr>
                <w:sz w:val="22"/>
                <w:szCs w:val="22"/>
              </w:rPr>
              <w:t xml:space="preserve">T-test, </w:t>
            </w:r>
          </w:p>
          <w:p w14:paraId="630B25E0" w14:textId="1004EA12" w:rsidR="00BF6C28" w:rsidRPr="005F3AA9" w:rsidRDefault="00BF6C28" w:rsidP="00BF6C28">
            <w:pPr>
              <w:rPr>
                <w:sz w:val="22"/>
                <w:szCs w:val="22"/>
              </w:rPr>
            </w:pPr>
            <w:r w:rsidRPr="005F3AA9">
              <w:rPr>
                <w:sz w:val="22"/>
                <w:szCs w:val="22"/>
              </w:rPr>
              <w:t>Mean</w:t>
            </w:r>
          </w:p>
        </w:tc>
        <w:tc>
          <w:tcPr>
            <w:tcW w:w="1358" w:type="dxa"/>
          </w:tcPr>
          <w:p w14:paraId="3DB8EEB9" w14:textId="1BF9A788" w:rsidR="00BF6C28" w:rsidRPr="005F3AA9" w:rsidRDefault="00BF6C28" w:rsidP="00BF6C28">
            <w:pPr>
              <w:rPr>
                <w:sz w:val="22"/>
                <w:szCs w:val="22"/>
              </w:rPr>
            </w:pPr>
            <w:r w:rsidRPr="005F3AA9">
              <w:rPr>
                <w:sz w:val="22"/>
                <w:szCs w:val="22"/>
              </w:rPr>
              <w:t>Yes</w:t>
            </w:r>
          </w:p>
        </w:tc>
        <w:tc>
          <w:tcPr>
            <w:tcW w:w="907" w:type="dxa"/>
          </w:tcPr>
          <w:p w14:paraId="7AAAFBB5" w14:textId="4ECA66D2" w:rsidR="00BF6C28" w:rsidRPr="005F3AA9" w:rsidRDefault="00BF6C28" w:rsidP="00BF6C28">
            <w:pPr>
              <w:rPr>
                <w:sz w:val="22"/>
                <w:szCs w:val="22"/>
              </w:rPr>
            </w:pPr>
            <w:r w:rsidRPr="005F3AA9">
              <w:rPr>
                <w:sz w:val="22"/>
                <w:szCs w:val="22"/>
              </w:rPr>
              <w:t>5</w:t>
            </w:r>
          </w:p>
        </w:tc>
      </w:tr>
      <w:tr w:rsidR="00BF6C28" w:rsidRPr="005F3AA9" w14:paraId="61288466" w14:textId="77777777" w:rsidTr="00346ACE">
        <w:tc>
          <w:tcPr>
            <w:tcW w:w="1776" w:type="dxa"/>
          </w:tcPr>
          <w:p w14:paraId="2F8C4FC8" w14:textId="1010641D" w:rsidR="00BF6C28" w:rsidRPr="005F3AA9" w:rsidRDefault="00BF6C28" w:rsidP="00BF6C28">
            <w:pPr>
              <w:rPr>
                <w:b/>
                <w:sz w:val="22"/>
                <w:szCs w:val="22"/>
              </w:rPr>
            </w:pPr>
            <w:r w:rsidRPr="005F3AA9">
              <w:rPr>
                <w:sz w:val="22"/>
                <w:szCs w:val="22"/>
              </w:rPr>
              <w:t>Sanchez-Bayle et al. 2008, Spain</w:t>
            </w:r>
            <w:r w:rsidRPr="005F3AA9">
              <w:rPr>
                <w:sz w:val="22"/>
                <w:szCs w:val="22"/>
              </w:rPr>
              <w:fldChar w:fldCharType="begin">
                <w:fldData xml:space="preserve">PEVuZE5vdGU+PENpdGU+PEF1dGhvcj5TYW5jaGV6LUJheWxlPC9BdXRob3I+PFllYXI+MjAwODwv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TYW5jaGV6LUJheWxlPC9BdXRob3I+PFllYXI+MjAwODwv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5]</w:t>
            </w:r>
            <w:r w:rsidRPr="005F3AA9">
              <w:rPr>
                <w:sz w:val="22"/>
                <w:szCs w:val="22"/>
              </w:rPr>
              <w:fldChar w:fldCharType="end"/>
            </w:r>
          </w:p>
        </w:tc>
        <w:tc>
          <w:tcPr>
            <w:tcW w:w="1811" w:type="dxa"/>
          </w:tcPr>
          <w:p w14:paraId="6F7EA09B" w14:textId="64A2B442" w:rsidR="00BF6C28" w:rsidRPr="005F3AA9" w:rsidRDefault="00BF6C28" w:rsidP="00BF6C28">
            <w:pPr>
              <w:rPr>
                <w:sz w:val="22"/>
                <w:szCs w:val="22"/>
              </w:rPr>
            </w:pPr>
            <w:r w:rsidRPr="005F3AA9">
              <w:rPr>
                <w:sz w:val="22"/>
                <w:szCs w:val="22"/>
              </w:rPr>
              <w:t>n: 673;</w:t>
            </w:r>
          </w:p>
          <w:p w14:paraId="67E44BBF" w14:textId="77777777" w:rsidR="00BF6C28" w:rsidRPr="005F3AA9" w:rsidRDefault="00BF6C28" w:rsidP="00BF6C28">
            <w:pPr>
              <w:rPr>
                <w:sz w:val="22"/>
                <w:szCs w:val="22"/>
              </w:rPr>
            </w:pPr>
            <w:r w:rsidRPr="005F3AA9">
              <w:rPr>
                <w:sz w:val="22"/>
                <w:szCs w:val="22"/>
              </w:rPr>
              <w:t>age: 6;</w:t>
            </w:r>
          </w:p>
          <w:p w14:paraId="34DD6CFF" w14:textId="0406F035" w:rsidR="00BF6C28" w:rsidRPr="005F3AA9" w:rsidRDefault="00BF6C28" w:rsidP="00BF6C28">
            <w:pPr>
              <w:rPr>
                <w:sz w:val="22"/>
                <w:szCs w:val="22"/>
              </w:rPr>
            </w:pPr>
            <w:r w:rsidRPr="005F3AA9">
              <w:rPr>
                <w:sz w:val="22"/>
                <w:szCs w:val="22"/>
              </w:rPr>
              <w:t>female: 47.7%</w:t>
            </w:r>
          </w:p>
        </w:tc>
        <w:tc>
          <w:tcPr>
            <w:tcW w:w="1526" w:type="dxa"/>
          </w:tcPr>
          <w:p w14:paraId="2DAB409A" w14:textId="39859803" w:rsidR="00BF6C28" w:rsidRPr="005F3AA9" w:rsidRDefault="00BF6C28" w:rsidP="00BF6C28">
            <w:pPr>
              <w:rPr>
                <w:sz w:val="22"/>
                <w:szCs w:val="22"/>
              </w:rPr>
            </w:pPr>
            <w:r w:rsidRPr="005F3AA9">
              <w:rPr>
                <w:sz w:val="22"/>
                <w:szCs w:val="22"/>
              </w:rPr>
              <w:t>Cross-sectional</w:t>
            </w:r>
          </w:p>
        </w:tc>
        <w:tc>
          <w:tcPr>
            <w:tcW w:w="989" w:type="dxa"/>
          </w:tcPr>
          <w:p w14:paraId="1DDA1A7E" w14:textId="552573FE" w:rsidR="00BF6C28" w:rsidRPr="005F3AA9" w:rsidRDefault="00BF6C28" w:rsidP="00BF6C28">
            <w:pPr>
              <w:rPr>
                <w:sz w:val="22"/>
                <w:szCs w:val="22"/>
              </w:rPr>
            </w:pPr>
            <w:r w:rsidRPr="005F3AA9">
              <w:rPr>
                <w:sz w:val="22"/>
                <w:szCs w:val="22"/>
              </w:rPr>
              <w:t>24h recall</w:t>
            </w:r>
          </w:p>
        </w:tc>
        <w:tc>
          <w:tcPr>
            <w:tcW w:w="1413" w:type="dxa"/>
          </w:tcPr>
          <w:p w14:paraId="15DC3924" w14:textId="3C88D7E5" w:rsidR="00BF6C28" w:rsidRPr="005F3AA9" w:rsidRDefault="00BF6C28" w:rsidP="00BF6C28">
            <w:pPr>
              <w:rPr>
                <w:sz w:val="22"/>
                <w:szCs w:val="22"/>
              </w:rPr>
            </w:pPr>
            <w:r w:rsidRPr="005F3AA9">
              <w:rPr>
                <w:sz w:val="22"/>
                <w:szCs w:val="22"/>
              </w:rPr>
              <w:t>Unknown</w:t>
            </w:r>
          </w:p>
        </w:tc>
        <w:tc>
          <w:tcPr>
            <w:tcW w:w="1356" w:type="dxa"/>
          </w:tcPr>
          <w:p w14:paraId="53371AFE" w14:textId="7B70A325" w:rsidR="00BF6C28" w:rsidRPr="005F3AA9" w:rsidRDefault="00BF6C28" w:rsidP="00BF6C28">
            <w:pPr>
              <w:rPr>
                <w:sz w:val="22"/>
                <w:szCs w:val="22"/>
              </w:rPr>
            </w:pPr>
            <w:r w:rsidRPr="005F3AA9">
              <w:rPr>
                <w:sz w:val="22"/>
                <w:szCs w:val="22"/>
              </w:rPr>
              <w:t>no</w:t>
            </w:r>
          </w:p>
        </w:tc>
        <w:tc>
          <w:tcPr>
            <w:tcW w:w="2303" w:type="dxa"/>
          </w:tcPr>
          <w:p w14:paraId="41F6980C" w14:textId="77777777" w:rsidR="002B236D" w:rsidRPr="005F3AA9" w:rsidRDefault="002B236D" w:rsidP="002B236D">
            <w:pPr>
              <w:rPr>
                <w:sz w:val="22"/>
                <w:szCs w:val="22"/>
              </w:rPr>
            </w:pPr>
            <w:r>
              <w:rPr>
                <w:sz w:val="22"/>
                <w:szCs w:val="22"/>
              </w:rPr>
              <w:t>Fat</w:t>
            </w:r>
          </w:p>
          <w:p w14:paraId="1E8DF66D" w14:textId="77777777" w:rsidR="00BF6C28" w:rsidRPr="005F3AA9" w:rsidRDefault="00BF6C28" w:rsidP="00BF6C28">
            <w:pPr>
              <w:rPr>
                <w:sz w:val="22"/>
                <w:szCs w:val="22"/>
              </w:rPr>
            </w:pPr>
            <w:r w:rsidRPr="005F3AA9">
              <w:rPr>
                <w:sz w:val="22"/>
                <w:szCs w:val="22"/>
              </w:rPr>
              <w:t>SFA</w:t>
            </w:r>
          </w:p>
          <w:p w14:paraId="609416C2" w14:textId="2AD2DD42" w:rsidR="00BF6C28" w:rsidRPr="005F3AA9" w:rsidRDefault="00BF6C28" w:rsidP="00BF6C28">
            <w:pPr>
              <w:rPr>
                <w:sz w:val="22"/>
                <w:szCs w:val="22"/>
              </w:rPr>
            </w:pPr>
            <w:r w:rsidRPr="005F3AA9">
              <w:rPr>
                <w:sz w:val="22"/>
                <w:szCs w:val="22"/>
              </w:rPr>
              <w:t>MUFA</w:t>
            </w:r>
          </w:p>
          <w:p w14:paraId="1C33BC7D" w14:textId="77777777" w:rsidR="00BF6C28" w:rsidRPr="005F3AA9" w:rsidRDefault="00BF6C28" w:rsidP="00BF6C28">
            <w:pPr>
              <w:rPr>
                <w:sz w:val="22"/>
                <w:szCs w:val="22"/>
              </w:rPr>
            </w:pPr>
            <w:r w:rsidRPr="005F3AA9">
              <w:rPr>
                <w:sz w:val="22"/>
                <w:szCs w:val="22"/>
              </w:rPr>
              <w:t>PUFA</w:t>
            </w:r>
          </w:p>
          <w:p w14:paraId="2C3A03B8" w14:textId="767EF80D" w:rsidR="00BF6C28" w:rsidRPr="005F3AA9" w:rsidRDefault="00BF6C28" w:rsidP="00BF6C28">
            <w:pPr>
              <w:rPr>
                <w:sz w:val="22"/>
                <w:szCs w:val="22"/>
              </w:rPr>
            </w:pPr>
            <w:r w:rsidRPr="005F3AA9">
              <w:rPr>
                <w:sz w:val="22"/>
                <w:szCs w:val="22"/>
              </w:rPr>
              <w:t>Carbohydrates</w:t>
            </w:r>
          </w:p>
          <w:p w14:paraId="041361D9" w14:textId="54AD0247" w:rsidR="00BF6C28" w:rsidRPr="005F3AA9" w:rsidRDefault="00BF6C28" w:rsidP="00BF6C28">
            <w:pPr>
              <w:rPr>
                <w:sz w:val="22"/>
                <w:szCs w:val="22"/>
              </w:rPr>
            </w:pPr>
            <w:r w:rsidRPr="005F3AA9">
              <w:rPr>
                <w:sz w:val="22"/>
                <w:szCs w:val="22"/>
              </w:rPr>
              <w:t>Proteins</w:t>
            </w:r>
          </w:p>
        </w:tc>
        <w:tc>
          <w:tcPr>
            <w:tcW w:w="1438" w:type="dxa"/>
            <w:gridSpan w:val="2"/>
          </w:tcPr>
          <w:p w14:paraId="7B4EFD53" w14:textId="6DDD8DBB"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p w14:paraId="1FE81CAC" w14:textId="67933372"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p w14:paraId="4A30D247" w14:textId="152987A4" w:rsidR="00BF6C28" w:rsidRPr="005F3AA9" w:rsidRDefault="00BF6C28" w:rsidP="00BF6C28">
            <w:pPr>
              <w:rPr>
                <w:sz w:val="22"/>
                <w:szCs w:val="22"/>
              </w:rPr>
            </w:pPr>
            <w:r w:rsidRPr="005F3AA9">
              <w:rPr>
                <w:sz w:val="22"/>
                <w:szCs w:val="22"/>
              </w:rPr>
              <w:t>negative***</w:t>
            </w:r>
            <w:r w:rsidRPr="005F3AA9">
              <w:rPr>
                <w:sz w:val="22"/>
                <w:szCs w:val="22"/>
                <w:vertAlign w:val="superscript"/>
              </w:rPr>
              <w:t xml:space="preserve"> a</w:t>
            </w:r>
          </w:p>
          <w:p w14:paraId="4DFFBA25" w14:textId="75454F4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C6670BF" w14:textId="7EFF598A" w:rsidR="00BF6C28" w:rsidRPr="005F3AA9" w:rsidRDefault="00BF6C28" w:rsidP="00BF6C28">
            <w:pPr>
              <w:rPr>
                <w:sz w:val="22"/>
                <w:szCs w:val="22"/>
              </w:rPr>
            </w:pPr>
            <w:r w:rsidRPr="005F3AA9">
              <w:rPr>
                <w:sz w:val="22"/>
                <w:szCs w:val="22"/>
              </w:rPr>
              <w:t>negative***</w:t>
            </w:r>
            <w:r w:rsidRPr="005F3AA9">
              <w:rPr>
                <w:sz w:val="22"/>
                <w:szCs w:val="22"/>
                <w:vertAlign w:val="superscript"/>
              </w:rPr>
              <w:t xml:space="preserve"> a</w:t>
            </w:r>
          </w:p>
          <w:p w14:paraId="769D7C46" w14:textId="7FFF0B12"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27947CFF" w14:textId="77777777" w:rsidR="00BF6C28" w:rsidRPr="005F3AA9" w:rsidRDefault="00BF6C28" w:rsidP="00BF6C28">
            <w:pPr>
              <w:rPr>
                <w:sz w:val="22"/>
                <w:szCs w:val="22"/>
              </w:rPr>
            </w:pPr>
            <w:r w:rsidRPr="005F3AA9">
              <w:rPr>
                <w:sz w:val="22"/>
                <w:szCs w:val="22"/>
              </w:rPr>
              <w:t xml:space="preserve">ANOVA, </w:t>
            </w:r>
          </w:p>
          <w:p w14:paraId="12B57D59" w14:textId="068C0EEB" w:rsidR="00BF6C28" w:rsidRPr="005F3AA9" w:rsidRDefault="00BF6C28" w:rsidP="00BF6C28">
            <w:pPr>
              <w:rPr>
                <w:sz w:val="22"/>
                <w:szCs w:val="22"/>
              </w:rPr>
            </w:pPr>
            <w:r w:rsidRPr="005F3AA9">
              <w:rPr>
                <w:sz w:val="22"/>
                <w:szCs w:val="22"/>
              </w:rPr>
              <w:t>Differences in means</w:t>
            </w:r>
          </w:p>
        </w:tc>
        <w:tc>
          <w:tcPr>
            <w:tcW w:w="1358" w:type="dxa"/>
          </w:tcPr>
          <w:p w14:paraId="579672CF" w14:textId="68CF4069" w:rsidR="00BF6C28" w:rsidRPr="005F3AA9" w:rsidRDefault="00BF6C28" w:rsidP="00BF6C28">
            <w:pPr>
              <w:rPr>
                <w:sz w:val="22"/>
                <w:szCs w:val="22"/>
              </w:rPr>
            </w:pPr>
            <w:r w:rsidRPr="005F3AA9">
              <w:rPr>
                <w:sz w:val="22"/>
                <w:szCs w:val="22"/>
              </w:rPr>
              <w:t>Unknown</w:t>
            </w:r>
          </w:p>
        </w:tc>
        <w:tc>
          <w:tcPr>
            <w:tcW w:w="907" w:type="dxa"/>
          </w:tcPr>
          <w:p w14:paraId="41BF40DF" w14:textId="5A302710" w:rsidR="00BF6C28" w:rsidRPr="005F3AA9" w:rsidRDefault="00BF6C28" w:rsidP="00BF6C28">
            <w:pPr>
              <w:rPr>
                <w:sz w:val="22"/>
                <w:szCs w:val="22"/>
              </w:rPr>
            </w:pPr>
            <w:r w:rsidRPr="005F3AA9">
              <w:rPr>
                <w:sz w:val="22"/>
                <w:szCs w:val="22"/>
              </w:rPr>
              <w:t>3</w:t>
            </w:r>
          </w:p>
        </w:tc>
      </w:tr>
      <w:tr w:rsidR="00BF6C28" w:rsidRPr="005F3AA9" w14:paraId="0E0D7022" w14:textId="77777777" w:rsidTr="00346ACE">
        <w:tc>
          <w:tcPr>
            <w:tcW w:w="1776" w:type="dxa"/>
          </w:tcPr>
          <w:p w14:paraId="02176098" w14:textId="4A1B0BE0" w:rsidR="00BF6C28" w:rsidRPr="005F3AA9" w:rsidRDefault="00BF6C28" w:rsidP="00BF6C28">
            <w:pPr>
              <w:rPr>
                <w:b/>
                <w:sz w:val="22"/>
                <w:szCs w:val="22"/>
              </w:rPr>
            </w:pPr>
            <w:r w:rsidRPr="005F3AA9">
              <w:rPr>
                <w:sz w:val="22"/>
                <w:szCs w:val="22"/>
              </w:rPr>
              <w:t>Scaglioni et al. 2004, Italy</w: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6]</w:t>
            </w:r>
            <w:r w:rsidRPr="005F3AA9">
              <w:rPr>
                <w:sz w:val="22"/>
                <w:szCs w:val="22"/>
              </w:rPr>
              <w:fldChar w:fldCharType="end"/>
            </w:r>
          </w:p>
        </w:tc>
        <w:tc>
          <w:tcPr>
            <w:tcW w:w="1811" w:type="dxa"/>
          </w:tcPr>
          <w:p w14:paraId="786BEE81" w14:textId="1939CD2A" w:rsidR="00BF6C28" w:rsidRPr="005F3AA9" w:rsidRDefault="00BF6C28" w:rsidP="00BF6C28">
            <w:pPr>
              <w:rPr>
                <w:sz w:val="22"/>
                <w:szCs w:val="22"/>
              </w:rPr>
            </w:pPr>
            <w:r w:rsidRPr="005F3AA9">
              <w:rPr>
                <w:sz w:val="22"/>
                <w:szCs w:val="22"/>
              </w:rPr>
              <w:t>n: 105;</w:t>
            </w:r>
          </w:p>
          <w:p w14:paraId="5FA9BA0E" w14:textId="25BB025D" w:rsidR="00BF6C28" w:rsidRPr="005F3AA9" w:rsidRDefault="00BF6C28" w:rsidP="00BF6C28">
            <w:pPr>
              <w:rPr>
                <w:sz w:val="22"/>
                <w:szCs w:val="22"/>
              </w:rPr>
            </w:pPr>
            <w:r w:rsidRPr="005F3AA9">
              <w:rPr>
                <w:sz w:val="22"/>
                <w:szCs w:val="22"/>
              </w:rPr>
              <w:t>age: 8;</w:t>
            </w:r>
          </w:p>
          <w:p w14:paraId="55E1511A" w14:textId="4F85D6C6" w:rsidR="00BF6C28" w:rsidRPr="005F3AA9" w:rsidRDefault="00BF6C28" w:rsidP="00BF6C28">
            <w:pPr>
              <w:rPr>
                <w:sz w:val="22"/>
                <w:szCs w:val="22"/>
              </w:rPr>
            </w:pPr>
            <w:r w:rsidRPr="005F3AA9">
              <w:rPr>
                <w:sz w:val="22"/>
                <w:szCs w:val="22"/>
              </w:rPr>
              <w:t>female: 41.0%</w:t>
            </w:r>
          </w:p>
        </w:tc>
        <w:tc>
          <w:tcPr>
            <w:tcW w:w="1526" w:type="dxa"/>
          </w:tcPr>
          <w:p w14:paraId="3FF140E4" w14:textId="5B4FA50A" w:rsidR="00BF6C28" w:rsidRPr="005F3AA9" w:rsidRDefault="00BF6C28" w:rsidP="00BF6C28">
            <w:pPr>
              <w:rPr>
                <w:sz w:val="22"/>
                <w:szCs w:val="22"/>
              </w:rPr>
            </w:pPr>
            <w:r w:rsidRPr="005F3AA9">
              <w:rPr>
                <w:sz w:val="22"/>
                <w:szCs w:val="22"/>
              </w:rPr>
              <w:t>Cross-sectional</w:t>
            </w:r>
          </w:p>
        </w:tc>
        <w:tc>
          <w:tcPr>
            <w:tcW w:w="989" w:type="dxa"/>
          </w:tcPr>
          <w:p w14:paraId="255351A2" w14:textId="79B99866" w:rsidR="00BF6C28" w:rsidRPr="005F3AA9" w:rsidRDefault="00BF6C28" w:rsidP="00BF6C28">
            <w:pPr>
              <w:rPr>
                <w:sz w:val="22"/>
                <w:szCs w:val="22"/>
              </w:rPr>
            </w:pPr>
            <w:r w:rsidRPr="005F3AA9">
              <w:rPr>
                <w:sz w:val="22"/>
                <w:szCs w:val="22"/>
              </w:rPr>
              <w:t>FFQ; 24h recall</w:t>
            </w:r>
          </w:p>
        </w:tc>
        <w:tc>
          <w:tcPr>
            <w:tcW w:w="1413" w:type="dxa"/>
          </w:tcPr>
          <w:p w14:paraId="49E1FBA6" w14:textId="7FC93108" w:rsidR="00BF6C28" w:rsidRPr="005F3AA9" w:rsidRDefault="00BF6C28" w:rsidP="00BF6C28">
            <w:pPr>
              <w:rPr>
                <w:sz w:val="22"/>
                <w:szCs w:val="22"/>
              </w:rPr>
            </w:pPr>
            <w:r w:rsidRPr="005F3AA9">
              <w:rPr>
                <w:sz w:val="22"/>
                <w:szCs w:val="22"/>
              </w:rPr>
              <w:t>Unknown</w:t>
            </w:r>
          </w:p>
        </w:tc>
        <w:tc>
          <w:tcPr>
            <w:tcW w:w="1356" w:type="dxa"/>
          </w:tcPr>
          <w:p w14:paraId="086F6F6C" w14:textId="61D52B10" w:rsidR="00BF6C28" w:rsidRPr="005F3AA9" w:rsidRDefault="00BF6C28" w:rsidP="00BF6C28">
            <w:pPr>
              <w:rPr>
                <w:sz w:val="22"/>
                <w:szCs w:val="22"/>
              </w:rPr>
            </w:pPr>
            <w:r w:rsidRPr="005F3AA9">
              <w:rPr>
                <w:sz w:val="22"/>
                <w:szCs w:val="22"/>
              </w:rPr>
              <w:t>no</w:t>
            </w:r>
          </w:p>
        </w:tc>
        <w:tc>
          <w:tcPr>
            <w:tcW w:w="2303" w:type="dxa"/>
          </w:tcPr>
          <w:p w14:paraId="36124539" w14:textId="7692F4F1" w:rsidR="00BF6C28" w:rsidRPr="005F3AA9" w:rsidRDefault="00BF6C28" w:rsidP="00BF6C28">
            <w:pPr>
              <w:rPr>
                <w:sz w:val="22"/>
                <w:szCs w:val="22"/>
              </w:rPr>
            </w:pPr>
            <w:r w:rsidRPr="005F3AA9">
              <w:rPr>
                <w:sz w:val="22"/>
                <w:szCs w:val="22"/>
              </w:rPr>
              <w:t>High pasta, low red meat vs. Low pasta, high red meat</w:t>
            </w:r>
          </w:p>
        </w:tc>
        <w:tc>
          <w:tcPr>
            <w:tcW w:w="1438" w:type="dxa"/>
            <w:gridSpan w:val="2"/>
          </w:tcPr>
          <w:p w14:paraId="75F65E04" w14:textId="18280E52"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10" w:type="dxa"/>
          </w:tcPr>
          <w:p w14:paraId="0781B625" w14:textId="4B21BF41" w:rsidR="00BF6C28" w:rsidRPr="005F3AA9" w:rsidRDefault="00BF6C28" w:rsidP="00BF6C28">
            <w:pPr>
              <w:rPr>
                <w:sz w:val="22"/>
                <w:szCs w:val="22"/>
              </w:rPr>
            </w:pPr>
            <w:r w:rsidRPr="005F3AA9">
              <w:rPr>
                <w:sz w:val="22"/>
                <w:szCs w:val="22"/>
              </w:rPr>
              <w:t>Mann-Whitney U test, Mean</w:t>
            </w:r>
          </w:p>
        </w:tc>
        <w:tc>
          <w:tcPr>
            <w:tcW w:w="1358" w:type="dxa"/>
          </w:tcPr>
          <w:p w14:paraId="16355221" w14:textId="646AF398" w:rsidR="00BF6C28" w:rsidRPr="005F3AA9" w:rsidRDefault="00BF6C28" w:rsidP="00BF6C28">
            <w:pPr>
              <w:rPr>
                <w:sz w:val="22"/>
                <w:szCs w:val="22"/>
              </w:rPr>
            </w:pPr>
            <w:r w:rsidRPr="005F3AA9">
              <w:rPr>
                <w:sz w:val="22"/>
                <w:szCs w:val="22"/>
              </w:rPr>
              <w:t>Unknown</w:t>
            </w:r>
          </w:p>
        </w:tc>
        <w:tc>
          <w:tcPr>
            <w:tcW w:w="907" w:type="dxa"/>
          </w:tcPr>
          <w:p w14:paraId="169C87AB" w14:textId="68B30E02" w:rsidR="00BF6C28" w:rsidRPr="005F3AA9" w:rsidRDefault="00BF6C28" w:rsidP="00BF6C28">
            <w:pPr>
              <w:rPr>
                <w:sz w:val="22"/>
                <w:szCs w:val="22"/>
              </w:rPr>
            </w:pPr>
            <w:r w:rsidRPr="005F3AA9">
              <w:rPr>
                <w:sz w:val="22"/>
                <w:szCs w:val="22"/>
              </w:rPr>
              <w:t>2</w:t>
            </w:r>
          </w:p>
        </w:tc>
      </w:tr>
      <w:tr w:rsidR="00BF6C28" w:rsidRPr="005F3AA9" w14:paraId="2ECA1AEB" w14:textId="77777777" w:rsidTr="00346ACE">
        <w:tc>
          <w:tcPr>
            <w:tcW w:w="1776" w:type="dxa"/>
          </w:tcPr>
          <w:p w14:paraId="21DAB988" w14:textId="28EA8479" w:rsidR="00BF6C28" w:rsidRPr="005F3AA9" w:rsidRDefault="00BF6C28" w:rsidP="00BF6C28">
            <w:pPr>
              <w:rPr>
                <w:sz w:val="22"/>
                <w:szCs w:val="22"/>
              </w:rPr>
            </w:pPr>
            <w:r w:rsidRPr="005F3AA9">
              <w:rPr>
                <w:sz w:val="22"/>
                <w:szCs w:val="22"/>
              </w:rPr>
              <w:t>Shang et al. 2012, China</w: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7]</w:t>
            </w:r>
            <w:r w:rsidRPr="005F3AA9">
              <w:rPr>
                <w:sz w:val="22"/>
                <w:szCs w:val="22"/>
              </w:rPr>
              <w:fldChar w:fldCharType="end"/>
            </w:r>
          </w:p>
        </w:tc>
        <w:tc>
          <w:tcPr>
            <w:tcW w:w="1811" w:type="dxa"/>
          </w:tcPr>
          <w:p w14:paraId="4D85A3B2" w14:textId="5C8D4019" w:rsidR="00BF6C28" w:rsidRPr="005F3AA9" w:rsidRDefault="00BF6C28" w:rsidP="00BF6C28">
            <w:pPr>
              <w:rPr>
                <w:sz w:val="22"/>
                <w:szCs w:val="22"/>
              </w:rPr>
            </w:pPr>
            <w:r w:rsidRPr="005F3AA9">
              <w:rPr>
                <w:sz w:val="22"/>
                <w:szCs w:val="22"/>
              </w:rPr>
              <w:t>n: 6974;</w:t>
            </w:r>
          </w:p>
          <w:p w14:paraId="1AE5D435" w14:textId="77777777" w:rsidR="00BF6C28" w:rsidRPr="005F3AA9" w:rsidRDefault="00BF6C28" w:rsidP="00BF6C28">
            <w:pPr>
              <w:rPr>
                <w:sz w:val="22"/>
                <w:szCs w:val="22"/>
              </w:rPr>
            </w:pPr>
            <w:r w:rsidRPr="005F3AA9">
              <w:rPr>
                <w:sz w:val="22"/>
                <w:szCs w:val="22"/>
              </w:rPr>
              <w:t>age: 6-13;</w:t>
            </w:r>
          </w:p>
          <w:p w14:paraId="5F0C6574" w14:textId="77A51C82" w:rsidR="00BF6C28" w:rsidRPr="005F3AA9" w:rsidRDefault="00BF6C28" w:rsidP="00BF6C28">
            <w:pPr>
              <w:rPr>
                <w:sz w:val="22"/>
                <w:szCs w:val="22"/>
              </w:rPr>
            </w:pPr>
            <w:r w:rsidRPr="005F3AA9">
              <w:rPr>
                <w:sz w:val="22"/>
                <w:szCs w:val="22"/>
              </w:rPr>
              <w:t>female: 49.0%</w:t>
            </w:r>
          </w:p>
        </w:tc>
        <w:tc>
          <w:tcPr>
            <w:tcW w:w="1526" w:type="dxa"/>
          </w:tcPr>
          <w:p w14:paraId="799D052E" w14:textId="5A2725F2" w:rsidR="00BF6C28" w:rsidRPr="005F3AA9" w:rsidRDefault="00BF6C28" w:rsidP="00BF6C28">
            <w:pPr>
              <w:rPr>
                <w:sz w:val="22"/>
                <w:szCs w:val="22"/>
              </w:rPr>
            </w:pPr>
            <w:r w:rsidRPr="005F3AA9">
              <w:rPr>
                <w:sz w:val="22"/>
                <w:szCs w:val="22"/>
              </w:rPr>
              <w:t>Cross-sectional</w:t>
            </w:r>
          </w:p>
        </w:tc>
        <w:tc>
          <w:tcPr>
            <w:tcW w:w="989" w:type="dxa"/>
          </w:tcPr>
          <w:p w14:paraId="17DCA116" w14:textId="6BEE5659" w:rsidR="00BF6C28" w:rsidRPr="005F3AA9" w:rsidRDefault="00BF6C28" w:rsidP="00BF6C28">
            <w:pPr>
              <w:rPr>
                <w:sz w:val="22"/>
                <w:szCs w:val="22"/>
              </w:rPr>
            </w:pPr>
            <w:r w:rsidRPr="005F3AA9">
              <w:rPr>
                <w:sz w:val="22"/>
                <w:szCs w:val="22"/>
              </w:rPr>
              <w:t>FFQ; 24h recall</w:t>
            </w:r>
          </w:p>
        </w:tc>
        <w:tc>
          <w:tcPr>
            <w:tcW w:w="1413" w:type="dxa"/>
          </w:tcPr>
          <w:p w14:paraId="2F98BCAF" w14:textId="49553F73" w:rsidR="00BF6C28" w:rsidRPr="005F3AA9" w:rsidRDefault="00BF6C28" w:rsidP="00BF6C28">
            <w:pPr>
              <w:rPr>
                <w:sz w:val="22"/>
                <w:szCs w:val="22"/>
              </w:rPr>
            </w:pPr>
            <w:r w:rsidRPr="005F3AA9">
              <w:rPr>
                <w:sz w:val="22"/>
                <w:szCs w:val="22"/>
              </w:rPr>
              <w:t>No</w:t>
            </w:r>
          </w:p>
        </w:tc>
        <w:tc>
          <w:tcPr>
            <w:tcW w:w="1356" w:type="dxa"/>
          </w:tcPr>
          <w:p w14:paraId="061C87B6" w14:textId="7D7FEC4A" w:rsidR="00BF6C28" w:rsidRPr="005F3AA9" w:rsidRDefault="00BF6C28" w:rsidP="00BF6C28">
            <w:pPr>
              <w:rPr>
                <w:sz w:val="22"/>
                <w:szCs w:val="22"/>
              </w:rPr>
            </w:pPr>
            <w:r w:rsidRPr="005F3AA9">
              <w:rPr>
                <w:sz w:val="22"/>
                <w:szCs w:val="22"/>
              </w:rPr>
              <w:t>no</w:t>
            </w:r>
          </w:p>
        </w:tc>
        <w:tc>
          <w:tcPr>
            <w:tcW w:w="2303" w:type="dxa"/>
          </w:tcPr>
          <w:p w14:paraId="0F8F05DF" w14:textId="438D70EF" w:rsidR="00BF6C28" w:rsidRPr="005F3AA9" w:rsidRDefault="00BF6C28" w:rsidP="00BF6C28">
            <w:pPr>
              <w:rPr>
                <w:sz w:val="22"/>
                <w:szCs w:val="22"/>
              </w:rPr>
            </w:pPr>
            <w:r w:rsidRPr="005F3AA9">
              <w:rPr>
                <w:sz w:val="22"/>
                <w:szCs w:val="22"/>
              </w:rPr>
              <w:t>SSB; vs. milk, vs. other beverages</w:t>
            </w:r>
          </w:p>
        </w:tc>
        <w:tc>
          <w:tcPr>
            <w:tcW w:w="1438" w:type="dxa"/>
            <w:gridSpan w:val="2"/>
          </w:tcPr>
          <w:p w14:paraId="7CE0EAB0" w14:textId="617224A3" w:rsidR="00BF6C28" w:rsidRPr="005F3AA9" w:rsidRDefault="00BF6C28" w:rsidP="00BF6C28">
            <w:pPr>
              <w:rPr>
                <w:sz w:val="22"/>
                <w:szCs w:val="22"/>
              </w:rPr>
            </w:pPr>
            <w:r w:rsidRPr="005F3AA9">
              <w:rPr>
                <w:sz w:val="22"/>
                <w:szCs w:val="22"/>
              </w:rPr>
              <w:t>n.s.</w:t>
            </w:r>
            <w:r w:rsidRPr="005F3AA9">
              <w:rPr>
                <w:sz w:val="22"/>
                <w:szCs w:val="22"/>
                <w:vertAlign w:val="superscript"/>
              </w:rPr>
              <w:t>a</w:t>
            </w:r>
          </w:p>
        </w:tc>
        <w:tc>
          <w:tcPr>
            <w:tcW w:w="1610" w:type="dxa"/>
          </w:tcPr>
          <w:p w14:paraId="5B98685C" w14:textId="26E3EDC9" w:rsidR="00BF6C28" w:rsidRPr="005F3AA9" w:rsidRDefault="00BF6C28" w:rsidP="00BF6C28">
            <w:pPr>
              <w:rPr>
                <w:sz w:val="22"/>
                <w:szCs w:val="22"/>
              </w:rPr>
            </w:pPr>
            <w:r w:rsidRPr="005F3AA9">
              <w:rPr>
                <w:sz w:val="22"/>
                <w:szCs w:val="22"/>
              </w:rPr>
              <w:t>General linear model, Mean differences</w:t>
            </w:r>
          </w:p>
        </w:tc>
        <w:tc>
          <w:tcPr>
            <w:tcW w:w="1358" w:type="dxa"/>
          </w:tcPr>
          <w:p w14:paraId="00E8662C" w14:textId="66700C3F" w:rsidR="00BF6C28" w:rsidRPr="005F3AA9" w:rsidRDefault="00BF6C28" w:rsidP="00BF6C28">
            <w:pPr>
              <w:rPr>
                <w:sz w:val="22"/>
                <w:szCs w:val="22"/>
              </w:rPr>
            </w:pPr>
            <w:r w:rsidRPr="005F3AA9">
              <w:rPr>
                <w:sz w:val="22"/>
                <w:szCs w:val="22"/>
              </w:rPr>
              <w:t>Unknown</w:t>
            </w:r>
          </w:p>
        </w:tc>
        <w:tc>
          <w:tcPr>
            <w:tcW w:w="907" w:type="dxa"/>
          </w:tcPr>
          <w:p w14:paraId="6EA443CE" w14:textId="1125EEDF" w:rsidR="00BF6C28" w:rsidRPr="005F3AA9" w:rsidRDefault="00BF6C28" w:rsidP="00BF6C28">
            <w:pPr>
              <w:rPr>
                <w:sz w:val="22"/>
                <w:szCs w:val="22"/>
              </w:rPr>
            </w:pPr>
            <w:r w:rsidRPr="005F3AA9">
              <w:rPr>
                <w:sz w:val="22"/>
                <w:szCs w:val="22"/>
              </w:rPr>
              <w:t>6</w:t>
            </w:r>
          </w:p>
        </w:tc>
      </w:tr>
      <w:tr w:rsidR="00BF6C28" w:rsidRPr="005F3AA9" w14:paraId="321EDF3F" w14:textId="77777777" w:rsidTr="00346ACE">
        <w:tc>
          <w:tcPr>
            <w:tcW w:w="1776" w:type="dxa"/>
          </w:tcPr>
          <w:p w14:paraId="4B8BE558" w14:textId="26E1ABEE" w:rsidR="00BF6C28" w:rsidRPr="005F3AA9" w:rsidRDefault="00BF6C28" w:rsidP="00BF6C28">
            <w:pPr>
              <w:rPr>
                <w:b/>
                <w:sz w:val="22"/>
                <w:szCs w:val="22"/>
              </w:rPr>
            </w:pPr>
            <w:r w:rsidRPr="005F3AA9">
              <w:rPr>
                <w:sz w:val="22"/>
                <w:szCs w:val="22"/>
              </w:rPr>
              <w:t>Steffen et al. 2003, USA</w: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9]</w:t>
            </w:r>
            <w:r w:rsidRPr="005F3AA9">
              <w:rPr>
                <w:sz w:val="22"/>
                <w:szCs w:val="22"/>
              </w:rPr>
              <w:fldChar w:fldCharType="end"/>
            </w:r>
          </w:p>
        </w:tc>
        <w:tc>
          <w:tcPr>
            <w:tcW w:w="1811" w:type="dxa"/>
          </w:tcPr>
          <w:p w14:paraId="3A4E07C5" w14:textId="1443AC74" w:rsidR="00BF6C28" w:rsidRPr="005F3AA9" w:rsidRDefault="00BF6C28" w:rsidP="00BF6C28">
            <w:pPr>
              <w:rPr>
                <w:sz w:val="22"/>
                <w:szCs w:val="22"/>
              </w:rPr>
            </w:pPr>
            <w:r w:rsidRPr="005F3AA9">
              <w:rPr>
                <w:sz w:val="22"/>
                <w:szCs w:val="22"/>
              </w:rPr>
              <w:t>n: 285;</w:t>
            </w:r>
          </w:p>
          <w:p w14:paraId="5E8CDF04" w14:textId="77777777" w:rsidR="00BF6C28" w:rsidRPr="005F3AA9" w:rsidRDefault="00BF6C28" w:rsidP="00BF6C28">
            <w:pPr>
              <w:rPr>
                <w:sz w:val="22"/>
                <w:szCs w:val="22"/>
              </w:rPr>
            </w:pPr>
            <w:r w:rsidRPr="005F3AA9">
              <w:rPr>
                <w:sz w:val="22"/>
                <w:szCs w:val="22"/>
              </w:rPr>
              <w:t>age: 13, 15;</w:t>
            </w:r>
          </w:p>
          <w:p w14:paraId="50EA430D" w14:textId="777D421D" w:rsidR="00BF6C28" w:rsidRPr="005F3AA9" w:rsidRDefault="00BF6C28" w:rsidP="00BF6C28">
            <w:pPr>
              <w:rPr>
                <w:sz w:val="22"/>
                <w:szCs w:val="22"/>
              </w:rPr>
            </w:pPr>
            <w:r w:rsidRPr="005F3AA9">
              <w:rPr>
                <w:sz w:val="22"/>
                <w:szCs w:val="22"/>
              </w:rPr>
              <w:t>female: 45.6%</w:t>
            </w:r>
          </w:p>
        </w:tc>
        <w:tc>
          <w:tcPr>
            <w:tcW w:w="1526" w:type="dxa"/>
          </w:tcPr>
          <w:p w14:paraId="461B1AA5" w14:textId="4E52929B" w:rsidR="00BF6C28" w:rsidRPr="005F3AA9" w:rsidRDefault="00BF6C28" w:rsidP="00BF6C28">
            <w:pPr>
              <w:rPr>
                <w:sz w:val="22"/>
                <w:szCs w:val="22"/>
              </w:rPr>
            </w:pPr>
            <w:r w:rsidRPr="005F3AA9">
              <w:rPr>
                <w:sz w:val="22"/>
                <w:szCs w:val="22"/>
              </w:rPr>
              <w:t xml:space="preserve">Prospective cohort study </w:t>
            </w:r>
          </w:p>
        </w:tc>
        <w:tc>
          <w:tcPr>
            <w:tcW w:w="989" w:type="dxa"/>
          </w:tcPr>
          <w:p w14:paraId="18DA0C60" w14:textId="5A8DD17F" w:rsidR="00BF6C28" w:rsidRPr="005F3AA9" w:rsidRDefault="00BF6C28" w:rsidP="00BF6C28">
            <w:pPr>
              <w:rPr>
                <w:sz w:val="22"/>
                <w:szCs w:val="22"/>
              </w:rPr>
            </w:pPr>
            <w:r w:rsidRPr="005F3AA9">
              <w:rPr>
                <w:sz w:val="22"/>
                <w:szCs w:val="22"/>
              </w:rPr>
              <w:t>FFQ</w:t>
            </w:r>
          </w:p>
        </w:tc>
        <w:tc>
          <w:tcPr>
            <w:tcW w:w="1413" w:type="dxa"/>
          </w:tcPr>
          <w:p w14:paraId="27D5D9D7" w14:textId="20B382D2" w:rsidR="00BF6C28" w:rsidRPr="005F3AA9" w:rsidRDefault="00BF6C28" w:rsidP="00BF6C28">
            <w:pPr>
              <w:rPr>
                <w:sz w:val="22"/>
                <w:szCs w:val="22"/>
              </w:rPr>
            </w:pPr>
            <w:r w:rsidRPr="005F3AA9">
              <w:rPr>
                <w:sz w:val="22"/>
                <w:szCs w:val="22"/>
              </w:rPr>
              <w:t>Unknown</w:t>
            </w:r>
          </w:p>
        </w:tc>
        <w:tc>
          <w:tcPr>
            <w:tcW w:w="1356" w:type="dxa"/>
          </w:tcPr>
          <w:p w14:paraId="00198FF4" w14:textId="118B4B56" w:rsidR="00BF6C28" w:rsidRPr="005F3AA9" w:rsidRDefault="00BF6C28" w:rsidP="00BF6C28">
            <w:pPr>
              <w:rPr>
                <w:sz w:val="22"/>
                <w:szCs w:val="22"/>
              </w:rPr>
            </w:pPr>
            <w:r w:rsidRPr="005F3AA9">
              <w:rPr>
                <w:sz w:val="22"/>
                <w:szCs w:val="22"/>
              </w:rPr>
              <w:t>no</w:t>
            </w:r>
          </w:p>
        </w:tc>
        <w:tc>
          <w:tcPr>
            <w:tcW w:w="2303" w:type="dxa"/>
          </w:tcPr>
          <w:p w14:paraId="6FB42548" w14:textId="6F797FF8" w:rsidR="00BF6C28" w:rsidRPr="005F3AA9" w:rsidRDefault="00BF6C28" w:rsidP="00BF6C28">
            <w:pPr>
              <w:rPr>
                <w:sz w:val="22"/>
                <w:szCs w:val="22"/>
              </w:rPr>
            </w:pPr>
            <w:r w:rsidRPr="005F3AA9">
              <w:rPr>
                <w:sz w:val="22"/>
                <w:szCs w:val="22"/>
              </w:rPr>
              <w:t>Whole grains</w:t>
            </w:r>
          </w:p>
        </w:tc>
        <w:tc>
          <w:tcPr>
            <w:tcW w:w="1438" w:type="dxa"/>
            <w:gridSpan w:val="2"/>
          </w:tcPr>
          <w:p w14:paraId="6D072A59" w14:textId="31B39C0E"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10" w:type="dxa"/>
          </w:tcPr>
          <w:p w14:paraId="46F0953D" w14:textId="669E8669" w:rsidR="00BF6C28" w:rsidRPr="005F3AA9" w:rsidRDefault="00BF6C28" w:rsidP="00BF6C28">
            <w:pPr>
              <w:rPr>
                <w:sz w:val="22"/>
                <w:szCs w:val="22"/>
              </w:rPr>
            </w:pPr>
            <w:r w:rsidRPr="005F3AA9">
              <w:rPr>
                <w:sz w:val="22"/>
                <w:szCs w:val="22"/>
              </w:rPr>
              <w:t>Multiple linear regression, Adjusted mean values</w:t>
            </w:r>
          </w:p>
        </w:tc>
        <w:tc>
          <w:tcPr>
            <w:tcW w:w="1358" w:type="dxa"/>
          </w:tcPr>
          <w:p w14:paraId="169A1736" w14:textId="21AE7F9E" w:rsidR="00BF6C28" w:rsidRPr="005F3AA9" w:rsidRDefault="00BF6C28" w:rsidP="00BF6C28">
            <w:pPr>
              <w:rPr>
                <w:sz w:val="22"/>
                <w:szCs w:val="22"/>
              </w:rPr>
            </w:pPr>
            <w:r w:rsidRPr="005F3AA9">
              <w:rPr>
                <w:sz w:val="22"/>
                <w:szCs w:val="22"/>
              </w:rPr>
              <w:t>Yes</w:t>
            </w:r>
          </w:p>
        </w:tc>
        <w:tc>
          <w:tcPr>
            <w:tcW w:w="907" w:type="dxa"/>
          </w:tcPr>
          <w:p w14:paraId="3079221F" w14:textId="6A9749C0" w:rsidR="00BF6C28" w:rsidRPr="005F3AA9" w:rsidRDefault="00BF6C28" w:rsidP="00BF6C28">
            <w:pPr>
              <w:rPr>
                <w:sz w:val="22"/>
                <w:szCs w:val="22"/>
              </w:rPr>
            </w:pPr>
            <w:r w:rsidRPr="005F3AA9">
              <w:rPr>
                <w:sz w:val="22"/>
                <w:szCs w:val="22"/>
              </w:rPr>
              <w:t>4</w:t>
            </w:r>
          </w:p>
        </w:tc>
      </w:tr>
      <w:tr w:rsidR="00BF6C28" w:rsidRPr="005F3AA9" w14:paraId="40E5FAC4" w14:textId="77777777" w:rsidTr="00346ACE">
        <w:tc>
          <w:tcPr>
            <w:tcW w:w="1776" w:type="dxa"/>
          </w:tcPr>
          <w:p w14:paraId="24933DF1" w14:textId="63DBD3E1" w:rsidR="00BF6C28" w:rsidRPr="005F3AA9" w:rsidRDefault="00BF6C28" w:rsidP="00BF6C28">
            <w:pPr>
              <w:rPr>
                <w:b/>
                <w:sz w:val="22"/>
                <w:szCs w:val="22"/>
              </w:rPr>
            </w:pPr>
            <w:r w:rsidRPr="005F3AA9">
              <w:rPr>
                <w:sz w:val="22"/>
                <w:szCs w:val="22"/>
              </w:rPr>
              <w:t>Takada et al. 1998, Japan</w:t>
            </w:r>
            <w:r w:rsidRPr="005F3AA9">
              <w:rPr>
                <w:sz w:val="22"/>
                <w:szCs w:val="22"/>
              </w:rPr>
              <w:fldChar w:fldCharType="begin">
                <w:fldData xml:space="preserve">PEVuZE5vdGU+PENpdGU+PEF1dGhvcj5UYWthZGE8L0F1dGhvcj48WWVhcj4xOTk4PC9ZZWFyPjxS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cGVyaW9kaWNhbD48
YWx0LX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2FsdC1wZXJp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UYWthZGE8L0F1dGhvcj48WWVhcj4xOTk4PC9ZZWFyPjxS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cGVyaW9kaWNhbD48
YWx0LX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2FsdC1wZXJp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0]</w:t>
            </w:r>
            <w:r w:rsidRPr="005F3AA9">
              <w:rPr>
                <w:sz w:val="22"/>
                <w:szCs w:val="22"/>
              </w:rPr>
              <w:fldChar w:fldCharType="end"/>
            </w:r>
          </w:p>
        </w:tc>
        <w:tc>
          <w:tcPr>
            <w:tcW w:w="1811" w:type="dxa"/>
          </w:tcPr>
          <w:p w14:paraId="12D3E037" w14:textId="1B5E56A3" w:rsidR="00BF6C28" w:rsidRPr="005F3AA9" w:rsidRDefault="00BF6C28" w:rsidP="00BF6C28">
            <w:pPr>
              <w:rPr>
                <w:sz w:val="22"/>
                <w:szCs w:val="22"/>
              </w:rPr>
            </w:pPr>
            <w:r w:rsidRPr="005F3AA9">
              <w:rPr>
                <w:sz w:val="22"/>
                <w:szCs w:val="22"/>
              </w:rPr>
              <w:t>n: 457;</w:t>
            </w:r>
          </w:p>
          <w:p w14:paraId="654D4E28" w14:textId="77777777" w:rsidR="00BF6C28" w:rsidRPr="005F3AA9" w:rsidRDefault="00BF6C28" w:rsidP="00BF6C28">
            <w:pPr>
              <w:rPr>
                <w:sz w:val="22"/>
                <w:szCs w:val="22"/>
              </w:rPr>
            </w:pPr>
            <w:r w:rsidRPr="005F3AA9">
              <w:rPr>
                <w:sz w:val="22"/>
                <w:szCs w:val="22"/>
              </w:rPr>
              <w:t>age: 10;</w:t>
            </w:r>
          </w:p>
          <w:p w14:paraId="3FBBF981" w14:textId="373635BA" w:rsidR="00BF6C28" w:rsidRPr="005F3AA9" w:rsidRDefault="00BF6C28" w:rsidP="00BF6C28">
            <w:pPr>
              <w:rPr>
                <w:b/>
                <w:sz w:val="22"/>
                <w:szCs w:val="22"/>
              </w:rPr>
            </w:pPr>
            <w:r w:rsidRPr="005F3AA9">
              <w:rPr>
                <w:sz w:val="22"/>
                <w:szCs w:val="22"/>
              </w:rPr>
              <w:t>female: 45.1%</w:t>
            </w:r>
          </w:p>
        </w:tc>
        <w:tc>
          <w:tcPr>
            <w:tcW w:w="1526" w:type="dxa"/>
          </w:tcPr>
          <w:p w14:paraId="295F911F" w14:textId="0FDDAF8D" w:rsidR="00BF6C28" w:rsidRPr="005F3AA9" w:rsidRDefault="00BF6C28" w:rsidP="00BF6C28">
            <w:pPr>
              <w:rPr>
                <w:sz w:val="22"/>
                <w:szCs w:val="22"/>
              </w:rPr>
            </w:pPr>
            <w:r w:rsidRPr="005F3AA9">
              <w:rPr>
                <w:sz w:val="22"/>
                <w:szCs w:val="22"/>
              </w:rPr>
              <w:t>Cross-sectional</w:t>
            </w:r>
          </w:p>
        </w:tc>
        <w:tc>
          <w:tcPr>
            <w:tcW w:w="989" w:type="dxa"/>
          </w:tcPr>
          <w:p w14:paraId="524F2222" w14:textId="5E5C76B7" w:rsidR="00BF6C28" w:rsidRPr="005F3AA9" w:rsidRDefault="00BF6C28" w:rsidP="00BF6C28">
            <w:pPr>
              <w:rPr>
                <w:sz w:val="22"/>
                <w:szCs w:val="22"/>
              </w:rPr>
            </w:pPr>
            <w:r w:rsidRPr="005F3AA9">
              <w:rPr>
                <w:sz w:val="22"/>
                <w:szCs w:val="22"/>
              </w:rPr>
              <w:t>FFQ</w:t>
            </w:r>
          </w:p>
        </w:tc>
        <w:tc>
          <w:tcPr>
            <w:tcW w:w="1413" w:type="dxa"/>
          </w:tcPr>
          <w:p w14:paraId="38EAF254" w14:textId="3C9BB147" w:rsidR="00BF6C28" w:rsidRPr="005F3AA9" w:rsidRDefault="00BF6C28" w:rsidP="00BF6C28">
            <w:pPr>
              <w:rPr>
                <w:sz w:val="22"/>
                <w:szCs w:val="22"/>
              </w:rPr>
            </w:pPr>
            <w:r w:rsidRPr="005F3AA9">
              <w:rPr>
                <w:sz w:val="22"/>
                <w:szCs w:val="22"/>
              </w:rPr>
              <w:t>No</w:t>
            </w:r>
          </w:p>
        </w:tc>
        <w:tc>
          <w:tcPr>
            <w:tcW w:w="1356" w:type="dxa"/>
          </w:tcPr>
          <w:p w14:paraId="40DD6451" w14:textId="5212DE67" w:rsidR="00BF6C28" w:rsidRPr="005F3AA9" w:rsidRDefault="00BF6C28" w:rsidP="00BF6C28">
            <w:pPr>
              <w:rPr>
                <w:sz w:val="22"/>
                <w:szCs w:val="22"/>
              </w:rPr>
            </w:pPr>
            <w:r w:rsidRPr="005F3AA9">
              <w:rPr>
                <w:sz w:val="22"/>
                <w:szCs w:val="22"/>
              </w:rPr>
              <w:t>no</w:t>
            </w:r>
          </w:p>
        </w:tc>
        <w:tc>
          <w:tcPr>
            <w:tcW w:w="2303" w:type="dxa"/>
          </w:tcPr>
          <w:p w14:paraId="085E5BD5" w14:textId="0EB4CA71" w:rsidR="00BF6C28" w:rsidRPr="005F3AA9" w:rsidRDefault="00BF6C28" w:rsidP="00BF6C28">
            <w:pPr>
              <w:rPr>
                <w:sz w:val="22"/>
                <w:szCs w:val="22"/>
              </w:rPr>
            </w:pPr>
            <w:r w:rsidRPr="005F3AA9">
              <w:rPr>
                <w:sz w:val="22"/>
                <w:szCs w:val="22"/>
              </w:rPr>
              <w:t>Japanese diet score</w:t>
            </w:r>
          </w:p>
        </w:tc>
        <w:tc>
          <w:tcPr>
            <w:tcW w:w="1438" w:type="dxa"/>
            <w:gridSpan w:val="2"/>
          </w:tcPr>
          <w:p w14:paraId="26F5BD24" w14:textId="1959A429" w:rsidR="00BF6C28" w:rsidRPr="005F3AA9" w:rsidRDefault="00BF6C28" w:rsidP="00BF6C28">
            <w:pPr>
              <w:rPr>
                <w:sz w:val="22"/>
                <w:szCs w:val="22"/>
              </w:rPr>
            </w:pPr>
            <w:r w:rsidRPr="005F3AA9">
              <w:rPr>
                <w:sz w:val="22"/>
                <w:szCs w:val="22"/>
              </w:rPr>
              <w:t>-0.95*</w:t>
            </w:r>
          </w:p>
        </w:tc>
        <w:tc>
          <w:tcPr>
            <w:tcW w:w="1610" w:type="dxa"/>
          </w:tcPr>
          <w:p w14:paraId="3C65E1D9" w14:textId="16393E64" w:rsidR="00BF6C28" w:rsidRPr="005F3AA9" w:rsidRDefault="00BF6C28" w:rsidP="00BF6C28">
            <w:pPr>
              <w:rPr>
                <w:sz w:val="22"/>
                <w:szCs w:val="22"/>
              </w:rPr>
            </w:pPr>
            <w:r w:rsidRPr="005F3AA9">
              <w:rPr>
                <w:sz w:val="22"/>
                <w:szCs w:val="22"/>
              </w:rPr>
              <w:t xml:space="preserve">Multiple linear regression, </w:t>
            </w: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2B961E85" w14:textId="3BECBF2B" w:rsidR="00BF6C28" w:rsidRPr="005F3AA9" w:rsidRDefault="00BF6C28" w:rsidP="00BF6C28">
            <w:pPr>
              <w:rPr>
                <w:sz w:val="22"/>
                <w:szCs w:val="22"/>
              </w:rPr>
            </w:pPr>
            <w:r w:rsidRPr="005F3AA9">
              <w:rPr>
                <w:sz w:val="22"/>
                <w:szCs w:val="22"/>
              </w:rPr>
              <w:t>Unknown</w:t>
            </w:r>
          </w:p>
        </w:tc>
        <w:tc>
          <w:tcPr>
            <w:tcW w:w="907" w:type="dxa"/>
          </w:tcPr>
          <w:p w14:paraId="391DA23E" w14:textId="2D1B37E7" w:rsidR="00BF6C28" w:rsidRPr="005F3AA9" w:rsidRDefault="00BF6C28" w:rsidP="00BF6C28">
            <w:pPr>
              <w:rPr>
                <w:sz w:val="22"/>
                <w:szCs w:val="22"/>
              </w:rPr>
            </w:pPr>
            <w:r w:rsidRPr="005F3AA9">
              <w:rPr>
                <w:sz w:val="22"/>
                <w:szCs w:val="22"/>
              </w:rPr>
              <w:t>0</w:t>
            </w:r>
          </w:p>
        </w:tc>
      </w:tr>
      <w:tr w:rsidR="00BF6C28" w:rsidRPr="005F3AA9" w14:paraId="2CA4BF0F" w14:textId="77777777" w:rsidTr="00346ACE">
        <w:tc>
          <w:tcPr>
            <w:tcW w:w="1776" w:type="dxa"/>
          </w:tcPr>
          <w:p w14:paraId="5D488F40" w14:textId="59F66A1F" w:rsidR="00BF6C28" w:rsidRPr="005F3AA9" w:rsidRDefault="00BF6C28" w:rsidP="00BF6C28">
            <w:pPr>
              <w:rPr>
                <w:sz w:val="22"/>
                <w:szCs w:val="22"/>
              </w:rPr>
            </w:pPr>
            <w:r w:rsidRPr="005F3AA9">
              <w:rPr>
                <w:sz w:val="22"/>
                <w:szCs w:val="22"/>
              </w:rPr>
              <w:t>Vyncke et al. 2013, Multiple European Countries</w:t>
            </w:r>
            <w:r w:rsidRPr="005F3AA9">
              <w:rPr>
                <w:sz w:val="22"/>
                <w:szCs w:val="22"/>
              </w:rPr>
              <w:fldChar w:fldCharType="begin">
                <w:fldData xml:space="preserve">PEVuZE5vdGU+PENpdGU+PEF1dGhvcj5WeW5ja2U8L0F1dGhvcj48WWVhcj4yMDEzPC9ZZWFyPjxS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WeW5ja2U8L0F1dGhvcj48WWVhcj4yMDEzPC9ZZWFyPjxS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2]</w:t>
            </w:r>
            <w:r w:rsidRPr="005F3AA9">
              <w:rPr>
                <w:sz w:val="22"/>
                <w:szCs w:val="22"/>
              </w:rPr>
              <w:fldChar w:fldCharType="end"/>
            </w:r>
          </w:p>
        </w:tc>
        <w:tc>
          <w:tcPr>
            <w:tcW w:w="1811" w:type="dxa"/>
          </w:tcPr>
          <w:p w14:paraId="47DE2914" w14:textId="35B7F564" w:rsidR="00BF6C28" w:rsidRPr="005F3AA9" w:rsidRDefault="00BF6C28" w:rsidP="00BF6C28">
            <w:pPr>
              <w:rPr>
                <w:sz w:val="22"/>
                <w:szCs w:val="22"/>
              </w:rPr>
            </w:pPr>
            <w:r w:rsidRPr="005F3AA9">
              <w:rPr>
                <w:sz w:val="22"/>
                <w:szCs w:val="22"/>
              </w:rPr>
              <w:t>n: 552;</w:t>
            </w:r>
          </w:p>
          <w:p w14:paraId="30DACF7D" w14:textId="4A893FC4" w:rsidR="00BF6C28" w:rsidRPr="005F3AA9" w:rsidRDefault="00BF6C28" w:rsidP="00BF6C28">
            <w:pPr>
              <w:rPr>
                <w:sz w:val="22"/>
                <w:szCs w:val="22"/>
              </w:rPr>
            </w:pPr>
            <w:r w:rsidRPr="005F3AA9">
              <w:rPr>
                <w:sz w:val="22"/>
                <w:szCs w:val="22"/>
              </w:rPr>
              <w:t>age: 12.5-17.5;</w:t>
            </w:r>
          </w:p>
          <w:p w14:paraId="43AC7A31" w14:textId="11F92A38" w:rsidR="00BF6C28" w:rsidRPr="005F3AA9" w:rsidRDefault="00BF6C28" w:rsidP="00BF6C28">
            <w:pPr>
              <w:rPr>
                <w:sz w:val="22"/>
                <w:szCs w:val="22"/>
              </w:rPr>
            </w:pPr>
            <w:r w:rsidRPr="005F3AA9">
              <w:rPr>
                <w:sz w:val="22"/>
                <w:szCs w:val="22"/>
              </w:rPr>
              <w:t>female: 52.0%</w:t>
            </w:r>
          </w:p>
        </w:tc>
        <w:tc>
          <w:tcPr>
            <w:tcW w:w="1526" w:type="dxa"/>
          </w:tcPr>
          <w:p w14:paraId="4AD891E0" w14:textId="7CE2B5B4" w:rsidR="00BF6C28" w:rsidRPr="005F3AA9" w:rsidRDefault="00BF6C28" w:rsidP="00BF6C28">
            <w:pPr>
              <w:rPr>
                <w:sz w:val="22"/>
                <w:szCs w:val="22"/>
              </w:rPr>
            </w:pPr>
            <w:r w:rsidRPr="005F3AA9">
              <w:rPr>
                <w:sz w:val="22"/>
                <w:szCs w:val="22"/>
              </w:rPr>
              <w:t>Cross-sectional</w:t>
            </w:r>
          </w:p>
        </w:tc>
        <w:tc>
          <w:tcPr>
            <w:tcW w:w="989" w:type="dxa"/>
          </w:tcPr>
          <w:p w14:paraId="716123AD" w14:textId="2061B92C" w:rsidR="00BF6C28" w:rsidRPr="005F3AA9" w:rsidRDefault="00BF6C28" w:rsidP="00BF6C28">
            <w:pPr>
              <w:rPr>
                <w:sz w:val="22"/>
                <w:szCs w:val="22"/>
              </w:rPr>
            </w:pPr>
            <w:r w:rsidRPr="005F3AA9">
              <w:rPr>
                <w:sz w:val="22"/>
                <w:szCs w:val="22"/>
              </w:rPr>
              <w:t>24h recall</w:t>
            </w:r>
          </w:p>
        </w:tc>
        <w:tc>
          <w:tcPr>
            <w:tcW w:w="1413" w:type="dxa"/>
          </w:tcPr>
          <w:p w14:paraId="6E731735" w14:textId="58D162A5" w:rsidR="00BF6C28" w:rsidRPr="005F3AA9" w:rsidRDefault="00BF6C28" w:rsidP="00BF6C28">
            <w:pPr>
              <w:rPr>
                <w:sz w:val="22"/>
                <w:szCs w:val="22"/>
              </w:rPr>
            </w:pPr>
            <w:r w:rsidRPr="005F3AA9">
              <w:rPr>
                <w:sz w:val="22"/>
                <w:szCs w:val="22"/>
              </w:rPr>
              <w:t>Yes</w:t>
            </w:r>
          </w:p>
        </w:tc>
        <w:tc>
          <w:tcPr>
            <w:tcW w:w="1356" w:type="dxa"/>
          </w:tcPr>
          <w:p w14:paraId="60098D59" w14:textId="285F6359" w:rsidR="00BF6C28" w:rsidRPr="005F3AA9" w:rsidRDefault="00BF6C28" w:rsidP="00BF6C28">
            <w:pPr>
              <w:rPr>
                <w:sz w:val="22"/>
                <w:szCs w:val="22"/>
              </w:rPr>
            </w:pPr>
            <w:r w:rsidRPr="005F3AA9">
              <w:rPr>
                <w:sz w:val="22"/>
                <w:szCs w:val="22"/>
              </w:rPr>
              <w:t>Boys</w:t>
            </w:r>
          </w:p>
          <w:p w14:paraId="36A293DE" w14:textId="69806A4B" w:rsidR="00BF6C28" w:rsidRPr="005F3AA9" w:rsidRDefault="00BF6C28" w:rsidP="00BF6C28">
            <w:pPr>
              <w:rPr>
                <w:sz w:val="22"/>
                <w:szCs w:val="22"/>
              </w:rPr>
            </w:pPr>
            <w:r w:rsidRPr="005F3AA9">
              <w:rPr>
                <w:sz w:val="22"/>
                <w:szCs w:val="22"/>
              </w:rPr>
              <w:t>Girls</w:t>
            </w:r>
          </w:p>
        </w:tc>
        <w:tc>
          <w:tcPr>
            <w:tcW w:w="2303" w:type="dxa"/>
          </w:tcPr>
          <w:p w14:paraId="7E7AACB6" w14:textId="77777777" w:rsidR="00BF6C28" w:rsidRPr="005F3AA9" w:rsidRDefault="00BF6C28" w:rsidP="00BF6C28">
            <w:pPr>
              <w:rPr>
                <w:sz w:val="22"/>
                <w:szCs w:val="22"/>
              </w:rPr>
            </w:pPr>
            <w:r w:rsidRPr="005F3AA9">
              <w:rPr>
                <w:sz w:val="22"/>
                <w:szCs w:val="22"/>
              </w:rPr>
              <w:t xml:space="preserve">DQI-A </w:t>
            </w:r>
          </w:p>
          <w:p w14:paraId="4340D0C8" w14:textId="77777777" w:rsidR="00BF6C28" w:rsidRPr="005F3AA9" w:rsidRDefault="00BF6C28" w:rsidP="00BF6C28">
            <w:pPr>
              <w:rPr>
                <w:sz w:val="22"/>
                <w:szCs w:val="22"/>
              </w:rPr>
            </w:pPr>
            <w:r w:rsidRPr="005F3AA9">
              <w:rPr>
                <w:sz w:val="22"/>
                <w:szCs w:val="22"/>
              </w:rPr>
              <w:t xml:space="preserve">DQI-A </w:t>
            </w:r>
          </w:p>
          <w:p w14:paraId="160F7468" w14:textId="77777777" w:rsidR="00BF6C28" w:rsidRPr="005F3AA9" w:rsidRDefault="00BF6C28" w:rsidP="00BF6C28">
            <w:pPr>
              <w:rPr>
                <w:sz w:val="22"/>
                <w:szCs w:val="22"/>
              </w:rPr>
            </w:pPr>
          </w:p>
        </w:tc>
        <w:tc>
          <w:tcPr>
            <w:tcW w:w="1438" w:type="dxa"/>
            <w:gridSpan w:val="2"/>
          </w:tcPr>
          <w:p w14:paraId="28965C81" w14:textId="02E012D9" w:rsidR="00BF6C28" w:rsidRPr="005F3AA9" w:rsidRDefault="00BF6C28" w:rsidP="00BF6C28">
            <w:pPr>
              <w:rPr>
                <w:sz w:val="22"/>
                <w:szCs w:val="22"/>
              </w:rPr>
            </w:pPr>
            <w:r w:rsidRPr="005F3AA9">
              <w:rPr>
                <w:sz w:val="22"/>
                <w:szCs w:val="22"/>
              </w:rPr>
              <w:t>n.s.</w:t>
            </w:r>
          </w:p>
          <w:p w14:paraId="69F17B91" w14:textId="4AFD65AE" w:rsidR="00BF6C28" w:rsidRPr="005F3AA9" w:rsidRDefault="00BF6C28" w:rsidP="00BF6C28">
            <w:pPr>
              <w:rPr>
                <w:sz w:val="22"/>
                <w:szCs w:val="22"/>
              </w:rPr>
            </w:pPr>
            <w:r w:rsidRPr="005F3AA9">
              <w:rPr>
                <w:sz w:val="22"/>
                <w:szCs w:val="22"/>
              </w:rPr>
              <w:t>n.s.</w:t>
            </w:r>
          </w:p>
        </w:tc>
        <w:tc>
          <w:tcPr>
            <w:tcW w:w="1610" w:type="dxa"/>
          </w:tcPr>
          <w:p w14:paraId="4624FD66" w14:textId="77777777" w:rsidR="00BF6C28" w:rsidRPr="005F3AA9" w:rsidRDefault="00BF6C28" w:rsidP="00BF6C28">
            <w:pPr>
              <w:rPr>
                <w:sz w:val="22"/>
                <w:szCs w:val="22"/>
              </w:rPr>
            </w:pPr>
            <w:r w:rsidRPr="005F3AA9">
              <w:rPr>
                <w:sz w:val="22"/>
                <w:szCs w:val="22"/>
              </w:rPr>
              <w:t xml:space="preserve">Multilevel regression models,  </w:t>
            </w:r>
          </w:p>
          <w:p w14:paraId="701E55F2" w14:textId="141A1C75"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6D410CF" w14:textId="73C24528" w:rsidR="00BF6C28" w:rsidRPr="005F3AA9" w:rsidRDefault="00BF6C28" w:rsidP="00BF6C28">
            <w:pPr>
              <w:rPr>
                <w:sz w:val="22"/>
                <w:szCs w:val="22"/>
              </w:rPr>
            </w:pPr>
            <w:r w:rsidRPr="005F3AA9">
              <w:rPr>
                <w:sz w:val="22"/>
                <w:szCs w:val="22"/>
              </w:rPr>
              <w:t>Yes</w:t>
            </w:r>
          </w:p>
        </w:tc>
        <w:tc>
          <w:tcPr>
            <w:tcW w:w="907" w:type="dxa"/>
          </w:tcPr>
          <w:p w14:paraId="2095C49F" w14:textId="38E44FDC" w:rsidR="00BF6C28" w:rsidRPr="005F3AA9" w:rsidRDefault="00BF6C28" w:rsidP="00BF6C28">
            <w:pPr>
              <w:rPr>
                <w:sz w:val="22"/>
                <w:szCs w:val="22"/>
              </w:rPr>
            </w:pPr>
            <w:r w:rsidRPr="005F3AA9">
              <w:rPr>
                <w:sz w:val="22"/>
                <w:szCs w:val="22"/>
              </w:rPr>
              <w:t>2</w:t>
            </w:r>
          </w:p>
        </w:tc>
      </w:tr>
      <w:tr w:rsidR="00BF6C28" w:rsidRPr="005F3AA9" w14:paraId="0E021095" w14:textId="77777777" w:rsidTr="00346ACE">
        <w:tc>
          <w:tcPr>
            <w:tcW w:w="1776" w:type="dxa"/>
          </w:tcPr>
          <w:p w14:paraId="1B82A312" w14:textId="77777777" w:rsidR="00BF6C28" w:rsidRPr="005F3AA9" w:rsidRDefault="00BF6C28" w:rsidP="00BF6C28">
            <w:pPr>
              <w:rPr>
                <w:sz w:val="22"/>
                <w:szCs w:val="22"/>
              </w:rPr>
            </w:pPr>
            <w:r w:rsidRPr="005F3AA9">
              <w:rPr>
                <w:sz w:val="22"/>
                <w:szCs w:val="22"/>
              </w:rPr>
              <w:t>Wajid et al. 1995, Kashmir</w:t>
            </w:r>
          </w:p>
          <w:p w14:paraId="2A2ED384" w14:textId="7DB6BC7B" w:rsidR="00BF6C28" w:rsidRPr="005F3AA9" w:rsidRDefault="00BF6C28" w:rsidP="00BF6C28">
            <w:pPr>
              <w:rPr>
                <w:sz w:val="22"/>
                <w:szCs w:val="22"/>
              </w:rPr>
            </w:pPr>
            <w:r w:rsidRPr="005F3AA9">
              <w:rPr>
                <w:sz w:val="22"/>
                <w:szCs w:val="22"/>
              </w:rPr>
              <w:fldChar w:fldCharType="begin"/>
            </w:r>
            <w:r w:rsidRPr="005F3AA9">
              <w:rPr>
                <w:sz w:val="22"/>
                <w:szCs w:val="22"/>
              </w:rPr>
              <w:instrText xml:space="preserve"> ADDIN EN.CITE &lt;EndNote&gt;&lt;Cite&gt;&lt;Author&gt;Wajid Ali&lt;/Author&gt;&lt;Year&gt;1995&lt;/Year&gt;&lt;RecNum&gt;223&lt;/RecNum&gt;&lt;DisplayText&gt;[33]&lt;/DisplayText&gt;&lt;record&gt;&lt;rec-number&gt;223&lt;/rec-number&gt;&lt;foreign-keys&gt;&lt;key app="EN" db-id="t2dxed09qrzwf4eetwqvrwt10fd0axp5ze9z" timestamp="1464598757"&gt;223&lt;/key&gt;&lt;/foreign-keys&gt;&lt;ref-type name="Journal Article"&gt;17&lt;/ref-type&gt;&lt;contributors&gt;&lt;authors&gt;&lt;author&gt;Wajid Ali, S.&lt;/author&gt;&lt;author&gt;Buch, N. A.&lt;/author&gt;&lt;author&gt;Masood, H.&lt;/author&gt;&lt;/authors&gt;&lt;/contributors&gt;&lt;auth-address&gt;Department of Neonatal Pediatrics, Institute of Medical Sciences, Srinagar, Kashmir.&lt;/auth-address&gt;&lt;titles&gt;&lt;title&gt;Serum lipid profile in Kashmiri children&lt;/title&gt;&lt;secondary-title&gt;Indian J Physiol Pharmacol&lt;/secondary-title&gt;&lt;alt-title&gt;Indian journal of physiology and pharmacology&lt;/alt-title&gt;&lt;/titles&gt;&lt;periodical&gt;&lt;full-title&gt;Indian J Physiol Pharmacol&lt;/full-title&gt;&lt;abbr-1&gt;Indian journal of physiology and pharmacology&lt;/abbr-1&gt;&lt;/periodical&gt;&lt;alt-periodical&gt;&lt;full-title&gt;Indian J Physiol Pharmacol&lt;/full-title&gt;&lt;abbr-1&gt;Indian journal of physiology and pharmacology&lt;/abbr-1&gt;&lt;/alt-periodical&gt;&lt;pages&gt;55-8&lt;/pages&gt;&lt;volume&gt;39&lt;/volume&gt;&lt;number&gt;1&lt;/number&gt;&lt;edition&gt;1995/01/01&lt;/edition&gt;&lt;keywords&gt;&lt;keyword&gt;Adolescent&lt;/keyword&gt;&lt;keyword&gt;Aging/blood&lt;/keyword&gt;&lt;keyword&gt;Child&lt;/keyword&gt;&lt;keyword&gt;Child, Preschool&lt;/keyword&gt;&lt;keyword&gt;Cholesterol/ blood&lt;/keyword&gt;&lt;keyword&gt;Cholesterol, HDL/ blood&lt;/keyword&gt;&lt;keyword&gt;Cholesterol, LDL/ blood&lt;/keyword&gt;&lt;keyword&gt;Cholesterol, VLDL/ blood&lt;/keyword&gt;&lt;keyword&gt;Cohort Studies&lt;/keyword&gt;&lt;keyword&gt;Dietary Fats/metabolism&lt;/keyword&gt;&lt;keyword&gt;Female&lt;/keyword&gt;&lt;keyword&gt;Humans&lt;/keyword&gt;&lt;keyword&gt;India&lt;/keyword&gt;&lt;keyword&gt;Male&lt;/keyword&gt;&lt;keyword&gt;Sex Characteristics&lt;/keyword&gt;&lt;keyword&gt;Triglycerides/ blood&lt;/keyword&gt;&lt;/keywords&gt;&lt;dates&gt;&lt;year&gt;1995&lt;/year&gt;&lt;pub-dates&gt;&lt;date&gt;Jan&lt;/date&gt;&lt;/pub-dates&gt;&lt;/dates&gt;&lt;isbn&gt;0019-5499 (Print)&amp;#xD;0019-5499 (Linking)&lt;/isbn&gt;&lt;accession-num&gt;7705871&lt;/accession-num&gt;&lt;urls&gt;&lt;/urls&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3]</w:t>
            </w:r>
            <w:r w:rsidRPr="005F3AA9">
              <w:rPr>
                <w:sz w:val="22"/>
                <w:szCs w:val="22"/>
              </w:rPr>
              <w:fldChar w:fldCharType="end"/>
            </w:r>
          </w:p>
        </w:tc>
        <w:tc>
          <w:tcPr>
            <w:tcW w:w="1811" w:type="dxa"/>
          </w:tcPr>
          <w:p w14:paraId="738CE5BB" w14:textId="1ED55F71" w:rsidR="00BF6C28" w:rsidRPr="005F3AA9" w:rsidRDefault="00BF6C28" w:rsidP="00BF6C28">
            <w:pPr>
              <w:rPr>
                <w:sz w:val="22"/>
                <w:szCs w:val="22"/>
              </w:rPr>
            </w:pPr>
            <w:r w:rsidRPr="005F3AA9">
              <w:rPr>
                <w:sz w:val="22"/>
                <w:szCs w:val="22"/>
              </w:rPr>
              <w:t>n: 314;</w:t>
            </w:r>
          </w:p>
          <w:p w14:paraId="7F5636AF" w14:textId="77777777" w:rsidR="00BF6C28" w:rsidRPr="005F3AA9" w:rsidRDefault="00BF6C28" w:rsidP="00BF6C28">
            <w:pPr>
              <w:rPr>
                <w:sz w:val="22"/>
                <w:szCs w:val="22"/>
              </w:rPr>
            </w:pPr>
            <w:r w:rsidRPr="005F3AA9">
              <w:rPr>
                <w:sz w:val="22"/>
                <w:szCs w:val="22"/>
              </w:rPr>
              <w:t>age: 5-14;</w:t>
            </w:r>
          </w:p>
          <w:p w14:paraId="61753B14" w14:textId="75F58BE8" w:rsidR="00BF6C28" w:rsidRPr="005F3AA9" w:rsidRDefault="00BF6C28" w:rsidP="00BF6C28">
            <w:pPr>
              <w:rPr>
                <w:sz w:val="22"/>
                <w:szCs w:val="22"/>
              </w:rPr>
            </w:pPr>
            <w:r w:rsidRPr="005F3AA9">
              <w:rPr>
                <w:sz w:val="22"/>
                <w:szCs w:val="22"/>
              </w:rPr>
              <w:t>female: 46.2%</w:t>
            </w:r>
          </w:p>
        </w:tc>
        <w:tc>
          <w:tcPr>
            <w:tcW w:w="1526" w:type="dxa"/>
          </w:tcPr>
          <w:p w14:paraId="69685D15" w14:textId="33B412F5" w:rsidR="00BF6C28" w:rsidRPr="005F3AA9" w:rsidRDefault="00BF6C28" w:rsidP="00BF6C28">
            <w:pPr>
              <w:rPr>
                <w:sz w:val="22"/>
                <w:szCs w:val="22"/>
              </w:rPr>
            </w:pPr>
            <w:r w:rsidRPr="005F3AA9">
              <w:rPr>
                <w:sz w:val="22"/>
                <w:szCs w:val="22"/>
              </w:rPr>
              <w:t>Cross-sectional</w:t>
            </w:r>
          </w:p>
        </w:tc>
        <w:tc>
          <w:tcPr>
            <w:tcW w:w="989" w:type="dxa"/>
          </w:tcPr>
          <w:p w14:paraId="63C7E144" w14:textId="1E480FD5" w:rsidR="00BF6C28" w:rsidRPr="005F3AA9" w:rsidRDefault="00BF6C28" w:rsidP="00BF6C28">
            <w:pPr>
              <w:rPr>
                <w:sz w:val="22"/>
                <w:szCs w:val="22"/>
              </w:rPr>
            </w:pPr>
            <w:r w:rsidRPr="005F3AA9">
              <w:rPr>
                <w:sz w:val="22"/>
                <w:szCs w:val="22"/>
              </w:rPr>
              <w:t>Dietary history</w:t>
            </w:r>
          </w:p>
        </w:tc>
        <w:tc>
          <w:tcPr>
            <w:tcW w:w="1413" w:type="dxa"/>
          </w:tcPr>
          <w:p w14:paraId="6767AFC8" w14:textId="3650B21F" w:rsidR="00BF6C28" w:rsidRPr="005F3AA9" w:rsidRDefault="00BF6C28" w:rsidP="00BF6C28">
            <w:pPr>
              <w:rPr>
                <w:sz w:val="22"/>
                <w:szCs w:val="22"/>
              </w:rPr>
            </w:pPr>
            <w:r w:rsidRPr="005F3AA9">
              <w:rPr>
                <w:sz w:val="22"/>
                <w:szCs w:val="22"/>
              </w:rPr>
              <w:t>Unknown</w:t>
            </w:r>
          </w:p>
        </w:tc>
        <w:tc>
          <w:tcPr>
            <w:tcW w:w="1356" w:type="dxa"/>
          </w:tcPr>
          <w:p w14:paraId="0619EA76" w14:textId="504E5034" w:rsidR="00BF6C28" w:rsidRPr="005F3AA9" w:rsidRDefault="00BF6C28" w:rsidP="00BF6C28">
            <w:pPr>
              <w:rPr>
                <w:sz w:val="22"/>
                <w:szCs w:val="22"/>
              </w:rPr>
            </w:pPr>
            <w:r w:rsidRPr="005F3AA9">
              <w:rPr>
                <w:sz w:val="22"/>
                <w:szCs w:val="22"/>
              </w:rPr>
              <w:t>no</w:t>
            </w:r>
          </w:p>
        </w:tc>
        <w:tc>
          <w:tcPr>
            <w:tcW w:w="2303" w:type="dxa"/>
          </w:tcPr>
          <w:p w14:paraId="5E614ADE" w14:textId="77777777" w:rsidR="002B236D" w:rsidRPr="005F3AA9" w:rsidRDefault="002B236D" w:rsidP="002B236D">
            <w:pPr>
              <w:rPr>
                <w:sz w:val="22"/>
                <w:szCs w:val="22"/>
              </w:rPr>
            </w:pPr>
            <w:r>
              <w:rPr>
                <w:sz w:val="22"/>
                <w:szCs w:val="22"/>
              </w:rPr>
              <w:t>Fat</w:t>
            </w:r>
          </w:p>
          <w:p w14:paraId="2B4474E7" w14:textId="2C33E83E" w:rsidR="00BF6C28" w:rsidRPr="005F3AA9" w:rsidRDefault="00BF6C28" w:rsidP="00BF6C28">
            <w:pPr>
              <w:rPr>
                <w:sz w:val="22"/>
                <w:szCs w:val="22"/>
              </w:rPr>
            </w:pPr>
          </w:p>
        </w:tc>
        <w:tc>
          <w:tcPr>
            <w:tcW w:w="1438" w:type="dxa"/>
            <w:gridSpan w:val="2"/>
          </w:tcPr>
          <w:p w14:paraId="7C45990E" w14:textId="40106714" w:rsidR="00BF6C28" w:rsidRPr="005F3AA9" w:rsidRDefault="00BF6C28" w:rsidP="00BF6C28">
            <w:pPr>
              <w:tabs>
                <w:tab w:val="left" w:pos="747"/>
              </w:tabs>
              <w:rPr>
                <w:sz w:val="22"/>
                <w:szCs w:val="22"/>
              </w:rPr>
            </w:pPr>
            <w:r w:rsidRPr="005F3AA9">
              <w:rPr>
                <w:sz w:val="22"/>
                <w:szCs w:val="22"/>
              </w:rPr>
              <w:t>n.s.</w:t>
            </w:r>
            <w:r w:rsidRPr="005F3AA9">
              <w:rPr>
                <w:sz w:val="22"/>
                <w:szCs w:val="22"/>
                <w:vertAlign w:val="superscript"/>
              </w:rPr>
              <w:t xml:space="preserve"> a</w:t>
            </w:r>
          </w:p>
        </w:tc>
        <w:tc>
          <w:tcPr>
            <w:tcW w:w="1610" w:type="dxa"/>
          </w:tcPr>
          <w:p w14:paraId="150DB7CF" w14:textId="14A375CD" w:rsidR="00BF6C28" w:rsidRPr="005F3AA9" w:rsidRDefault="00BF6C28" w:rsidP="00BF6C28">
            <w:pPr>
              <w:rPr>
                <w:sz w:val="22"/>
                <w:szCs w:val="22"/>
              </w:rPr>
            </w:pPr>
            <w:r w:rsidRPr="005F3AA9">
              <w:rPr>
                <w:sz w:val="22"/>
                <w:szCs w:val="22"/>
              </w:rPr>
              <w:t>Pearson correlation,  Mean</w:t>
            </w:r>
          </w:p>
        </w:tc>
        <w:tc>
          <w:tcPr>
            <w:tcW w:w="1358" w:type="dxa"/>
          </w:tcPr>
          <w:p w14:paraId="4A512E48" w14:textId="50CE3071" w:rsidR="00BF6C28" w:rsidRPr="005F3AA9" w:rsidRDefault="00BF6C28" w:rsidP="00BF6C28">
            <w:pPr>
              <w:rPr>
                <w:sz w:val="22"/>
                <w:szCs w:val="22"/>
              </w:rPr>
            </w:pPr>
            <w:r w:rsidRPr="005F3AA9">
              <w:rPr>
                <w:sz w:val="22"/>
                <w:szCs w:val="22"/>
              </w:rPr>
              <w:t>Unknown</w:t>
            </w:r>
          </w:p>
        </w:tc>
        <w:tc>
          <w:tcPr>
            <w:tcW w:w="907" w:type="dxa"/>
          </w:tcPr>
          <w:p w14:paraId="27694ED5" w14:textId="5DEB03BA" w:rsidR="00BF6C28" w:rsidRPr="005F3AA9" w:rsidRDefault="00BF6C28" w:rsidP="00BF6C28">
            <w:pPr>
              <w:rPr>
                <w:sz w:val="22"/>
                <w:szCs w:val="22"/>
              </w:rPr>
            </w:pPr>
            <w:r w:rsidRPr="005F3AA9">
              <w:rPr>
                <w:sz w:val="22"/>
                <w:szCs w:val="22"/>
              </w:rPr>
              <w:t>1</w:t>
            </w:r>
          </w:p>
        </w:tc>
      </w:tr>
      <w:tr w:rsidR="00BF6C28" w:rsidRPr="005F3AA9" w14:paraId="6C4BFF82" w14:textId="77777777" w:rsidTr="00346ACE">
        <w:tc>
          <w:tcPr>
            <w:tcW w:w="1776" w:type="dxa"/>
          </w:tcPr>
          <w:p w14:paraId="53936493" w14:textId="01A3833F" w:rsidR="00BF6C28" w:rsidRPr="005F3AA9" w:rsidRDefault="00BF6C28" w:rsidP="00BF6C28">
            <w:pPr>
              <w:rPr>
                <w:sz w:val="22"/>
                <w:szCs w:val="22"/>
              </w:rPr>
            </w:pPr>
            <w:r w:rsidRPr="005F3AA9">
              <w:rPr>
                <w:sz w:val="22"/>
                <w:szCs w:val="22"/>
              </w:rPr>
              <w:t>Washi &amp; Ageib 2010, Saudi Arabia</w:t>
            </w:r>
            <w:r w:rsidRPr="005F3AA9">
              <w:rPr>
                <w:sz w:val="22"/>
                <w:szCs w:val="22"/>
              </w:rPr>
              <w:fldChar w:fldCharType="begin">
                <w:fldData xml:space="preserve">PEVuZE5vdGU+PENpdGU+PEF1dGhvcj5XYXNoaTwvQXV0aG9yPjxZZWFyPjIwMTA8L1llYXI+PFJl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XYXNoaTwvQXV0aG9yPjxZZWFyPjIwMTA8L1llYXI+PFJl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5]</w:t>
            </w:r>
            <w:r w:rsidRPr="005F3AA9">
              <w:rPr>
                <w:sz w:val="22"/>
                <w:szCs w:val="22"/>
              </w:rPr>
              <w:fldChar w:fldCharType="end"/>
            </w:r>
          </w:p>
        </w:tc>
        <w:tc>
          <w:tcPr>
            <w:tcW w:w="1811" w:type="dxa"/>
          </w:tcPr>
          <w:p w14:paraId="5B530B34" w14:textId="071B031A" w:rsidR="00BF6C28" w:rsidRPr="005F3AA9" w:rsidRDefault="00BF6C28" w:rsidP="00BF6C28">
            <w:pPr>
              <w:rPr>
                <w:sz w:val="22"/>
                <w:szCs w:val="22"/>
              </w:rPr>
            </w:pPr>
            <w:r w:rsidRPr="005F3AA9">
              <w:rPr>
                <w:sz w:val="22"/>
                <w:szCs w:val="22"/>
              </w:rPr>
              <w:t>n: 239;</w:t>
            </w:r>
          </w:p>
          <w:p w14:paraId="1971434C" w14:textId="77777777" w:rsidR="00BF6C28" w:rsidRPr="005F3AA9" w:rsidRDefault="00BF6C28" w:rsidP="00BF6C28">
            <w:pPr>
              <w:rPr>
                <w:sz w:val="22"/>
                <w:szCs w:val="22"/>
              </w:rPr>
            </w:pPr>
            <w:r w:rsidRPr="005F3AA9">
              <w:rPr>
                <w:sz w:val="22"/>
                <w:szCs w:val="22"/>
              </w:rPr>
              <w:t>age: 13-18;</w:t>
            </w:r>
          </w:p>
          <w:p w14:paraId="58864679" w14:textId="2B8ACE59" w:rsidR="00BF6C28" w:rsidRPr="005F3AA9" w:rsidRDefault="00BF6C28" w:rsidP="00BF6C28">
            <w:pPr>
              <w:rPr>
                <w:sz w:val="22"/>
                <w:szCs w:val="22"/>
              </w:rPr>
            </w:pPr>
            <w:r w:rsidRPr="005F3AA9">
              <w:rPr>
                <w:sz w:val="22"/>
                <w:szCs w:val="22"/>
              </w:rPr>
              <w:t>female: 53.1%</w:t>
            </w:r>
          </w:p>
        </w:tc>
        <w:tc>
          <w:tcPr>
            <w:tcW w:w="1526" w:type="dxa"/>
          </w:tcPr>
          <w:p w14:paraId="324A7F74" w14:textId="23FDD14C" w:rsidR="00BF6C28" w:rsidRPr="005F3AA9" w:rsidRDefault="00BF6C28" w:rsidP="00BF6C28">
            <w:pPr>
              <w:rPr>
                <w:sz w:val="22"/>
                <w:szCs w:val="22"/>
              </w:rPr>
            </w:pPr>
            <w:r w:rsidRPr="005F3AA9">
              <w:rPr>
                <w:sz w:val="22"/>
                <w:szCs w:val="22"/>
              </w:rPr>
              <w:t>Cross-sectional</w:t>
            </w:r>
          </w:p>
        </w:tc>
        <w:tc>
          <w:tcPr>
            <w:tcW w:w="989" w:type="dxa"/>
          </w:tcPr>
          <w:p w14:paraId="6F084367" w14:textId="197B5100" w:rsidR="00BF6C28" w:rsidRPr="005F3AA9" w:rsidRDefault="00BF6C28" w:rsidP="00BF6C28">
            <w:pPr>
              <w:rPr>
                <w:sz w:val="22"/>
                <w:szCs w:val="22"/>
              </w:rPr>
            </w:pPr>
            <w:r w:rsidRPr="005F3AA9">
              <w:rPr>
                <w:sz w:val="22"/>
                <w:szCs w:val="22"/>
              </w:rPr>
              <w:t>FFQ</w:t>
            </w:r>
          </w:p>
        </w:tc>
        <w:tc>
          <w:tcPr>
            <w:tcW w:w="1413" w:type="dxa"/>
          </w:tcPr>
          <w:p w14:paraId="270D35EB" w14:textId="731A9A7A" w:rsidR="00BF6C28" w:rsidRPr="005F3AA9" w:rsidRDefault="00BF6C28" w:rsidP="00BF6C28">
            <w:pPr>
              <w:rPr>
                <w:sz w:val="22"/>
                <w:szCs w:val="22"/>
              </w:rPr>
            </w:pPr>
            <w:r w:rsidRPr="005F3AA9">
              <w:rPr>
                <w:sz w:val="22"/>
                <w:szCs w:val="22"/>
              </w:rPr>
              <w:t>Unknown</w:t>
            </w:r>
          </w:p>
        </w:tc>
        <w:tc>
          <w:tcPr>
            <w:tcW w:w="1356" w:type="dxa"/>
          </w:tcPr>
          <w:p w14:paraId="2B0EC473" w14:textId="0FCF8425" w:rsidR="00BF6C28" w:rsidRPr="005F3AA9" w:rsidRDefault="00BF6C28" w:rsidP="00BF6C28">
            <w:pPr>
              <w:rPr>
                <w:sz w:val="22"/>
                <w:szCs w:val="22"/>
              </w:rPr>
            </w:pPr>
            <w:r w:rsidRPr="005F3AA9">
              <w:rPr>
                <w:sz w:val="22"/>
                <w:szCs w:val="22"/>
              </w:rPr>
              <w:t>no</w:t>
            </w:r>
          </w:p>
        </w:tc>
        <w:tc>
          <w:tcPr>
            <w:tcW w:w="2303" w:type="dxa"/>
          </w:tcPr>
          <w:p w14:paraId="7AC365C3" w14:textId="77777777" w:rsidR="002B236D" w:rsidRPr="005F3AA9" w:rsidRDefault="002B236D" w:rsidP="002B236D">
            <w:pPr>
              <w:rPr>
                <w:sz w:val="22"/>
                <w:szCs w:val="22"/>
              </w:rPr>
            </w:pPr>
            <w:r>
              <w:rPr>
                <w:sz w:val="22"/>
                <w:szCs w:val="22"/>
              </w:rPr>
              <w:t>Fat</w:t>
            </w:r>
          </w:p>
          <w:p w14:paraId="70933755" w14:textId="55821744" w:rsidR="00BF6C28" w:rsidRPr="005F3AA9" w:rsidRDefault="00BF6C28" w:rsidP="00BF6C28">
            <w:pPr>
              <w:rPr>
                <w:sz w:val="22"/>
                <w:szCs w:val="22"/>
              </w:rPr>
            </w:pPr>
          </w:p>
        </w:tc>
        <w:tc>
          <w:tcPr>
            <w:tcW w:w="1438" w:type="dxa"/>
            <w:gridSpan w:val="2"/>
          </w:tcPr>
          <w:p w14:paraId="5ABEA3A0" w14:textId="459D5E1A" w:rsidR="00BF6C28" w:rsidRPr="005F3AA9" w:rsidRDefault="00BF6C28" w:rsidP="00BF6C28">
            <w:pPr>
              <w:rPr>
                <w:sz w:val="22"/>
                <w:szCs w:val="22"/>
              </w:rPr>
            </w:pPr>
            <w:r w:rsidRPr="005F3AA9">
              <w:rPr>
                <w:sz w:val="22"/>
                <w:szCs w:val="22"/>
              </w:rPr>
              <w:t>13.43*</w:t>
            </w:r>
          </w:p>
        </w:tc>
        <w:tc>
          <w:tcPr>
            <w:tcW w:w="1610" w:type="dxa"/>
          </w:tcPr>
          <w:p w14:paraId="48C26548" w14:textId="77777777" w:rsidR="00BF6C28" w:rsidRPr="005F3AA9" w:rsidRDefault="00BF6C28" w:rsidP="00BF6C28">
            <w:pPr>
              <w:rPr>
                <w:sz w:val="22"/>
                <w:szCs w:val="22"/>
              </w:rPr>
            </w:pPr>
            <w:r w:rsidRPr="005F3AA9">
              <w:rPr>
                <w:sz w:val="22"/>
                <w:szCs w:val="22"/>
              </w:rPr>
              <w:t xml:space="preserve">Chi-2-Test, </w:t>
            </w:r>
          </w:p>
          <w:p w14:paraId="5E9812C1" w14:textId="64B45E82" w:rsidR="00BF6C28" w:rsidRPr="005F3AA9" w:rsidRDefault="00BF6C28" w:rsidP="00BF6C28">
            <w:pPr>
              <w:rPr>
                <w:sz w:val="22"/>
                <w:szCs w:val="22"/>
              </w:rPr>
            </w:pPr>
            <w:r w:rsidRPr="005F3AA9">
              <w:rPr>
                <w:sz w:val="22"/>
                <w:szCs w:val="22"/>
              </w:rPr>
              <w:t>Chi-2-Value</w:t>
            </w:r>
          </w:p>
        </w:tc>
        <w:tc>
          <w:tcPr>
            <w:tcW w:w="1358" w:type="dxa"/>
          </w:tcPr>
          <w:p w14:paraId="0B1469F5" w14:textId="5EA53AE5" w:rsidR="00BF6C28" w:rsidRPr="005F3AA9" w:rsidRDefault="00BF6C28" w:rsidP="00BF6C28">
            <w:pPr>
              <w:rPr>
                <w:sz w:val="22"/>
                <w:szCs w:val="22"/>
              </w:rPr>
            </w:pPr>
            <w:r w:rsidRPr="005F3AA9">
              <w:rPr>
                <w:sz w:val="22"/>
                <w:szCs w:val="22"/>
              </w:rPr>
              <w:t>Yes</w:t>
            </w:r>
          </w:p>
        </w:tc>
        <w:tc>
          <w:tcPr>
            <w:tcW w:w="907" w:type="dxa"/>
          </w:tcPr>
          <w:p w14:paraId="29318870" w14:textId="5C07274B" w:rsidR="00BF6C28" w:rsidRPr="005F3AA9" w:rsidRDefault="00BF6C28" w:rsidP="00BF6C28">
            <w:pPr>
              <w:rPr>
                <w:sz w:val="22"/>
                <w:szCs w:val="22"/>
              </w:rPr>
            </w:pPr>
            <w:r w:rsidRPr="005F3AA9">
              <w:rPr>
                <w:sz w:val="22"/>
                <w:szCs w:val="22"/>
              </w:rPr>
              <w:t>2</w:t>
            </w:r>
          </w:p>
        </w:tc>
      </w:tr>
      <w:tr w:rsidR="00BF6C28" w:rsidRPr="005F3AA9" w14:paraId="118BF671" w14:textId="77777777" w:rsidTr="00346ACE">
        <w:tc>
          <w:tcPr>
            <w:tcW w:w="1776" w:type="dxa"/>
          </w:tcPr>
          <w:p w14:paraId="0D8EACBF" w14:textId="7A8545B9" w:rsidR="00BF6C28" w:rsidRPr="005F3AA9" w:rsidRDefault="00BF6C28" w:rsidP="00BF6C28">
            <w:pPr>
              <w:rPr>
                <w:sz w:val="22"/>
                <w:szCs w:val="22"/>
              </w:rPr>
            </w:pPr>
            <w:r w:rsidRPr="005F3AA9">
              <w:rPr>
                <w:sz w:val="22"/>
                <w:szCs w:val="22"/>
              </w:rPr>
              <w:t>Zhu et al. 2014, USA</w:t>
            </w:r>
            <w:r w:rsidRPr="005F3AA9">
              <w:rPr>
                <w:sz w:val="22"/>
                <w:szCs w:val="22"/>
              </w:rPr>
              <w:fldChar w:fldCharType="begin"/>
            </w:r>
            <w:r w:rsidRPr="005F3AA9">
              <w:rPr>
                <w:sz w:val="22"/>
                <w:szCs w:val="22"/>
              </w:rPr>
              <w:instrText xml:space="preserve"> ADDIN EN.CITE &lt;EndNote&gt;&lt;Cite&gt;&lt;Author&gt;Zhu&lt;/Author&gt;&lt;Year&gt;2014&lt;/Year&gt;&lt;RecNum&gt;228&lt;/RecNum&gt;&lt;DisplayText&gt;[36]&lt;/DisplayText&gt;&lt;record&gt;&lt;rec-number&gt;228&lt;/rec-number&gt;&lt;foreign-keys&gt;&lt;key app="EN" db-id="t2dxed09qrzwf4eetwqvrwt10fd0axp5ze9z" timestamp="1464598757"&gt;228&lt;/key&gt;&lt;/foreign-keys&gt;&lt;ref-type name="Journal Article"&gt;17&lt;/ref-type&gt;&lt;contributors&gt;&lt;authors&gt;&lt;author&gt;Zhu, Y.&lt;/author&gt;&lt;author&gt;Wang, H.&lt;/author&gt;&lt;author&gt;Hollis, J. H.&lt;/author&gt;&lt;author&gt;Jacques, P. F.&lt;/author&gt;&lt;/authors&gt;&lt;/contributors&gt;&lt;auth-address&gt;Department of Epidemiology, The University of Iowa, Iowa City, IA, USA.&lt;/auth-address&gt;&lt;titles&gt;&lt;title&gt;The associations between yogurt consumption, diet quality, and metabolic profiles in children in the US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4/07/19&lt;/edition&gt;&lt;dates&gt;&lt;year&gt;2014&lt;/year&gt;&lt;pub-dates&gt;&lt;date&gt;Jul 18&lt;/date&gt;&lt;/pub-dates&gt;&lt;/dates&gt;&lt;isbn&gt;1436-6215 (Electronic)&amp;#xD;1436-6207 (Linking)&lt;/isbn&gt;&lt;accession-num&gt;25034879&lt;/accession-num&gt;&lt;urls&gt;&lt;related-urls&gt;&lt;url&gt;http://download.springer.com/static/pdf/413/art%253A10.1007%252Fs00394-014-0735-7.pdf?auth66=1415293935_b4eea05bb9953af35b9fcd183cd97a88&amp;amp;ext=.pdf&lt;/url&gt;&lt;/related-urls&gt;&lt;/urls&gt;&lt;electronic-resource-num&gt;10.1007/s00394-014-0735-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6]</w:t>
            </w:r>
            <w:r w:rsidRPr="005F3AA9">
              <w:rPr>
                <w:sz w:val="22"/>
                <w:szCs w:val="22"/>
              </w:rPr>
              <w:fldChar w:fldCharType="end"/>
            </w:r>
          </w:p>
        </w:tc>
        <w:tc>
          <w:tcPr>
            <w:tcW w:w="1811" w:type="dxa"/>
          </w:tcPr>
          <w:p w14:paraId="1E302B9C" w14:textId="3252BCF6" w:rsidR="00BF6C28" w:rsidRPr="005F3AA9" w:rsidRDefault="00BF6C28" w:rsidP="00BF6C28">
            <w:pPr>
              <w:rPr>
                <w:sz w:val="22"/>
                <w:szCs w:val="22"/>
              </w:rPr>
            </w:pPr>
            <w:r w:rsidRPr="005F3AA9">
              <w:rPr>
                <w:sz w:val="22"/>
                <w:szCs w:val="22"/>
              </w:rPr>
              <w:t>n: 5124;</w:t>
            </w:r>
          </w:p>
          <w:p w14:paraId="3905C548" w14:textId="77777777" w:rsidR="00BF6C28" w:rsidRPr="005F3AA9" w:rsidRDefault="00BF6C28" w:rsidP="00BF6C28">
            <w:pPr>
              <w:rPr>
                <w:sz w:val="22"/>
                <w:szCs w:val="22"/>
              </w:rPr>
            </w:pPr>
            <w:r w:rsidRPr="005F3AA9">
              <w:rPr>
                <w:sz w:val="22"/>
                <w:szCs w:val="22"/>
              </w:rPr>
              <w:t>age: 2-18;</w:t>
            </w:r>
          </w:p>
          <w:p w14:paraId="3585E62B" w14:textId="389D8E7E" w:rsidR="00BF6C28" w:rsidRPr="005F3AA9" w:rsidRDefault="00BF6C28" w:rsidP="00BF6C28">
            <w:pPr>
              <w:rPr>
                <w:sz w:val="22"/>
                <w:szCs w:val="22"/>
              </w:rPr>
            </w:pPr>
            <w:r w:rsidRPr="005F3AA9">
              <w:rPr>
                <w:sz w:val="22"/>
                <w:szCs w:val="22"/>
              </w:rPr>
              <w:t>female: 51.3%</w:t>
            </w:r>
          </w:p>
        </w:tc>
        <w:tc>
          <w:tcPr>
            <w:tcW w:w="1526" w:type="dxa"/>
          </w:tcPr>
          <w:p w14:paraId="6CDBBDBC" w14:textId="53A6704B" w:rsidR="00BF6C28" w:rsidRPr="005F3AA9" w:rsidRDefault="00BF6C28" w:rsidP="00BF6C28">
            <w:pPr>
              <w:rPr>
                <w:sz w:val="22"/>
                <w:szCs w:val="22"/>
              </w:rPr>
            </w:pPr>
            <w:r w:rsidRPr="005F3AA9">
              <w:rPr>
                <w:sz w:val="22"/>
                <w:szCs w:val="22"/>
              </w:rPr>
              <w:t>Cross-sectional</w:t>
            </w:r>
          </w:p>
        </w:tc>
        <w:tc>
          <w:tcPr>
            <w:tcW w:w="989" w:type="dxa"/>
          </w:tcPr>
          <w:p w14:paraId="450AC564" w14:textId="332ED745" w:rsidR="00BF6C28" w:rsidRPr="005F3AA9" w:rsidRDefault="00BF6C28" w:rsidP="00BF6C28">
            <w:pPr>
              <w:rPr>
                <w:sz w:val="22"/>
                <w:szCs w:val="22"/>
              </w:rPr>
            </w:pPr>
            <w:r w:rsidRPr="005F3AA9">
              <w:rPr>
                <w:sz w:val="22"/>
                <w:szCs w:val="22"/>
              </w:rPr>
              <w:t>FFQ</w:t>
            </w:r>
          </w:p>
        </w:tc>
        <w:tc>
          <w:tcPr>
            <w:tcW w:w="1413" w:type="dxa"/>
          </w:tcPr>
          <w:p w14:paraId="0D1E9204" w14:textId="4D439CEB" w:rsidR="00BF6C28" w:rsidRPr="005F3AA9" w:rsidRDefault="00BF6C28" w:rsidP="00BF6C28">
            <w:pPr>
              <w:rPr>
                <w:sz w:val="22"/>
                <w:szCs w:val="22"/>
              </w:rPr>
            </w:pPr>
            <w:r w:rsidRPr="005F3AA9">
              <w:rPr>
                <w:sz w:val="22"/>
                <w:szCs w:val="22"/>
              </w:rPr>
              <w:t>Unknown</w:t>
            </w:r>
          </w:p>
        </w:tc>
        <w:tc>
          <w:tcPr>
            <w:tcW w:w="1356" w:type="dxa"/>
          </w:tcPr>
          <w:p w14:paraId="49435CFA" w14:textId="740480A4" w:rsidR="00BF6C28" w:rsidRPr="005F3AA9" w:rsidRDefault="00BF6C28" w:rsidP="00BF6C28">
            <w:pPr>
              <w:rPr>
                <w:sz w:val="22"/>
                <w:szCs w:val="22"/>
              </w:rPr>
            </w:pPr>
            <w:r w:rsidRPr="005F3AA9">
              <w:rPr>
                <w:sz w:val="22"/>
                <w:szCs w:val="22"/>
              </w:rPr>
              <w:t>n:</w:t>
            </w:r>
            <w:r w:rsidR="0038587F">
              <w:rPr>
                <w:sz w:val="22"/>
                <w:szCs w:val="22"/>
              </w:rPr>
              <w:t xml:space="preserve"> </w:t>
            </w:r>
            <w:r w:rsidRPr="005F3AA9">
              <w:rPr>
                <w:sz w:val="22"/>
                <w:szCs w:val="22"/>
              </w:rPr>
              <w:t>1265</w:t>
            </w:r>
          </w:p>
        </w:tc>
        <w:tc>
          <w:tcPr>
            <w:tcW w:w="2303" w:type="dxa"/>
          </w:tcPr>
          <w:p w14:paraId="3852BFE2" w14:textId="115D7389" w:rsidR="00BF6C28" w:rsidRPr="005F3AA9" w:rsidRDefault="00BF6C28" w:rsidP="00BF6C28">
            <w:pPr>
              <w:rPr>
                <w:sz w:val="22"/>
                <w:szCs w:val="22"/>
              </w:rPr>
            </w:pPr>
            <w:r w:rsidRPr="005F3AA9">
              <w:rPr>
                <w:sz w:val="22"/>
                <w:szCs w:val="22"/>
              </w:rPr>
              <w:t>Yoghurt</w:t>
            </w:r>
          </w:p>
        </w:tc>
        <w:tc>
          <w:tcPr>
            <w:tcW w:w="1438" w:type="dxa"/>
            <w:gridSpan w:val="2"/>
          </w:tcPr>
          <w:p w14:paraId="59980B81" w14:textId="6E5599F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769A9BE2" w14:textId="77777777" w:rsidR="00BF6C28" w:rsidRPr="005F3AA9" w:rsidRDefault="00BF6C28" w:rsidP="00BF6C28">
            <w:pPr>
              <w:rPr>
                <w:sz w:val="22"/>
                <w:szCs w:val="22"/>
              </w:rPr>
            </w:pPr>
            <w:r w:rsidRPr="005F3AA9">
              <w:rPr>
                <w:sz w:val="22"/>
                <w:szCs w:val="22"/>
              </w:rPr>
              <w:t xml:space="preserve">Multivariate linear regression, </w:t>
            </w:r>
          </w:p>
          <w:p w14:paraId="38FE3BDD" w14:textId="748922D4" w:rsidR="0038587F" w:rsidRPr="005F3AA9" w:rsidRDefault="00BF6C28" w:rsidP="00BF6C28">
            <w:pPr>
              <w:rPr>
                <w:sz w:val="22"/>
                <w:szCs w:val="22"/>
              </w:rPr>
            </w:pPr>
            <w:r w:rsidRPr="005F3AA9">
              <w:rPr>
                <w:sz w:val="22"/>
                <w:szCs w:val="22"/>
              </w:rPr>
              <w:t>Least square means</w:t>
            </w:r>
          </w:p>
        </w:tc>
        <w:tc>
          <w:tcPr>
            <w:tcW w:w="1358" w:type="dxa"/>
          </w:tcPr>
          <w:p w14:paraId="0C4B6BA0" w14:textId="35E7C621" w:rsidR="00BF6C28" w:rsidRPr="005F3AA9" w:rsidRDefault="00BF6C28" w:rsidP="00BF6C28">
            <w:pPr>
              <w:rPr>
                <w:sz w:val="22"/>
                <w:szCs w:val="22"/>
              </w:rPr>
            </w:pPr>
            <w:r w:rsidRPr="005F3AA9">
              <w:rPr>
                <w:sz w:val="22"/>
                <w:szCs w:val="22"/>
              </w:rPr>
              <w:t>Unknown</w:t>
            </w:r>
          </w:p>
        </w:tc>
        <w:tc>
          <w:tcPr>
            <w:tcW w:w="907" w:type="dxa"/>
          </w:tcPr>
          <w:p w14:paraId="446C808A" w14:textId="171AE02A" w:rsidR="00BF6C28" w:rsidRPr="005F3AA9" w:rsidRDefault="00BF6C28" w:rsidP="00BF6C28">
            <w:pPr>
              <w:rPr>
                <w:sz w:val="22"/>
                <w:szCs w:val="22"/>
              </w:rPr>
            </w:pPr>
            <w:r w:rsidRPr="005F3AA9">
              <w:rPr>
                <w:sz w:val="22"/>
                <w:szCs w:val="22"/>
              </w:rPr>
              <w:t>6</w:t>
            </w:r>
          </w:p>
        </w:tc>
      </w:tr>
      <w:tr w:rsidR="00BF6C28" w:rsidRPr="005F3AA9" w14:paraId="4C89AA56" w14:textId="77777777" w:rsidTr="00346ACE">
        <w:tc>
          <w:tcPr>
            <w:tcW w:w="1776" w:type="dxa"/>
          </w:tcPr>
          <w:p w14:paraId="35991450" w14:textId="77777777" w:rsidR="00BF6C28" w:rsidRPr="005F3AA9" w:rsidRDefault="00BF6C28" w:rsidP="00BF6C28">
            <w:pPr>
              <w:rPr>
                <w:b/>
                <w:sz w:val="22"/>
                <w:szCs w:val="22"/>
              </w:rPr>
            </w:pPr>
          </w:p>
        </w:tc>
        <w:tc>
          <w:tcPr>
            <w:tcW w:w="14711" w:type="dxa"/>
            <w:gridSpan w:val="11"/>
          </w:tcPr>
          <w:p w14:paraId="27CBB273" w14:textId="68D45A4C" w:rsidR="00BF6C28" w:rsidRPr="005F3AA9" w:rsidRDefault="00BF6C28" w:rsidP="00BF6C28">
            <w:pPr>
              <w:rPr>
                <w:b/>
                <w:sz w:val="22"/>
                <w:szCs w:val="22"/>
              </w:rPr>
            </w:pPr>
            <w:r w:rsidRPr="005F3AA9">
              <w:rPr>
                <w:b/>
                <w:sz w:val="22"/>
                <w:szCs w:val="22"/>
              </w:rPr>
              <w:t>Outcome: Fasting insulin</w:t>
            </w:r>
          </w:p>
        </w:tc>
      </w:tr>
      <w:tr w:rsidR="00BF6C28" w:rsidRPr="005F3AA9" w14:paraId="4EE4D18C" w14:textId="77777777" w:rsidTr="00346ACE">
        <w:tc>
          <w:tcPr>
            <w:tcW w:w="1776" w:type="dxa"/>
          </w:tcPr>
          <w:p w14:paraId="585886CC" w14:textId="7A579A66" w:rsidR="00BF6C28" w:rsidRPr="005F3AA9" w:rsidRDefault="00BF6C28" w:rsidP="00BF6C28">
            <w:pPr>
              <w:rPr>
                <w:b/>
                <w:sz w:val="22"/>
                <w:szCs w:val="22"/>
              </w:rPr>
            </w:pPr>
            <w:r w:rsidRPr="005F3AA9">
              <w:rPr>
                <w:sz w:val="22"/>
                <w:szCs w:val="22"/>
              </w:rPr>
              <w:t>Ambrosini et al. 2010, Australia</w: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w:t>
            </w:r>
            <w:r w:rsidRPr="005F3AA9">
              <w:rPr>
                <w:sz w:val="22"/>
                <w:szCs w:val="22"/>
              </w:rPr>
              <w:fldChar w:fldCharType="end"/>
            </w:r>
          </w:p>
        </w:tc>
        <w:tc>
          <w:tcPr>
            <w:tcW w:w="1811" w:type="dxa"/>
          </w:tcPr>
          <w:p w14:paraId="1A23B917" w14:textId="0F704494" w:rsidR="00BF6C28" w:rsidRPr="005F3AA9" w:rsidRDefault="00BF6C28" w:rsidP="00BF6C28">
            <w:pPr>
              <w:rPr>
                <w:sz w:val="22"/>
                <w:szCs w:val="22"/>
              </w:rPr>
            </w:pPr>
            <w:r w:rsidRPr="005F3AA9">
              <w:rPr>
                <w:sz w:val="22"/>
                <w:szCs w:val="22"/>
              </w:rPr>
              <w:t>n: 1139;</w:t>
            </w:r>
          </w:p>
          <w:p w14:paraId="6780665E" w14:textId="77777777" w:rsidR="00BF6C28" w:rsidRPr="005F3AA9" w:rsidRDefault="00BF6C28" w:rsidP="00BF6C28">
            <w:pPr>
              <w:rPr>
                <w:sz w:val="22"/>
                <w:szCs w:val="22"/>
              </w:rPr>
            </w:pPr>
            <w:r w:rsidRPr="005F3AA9">
              <w:rPr>
                <w:sz w:val="22"/>
                <w:szCs w:val="22"/>
              </w:rPr>
              <w:t>age: 14;</w:t>
            </w:r>
          </w:p>
          <w:p w14:paraId="57382CFB" w14:textId="628C912B" w:rsidR="00BF6C28" w:rsidRPr="005F3AA9" w:rsidRDefault="00BF6C28" w:rsidP="00BF6C28">
            <w:pPr>
              <w:rPr>
                <w:sz w:val="22"/>
                <w:szCs w:val="22"/>
              </w:rPr>
            </w:pPr>
            <w:r w:rsidRPr="005F3AA9">
              <w:rPr>
                <w:sz w:val="22"/>
                <w:szCs w:val="22"/>
              </w:rPr>
              <w:t>female: 47.9%</w:t>
            </w:r>
          </w:p>
        </w:tc>
        <w:tc>
          <w:tcPr>
            <w:tcW w:w="1526" w:type="dxa"/>
          </w:tcPr>
          <w:p w14:paraId="2122701A" w14:textId="20F1D247" w:rsidR="00BF6C28" w:rsidRPr="005F3AA9" w:rsidRDefault="00BF6C28" w:rsidP="00BF6C28">
            <w:pPr>
              <w:rPr>
                <w:sz w:val="22"/>
                <w:szCs w:val="22"/>
              </w:rPr>
            </w:pPr>
            <w:r w:rsidRPr="005F3AA9">
              <w:rPr>
                <w:sz w:val="22"/>
                <w:szCs w:val="22"/>
              </w:rPr>
              <w:t>Cross-sectional</w:t>
            </w:r>
          </w:p>
        </w:tc>
        <w:tc>
          <w:tcPr>
            <w:tcW w:w="989" w:type="dxa"/>
          </w:tcPr>
          <w:p w14:paraId="413363E5" w14:textId="781CA8FC" w:rsidR="00BF6C28" w:rsidRPr="005F3AA9" w:rsidRDefault="00BF6C28" w:rsidP="00BF6C28">
            <w:pPr>
              <w:rPr>
                <w:sz w:val="22"/>
                <w:szCs w:val="22"/>
              </w:rPr>
            </w:pPr>
            <w:r w:rsidRPr="005F3AA9">
              <w:rPr>
                <w:sz w:val="22"/>
                <w:szCs w:val="22"/>
              </w:rPr>
              <w:t>FFQ</w:t>
            </w:r>
          </w:p>
        </w:tc>
        <w:tc>
          <w:tcPr>
            <w:tcW w:w="1413" w:type="dxa"/>
          </w:tcPr>
          <w:p w14:paraId="28D0F760" w14:textId="5C7E4E3F" w:rsidR="00BF6C28" w:rsidRPr="005F3AA9" w:rsidRDefault="00BF6C28" w:rsidP="00BF6C28">
            <w:pPr>
              <w:rPr>
                <w:sz w:val="22"/>
                <w:szCs w:val="22"/>
              </w:rPr>
            </w:pPr>
            <w:r w:rsidRPr="005F3AA9">
              <w:rPr>
                <w:sz w:val="22"/>
                <w:szCs w:val="22"/>
              </w:rPr>
              <w:t>Unknown</w:t>
            </w:r>
          </w:p>
        </w:tc>
        <w:tc>
          <w:tcPr>
            <w:tcW w:w="1356" w:type="dxa"/>
          </w:tcPr>
          <w:p w14:paraId="08506EC8" w14:textId="2C2635E8" w:rsidR="00BF6C28" w:rsidRPr="005F3AA9" w:rsidRDefault="00BF6C28" w:rsidP="00BF6C28">
            <w:pPr>
              <w:rPr>
                <w:sz w:val="22"/>
                <w:szCs w:val="22"/>
              </w:rPr>
            </w:pPr>
            <w:r w:rsidRPr="005F3AA9">
              <w:rPr>
                <w:sz w:val="22"/>
                <w:szCs w:val="22"/>
              </w:rPr>
              <w:t>Boys</w:t>
            </w:r>
          </w:p>
          <w:p w14:paraId="10B6ABCD" w14:textId="77777777" w:rsidR="00BF6C28" w:rsidRPr="005F3AA9" w:rsidRDefault="00BF6C28" w:rsidP="00BF6C28">
            <w:pPr>
              <w:rPr>
                <w:sz w:val="22"/>
                <w:szCs w:val="22"/>
              </w:rPr>
            </w:pPr>
          </w:p>
          <w:p w14:paraId="3104CE41" w14:textId="77777777" w:rsidR="00BF6C28" w:rsidRPr="005F3AA9" w:rsidRDefault="00BF6C28" w:rsidP="00BF6C28">
            <w:pPr>
              <w:rPr>
                <w:sz w:val="22"/>
                <w:szCs w:val="22"/>
              </w:rPr>
            </w:pPr>
          </w:p>
          <w:p w14:paraId="20695C85" w14:textId="77777777" w:rsidR="00BF6C28" w:rsidRPr="005F3AA9" w:rsidRDefault="00BF6C28" w:rsidP="00BF6C28">
            <w:pPr>
              <w:rPr>
                <w:sz w:val="22"/>
                <w:szCs w:val="22"/>
              </w:rPr>
            </w:pPr>
          </w:p>
          <w:p w14:paraId="6B8C28D9" w14:textId="4AE99357" w:rsidR="00BF6C28" w:rsidRPr="005F3AA9" w:rsidRDefault="00BF6C28" w:rsidP="00BF6C28">
            <w:pPr>
              <w:rPr>
                <w:sz w:val="22"/>
                <w:szCs w:val="22"/>
              </w:rPr>
            </w:pPr>
            <w:r w:rsidRPr="005F3AA9">
              <w:rPr>
                <w:sz w:val="22"/>
                <w:szCs w:val="22"/>
              </w:rPr>
              <w:t>Girls</w:t>
            </w:r>
          </w:p>
        </w:tc>
        <w:tc>
          <w:tcPr>
            <w:tcW w:w="2303" w:type="dxa"/>
          </w:tcPr>
          <w:p w14:paraId="7DC64F76" w14:textId="02429689" w:rsidR="00BF6C28" w:rsidRPr="005F3AA9" w:rsidRDefault="00BF6C28" w:rsidP="00BF6C28">
            <w:pPr>
              <w:rPr>
                <w:sz w:val="22"/>
                <w:szCs w:val="22"/>
              </w:rPr>
            </w:pPr>
            <w:r w:rsidRPr="005F3AA9">
              <w:rPr>
                <w:sz w:val="22"/>
                <w:szCs w:val="22"/>
              </w:rPr>
              <w:t>“Healthy dietary pattern”</w:t>
            </w:r>
          </w:p>
          <w:p w14:paraId="3BE3606C" w14:textId="6B400BBC" w:rsidR="00BF6C28" w:rsidRPr="005F3AA9" w:rsidRDefault="00BF6C28" w:rsidP="00BF6C28">
            <w:pPr>
              <w:rPr>
                <w:sz w:val="22"/>
                <w:szCs w:val="22"/>
              </w:rPr>
            </w:pPr>
            <w:r w:rsidRPr="005F3AA9">
              <w:rPr>
                <w:sz w:val="22"/>
                <w:szCs w:val="22"/>
              </w:rPr>
              <w:t>“Western dietary pattern”</w:t>
            </w:r>
          </w:p>
          <w:p w14:paraId="1CF6E122" w14:textId="19451DF8" w:rsidR="00BF6C28" w:rsidRPr="005F3AA9" w:rsidRDefault="00BF6C28" w:rsidP="00BF6C28">
            <w:pPr>
              <w:rPr>
                <w:sz w:val="22"/>
                <w:szCs w:val="22"/>
              </w:rPr>
            </w:pPr>
            <w:r w:rsidRPr="005F3AA9">
              <w:rPr>
                <w:sz w:val="22"/>
                <w:szCs w:val="22"/>
              </w:rPr>
              <w:t>“Healthy dietary pattern”</w:t>
            </w:r>
          </w:p>
          <w:p w14:paraId="7B07F2CE" w14:textId="6F84536F" w:rsidR="00BF6C28" w:rsidRPr="005F3AA9" w:rsidRDefault="00BF6C28" w:rsidP="00BF6C28">
            <w:pPr>
              <w:rPr>
                <w:sz w:val="22"/>
                <w:szCs w:val="22"/>
              </w:rPr>
            </w:pPr>
            <w:r w:rsidRPr="005F3AA9">
              <w:rPr>
                <w:sz w:val="22"/>
                <w:szCs w:val="22"/>
              </w:rPr>
              <w:t>“Western dietary pattern”</w:t>
            </w:r>
          </w:p>
        </w:tc>
        <w:tc>
          <w:tcPr>
            <w:tcW w:w="1438" w:type="dxa"/>
            <w:gridSpan w:val="2"/>
          </w:tcPr>
          <w:p w14:paraId="03A9F043" w14:textId="76D7AA2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050F2A0B" w14:textId="77777777" w:rsidR="00BF6C28" w:rsidRPr="005F3AA9" w:rsidRDefault="00BF6C28" w:rsidP="00BF6C28">
            <w:pPr>
              <w:rPr>
                <w:sz w:val="22"/>
                <w:szCs w:val="22"/>
              </w:rPr>
            </w:pPr>
          </w:p>
          <w:p w14:paraId="150E633E" w14:textId="1B331C54"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31CCA5AA" w14:textId="77777777" w:rsidR="00BF6C28" w:rsidRPr="005F3AA9" w:rsidRDefault="00BF6C28" w:rsidP="00BF6C28">
            <w:pPr>
              <w:rPr>
                <w:sz w:val="22"/>
                <w:szCs w:val="22"/>
              </w:rPr>
            </w:pPr>
          </w:p>
          <w:p w14:paraId="64020ABA" w14:textId="2F250186"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12FC310B" w14:textId="77777777" w:rsidR="00BF6C28" w:rsidRPr="005F3AA9" w:rsidRDefault="00BF6C28" w:rsidP="00BF6C28">
            <w:pPr>
              <w:rPr>
                <w:sz w:val="22"/>
                <w:szCs w:val="22"/>
              </w:rPr>
            </w:pPr>
          </w:p>
          <w:p w14:paraId="7AFAD147" w14:textId="6D196BCA"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6E266B7A" w14:textId="77777777" w:rsidR="00BF6C28" w:rsidRPr="005F3AA9" w:rsidRDefault="00BF6C28" w:rsidP="00BF6C28">
            <w:pPr>
              <w:rPr>
                <w:sz w:val="22"/>
                <w:szCs w:val="22"/>
              </w:rPr>
            </w:pPr>
            <w:r w:rsidRPr="005F3AA9">
              <w:rPr>
                <w:sz w:val="22"/>
                <w:szCs w:val="22"/>
              </w:rPr>
              <w:t>ANOVA,</w:t>
            </w:r>
          </w:p>
          <w:p w14:paraId="033B8828" w14:textId="3DDAA145" w:rsidR="00BF6C28" w:rsidRPr="005F3AA9" w:rsidRDefault="00BF6C28" w:rsidP="00BF6C28">
            <w:pPr>
              <w:rPr>
                <w:sz w:val="22"/>
                <w:szCs w:val="22"/>
              </w:rPr>
            </w:pPr>
            <w:r w:rsidRPr="005F3AA9">
              <w:rPr>
                <w:sz w:val="22"/>
                <w:szCs w:val="22"/>
              </w:rPr>
              <w:t>Mean</w:t>
            </w:r>
          </w:p>
        </w:tc>
        <w:tc>
          <w:tcPr>
            <w:tcW w:w="1358" w:type="dxa"/>
          </w:tcPr>
          <w:p w14:paraId="1DE327A5" w14:textId="748CAA8A" w:rsidR="00BF6C28" w:rsidRPr="005F3AA9" w:rsidRDefault="00BF6C28" w:rsidP="00BF6C28">
            <w:pPr>
              <w:rPr>
                <w:sz w:val="22"/>
                <w:szCs w:val="22"/>
              </w:rPr>
            </w:pPr>
            <w:r w:rsidRPr="005F3AA9">
              <w:rPr>
                <w:sz w:val="22"/>
                <w:szCs w:val="22"/>
              </w:rPr>
              <w:t>No</w:t>
            </w:r>
          </w:p>
        </w:tc>
        <w:tc>
          <w:tcPr>
            <w:tcW w:w="907" w:type="dxa"/>
          </w:tcPr>
          <w:p w14:paraId="2E74B8DD" w14:textId="44B3BB54" w:rsidR="00BF6C28" w:rsidRPr="005F3AA9" w:rsidRDefault="00BF6C28" w:rsidP="00BF6C28">
            <w:pPr>
              <w:rPr>
                <w:sz w:val="22"/>
                <w:szCs w:val="22"/>
              </w:rPr>
            </w:pPr>
            <w:r w:rsidRPr="005F3AA9">
              <w:rPr>
                <w:sz w:val="22"/>
                <w:szCs w:val="22"/>
              </w:rPr>
              <w:t>9</w:t>
            </w:r>
          </w:p>
        </w:tc>
      </w:tr>
      <w:tr w:rsidR="00BF6C28" w:rsidRPr="005F3AA9" w14:paraId="5E0F1325" w14:textId="77777777" w:rsidTr="00346ACE">
        <w:tc>
          <w:tcPr>
            <w:tcW w:w="1776" w:type="dxa"/>
          </w:tcPr>
          <w:p w14:paraId="7CD1CE11" w14:textId="47F24D34" w:rsidR="00BF6C28" w:rsidRPr="005F3AA9" w:rsidRDefault="00BF6C28" w:rsidP="00BF6C28">
            <w:pPr>
              <w:rPr>
                <w:b/>
                <w:sz w:val="22"/>
                <w:szCs w:val="22"/>
              </w:rPr>
            </w:pPr>
            <w:r w:rsidRPr="005F3AA9">
              <w:rPr>
                <w:sz w:val="22"/>
                <w:szCs w:val="22"/>
              </w:rPr>
              <w:t>Ambrosini et al. 2013, Australia</w: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w:t>
            </w:r>
            <w:r w:rsidRPr="005F3AA9">
              <w:rPr>
                <w:sz w:val="22"/>
                <w:szCs w:val="22"/>
              </w:rPr>
              <w:fldChar w:fldCharType="end"/>
            </w:r>
          </w:p>
        </w:tc>
        <w:tc>
          <w:tcPr>
            <w:tcW w:w="1811" w:type="dxa"/>
          </w:tcPr>
          <w:p w14:paraId="03AE73FD" w14:textId="45A9F863" w:rsidR="00BF6C28" w:rsidRPr="005F3AA9" w:rsidRDefault="00BF6C28" w:rsidP="00BF6C28">
            <w:pPr>
              <w:rPr>
                <w:sz w:val="22"/>
                <w:szCs w:val="22"/>
              </w:rPr>
            </w:pPr>
            <w:r w:rsidRPr="005F3AA9">
              <w:rPr>
                <w:sz w:val="22"/>
                <w:szCs w:val="22"/>
              </w:rPr>
              <w:t>n: 1366;</w:t>
            </w:r>
          </w:p>
          <w:p w14:paraId="56A46E33" w14:textId="77777777" w:rsidR="00BF6C28" w:rsidRPr="005F3AA9" w:rsidRDefault="00BF6C28" w:rsidP="00BF6C28">
            <w:pPr>
              <w:rPr>
                <w:sz w:val="22"/>
                <w:szCs w:val="22"/>
              </w:rPr>
            </w:pPr>
            <w:r w:rsidRPr="005F3AA9">
              <w:rPr>
                <w:sz w:val="22"/>
                <w:szCs w:val="22"/>
              </w:rPr>
              <w:t>age: 14-17;</w:t>
            </w:r>
          </w:p>
          <w:p w14:paraId="17DB5F02" w14:textId="447B55A2" w:rsidR="00BF6C28" w:rsidRPr="005F3AA9" w:rsidRDefault="00BF6C28" w:rsidP="00BF6C28">
            <w:pPr>
              <w:rPr>
                <w:sz w:val="22"/>
                <w:szCs w:val="22"/>
              </w:rPr>
            </w:pPr>
            <w:r w:rsidRPr="005F3AA9">
              <w:rPr>
                <w:sz w:val="22"/>
                <w:szCs w:val="22"/>
              </w:rPr>
              <w:t>female: 48.3%</w:t>
            </w:r>
          </w:p>
        </w:tc>
        <w:tc>
          <w:tcPr>
            <w:tcW w:w="1526" w:type="dxa"/>
          </w:tcPr>
          <w:p w14:paraId="55D89AE1" w14:textId="32C9549D" w:rsidR="00BF6C28" w:rsidRPr="005F3AA9" w:rsidRDefault="00BF6C28" w:rsidP="00BF6C28">
            <w:pPr>
              <w:rPr>
                <w:sz w:val="22"/>
                <w:szCs w:val="22"/>
              </w:rPr>
            </w:pPr>
            <w:r w:rsidRPr="005F3AA9">
              <w:rPr>
                <w:sz w:val="22"/>
                <w:szCs w:val="22"/>
              </w:rPr>
              <w:t>Prospective cohort study</w:t>
            </w:r>
          </w:p>
        </w:tc>
        <w:tc>
          <w:tcPr>
            <w:tcW w:w="989" w:type="dxa"/>
          </w:tcPr>
          <w:p w14:paraId="71BA8AB1" w14:textId="0776941A" w:rsidR="00BF6C28" w:rsidRPr="005F3AA9" w:rsidRDefault="00BF6C28" w:rsidP="00BF6C28">
            <w:pPr>
              <w:rPr>
                <w:sz w:val="22"/>
                <w:szCs w:val="22"/>
              </w:rPr>
            </w:pPr>
            <w:r w:rsidRPr="005F3AA9">
              <w:rPr>
                <w:sz w:val="22"/>
                <w:szCs w:val="22"/>
              </w:rPr>
              <w:t>FFQ</w:t>
            </w:r>
          </w:p>
        </w:tc>
        <w:tc>
          <w:tcPr>
            <w:tcW w:w="1413" w:type="dxa"/>
          </w:tcPr>
          <w:p w14:paraId="1784FA22" w14:textId="11A51225" w:rsidR="00BF6C28" w:rsidRPr="005F3AA9" w:rsidRDefault="00BF6C28" w:rsidP="00BF6C28">
            <w:pPr>
              <w:rPr>
                <w:sz w:val="22"/>
                <w:szCs w:val="22"/>
              </w:rPr>
            </w:pPr>
            <w:r w:rsidRPr="005F3AA9">
              <w:rPr>
                <w:sz w:val="22"/>
                <w:szCs w:val="22"/>
              </w:rPr>
              <w:t>Yes</w:t>
            </w:r>
          </w:p>
        </w:tc>
        <w:tc>
          <w:tcPr>
            <w:tcW w:w="1356" w:type="dxa"/>
          </w:tcPr>
          <w:p w14:paraId="37E6B546" w14:textId="73AEE49B" w:rsidR="00BF6C28" w:rsidRPr="005F3AA9" w:rsidRDefault="00BF6C28" w:rsidP="00BF6C28">
            <w:pPr>
              <w:rPr>
                <w:sz w:val="22"/>
                <w:szCs w:val="22"/>
              </w:rPr>
            </w:pPr>
            <w:r w:rsidRPr="005F3AA9">
              <w:rPr>
                <w:sz w:val="22"/>
                <w:szCs w:val="22"/>
              </w:rPr>
              <w:t>Boys</w:t>
            </w:r>
          </w:p>
          <w:p w14:paraId="31B44CB5" w14:textId="3F4BE13D" w:rsidR="00BF6C28" w:rsidRPr="005F3AA9" w:rsidRDefault="00BF6C28" w:rsidP="00BF6C28">
            <w:pPr>
              <w:rPr>
                <w:sz w:val="22"/>
                <w:szCs w:val="22"/>
              </w:rPr>
            </w:pPr>
            <w:r w:rsidRPr="005F3AA9">
              <w:rPr>
                <w:sz w:val="22"/>
                <w:szCs w:val="22"/>
              </w:rPr>
              <w:t>(n: 564)</w:t>
            </w:r>
          </w:p>
          <w:p w14:paraId="3D9881E9" w14:textId="77777777" w:rsidR="00BF6C28" w:rsidRPr="005F3AA9" w:rsidRDefault="00BF6C28" w:rsidP="00BF6C28">
            <w:pPr>
              <w:rPr>
                <w:sz w:val="22"/>
                <w:szCs w:val="22"/>
              </w:rPr>
            </w:pPr>
            <w:r w:rsidRPr="005F3AA9">
              <w:rPr>
                <w:sz w:val="22"/>
                <w:szCs w:val="22"/>
              </w:rPr>
              <w:t>Girls</w:t>
            </w:r>
          </w:p>
          <w:p w14:paraId="1C67AA27" w14:textId="5D0CAA97" w:rsidR="00BF6C28" w:rsidRPr="005F3AA9" w:rsidRDefault="00BF6C28" w:rsidP="00BF6C28">
            <w:pPr>
              <w:rPr>
                <w:sz w:val="22"/>
                <w:szCs w:val="22"/>
              </w:rPr>
            </w:pPr>
            <w:r w:rsidRPr="005F3AA9">
              <w:rPr>
                <w:sz w:val="22"/>
                <w:szCs w:val="22"/>
              </w:rPr>
              <w:t>(n: 519)</w:t>
            </w:r>
          </w:p>
        </w:tc>
        <w:tc>
          <w:tcPr>
            <w:tcW w:w="2303" w:type="dxa"/>
          </w:tcPr>
          <w:p w14:paraId="293E8366" w14:textId="1D07C8CE" w:rsidR="00BF6C28" w:rsidRPr="005F3AA9" w:rsidRDefault="00BF6C28" w:rsidP="00BF6C28">
            <w:pPr>
              <w:rPr>
                <w:sz w:val="22"/>
                <w:szCs w:val="22"/>
              </w:rPr>
            </w:pPr>
            <w:r w:rsidRPr="005F3AA9">
              <w:rPr>
                <w:sz w:val="22"/>
                <w:szCs w:val="22"/>
              </w:rPr>
              <w:t>SSB</w:t>
            </w:r>
          </w:p>
          <w:p w14:paraId="43867AFF" w14:textId="77777777" w:rsidR="00BF6C28" w:rsidRPr="005F3AA9" w:rsidRDefault="00BF6C28" w:rsidP="00BF6C28">
            <w:pPr>
              <w:rPr>
                <w:sz w:val="22"/>
                <w:szCs w:val="22"/>
              </w:rPr>
            </w:pPr>
          </w:p>
          <w:p w14:paraId="4FF76BC4" w14:textId="3836A8DE" w:rsidR="00BF6C28" w:rsidRPr="005F3AA9" w:rsidRDefault="00BF6C28" w:rsidP="00BF6C28">
            <w:pPr>
              <w:rPr>
                <w:sz w:val="22"/>
                <w:szCs w:val="22"/>
              </w:rPr>
            </w:pPr>
            <w:r w:rsidRPr="005F3AA9">
              <w:rPr>
                <w:sz w:val="22"/>
                <w:szCs w:val="22"/>
              </w:rPr>
              <w:t>SSB</w:t>
            </w:r>
          </w:p>
        </w:tc>
        <w:tc>
          <w:tcPr>
            <w:tcW w:w="1438" w:type="dxa"/>
            <w:gridSpan w:val="2"/>
          </w:tcPr>
          <w:p w14:paraId="2EF579A5" w14:textId="25E2994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6839316C" w14:textId="77777777" w:rsidR="00BF6C28" w:rsidRPr="005F3AA9" w:rsidRDefault="00BF6C28" w:rsidP="00BF6C28">
            <w:pPr>
              <w:rPr>
                <w:sz w:val="22"/>
                <w:szCs w:val="22"/>
              </w:rPr>
            </w:pPr>
          </w:p>
          <w:p w14:paraId="61EE109F" w14:textId="1AD6962F"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68BF6B23" w14:textId="77777777" w:rsidR="00BF6C28" w:rsidRPr="005F3AA9" w:rsidRDefault="00BF6C28" w:rsidP="00BF6C28">
            <w:pPr>
              <w:rPr>
                <w:sz w:val="22"/>
                <w:szCs w:val="22"/>
              </w:rPr>
            </w:pPr>
            <w:r w:rsidRPr="005F3AA9">
              <w:rPr>
                <w:sz w:val="22"/>
                <w:szCs w:val="22"/>
              </w:rPr>
              <w:t>Linear regression,</w:t>
            </w:r>
          </w:p>
          <w:p w14:paraId="05009C7A" w14:textId="303A9A14" w:rsidR="00BF6C28" w:rsidRPr="005F3AA9" w:rsidRDefault="00BF6C28" w:rsidP="00BF6C28">
            <w:pPr>
              <w:rPr>
                <w:sz w:val="22"/>
                <w:szCs w:val="22"/>
              </w:rPr>
            </w:pPr>
            <w:r w:rsidRPr="005F3AA9">
              <w:rPr>
                <w:sz w:val="22"/>
                <w:szCs w:val="22"/>
              </w:rPr>
              <w:t>% of change</w:t>
            </w:r>
          </w:p>
        </w:tc>
        <w:tc>
          <w:tcPr>
            <w:tcW w:w="1358" w:type="dxa"/>
          </w:tcPr>
          <w:p w14:paraId="4E0C03FB" w14:textId="3E019358" w:rsidR="00BF6C28" w:rsidRPr="005F3AA9" w:rsidRDefault="00BF6C28" w:rsidP="00BF6C28">
            <w:pPr>
              <w:rPr>
                <w:sz w:val="22"/>
                <w:szCs w:val="22"/>
              </w:rPr>
            </w:pPr>
            <w:r w:rsidRPr="005F3AA9">
              <w:rPr>
                <w:sz w:val="22"/>
                <w:szCs w:val="22"/>
              </w:rPr>
              <w:t>Unknown</w:t>
            </w:r>
          </w:p>
        </w:tc>
        <w:tc>
          <w:tcPr>
            <w:tcW w:w="907" w:type="dxa"/>
          </w:tcPr>
          <w:p w14:paraId="512A47BE" w14:textId="08EA4D98" w:rsidR="00BF6C28" w:rsidRPr="005F3AA9" w:rsidRDefault="00BF6C28" w:rsidP="00BF6C28">
            <w:pPr>
              <w:rPr>
                <w:sz w:val="22"/>
                <w:szCs w:val="22"/>
              </w:rPr>
            </w:pPr>
            <w:r w:rsidRPr="005F3AA9">
              <w:rPr>
                <w:sz w:val="22"/>
                <w:szCs w:val="22"/>
              </w:rPr>
              <w:t>7</w:t>
            </w:r>
          </w:p>
        </w:tc>
      </w:tr>
      <w:tr w:rsidR="00BF6C28" w:rsidRPr="005F3AA9" w14:paraId="7F462D20" w14:textId="77777777" w:rsidTr="00346ACE">
        <w:tc>
          <w:tcPr>
            <w:tcW w:w="1776" w:type="dxa"/>
          </w:tcPr>
          <w:p w14:paraId="755A8B6E" w14:textId="57036A7D" w:rsidR="00BF6C28" w:rsidRPr="005F3AA9" w:rsidRDefault="00BF6C28" w:rsidP="00BF6C28">
            <w:pPr>
              <w:rPr>
                <w:sz w:val="22"/>
                <w:szCs w:val="22"/>
              </w:rPr>
            </w:pPr>
            <w:r w:rsidRPr="005F3AA9">
              <w:rPr>
                <w:sz w:val="22"/>
                <w:szCs w:val="22"/>
              </w:rPr>
              <w:t>Appannah et al. 2015, Australia</w: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w:t>
            </w:r>
            <w:r w:rsidRPr="005F3AA9">
              <w:rPr>
                <w:sz w:val="22"/>
                <w:szCs w:val="22"/>
              </w:rPr>
              <w:fldChar w:fldCharType="end"/>
            </w:r>
          </w:p>
        </w:tc>
        <w:tc>
          <w:tcPr>
            <w:tcW w:w="1811" w:type="dxa"/>
          </w:tcPr>
          <w:p w14:paraId="5D41562E" w14:textId="4A90F5B4" w:rsidR="00BF6C28" w:rsidRPr="005F3AA9" w:rsidRDefault="00BF6C28" w:rsidP="00BF6C28">
            <w:pPr>
              <w:rPr>
                <w:sz w:val="22"/>
                <w:szCs w:val="22"/>
              </w:rPr>
            </w:pPr>
            <w:r w:rsidRPr="005F3AA9">
              <w:rPr>
                <w:sz w:val="22"/>
                <w:szCs w:val="22"/>
              </w:rPr>
              <w:t>n: 1163;</w:t>
            </w:r>
          </w:p>
          <w:p w14:paraId="38F21C84" w14:textId="77777777" w:rsidR="00BF6C28" w:rsidRPr="005F3AA9" w:rsidRDefault="00BF6C28" w:rsidP="00BF6C28">
            <w:pPr>
              <w:rPr>
                <w:sz w:val="22"/>
                <w:szCs w:val="22"/>
              </w:rPr>
            </w:pPr>
            <w:r w:rsidRPr="005F3AA9">
              <w:rPr>
                <w:sz w:val="22"/>
                <w:szCs w:val="22"/>
              </w:rPr>
              <w:t>age: 14-17;</w:t>
            </w:r>
          </w:p>
          <w:p w14:paraId="2DA3E3DD" w14:textId="35856B9E" w:rsidR="00BF6C28" w:rsidRPr="005F3AA9" w:rsidRDefault="00BF6C28" w:rsidP="00BF6C28">
            <w:pPr>
              <w:rPr>
                <w:sz w:val="22"/>
                <w:szCs w:val="22"/>
              </w:rPr>
            </w:pPr>
            <w:r w:rsidRPr="005F3AA9">
              <w:rPr>
                <w:sz w:val="22"/>
                <w:szCs w:val="22"/>
              </w:rPr>
              <w:t>female: 48.0%</w:t>
            </w:r>
          </w:p>
        </w:tc>
        <w:tc>
          <w:tcPr>
            <w:tcW w:w="1526" w:type="dxa"/>
          </w:tcPr>
          <w:p w14:paraId="03695427" w14:textId="70BFEB9D" w:rsidR="00BF6C28" w:rsidRPr="005F3AA9" w:rsidRDefault="00BF6C28" w:rsidP="00BF6C28">
            <w:pPr>
              <w:rPr>
                <w:sz w:val="22"/>
                <w:szCs w:val="22"/>
              </w:rPr>
            </w:pPr>
            <w:r w:rsidRPr="005F3AA9">
              <w:rPr>
                <w:sz w:val="22"/>
                <w:szCs w:val="22"/>
              </w:rPr>
              <w:t xml:space="preserve">Prospective cohort study </w:t>
            </w:r>
          </w:p>
        </w:tc>
        <w:tc>
          <w:tcPr>
            <w:tcW w:w="989" w:type="dxa"/>
          </w:tcPr>
          <w:p w14:paraId="7ACE1EDA" w14:textId="33F83886" w:rsidR="00BF6C28" w:rsidRPr="005F3AA9" w:rsidRDefault="00BF6C28" w:rsidP="00BF6C28">
            <w:pPr>
              <w:rPr>
                <w:sz w:val="22"/>
                <w:szCs w:val="22"/>
              </w:rPr>
            </w:pPr>
            <w:r w:rsidRPr="005F3AA9">
              <w:rPr>
                <w:sz w:val="22"/>
                <w:szCs w:val="22"/>
              </w:rPr>
              <w:t>FFQ</w:t>
            </w:r>
          </w:p>
        </w:tc>
        <w:tc>
          <w:tcPr>
            <w:tcW w:w="1413" w:type="dxa"/>
          </w:tcPr>
          <w:p w14:paraId="40F30657" w14:textId="0584F88C" w:rsidR="00BF6C28" w:rsidRPr="005F3AA9" w:rsidRDefault="00BF6C28" w:rsidP="00BF6C28">
            <w:pPr>
              <w:rPr>
                <w:sz w:val="22"/>
                <w:szCs w:val="22"/>
              </w:rPr>
            </w:pPr>
            <w:r w:rsidRPr="005F3AA9">
              <w:rPr>
                <w:sz w:val="22"/>
                <w:szCs w:val="22"/>
              </w:rPr>
              <w:t>Yes</w:t>
            </w:r>
          </w:p>
        </w:tc>
        <w:tc>
          <w:tcPr>
            <w:tcW w:w="1356" w:type="dxa"/>
          </w:tcPr>
          <w:p w14:paraId="2EB3047E" w14:textId="637CAC83" w:rsidR="00BF6C28" w:rsidRPr="005F3AA9" w:rsidRDefault="00BF6C28" w:rsidP="00BF6C28">
            <w:pPr>
              <w:rPr>
                <w:sz w:val="22"/>
                <w:szCs w:val="22"/>
              </w:rPr>
            </w:pPr>
            <w:r w:rsidRPr="005F3AA9">
              <w:rPr>
                <w:sz w:val="22"/>
                <w:szCs w:val="22"/>
              </w:rPr>
              <w:t>Boys</w:t>
            </w:r>
          </w:p>
          <w:p w14:paraId="7951EB09" w14:textId="77777777" w:rsidR="00BF6C28" w:rsidRPr="005F3AA9" w:rsidRDefault="00BF6C28" w:rsidP="00BF6C28">
            <w:pPr>
              <w:rPr>
                <w:sz w:val="22"/>
                <w:szCs w:val="22"/>
              </w:rPr>
            </w:pPr>
          </w:p>
          <w:p w14:paraId="6FF23501" w14:textId="77777777" w:rsidR="00BF6C28" w:rsidRPr="005F3AA9" w:rsidRDefault="00BF6C28" w:rsidP="00BF6C28">
            <w:pPr>
              <w:rPr>
                <w:sz w:val="22"/>
                <w:szCs w:val="22"/>
              </w:rPr>
            </w:pPr>
          </w:p>
          <w:p w14:paraId="5082845C" w14:textId="7A1800EA" w:rsidR="00BF6C28" w:rsidRPr="005F3AA9" w:rsidRDefault="00BF6C28" w:rsidP="00BF6C28">
            <w:pPr>
              <w:rPr>
                <w:sz w:val="22"/>
                <w:szCs w:val="22"/>
              </w:rPr>
            </w:pPr>
            <w:r w:rsidRPr="005F3AA9">
              <w:rPr>
                <w:sz w:val="22"/>
                <w:szCs w:val="22"/>
              </w:rPr>
              <w:t>Girls</w:t>
            </w:r>
          </w:p>
        </w:tc>
        <w:tc>
          <w:tcPr>
            <w:tcW w:w="2303" w:type="dxa"/>
          </w:tcPr>
          <w:p w14:paraId="4CB8E296" w14:textId="3E18D850" w:rsidR="00BF6C28" w:rsidRPr="005F3AA9" w:rsidRDefault="00BF6C28" w:rsidP="00BF6C28">
            <w:pPr>
              <w:rPr>
                <w:sz w:val="22"/>
                <w:szCs w:val="22"/>
              </w:rPr>
            </w:pPr>
            <w:r w:rsidRPr="005F3AA9">
              <w:rPr>
                <w:sz w:val="22"/>
                <w:szCs w:val="22"/>
              </w:rPr>
              <w:t>“Energy dense, high fat and low fiber dietary pattern”</w:t>
            </w:r>
          </w:p>
          <w:p w14:paraId="3A1C9E4E" w14:textId="13386F57" w:rsidR="00BF6C28" w:rsidRPr="005F3AA9" w:rsidRDefault="00BF6C28" w:rsidP="00BF6C28">
            <w:pPr>
              <w:rPr>
                <w:sz w:val="22"/>
                <w:szCs w:val="22"/>
              </w:rPr>
            </w:pPr>
            <w:r w:rsidRPr="005F3AA9">
              <w:rPr>
                <w:sz w:val="22"/>
                <w:szCs w:val="22"/>
              </w:rPr>
              <w:t>“Energy dense, high fat and low fiber dietary pattern”</w:t>
            </w:r>
          </w:p>
        </w:tc>
        <w:tc>
          <w:tcPr>
            <w:tcW w:w="1438" w:type="dxa"/>
            <w:gridSpan w:val="2"/>
          </w:tcPr>
          <w:p w14:paraId="32CC9A55" w14:textId="660CA1FE" w:rsidR="00BF6C28" w:rsidRPr="005F3AA9" w:rsidRDefault="00BF6C28" w:rsidP="00BF6C28">
            <w:pPr>
              <w:rPr>
                <w:sz w:val="22"/>
                <w:szCs w:val="22"/>
              </w:rPr>
            </w:pPr>
            <w:r w:rsidRPr="005F3AA9">
              <w:rPr>
                <w:sz w:val="22"/>
                <w:szCs w:val="22"/>
              </w:rPr>
              <w:t>3.0*</w:t>
            </w:r>
          </w:p>
          <w:p w14:paraId="1D7857DC" w14:textId="77777777" w:rsidR="00BF6C28" w:rsidRPr="005F3AA9" w:rsidRDefault="00BF6C28" w:rsidP="00BF6C28">
            <w:pPr>
              <w:rPr>
                <w:sz w:val="22"/>
                <w:szCs w:val="22"/>
              </w:rPr>
            </w:pPr>
          </w:p>
          <w:p w14:paraId="39E8688A" w14:textId="77777777" w:rsidR="00BF6C28" w:rsidRPr="005F3AA9" w:rsidRDefault="00BF6C28" w:rsidP="00BF6C28">
            <w:pPr>
              <w:rPr>
                <w:sz w:val="22"/>
                <w:szCs w:val="22"/>
              </w:rPr>
            </w:pPr>
          </w:p>
          <w:p w14:paraId="76F1EADA" w14:textId="011036A2" w:rsidR="00BF6C28" w:rsidRPr="005F3AA9" w:rsidRDefault="00BF6C28" w:rsidP="00BF6C28">
            <w:pPr>
              <w:rPr>
                <w:sz w:val="22"/>
                <w:szCs w:val="22"/>
              </w:rPr>
            </w:pPr>
            <w:r w:rsidRPr="005F3AA9">
              <w:rPr>
                <w:sz w:val="22"/>
                <w:szCs w:val="22"/>
              </w:rPr>
              <w:t>3.0*</w:t>
            </w:r>
          </w:p>
        </w:tc>
        <w:tc>
          <w:tcPr>
            <w:tcW w:w="1610" w:type="dxa"/>
          </w:tcPr>
          <w:p w14:paraId="5522E655" w14:textId="77777777" w:rsidR="00BF6C28" w:rsidRPr="005F3AA9" w:rsidRDefault="00BF6C28" w:rsidP="00BF6C28">
            <w:pPr>
              <w:rPr>
                <w:sz w:val="22"/>
                <w:szCs w:val="22"/>
              </w:rPr>
            </w:pPr>
            <w:r w:rsidRPr="005F3AA9">
              <w:rPr>
                <w:sz w:val="22"/>
                <w:szCs w:val="22"/>
              </w:rPr>
              <w:t xml:space="preserve">GEE, </w:t>
            </w:r>
          </w:p>
          <w:p w14:paraId="39CBA934" w14:textId="36EB23BF"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 (%)</w:t>
            </w:r>
          </w:p>
        </w:tc>
        <w:tc>
          <w:tcPr>
            <w:tcW w:w="1358" w:type="dxa"/>
          </w:tcPr>
          <w:p w14:paraId="5526FB0B" w14:textId="593FBC5E" w:rsidR="00BF6C28" w:rsidRPr="005F3AA9" w:rsidRDefault="00BF6C28" w:rsidP="00BF6C28">
            <w:pPr>
              <w:rPr>
                <w:sz w:val="22"/>
                <w:szCs w:val="22"/>
              </w:rPr>
            </w:pPr>
            <w:r w:rsidRPr="005F3AA9">
              <w:rPr>
                <w:sz w:val="22"/>
                <w:szCs w:val="22"/>
              </w:rPr>
              <w:t>Yes</w:t>
            </w:r>
          </w:p>
        </w:tc>
        <w:tc>
          <w:tcPr>
            <w:tcW w:w="907" w:type="dxa"/>
          </w:tcPr>
          <w:p w14:paraId="5379B5F4" w14:textId="549D397B" w:rsidR="00BF6C28" w:rsidRPr="005F3AA9" w:rsidRDefault="00BF6C28" w:rsidP="00BF6C28">
            <w:pPr>
              <w:rPr>
                <w:sz w:val="22"/>
                <w:szCs w:val="22"/>
              </w:rPr>
            </w:pPr>
            <w:r w:rsidRPr="005F3AA9">
              <w:rPr>
                <w:sz w:val="22"/>
                <w:szCs w:val="22"/>
              </w:rPr>
              <w:t>6</w:t>
            </w:r>
          </w:p>
        </w:tc>
      </w:tr>
      <w:tr w:rsidR="00BF6C28" w:rsidRPr="005F3AA9" w14:paraId="5C06CA1E" w14:textId="77777777" w:rsidTr="00346ACE">
        <w:tc>
          <w:tcPr>
            <w:tcW w:w="1776" w:type="dxa"/>
          </w:tcPr>
          <w:p w14:paraId="37D44408" w14:textId="162CFAEE" w:rsidR="00BF6C28" w:rsidRPr="005F3AA9" w:rsidRDefault="00BF6C28" w:rsidP="00BF6C28">
            <w:pPr>
              <w:rPr>
                <w:sz w:val="22"/>
                <w:szCs w:val="22"/>
              </w:rPr>
            </w:pPr>
            <w:r w:rsidRPr="005F3AA9">
              <w:rPr>
                <w:sz w:val="22"/>
                <w:szCs w:val="22"/>
              </w:rPr>
              <w:t>Casazza et al. 2009a, USA</w:t>
            </w:r>
            <w:r w:rsidRPr="005F3AA9">
              <w:rPr>
                <w:sz w:val="22"/>
                <w:szCs w:val="22"/>
              </w:rPr>
              <w:fldChar w:fldCharType="begin">
                <w:fldData xml:space="preserve">PEVuZE5vdGU+PENpdGU+PEF1dGhvcj5DYXNhenphPC9BdXRob3I+PFllYXI+MjAwOTwvWWVhcj48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</w:fldData>
              </w:fldChar>
            </w:r>
            <w:r w:rsidRPr="005F3AA9">
              <w:rPr>
                <w:sz w:val="22"/>
                <w:szCs w:val="22"/>
              </w:rPr>
              <w:instrText xml:space="preserve"> ADDIN EN.CITE </w:instrText>
            </w:r>
            <w:r w:rsidRPr="005F3AA9">
              <w:rPr>
                <w:sz w:val="22"/>
                <w:szCs w:val="22"/>
              </w:rPr>
              <w:fldChar w:fldCharType="begin">
                <w:fldData xml:space="preserve">PEVuZE5vdGU+PENpdGU+PEF1dGhvcj5DYXNhenphPC9BdXRob3I+PFllYXI+MjAwOTwvWWVhcj48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6]</w:t>
            </w:r>
            <w:r w:rsidRPr="005F3AA9">
              <w:rPr>
                <w:sz w:val="22"/>
                <w:szCs w:val="22"/>
              </w:rPr>
              <w:fldChar w:fldCharType="end"/>
            </w:r>
          </w:p>
        </w:tc>
        <w:tc>
          <w:tcPr>
            <w:tcW w:w="1811" w:type="dxa"/>
          </w:tcPr>
          <w:p w14:paraId="0653BE95" w14:textId="5A7E4C29" w:rsidR="00BF6C28" w:rsidRPr="005F3AA9" w:rsidRDefault="00BF6C28" w:rsidP="00BF6C28">
            <w:pPr>
              <w:rPr>
                <w:sz w:val="22"/>
                <w:szCs w:val="22"/>
              </w:rPr>
            </w:pPr>
            <w:r w:rsidRPr="005F3AA9">
              <w:rPr>
                <w:sz w:val="22"/>
                <w:szCs w:val="22"/>
              </w:rPr>
              <w:t>n: 250;</w:t>
            </w:r>
          </w:p>
          <w:p w14:paraId="39AE054C" w14:textId="4C0A20F1" w:rsidR="00BF6C28" w:rsidRPr="005F3AA9" w:rsidRDefault="00BF6C28" w:rsidP="00BF6C28">
            <w:pPr>
              <w:rPr>
                <w:sz w:val="22"/>
                <w:szCs w:val="22"/>
              </w:rPr>
            </w:pPr>
            <w:r w:rsidRPr="005F3AA9">
              <w:rPr>
                <w:sz w:val="22"/>
                <w:szCs w:val="22"/>
              </w:rPr>
              <w:t>age:</w:t>
            </w:r>
            <w:r w:rsidR="00FB1E1C">
              <w:rPr>
                <w:sz w:val="22"/>
                <w:szCs w:val="22"/>
              </w:rPr>
              <w:t xml:space="preserve"> </w:t>
            </w:r>
            <w:r w:rsidRPr="005F3AA9">
              <w:rPr>
                <w:sz w:val="22"/>
                <w:szCs w:val="22"/>
              </w:rPr>
              <w:t>7-12;</w:t>
            </w:r>
          </w:p>
          <w:p w14:paraId="6542B893" w14:textId="7F0EDC3A" w:rsidR="00BF6C28" w:rsidRPr="005F3AA9" w:rsidRDefault="00BF6C28" w:rsidP="00BF6C28">
            <w:pPr>
              <w:rPr>
                <w:sz w:val="22"/>
                <w:szCs w:val="22"/>
              </w:rPr>
            </w:pPr>
            <w:r w:rsidRPr="005F3AA9">
              <w:rPr>
                <w:sz w:val="22"/>
                <w:szCs w:val="22"/>
              </w:rPr>
              <w:t>female: 48.9%</w:t>
            </w:r>
          </w:p>
        </w:tc>
        <w:tc>
          <w:tcPr>
            <w:tcW w:w="1526" w:type="dxa"/>
          </w:tcPr>
          <w:p w14:paraId="4BAFDF28" w14:textId="0D24958F" w:rsidR="00BF6C28" w:rsidRPr="005F3AA9" w:rsidRDefault="00BF6C28" w:rsidP="00BF6C28">
            <w:pPr>
              <w:rPr>
                <w:sz w:val="22"/>
                <w:szCs w:val="22"/>
              </w:rPr>
            </w:pPr>
            <w:r w:rsidRPr="005F3AA9">
              <w:rPr>
                <w:sz w:val="22"/>
                <w:szCs w:val="22"/>
              </w:rPr>
              <w:t>Cross-sectional</w:t>
            </w:r>
          </w:p>
        </w:tc>
        <w:tc>
          <w:tcPr>
            <w:tcW w:w="989" w:type="dxa"/>
          </w:tcPr>
          <w:p w14:paraId="3510CFC2" w14:textId="65256994" w:rsidR="00BF6C28" w:rsidRPr="005F3AA9" w:rsidRDefault="00BF6C28" w:rsidP="00BF6C28">
            <w:pPr>
              <w:rPr>
                <w:sz w:val="22"/>
                <w:szCs w:val="22"/>
              </w:rPr>
            </w:pPr>
            <w:r w:rsidRPr="005F3AA9">
              <w:rPr>
                <w:sz w:val="22"/>
                <w:szCs w:val="22"/>
              </w:rPr>
              <w:t>24h recall</w:t>
            </w:r>
          </w:p>
        </w:tc>
        <w:tc>
          <w:tcPr>
            <w:tcW w:w="1413" w:type="dxa"/>
          </w:tcPr>
          <w:p w14:paraId="2F13587C" w14:textId="31B1E1AB" w:rsidR="00BF6C28" w:rsidRPr="005F3AA9" w:rsidRDefault="00BF6C28" w:rsidP="00BF6C28">
            <w:pPr>
              <w:rPr>
                <w:sz w:val="22"/>
                <w:szCs w:val="22"/>
              </w:rPr>
            </w:pPr>
            <w:r w:rsidRPr="005F3AA9">
              <w:rPr>
                <w:sz w:val="22"/>
                <w:szCs w:val="22"/>
              </w:rPr>
              <w:t>Yes</w:t>
            </w:r>
          </w:p>
        </w:tc>
        <w:tc>
          <w:tcPr>
            <w:tcW w:w="1356" w:type="dxa"/>
          </w:tcPr>
          <w:p w14:paraId="60FF113A" w14:textId="46470EE6" w:rsidR="00BF6C28" w:rsidRPr="005F3AA9" w:rsidRDefault="00BF6C28" w:rsidP="00BF6C28">
            <w:pPr>
              <w:rPr>
                <w:sz w:val="22"/>
                <w:szCs w:val="22"/>
              </w:rPr>
            </w:pPr>
            <w:r w:rsidRPr="005F3AA9">
              <w:rPr>
                <w:sz w:val="22"/>
                <w:szCs w:val="22"/>
              </w:rPr>
              <w:t>no</w:t>
            </w:r>
          </w:p>
        </w:tc>
        <w:tc>
          <w:tcPr>
            <w:tcW w:w="2303" w:type="dxa"/>
          </w:tcPr>
          <w:p w14:paraId="1236A006" w14:textId="579468FB" w:rsidR="00BF6C28" w:rsidRPr="005F3AA9" w:rsidRDefault="00BF6C28" w:rsidP="00BF6C28">
            <w:pPr>
              <w:rPr>
                <w:sz w:val="22"/>
                <w:szCs w:val="22"/>
              </w:rPr>
            </w:pPr>
            <w:r w:rsidRPr="005F3AA9">
              <w:rPr>
                <w:sz w:val="22"/>
                <w:szCs w:val="22"/>
              </w:rPr>
              <w:t>Fat</w:t>
            </w:r>
          </w:p>
          <w:p w14:paraId="5373D3E7" w14:textId="7755BFA8" w:rsidR="00BF6C28" w:rsidRPr="005F3AA9" w:rsidRDefault="00BF6C28" w:rsidP="00BF6C28">
            <w:pPr>
              <w:rPr>
                <w:sz w:val="22"/>
                <w:szCs w:val="22"/>
              </w:rPr>
            </w:pPr>
            <w:r w:rsidRPr="005F3AA9">
              <w:rPr>
                <w:sz w:val="22"/>
                <w:szCs w:val="22"/>
              </w:rPr>
              <w:t>Carbohydrates</w:t>
            </w:r>
          </w:p>
          <w:p w14:paraId="54CB8D13" w14:textId="2FA6751C" w:rsidR="00BF6C28" w:rsidRPr="005F3AA9" w:rsidRDefault="00BF6C28" w:rsidP="00BF6C28">
            <w:pPr>
              <w:rPr>
                <w:sz w:val="22"/>
                <w:szCs w:val="22"/>
              </w:rPr>
            </w:pPr>
            <w:r w:rsidRPr="005F3AA9">
              <w:rPr>
                <w:sz w:val="22"/>
                <w:szCs w:val="22"/>
              </w:rPr>
              <w:t>Proteins</w:t>
            </w:r>
          </w:p>
          <w:p w14:paraId="3926DF79" w14:textId="74B3F84E" w:rsidR="00BF6C28" w:rsidRPr="005F3AA9" w:rsidRDefault="00BF6C28" w:rsidP="00BF6C28">
            <w:pPr>
              <w:rPr>
                <w:sz w:val="22"/>
                <w:szCs w:val="22"/>
              </w:rPr>
            </w:pPr>
            <w:r w:rsidRPr="005F3AA9">
              <w:rPr>
                <w:sz w:val="22"/>
                <w:szCs w:val="22"/>
              </w:rPr>
              <w:t>Sugar</w:t>
            </w:r>
          </w:p>
          <w:p w14:paraId="54CC4562" w14:textId="3749C7CA" w:rsidR="00BF6C28" w:rsidRPr="005F3AA9" w:rsidRDefault="00BF6C28" w:rsidP="00BF6C28">
            <w:pPr>
              <w:rPr>
                <w:sz w:val="22"/>
                <w:szCs w:val="22"/>
              </w:rPr>
            </w:pPr>
            <w:r w:rsidRPr="005F3AA9">
              <w:rPr>
                <w:sz w:val="22"/>
                <w:szCs w:val="22"/>
              </w:rPr>
              <w:t xml:space="preserve">fiber intake </w:t>
            </w:r>
          </w:p>
          <w:p w14:paraId="233D8978" w14:textId="3A09A031" w:rsidR="00BF6C28" w:rsidRPr="005F3AA9" w:rsidRDefault="00BF6C28" w:rsidP="00BF6C28">
            <w:pPr>
              <w:rPr>
                <w:sz w:val="22"/>
                <w:szCs w:val="22"/>
              </w:rPr>
            </w:pPr>
            <w:r w:rsidRPr="005F3AA9">
              <w:rPr>
                <w:sz w:val="22"/>
                <w:szCs w:val="22"/>
              </w:rPr>
              <w:t>SFA</w:t>
            </w:r>
          </w:p>
          <w:p w14:paraId="3BF5D8E9" w14:textId="1E533E29" w:rsidR="00BF6C28" w:rsidRPr="005F3AA9" w:rsidRDefault="00BF6C28" w:rsidP="00BF6C28">
            <w:pPr>
              <w:rPr>
                <w:sz w:val="22"/>
                <w:szCs w:val="22"/>
              </w:rPr>
            </w:pPr>
            <w:r w:rsidRPr="005F3AA9">
              <w:rPr>
                <w:sz w:val="22"/>
                <w:szCs w:val="22"/>
              </w:rPr>
              <w:t>MUFA</w:t>
            </w:r>
          </w:p>
          <w:p w14:paraId="3444D069" w14:textId="7A8473DF" w:rsidR="00BF6C28" w:rsidRPr="005F3AA9" w:rsidRDefault="00BF6C28" w:rsidP="00BF6C28">
            <w:pPr>
              <w:rPr>
                <w:sz w:val="22"/>
                <w:szCs w:val="22"/>
              </w:rPr>
            </w:pPr>
            <w:r w:rsidRPr="005F3AA9">
              <w:rPr>
                <w:sz w:val="22"/>
                <w:szCs w:val="22"/>
              </w:rPr>
              <w:t>PUFA</w:t>
            </w:r>
          </w:p>
        </w:tc>
        <w:tc>
          <w:tcPr>
            <w:tcW w:w="1438" w:type="dxa"/>
            <w:gridSpan w:val="2"/>
          </w:tcPr>
          <w:p w14:paraId="1342F5A6" w14:textId="18C4E284" w:rsidR="00BF6C28" w:rsidRPr="005F3AA9" w:rsidRDefault="00BF6C28" w:rsidP="00BF6C28">
            <w:pPr>
              <w:rPr>
                <w:sz w:val="22"/>
                <w:szCs w:val="22"/>
              </w:rPr>
            </w:pPr>
            <w:r w:rsidRPr="005F3AA9">
              <w:rPr>
                <w:sz w:val="22"/>
                <w:szCs w:val="22"/>
              </w:rPr>
              <w:t>n.s.</w:t>
            </w:r>
          </w:p>
          <w:p w14:paraId="36283138" w14:textId="1FE78E5D" w:rsidR="00BF6C28" w:rsidRPr="005F3AA9" w:rsidRDefault="00BF6C28" w:rsidP="00BF6C28">
            <w:pPr>
              <w:rPr>
                <w:sz w:val="22"/>
                <w:szCs w:val="22"/>
              </w:rPr>
            </w:pPr>
            <w:r w:rsidRPr="005F3AA9">
              <w:rPr>
                <w:sz w:val="22"/>
                <w:szCs w:val="22"/>
              </w:rPr>
              <w:t>-0.10*</w:t>
            </w:r>
          </w:p>
          <w:p w14:paraId="3EF50603" w14:textId="2482692D" w:rsidR="00BF6C28" w:rsidRPr="005F3AA9" w:rsidRDefault="00BF6C28" w:rsidP="00BF6C28">
            <w:pPr>
              <w:rPr>
                <w:sz w:val="22"/>
                <w:szCs w:val="22"/>
              </w:rPr>
            </w:pPr>
            <w:r w:rsidRPr="005F3AA9">
              <w:rPr>
                <w:sz w:val="22"/>
                <w:szCs w:val="22"/>
              </w:rPr>
              <w:t>n.s.</w:t>
            </w:r>
          </w:p>
          <w:p w14:paraId="58F484AB" w14:textId="465E2F11" w:rsidR="00BF6C28" w:rsidRPr="005F3AA9" w:rsidRDefault="00BF6C28" w:rsidP="00BF6C28">
            <w:pPr>
              <w:rPr>
                <w:sz w:val="22"/>
                <w:szCs w:val="22"/>
              </w:rPr>
            </w:pPr>
            <w:r w:rsidRPr="005F3AA9">
              <w:rPr>
                <w:sz w:val="22"/>
                <w:szCs w:val="22"/>
              </w:rPr>
              <w:t>n.s.</w:t>
            </w:r>
          </w:p>
          <w:p w14:paraId="068508EA" w14:textId="571C3105" w:rsidR="00BF6C28" w:rsidRPr="005F3AA9" w:rsidRDefault="00BF6C28" w:rsidP="00BF6C28">
            <w:pPr>
              <w:rPr>
                <w:sz w:val="22"/>
                <w:szCs w:val="22"/>
              </w:rPr>
            </w:pPr>
            <w:r w:rsidRPr="005F3AA9">
              <w:rPr>
                <w:sz w:val="22"/>
                <w:szCs w:val="22"/>
              </w:rPr>
              <w:t>n.s.</w:t>
            </w:r>
          </w:p>
          <w:p w14:paraId="38B3B660" w14:textId="3B1E6A0B" w:rsidR="00BF6C28" w:rsidRPr="005F3AA9" w:rsidRDefault="00BF6C28" w:rsidP="00BF6C28">
            <w:pPr>
              <w:rPr>
                <w:sz w:val="22"/>
                <w:szCs w:val="22"/>
              </w:rPr>
            </w:pPr>
            <w:r w:rsidRPr="005F3AA9">
              <w:rPr>
                <w:sz w:val="22"/>
                <w:szCs w:val="22"/>
              </w:rPr>
              <w:t>n.s.</w:t>
            </w:r>
          </w:p>
          <w:p w14:paraId="4AE384EF" w14:textId="26407F29" w:rsidR="00BF6C28" w:rsidRPr="005F3AA9" w:rsidRDefault="00BF6C28" w:rsidP="00BF6C28">
            <w:pPr>
              <w:rPr>
                <w:sz w:val="22"/>
                <w:szCs w:val="22"/>
              </w:rPr>
            </w:pPr>
            <w:r w:rsidRPr="005F3AA9">
              <w:rPr>
                <w:sz w:val="22"/>
                <w:szCs w:val="22"/>
              </w:rPr>
              <w:t>n.s.</w:t>
            </w:r>
          </w:p>
          <w:p w14:paraId="4EFC2D07" w14:textId="2DDA94E3" w:rsidR="00BF6C28" w:rsidRPr="005F3AA9" w:rsidRDefault="00BF6C28" w:rsidP="00BF6C28">
            <w:pPr>
              <w:rPr>
                <w:sz w:val="22"/>
                <w:szCs w:val="22"/>
              </w:rPr>
            </w:pPr>
            <w:r w:rsidRPr="005F3AA9">
              <w:rPr>
                <w:sz w:val="22"/>
                <w:szCs w:val="22"/>
              </w:rPr>
              <w:t>n.s.</w:t>
            </w:r>
          </w:p>
        </w:tc>
        <w:tc>
          <w:tcPr>
            <w:tcW w:w="1610" w:type="dxa"/>
          </w:tcPr>
          <w:p w14:paraId="3B583A10" w14:textId="71200798" w:rsidR="00BF6C28" w:rsidRPr="005F3AA9" w:rsidRDefault="00BF6C28" w:rsidP="00BF6C28">
            <w:pPr>
              <w:rPr>
                <w:sz w:val="22"/>
                <w:szCs w:val="22"/>
              </w:rPr>
            </w:pPr>
            <w:r w:rsidRPr="005F3AA9">
              <w:rPr>
                <w:sz w:val="22"/>
                <w:szCs w:val="22"/>
              </w:rPr>
              <w:t>Linear regression, Standardized parameter estimate</w:t>
            </w:r>
          </w:p>
        </w:tc>
        <w:tc>
          <w:tcPr>
            <w:tcW w:w="1358" w:type="dxa"/>
          </w:tcPr>
          <w:p w14:paraId="42B84D75" w14:textId="102B1A44" w:rsidR="00BF6C28" w:rsidRPr="005F3AA9" w:rsidRDefault="00BF6C28" w:rsidP="00BF6C28">
            <w:pPr>
              <w:rPr>
                <w:sz w:val="22"/>
                <w:szCs w:val="22"/>
              </w:rPr>
            </w:pPr>
            <w:r w:rsidRPr="005F3AA9">
              <w:rPr>
                <w:sz w:val="22"/>
                <w:szCs w:val="22"/>
              </w:rPr>
              <w:t>Unknown</w:t>
            </w:r>
          </w:p>
        </w:tc>
        <w:tc>
          <w:tcPr>
            <w:tcW w:w="907" w:type="dxa"/>
          </w:tcPr>
          <w:p w14:paraId="33804C95" w14:textId="6750324C" w:rsidR="00BF6C28" w:rsidRPr="005F3AA9" w:rsidRDefault="00BF6C28" w:rsidP="00BF6C28">
            <w:pPr>
              <w:rPr>
                <w:sz w:val="22"/>
                <w:szCs w:val="22"/>
              </w:rPr>
            </w:pPr>
            <w:r w:rsidRPr="005F3AA9">
              <w:rPr>
                <w:sz w:val="22"/>
                <w:szCs w:val="22"/>
              </w:rPr>
              <w:t>3</w:t>
            </w:r>
          </w:p>
        </w:tc>
      </w:tr>
      <w:tr w:rsidR="00BF6C28" w:rsidRPr="005F3AA9" w14:paraId="1AFF579F" w14:textId="77777777" w:rsidTr="00346ACE">
        <w:tc>
          <w:tcPr>
            <w:tcW w:w="1776" w:type="dxa"/>
          </w:tcPr>
          <w:p w14:paraId="4D140020" w14:textId="77777777" w:rsidR="00BF6C28" w:rsidRPr="005F3AA9" w:rsidRDefault="00BF6C28" w:rsidP="00BF6C28">
            <w:pPr>
              <w:rPr>
                <w:sz w:val="22"/>
                <w:szCs w:val="22"/>
              </w:rPr>
            </w:pPr>
            <w:r w:rsidRPr="005F3AA9">
              <w:rPr>
                <w:sz w:val="22"/>
                <w:szCs w:val="22"/>
              </w:rPr>
              <w:t>Chan et al. 2015, Australia</w:t>
            </w:r>
          </w:p>
          <w:p w14:paraId="082FB1D9" w14:textId="1355B9EC" w:rsidR="00BF6C28" w:rsidRPr="005F3AA9" w:rsidRDefault="00BF6C28" w:rsidP="00BF6C28">
            <w:pPr>
              <w:rPr>
                <w:b/>
                <w:sz w:val="22"/>
                <w:szCs w:val="22"/>
              </w:rPr>
            </w:pP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1]</w:t>
            </w:r>
            <w:r w:rsidRPr="005F3AA9">
              <w:rPr>
                <w:sz w:val="22"/>
                <w:szCs w:val="22"/>
              </w:rPr>
              <w:fldChar w:fldCharType="end"/>
            </w:r>
          </w:p>
        </w:tc>
        <w:tc>
          <w:tcPr>
            <w:tcW w:w="1811" w:type="dxa"/>
          </w:tcPr>
          <w:p w14:paraId="3413FC84" w14:textId="78238D16" w:rsidR="00BF6C28" w:rsidRPr="005F3AA9" w:rsidRDefault="00BF6C28" w:rsidP="00BF6C28">
            <w:pPr>
              <w:rPr>
                <w:sz w:val="22"/>
                <w:szCs w:val="22"/>
              </w:rPr>
            </w:pPr>
            <w:r w:rsidRPr="005F3AA9">
              <w:rPr>
                <w:sz w:val="22"/>
                <w:szCs w:val="22"/>
              </w:rPr>
              <w:t>n: 2262;</w:t>
            </w:r>
          </w:p>
          <w:p w14:paraId="7DCB30DC" w14:textId="0D5D35EB" w:rsidR="00BF6C28" w:rsidRPr="005F3AA9" w:rsidRDefault="00BF6C28" w:rsidP="00BF6C28">
            <w:pPr>
              <w:rPr>
                <w:sz w:val="22"/>
                <w:szCs w:val="22"/>
              </w:rPr>
            </w:pPr>
            <w:r w:rsidRPr="005F3AA9">
              <w:rPr>
                <w:sz w:val="22"/>
                <w:szCs w:val="22"/>
              </w:rPr>
              <w:t xml:space="preserve">age: 14; 17 </w:t>
            </w:r>
          </w:p>
          <w:p w14:paraId="28C67C65" w14:textId="1EBB3E66" w:rsidR="00BF6C28" w:rsidRPr="005F3AA9" w:rsidRDefault="00BF6C28" w:rsidP="00BF6C28">
            <w:pPr>
              <w:rPr>
                <w:sz w:val="22"/>
                <w:szCs w:val="22"/>
              </w:rPr>
            </w:pPr>
            <w:r w:rsidRPr="005F3AA9">
              <w:rPr>
                <w:sz w:val="22"/>
                <w:szCs w:val="22"/>
              </w:rPr>
              <w:t>female: 50.4%</w:t>
            </w:r>
          </w:p>
        </w:tc>
        <w:tc>
          <w:tcPr>
            <w:tcW w:w="1526" w:type="dxa"/>
          </w:tcPr>
          <w:p w14:paraId="619EE8C2" w14:textId="0DBEEB69" w:rsidR="00BF6C28" w:rsidRPr="005F3AA9" w:rsidRDefault="00BF6C28" w:rsidP="00BF6C28">
            <w:pPr>
              <w:rPr>
                <w:sz w:val="22"/>
                <w:szCs w:val="22"/>
              </w:rPr>
            </w:pPr>
            <w:r w:rsidRPr="005F3AA9">
              <w:rPr>
                <w:sz w:val="22"/>
                <w:szCs w:val="22"/>
              </w:rPr>
              <w:t>Prospective cohort study</w:t>
            </w:r>
          </w:p>
        </w:tc>
        <w:tc>
          <w:tcPr>
            <w:tcW w:w="989" w:type="dxa"/>
          </w:tcPr>
          <w:p w14:paraId="285451EA" w14:textId="6A858D8D" w:rsidR="00BF6C28" w:rsidRPr="005F3AA9" w:rsidRDefault="00BF6C28" w:rsidP="00BF6C28">
            <w:pPr>
              <w:rPr>
                <w:sz w:val="22"/>
                <w:szCs w:val="22"/>
              </w:rPr>
            </w:pPr>
            <w:r w:rsidRPr="005F3AA9">
              <w:rPr>
                <w:sz w:val="22"/>
                <w:szCs w:val="22"/>
              </w:rPr>
              <w:t>FFQ</w:t>
            </w:r>
          </w:p>
        </w:tc>
        <w:tc>
          <w:tcPr>
            <w:tcW w:w="1413" w:type="dxa"/>
          </w:tcPr>
          <w:p w14:paraId="0404FBF0" w14:textId="194127BF" w:rsidR="00BF6C28" w:rsidRPr="005F3AA9" w:rsidRDefault="00BF6C28" w:rsidP="00BF6C28">
            <w:pPr>
              <w:rPr>
                <w:sz w:val="22"/>
                <w:szCs w:val="22"/>
              </w:rPr>
            </w:pPr>
            <w:r w:rsidRPr="005F3AA9">
              <w:rPr>
                <w:sz w:val="22"/>
                <w:szCs w:val="22"/>
              </w:rPr>
              <w:t>Unknown</w:t>
            </w:r>
          </w:p>
        </w:tc>
        <w:tc>
          <w:tcPr>
            <w:tcW w:w="1356" w:type="dxa"/>
          </w:tcPr>
          <w:p w14:paraId="45D74604" w14:textId="1436591A" w:rsidR="00BF6C28" w:rsidRPr="005F3AA9" w:rsidRDefault="00BF6C28" w:rsidP="00BF6C28">
            <w:pPr>
              <w:rPr>
                <w:sz w:val="22"/>
                <w:szCs w:val="22"/>
              </w:rPr>
            </w:pPr>
            <w:r w:rsidRPr="005F3AA9">
              <w:rPr>
                <w:sz w:val="22"/>
                <w:szCs w:val="22"/>
              </w:rPr>
              <w:t>n: 1479</w:t>
            </w:r>
          </w:p>
        </w:tc>
        <w:tc>
          <w:tcPr>
            <w:tcW w:w="2303" w:type="dxa"/>
          </w:tcPr>
          <w:p w14:paraId="6EA5D048" w14:textId="6979CD8A" w:rsidR="00BF6C28" w:rsidRPr="005F3AA9" w:rsidRDefault="00BF6C28" w:rsidP="00BF6C28">
            <w:pPr>
              <w:rPr>
                <w:sz w:val="22"/>
                <w:szCs w:val="22"/>
              </w:rPr>
            </w:pPr>
            <w:r w:rsidRPr="005F3AA9">
              <w:rPr>
                <w:sz w:val="22"/>
                <w:szCs w:val="22"/>
              </w:rPr>
              <w:t>DGI-CA</w:t>
            </w:r>
          </w:p>
        </w:tc>
        <w:tc>
          <w:tcPr>
            <w:tcW w:w="1438" w:type="dxa"/>
            <w:gridSpan w:val="2"/>
          </w:tcPr>
          <w:p w14:paraId="6A344946" w14:textId="3D03DF32" w:rsidR="00BF6C28" w:rsidRPr="005F3AA9" w:rsidRDefault="00BF6C28" w:rsidP="00BF6C28">
            <w:pPr>
              <w:rPr>
                <w:sz w:val="22"/>
                <w:szCs w:val="22"/>
              </w:rPr>
            </w:pPr>
            <w:r w:rsidRPr="005F3AA9">
              <w:rPr>
                <w:sz w:val="22"/>
                <w:szCs w:val="22"/>
              </w:rPr>
              <w:t>-0.03*</w:t>
            </w:r>
          </w:p>
        </w:tc>
        <w:tc>
          <w:tcPr>
            <w:tcW w:w="1610" w:type="dxa"/>
          </w:tcPr>
          <w:p w14:paraId="3C1AACE0" w14:textId="77777777" w:rsidR="00BF6C28" w:rsidRPr="005F3AA9" w:rsidRDefault="00BF6C28" w:rsidP="00BF6C28">
            <w:pPr>
              <w:rPr>
                <w:sz w:val="22"/>
                <w:szCs w:val="22"/>
              </w:rPr>
            </w:pPr>
            <w:r w:rsidRPr="005F3AA9">
              <w:rPr>
                <w:sz w:val="22"/>
                <w:szCs w:val="22"/>
              </w:rPr>
              <w:t>Linear regression,</w:t>
            </w:r>
          </w:p>
          <w:p w14:paraId="72EBEAA7" w14:textId="6666E6EA"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F95FBE8" w14:textId="739E7A90" w:rsidR="00BF6C28" w:rsidRPr="005F3AA9" w:rsidRDefault="00BF6C28" w:rsidP="00BF6C28">
            <w:pPr>
              <w:rPr>
                <w:sz w:val="22"/>
                <w:szCs w:val="22"/>
              </w:rPr>
            </w:pPr>
            <w:r w:rsidRPr="005F3AA9">
              <w:rPr>
                <w:sz w:val="22"/>
                <w:szCs w:val="22"/>
              </w:rPr>
              <w:t>Unknown</w:t>
            </w:r>
          </w:p>
        </w:tc>
        <w:tc>
          <w:tcPr>
            <w:tcW w:w="907" w:type="dxa"/>
          </w:tcPr>
          <w:p w14:paraId="17EDDB36" w14:textId="522BA700" w:rsidR="00BF6C28" w:rsidRPr="005F3AA9" w:rsidRDefault="00BF6C28" w:rsidP="00BF6C28">
            <w:pPr>
              <w:rPr>
                <w:sz w:val="22"/>
                <w:szCs w:val="22"/>
              </w:rPr>
            </w:pPr>
            <w:r w:rsidRPr="005F3AA9">
              <w:rPr>
                <w:sz w:val="22"/>
                <w:szCs w:val="22"/>
              </w:rPr>
              <w:t>7</w:t>
            </w:r>
          </w:p>
        </w:tc>
      </w:tr>
      <w:tr w:rsidR="00BF6C28" w:rsidRPr="005F3AA9" w14:paraId="14A77DCB" w14:textId="77777777" w:rsidTr="00346ACE">
        <w:tc>
          <w:tcPr>
            <w:tcW w:w="1776" w:type="dxa"/>
          </w:tcPr>
          <w:p w14:paraId="125E369F" w14:textId="23FF55AB" w:rsidR="00BF6C28" w:rsidRPr="005F3AA9" w:rsidRDefault="00BF6C28" w:rsidP="00BF6C28">
            <w:pPr>
              <w:rPr>
                <w:sz w:val="22"/>
                <w:szCs w:val="22"/>
              </w:rPr>
            </w:pPr>
            <w:r w:rsidRPr="005F3AA9">
              <w:rPr>
                <w:sz w:val="22"/>
                <w:szCs w:val="22"/>
              </w:rPr>
              <w:t>Cook et al. 2014, USA</w:t>
            </w:r>
            <w:r w:rsidRPr="005F3AA9">
              <w:rPr>
                <w:sz w:val="22"/>
                <w:szCs w:val="22"/>
              </w:rPr>
              <w:fldChar w:fldCharType="begin"/>
            </w:r>
            <w:r w:rsidRPr="005F3AA9">
              <w:rPr>
                <w:sz w:val="22"/>
                <w:szCs w:val="22"/>
              </w:rPr>
              <w:instrText xml:space="preserve"> ADDIN EN.CITE &lt;EndNote&gt;&lt;Cite&gt;&lt;Author&gt;Cook&lt;/Author&gt;&lt;Year&gt;2014&lt;/Year&gt;&lt;RecNum&gt;178&lt;/RecNum&gt;&lt;DisplayText&gt;[47]&lt;/DisplayText&gt;&lt;record&gt;&lt;rec-number&gt;178&lt;/rec-number&gt;&lt;foreign-keys&gt;&lt;key app="EN" db-id="t2dxed09qrzwf4eetwqvrwt10fd0axp5ze9z" timestamp="1464598756"&gt;178&lt;/key&gt;&lt;/foreign-keys&gt;&lt;ref-type name="Journal Article"&gt;17&lt;/ref-type&gt;&lt;contributors&gt;&lt;authors&gt;&lt;author&gt;Cook, L. T.&lt;/author&gt;&lt;author&gt;O&amp;apos;Reilly, G. A.&lt;/author&gt;&lt;author&gt;Goran, M. I.&lt;/author&gt;&lt;author&gt;Weigensberg, M. J.&lt;/author&gt;&lt;author&gt;Spruijt-Metz, D.&lt;/author&gt;&lt;author&gt;Davis, J. N.&lt;/author&gt;&lt;/authors&gt;&lt;/contributors&gt;&lt;titles&gt;&lt;title&gt;Vegetable Consumption Is Linked to Decreased Visceral and Liver Fat and Improved Insulin Resistance in Overweight Latino Youth&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edition&gt;2014/04/02&lt;/edition&gt;&lt;dates&gt;&lt;year&gt;2014&lt;/year&gt;&lt;pub-dates&gt;&lt;date&gt;Mar 27&lt;/date&gt;&lt;/pub-dates&gt;&lt;/dates&gt;&lt;isbn&gt;2212-2672 (Electronic)&lt;/isbn&gt;&lt;accession-num&gt;24685236&lt;/accession-num&gt;&lt;urls&gt;&lt;related-urls&gt;&lt;url&gt;http://ac.els-cdn.com/S2212267214001075/1-s2.0-S2212267214001075-main.pdf?_tid=4f797864-65d7-11e4-bf8e-00000aacb35e&amp;amp;acdnat=1415293795_7ea91fce2c8d6ae2d39f0f89744f0f9e&lt;/url&gt;&lt;/related-urls&gt;&lt;/urls&gt;&lt;electronic-resource-num&gt;10.1016/j.jand.2014.01.01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7]</w:t>
            </w:r>
            <w:r w:rsidRPr="005F3AA9">
              <w:rPr>
                <w:sz w:val="22"/>
                <w:szCs w:val="22"/>
              </w:rPr>
              <w:fldChar w:fldCharType="end"/>
            </w:r>
            <w:r w:rsidRPr="005F3AA9">
              <w:rPr>
                <w:rFonts w:cs="Lucida Grande"/>
                <w:b/>
                <w:sz w:val="22"/>
                <w:szCs w:val="22"/>
              </w:rPr>
              <w:t xml:space="preserve"> </w:t>
            </w:r>
          </w:p>
        </w:tc>
        <w:tc>
          <w:tcPr>
            <w:tcW w:w="1811" w:type="dxa"/>
          </w:tcPr>
          <w:p w14:paraId="4D4C3CD9" w14:textId="49F93CFE" w:rsidR="00BF6C28" w:rsidRPr="005F3AA9" w:rsidRDefault="00BF6C28" w:rsidP="00BF6C28">
            <w:pPr>
              <w:rPr>
                <w:sz w:val="22"/>
                <w:szCs w:val="22"/>
              </w:rPr>
            </w:pPr>
            <w:r w:rsidRPr="005F3AA9">
              <w:rPr>
                <w:sz w:val="22"/>
                <w:szCs w:val="22"/>
              </w:rPr>
              <w:t>n: 175;</w:t>
            </w:r>
          </w:p>
          <w:p w14:paraId="46F93CCD" w14:textId="2004AB4D" w:rsidR="00BF6C28" w:rsidRPr="005F3AA9" w:rsidRDefault="00BF6C28" w:rsidP="00BF6C28">
            <w:pPr>
              <w:rPr>
                <w:sz w:val="22"/>
                <w:szCs w:val="22"/>
              </w:rPr>
            </w:pPr>
            <w:r w:rsidRPr="005F3AA9">
              <w:rPr>
                <w:sz w:val="22"/>
                <w:szCs w:val="22"/>
              </w:rPr>
              <w:t>age: 8-18;</w:t>
            </w:r>
          </w:p>
          <w:p w14:paraId="43623379" w14:textId="6B5DBBF6" w:rsidR="00BF6C28" w:rsidRPr="005F3AA9" w:rsidRDefault="00BF6C28" w:rsidP="00BF6C28">
            <w:pPr>
              <w:rPr>
                <w:sz w:val="22"/>
                <w:szCs w:val="22"/>
              </w:rPr>
            </w:pPr>
            <w:r w:rsidRPr="005F3AA9">
              <w:rPr>
                <w:sz w:val="22"/>
                <w:szCs w:val="22"/>
              </w:rPr>
              <w:t>female: 68.6%</w:t>
            </w:r>
          </w:p>
        </w:tc>
        <w:tc>
          <w:tcPr>
            <w:tcW w:w="1526" w:type="dxa"/>
          </w:tcPr>
          <w:p w14:paraId="295D8E43" w14:textId="3295B1EA" w:rsidR="00BF6C28" w:rsidRPr="005F3AA9" w:rsidRDefault="00BF6C28" w:rsidP="00BF6C28">
            <w:pPr>
              <w:rPr>
                <w:sz w:val="22"/>
                <w:szCs w:val="22"/>
              </w:rPr>
            </w:pPr>
            <w:r w:rsidRPr="005F3AA9">
              <w:rPr>
                <w:sz w:val="22"/>
                <w:szCs w:val="22"/>
              </w:rPr>
              <w:t>Cross-sectional</w:t>
            </w:r>
          </w:p>
        </w:tc>
        <w:tc>
          <w:tcPr>
            <w:tcW w:w="989" w:type="dxa"/>
          </w:tcPr>
          <w:p w14:paraId="05276A00" w14:textId="43FB84E0" w:rsidR="00BF6C28" w:rsidRPr="005F3AA9" w:rsidRDefault="00BF6C28" w:rsidP="00BF6C28">
            <w:pPr>
              <w:rPr>
                <w:sz w:val="22"/>
                <w:szCs w:val="22"/>
              </w:rPr>
            </w:pPr>
            <w:r w:rsidRPr="005F3AA9">
              <w:rPr>
                <w:sz w:val="22"/>
                <w:szCs w:val="22"/>
              </w:rPr>
              <w:t>24h recall</w:t>
            </w:r>
          </w:p>
        </w:tc>
        <w:tc>
          <w:tcPr>
            <w:tcW w:w="1413" w:type="dxa"/>
          </w:tcPr>
          <w:p w14:paraId="02766D86" w14:textId="145456F8" w:rsidR="00BF6C28" w:rsidRPr="005F3AA9" w:rsidRDefault="00BF6C28" w:rsidP="00BF6C28">
            <w:pPr>
              <w:rPr>
                <w:sz w:val="22"/>
                <w:szCs w:val="22"/>
              </w:rPr>
            </w:pPr>
            <w:r w:rsidRPr="005F3AA9">
              <w:rPr>
                <w:sz w:val="22"/>
                <w:szCs w:val="22"/>
              </w:rPr>
              <w:t>Yes</w:t>
            </w:r>
          </w:p>
        </w:tc>
        <w:tc>
          <w:tcPr>
            <w:tcW w:w="1356" w:type="dxa"/>
          </w:tcPr>
          <w:p w14:paraId="541A2451" w14:textId="4E41D039" w:rsidR="00BF6C28" w:rsidRPr="005F3AA9" w:rsidRDefault="00BF6C28" w:rsidP="00BF6C28">
            <w:pPr>
              <w:rPr>
                <w:sz w:val="22"/>
                <w:szCs w:val="22"/>
              </w:rPr>
            </w:pPr>
            <w:r w:rsidRPr="005F3AA9">
              <w:rPr>
                <w:sz w:val="22"/>
                <w:szCs w:val="22"/>
              </w:rPr>
              <w:t>no</w:t>
            </w:r>
          </w:p>
        </w:tc>
        <w:tc>
          <w:tcPr>
            <w:tcW w:w="2303" w:type="dxa"/>
          </w:tcPr>
          <w:p w14:paraId="6E633463" w14:textId="6F034B2D" w:rsidR="00BF6C28" w:rsidRPr="005F3AA9" w:rsidRDefault="00FF229E" w:rsidP="00BF6C28">
            <w:pPr>
              <w:rPr>
                <w:sz w:val="22"/>
                <w:szCs w:val="22"/>
              </w:rPr>
            </w:pPr>
            <w:r>
              <w:rPr>
                <w:sz w:val="22"/>
                <w:szCs w:val="22"/>
              </w:rPr>
              <w:t>Vegetables</w:t>
            </w:r>
          </w:p>
          <w:p w14:paraId="2305F0CB" w14:textId="2855700D" w:rsidR="00BF6C28" w:rsidRPr="005F3AA9" w:rsidRDefault="00BF6C28" w:rsidP="00BF6C28">
            <w:pPr>
              <w:rPr>
                <w:sz w:val="22"/>
                <w:szCs w:val="22"/>
              </w:rPr>
            </w:pPr>
            <w:r w:rsidRPr="005F3AA9">
              <w:rPr>
                <w:sz w:val="22"/>
                <w:szCs w:val="22"/>
              </w:rPr>
              <w:t>No starchy vegetables</w:t>
            </w:r>
          </w:p>
          <w:p w14:paraId="09F0189D" w14:textId="51E764D6" w:rsidR="00BF6C28" w:rsidRPr="005F3AA9" w:rsidRDefault="00BF6C28" w:rsidP="00BF6C28">
            <w:pPr>
              <w:rPr>
                <w:sz w:val="22"/>
                <w:szCs w:val="22"/>
              </w:rPr>
            </w:pPr>
            <w:r w:rsidRPr="005F3AA9">
              <w:rPr>
                <w:sz w:val="22"/>
                <w:szCs w:val="22"/>
              </w:rPr>
              <w:t>Nutrient rich vegetables</w:t>
            </w:r>
          </w:p>
        </w:tc>
        <w:tc>
          <w:tcPr>
            <w:tcW w:w="1438" w:type="dxa"/>
            <w:gridSpan w:val="2"/>
          </w:tcPr>
          <w:p w14:paraId="76D8134F" w14:textId="5C6EFAD8"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9DD19E0" w14:textId="3D13962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229C1BA4" w14:textId="60C8B90F"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AECE2B3" w14:textId="47E9FE92" w:rsidR="00BF6C28" w:rsidRPr="005F3AA9" w:rsidRDefault="00BF6C28" w:rsidP="00BF6C28">
            <w:pPr>
              <w:rPr>
                <w:sz w:val="22"/>
                <w:szCs w:val="22"/>
              </w:rPr>
            </w:pPr>
          </w:p>
        </w:tc>
        <w:tc>
          <w:tcPr>
            <w:tcW w:w="1610" w:type="dxa"/>
          </w:tcPr>
          <w:p w14:paraId="4CC1D88D" w14:textId="75F6F690" w:rsidR="00BF6C28" w:rsidRPr="005F3AA9" w:rsidRDefault="00BF6C28" w:rsidP="00BF6C28">
            <w:pPr>
              <w:rPr>
                <w:sz w:val="22"/>
                <w:szCs w:val="22"/>
              </w:rPr>
            </w:pPr>
            <w:r w:rsidRPr="005F3AA9">
              <w:rPr>
                <w:sz w:val="22"/>
                <w:szCs w:val="22"/>
              </w:rPr>
              <w:t>ANOVA, Mean</w:t>
            </w:r>
          </w:p>
        </w:tc>
        <w:tc>
          <w:tcPr>
            <w:tcW w:w="1358" w:type="dxa"/>
          </w:tcPr>
          <w:p w14:paraId="439D65CD" w14:textId="5E9A3E1A" w:rsidR="00BF6C28" w:rsidRPr="005F3AA9" w:rsidRDefault="00BF6C28" w:rsidP="00BF6C28">
            <w:pPr>
              <w:rPr>
                <w:sz w:val="22"/>
                <w:szCs w:val="22"/>
              </w:rPr>
            </w:pPr>
            <w:r w:rsidRPr="005F3AA9">
              <w:rPr>
                <w:sz w:val="22"/>
                <w:szCs w:val="22"/>
              </w:rPr>
              <w:t>Yes</w:t>
            </w:r>
          </w:p>
        </w:tc>
        <w:tc>
          <w:tcPr>
            <w:tcW w:w="907" w:type="dxa"/>
          </w:tcPr>
          <w:p w14:paraId="08573561" w14:textId="351455E9" w:rsidR="00BF6C28" w:rsidRPr="005F3AA9" w:rsidRDefault="00BF6C28" w:rsidP="00BF6C28">
            <w:pPr>
              <w:rPr>
                <w:sz w:val="22"/>
                <w:szCs w:val="22"/>
              </w:rPr>
            </w:pPr>
            <w:r w:rsidRPr="005F3AA9">
              <w:rPr>
                <w:sz w:val="22"/>
                <w:szCs w:val="22"/>
              </w:rPr>
              <w:t>3</w:t>
            </w:r>
          </w:p>
        </w:tc>
      </w:tr>
      <w:tr w:rsidR="00BF6C28" w:rsidRPr="005F3AA9" w14:paraId="1825FB66" w14:textId="77777777" w:rsidTr="00346ACE">
        <w:tc>
          <w:tcPr>
            <w:tcW w:w="1776" w:type="dxa"/>
          </w:tcPr>
          <w:p w14:paraId="31516899" w14:textId="0C18E1A2" w:rsidR="00BF6C28" w:rsidRPr="005F3AA9" w:rsidRDefault="00BF6C28" w:rsidP="00BF6C28">
            <w:pPr>
              <w:rPr>
                <w:b/>
                <w:sz w:val="22"/>
                <w:szCs w:val="22"/>
              </w:rPr>
            </w:pPr>
            <w:r w:rsidRPr="005F3AA9">
              <w:rPr>
                <w:sz w:val="22"/>
                <w:szCs w:val="22"/>
              </w:rPr>
              <w:t>Hur et al. 2012, USA</w: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4]</w:t>
            </w:r>
            <w:r w:rsidRPr="005F3AA9">
              <w:rPr>
                <w:sz w:val="22"/>
                <w:szCs w:val="22"/>
              </w:rPr>
              <w:fldChar w:fldCharType="end"/>
            </w:r>
          </w:p>
        </w:tc>
        <w:tc>
          <w:tcPr>
            <w:tcW w:w="1811" w:type="dxa"/>
          </w:tcPr>
          <w:p w14:paraId="4A0E1698" w14:textId="0600B75E" w:rsidR="00BF6C28" w:rsidRPr="005F3AA9" w:rsidRDefault="00BF6C28" w:rsidP="00BF6C28">
            <w:pPr>
              <w:rPr>
                <w:sz w:val="22"/>
                <w:szCs w:val="22"/>
              </w:rPr>
            </w:pPr>
            <w:r w:rsidRPr="005F3AA9">
              <w:rPr>
                <w:sz w:val="22"/>
                <w:szCs w:val="22"/>
              </w:rPr>
              <w:t>n: 4928;</w:t>
            </w:r>
          </w:p>
          <w:p w14:paraId="19859A31" w14:textId="77777777" w:rsidR="00BF6C28" w:rsidRPr="005F3AA9" w:rsidRDefault="00BF6C28" w:rsidP="00BF6C28">
            <w:pPr>
              <w:rPr>
                <w:sz w:val="22"/>
                <w:szCs w:val="22"/>
              </w:rPr>
            </w:pPr>
            <w:r w:rsidRPr="005F3AA9">
              <w:rPr>
                <w:sz w:val="22"/>
                <w:szCs w:val="22"/>
              </w:rPr>
              <w:t>age:12-19;</w:t>
            </w:r>
          </w:p>
          <w:p w14:paraId="1B269591" w14:textId="3B9E9631" w:rsidR="00BF6C28" w:rsidRPr="005F3AA9" w:rsidRDefault="00BF6C28" w:rsidP="00BF6C28">
            <w:pPr>
              <w:rPr>
                <w:b/>
                <w:sz w:val="22"/>
                <w:szCs w:val="22"/>
              </w:rPr>
            </w:pPr>
            <w:r w:rsidRPr="005F3AA9">
              <w:rPr>
                <w:sz w:val="22"/>
                <w:szCs w:val="22"/>
              </w:rPr>
              <w:t>female:</w:t>
            </w:r>
            <w:r w:rsidR="00FB1E1C">
              <w:rPr>
                <w:sz w:val="22"/>
                <w:szCs w:val="22"/>
              </w:rPr>
              <w:t xml:space="preserve"> </w:t>
            </w:r>
            <w:r w:rsidRPr="005F3AA9">
              <w:rPr>
                <w:sz w:val="22"/>
                <w:szCs w:val="22"/>
              </w:rPr>
              <w:t>49.4%</w:t>
            </w:r>
          </w:p>
        </w:tc>
        <w:tc>
          <w:tcPr>
            <w:tcW w:w="1526" w:type="dxa"/>
          </w:tcPr>
          <w:p w14:paraId="3244A94D" w14:textId="7D7C9FC1" w:rsidR="00BF6C28" w:rsidRPr="005F3AA9" w:rsidRDefault="00BF6C28" w:rsidP="00BF6C28">
            <w:pPr>
              <w:rPr>
                <w:sz w:val="22"/>
                <w:szCs w:val="22"/>
              </w:rPr>
            </w:pPr>
            <w:r w:rsidRPr="005F3AA9">
              <w:rPr>
                <w:sz w:val="22"/>
                <w:szCs w:val="22"/>
              </w:rPr>
              <w:t>Cross-sectional</w:t>
            </w:r>
          </w:p>
        </w:tc>
        <w:tc>
          <w:tcPr>
            <w:tcW w:w="989" w:type="dxa"/>
          </w:tcPr>
          <w:p w14:paraId="0F1FCFB5" w14:textId="3109B1B7" w:rsidR="00BF6C28" w:rsidRPr="005F3AA9" w:rsidRDefault="00BF6C28" w:rsidP="00BF6C28">
            <w:pPr>
              <w:rPr>
                <w:sz w:val="22"/>
                <w:szCs w:val="22"/>
              </w:rPr>
            </w:pPr>
            <w:r w:rsidRPr="005F3AA9">
              <w:rPr>
                <w:sz w:val="22"/>
                <w:szCs w:val="22"/>
              </w:rPr>
              <w:t>24h recall</w:t>
            </w:r>
          </w:p>
        </w:tc>
        <w:tc>
          <w:tcPr>
            <w:tcW w:w="1413" w:type="dxa"/>
          </w:tcPr>
          <w:p w14:paraId="0F11D260" w14:textId="38D8C1BC" w:rsidR="00BF6C28" w:rsidRPr="005F3AA9" w:rsidRDefault="00BF6C28" w:rsidP="00BF6C28">
            <w:pPr>
              <w:rPr>
                <w:sz w:val="22"/>
                <w:szCs w:val="22"/>
              </w:rPr>
            </w:pPr>
            <w:r w:rsidRPr="005F3AA9">
              <w:rPr>
                <w:sz w:val="22"/>
                <w:szCs w:val="22"/>
              </w:rPr>
              <w:t>Unknown</w:t>
            </w:r>
          </w:p>
        </w:tc>
        <w:tc>
          <w:tcPr>
            <w:tcW w:w="1356" w:type="dxa"/>
          </w:tcPr>
          <w:p w14:paraId="37A86D8A" w14:textId="46C0C8A7" w:rsidR="00BF6C28" w:rsidRPr="005F3AA9" w:rsidRDefault="00BF6C28" w:rsidP="00BF6C28">
            <w:pPr>
              <w:rPr>
                <w:sz w:val="22"/>
                <w:szCs w:val="22"/>
              </w:rPr>
            </w:pPr>
            <w:r w:rsidRPr="005F3AA9">
              <w:rPr>
                <w:sz w:val="22"/>
                <w:szCs w:val="22"/>
              </w:rPr>
              <w:t>Boys</w:t>
            </w:r>
          </w:p>
          <w:p w14:paraId="52701956" w14:textId="281D1CD8" w:rsidR="00BF6C28" w:rsidRPr="005F3AA9" w:rsidRDefault="00BF6C28" w:rsidP="00BF6C28">
            <w:pPr>
              <w:rPr>
                <w:sz w:val="22"/>
                <w:szCs w:val="22"/>
              </w:rPr>
            </w:pPr>
            <w:r w:rsidRPr="005F3AA9">
              <w:rPr>
                <w:sz w:val="22"/>
                <w:szCs w:val="22"/>
              </w:rPr>
              <w:t>Girls</w:t>
            </w:r>
          </w:p>
        </w:tc>
        <w:tc>
          <w:tcPr>
            <w:tcW w:w="2303" w:type="dxa"/>
          </w:tcPr>
          <w:p w14:paraId="4FE1FF05" w14:textId="5E142AF4" w:rsidR="00BF6C28" w:rsidRPr="005F3AA9" w:rsidRDefault="00BF6C28" w:rsidP="00BF6C28">
            <w:pPr>
              <w:rPr>
                <w:sz w:val="22"/>
                <w:szCs w:val="22"/>
              </w:rPr>
            </w:pPr>
            <w:r w:rsidRPr="005F3AA9">
              <w:rPr>
                <w:sz w:val="22"/>
                <w:szCs w:val="22"/>
              </w:rPr>
              <w:t>Whole grains</w:t>
            </w:r>
          </w:p>
          <w:p w14:paraId="3188D621" w14:textId="10CD42D7" w:rsidR="00BF6C28" w:rsidRPr="005F3AA9" w:rsidRDefault="00BF6C28" w:rsidP="00BF6C28">
            <w:pPr>
              <w:rPr>
                <w:sz w:val="22"/>
                <w:szCs w:val="22"/>
              </w:rPr>
            </w:pPr>
            <w:r w:rsidRPr="005F3AA9">
              <w:rPr>
                <w:sz w:val="22"/>
                <w:szCs w:val="22"/>
              </w:rPr>
              <w:t>Whole grains</w:t>
            </w:r>
          </w:p>
        </w:tc>
        <w:tc>
          <w:tcPr>
            <w:tcW w:w="1438" w:type="dxa"/>
            <w:gridSpan w:val="2"/>
          </w:tcPr>
          <w:p w14:paraId="66F7868A" w14:textId="7B801616" w:rsidR="00BF6C28" w:rsidRPr="005F3AA9" w:rsidRDefault="00BF6C28" w:rsidP="00BF6C28">
            <w:pPr>
              <w:rPr>
                <w:b/>
                <w:sz w:val="22"/>
                <w:szCs w:val="22"/>
                <w:lang w:val="de-DE"/>
              </w:rPr>
            </w:pPr>
            <w:r w:rsidRPr="005F3AA9">
              <w:rPr>
                <w:sz w:val="22"/>
                <w:szCs w:val="22"/>
              </w:rPr>
              <w:t xml:space="preserve">significant </w:t>
            </w:r>
            <w:r w:rsidRPr="005F3AA9">
              <w:rPr>
                <w:sz w:val="22"/>
                <w:szCs w:val="22"/>
                <w:vertAlign w:val="superscript"/>
              </w:rPr>
              <w:t>a</w:t>
            </w:r>
          </w:p>
          <w:p w14:paraId="698B7A51" w14:textId="7259F7D8" w:rsidR="00BF6C28" w:rsidRPr="005F3AA9" w:rsidRDefault="00BF6C28" w:rsidP="00BF6C28">
            <w:pPr>
              <w:rPr>
                <w:sz w:val="22"/>
                <w:szCs w:val="22"/>
              </w:rPr>
            </w:pPr>
            <w:r w:rsidRPr="005F3AA9">
              <w:rPr>
                <w:sz w:val="22"/>
                <w:szCs w:val="22"/>
              </w:rPr>
              <w:t>negative*</w:t>
            </w:r>
            <w:r w:rsidRPr="005F3AA9">
              <w:rPr>
                <w:sz w:val="22"/>
                <w:szCs w:val="22"/>
                <w:vertAlign w:val="superscript"/>
              </w:rPr>
              <w:t xml:space="preserve"> a</w:t>
            </w:r>
          </w:p>
        </w:tc>
        <w:tc>
          <w:tcPr>
            <w:tcW w:w="1610" w:type="dxa"/>
          </w:tcPr>
          <w:p w14:paraId="26E05676" w14:textId="5B5FEBBE" w:rsidR="00BF6C28" w:rsidRPr="005F3AA9" w:rsidRDefault="00BF6C28" w:rsidP="00BF6C28">
            <w:pPr>
              <w:rPr>
                <w:sz w:val="22"/>
                <w:szCs w:val="22"/>
              </w:rPr>
            </w:pPr>
            <w:r w:rsidRPr="005F3AA9">
              <w:rPr>
                <w:sz w:val="22"/>
                <w:szCs w:val="22"/>
              </w:rPr>
              <w:t>Multiple linear regression, Adjusted mean values</w:t>
            </w:r>
          </w:p>
        </w:tc>
        <w:tc>
          <w:tcPr>
            <w:tcW w:w="1358" w:type="dxa"/>
          </w:tcPr>
          <w:p w14:paraId="0761A8F7" w14:textId="6E8D2E13" w:rsidR="00BF6C28" w:rsidRPr="005F3AA9" w:rsidRDefault="00BF6C28" w:rsidP="00BF6C28">
            <w:pPr>
              <w:rPr>
                <w:sz w:val="22"/>
                <w:szCs w:val="22"/>
              </w:rPr>
            </w:pPr>
            <w:r w:rsidRPr="005F3AA9">
              <w:rPr>
                <w:sz w:val="22"/>
                <w:szCs w:val="22"/>
              </w:rPr>
              <w:t>No</w:t>
            </w:r>
          </w:p>
        </w:tc>
        <w:tc>
          <w:tcPr>
            <w:tcW w:w="907" w:type="dxa"/>
          </w:tcPr>
          <w:p w14:paraId="489BB2C5" w14:textId="09E3C4D3" w:rsidR="00BF6C28" w:rsidRPr="005F3AA9" w:rsidRDefault="00BF6C28" w:rsidP="00BF6C28">
            <w:pPr>
              <w:rPr>
                <w:sz w:val="22"/>
                <w:szCs w:val="22"/>
              </w:rPr>
            </w:pPr>
            <w:r w:rsidRPr="005F3AA9">
              <w:rPr>
                <w:sz w:val="22"/>
                <w:szCs w:val="22"/>
              </w:rPr>
              <w:t>8</w:t>
            </w:r>
          </w:p>
        </w:tc>
      </w:tr>
      <w:tr w:rsidR="00BF6C28" w:rsidRPr="005F3AA9" w14:paraId="25502405" w14:textId="77777777" w:rsidTr="00346ACE">
        <w:tc>
          <w:tcPr>
            <w:tcW w:w="1776" w:type="dxa"/>
          </w:tcPr>
          <w:p w14:paraId="410FC4A1" w14:textId="31F0C4F1" w:rsidR="00BF6C28" w:rsidRPr="005F3AA9" w:rsidRDefault="00BF6C28" w:rsidP="00BF6C28">
            <w:pPr>
              <w:rPr>
                <w:sz w:val="22"/>
                <w:szCs w:val="22"/>
              </w:rPr>
            </w:pPr>
            <w:r w:rsidRPr="005F3AA9">
              <w:rPr>
                <w:sz w:val="22"/>
                <w:szCs w:val="22"/>
              </w:rPr>
              <w:t>Jimenez-Pavon et al. 2013, Multiple European countries</w:t>
            </w:r>
            <w:r w:rsidRPr="005F3AA9">
              <w:rPr>
                <w:sz w:val="22"/>
                <w:szCs w:val="22"/>
              </w:rPr>
              <w:fldChar w:fldCharType="begin">
                <w:fldData xml:space="preserve">PEVuZE5vdGU+PENpdGU+PEF1dGhvcj5KaW1lbmV6LVBhdm9uPC9BdXRob3I+PFllYXI+MjAxMzwv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xOTE5LTI1PC9wYWdlcz48dm9sdW1lPjExMDwvdm9sdW1lPjxu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KaW1lbmV6LVBhdm9uPC9BdXRob3I+PFllYXI+MjAxMzwv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xOTE5LTI1PC9wYWdlcz48dm9sdW1lPjExMDwvdm9sdW1lPjxu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8]</w:t>
            </w:r>
            <w:r w:rsidRPr="005F3AA9">
              <w:rPr>
                <w:sz w:val="22"/>
                <w:szCs w:val="22"/>
              </w:rPr>
              <w:fldChar w:fldCharType="end"/>
            </w:r>
          </w:p>
        </w:tc>
        <w:tc>
          <w:tcPr>
            <w:tcW w:w="1811" w:type="dxa"/>
          </w:tcPr>
          <w:p w14:paraId="79B2B814" w14:textId="47CDDA25" w:rsidR="00BF6C28" w:rsidRPr="005F3AA9" w:rsidRDefault="00BF6C28" w:rsidP="00BF6C28">
            <w:pPr>
              <w:rPr>
                <w:sz w:val="22"/>
                <w:szCs w:val="22"/>
              </w:rPr>
            </w:pPr>
            <w:r w:rsidRPr="005F3AA9">
              <w:rPr>
                <w:sz w:val="22"/>
                <w:szCs w:val="22"/>
              </w:rPr>
              <w:t>n: 637;</w:t>
            </w:r>
          </w:p>
          <w:p w14:paraId="290C479D" w14:textId="10903C22" w:rsidR="00BF6C28" w:rsidRPr="005F3AA9" w:rsidRDefault="00BF6C28" w:rsidP="00BF6C28">
            <w:pPr>
              <w:rPr>
                <w:sz w:val="22"/>
                <w:szCs w:val="22"/>
              </w:rPr>
            </w:pPr>
            <w:r w:rsidRPr="005F3AA9">
              <w:rPr>
                <w:sz w:val="22"/>
                <w:szCs w:val="22"/>
              </w:rPr>
              <w:t>age: 12.5-17.5;</w:t>
            </w:r>
          </w:p>
          <w:p w14:paraId="14F7336D" w14:textId="0258CDE0" w:rsidR="00BF6C28" w:rsidRPr="005F3AA9" w:rsidRDefault="00BF6C28" w:rsidP="00BF6C28">
            <w:pPr>
              <w:rPr>
                <w:sz w:val="22"/>
                <w:szCs w:val="22"/>
              </w:rPr>
            </w:pPr>
            <w:r w:rsidRPr="005F3AA9">
              <w:rPr>
                <w:sz w:val="22"/>
                <w:szCs w:val="22"/>
              </w:rPr>
              <w:t>female: 54.5%</w:t>
            </w:r>
          </w:p>
        </w:tc>
        <w:tc>
          <w:tcPr>
            <w:tcW w:w="1526" w:type="dxa"/>
          </w:tcPr>
          <w:p w14:paraId="6A7C9564" w14:textId="31CF15B8" w:rsidR="00BF6C28" w:rsidRPr="005F3AA9" w:rsidRDefault="00BF6C28" w:rsidP="00BF6C28">
            <w:pPr>
              <w:rPr>
                <w:sz w:val="22"/>
                <w:szCs w:val="22"/>
              </w:rPr>
            </w:pPr>
            <w:r w:rsidRPr="005F3AA9">
              <w:rPr>
                <w:sz w:val="22"/>
                <w:szCs w:val="22"/>
              </w:rPr>
              <w:t>Cross-sectional</w:t>
            </w:r>
          </w:p>
        </w:tc>
        <w:tc>
          <w:tcPr>
            <w:tcW w:w="989" w:type="dxa"/>
          </w:tcPr>
          <w:p w14:paraId="487C1164" w14:textId="4F8D4617" w:rsidR="00BF6C28" w:rsidRPr="005F3AA9" w:rsidRDefault="00BF6C28" w:rsidP="00BF6C28">
            <w:pPr>
              <w:rPr>
                <w:sz w:val="22"/>
                <w:szCs w:val="22"/>
              </w:rPr>
            </w:pPr>
            <w:r w:rsidRPr="005F3AA9">
              <w:rPr>
                <w:sz w:val="22"/>
                <w:szCs w:val="22"/>
              </w:rPr>
              <w:t>24h recall</w:t>
            </w:r>
          </w:p>
        </w:tc>
        <w:tc>
          <w:tcPr>
            <w:tcW w:w="1413" w:type="dxa"/>
          </w:tcPr>
          <w:p w14:paraId="7B2C7D36" w14:textId="7F4A2C02" w:rsidR="00BF6C28" w:rsidRPr="005F3AA9" w:rsidRDefault="00BF6C28" w:rsidP="00BF6C28">
            <w:pPr>
              <w:tabs>
                <w:tab w:val="left" w:pos="493"/>
              </w:tabs>
              <w:rPr>
                <w:sz w:val="22"/>
                <w:szCs w:val="22"/>
              </w:rPr>
            </w:pPr>
            <w:r w:rsidRPr="005F3AA9">
              <w:rPr>
                <w:sz w:val="22"/>
                <w:szCs w:val="22"/>
              </w:rPr>
              <w:t>Yes</w:t>
            </w:r>
          </w:p>
        </w:tc>
        <w:tc>
          <w:tcPr>
            <w:tcW w:w="1356" w:type="dxa"/>
          </w:tcPr>
          <w:p w14:paraId="79C6AE47" w14:textId="39C067FE" w:rsidR="00BF6C28" w:rsidRPr="005F3AA9" w:rsidRDefault="00BF6C28" w:rsidP="00BF6C28">
            <w:pPr>
              <w:rPr>
                <w:sz w:val="22"/>
                <w:szCs w:val="22"/>
              </w:rPr>
            </w:pPr>
            <w:r w:rsidRPr="005F3AA9">
              <w:rPr>
                <w:sz w:val="22"/>
                <w:szCs w:val="22"/>
              </w:rPr>
              <w:t>Boys</w:t>
            </w:r>
          </w:p>
          <w:p w14:paraId="5AB41107" w14:textId="11E5E398" w:rsidR="00BF6C28" w:rsidRPr="005F3AA9" w:rsidRDefault="00BF6C28" w:rsidP="00BF6C28">
            <w:pPr>
              <w:rPr>
                <w:sz w:val="22"/>
                <w:szCs w:val="22"/>
              </w:rPr>
            </w:pPr>
            <w:r w:rsidRPr="005F3AA9">
              <w:rPr>
                <w:sz w:val="22"/>
                <w:szCs w:val="22"/>
              </w:rPr>
              <w:t>Girls</w:t>
            </w:r>
          </w:p>
        </w:tc>
        <w:tc>
          <w:tcPr>
            <w:tcW w:w="2303" w:type="dxa"/>
          </w:tcPr>
          <w:p w14:paraId="303B55F1" w14:textId="77777777" w:rsidR="00BF6C28" w:rsidRPr="005F3AA9" w:rsidRDefault="00BF6C28" w:rsidP="00BF6C28">
            <w:pPr>
              <w:rPr>
                <w:sz w:val="22"/>
                <w:szCs w:val="22"/>
              </w:rPr>
            </w:pPr>
            <w:r w:rsidRPr="005F3AA9">
              <w:rPr>
                <w:sz w:val="22"/>
                <w:szCs w:val="22"/>
              </w:rPr>
              <w:t>DQI-A</w:t>
            </w:r>
          </w:p>
          <w:p w14:paraId="48FE225E" w14:textId="6F5CBDA3" w:rsidR="00BF6C28" w:rsidRPr="005F3AA9" w:rsidRDefault="00BF6C28" w:rsidP="00BF6C28">
            <w:pPr>
              <w:rPr>
                <w:sz w:val="22"/>
                <w:szCs w:val="22"/>
              </w:rPr>
            </w:pPr>
            <w:r w:rsidRPr="005F3AA9">
              <w:rPr>
                <w:sz w:val="22"/>
                <w:szCs w:val="22"/>
              </w:rPr>
              <w:t>DQI-A</w:t>
            </w:r>
          </w:p>
        </w:tc>
        <w:tc>
          <w:tcPr>
            <w:tcW w:w="1438" w:type="dxa"/>
            <w:gridSpan w:val="2"/>
          </w:tcPr>
          <w:p w14:paraId="1B082799" w14:textId="4EA90C2B" w:rsidR="00BF6C28" w:rsidRPr="005F3AA9" w:rsidRDefault="00BF6C28" w:rsidP="00BF6C28">
            <w:pPr>
              <w:rPr>
                <w:sz w:val="22"/>
                <w:szCs w:val="22"/>
              </w:rPr>
            </w:pPr>
            <w:r w:rsidRPr="005F3AA9">
              <w:rPr>
                <w:sz w:val="22"/>
                <w:szCs w:val="22"/>
              </w:rPr>
              <w:t>n.s.</w:t>
            </w:r>
          </w:p>
          <w:p w14:paraId="58794E68" w14:textId="51551CFF" w:rsidR="00BF6C28" w:rsidRPr="005F3AA9" w:rsidRDefault="00BF6C28" w:rsidP="00BF6C28">
            <w:pPr>
              <w:rPr>
                <w:sz w:val="22"/>
                <w:szCs w:val="22"/>
              </w:rPr>
            </w:pPr>
            <w:r w:rsidRPr="005F3AA9">
              <w:rPr>
                <w:sz w:val="22"/>
                <w:szCs w:val="22"/>
              </w:rPr>
              <w:t>n.s.</w:t>
            </w:r>
          </w:p>
        </w:tc>
        <w:tc>
          <w:tcPr>
            <w:tcW w:w="1610" w:type="dxa"/>
          </w:tcPr>
          <w:p w14:paraId="6EE86131" w14:textId="77777777" w:rsidR="00BF6C28" w:rsidRPr="005F3AA9" w:rsidRDefault="00BF6C28" w:rsidP="00BF6C28">
            <w:pPr>
              <w:rPr>
                <w:sz w:val="22"/>
                <w:szCs w:val="22"/>
              </w:rPr>
            </w:pPr>
            <w:r w:rsidRPr="005F3AA9">
              <w:rPr>
                <w:sz w:val="22"/>
                <w:szCs w:val="22"/>
              </w:rPr>
              <w:t>Multiple linear regression, Standardized</w:t>
            </w:r>
          </w:p>
          <w:p w14:paraId="40C1D8F4" w14:textId="63E58D6F"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67ACD511" w14:textId="45F887EC" w:rsidR="00BF6C28" w:rsidRPr="005F3AA9" w:rsidRDefault="00BF6C28" w:rsidP="00BF6C28">
            <w:pPr>
              <w:rPr>
                <w:sz w:val="22"/>
                <w:szCs w:val="22"/>
              </w:rPr>
            </w:pPr>
            <w:r w:rsidRPr="005F3AA9">
              <w:rPr>
                <w:sz w:val="22"/>
                <w:szCs w:val="22"/>
              </w:rPr>
              <w:t>Unknown</w:t>
            </w:r>
          </w:p>
        </w:tc>
        <w:tc>
          <w:tcPr>
            <w:tcW w:w="907" w:type="dxa"/>
          </w:tcPr>
          <w:p w14:paraId="6C76D181" w14:textId="2738258E" w:rsidR="00BF6C28" w:rsidRPr="005F3AA9" w:rsidRDefault="00BF6C28" w:rsidP="00BF6C28">
            <w:pPr>
              <w:rPr>
                <w:sz w:val="22"/>
                <w:szCs w:val="22"/>
              </w:rPr>
            </w:pPr>
            <w:r w:rsidRPr="005F3AA9">
              <w:rPr>
                <w:sz w:val="22"/>
                <w:szCs w:val="22"/>
              </w:rPr>
              <w:t>2</w:t>
            </w:r>
          </w:p>
        </w:tc>
      </w:tr>
      <w:tr w:rsidR="00BF6C28" w:rsidRPr="005F3AA9" w14:paraId="33EF4805" w14:textId="77777777" w:rsidTr="00346ACE">
        <w:tc>
          <w:tcPr>
            <w:tcW w:w="1776" w:type="dxa"/>
          </w:tcPr>
          <w:p w14:paraId="23E8E8CD" w14:textId="6DE4267E" w:rsidR="00BF6C28" w:rsidRPr="005F3AA9" w:rsidRDefault="00BF6C28" w:rsidP="00BF6C28">
            <w:pPr>
              <w:rPr>
                <w:sz w:val="22"/>
                <w:szCs w:val="22"/>
              </w:rPr>
            </w:pPr>
            <w:r w:rsidRPr="005F3AA9">
              <w:rPr>
                <w:sz w:val="22"/>
                <w:szCs w:val="22"/>
              </w:rPr>
              <w:t>Lin et al. 2014, Multiple European countries</w: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8]</w:t>
            </w:r>
            <w:r w:rsidRPr="005F3AA9">
              <w:rPr>
                <w:sz w:val="22"/>
                <w:szCs w:val="22"/>
              </w:rPr>
              <w:fldChar w:fldCharType="end"/>
            </w:r>
          </w:p>
        </w:tc>
        <w:tc>
          <w:tcPr>
            <w:tcW w:w="1811" w:type="dxa"/>
          </w:tcPr>
          <w:p w14:paraId="3D29CE72" w14:textId="23DEC5DF" w:rsidR="00BF6C28" w:rsidRPr="005F3AA9" w:rsidRDefault="00BF6C28" w:rsidP="00BF6C28">
            <w:pPr>
              <w:rPr>
                <w:sz w:val="22"/>
                <w:szCs w:val="22"/>
              </w:rPr>
            </w:pPr>
            <w:r w:rsidRPr="005F3AA9">
              <w:rPr>
                <w:sz w:val="22"/>
                <w:szCs w:val="22"/>
              </w:rPr>
              <w:t>n: 1804;</w:t>
            </w:r>
          </w:p>
          <w:p w14:paraId="07E1BBBE" w14:textId="3DB85F70" w:rsidR="00BF6C28" w:rsidRPr="005F3AA9" w:rsidRDefault="00BF6C28" w:rsidP="00BF6C28">
            <w:pPr>
              <w:rPr>
                <w:sz w:val="22"/>
                <w:szCs w:val="22"/>
              </w:rPr>
            </w:pPr>
            <w:r w:rsidRPr="005F3AA9">
              <w:rPr>
                <w:sz w:val="22"/>
                <w:szCs w:val="22"/>
              </w:rPr>
              <w:t>age: 12.5-17.5;</w:t>
            </w:r>
          </w:p>
          <w:p w14:paraId="3937BF90" w14:textId="70F5E857" w:rsidR="00BF6C28" w:rsidRPr="005F3AA9" w:rsidRDefault="00BF6C28" w:rsidP="00BF6C28">
            <w:pPr>
              <w:rPr>
                <w:sz w:val="22"/>
                <w:szCs w:val="22"/>
              </w:rPr>
            </w:pPr>
            <w:r w:rsidRPr="005F3AA9">
              <w:rPr>
                <w:sz w:val="22"/>
                <w:szCs w:val="22"/>
              </w:rPr>
              <w:t>female: 52.6%</w:t>
            </w:r>
          </w:p>
        </w:tc>
        <w:tc>
          <w:tcPr>
            <w:tcW w:w="1526" w:type="dxa"/>
          </w:tcPr>
          <w:p w14:paraId="2ABCCEE8" w14:textId="7049E1CB" w:rsidR="00BF6C28" w:rsidRPr="005F3AA9" w:rsidRDefault="00BF6C28" w:rsidP="00BF6C28">
            <w:pPr>
              <w:rPr>
                <w:sz w:val="22"/>
                <w:szCs w:val="22"/>
              </w:rPr>
            </w:pPr>
            <w:r w:rsidRPr="005F3AA9">
              <w:rPr>
                <w:sz w:val="22"/>
                <w:szCs w:val="22"/>
              </w:rPr>
              <w:t>Cross-sectional</w:t>
            </w:r>
          </w:p>
        </w:tc>
        <w:tc>
          <w:tcPr>
            <w:tcW w:w="989" w:type="dxa"/>
          </w:tcPr>
          <w:p w14:paraId="285A5AB9" w14:textId="5D681444" w:rsidR="00BF6C28" w:rsidRPr="005F3AA9" w:rsidRDefault="00BF6C28" w:rsidP="00BF6C28">
            <w:pPr>
              <w:rPr>
                <w:sz w:val="22"/>
                <w:szCs w:val="22"/>
              </w:rPr>
            </w:pPr>
            <w:r w:rsidRPr="005F3AA9">
              <w:rPr>
                <w:sz w:val="22"/>
                <w:szCs w:val="22"/>
              </w:rPr>
              <w:t>24h recall</w:t>
            </w:r>
          </w:p>
        </w:tc>
        <w:tc>
          <w:tcPr>
            <w:tcW w:w="1413" w:type="dxa"/>
          </w:tcPr>
          <w:p w14:paraId="34CB620B" w14:textId="71487BA3" w:rsidR="00BF6C28" w:rsidRPr="005F3AA9" w:rsidRDefault="00BF6C28" w:rsidP="00BF6C28">
            <w:pPr>
              <w:rPr>
                <w:sz w:val="22"/>
                <w:szCs w:val="22"/>
              </w:rPr>
            </w:pPr>
            <w:r w:rsidRPr="005F3AA9">
              <w:rPr>
                <w:sz w:val="22"/>
                <w:szCs w:val="22"/>
              </w:rPr>
              <w:t>Yes</w:t>
            </w:r>
          </w:p>
        </w:tc>
        <w:tc>
          <w:tcPr>
            <w:tcW w:w="1356" w:type="dxa"/>
          </w:tcPr>
          <w:p w14:paraId="2D5726C7" w14:textId="4A36D663" w:rsidR="00BF6C28" w:rsidRPr="005F3AA9" w:rsidRDefault="00BF6C28" w:rsidP="00BF6C28">
            <w:pPr>
              <w:rPr>
                <w:sz w:val="22"/>
                <w:szCs w:val="22"/>
              </w:rPr>
            </w:pPr>
            <w:r w:rsidRPr="005F3AA9">
              <w:rPr>
                <w:sz w:val="22"/>
                <w:szCs w:val="22"/>
              </w:rPr>
              <w:t>no</w:t>
            </w:r>
          </w:p>
        </w:tc>
        <w:tc>
          <w:tcPr>
            <w:tcW w:w="2303" w:type="dxa"/>
          </w:tcPr>
          <w:p w14:paraId="7B3DD0B6" w14:textId="77777777" w:rsidR="00BF6C28" w:rsidRPr="005F3AA9" w:rsidRDefault="00BF6C28" w:rsidP="00BF6C28">
            <w:pPr>
              <w:rPr>
                <w:sz w:val="22"/>
                <w:szCs w:val="22"/>
              </w:rPr>
            </w:pPr>
            <w:r w:rsidRPr="005F3AA9">
              <w:rPr>
                <w:sz w:val="22"/>
                <w:szCs w:val="22"/>
              </w:rPr>
              <w:t>Dietary fiber</w:t>
            </w:r>
          </w:p>
          <w:p w14:paraId="0D7CD26D" w14:textId="77777777" w:rsidR="00BF6C28" w:rsidRPr="005F3AA9" w:rsidRDefault="00BF6C28" w:rsidP="00BF6C28">
            <w:pPr>
              <w:rPr>
                <w:sz w:val="22"/>
                <w:szCs w:val="22"/>
              </w:rPr>
            </w:pPr>
            <w:r w:rsidRPr="005F3AA9">
              <w:rPr>
                <w:sz w:val="22"/>
                <w:szCs w:val="22"/>
              </w:rPr>
              <w:t>WSF</w:t>
            </w:r>
          </w:p>
          <w:p w14:paraId="08A16044" w14:textId="77777777" w:rsidR="00BF6C28" w:rsidRPr="005F3AA9" w:rsidRDefault="00BF6C28" w:rsidP="00BF6C28">
            <w:pPr>
              <w:rPr>
                <w:sz w:val="22"/>
                <w:szCs w:val="22"/>
              </w:rPr>
            </w:pPr>
            <w:r w:rsidRPr="005F3AA9">
              <w:rPr>
                <w:sz w:val="22"/>
                <w:szCs w:val="22"/>
              </w:rPr>
              <w:t>WIF</w:t>
            </w:r>
          </w:p>
          <w:p w14:paraId="03776348" w14:textId="77777777" w:rsidR="00BF6C28" w:rsidRPr="005F3AA9" w:rsidRDefault="00BF6C28" w:rsidP="00BF6C28">
            <w:pPr>
              <w:rPr>
                <w:sz w:val="22"/>
                <w:szCs w:val="22"/>
              </w:rPr>
            </w:pPr>
          </w:p>
        </w:tc>
        <w:tc>
          <w:tcPr>
            <w:tcW w:w="1438" w:type="dxa"/>
            <w:gridSpan w:val="2"/>
          </w:tcPr>
          <w:p w14:paraId="31F6BAD0" w14:textId="295C6588" w:rsidR="00BF6C28" w:rsidRPr="005F3AA9" w:rsidRDefault="00BF6C28" w:rsidP="00BF6C28">
            <w:pPr>
              <w:rPr>
                <w:sz w:val="22"/>
                <w:szCs w:val="22"/>
              </w:rPr>
            </w:pPr>
            <w:r w:rsidRPr="005F3AA9">
              <w:rPr>
                <w:sz w:val="22"/>
                <w:szCs w:val="22"/>
              </w:rPr>
              <w:t>n.s.</w:t>
            </w:r>
          </w:p>
          <w:p w14:paraId="61699A8C" w14:textId="702C5CE0" w:rsidR="00BF6C28" w:rsidRPr="005F3AA9" w:rsidRDefault="00BF6C28" w:rsidP="00BF6C28">
            <w:pPr>
              <w:rPr>
                <w:sz w:val="22"/>
                <w:szCs w:val="22"/>
              </w:rPr>
            </w:pPr>
            <w:r w:rsidRPr="005F3AA9">
              <w:rPr>
                <w:sz w:val="22"/>
                <w:szCs w:val="22"/>
              </w:rPr>
              <w:t>n.s.</w:t>
            </w:r>
          </w:p>
          <w:p w14:paraId="16288378" w14:textId="58FB239E" w:rsidR="00BF6C28" w:rsidRPr="005F3AA9" w:rsidRDefault="00BF6C28" w:rsidP="00BF6C28">
            <w:pPr>
              <w:rPr>
                <w:sz w:val="22"/>
                <w:szCs w:val="22"/>
              </w:rPr>
            </w:pPr>
            <w:r w:rsidRPr="005F3AA9">
              <w:rPr>
                <w:sz w:val="22"/>
                <w:szCs w:val="22"/>
              </w:rPr>
              <w:t>n.s.</w:t>
            </w:r>
          </w:p>
        </w:tc>
        <w:tc>
          <w:tcPr>
            <w:tcW w:w="1610" w:type="dxa"/>
          </w:tcPr>
          <w:p w14:paraId="786FC63E" w14:textId="77777777" w:rsidR="00BF6C28" w:rsidRPr="005F3AA9" w:rsidRDefault="00BF6C28" w:rsidP="00BF6C28">
            <w:pPr>
              <w:rPr>
                <w:rFonts w:cs="Lucida Grande"/>
                <w:sz w:val="22"/>
                <w:szCs w:val="22"/>
              </w:rPr>
            </w:pPr>
            <w:r w:rsidRPr="005F3AA9">
              <w:rPr>
                <w:rFonts w:cs="Lucida Grande"/>
                <w:sz w:val="22"/>
                <w:szCs w:val="22"/>
              </w:rPr>
              <w:t xml:space="preserve">GLM multivariate analysis, </w:t>
            </w:r>
          </w:p>
          <w:p w14:paraId="2B4862EB" w14:textId="73154071"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 xml:space="preserve">-coefficient </w:t>
            </w:r>
          </w:p>
        </w:tc>
        <w:tc>
          <w:tcPr>
            <w:tcW w:w="1358" w:type="dxa"/>
          </w:tcPr>
          <w:p w14:paraId="1307A06C" w14:textId="04BC0D6F" w:rsidR="00BF6C28" w:rsidRPr="005F3AA9" w:rsidRDefault="00BF6C28" w:rsidP="00BF6C28">
            <w:pPr>
              <w:rPr>
                <w:sz w:val="22"/>
                <w:szCs w:val="22"/>
              </w:rPr>
            </w:pPr>
            <w:r w:rsidRPr="005F3AA9">
              <w:rPr>
                <w:sz w:val="22"/>
                <w:szCs w:val="22"/>
              </w:rPr>
              <w:t>Unknown</w:t>
            </w:r>
          </w:p>
        </w:tc>
        <w:tc>
          <w:tcPr>
            <w:tcW w:w="907" w:type="dxa"/>
          </w:tcPr>
          <w:p w14:paraId="26A21AEA" w14:textId="63EFD120" w:rsidR="00BF6C28" w:rsidRPr="005F3AA9" w:rsidRDefault="00BF6C28" w:rsidP="00BF6C28">
            <w:pPr>
              <w:rPr>
                <w:sz w:val="22"/>
                <w:szCs w:val="22"/>
              </w:rPr>
            </w:pPr>
            <w:r w:rsidRPr="005F3AA9">
              <w:rPr>
                <w:sz w:val="22"/>
                <w:szCs w:val="22"/>
              </w:rPr>
              <w:t>6</w:t>
            </w:r>
          </w:p>
        </w:tc>
      </w:tr>
      <w:tr w:rsidR="00BF6C28" w:rsidRPr="005F3AA9" w14:paraId="155B91DA" w14:textId="77777777" w:rsidTr="00346ACE">
        <w:tc>
          <w:tcPr>
            <w:tcW w:w="1776" w:type="dxa"/>
          </w:tcPr>
          <w:p w14:paraId="6E3E5AA0" w14:textId="5C039C11" w:rsidR="00BF6C28" w:rsidRPr="005F3AA9" w:rsidRDefault="00BF6C28" w:rsidP="00BF6C28">
            <w:pPr>
              <w:rPr>
                <w:sz w:val="22"/>
                <w:szCs w:val="22"/>
              </w:rPr>
            </w:pPr>
            <w:r w:rsidRPr="005F3AA9">
              <w:rPr>
                <w:sz w:val="22"/>
                <w:szCs w:val="22"/>
              </w:rPr>
              <w:t>Michels et al. 2015, Multiple European countries</w: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 </w:instrTex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9]</w:t>
            </w:r>
            <w:r w:rsidRPr="005F3AA9">
              <w:rPr>
                <w:sz w:val="22"/>
                <w:szCs w:val="22"/>
              </w:rPr>
              <w:fldChar w:fldCharType="end"/>
            </w:r>
          </w:p>
        </w:tc>
        <w:tc>
          <w:tcPr>
            <w:tcW w:w="1811" w:type="dxa"/>
          </w:tcPr>
          <w:p w14:paraId="5B7D6597" w14:textId="24DF3EDA" w:rsidR="00BF6C28" w:rsidRPr="005F3AA9" w:rsidRDefault="00BF6C28" w:rsidP="00BF6C28">
            <w:pPr>
              <w:rPr>
                <w:sz w:val="22"/>
                <w:szCs w:val="22"/>
              </w:rPr>
            </w:pPr>
            <w:r w:rsidRPr="005F3AA9">
              <w:rPr>
                <w:sz w:val="22"/>
                <w:szCs w:val="22"/>
              </w:rPr>
              <w:t>n: 387;</w:t>
            </w:r>
          </w:p>
          <w:p w14:paraId="74AF3B34" w14:textId="5E32FCD7" w:rsidR="00BF6C28" w:rsidRPr="005F3AA9" w:rsidRDefault="00BF6C28" w:rsidP="00BF6C28">
            <w:pPr>
              <w:rPr>
                <w:sz w:val="22"/>
                <w:szCs w:val="22"/>
              </w:rPr>
            </w:pPr>
            <w:r w:rsidRPr="005F3AA9">
              <w:rPr>
                <w:sz w:val="22"/>
                <w:szCs w:val="22"/>
              </w:rPr>
              <w:t>age: 12.5-17.5;</w:t>
            </w:r>
          </w:p>
          <w:p w14:paraId="6927A522" w14:textId="237B04BE" w:rsidR="00BF6C28" w:rsidRPr="005F3AA9" w:rsidRDefault="00BF6C28" w:rsidP="00BF6C28">
            <w:pPr>
              <w:rPr>
                <w:sz w:val="22"/>
                <w:szCs w:val="22"/>
              </w:rPr>
            </w:pPr>
            <w:r w:rsidRPr="005F3AA9">
              <w:rPr>
                <w:sz w:val="22"/>
                <w:szCs w:val="22"/>
              </w:rPr>
              <w:t>female: n.a.</w:t>
            </w:r>
          </w:p>
        </w:tc>
        <w:tc>
          <w:tcPr>
            <w:tcW w:w="1526" w:type="dxa"/>
          </w:tcPr>
          <w:p w14:paraId="30F6F0AE" w14:textId="7E29DFEB" w:rsidR="00BF6C28" w:rsidRPr="005F3AA9" w:rsidRDefault="00BF6C28" w:rsidP="00BF6C28">
            <w:pPr>
              <w:rPr>
                <w:sz w:val="22"/>
                <w:szCs w:val="22"/>
              </w:rPr>
            </w:pPr>
            <w:r w:rsidRPr="005F3AA9">
              <w:rPr>
                <w:sz w:val="22"/>
                <w:szCs w:val="22"/>
              </w:rPr>
              <w:t>Cross-sectional</w:t>
            </w:r>
          </w:p>
        </w:tc>
        <w:tc>
          <w:tcPr>
            <w:tcW w:w="989" w:type="dxa"/>
          </w:tcPr>
          <w:p w14:paraId="0C7C0933" w14:textId="278033CA" w:rsidR="00BF6C28" w:rsidRPr="005F3AA9" w:rsidRDefault="00BF6C28" w:rsidP="00BF6C28">
            <w:pPr>
              <w:rPr>
                <w:sz w:val="22"/>
                <w:szCs w:val="22"/>
              </w:rPr>
            </w:pPr>
            <w:r w:rsidRPr="005F3AA9">
              <w:rPr>
                <w:sz w:val="22"/>
                <w:szCs w:val="22"/>
              </w:rPr>
              <w:t>FFQ</w:t>
            </w:r>
          </w:p>
        </w:tc>
        <w:tc>
          <w:tcPr>
            <w:tcW w:w="1413" w:type="dxa"/>
          </w:tcPr>
          <w:p w14:paraId="4B21E8C8" w14:textId="687B570F" w:rsidR="00BF6C28" w:rsidRPr="005F3AA9" w:rsidRDefault="00BF6C28" w:rsidP="00BF6C28">
            <w:pPr>
              <w:rPr>
                <w:sz w:val="22"/>
                <w:szCs w:val="22"/>
              </w:rPr>
            </w:pPr>
            <w:r w:rsidRPr="005F3AA9">
              <w:rPr>
                <w:sz w:val="22"/>
                <w:szCs w:val="22"/>
              </w:rPr>
              <w:t>No</w:t>
            </w:r>
          </w:p>
        </w:tc>
        <w:tc>
          <w:tcPr>
            <w:tcW w:w="1356" w:type="dxa"/>
          </w:tcPr>
          <w:p w14:paraId="0D798FAB" w14:textId="797CFDCF" w:rsidR="00BF6C28" w:rsidRPr="005F3AA9" w:rsidRDefault="00BF6C28" w:rsidP="00BF6C28">
            <w:pPr>
              <w:rPr>
                <w:sz w:val="22"/>
                <w:szCs w:val="22"/>
              </w:rPr>
            </w:pPr>
            <w:r w:rsidRPr="005F3AA9">
              <w:rPr>
                <w:sz w:val="22"/>
                <w:szCs w:val="22"/>
              </w:rPr>
              <w:t>no</w:t>
            </w:r>
          </w:p>
        </w:tc>
        <w:tc>
          <w:tcPr>
            <w:tcW w:w="2303" w:type="dxa"/>
          </w:tcPr>
          <w:p w14:paraId="0B89580F" w14:textId="177839F8" w:rsidR="00BF6C28" w:rsidRPr="005F3AA9" w:rsidRDefault="00BF6C28" w:rsidP="00BF6C28">
            <w:pPr>
              <w:rPr>
                <w:sz w:val="22"/>
                <w:szCs w:val="22"/>
              </w:rPr>
            </w:pPr>
            <w:r w:rsidRPr="005F3AA9">
              <w:rPr>
                <w:sz w:val="22"/>
                <w:szCs w:val="22"/>
              </w:rPr>
              <w:t>Ready to eat cereals</w:t>
            </w:r>
          </w:p>
        </w:tc>
        <w:tc>
          <w:tcPr>
            <w:tcW w:w="1438" w:type="dxa"/>
            <w:gridSpan w:val="2"/>
          </w:tcPr>
          <w:p w14:paraId="2F03EF1F" w14:textId="23DEF3E5"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44F95087" w14:textId="5F833E9F" w:rsidR="00BF6C28" w:rsidRPr="005F3AA9" w:rsidRDefault="00BF6C28" w:rsidP="00BF6C28">
            <w:pPr>
              <w:rPr>
                <w:rFonts w:cs="Lucida Grande"/>
                <w:sz w:val="22"/>
                <w:szCs w:val="22"/>
              </w:rPr>
            </w:pPr>
            <w:r w:rsidRPr="005F3AA9">
              <w:rPr>
                <w:sz w:val="22"/>
                <w:szCs w:val="22"/>
              </w:rPr>
              <w:t>Linear regression, Estimated marginal means</w:t>
            </w:r>
          </w:p>
        </w:tc>
        <w:tc>
          <w:tcPr>
            <w:tcW w:w="1358" w:type="dxa"/>
          </w:tcPr>
          <w:p w14:paraId="2B9323D6" w14:textId="5EC7CE49" w:rsidR="00BF6C28" w:rsidRPr="005F3AA9" w:rsidRDefault="00BF6C28" w:rsidP="00BF6C28">
            <w:pPr>
              <w:rPr>
                <w:sz w:val="22"/>
                <w:szCs w:val="22"/>
              </w:rPr>
            </w:pPr>
            <w:r w:rsidRPr="005F3AA9">
              <w:rPr>
                <w:sz w:val="22"/>
                <w:szCs w:val="22"/>
              </w:rPr>
              <w:t>Yes</w:t>
            </w:r>
          </w:p>
        </w:tc>
        <w:tc>
          <w:tcPr>
            <w:tcW w:w="907" w:type="dxa"/>
          </w:tcPr>
          <w:p w14:paraId="46D28595" w14:textId="4906328D" w:rsidR="00BF6C28" w:rsidRPr="005F3AA9" w:rsidRDefault="00BF6C28" w:rsidP="00BF6C28">
            <w:pPr>
              <w:rPr>
                <w:sz w:val="22"/>
                <w:szCs w:val="22"/>
              </w:rPr>
            </w:pPr>
            <w:r w:rsidRPr="005F3AA9">
              <w:rPr>
                <w:sz w:val="22"/>
                <w:szCs w:val="22"/>
              </w:rPr>
              <w:t>1</w:t>
            </w:r>
          </w:p>
        </w:tc>
      </w:tr>
      <w:tr w:rsidR="00BF6C28" w:rsidRPr="005F3AA9" w14:paraId="656FEA96" w14:textId="77777777" w:rsidTr="00346ACE">
        <w:tc>
          <w:tcPr>
            <w:tcW w:w="1776" w:type="dxa"/>
          </w:tcPr>
          <w:p w14:paraId="370FF836" w14:textId="74F86218" w:rsidR="00BF6C28" w:rsidRPr="005F3AA9" w:rsidRDefault="00BF6C28" w:rsidP="00BF6C28">
            <w:pPr>
              <w:rPr>
                <w:b/>
                <w:sz w:val="22"/>
                <w:szCs w:val="22"/>
              </w:rPr>
            </w:pPr>
            <w:r w:rsidRPr="005F3AA9">
              <w:rPr>
                <w:sz w:val="22"/>
                <w:szCs w:val="22"/>
              </w:rPr>
              <w:t>Scaglioni et al. 2004, Italy</w: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6]</w:t>
            </w:r>
            <w:r w:rsidRPr="005F3AA9">
              <w:rPr>
                <w:sz w:val="22"/>
                <w:szCs w:val="22"/>
              </w:rPr>
              <w:fldChar w:fldCharType="end"/>
            </w:r>
          </w:p>
        </w:tc>
        <w:tc>
          <w:tcPr>
            <w:tcW w:w="1811" w:type="dxa"/>
          </w:tcPr>
          <w:p w14:paraId="3BBDEA32" w14:textId="4171B4CE" w:rsidR="00BF6C28" w:rsidRPr="005F3AA9" w:rsidRDefault="00BF6C28" w:rsidP="00BF6C28">
            <w:pPr>
              <w:rPr>
                <w:sz w:val="22"/>
                <w:szCs w:val="22"/>
              </w:rPr>
            </w:pPr>
            <w:r w:rsidRPr="005F3AA9">
              <w:rPr>
                <w:sz w:val="22"/>
                <w:szCs w:val="22"/>
              </w:rPr>
              <w:t>n: 105;</w:t>
            </w:r>
          </w:p>
          <w:p w14:paraId="7FCE4B77" w14:textId="3A3F2B91" w:rsidR="00BF6C28" w:rsidRPr="005F3AA9" w:rsidRDefault="00BF6C28" w:rsidP="00BF6C28">
            <w:pPr>
              <w:rPr>
                <w:sz w:val="22"/>
                <w:szCs w:val="22"/>
              </w:rPr>
            </w:pPr>
            <w:r w:rsidRPr="005F3AA9">
              <w:rPr>
                <w:sz w:val="22"/>
                <w:szCs w:val="22"/>
              </w:rPr>
              <w:t>age: 8;</w:t>
            </w:r>
          </w:p>
          <w:p w14:paraId="7AB210A5" w14:textId="2A12450D" w:rsidR="00BF6C28" w:rsidRPr="005F3AA9" w:rsidRDefault="00BF6C28" w:rsidP="00BF6C28">
            <w:pPr>
              <w:rPr>
                <w:sz w:val="22"/>
                <w:szCs w:val="22"/>
              </w:rPr>
            </w:pPr>
            <w:r w:rsidRPr="005F3AA9">
              <w:rPr>
                <w:sz w:val="22"/>
                <w:szCs w:val="22"/>
              </w:rPr>
              <w:t>female: 41.0%</w:t>
            </w:r>
          </w:p>
        </w:tc>
        <w:tc>
          <w:tcPr>
            <w:tcW w:w="1526" w:type="dxa"/>
          </w:tcPr>
          <w:p w14:paraId="1C3592C3" w14:textId="21AEB5DF" w:rsidR="00BF6C28" w:rsidRPr="005F3AA9" w:rsidRDefault="00BF6C28" w:rsidP="00BF6C28">
            <w:pPr>
              <w:rPr>
                <w:sz w:val="22"/>
                <w:szCs w:val="22"/>
              </w:rPr>
            </w:pPr>
            <w:r w:rsidRPr="005F3AA9">
              <w:rPr>
                <w:sz w:val="22"/>
                <w:szCs w:val="22"/>
              </w:rPr>
              <w:t>Cross-sectional</w:t>
            </w:r>
          </w:p>
        </w:tc>
        <w:tc>
          <w:tcPr>
            <w:tcW w:w="989" w:type="dxa"/>
          </w:tcPr>
          <w:p w14:paraId="75C38A17" w14:textId="56C9AFFA" w:rsidR="00BF6C28" w:rsidRPr="005F3AA9" w:rsidRDefault="00BF6C28" w:rsidP="00BF6C28">
            <w:pPr>
              <w:rPr>
                <w:sz w:val="22"/>
                <w:szCs w:val="22"/>
              </w:rPr>
            </w:pPr>
            <w:r w:rsidRPr="005F3AA9">
              <w:rPr>
                <w:sz w:val="22"/>
                <w:szCs w:val="22"/>
              </w:rPr>
              <w:t xml:space="preserve">FFQ; </w:t>
            </w:r>
          </w:p>
          <w:p w14:paraId="4E4C1064" w14:textId="6995856C" w:rsidR="00BF6C28" w:rsidRPr="005F3AA9" w:rsidRDefault="00BF6C28" w:rsidP="00BF6C28">
            <w:pPr>
              <w:rPr>
                <w:sz w:val="22"/>
                <w:szCs w:val="22"/>
              </w:rPr>
            </w:pPr>
            <w:r w:rsidRPr="005F3AA9">
              <w:rPr>
                <w:sz w:val="22"/>
                <w:szCs w:val="22"/>
              </w:rPr>
              <w:t>24h recall</w:t>
            </w:r>
          </w:p>
        </w:tc>
        <w:tc>
          <w:tcPr>
            <w:tcW w:w="1413" w:type="dxa"/>
          </w:tcPr>
          <w:p w14:paraId="73B2C0F1" w14:textId="760FF970" w:rsidR="00BF6C28" w:rsidRPr="005F3AA9" w:rsidRDefault="00BF6C28" w:rsidP="00BF6C28">
            <w:pPr>
              <w:rPr>
                <w:sz w:val="22"/>
                <w:szCs w:val="22"/>
              </w:rPr>
            </w:pPr>
            <w:r w:rsidRPr="005F3AA9">
              <w:rPr>
                <w:sz w:val="22"/>
                <w:szCs w:val="22"/>
              </w:rPr>
              <w:t>Unknown</w:t>
            </w:r>
          </w:p>
        </w:tc>
        <w:tc>
          <w:tcPr>
            <w:tcW w:w="1356" w:type="dxa"/>
          </w:tcPr>
          <w:p w14:paraId="571DA617" w14:textId="6EEC20C9" w:rsidR="00BF6C28" w:rsidRPr="005F3AA9" w:rsidRDefault="00BF6C28" w:rsidP="00BF6C28">
            <w:pPr>
              <w:rPr>
                <w:sz w:val="22"/>
                <w:szCs w:val="22"/>
              </w:rPr>
            </w:pPr>
            <w:r w:rsidRPr="005F3AA9">
              <w:rPr>
                <w:sz w:val="22"/>
                <w:szCs w:val="22"/>
              </w:rPr>
              <w:t>no</w:t>
            </w:r>
          </w:p>
        </w:tc>
        <w:tc>
          <w:tcPr>
            <w:tcW w:w="2303" w:type="dxa"/>
          </w:tcPr>
          <w:p w14:paraId="2779B16D" w14:textId="4D95E736" w:rsidR="00BF6C28" w:rsidRPr="005F3AA9" w:rsidRDefault="00BF6C28" w:rsidP="00BF6C28">
            <w:pPr>
              <w:rPr>
                <w:sz w:val="22"/>
                <w:szCs w:val="22"/>
              </w:rPr>
            </w:pPr>
            <w:r w:rsidRPr="005F3AA9">
              <w:rPr>
                <w:sz w:val="22"/>
                <w:szCs w:val="22"/>
              </w:rPr>
              <w:t>High pasta, low red meat vs. Low pasta, high red meat</w:t>
            </w:r>
          </w:p>
        </w:tc>
        <w:tc>
          <w:tcPr>
            <w:tcW w:w="1438" w:type="dxa"/>
            <w:gridSpan w:val="2"/>
          </w:tcPr>
          <w:p w14:paraId="029859C0" w14:textId="7B76CD77" w:rsidR="00BF6C28" w:rsidRPr="005F3AA9" w:rsidRDefault="00BF6C28" w:rsidP="00BF6C28">
            <w:pPr>
              <w:rPr>
                <w:b/>
                <w:sz w:val="22"/>
                <w:szCs w:val="22"/>
              </w:rPr>
            </w:pPr>
            <w:r w:rsidRPr="005F3AA9">
              <w:rPr>
                <w:sz w:val="22"/>
                <w:szCs w:val="22"/>
              </w:rPr>
              <w:t>significant</w:t>
            </w:r>
            <w:r w:rsidRPr="005F3AA9">
              <w:rPr>
                <w:sz w:val="22"/>
                <w:szCs w:val="22"/>
                <w:vertAlign w:val="superscript"/>
              </w:rPr>
              <w:t xml:space="preserve"> a</w:t>
            </w:r>
          </w:p>
        </w:tc>
        <w:tc>
          <w:tcPr>
            <w:tcW w:w="1610" w:type="dxa"/>
          </w:tcPr>
          <w:p w14:paraId="29B7C23D" w14:textId="4B42D368" w:rsidR="00BF6C28" w:rsidRPr="005F3AA9" w:rsidRDefault="00BF6C28" w:rsidP="00BF6C28">
            <w:pPr>
              <w:rPr>
                <w:sz w:val="22"/>
                <w:szCs w:val="22"/>
              </w:rPr>
            </w:pPr>
            <w:r w:rsidRPr="005F3AA9">
              <w:rPr>
                <w:sz w:val="22"/>
                <w:szCs w:val="22"/>
              </w:rPr>
              <w:t>Mann-Whitney U test, Mean</w:t>
            </w:r>
          </w:p>
        </w:tc>
        <w:tc>
          <w:tcPr>
            <w:tcW w:w="1358" w:type="dxa"/>
          </w:tcPr>
          <w:p w14:paraId="09A36D71" w14:textId="5DE13B1E" w:rsidR="00BF6C28" w:rsidRPr="005F3AA9" w:rsidRDefault="00BF6C28" w:rsidP="00BF6C28">
            <w:pPr>
              <w:rPr>
                <w:sz w:val="22"/>
                <w:szCs w:val="22"/>
              </w:rPr>
            </w:pPr>
            <w:r w:rsidRPr="005F3AA9">
              <w:rPr>
                <w:sz w:val="22"/>
                <w:szCs w:val="22"/>
              </w:rPr>
              <w:t>Unknown</w:t>
            </w:r>
          </w:p>
        </w:tc>
        <w:tc>
          <w:tcPr>
            <w:tcW w:w="907" w:type="dxa"/>
          </w:tcPr>
          <w:p w14:paraId="5DAA32E9" w14:textId="5DB51246" w:rsidR="00BF6C28" w:rsidRPr="005F3AA9" w:rsidRDefault="00BF6C28" w:rsidP="00BF6C28">
            <w:pPr>
              <w:rPr>
                <w:sz w:val="22"/>
                <w:szCs w:val="22"/>
              </w:rPr>
            </w:pPr>
            <w:r w:rsidRPr="005F3AA9">
              <w:rPr>
                <w:sz w:val="22"/>
                <w:szCs w:val="22"/>
              </w:rPr>
              <w:t>2</w:t>
            </w:r>
          </w:p>
        </w:tc>
      </w:tr>
      <w:tr w:rsidR="00BF6C28" w:rsidRPr="005F3AA9" w14:paraId="5549E2E7" w14:textId="77777777" w:rsidTr="00346ACE">
        <w:tc>
          <w:tcPr>
            <w:tcW w:w="1776" w:type="dxa"/>
          </w:tcPr>
          <w:p w14:paraId="6B7B5517" w14:textId="3D514C08" w:rsidR="00BF6C28" w:rsidRPr="005F3AA9" w:rsidRDefault="00BF6C28" w:rsidP="00BF6C28">
            <w:pPr>
              <w:rPr>
                <w:sz w:val="22"/>
                <w:szCs w:val="22"/>
              </w:rPr>
            </w:pPr>
            <w:r w:rsidRPr="005F3AA9">
              <w:rPr>
                <w:sz w:val="22"/>
                <w:szCs w:val="22"/>
              </w:rPr>
              <w:t>Song et al. 2015, Korea</w: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8]</w:t>
            </w:r>
            <w:r w:rsidRPr="005F3AA9">
              <w:rPr>
                <w:sz w:val="22"/>
                <w:szCs w:val="22"/>
              </w:rPr>
              <w:fldChar w:fldCharType="end"/>
            </w:r>
          </w:p>
        </w:tc>
        <w:tc>
          <w:tcPr>
            <w:tcW w:w="1811" w:type="dxa"/>
          </w:tcPr>
          <w:p w14:paraId="2E000C07" w14:textId="19EFD433" w:rsidR="00BF6C28" w:rsidRPr="005F3AA9" w:rsidRDefault="00BF6C28" w:rsidP="00BF6C28">
            <w:pPr>
              <w:rPr>
                <w:sz w:val="22"/>
                <w:szCs w:val="22"/>
              </w:rPr>
            </w:pPr>
            <w:r w:rsidRPr="005F3AA9">
              <w:rPr>
                <w:sz w:val="22"/>
                <w:szCs w:val="22"/>
              </w:rPr>
              <w:t>n: 2209;</w:t>
            </w:r>
          </w:p>
          <w:p w14:paraId="52DA3066" w14:textId="77777777" w:rsidR="00BF6C28" w:rsidRPr="005F3AA9" w:rsidRDefault="00BF6C28" w:rsidP="00BF6C28">
            <w:pPr>
              <w:rPr>
                <w:sz w:val="22"/>
                <w:szCs w:val="22"/>
              </w:rPr>
            </w:pPr>
            <w:r w:rsidRPr="005F3AA9">
              <w:rPr>
                <w:sz w:val="22"/>
                <w:szCs w:val="22"/>
              </w:rPr>
              <w:t>age: 10-18;</w:t>
            </w:r>
          </w:p>
          <w:p w14:paraId="757C3A74" w14:textId="7E61E610" w:rsidR="00BF6C28" w:rsidRPr="005F3AA9" w:rsidRDefault="00BF6C28" w:rsidP="00BF6C28">
            <w:pPr>
              <w:rPr>
                <w:sz w:val="22"/>
                <w:szCs w:val="22"/>
              </w:rPr>
            </w:pPr>
            <w:r w:rsidRPr="005F3AA9">
              <w:rPr>
                <w:sz w:val="22"/>
                <w:szCs w:val="22"/>
              </w:rPr>
              <w:t>female: 47.3%</w:t>
            </w:r>
          </w:p>
        </w:tc>
        <w:tc>
          <w:tcPr>
            <w:tcW w:w="1526" w:type="dxa"/>
          </w:tcPr>
          <w:p w14:paraId="39DB71F2" w14:textId="154FC010" w:rsidR="00BF6C28" w:rsidRPr="005F3AA9" w:rsidRDefault="00BF6C28" w:rsidP="00BF6C28">
            <w:pPr>
              <w:rPr>
                <w:sz w:val="22"/>
                <w:szCs w:val="22"/>
              </w:rPr>
            </w:pPr>
            <w:r w:rsidRPr="005F3AA9">
              <w:rPr>
                <w:sz w:val="22"/>
                <w:szCs w:val="22"/>
              </w:rPr>
              <w:t>Cross-sectional</w:t>
            </w:r>
          </w:p>
        </w:tc>
        <w:tc>
          <w:tcPr>
            <w:tcW w:w="989" w:type="dxa"/>
          </w:tcPr>
          <w:p w14:paraId="32AF29DB" w14:textId="2F87E6DA" w:rsidR="00BF6C28" w:rsidRPr="005F3AA9" w:rsidRDefault="00BF6C28" w:rsidP="00BF6C28">
            <w:pPr>
              <w:rPr>
                <w:sz w:val="22"/>
                <w:szCs w:val="22"/>
              </w:rPr>
            </w:pPr>
            <w:r w:rsidRPr="005F3AA9">
              <w:rPr>
                <w:sz w:val="22"/>
                <w:szCs w:val="22"/>
              </w:rPr>
              <w:t>24h recall</w:t>
            </w:r>
          </w:p>
        </w:tc>
        <w:tc>
          <w:tcPr>
            <w:tcW w:w="1413" w:type="dxa"/>
          </w:tcPr>
          <w:p w14:paraId="227B5BD7" w14:textId="77777777" w:rsidR="00BF6C28" w:rsidRPr="005F3AA9" w:rsidRDefault="00BF6C28" w:rsidP="00BF6C28">
            <w:pPr>
              <w:rPr>
                <w:sz w:val="22"/>
                <w:szCs w:val="22"/>
              </w:rPr>
            </w:pPr>
            <w:r w:rsidRPr="005F3AA9">
              <w:rPr>
                <w:sz w:val="22"/>
                <w:szCs w:val="22"/>
              </w:rPr>
              <w:t>Unknown</w:t>
            </w:r>
          </w:p>
          <w:p w14:paraId="553A08EE" w14:textId="77777777" w:rsidR="00BF6C28" w:rsidRPr="005F3AA9" w:rsidRDefault="00BF6C28" w:rsidP="00BF6C28">
            <w:pPr>
              <w:rPr>
                <w:sz w:val="22"/>
                <w:szCs w:val="22"/>
              </w:rPr>
            </w:pPr>
          </w:p>
        </w:tc>
        <w:tc>
          <w:tcPr>
            <w:tcW w:w="1356" w:type="dxa"/>
          </w:tcPr>
          <w:p w14:paraId="0BB00626" w14:textId="2BA0DC8E" w:rsidR="00BF6C28" w:rsidRPr="005F3AA9" w:rsidRDefault="00BF6C28" w:rsidP="00BF6C28">
            <w:pPr>
              <w:rPr>
                <w:sz w:val="22"/>
                <w:szCs w:val="22"/>
              </w:rPr>
            </w:pPr>
            <w:r w:rsidRPr="005F3AA9">
              <w:rPr>
                <w:sz w:val="22"/>
                <w:szCs w:val="22"/>
              </w:rPr>
              <w:t>Boys</w:t>
            </w:r>
          </w:p>
          <w:p w14:paraId="4A88FEBF" w14:textId="77777777" w:rsidR="00BF6C28" w:rsidRPr="005F3AA9" w:rsidRDefault="00BF6C28" w:rsidP="00BF6C28">
            <w:pPr>
              <w:rPr>
                <w:sz w:val="22"/>
                <w:szCs w:val="22"/>
              </w:rPr>
            </w:pPr>
          </w:p>
          <w:p w14:paraId="04E58157" w14:textId="04A1BFFB" w:rsidR="00BF6C28" w:rsidRPr="005F3AA9" w:rsidRDefault="00BF6C28" w:rsidP="00BF6C28">
            <w:pPr>
              <w:rPr>
                <w:sz w:val="22"/>
                <w:szCs w:val="22"/>
              </w:rPr>
            </w:pPr>
            <w:r w:rsidRPr="005F3AA9">
              <w:rPr>
                <w:sz w:val="22"/>
                <w:szCs w:val="22"/>
              </w:rPr>
              <w:t>Girls</w:t>
            </w:r>
          </w:p>
        </w:tc>
        <w:tc>
          <w:tcPr>
            <w:tcW w:w="2303" w:type="dxa"/>
          </w:tcPr>
          <w:p w14:paraId="346CA3EA" w14:textId="77777777" w:rsidR="00A6766B" w:rsidRPr="005F3AA9" w:rsidRDefault="00A6766B" w:rsidP="00A6766B">
            <w:pPr>
              <w:rPr>
                <w:sz w:val="22"/>
                <w:szCs w:val="22"/>
              </w:rPr>
            </w:pPr>
            <w:r w:rsidRPr="005F3AA9">
              <w:rPr>
                <w:sz w:val="22"/>
                <w:szCs w:val="22"/>
              </w:rPr>
              <w:t>Carbohydrates</w:t>
            </w:r>
          </w:p>
          <w:p w14:paraId="094EDEAB" w14:textId="537F25FE" w:rsidR="00BF6C28" w:rsidRPr="005F3AA9" w:rsidRDefault="00BF6C28" w:rsidP="00BF6C28">
            <w:pPr>
              <w:rPr>
                <w:sz w:val="22"/>
                <w:szCs w:val="22"/>
              </w:rPr>
            </w:pPr>
            <w:r w:rsidRPr="005F3AA9">
              <w:rPr>
                <w:sz w:val="22"/>
                <w:szCs w:val="22"/>
              </w:rPr>
              <w:t>White rice</w:t>
            </w:r>
          </w:p>
          <w:p w14:paraId="46D925BE" w14:textId="77777777" w:rsidR="00A6766B" w:rsidRPr="005F3AA9" w:rsidRDefault="00A6766B" w:rsidP="00A6766B">
            <w:pPr>
              <w:rPr>
                <w:sz w:val="22"/>
                <w:szCs w:val="22"/>
              </w:rPr>
            </w:pPr>
            <w:r w:rsidRPr="005F3AA9">
              <w:rPr>
                <w:sz w:val="22"/>
                <w:szCs w:val="22"/>
              </w:rPr>
              <w:t>Carbohydrates</w:t>
            </w:r>
          </w:p>
          <w:p w14:paraId="739FA4B8" w14:textId="64669A2E" w:rsidR="00BF6C28" w:rsidRPr="005F3AA9" w:rsidRDefault="00BF6C28" w:rsidP="00BF6C28">
            <w:pPr>
              <w:rPr>
                <w:sz w:val="22"/>
                <w:szCs w:val="22"/>
              </w:rPr>
            </w:pPr>
            <w:r w:rsidRPr="005F3AA9">
              <w:rPr>
                <w:sz w:val="22"/>
                <w:szCs w:val="22"/>
              </w:rPr>
              <w:t>White rice</w:t>
            </w:r>
          </w:p>
        </w:tc>
        <w:tc>
          <w:tcPr>
            <w:tcW w:w="1438" w:type="dxa"/>
            <w:gridSpan w:val="2"/>
          </w:tcPr>
          <w:p w14:paraId="61452643" w14:textId="7777777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r w:rsidRPr="005F3AA9">
              <w:rPr>
                <w:sz w:val="22"/>
                <w:szCs w:val="22"/>
              </w:rPr>
              <w:t xml:space="preserve"> </w:t>
            </w:r>
          </w:p>
          <w:p w14:paraId="790CFC25" w14:textId="1F223A0C"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34F3F2B" w14:textId="7F19ADA1"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4E7F16F0" w14:textId="3414669D"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tc>
        <w:tc>
          <w:tcPr>
            <w:tcW w:w="1610" w:type="dxa"/>
          </w:tcPr>
          <w:p w14:paraId="7C9FC4D5" w14:textId="26B8F467" w:rsidR="00BF6C28" w:rsidRPr="005F3AA9" w:rsidRDefault="00BF6C28" w:rsidP="00BF6C28">
            <w:pPr>
              <w:rPr>
                <w:sz w:val="22"/>
                <w:szCs w:val="22"/>
              </w:rPr>
            </w:pPr>
            <w:r w:rsidRPr="005F3AA9">
              <w:rPr>
                <w:sz w:val="22"/>
                <w:szCs w:val="22"/>
              </w:rPr>
              <w:t>Linear regression, Quartiles</w:t>
            </w:r>
          </w:p>
        </w:tc>
        <w:tc>
          <w:tcPr>
            <w:tcW w:w="1358" w:type="dxa"/>
          </w:tcPr>
          <w:p w14:paraId="184F22CE" w14:textId="717F1900" w:rsidR="00BF6C28" w:rsidRPr="005F3AA9" w:rsidRDefault="00BF6C28" w:rsidP="00BF6C28">
            <w:pPr>
              <w:rPr>
                <w:sz w:val="22"/>
                <w:szCs w:val="22"/>
              </w:rPr>
            </w:pPr>
            <w:r w:rsidRPr="005F3AA9">
              <w:rPr>
                <w:sz w:val="22"/>
                <w:szCs w:val="22"/>
              </w:rPr>
              <w:t>No</w:t>
            </w:r>
          </w:p>
        </w:tc>
        <w:tc>
          <w:tcPr>
            <w:tcW w:w="907" w:type="dxa"/>
          </w:tcPr>
          <w:p w14:paraId="2EF70364" w14:textId="60E3CC92" w:rsidR="00BF6C28" w:rsidRPr="005F3AA9" w:rsidRDefault="00BF6C28" w:rsidP="00BF6C28">
            <w:pPr>
              <w:rPr>
                <w:sz w:val="22"/>
                <w:szCs w:val="22"/>
              </w:rPr>
            </w:pPr>
            <w:r w:rsidRPr="005F3AA9">
              <w:rPr>
                <w:sz w:val="22"/>
                <w:szCs w:val="22"/>
              </w:rPr>
              <w:t>8</w:t>
            </w:r>
          </w:p>
        </w:tc>
      </w:tr>
      <w:tr w:rsidR="00BF6C28" w:rsidRPr="005F3AA9" w14:paraId="126D33C9" w14:textId="77777777" w:rsidTr="00346ACE">
        <w:tc>
          <w:tcPr>
            <w:tcW w:w="1776" w:type="dxa"/>
          </w:tcPr>
          <w:p w14:paraId="70E478B6" w14:textId="62FC790F" w:rsidR="00BF6C28" w:rsidRPr="005F3AA9" w:rsidRDefault="00BF6C28" w:rsidP="00BF6C28">
            <w:pPr>
              <w:rPr>
                <w:b/>
                <w:sz w:val="22"/>
                <w:szCs w:val="22"/>
              </w:rPr>
            </w:pPr>
            <w:r w:rsidRPr="005F3AA9">
              <w:rPr>
                <w:sz w:val="22"/>
                <w:szCs w:val="22"/>
              </w:rPr>
              <w:t>Steffen et al. 2003, USA</w: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9]</w:t>
            </w:r>
            <w:r w:rsidRPr="005F3AA9">
              <w:rPr>
                <w:sz w:val="22"/>
                <w:szCs w:val="22"/>
              </w:rPr>
              <w:fldChar w:fldCharType="end"/>
            </w:r>
          </w:p>
        </w:tc>
        <w:tc>
          <w:tcPr>
            <w:tcW w:w="1811" w:type="dxa"/>
          </w:tcPr>
          <w:p w14:paraId="02FEE208" w14:textId="5AF897BE" w:rsidR="00BF6C28" w:rsidRPr="005F3AA9" w:rsidRDefault="00BF6C28" w:rsidP="00BF6C28">
            <w:pPr>
              <w:rPr>
                <w:sz w:val="22"/>
                <w:szCs w:val="22"/>
              </w:rPr>
            </w:pPr>
            <w:r w:rsidRPr="005F3AA9">
              <w:rPr>
                <w:sz w:val="22"/>
                <w:szCs w:val="22"/>
              </w:rPr>
              <w:t>n: 285;</w:t>
            </w:r>
          </w:p>
          <w:p w14:paraId="07320A34" w14:textId="77777777" w:rsidR="00BF6C28" w:rsidRPr="005F3AA9" w:rsidRDefault="00BF6C28" w:rsidP="00BF6C28">
            <w:pPr>
              <w:rPr>
                <w:sz w:val="22"/>
                <w:szCs w:val="22"/>
              </w:rPr>
            </w:pPr>
            <w:r w:rsidRPr="005F3AA9">
              <w:rPr>
                <w:sz w:val="22"/>
                <w:szCs w:val="22"/>
              </w:rPr>
              <w:t>age: 13, 15;</w:t>
            </w:r>
          </w:p>
          <w:p w14:paraId="07F7DC9A" w14:textId="4DF4AB12" w:rsidR="00BF6C28" w:rsidRPr="005F3AA9" w:rsidRDefault="00BF6C28" w:rsidP="00BF6C28">
            <w:pPr>
              <w:rPr>
                <w:sz w:val="22"/>
                <w:szCs w:val="22"/>
              </w:rPr>
            </w:pPr>
            <w:r w:rsidRPr="005F3AA9">
              <w:rPr>
                <w:sz w:val="22"/>
                <w:szCs w:val="22"/>
              </w:rPr>
              <w:t>female:</w:t>
            </w:r>
            <w:r w:rsidR="00FB1E1C">
              <w:rPr>
                <w:sz w:val="22"/>
                <w:szCs w:val="22"/>
              </w:rPr>
              <w:t xml:space="preserve"> </w:t>
            </w:r>
            <w:r w:rsidRPr="005F3AA9">
              <w:rPr>
                <w:sz w:val="22"/>
                <w:szCs w:val="22"/>
              </w:rPr>
              <w:t>45.6%</w:t>
            </w:r>
          </w:p>
        </w:tc>
        <w:tc>
          <w:tcPr>
            <w:tcW w:w="1526" w:type="dxa"/>
          </w:tcPr>
          <w:p w14:paraId="4AD6A46F" w14:textId="42A000EF" w:rsidR="00BF6C28" w:rsidRPr="005F3AA9" w:rsidRDefault="00BF6C28" w:rsidP="00BF6C28">
            <w:pPr>
              <w:rPr>
                <w:sz w:val="22"/>
                <w:szCs w:val="22"/>
              </w:rPr>
            </w:pPr>
            <w:r w:rsidRPr="005F3AA9">
              <w:rPr>
                <w:sz w:val="22"/>
                <w:szCs w:val="22"/>
              </w:rPr>
              <w:t>Prospective cohort study</w:t>
            </w:r>
          </w:p>
        </w:tc>
        <w:tc>
          <w:tcPr>
            <w:tcW w:w="989" w:type="dxa"/>
          </w:tcPr>
          <w:p w14:paraId="276F21C6" w14:textId="5F4E6F4F" w:rsidR="00BF6C28" w:rsidRPr="005F3AA9" w:rsidRDefault="00BF6C28" w:rsidP="00BF6C28">
            <w:pPr>
              <w:rPr>
                <w:sz w:val="22"/>
                <w:szCs w:val="22"/>
              </w:rPr>
            </w:pPr>
            <w:r w:rsidRPr="005F3AA9">
              <w:rPr>
                <w:sz w:val="22"/>
                <w:szCs w:val="22"/>
              </w:rPr>
              <w:t>FFQ</w:t>
            </w:r>
          </w:p>
        </w:tc>
        <w:tc>
          <w:tcPr>
            <w:tcW w:w="1413" w:type="dxa"/>
          </w:tcPr>
          <w:p w14:paraId="6924BF04" w14:textId="3E629542" w:rsidR="00BF6C28" w:rsidRPr="005F3AA9" w:rsidRDefault="00BF6C28" w:rsidP="00BF6C28">
            <w:pPr>
              <w:rPr>
                <w:sz w:val="22"/>
                <w:szCs w:val="22"/>
              </w:rPr>
            </w:pPr>
            <w:r w:rsidRPr="005F3AA9">
              <w:rPr>
                <w:sz w:val="22"/>
                <w:szCs w:val="22"/>
              </w:rPr>
              <w:t>Unknown</w:t>
            </w:r>
          </w:p>
        </w:tc>
        <w:tc>
          <w:tcPr>
            <w:tcW w:w="1356" w:type="dxa"/>
          </w:tcPr>
          <w:p w14:paraId="6D6F6E89" w14:textId="2E756808" w:rsidR="00BF6C28" w:rsidRPr="005F3AA9" w:rsidRDefault="00BF6C28" w:rsidP="00BF6C28">
            <w:pPr>
              <w:rPr>
                <w:sz w:val="22"/>
                <w:szCs w:val="22"/>
              </w:rPr>
            </w:pPr>
            <w:r w:rsidRPr="005F3AA9">
              <w:rPr>
                <w:sz w:val="22"/>
                <w:szCs w:val="22"/>
              </w:rPr>
              <w:t>no</w:t>
            </w:r>
          </w:p>
        </w:tc>
        <w:tc>
          <w:tcPr>
            <w:tcW w:w="2303" w:type="dxa"/>
          </w:tcPr>
          <w:p w14:paraId="66F07427" w14:textId="2EA42A0F" w:rsidR="00BF6C28" w:rsidRPr="005F3AA9" w:rsidRDefault="00BF6C28" w:rsidP="00BF6C28">
            <w:pPr>
              <w:rPr>
                <w:sz w:val="22"/>
                <w:szCs w:val="22"/>
              </w:rPr>
            </w:pPr>
            <w:r w:rsidRPr="005F3AA9">
              <w:rPr>
                <w:sz w:val="22"/>
                <w:szCs w:val="22"/>
              </w:rPr>
              <w:t>Whole grains</w:t>
            </w:r>
          </w:p>
        </w:tc>
        <w:tc>
          <w:tcPr>
            <w:tcW w:w="1438" w:type="dxa"/>
            <w:gridSpan w:val="2"/>
          </w:tcPr>
          <w:p w14:paraId="31A4FC12" w14:textId="5276A5AB"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10" w:type="dxa"/>
          </w:tcPr>
          <w:p w14:paraId="21671AB4" w14:textId="54288374" w:rsidR="00BF6C28" w:rsidRPr="005F3AA9" w:rsidRDefault="00BF6C28" w:rsidP="00BF6C28">
            <w:pPr>
              <w:rPr>
                <w:sz w:val="22"/>
                <w:szCs w:val="22"/>
              </w:rPr>
            </w:pPr>
            <w:r w:rsidRPr="005F3AA9">
              <w:rPr>
                <w:sz w:val="22"/>
                <w:szCs w:val="22"/>
              </w:rPr>
              <w:t>Multiple linear regression, Adjusted mean values</w:t>
            </w:r>
          </w:p>
        </w:tc>
        <w:tc>
          <w:tcPr>
            <w:tcW w:w="1358" w:type="dxa"/>
          </w:tcPr>
          <w:p w14:paraId="0B782EE8" w14:textId="6704DC0B" w:rsidR="00BF6C28" w:rsidRPr="005F3AA9" w:rsidRDefault="00BF6C28" w:rsidP="00BF6C28">
            <w:pPr>
              <w:rPr>
                <w:sz w:val="22"/>
                <w:szCs w:val="22"/>
              </w:rPr>
            </w:pPr>
            <w:r w:rsidRPr="005F3AA9">
              <w:rPr>
                <w:sz w:val="22"/>
                <w:szCs w:val="22"/>
              </w:rPr>
              <w:t>Yes</w:t>
            </w:r>
          </w:p>
        </w:tc>
        <w:tc>
          <w:tcPr>
            <w:tcW w:w="907" w:type="dxa"/>
          </w:tcPr>
          <w:p w14:paraId="1CAC20A6" w14:textId="3147CE2F" w:rsidR="00BF6C28" w:rsidRPr="005F3AA9" w:rsidRDefault="00BF6C28" w:rsidP="00BF6C28">
            <w:pPr>
              <w:rPr>
                <w:sz w:val="22"/>
                <w:szCs w:val="22"/>
              </w:rPr>
            </w:pPr>
            <w:r w:rsidRPr="005F3AA9">
              <w:rPr>
                <w:sz w:val="22"/>
                <w:szCs w:val="22"/>
              </w:rPr>
              <w:t>4</w:t>
            </w:r>
          </w:p>
        </w:tc>
      </w:tr>
      <w:tr w:rsidR="00BF6C28" w:rsidRPr="005F3AA9" w14:paraId="27774099" w14:textId="77777777" w:rsidTr="00346ACE">
        <w:tc>
          <w:tcPr>
            <w:tcW w:w="1776" w:type="dxa"/>
          </w:tcPr>
          <w:p w14:paraId="60D5F2D8" w14:textId="11CE7F13" w:rsidR="00BF6C28" w:rsidRPr="005F3AA9" w:rsidRDefault="00BF6C28" w:rsidP="00BF6C28">
            <w:pPr>
              <w:rPr>
                <w:sz w:val="22"/>
                <w:szCs w:val="22"/>
              </w:rPr>
            </w:pPr>
            <w:r w:rsidRPr="005F3AA9">
              <w:rPr>
                <w:sz w:val="22"/>
                <w:szCs w:val="22"/>
              </w:rPr>
              <w:t>Wang et al. 2013, Canada</w:t>
            </w:r>
            <w:r w:rsidRPr="005F3AA9">
              <w:rPr>
                <w:sz w:val="22"/>
                <w:szCs w:val="22"/>
              </w:rPr>
              <w:fldChar w:fldCharType="begin">
                <w:fldData xml:space="preserve">PEVuZE5vdGU+PENpdGU+PEF1dGhvcj5XYW5nPC9BdXRob3I+PFllYXI+MjAxMzwvWWVhcj48UmVj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4NC05Mzwv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XYW5nPC9BdXRob3I+PFllYXI+MjAxMzwvWWVhcj48UmVj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4NC05Mzwv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4]</w:t>
            </w:r>
            <w:r w:rsidRPr="005F3AA9">
              <w:rPr>
                <w:sz w:val="22"/>
                <w:szCs w:val="22"/>
              </w:rPr>
              <w:fldChar w:fldCharType="end"/>
            </w:r>
          </w:p>
        </w:tc>
        <w:tc>
          <w:tcPr>
            <w:tcW w:w="1811" w:type="dxa"/>
          </w:tcPr>
          <w:p w14:paraId="7C9EB697" w14:textId="0DE22E9D" w:rsidR="00BF6C28" w:rsidRPr="005F3AA9" w:rsidRDefault="00BF6C28" w:rsidP="00BF6C28">
            <w:pPr>
              <w:rPr>
                <w:sz w:val="22"/>
                <w:szCs w:val="22"/>
              </w:rPr>
            </w:pPr>
            <w:r w:rsidRPr="005F3AA9">
              <w:rPr>
                <w:sz w:val="22"/>
                <w:szCs w:val="22"/>
              </w:rPr>
              <w:t>n: 457;</w:t>
            </w:r>
          </w:p>
          <w:p w14:paraId="6FCFBEC1" w14:textId="77777777" w:rsidR="00BF6C28" w:rsidRPr="005F3AA9" w:rsidRDefault="00BF6C28" w:rsidP="00BF6C28">
            <w:pPr>
              <w:rPr>
                <w:sz w:val="22"/>
                <w:szCs w:val="22"/>
              </w:rPr>
            </w:pPr>
            <w:r w:rsidRPr="005F3AA9">
              <w:rPr>
                <w:sz w:val="22"/>
                <w:szCs w:val="22"/>
              </w:rPr>
              <w:t>age: 8-10;</w:t>
            </w:r>
          </w:p>
          <w:p w14:paraId="0AD22A67" w14:textId="392307AA" w:rsidR="00BF6C28" w:rsidRPr="005F3AA9" w:rsidRDefault="00BF6C28" w:rsidP="00BF6C28">
            <w:pPr>
              <w:rPr>
                <w:sz w:val="22"/>
                <w:szCs w:val="22"/>
              </w:rPr>
            </w:pPr>
            <w:r w:rsidRPr="005F3AA9">
              <w:rPr>
                <w:sz w:val="22"/>
                <w:szCs w:val="22"/>
              </w:rPr>
              <w:t>female: n.a.</w:t>
            </w:r>
          </w:p>
        </w:tc>
        <w:tc>
          <w:tcPr>
            <w:tcW w:w="1526" w:type="dxa"/>
          </w:tcPr>
          <w:p w14:paraId="3BB17468" w14:textId="0B6A7F45" w:rsidR="00BF6C28" w:rsidRPr="005F3AA9" w:rsidRDefault="00BF6C28" w:rsidP="00BF6C28">
            <w:pPr>
              <w:rPr>
                <w:sz w:val="22"/>
                <w:szCs w:val="22"/>
              </w:rPr>
            </w:pPr>
            <w:r w:rsidRPr="005F3AA9">
              <w:rPr>
                <w:sz w:val="22"/>
                <w:szCs w:val="22"/>
              </w:rPr>
              <w:t>Prospective cohort study</w:t>
            </w:r>
          </w:p>
        </w:tc>
        <w:tc>
          <w:tcPr>
            <w:tcW w:w="989" w:type="dxa"/>
          </w:tcPr>
          <w:p w14:paraId="21CB7C18" w14:textId="60F4B7D7" w:rsidR="00BF6C28" w:rsidRPr="005F3AA9" w:rsidRDefault="00BF6C28" w:rsidP="00BF6C28">
            <w:pPr>
              <w:rPr>
                <w:sz w:val="22"/>
                <w:szCs w:val="22"/>
              </w:rPr>
            </w:pPr>
            <w:r w:rsidRPr="005F3AA9">
              <w:rPr>
                <w:sz w:val="22"/>
                <w:szCs w:val="22"/>
              </w:rPr>
              <w:t>24h recall</w:t>
            </w:r>
          </w:p>
        </w:tc>
        <w:tc>
          <w:tcPr>
            <w:tcW w:w="1413" w:type="dxa"/>
          </w:tcPr>
          <w:p w14:paraId="1E8DA58C" w14:textId="12635E2F" w:rsidR="00BF6C28" w:rsidRPr="005F3AA9" w:rsidRDefault="00BF6C28" w:rsidP="00BF6C28">
            <w:pPr>
              <w:rPr>
                <w:sz w:val="22"/>
                <w:szCs w:val="22"/>
              </w:rPr>
            </w:pPr>
            <w:r w:rsidRPr="005F3AA9">
              <w:rPr>
                <w:sz w:val="22"/>
                <w:szCs w:val="22"/>
              </w:rPr>
              <w:t>Unknown</w:t>
            </w:r>
          </w:p>
        </w:tc>
        <w:tc>
          <w:tcPr>
            <w:tcW w:w="1356" w:type="dxa"/>
          </w:tcPr>
          <w:p w14:paraId="1664750B" w14:textId="41C0DA90" w:rsidR="00BF6C28" w:rsidRPr="005F3AA9" w:rsidRDefault="00BF6C28" w:rsidP="00BF6C28">
            <w:pPr>
              <w:rPr>
                <w:sz w:val="22"/>
                <w:szCs w:val="22"/>
              </w:rPr>
            </w:pPr>
            <w:r w:rsidRPr="005F3AA9">
              <w:rPr>
                <w:sz w:val="22"/>
                <w:szCs w:val="22"/>
              </w:rPr>
              <w:t>no</w:t>
            </w:r>
          </w:p>
        </w:tc>
        <w:tc>
          <w:tcPr>
            <w:tcW w:w="2303" w:type="dxa"/>
          </w:tcPr>
          <w:p w14:paraId="0484F5D7" w14:textId="420DB76A" w:rsidR="00BF6C28" w:rsidRPr="005F3AA9" w:rsidRDefault="00BF6C28" w:rsidP="00BF6C28">
            <w:pPr>
              <w:rPr>
                <w:sz w:val="22"/>
                <w:szCs w:val="22"/>
              </w:rPr>
            </w:pPr>
            <w:r w:rsidRPr="005F3AA9">
              <w:rPr>
                <w:sz w:val="22"/>
                <w:szCs w:val="22"/>
              </w:rPr>
              <w:t>Added sugars (solid sources)</w:t>
            </w:r>
          </w:p>
          <w:p w14:paraId="26EAF60C" w14:textId="42EC964D" w:rsidR="00BF6C28" w:rsidRPr="005F3AA9" w:rsidRDefault="00BF6C28" w:rsidP="00BF6C28">
            <w:pPr>
              <w:rPr>
                <w:sz w:val="22"/>
                <w:szCs w:val="22"/>
              </w:rPr>
            </w:pPr>
            <w:r w:rsidRPr="005F3AA9">
              <w:rPr>
                <w:sz w:val="22"/>
                <w:szCs w:val="22"/>
              </w:rPr>
              <w:t>Added sugars (liquid sources)</w:t>
            </w:r>
          </w:p>
        </w:tc>
        <w:tc>
          <w:tcPr>
            <w:tcW w:w="1438" w:type="dxa"/>
            <w:gridSpan w:val="2"/>
          </w:tcPr>
          <w:p w14:paraId="27ACCA02" w14:textId="0756A200" w:rsidR="00BF6C28" w:rsidRPr="005F3AA9" w:rsidRDefault="00BF6C28" w:rsidP="00BF6C28">
            <w:pPr>
              <w:rPr>
                <w:sz w:val="22"/>
                <w:szCs w:val="22"/>
              </w:rPr>
            </w:pPr>
            <w:r w:rsidRPr="005F3AA9">
              <w:rPr>
                <w:sz w:val="22"/>
                <w:szCs w:val="22"/>
              </w:rPr>
              <w:t>n.s.</w:t>
            </w:r>
          </w:p>
          <w:p w14:paraId="2ACE6AE5" w14:textId="77777777" w:rsidR="00BF6C28" w:rsidRPr="005F3AA9" w:rsidRDefault="00BF6C28" w:rsidP="00BF6C28">
            <w:pPr>
              <w:rPr>
                <w:sz w:val="22"/>
                <w:szCs w:val="22"/>
              </w:rPr>
            </w:pPr>
          </w:p>
          <w:p w14:paraId="1EEDF60A" w14:textId="0D33C72D" w:rsidR="00BF6C28" w:rsidRPr="005F3AA9" w:rsidRDefault="00BF6C28" w:rsidP="00BF6C28">
            <w:pPr>
              <w:rPr>
                <w:sz w:val="22"/>
                <w:szCs w:val="22"/>
              </w:rPr>
            </w:pPr>
            <w:r w:rsidRPr="005F3AA9">
              <w:rPr>
                <w:sz w:val="22"/>
                <w:szCs w:val="22"/>
              </w:rPr>
              <w:t>2.26**</w:t>
            </w:r>
          </w:p>
        </w:tc>
        <w:tc>
          <w:tcPr>
            <w:tcW w:w="1610" w:type="dxa"/>
          </w:tcPr>
          <w:p w14:paraId="39355B4C" w14:textId="77777777" w:rsidR="00BF6C28" w:rsidRPr="005F3AA9" w:rsidRDefault="00BF6C28" w:rsidP="00BF6C28">
            <w:pPr>
              <w:rPr>
                <w:sz w:val="22"/>
                <w:szCs w:val="22"/>
              </w:rPr>
            </w:pPr>
            <w:r w:rsidRPr="005F3AA9">
              <w:rPr>
                <w:sz w:val="22"/>
                <w:szCs w:val="22"/>
              </w:rPr>
              <w:t>Linear regression,</w:t>
            </w:r>
          </w:p>
          <w:p w14:paraId="2A04A2A5" w14:textId="4EFC4C00"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0EE05296" w14:textId="0920DF29" w:rsidR="00BF6C28" w:rsidRPr="005F3AA9" w:rsidRDefault="00BF6C28" w:rsidP="00BF6C28">
            <w:pPr>
              <w:rPr>
                <w:sz w:val="22"/>
                <w:szCs w:val="22"/>
              </w:rPr>
            </w:pPr>
            <w:r w:rsidRPr="005F3AA9">
              <w:rPr>
                <w:sz w:val="22"/>
                <w:szCs w:val="22"/>
              </w:rPr>
              <w:t>Yes</w:t>
            </w:r>
          </w:p>
        </w:tc>
        <w:tc>
          <w:tcPr>
            <w:tcW w:w="907" w:type="dxa"/>
          </w:tcPr>
          <w:p w14:paraId="4ECCF246" w14:textId="485E1E23" w:rsidR="00BF6C28" w:rsidRPr="005F3AA9" w:rsidRDefault="00BF6C28" w:rsidP="00BF6C28">
            <w:pPr>
              <w:rPr>
                <w:sz w:val="22"/>
                <w:szCs w:val="22"/>
              </w:rPr>
            </w:pPr>
            <w:r w:rsidRPr="005F3AA9">
              <w:rPr>
                <w:sz w:val="22"/>
                <w:szCs w:val="22"/>
              </w:rPr>
              <w:t>4</w:t>
            </w:r>
          </w:p>
        </w:tc>
      </w:tr>
      <w:tr w:rsidR="00BF6C28" w:rsidRPr="005F3AA9" w14:paraId="7E7F54E3" w14:textId="77777777" w:rsidTr="00346ACE">
        <w:tc>
          <w:tcPr>
            <w:tcW w:w="1776" w:type="dxa"/>
          </w:tcPr>
          <w:p w14:paraId="23288DA4" w14:textId="70D5123B" w:rsidR="00BF6C28" w:rsidRPr="005F3AA9" w:rsidRDefault="00BF6C28" w:rsidP="00BF6C28">
            <w:pPr>
              <w:rPr>
                <w:b/>
                <w:sz w:val="22"/>
                <w:szCs w:val="22"/>
              </w:rPr>
            </w:pPr>
            <w:r w:rsidRPr="005F3AA9">
              <w:rPr>
                <w:sz w:val="22"/>
                <w:szCs w:val="22"/>
              </w:rPr>
              <w:t>White et al. 2012, USA</w:t>
            </w:r>
            <w:r w:rsidRPr="005F3AA9">
              <w:rPr>
                <w:sz w:val="22"/>
                <w:szCs w:val="22"/>
              </w:rPr>
              <w:fldChar w:fldCharType="begin"/>
            </w:r>
            <w:r w:rsidRPr="005F3AA9">
              <w:rPr>
                <w:sz w:val="22"/>
                <w:szCs w:val="22"/>
              </w:rPr>
              <w:instrText xml:space="preserve"> ADDIN EN.CITE &lt;EndNote&gt;&lt;Cite&gt;&lt;Author&gt;White&lt;/Author&gt;&lt;Year&gt;2014&lt;/Year&gt;&lt;RecNum&gt;227&lt;/RecNum&gt;&lt;DisplayText&gt;[49]&lt;/DisplayText&gt;&lt;record&gt;&lt;rec-number&gt;227&lt;/rec-number&gt;&lt;foreign-keys&gt;&lt;key app="EN" db-id="t2dxed09qrzwf4eetwqvrwt10fd0axp5ze9z" timestamp="1464598757"&gt;227&lt;/key&gt;&lt;/foreign-keys&gt;&lt;ref-type name="Journal Article"&gt;17&lt;/ref-type&gt;&lt;contributors&gt;&lt;authors&gt;&lt;author&gt;White, J.&lt;/author&gt;&lt;author&gt;Jago, R.&lt;/author&gt;&lt;author&gt;Thompson, J. L.&lt;/author&gt;&lt;/authors&gt;&lt;/contributors&gt;&lt;auth-address&gt;1 Centre for the Development and Evaluation of Complex Interventions for Public Health Improvement, School of Medicine, Cardiff University, Heath Park, Cardiff CF14 4YS, UK.&amp;#xD;2 Centre for Exercise, Nutrition &amp;amp; Health Sciences, School for Policy Studies, University of Bristol, Bristol, UK.&lt;/auth-address&gt;&lt;titles&gt;&lt;title&gt;Dietary risk factors for the development of insulin resistance in adolescent girls: a 3-year prospective study&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361-8&lt;/pages&gt;&lt;volume&gt;17&lt;/volume&gt;&lt;number&gt;2&lt;/number&gt;&lt;edition&gt;2012/11/20&lt;/edition&gt;&lt;dates&gt;&lt;year&gt;2014&lt;/year&gt;&lt;pub-dates&gt;&lt;date&gt;Feb&lt;/date&gt;&lt;/pub-dates&gt;&lt;/dates&gt;&lt;isbn&gt;1475-2727 (Electronic)&amp;#xD;1368-9800 (Linking)&lt;/isbn&gt;&lt;accession-num&gt;23158020&lt;/accession-num&gt;&lt;urls&gt;&lt;related-urls&gt;&lt;url&gt;http://journals.cambridge.org/download.php?file=%2FPHN%2FPHN17_02%2FS1368980012004983a.pdf&amp;amp;code=d984eb00be4c9f54e4a6c55bf429b91c&lt;/url&gt;&lt;/related-urls&gt;&lt;/urls&gt;&lt;electronic-resource-num&gt;10.1017/s1368980012004983&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9]</w:t>
            </w:r>
            <w:r w:rsidRPr="005F3AA9">
              <w:rPr>
                <w:sz w:val="22"/>
                <w:szCs w:val="22"/>
              </w:rPr>
              <w:fldChar w:fldCharType="end"/>
            </w:r>
          </w:p>
        </w:tc>
        <w:tc>
          <w:tcPr>
            <w:tcW w:w="1811" w:type="dxa"/>
          </w:tcPr>
          <w:p w14:paraId="27268FEC" w14:textId="198EEAF2" w:rsidR="00BF6C28" w:rsidRPr="005F3AA9" w:rsidRDefault="00BF6C28" w:rsidP="00BF6C28">
            <w:pPr>
              <w:rPr>
                <w:sz w:val="22"/>
                <w:szCs w:val="22"/>
              </w:rPr>
            </w:pPr>
            <w:r w:rsidRPr="005F3AA9">
              <w:rPr>
                <w:sz w:val="22"/>
                <w:szCs w:val="22"/>
              </w:rPr>
              <w:t>n: 774;</w:t>
            </w:r>
          </w:p>
          <w:p w14:paraId="0D6C1898" w14:textId="77777777" w:rsidR="00BF6C28" w:rsidRPr="005F3AA9" w:rsidRDefault="00BF6C28" w:rsidP="00BF6C28">
            <w:pPr>
              <w:rPr>
                <w:sz w:val="22"/>
                <w:szCs w:val="22"/>
              </w:rPr>
            </w:pPr>
            <w:r w:rsidRPr="005F3AA9">
              <w:rPr>
                <w:sz w:val="22"/>
                <w:szCs w:val="22"/>
              </w:rPr>
              <w:t>age: 16-17;</w:t>
            </w:r>
          </w:p>
          <w:p w14:paraId="65CE8E23" w14:textId="3E53A024" w:rsidR="00BF6C28" w:rsidRPr="005F3AA9" w:rsidRDefault="00BF6C28" w:rsidP="00BF6C28">
            <w:pPr>
              <w:rPr>
                <w:b/>
                <w:sz w:val="22"/>
                <w:szCs w:val="22"/>
              </w:rPr>
            </w:pPr>
            <w:r w:rsidRPr="005F3AA9">
              <w:rPr>
                <w:sz w:val="22"/>
                <w:szCs w:val="22"/>
              </w:rPr>
              <w:t>female:</w:t>
            </w:r>
            <w:r w:rsidR="00FB1E1C">
              <w:rPr>
                <w:sz w:val="22"/>
                <w:szCs w:val="22"/>
              </w:rPr>
              <w:t xml:space="preserve"> </w:t>
            </w:r>
            <w:r w:rsidRPr="005F3AA9">
              <w:rPr>
                <w:sz w:val="22"/>
                <w:szCs w:val="22"/>
              </w:rPr>
              <w:t>100.0%</w:t>
            </w:r>
          </w:p>
        </w:tc>
        <w:tc>
          <w:tcPr>
            <w:tcW w:w="1526" w:type="dxa"/>
          </w:tcPr>
          <w:p w14:paraId="402FD272" w14:textId="04CF9594" w:rsidR="00BF6C28" w:rsidRPr="005F3AA9" w:rsidRDefault="00BF6C28" w:rsidP="00BF6C28">
            <w:pPr>
              <w:rPr>
                <w:sz w:val="22"/>
                <w:szCs w:val="22"/>
              </w:rPr>
            </w:pPr>
            <w:r w:rsidRPr="005F3AA9">
              <w:rPr>
                <w:sz w:val="22"/>
                <w:szCs w:val="22"/>
              </w:rPr>
              <w:t>Prospective cohort study</w:t>
            </w:r>
          </w:p>
        </w:tc>
        <w:tc>
          <w:tcPr>
            <w:tcW w:w="989" w:type="dxa"/>
          </w:tcPr>
          <w:p w14:paraId="05A93151" w14:textId="7E2AB7CE" w:rsidR="00BF6C28" w:rsidRPr="005F3AA9" w:rsidRDefault="00BF6C28" w:rsidP="00BF6C28">
            <w:pPr>
              <w:rPr>
                <w:sz w:val="22"/>
                <w:szCs w:val="22"/>
              </w:rPr>
            </w:pPr>
            <w:r w:rsidRPr="005F3AA9">
              <w:rPr>
                <w:sz w:val="22"/>
                <w:szCs w:val="22"/>
              </w:rPr>
              <w:t>Dietary record</w:t>
            </w:r>
          </w:p>
        </w:tc>
        <w:tc>
          <w:tcPr>
            <w:tcW w:w="1413" w:type="dxa"/>
          </w:tcPr>
          <w:p w14:paraId="262ADEA0" w14:textId="5A0FA13B" w:rsidR="00BF6C28" w:rsidRPr="005F3AA9" w:rsidRDefault="00BF6C28" w:rsidP="00BF6C28">
            <w:pPr>
              <w:rPr>
                <w:sz w:val="22"/>
                <w:szCs w:val="22"/>
              </w:rPr>
            </w:pPr>
            <w:r w:rsidRPr="005F3AA9">
              <w:rPr>
                <w:sz w:val="22"/>
                <w:szCs w:val="22"/>
              </w:rPr>
              <w:t>Unknown</w:t>
            </w:r>
          </w:p>
        </w:tc>
        <w:tc>
          <w:tcPr>
            <w:tcW w:w="1356" w:type="dxa"/>
          </w:tcPr>
          <w:p w14:paraId="46D591FE" w14:textId="3B14C087" w:rsidR="00BF6C28" w:rsidRPr="005F3AA9" w:rsidRDefault="00BF6C28" w:rsidP="00BF6C28">
            <w:pPr>
              <w:rPr>
                <w:sz w:val="22"/>
                <w:szCs w:val="22"/>
              </w:rPr>
            </w:pPr>
            <w:r w:rsidRPr="005F3AA9">
              <w:rPr>
                <w:sz w:val="22"/>
                <w:szCs w:val="22"/>
              </w:rPr>
              <w:t>no</w:t>
            </w:r>
          </w:p>
        </w:tc>
        <w:tc>
          <w:tcPr>
            <w:tcW w:w="2303" w:type="dxa"/>
          </w:tcPr>
          <w:p w14:paraId="1CCE99A0" w14:textId="77777777" w:rsidR="00BF6C28" w:rsidRPr="005F3AA9" w:rsidRDefault="00BF6C28" w:rsidP="00BF6C28">
            <w:pPr>
              <w:rPr>
                <w:sz w:val="22"/>
                <w:szCs w:val="22"/>
              </w:rPr>
            </w:pPr>
            <w:r w:rsidRPr="005F3AA9">
              <w:rPr>
                <w:sz w:val="22"/>
                <w:szCs w:val="22"/>
              </w:rPr>
              <w:t>SFA</w:t>
            </w:r>
          </w:p>
          <w:p w14:paraId="3CE85B67" w14:textId="77777777" w:rsidR="00BF6C28" w:rsidRPr="005F3AA9" w:rsidRDefault="00BF6C28" w:rsidP="00BF6C28">
            <w:pPr>
              <w:rPr>
                <w:sz w:val="22"/>
                <w:szCs w:val="22"/>
              </w:rPr>
            </w:pPr>
            <w:r w:rsidRPr="005F3AA9">
              <w:rPr>
                <w:sz w:val="22"/>
                <w:szCs w:val="22"/>
              </w:rPr>
              <w:t>MUFA</w:t>
            </w:r>
          </w:p>
          <w:p w14:paraId="390754D0" w14:textId="77777777" w:rsidR="00BF6C28" w:rsidRPr="005F3AA9" w:rsidRDefault="00BF6C28" w:rsidP="00BF6C28">
            <w:pPr>
              <w:rPr>
                <w:sz w:val="22"/>
                <w:szCs w:val="22"/>
              </w:rPr>
            </w:pPr>
            <w:r w:rsidRPr="005F3AA9">
              <w:rPr>
                <w:sz w:val="22"/>
                <w:szCs w:val="22"/>
              </w:rPr>
              <w:t>PUFA</w:t>
            </w:r>
          </w:p>
          <w:p w14:paraId="694D7398" w14:textId="77777777" w:rsidR="00BF6C28" w:rsidRPr="005F3AA9" w:rsidRDefault="00BF6C28" w:rsidP="00BF6C28">
            <w:pPr>
              <w:rPr>
                <w:sz w:val="22"/>
                <w:szCs w:val="22"/>
              </w:rPr>
            </w:pPr>
            <w:r w:rsidRPr="005F3AA9">
              <w:rPr>
                <w:sz w:val="22"/>
                <w:szCs w:val="22"/>
              </w:rPr>
              <w:t>Carbohydrates</w:t>
            </w:r>
          </w:p>
          <w:p w14:paraId="5B588BB9" w14:textId="77777777" w:rsidR="00BF6C28" w:rsidRPr="005F3AA9" w:rsidRDefault="00BF6C28" w:rsidP="00BF6C28">
            <w:pPr>
              <w:rPr>
                <w:sz w:val="22"/>
                <w:szCs w:val="22"/>
              </w:rPr>
            </w:pPr>
            <w:r w:rsidRPr="005F3AA9">
              <w:rPr>
                <w:sz w:val="22"/>
                <w:szCs w:val="22"/>
              </w:rPr>
              <w:t>Sucrose</w:t>
            </w:r>
          </w:p>
          <w:p w14:paraId="6EF51B8F" w14:textId="77777777" w:rsidR="00BF6C28" w:rsidRPr="005F3AA9" w:rsidRDefault="00BF6C28" w:rsidP="00BF6C28">
            <w:pPr>
              <w:rPr>
                <w:sz w:val="22"/>
                <w:szCs w:val="22"/>
              </w:rPr>
            </w:pPr>
            <w:r w:rsidRPr="005F3AA9">
              <w:rPr>
                <w:sz w:val="22"/>
                <w:szCs w:val="22"/>
              </w:rPr>
              <w:t>Starch</w:t>
            </w:r>
          </w:p>
          <w:p w14:paraId="4C2F379B" w14:textId="52A85F13" w:rsidR="00BF6C28" w:rsidRPr="005F3AA9" w:rsidRDefault="00BF6C28" w:rsidP="00BF6C28">
            <w:pPr>
              <w:rPr>
                <w:sz w:val="22"/>
                <w:szCs w:val="22"/>
              </w:rPr>
            </w:pPr>
            <w:r w:rsidRPr="005F3AA9">
              <w:rPr>
                <w:sz w:val="22"/>
                <w:szCs w:val="22"/>
              </w:rPr>
              <w:t>Soluble fiber</w:t>
            </w:r>
          </w:p>
          <w:p w14:paraId="0A4EA581" w14:textId="58C41586" w:rsidR="00BF6C28" w:rsidRPr="005F3AA9" w:rsidRDefault="00BF6C28" w:rsidP="00BF6C28">
            <w:pPr>
              <w:rPr>
                <w:sz w:val="22"/>
                <w:szCs w:val="22"/>
              </w:rPr>
            </w:pPr>
            <w:r w:rsidRPr="005F3AA9">
              <w:rPr>
                <w:sz w:val="22"/>
                <w:szCs w:val="22"/>
              </w:rPr>
              <w:t>Insoluble fiber</w:t>
            </w:r>
          </w:p>
        </w:tc>
        <w:tc>
          <w:tcPr>
            <w:tcW w:w="1438" w:type="dxa"/>
            <w:gridSpan w:val="2"/>
          </w:tcPr>
          <w:p w14:paraId="09D29F76" w14:textId="684F0E98" w:rsidR="00BF6C28" w:rsidRPr="005F3AA9" w:rsidRDefault="00BF6C28" w:rsidP="00BF6C28">
            <w:pPr>
              <w:rPr>
                <w:sz w:val="22"/>
                <w:szCs w:val="22"/>
              </w:rPr>
            </w:pPr>
            <w:r w:rsidRPr="005F3AA9">
              <w:rPr>
                <w:sz w:val="22"/>
                <w:szCs w:val="22"/>
              </w:rPr>
              <w:t>n.s.</w:t>
            </w:r>
          </w:p>
          <w:p w14:paraId="703C203F" w14:textId="783CF5E0" w:rsidR="00BF6C28" w:rsidRPr="005F3AA9" w:rsidRDefault="00BF6C28" w:rsidP="00BF6C28">
            <w:pPr>
              <w:rPr>
                <w:sz w:val="22"/>
                <w:szCs w:val="22"/>
              </w:rPr>
            </w:pPr>
            <w:r w:rsidRPr="005F3AA9">
              <w:rPr>
                <w:sz w:val="22"/>
                <w:szCs w:val="22"/>
              </w:rPr>
              <w:t>n.s.</w:t>
            </w:r>
          </w:p>
          <w:p w14:paraId="4DADFB6F" w14:textId="69802F4B" w:rsidR="00BF6C28" w:rsidRPr="005F3AA9" w:rsidRDefault="00BF6C28" w:rsidP="00BF6C28">
            <w:pPr>
              <w:rPr>
                <w:sz w:val="22"/>
                <w:szCs w:val="22"/>
              </w:rPr>
            </w:pPr>
            <w:r w:rsidRPr="005F3AA9">
              <w:rPr>
                <w:sz w:val="22"/>
                <w:szCs w:val="22"/>
              </w:rPr>
              <w:t>-0.84*</w:t>
            </w:r>
          </w:p>
          <w:p w14:paraId="2693B68E" w14:textId="158269D9" w:rsidR="00BF6C28" w:rsidRPr="005F3AA9" w:rsidRDefault="00BF6C28" w:rsidP="00BF6C28">
            <w:pPr>
              <w:rPr>
                <w:sz w:val="22"/>
                <w:szCs w:val="22"/>
              </w:rPr>
            </w:pPr>
            <w:r w:rsidRPr="005F3AA9">
              <w:rPr>
                <w:sz w:val="22"/>
                <w:szCs w:val="22"/>
              </w:rPr>
              <w:t>n.s.</w:t>
            </w:r>
          </w:p>
          <w:p w14:paraId="0BCF2847" w14:textId="32E4CFB1" w:rsidR="00BF6C28" w:rsidRPr="005F3AA9" w:rsidRDefault="00BF6C28" w:rsidP="00BF6C28">
            <w:pPr>
              <w:rPr>
                <w:sz w:val="22"/>
                <w:szCs w:val="22"/>
              </w:rPr>
            </w:pPr>
            <w:r w:rsidRPr="005F3AA9">
              <w:rPr>
                <w:sz w:val="22"/>
                <w:szCs w:val="22"/>
              </w:rPr>
              <w:t>n.s.</w:t>
            </w:r>
          </w:p>
          <w:p w14:paraId="2548D23C" w14:textId="21C0D8C8" w:rsidR="00BF6C28" w:rsidRPr="005F3AA9" w:rsidRDefault="00BF6C28" w:rsidP="00BF6C28">
            <w:pPr>
              <w:rPr>
                <w:sz w:val="22"/>
                <w:szCs w:val="22"/>
              </w:rPr>
            </w:pPr>
            <w:r w:rsidRPr="005F3AA9">
              <w:rPr>
                <w:sz w:val="22"/>
                <w:szCs w:val="22"/>
              </w:rPr>
              <w:t>n.s.</w:t>
            </w:r>
          </w:p>
          <w:p w14:paraId="75B6023D" w14:textId="5982C0ED" w:rsidR="00BF6C28" w:rsidRPr="005F3AA9" w:rsidRDefault="00BF6C28" w:rsidP="00BF6C28">
            <w:pPr>
              <w:rPr>
                <w:sz w:val="22"/>
                <w:szCs w:val="22"/>
              </w:rPr>
            </w:pPr>
            <w:r w:rsidRPr="005F3AA9">
              <w:rPr>
                <w:sz w:val="22"/>
                <w:szCs w:val="22"/>
              </w:rPr>
              <w:t>n.s.</w:t>
            </w:r>
          </w:p>
          <w:p w14:paraId="062FEC61" w14:textId="37F0DDC2" w:rsidR="00BF6C28" w:rsidRPr="005F3AA9" w:rsidRDefault="00BF6C28" w:rsidP="00BF6C28">
            <w:pPr>
              <w:rPr>
                <w:sz w:val="22"/>
                <w:szCs w:val="22"/>
              </w:rPr>
            </w:pPr>
            <w:r w:rsidRPr="005F3AA9">
              <w:rPr>
                <w:sz w:val="22"/>
                <w:szCs w:val="22"/>
              </w:rPr>
              <w:t>n.s.</w:t>
            </w:r>
          </w:p>
        </w:tc>
        <w:tc>
          <w:tcPr>
            <w:tcW w:w="1610" w:type="dxa"/>
          </w:tcPr>
          <w:p w14:paraId="2342334E" w14:textId="77777777" w:rsidR="00BF6C28" w:rsidRPr="005F3AA9" w:rsidRDefault="00BF6C28" w:rsidP="00BF6C28">
            <w:pPr>
              <w:rPr>
                <w:sz w:val="22"/>
                <w:szCs w:val="22"/>
              </w:rPr>
            </w:pPr>
            <w:r w:rsidRPr="005F3AA9">
              <w:rPr>
                <w:sz w:val="22"/>
                <w:szCs w:val="22"/>
              </w:rPr>
              <w:t xml:space="preserve">Multiple linear regression, </w:t>
            </w:r>
          </w:p>
          <w:p w14:paraId="778C06A6" w14:textId="3DB6E9FD"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1E7FE19" w14:textId="24A934F1" w:rsidR="00BF6C28" w:rsidRPr="005F3AA9" w:rsidRDefault="00BF6C28" w:rsidP="00BF6C28">
            <w:pPr>
              <w:rPr>
                <w:sz w:val="22"/>
                <w:szCs w:val="22"/>
              </w:rPr>
            </w:pPr>
            <w:r w:rsidRPr="005F3AA9">
              <w:rPr>
                <w:sz w:val="22"/>
                <w:szCs w:val="22"/>
              </w:rPr>
              <w:t>Yes</w:t>
            </w:r>
          </w:p>
        </w:tc>
        <w:tc>
          <w:tcPr>
            <w:tcW w:w="907" w:type="dxa"/>
          </w:tcPr>
          <w:p w14:paraId="4C0BDF38" w14:textId="6477D6B2" w:rsidR="00BF6C28" w:rsidRPr="005F3AA9" w:rsidRDefault="00BF6C28" w:rsidP="00BF6C28">
            <w:pPr>
              <w:rPr>
                <w:sz w:val="22"/>
                <w:szCs w:val="22"/>
              </w:rPr>
            </w:pPr>
            <w:r w:rsidRPr="005F3AA9">
              <w:rPr>
                <w:sz w:val="22"/>
                <w:szCs w:val="22"/>
              </w:rPr>
              <w:t>5</w:t>
            </w:r>
          </w:p>
        </w:tc>
      </w:tr>
      <w:tr w:rsidR="00BF6C28" w:rsidRPr="005F3AA9" w14:paraId="53DC0714" w14:textId="77777777" w:rsidTr="00346ACE">
        <w:tc>
          <w:tcPr>
            <w:tcW w:w="1776" w:type="dxa"/>
          </w:tcPr>
          <w:p w14:paraId="58B1B67C" w14:textId="03937BF7" w:rsidR="00BF6C28" w:rsidRPr="005F3AA9" w:rsidRDefault="00BF6C28" w:rsidP="00BF6C28">
            <w:pPr>
              <w:rPr>
                <w:b/>
                <w:sz w:val="22"/>
                <w:szCs w:val="22"/>
              </w:rPr>
            </w:pPr>
            <w:r w:rsidRPr="005F3AA9">
              <w:rPr>
                <w:sz w:val="22"/>
                <w:szCs w:val="22"/>
              </w:rPr>
              <w:t>Zhu et al. 2014, USA</w:t>
            </w:r>
            <w:r w:rsidRPr="005F3AA9">
              <w:rPr>
                <w:sz w:val="22"/>
                <w:szCs w:val="22"/>
              </w:rPr>
              <w:fldChar w:fldCharType="begin"/>
            </w:r>
            <w:r w:rsidRPr="005F3AA9">
              <w:rPr>
                <w:sz w:val="22"/>
                <w:szCs w:val="22"/>
              </w:rPr>
              <w:instrText xml:space="preserve"> ADDIN EN.CITE &lt;EndNote&gt;&lt;Cite&gt;&lt;Author&gt;Zhu&lt;/Author&gt;&lt;Year&gt;2014&lt;/Year&gt;&lt;RecNum&gt;228&lt;/RecNum&gt;&lt;DisplayText&gt;[36]&lt;/DisplayText&gt;&lt;record&gt;&lt;rec-number&gt;228&lt;/rec-number&gt;&lt;foreign-keys&gt;&lt;key app="EN" db-id="t2dxed09qrzwf4eetwqvrwt10fd0axp5ze9z" timestamp="1464598757"&gt;228&lt;/key&gt;&lt;/foreign-keys&gt;&lt;ref-type name="Journal Article"&gt;17&lt;/ref-type&gt;&lt;contributors&gt;&lt;authors&gt;&lt;author&gt;Zhu, Y.&lt;/author&gt;&lt;author&gt;Wang, H.&lt;/author&gt;&lt;author&gt;Hollis, J. H.&lt;/author&gt;&lt;author&gt;Jacques, P. F.&lt;/author&gt;&lt;/authors&gt;&lt;/contributors&gt;&lt;auth-address&gt;Department of Epidemiology, The University of Iowa, Iowa City, IA, USA.&lt;/auth-address&gt;&lt;titles&gt;&lt;title&gt;The associations between yogurt consumption, diet quality, and metabolic profiles in children in the US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4/07/19&lt;/edition&gt;&lt;dates&gt;&lt;year&gt;2014&lt;/year&gt;&lt;pub-dates&gt;&lt;date&gt;Jul 18&lt;/date&gt;&lt;/pub-dates&gt;&lt;/dates&gt;&lt;isbn&gt;1436-6215 (Electronic)&amp;#xD;1436-6207 (Linking)&lt;/isbn&gt;&lt;accession-num&gt;25034879&lt;/accession-num&gt;&lt;urls&gt;&lt;related-urls&gt;&lt;url&gt;http://download.springer.com/static/pdf/413/art%253A10.1007%252Fs00394-014-0735-7.pdf?auth66=1415293935_b4eea05bb9953af35b9fcd183cd97a88&amp;amp;ext=.pdf&lt;/url&gt;&lt;/related-urls&gt;&lt;/urls&gt;&lt;electronic-resource-num&gt;10.1007/s00394-014-0735-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6]</w:t>
            </w:r>
            <w:r w:rsidRPr="005F3AA9">
              <w:rPr>
                <w:sz w:val="22"/>
                <w:szCs w:val="22"/>
              </w:rPr>
              <w:fldChar w:fldCharType="end"/>
            </w:r>
          </w:p>
        </w:tc>
        <w:tc>
          <w:tcPr>
            <w:tcW w:w="1811" w:type="dxa"/>
          </w:tcPr>
          <w:p w14:paraId="1D27013C" w14:textId="1AD814D1" w:rsidR="00BF6C28" w:rsidRPr="005F3AA9" w:rsidRDefault="00BF6C28" w:rsidP="00BF6C28">
            <w:pPr>
              <w:rPr>
                <w:sz w:val="22"/>
                <w:szCs w:val="22"/>
              </w:rPr>
            </w:pPr>
            <w:r w:rsidRPr="005F3AA9">
              <w:rPr>
                <w:sz w:val="22"/>
                <w:szCs w:val="22"/>
              </w:rPr>
              <w:t>n: 5124;</w:t>
            </w:r>
          </w:p>
          <w:p w14:paraId="7C670E09" w14:textId="77777777" w:rsidR="00BF6C28" w:rsidRPr="005F3AA9" w:rsidRDefault="00BF6C28" w:rsidP="00BF6C28">
            <w:pPr>
              <w:rPr>
                <w:sz w:val="22"/>
                <w:szCs w:val="22"/>
              </w:rPr>
            </w:pPr>
            <w:r w:rsidRPr="005F3AA9">
              <w:rPr>
                <w:sz w:val="22"/>
                <w:szCs w:val="22"/>
              </w:rPr>
              <w:t>age: 2-18;</w:t>
            </w:r>
          </w:p>
          <w:p w14:paraId="34B296A1" w14:textId="2874EE43" w:rsidR="00BF6C28" w:rsidRPr="005F3AA9" w:rsidRDefault="00BF6C28" w:rsidP="00BF6C28">
            <w:pPr>
              <w:rPr>
                <w:sz w:val="22"/>
                <w:szCs w:val="22"/>
              </w:rPr>
            </w:pPr>
            <w:r w:rsidRPr="005F3AA9">
              <w:rPr>
                <w:sz w:val="22"/>
                <w:szCs w:val="22"/>
              </w:rPr>
              <w:t>female: 51.3%</w:t>
            </w:r>
          </w:p>
        </w:tc>
        <w:tc>
          <w:tcPr>
            <w:tcW w:w="1526" w:type="dxa"/>
          </w:tcPr>
          <w:p w14:paraId="42496153" w14:textId="4E67D2C6" w:rsidR="00BF6C28" w:rsidRPr="005F3AA9" w:rsidRDefault="00BF6C28" w:rsidP="00BF6C28">
            <w:pPr>
              <w:rPr>
                <w:sz w:val="22"/>
                <w:szCs w:val="22"/>
              </w:rPr>
            </w:pPr>
            <w:r w:rsidRPr="005F3AA9">
              <w:rPr>
                <w:sz w:val="22"/>
                <w:szCs w:val="22"/>
              </w:rPr>
              <w:t>Cross-sectional</w:t>
            </w:r>
          </w:p>
        </w:tc>
        <w:tc>
          <w:tcPr>
            <w:tcW w:w="989" w:type="dxa"/>
          </w:tcPr>
          <w:p w14:paraId="142787E5" w14:textId="000DDFBC" w:rsidR="00BF6C28" w:rsidRPr="005F3AA9" w:rsidRDefault="00BF6C28" w:rsidP="00BF6C28">
            <w:pPr>
              <w:rPr>
                <w:sz w:val="22"/>
                <w:szCs w:val="22"/>
              </w:rPr>
            </w:pPr>
            <w:r w:rsidRPr="005F3AA9">
              <w:rPr>
                <w:sz w:val="22"/>
                <w:szCs w:val="22"/>
              </w:rPr>
              <w:t>FFQ</w:t>
            </w:r>
          </w:p>
        </w:tc>
        <w:tc>
          <w:tcPr>
            <w:tcW w:w="1413" w:type="dxa"/>
          </w:tcPr>
          <w:p w14:paraId="2B00521B" w14:textId="17A8A2E7" w:rsidR="00BF6C28" w:rsidRPr="005F3AA9" w:rsidRDefault="00BF6C28" w:rsidP="00BF6C28">
            <w:pPr>
              <w:rPr>
                <w:sz w:val="22"/>
                <w:szCs w:val="22"/>
              </w:rPr>
            </w:pPr>
            <w:r w:rsidRPr="005F3AA9">
              <w:rPr>
                <w:sz w:val="22"/>
                <w:szCs w:val="22"/>
              </w:rPr>
              <w:t>Unknown</w:t>
            </w:r>
          </w:p>
        </w:tc>
        <w:tc>
          <w:tcPr>
            <w:tcW w:w="1356" w:type="dxa"/>
          </w:tcPr>
          <w:p w14:paraId="4B950E65" w14:textId="55AB62F6" w:rsidR="00BF6C28" w:rsidRPr="005F3AA9" w:rsidRDefault="00BF6C28" w:rsidP="00BF6C28">
            <w:pPr>
              <w:rPr>
                <w:sz w:val="22"/>
                <w:szCs w:val="22"/>
              </w:rPr>
            </w:pPr>
            <w:r w:rsidRPr="005F3AA9">
              <w:rPr>
                <w:sz w:val="22"/>
                <w:szCs w:val="22"/>
              </w:rPr>
              <w:t>n: 913</w:t>
            </w:r>
          </w:p>
        </w:tc>
        <w:tc>
          <w:tcPr>
            <w:tcW w:w="2303" w:type="dxa"/>
          </w:tcPr>
          <w:p w14:paraId="305606FE" w14:textId="30A23A43" w:rsidR="00BF6C28" w:rsidRPr="005F3AA9" w:rsidRDefault="00BF6C28" w:rsidP="00BF6C28">
            <w:pPr>
              <w:rPr>
                <w:sz w:val="22"/>
                <w:szCs w:val="22"/>
              </w:rPr>
            </w:pPr>
            <w:r w:rsidRPr="005F3AA9">
              <w:rPr>
                <w:sz w:val="22"/>
                <w:szCs w:val="22"/>
              </w:rPr>
              <w:t>Yoghurt</w:t>
            </w:r>
          </w:p>
        </w:tc>
        <w:tc>
          <w:tcPr>
            <w:tcW w:w="1438" w:type="dxa"/>
            <w:gridSpan w:val="2"/>
          </w:tcPr>
          <w:p w14:paraId="6F5710FE" w14:textId="64FF7B14" w:rsidR="00BF6C28" w:rsidRPr="005F3AA9" w:rsidRDefault="00BF6C28" w:rsidP="00BF6C28">
            <w:pPr>
              <w:rPr>
                <w:sz w:val="22"/>
                <w:szCs w:val="22"/>
              </w:rPr>
            </w:pPr>
            <w:r w:rsidRPr="005F3AA9">
              <w:rPr>
                <w:sz w:val="22"/>
                <w:szCs w:val="22"/>
              </w:rPr>
              <w:t>negative***</w:t>
            </w:r>
            <w:r w:rsidRPr="005F3AA9">
              <w:rPr>
                <w:sz w:val="22"/>
                <w:szCs w:val="22"/>
                <w:vertAlign w:val="superscript"/>
              </w:rPr>
              <w:t xml:space="preserve"> a</w:t>
            </w:r>
          </w:p>
        </w:tc>
        <w:tc>
          <w:tcPr>
            <w:tcW w:w="1610" w:type="dxa"/>
          </w:tcPr>
          <w:p w14:paraId="11561C13" w14:textId="77777777" w:rsidR="00BF6C28" w:rsidRPr="005F3AA9" w:rsidRDefault="00BF6C28" w:rsidP="00BF6C28">
            <w:pPr>
              <w:rPr>
                <w:sz w:val="22"/>
                <w:szCs w:val="22"/>
              </w:rPr>
            </w:pPr>
            <w:r w:rsidRPr="005F3AA9">
              <w:rPr>
                <w:sz w:val="22"/>
                <w:szCs w:val="22"/>
              </w:rPr>
              <w:t xml:space="preserve">Linear regression, </w:t>
            </w:r>
          </w:p>
          <w:p w14:paraId="7A33CE7D" w14:textId="2F7FC378" w:rsidR="00BF6C28" w:rsidRPr="005F3AA9" w:rsidRDefault="00BF6C28" w:rsidP="00BF6C28">
            <w:pPr>
              <w:rPr>
                <w:sz w:val="22"/>
                <w:szCs w:val="22"/>
              </w:rPr>
            </w:pPr>
            <w:r w:rsidRPr="005F3AA9">
              <w:rPr>
                <w:sz w:val="22"/>
                <w:szCs w:val="22"/>
              </w:rPr>
              <w:t>Least square means</w:t>
            </w:r>
          </w:p>
        </w:tc>
        <w:tc>
          <w:tcPr>
            <w:tcW w:w="1358" w:type="dxa"/>
          </w:tcPr>
          <w:p w14:paraId="3085991B" w14:textId="3B7E3343" w:rsidR="00BF6C28" w:rsidRPr="005F3AA9" w:rsidRDefault="00BF6C28" w:rsidP="00BF6C28">
            <w:pPr>
              <w:rPr>
                <w:sz w:val="22"/>
                <w:szCs w:val="22"/>
              </w:rPr>
            </w:pPr>
            <w:r w:rsidRPr="005F3AA9">
              <w:rPr>
                <w:sz w:val="22"/>
                <w:szCs w:val="22"/>
              </w:rPr>
              <w:t>Unknown</w:t>
            </w:r>
          </w:p>
        </w:tc>
        <w:tc>
          <w:tcPr>
            <w:tcW w:w="907" w:type="dxa"/>
          </w:tcPr>
          <w:p w14:paraId="104F78DA" w14:textId="6EC4ED8E" w:rsidR="00BF6C28" w:rsidRPr="005F3AA9" w:rsidRDefault="00BF6C28" w:rsidP="00BF6C28">
            <w:pPr>
              <w:rPr>
                <w:sz w:val="22"/>
                <w:szCs w:val="22"/>
              </w:rPr>
            </w:pPr>
            <w:r w:rsidRPr="005F3AA9">
              <w:rPr>
                <w:sz w:val="22"/>
                <w:szCs w:val="22"/>
              </w:rPr>
              <w:t>6</w:t>
            </w:r>
          </w:p>
        </w:tc>
      </w:tr>
      <w:tr w:rsidR="00BF6C28" w:rsidRPr="005F3AA9" w14:paraId="4C3D71EC" w14:textId="77777777" w:rsidTr="00346ACE">
        <w:tc>
          <w:tcPr>
            <w:tcW w:w="1776" w:type="dxa"/>
          </w:tcPr>
          <w:p w14:paraId="1FE0672D" w14:textId="77777777" w:rsidR="00BF6C28" w:rsidRPr="005F3AA9" w:rsidRDefault="00BF6C28" w:rsidP="00BF6C28">
            <w:pPr>
              <w:rPr>
                <w:b/>
                <w:sz w:val="22"/>
                <w:szCs w:val="22"/>
              </w:rPr>
            </w:pPr>
          </w:p>
        </w:tc>
        <w:tc>
          <w:tcPr>
            <w:tcW w:w="14711" w:type="dxa"/>
            <w:gridSpan w:val="11"/>
          </w:tcPr>
          <w:p w14:paraId="3B47CAD7" w14:textId="465AAE60" w:rsidR="00BF6C28" w:rsidRPr="005F3AA9" w:rsidRDefault="00BF6C28" w:rsidP="00BF6C28">
            <w:pPr>
              <w:rPr>
                <w:b/>
                <w:sz w:val="22"/>
                <w:szCs w:val="22"/>
              </w:rPr>
            </w:pPr>
            <w:r w:rsidRPr="005F3AA9">
              <w:rPr>
                <w:b/>
                <w:sz w:val="22"/>
                <w:szCs w:val="22"/>
              </w:rPr>
              <w:t>Outcome: Fasting glucose</w:t>
            </w:r>
          </w:p>
        </w:tc>
      </w:tr>
      <w:tr w:rsidR="00BF6C28" w:rsidRPr="005F3AA9" w14:paraId="08E4B724" w14:textId="77777777" w:rsidTr="00346ACE">
        <w:tc>
          <w:tcPr>
            <w:tcW w:w="1776" w:type="dxa"/>
          </w:tcPr>
          <w:p w14:paraId="6C484013" w14:textId="01A570E9" w:rsidR="00BF6C28" w:rsidRPr="005F3AA9" w:rsidRDefault="00BF6C28" w:rsidP="00BF6C28">
            <w:pPr>
              <w:rPr>
                <w:b/>
                <w:sz w:val="22"/>
                <w:szCs w:val="22"/>
              </w:rPr>
            </w:pPr>
            <w:r w:rsidRPr="005F3AA9">
              <w:rPr>
                <w:sz w:val="22"/>
                <w:szCs w:val="22"/>
              </w:rPr>
              <w:t>Ambrosini et al. 2010, Australia</w: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w:t>
            </w:r>
            <w:r w:rsidRPr="005F3AA9">
              <w:rPr>
                <w:sz w:val="22"/>
                <w:szCs w:val="22"/>
              </w:rPr>
              <w:fldChar w:fldCharType="end"/>
            </w:r>
          </w:p>
        </w:tc>
        <w:tc>
          <w:tcPr>
            <w:tcW w:w="1811" w:type="dxa"/>
          </w:tcPr>
          <w:p w14:paraId="0F3802C3" w14:textId="0176ABC0" w:rsidR="00BF6C28" w:rsidRPr="005F3AA9" w:rsidRDefault="00BF6C28" w:rsidP="00BF6C28">
            <w:pPr>
              <w:rPr>
                <w:sz w:val="22"/>
                <w:szCs w:val="22"/>
              </w:rPr>
            </w:pPr>
            <w:r w:rsidRPr="005F3AA9">
              <w:rPr>
                <w:sz w:val="22"/>
                <w:szCs w:val="22"/>
              </w:rPr>
              <w:t>n: 1139;</w:t>
            </w:r>
          </w:p>
          <w:p w14:paraId="0080F88E" w14:textId="77777777" w:rsidR="00BF6C28" w:rsidRPr="005F3AA9" w:rsidRDefault="00BF6C28" w:rsidP="00BF6C28">
            <w:pPr>
              <w:rPr>
                <w:sz w:val="22"/>
                <w:szCs w:val="22"/>
              </w:rPr>
            </w:pPr>
            <w:r w:rsidRPr="005F3AA9">
              <w:rPr>
                <w:sz w:val="22"/>
                <w:szCs w:val="22"/>
              </w:rPr>
              <w:t>age: 14;</w:t>
            </w:r>
          </w:p>
          <w:p w14:paraId="2ACF14D6" w14:textId="7745C93A" w:rsidR="00BF6C28" w:rsidRPr="005F3AA9" w:rsidRDefault="00BF6C28" w:rsidP="00BF6C28">
            <w:pPr>
              <w:rPr>
                <w:sz w:val="22"/>
                <w:szCs w:val="22"/>
              </w:rPr>
            </w:pPr>
            <w:r w:rsidRPr="005F3AA9">
              <w:rPr>
                <w:sz w:val="22"/>
                <w:szCs w:val="22"/>
              </w:rPr>
              <w:t>female: 47.9%</w:t>
            </w:r>
          </w:p>
        </w:tc>
        <w:tc>
          <w:tcPr>
            <w:tcW w:w="1526" w:type="dxa"/>
          </w:tcPr>
          <w:p w14:paraId="655F1A00" w14:textId="2273E9E3" w:rsidR="00BF6C28" w:rsidRPr="005F3AA9" w:rsidRDefault="00BF6C28" w:rsidP="00BF6C28">
            <w:pPr>
              <w:rPr>
                <w:sz w:val="22"/>
                <w:szCs w:val="22"/>
              </w:rPr>
            </w:pPr>
            <w:r w:rsidRPr="005F3AA9">
              <w:rPr>
                <w:sz w:val="22"/>
                <w:szCs w:val="22"/>
              </w:rPr>
              <w:t>Cross-sectional</w:t>
            </w:r>
          </w:p>
        </w:tc>
        <w:tc>
          <w:tcPr>
            <w:tcW w:w="989" w:type="dxa"/>
          </w:tcPr>
          <w:p w14:paraId="0C755E0D" w14:textId="53E07478" w:rsidR="00BF6C28" w:rsidRPr="005F3AA9" w:rsidRDefault="00BF6C28" w:rsidP="00BF6C28">
            <w:pPr>
              <w:rPr>
                <w:sz w:val="22"/>
                <w:szCs w:val="22"/>
              </w:rPr>
            </w:pPr>
            <w:r w:rsidRPr="005F3AA9">
              <w:rPr>
                <w:sz w:val="22"/>
                <w:szCs w:val="22"/>
              </w:rPr>
              <w:t>FFQ</w:t>
            </w:r>
          </w:p>
        </w:tc>
        <w:tc>
          <w:tcPr>
            <w:tcW w:w="1413" w:type="dxa"/>
          </w:tcPr>
          <w:p w14:paraId="64ED0665" w14:textId="12A2FBC8" w:rsidR="00BF6C28" w:rsidRPr="005F3AA9" w:rsidRDefault="00BF6C28" w:rsidP="00BF6C28">
            <w:pPr>
              <w:tabs>
                <w:tab w:val="left" w:pos="493"/>
              </w:tabs>
              <w:rPr>
                <w:sz w:val="22"/>
                <w:szCs w:val="22"/>
              </w:rPr>
            </w:pPr>
            <w:r w:rsidRPr="005F3AA9">
              <w:rPr>
                <w:sz w:val="22"/>
                <w:szCs w:val="22"/>
              </w:rPr>
              <w:t>Unknown</w:t>
            </w:r>
          </w:p>
        </w:tc>
        <w:tc>
          <w:tcPr>
            <w:tcW w:w="1356" w:type="dxa"/>
          </w:tcPr>
          <w:p w14:paraId="704C6B67" w14:textId="1331FC0E" w:rsidR="00BF6C28" w:rsidRPr="005F3AA9" w:rsidRDefault="00BF6C28" w:rsidP="00BF6C28">
            <w:pPr>
              <w:rPr>
                <w:sz w:val="22"/>
                <w:szCs w:val="22"/>
              </w:rPr>
            </w:pPr>
            <w:r w:rsidRPr="005F3AA9">
              <w:rPr>
                <w:sz w:val="22"/>
                <w:szCs w:val="22"/>
              </w:rPr>
              <w:t>Boys</w:t>
            </w:r>
          </w:p>
          <w:p w14:paraId="3EC1433C" w14:textId="77777777" w:rsidR="00BF6C28" w:rsidRPr="005F3AA9" w:rsidRDefault="00BF6C28" w:rsidP="00BF6C28">
            <w:pPr>
              <w:rPr>
                <w:sz w:val="22"/>
                <w:szCs w:val="22"/>
              </w:rPr>
            </w:pPr>
          </w:p>
          <w:p w14:paraId="2D3B60A9" w14:textId="77777777" w:rsidR="00BF6C28" w:rsidRPr="005F3AA9" w:rsidRDefault="00BF6C28" w:rsidP="00BF6C28">
            <w:pPr>
              <w:rPr>
                <w:sz w:val="22"/>
                <w:szCs w:val="22"/>
              </w:rPr>
            </w:pPr>
          </w:p>
          <w:p w14:paraId="645AF30C" w14:textId="77777777" w:rsidR="00BF6C28" w:rsidRPr="005F3AA9" w:rsidRDefault="00BF6C28" w:rsidP="00BF6C28">
            <w:pPr>
              <w:rPr>
                <w:sz w:val="22"/>
                <w:szCs w:val="22"/>
              </w:rPr>
            </w:pPr>
          </w:p>
          <w:p w14:paraId="0DA5C95B" w14:textId="173D2619" w:rsidR="00BF6C28" w:rsidRPr="005F3AA9" w:rsidRDefault="00BF6C28" w:rsidP="00BF6C28">
            <w:pPr>
              <w:rPr>
                <w:sz w:val="22"/>
                <w:szCs w:val="22"/>
              </w:rPr>
            </w:pPr>
            <w:r w:rsidRPr="005F3AA9">
              <w:rPr>
                <w:sz w:val="22"/>
                <w:szCs w:val="22"/>
              </w:rPr>
              <w:t>Girls</w:t>
            </w:r>
          </w:p>
        </w:tc>
        <w:tc>
          <w:tcPr>
            <w:tcW w:w="2303" w:type="dxa"/>
          </w:tcPr>
          <w:p w14:paraId="74E89C47" w14:textId="700D4BB9" w:rsidR="00BF6C28" w:rsidRPr="005F3AA9" w:rsidRDefault="00BF6C28" w:rsidP="00BF6C28">
            <w:pPr>
              <w:rPr>
                <w:sz w:val="22"/>
                <w:szCs w:val="22"/>
              </w:rPr>
            </w:pPr>
            <w:r w:rsidRPr="005F3AA9">
              <w:rPr>
                <w:sz w:val="22"/>
                <w:szCs w:val="22"/>
              </w:rPr>
              <w:t>“Healthy dietary pattern”</w:t>
            </w:r>
          </w:p>
          <w:p w14:paraId="57427A60" w14:textId="163C2CFE" w:rsidR="00BF6C28" w:rsidRPr="005F3AA9" w:rsidRDefault="00BF6C28" w:rsidP="00BF6C28">
            <w:pPr>
              <w:rPr>
                <w:sz w:val="22"/>
                <w:szCs w:val="22"/>
              </w:rPr>
            </w:pPr>
            <w:r w:rsidRPr="005F3AA9">
              <w:rPr>
                <w:sz w:val="22"/>
                <w:szCs w:val="22"/>
              </w:rPr>
              <w:t>“Western dietary pattern”</w:t>
            </w:r>
          </w:p>
          <w:p w14:paraId="2C5D9FCD" w14:textId="24CD33C5" w:rsidR="00BF6C28" w:rsidRPr="005F3AA9" w:rsidRDefault="00BF6C28" w:rsidP="00BF6C28">
            <w:pPr>
              <w:rPr>
                <w:sz w:val="22"/>
                <w:szCs w:val="22"/>
              </w:rPr>
            </w:pPr>
            <w:r w:rsidRPr="005F3AA9">
              <w:rPr>
                <w:sz w:val="22"/>
                <w:szCs w:val="22"/>
              </w:rPr>
              <w:t>“Healthy dietary pattern”</w:t>
            </w:r>
          </w:p>
          <w:p w14:paraId="2C2A571D" w14:textId="2CCD44B3" w:rsidR="00BF6C28" w:rsidRPr="005F3AA9" w:rsidRDefault="00BF6C28" w:rsidP="00BF6C28">
            <w:pPr>
              <w:rPr>
                <w:sz w:val="22"/>
                <w:szCs w:val="22"/>
              </w:rPr>
            </w:pPr>
            <w:r w:rsidRPr="005F3AA9">
              <w:rPr>
                <w:sz w:val="22"/>
                <w:szCs w:val="22"/>
              </w:rPr>
              <w:t>“Western dietary pattern”</w:t>
            </w:r>
          </w:p>
        </w:tc>
        <w:tc>
          <w:tcPr>
            <w:tcW w:w="1438" w:type="dxa"/>
            <w:gridSpan w:val="2"/>
          </w:tcPr>
          <w:p w14:paraId="219F657F" w14:textId="497F419A" w:rsidR="00BF6C28" w:rsidRPr="005F3AA9" w:rsidRDefault="00BF6C28" w:rsidP="00BF6C28">
            <w:pPr>
              <w:rPr>
                <w:sz w:val="22"/>
                <w:szCs w:val="22"/>
                <w:vertAlign w:val="superscript"/>
              </w:rPr>
            </w:pPr>
            <w:r w:rsidRPr="005F3AA9">
              <w:rPr>
                <w:sz w:val="22"/>
                <w:szCs w:val="22"/>
              </w:rPr>
              <w:t>negative*</w:t>
            </w:r>
            <w:r w:rsidRPr="005F3AA9">
              <w:rPr>
                <w:sz w:val="22"/>
                <w:szCs w:val="22"/>
                <w:vertAlign w:val="superscript"/>
              </w:rPr>
              <w:t xml:space="preserve"> a</w:t>
            </w:r>
          </w:p>
          <w:p w14:paraId="59F7ED63" w14:textId="77777777" w:rsidR="00BF6C28" w:rsidRPr="005F3AA9" w:rsidRDefault="00BF6C28" w:rsidP="00BF6C28">
            <w:pPr>
              <w:rPr>
                <w:sz w:val="22"/>
                <w:szCs w:val="22"/>
              </w:rPr>
            </w:pPr>
          </w:p>
          <w:p w14:paraId="254E7180" w14:textId="73AD5E65"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175ADF6F" w14:textId="77777777" w:rsidR="00BF6C28" w:rsidRPr="005F3AA9" w:rsidRDefault="00BF6C28" w:rsidP="00BF6C28">
            <w:pPr>
              <w:rPr>
                <w:sz w:val="22"/>
                <w:szCs w:val="22"/>
              </w:rPr>
            </w:pPr>
          </w:p>
          <w:p w14:paraId="01F74948" w14:textId="11FBAD58" w:rsidR="00BF6C28" w:rsidRPr="005F3AA9" w:rsidRDefault="00BF6C28" w:rsidP="00BF6C28">
            <w:pPr>
              <w:rPr>
                <w:sz w:val="22"/>
                <w:szCs w:val="22"/>
                <w:vertAlign w:val="superscript"/>
              </w:rPr>
            </w:pPr>
            <w:r w:rsidRPr="005F3AA9">
              <w:rPr>
                <w:sz w:val="22"/>
                <w:szCs w:val="22"/>
              </w:rPr>
              <w:t>negative*</w:t>
            </w:r>
            <w:r w:rsidRPr="005F3AA9">
              <w:rPr>
                <w:sz w:val="22"/>
                <w:szCs w:val="22"/>
                <w:vertAlign w:val="superscript"/>
              </w:rPr>
              <w:t xml:space="preserve"> a</w:t>
            </w:r>
          </w:p>
          <w:p w14:paraId="143A7174" w14:textId="77777777" w:rsidR="00BF6C28" w:rsidRPr="005F3AA9" w:rsidRDefault="00BF6C28" w:rsidP="00BF6C28">
            <w:pPr>
              <w:rPr>
                <w:sz w:val="22"/>
                <w:szCs w:val="22"/>
              </w:rPr>
            </w:pPr>
          </w:p>
          <w:p w14:paraId="6F5CD012" w14:textId="4A12A407"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10" w:type="dxa"/>
          </w:tcPr>
          <w:p w14:paraId="1F8E5A52" w14:textId="77777777" w:rsidR="00BF6C28" w:rsidRPr="005F3AA9" w:rsidRDefault="00BF6C28" w:rsidP="00BF6C28">
            <w:pPr>
              <w:rPr>
                <w:sz w:val="22"/>
                <w:szCs w:val="22"/>
              </w:rPr>
            </w:pPr>
            <w:r w:rsidRPr="005F3AA9">
              <w:rPr>
                <w:sz w:val="22"/>
                <w:szCs w:val="22"/>
              </w:rPr>
              <w:t>ANOVA,</w:t>
            </w:r>
          </w:p>
          <w:p w14:paraId="56A728E4" w14:textId="6CBC50A7" w:rsidR="00BF6C28" w:rsidRPr="005F3AA9" w:rsidRDefault="00BF6C28" w:rsidP="00BF6C28">
            <w:pPr>
              <w:rPr>
                <w:sz w:val="22"/>
                <w:szCs w:val="22"/>
              </w:rPr>
            </w:pPr>
            <w:r w:rsidRPr="005F3AA9">
              <w:rPr>
                <w:sz w:val="22"/>
                <w:szCs w:val="22"/>
              </w:rPr>
              <w:t>Mean</w:t>
            </w:r>
          </w:p>
        </w:tc>
        <w:tc>
          <w:tcPr>
            <w:tcW w:w="1358" w:type="dxa"/>
          </w:tcPr>
          <w:p w14:paraId="65D89176" w14:textId="11A1E626" w:rsidR="00BF6C28" w:rsidRPr="005F3AA9" w:rsidRDefault="00BF6C28" w:rsidP="00BF6C28">
            <w:pPr>
              <w:rPr>
                <w:sz w:val="22"/>
                <w:szCs w:val="22"/>
              </w:rPr>
            </w:pPr>
            <w:r w:rsidRPr="005F3AA9">
              <w:rPr>
                <w:sz w:val="22"/>
                <w:szCs w:val="22"/>
              </w:rPr>
              <w:t>No</w:t>
            </w:r>
          </w:p>
        </w:tc>
        <w:tc>
          <w:tcPr>
            <w:tcW w:w="907" w:type="dxa"/>
          </w:tcPr>
          <w:p w14:paraId="40514584" w14:textId="1FEB43A2" w:rsidR="00BF6C28" w:rsidRPr="005F3AA9" w:rsidRDefault="00BF6C28" w:rsidP="00BF6C28">
            <w:pPr>
              <w:rPr>
                <w:sz w:val="22"/>
                <w:szCs w:val="22"/>
              </w:rPr>
            </w:pPr>
            <w:r w:rsidRPr="005F3AA9">
              <w:rPr>
                <w:sz w:val="22"/>
                <w:szCs w:val="22"/>
              </w:rPr>
              <w:t>9</w:t>
            </w:r>
          </w:p>
        </w:tc>
      </w:tr>
      <w:tr w:rsidR="00BF6C28" w:rsidRPr="005F3AA9" w14:paraId="266FD699" w14:textId="77777777" w:rsidTr="00346ACE">
        <w:tc>
          <w:tcPr>
            <w:tcW w:w="1776" w:type="dxa"/>
          </w:tcPr>
          <w:p w14:paraId="6FB20A2E" w14:textId="0A83B728" w:rsidR="00BF6C28" w:rsidRPr="005F3AA9" w:rsidRDefault="00BF6C28" w:rsidP="00BF6C28">
            <w:pPr>
              <w:rPr>
                <w:b/>
                <w:sz w:val="22"/>
                <w:szCs w:val="22"/>
              </w:rPr>
            </w:pPr>
            <w:r w:rsidRPr="005F3AA9">
              <w:rPr>
                <w:sz w:val="22"/>
                <w:szCs w:val="22"/>
              </w:rPr>
              <w:t>Ambrosini et al. 2013, Australia</w: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w:t>
            </w:r>
            <w:r w:rsidRPr="005F3AA9">
              <w:rPr>
                <w:sz w:val="22"/>
                <w:szCs w:val="22"/>
              </w:rPr>
              <w:fldChar w:fldCharType="end"/>
            </w:r>
          </w:p>
        </w:tc>
        <w:tc>
          <w:tcPr>
            <w:tcW w:w="1811" w:type="dxa"/>
          </w:tcPr>
          <w:p w14:paraId="74452B29" w14:textId="4B459C1F" w:rsidR="00BF6C28" w:rsidRPr="005F3AA9" w:rsidRDefault="00BF6C28" w:rsidP="00BF6C28">
            <w:pPr>
              <w:rPr>
                <w:sz w:val="22"/>
                <w:szCs w:val="22"/>
              </w:rPr>
            </w:pPr>
            <w:r w:rsidRPr="005F3AA9">
              <w:rPr>
                <w:sz w:val="22"/>
                <w:szCs w:val="22"/>
              </w:rPr>
              <w:t>n: 1366;</w:t>
            </w:r>
          </w:p>
          <w:p w14:paraId="1C95A9E0" w14:textId="77777777" w:rsidR="00BF6C28" w:rsidRPr="005F3AA9" w:rsidRDefault="00BF6C28" w:rsidP="00BF6C28">
            <w:pPr>
              <w:rPr>
                <w:sz w:val="22"/>
                <w:szCs w:val="22"/>
              </w:rPr>
            </w:pPr>
            <w:r w:rsidRPr="005F3AA9">
              <w:rPr>
                <w:sz w:val="22"/>
                <w:szCs w:val="22"/>
              </w:rPr>
              <w:t>age: 14-17;</w:t>
            </w:r>
          </w:p>
          <w:p w14:paraId="1C3D7FA6" w14:textId="2625F7FC" w:rsidR="00BF6C28" w:rsidRPr="005F3AA9" w:rsidRDefault="00BF6C28" w:rsidP="00BF6C28">
            <w:pPr>
              <w:rPr>
                <w:sz w:val="22"/>
                <w:szCs w:val="22"/>
              </w:rPr>
            </w:pPr>
            <w:r w:rsidRPr="005F3AA9">
              <w:rPr>
                <w:sz w:val="22"/>
                <w:szCs w:val="22"/>
              </w:rPr>
              <w:t>female: 48.3%</w:t>
            </w:r>
          </w:p>
        </w:tc>
        <w:tc>
          <w:tcPr>
            <w:tcW w:w="1526" w:type="dxa"/>
          </w:tcPr>
          <w:p w14:paraId="7E56BD5F" w14:textId="2AA9F821" w:rsidR="00BF6C28" w:rsidRPr="005F3AA9" w:rsidRDefault="00BF6C28" w:rsidP="00BF6C28">
            <w:pPr>
              <w:rPr>
                <w:sz w:val="22"/>
                <w:szCs w:val="22"/>
              </w:rPr>
            </w:pPr>
            <w:r w:rsidRPr="005F3AA9">
              <w:rPr>
                <w:sz w:val="22"/>
                <w:szCs w:val="22"/>
              </w:rPr>
              <w:t>Prospective cohort study</w:t>
            </w:r>
          </w:p>
        </w:tc>
        <w:tc>
          <w:tcPr>
            <w:tcW w:w="989" w:type="dxa"/>
          </w:tcPr>
          <w:p w14:paraId="60ABDCF2" w14:textId="1ED95B03" w:rsidR="00BF6C28" w:rsidRPr="005F3AA9" w:rsidRDefault="00BF6C28" w:rsidP="00BF6C28">
            <w:pPr>
              <w:rPr>
                <w:sz w:val="22"/>
                <w:szCs w:val="22"/>
              </w:rPr>
            </w:pPr>
            <w:r w:rsidRPr="005F3AA9">
              <w:rPr>
                <w:sz w:val="22"/>
                <w:szCs w:val="22"/>
              </w:rPr>
              <w:t>FFQ</w:t>
            </w:r>
          </w:p>
        </w:tc>
        <w:tc>
          <w:tcPr>
            <w:tcW w:w="1413" w:type="dxa"/>
          </w:tcPr>
          <w:p w14:paraId="525AE825" w14:textId="5D7E64AB" w:rsidR="00BF6C28" w:rsidRPr="005F3AA9" w:rsidRDefault="00BF6C28" w:rsidP="00BF6C28">
            <w:pPr>
              <w:rPr>
                <w:sz w:val="22"/>
                <w:szCs w:val="22"/>
              </w:rPr>
            </w:pPr>
            <w:r w:rsidRPr="005F3AA9">
              <w:rPr>
                <w:sz w:val="22"/>
                <w:szCs w:val="22"/>
              </w:rPr>
              <w:t>Yes</w:t>
            </w:r>
          </w:p>
        </w:tc>
        <w:tc>
          <w:tcPr>
            <w:tcW w:w="1356" w:type="dxa"/>
          </w:tcPr>
          <w:p w14:paraId="7CD43A43" w14:textId="741B3205" w:rsidR="00BF6C28" w:rsidRPr="005F3AA9" w:rsidRDefault="00BF6C28" w:rsidP="00BF6C28">
            <w:pPr>
              <w:rPr>
                <w:sz w:val="22"/>
                <w:szCs w:val="22"/>
              </w:rPr>
            </w:pPr>
            <w:r w:rsidRPr="005F3AA9">
              <w:rPr>
                <w:sz w:val="22"/>
                <w:szCs w:val="22"/>
              </w:rPr>
              <w:t>Boys</w:t>
            </w:r>
          </w:p>
          <w:p w14:paraId="366B2B7B" w14:textId="29334D50" w:rsidR="00BF6C28" w:rsidRPr="005F3AA9" w:rsidRDefault="00BF6C28" w:rsidP="00BF6C28">
            <w:pPr>
              <w:rPr>
                <w:sz w:val="22"/>
                <w:szCs w:val="22"/>
              </w:rPr>
            </w:pPr>
            <w:r w:rsidRPr="005F3AA9">
              <w:rPr>
                <w:sz w:val="22"/>
                <w:szCs w:val="22"/>
              </w:rPr>
              <w:t>(n:</w:t>
            </w:r>
            <w:r w:rsidR="00FB1E1C">
              <w:rPr>
                <w:sz w:val="22"/>
                <w:szCs w:val="22"/>
              </w:rPr>
              <w:t xml:space="preserve"> </w:t>
            </w:r>
            <w:r w:rsidRPr="005F3AA9">
              <w:rPr>
                <w:sz w:val="22"/>
                <w:szCs w:val="22"/>
              </w:rPr>
              <w:t>587)</w:t>
            </w:r>
          </w:p>
          <w:p w14:paraId="041DFEE1" w14:textId="77777777" w:rsidR="00BF6C28" w:rsidRPr="005F3AA9" w:rsidRDefault="00BF6C28" w:rsidP="00BF6C28">
            <w:pPr>
              <w:rPr>
                <w:sz w:val="22"/>
                <w:szCs w:val="22"/>
              </w:rPr>
            </w:pPr>
            <w:r w:rsidRPr="005F3AA9">
              <w:rPr>
                <w:sz w:val="22"/>
                <w:szCs w:val="22"/>
              </w:rPr>
              <w:t>Girls</w:t>
            </w:r>
          </w:p>
          <w:p w14:paraId="3C481E6F" w14:textId="3029AD70" w:rsidR="00BF6C28" w:rsidRPr="005F3AA9" w:rsidRDefault="00BF6C28" w:rsidP="00BF6C28">
            <w:pPr>
              <w:rPr>
                <w:sz w:val="22"/>
                <w:szCs w:val="22"/>
              </w:rPr>
            </w:pPr>
            <w:r w:rsidRPr="005F3AA9">
              <w:rPr>
                <w:sz w:val="22"/>
                <w:szCs w:val="22"/>
              </w:rPr>
              <w:t>(n:</w:t>
            </w:r>
            <w:r w:rsidR="00FB1E1C">
              <w:rPr>
                <w:sz w:val="22"/>
                <w:szCs w:val="22"/>
              </w:rPr>
              <w:t xml:space="preserve"> </w:t>
            </w:r>
            <w:r w:rsidRPr="005F3AA9">
              <w:rPr>
                <w:sz w:val="22"/>
                <w:szCs w:val="22"/>
              </w:rPr>
              <w:t>537)</w:t>
            </w:r>
          </w:p>
        </w:tc>
        <w:tc>
          <w:tcPr>
            <w:tcW w:w="2303" w:type="dxa"/>
          </w:tcPr>
          <w:p w14:paraId="52E34F86" w14:textId="1F04F356" w:rsidR="00BF6C28" w:rsidRPr="005F3AA9" w:rsidRDefault="00BF6C28" w:rsidP="00BF6C28">
            <w:pPr>
              <w:rPr>
                <w:sz w:val="22"/>
                <w:szCs w:val="22"/>
              </w:rPr>
            </w:pPr>
            <w:r w:rsidRPr="005F3AA9">
              <w:rPr>
                <w:sz w:val="22"/>
                <w:szCs w:val="22"/>
              </w:rPr>
              <w:t>SSB</w:t>
            </w:r>
          </w:p>
          <w:p w14:paraId="3FC129D8" w14:textId="77777777" w:rsidR="00BF6C28" w:rsidRPr="005F3AA9" w:rsidRDefault="00BF6C28" w:rsidP="00BF6C28">
            <w:pPr>
              <w:rPr>
                <w:sz w:val="22"/>
                <w:szCs w:val="22"/>
              </w:rPr>
            </w:pPr>
          </w:p>
          <w:p w14:paraId="35C45F18" w14:textId="135D06D7" w:rsidR="00BF6C28" w:rsidRPr="005F3AA9" w:rsidRDefault="00BF6C28" w:rsidP="00BF6C28">
            <w:pPr>
              <w:rPr>
                <w:sz w:val="22"/>
                <w:szCs w:val="22"/>
              </w:rPr>
            </w:pPr>
            <w:r w:rsidRPr="005F3AA9">
              <w:rPr>
                <w:sz w:val="22"/>
                <w:szCs w:val="22"/>
              </w:rPr>
              <w:t>SSB</w:t>
            </w:r>
          </w:p>
        </w:tc>
        <w:tc>
          <w:tcPr>
            <w:tcW w:w="1438" w:type="dxa"/>
            <w:gridSpan w:val="2"/>
          </w:tcPr>
          <w:p w14:paraId="5589FF46" w14:textId="7F60DAA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06F1B35" w14:textId="77777777" w:rsidR="00BF6C28" w:rsidRPr="005F3AA9" w:rsidRDefault="00BF6C28" w:rsidP="00BF6C28">
            <w:pPr>
              <w:rPr>
                <w:sz w:val="22"/>
                <w:szCs w:val="22"/>
              </w:rPr>
            </w:pPr>
          </w:p>
          <w:p w14:paraId="4980DC3B" w14:textId="1D87B0F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06FAFA76" w14:textId="77777777" w:rsidR="00BF6C28" w:rsidRPr="005F3AA9" w:rsidRDefault="00BF6C28" w:rsidP="00BF6C28">
            <w:pPr>
              <w:rPr>
                <w:sz w:val="22"/>
                <w:szCs w:val="22"/>
              </w:rPr>
            </w:pPr>
            <w:r w:rsidRPr="005F3AA9">
              <w:rPr>
                <w:sz w:val="22"/>
                <w:szCs w:val="22"/>
              </w:rPr>
              <w:t>Linear regression,</w:t>
            </w:r>
          </w:p>
          <w:p w14:paraId="6F8DAC55" w14:textId="23E54599" w:rsidR="00BF6C28" w:rsidRPr="005F3AA9" w:rsidRDefault="00BF6C28" w:rsidP="00BF6C28">
            <w:pPr>
              <w:rPr>
                <w:sz w:val="22"/>
                <w:szCs w:val="22"/>
              </w:rPr>
            </w:pPr>
            <w:r w:rsidRPr="005F3AA9">
              <w:rPr>
                <w:sz w:val="22"/>
                <w:szCs w:val="22"/>
              </w:rPr>
              <w:t>% of change</w:t>
            </w:r>
          </w:p>
        </w:tc>
        <w:tc>
          <w:tcPr>
            <w:tcW w:w="1358" w:type="dxa"/>
          </w:tcPr>
          <w:p w14:paraId="29191E1C" w14:textId="54E8DBD2" w:rsidR="00BF6C28" w:rsidRPr="005F3AA9" w:rsidRDefault="00BF6C28" w:rsidP="00BF6C28">
            <w:pPr>
              <w:rPr>
                <w:sz w:val="22"/>
                <w:szCs w:val="22"/>
              </w:rPr>
            </w:pPr>
            <w:r w:rsidRPr="005F3AA9">
              <w:rPr>
                <w:sz w:val="22"/>
                <w:szCs w:val="22"/>
              </w:rPr>
              <w:t>Unknown</w:t>
            </w:r>
          </w:p>
        </w:tc>
        <w:tc>
          <w:tcPr>
            <w:tcW w:w="907" w:type="dxa"/>
          </w:tcPr>
          <w:p w14:paraId="43A4DAEF" w14:textId="42F109E9" w:rsidR="00BF6C28" w:rsidRPr="005F3AA9" w:rsidRDefault="00BF6C28" w:rsidP="00BF6C28">
            <w:pPr>
              <w:rPr>
                <w:sz w:val="22"/>
                <w:szCs w:val="22"/>
              </w:rPr>
            </w:pPr>
            <w:r w:rsidRPr="005F3AA9">
              <w:rPr>
                <w:sz w:val="22"/>
                <w:szCs w:val="22"/>
              </w:rPr>
              <w:t>7</w:t>
            </w:r>
          </w:p>
        </w:tc>
      </w:tr>
      <w:tr w:rsidR="00BF6C28" w:rsidRPr="005F3AA9" w14:paraId="06E98712" w14:textId="77777777" w:rsidTr="00346ACE">
        <w:tc>
          <w:tcPr>
            <w:tcW w:w="1776" w:type="dxa"/>
          </w:tcPr>
          <w:p w14:paraId="4082E809" w14:textId="3E7C0667" w:rsidR="00BF6C28" w:rsidRPr="005F3AA9" w:rsidRDefault="00BF6C28" w:rsidP="00BF6C28">
            <w:pPr>
              <w:rPr>
                <w:sz w:val="22"/>
                <w:szCs w:val="22"/>
              </w:rPr>
            </w:pPr>
            <w:r w:rsidRPr="005F3AA9">
              <w:rPr>
                <w:sz w:val="22"/>
                <w:szCs w:val="22"/>
              </w:rPr>
              <w:t>Appannah et al. 2015, Australia</w: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w:t>
            </w:r>
            <w:r w:rsidRPr="005F3AA9">
              <w:rPr>
                <w:sz w:val="22"/>
                <w:szCs w:val="22"/>
              </w:rPr>
              <w:fldChar w:fldCharType="end"/>
            </w:r>
          </w:p>
        </w:tc>
        <w:tc>
          <w:tcPr>
            <w:tcW w:w="1811" w:type="dxa"/>
          </w:tcPr>
          <w:p w14:paraId="183E6EED" w14:textId="19A74C8D" w:rsidR="00BF6C28" w:rsidRPr="005F3AA9" w:rsidRDefault="00BF6C28" w:rsidP="00BF6C28">
            <w:pPr>
              <w:rPr>
                <w:sz w:val="22"/>
                <w:szCs w:val="22"/>
              </w:rPr>
            </w:pPr>
            <w:r w:rsidRPr="005F3AA9">
              <w:rPr>
                <w:sz w:val="22"/>
                <w:szCs w:val="22"/>
              </w:rPr>
              <w:t>n: 1163;</w:t>
            </w:r>
          </w:p>
          <w:p w14:paraId="2E32355E" w14:textId="77777777" w:rsidR="00BF6C28" w:rsidRPr="005F3AA9" w:rsidRDefault="00BF6C28" w:rsidP="00BF6C28">
            <w:pPr>
              <w:rPr>
                <w:sz w:val="22"/>
                <w:szCs w:val="22"/>
              </w:rPr>
            </w:pPr>
            <w:r w:rsidRPr="005F3AA9">
              <w:rPr>
                <w:sz w:val="22"/>
                <w:szCs w:val="22"/>
              </w:rPr>
              <w:t>age: 14-17;</w:t>
            </w:r>
          </w:p>
          <w:p w14:paraId="790C727D" w14:textId="07FECD80" w:rsidR="00BF6C28" w:rsidRPr="005F3AA9" w:rsidRDefault="00BF6C28" w:rsidP="00BF6C28">
            <w:pPr>
              <w:rPr>
                <w:sz w:val="22"/>
                <w:szCs w:val="22"/>
              </w:rPr>
            </w:pPr>
            <w:r w:rsidRPr="005F3AA9">
              <w:rPr>
                <w:sz w:val="22"/>
                <w:szCs w:val="22"/>
              </w:rPr>
              <w:t>female: 48.0%</w:t>
            </w:r>
          </w:p>
        </w:tc>
        <w:tc>
          <w:tcPr>
            <w:tcW w:w="1526" w:type="dxa"/>
          </w:tcPr>
          <w:p w14:paraId="6D9121B7" w14:textId="55A0C7A7" w:rsidR="00BF6C28" w:rsidRPr="005F3AA9" w:rsidRDefault="00BF6C28" w:rsidP="00BF6C28">
            <w:pPr>
              <w:rPr>
                <w:sz w:val="22"/>
                <w:szCs w:val="22"/>
              </w:rPr>
            </w:pPr>
            <w:r w:rsidRPr="005F3AA9">
              <w:rPr>
                <w:sz w:val="22"/>
                <w:szCs w:val="22"/>
              </w:rPr>
              <w:t>Prospective cohort study</w:t>
            </w:r>
          </w:p>
        </w:tc>
        <w:tc>
          <w:tcPr>
            <w:tcW w:w="989" w:type="dxa"/>
          </w:tcPr>
          <w:p w14:paraId="73C75081" w14:textId="3BEC8C8F" w:rsidR="00BF6C28" w:rsidRPr="005F3AA9" w:rsidRDefault="00BF6C28" w:rsidP="00BF6C28">
            <w:pPr>
              <w:rPr>
                <w:sz w:val="22"/>
                <w:szCs w:val="22"/>
              </w:rPr>
            </w:pPr>
            <w:r w:rsidRPr="005F3AA9">
              <w:rPr>
                <w:sz w:val="22"/>
                <w:szCs w:val="22"/>
              </w:rPr>
              <w:t>FFQ</w:t>
            </w:r>
          </w:p>
        </w:tc>
        <w:tc>
          <w:tcPr>
            <w:tcW w:w="1413" w:type="dxa"/>
          </w:tcPr>
          <w:p w14:paraId="0BDC6447" w14:textId="7D2A541C" w:rsidR="00BF6C28" w:rsidRPr="005F3AA9" w:rsidRDefault="00BF6C28" w:rsidP="00BF6C28">
            <w:pPr>
              <w:rPr>
                <w:sz w:val="22"/>
                <w:szCs w:val="22"/>
              </w:rPr>
            </w:pPr>
            <w:r w:rsidRPr="005F3AA9">
              <w:rPr>
                <w:sz w:val="22"/>
                <w:szCs w:val="22"/>
              </w:rPr>
              <w:t>Yes</w:t>
            </w:r>
          </w:p>
        </w:tc>
        <w:tc>
          <w:tcPr>
            <w:tcW w:w="1356" w:type="dxa"/>
          </w:tcPr>
          <w:p w14:paraId="7CD92715" w14:textId="0488B6E0" w:rsidR="00BF6C28" w:rsidRPr="005F3AA9" w:rsidRDefault="00BF6C28" w:rsidP="00BF6C28">
            <w:pPr>
              <w:rPr>
                <w:sz w:val="22"/>
                <w:szCs w:val="22"/>
              </w:rPr>
            </w:pPr>
            <w:r w:rsidRPr="005F3AA9">
              <w:rPr>
                <w:sz w:val="22"/>
                <w:szCs w:val="22"/>
              </w:rPr>
              <w:t>Boys</w:t>
            </w:r>
          </w:p>
          <w:p w14:paraId="458DFBD0" w14:textId="77777777" w:rsidR="00BF6C28" w:rsidRPr="005F3AA9" w:rsidRDefault="00BF6C28" w:rsidP="00BF6C28">
            <w:pPr>
              <w:rPr>
                <w:sz w:val="22"/>
                <w:szCs w:val="22"/>
              </w:rPr>
            </w:pPr>
          </w:p>
          <w:p w14:paraId="7CC01CDA" w14:textId="77777777" w:rsidR="00BF6C28" w:rsidRPr="005F3AA9" w:rsidRDefault="00BF6C28" w:rsidP="00BF6C28">
            <w:pPr>
              <w:rPr>
                <w:sz w:val="22"/>
                <w:szCs w:val="22"/>
              </w:rPr>
            </w:pPr>
          </w:p>
          <w:p w14:paraId="40685BC6" w14:textId="73024735" w:rsidR="00BF6C28" w:rsidRPr="005F3AA9" w:rsidRDefault="00BF6C28" w:rsidP="00BF6C28">
            <w:pPr>
              <w:rPr>
                <w:sz w:val="22"/>
                <w:szCs w:val="22"/>
              </w:rPr>
            </w:pPr>
            <w:r w:rsidRPr="005F3AA9">
              <w:rPr>
                <w:sz w:val="22"/>
                <w:szCs w:val="22"/>
              </w:rPr>
              <w:t>Girls</w:t>
            </w:r>
          </w:p>
        </w:tc>
        <w:tc>
          <w:tcPr>
            <w:tcW w:w="2303" w:type="dxa"/>
          </w:tcPr>
          <w:p w14:paraId="3972A4A1" w14:textId="1A42D3E1" w:rsidR="00BF6C28" w:rsidRPr="005F3AA9" w:rsidRDefault="00BF6C28" w:rsidP="00BF6C28">
            <w:pPr>
              <w:rPr>
                <w:sz w:val="22"/>
                <w:szCs w:val="22"/>
              </w:rPr>
            </w:pPr>
            <w:r w:rsidRPr="005F3AA9">
              <w:rPr>
                <w:sz w:val="22"/>
                <w:szCs w:val="22"/>
              </w:rPr>
              <w:t>“Energy dense, high fat and low fiber dietary pattern”</w:t>
            </w:r>
          </w:p>
          <w:p w14:paraId="7E959EF5" w14:textId="2F636A0F" w:rsidR="00BF6C28" w:rsidRPr="005F3AA9" w:rsidRDefault="00BF6C28" w:rsidP="00BF6C28">
            <w:pPr>
              <w:rPr>
                <w:sz w:val="22"/>
                <w:szCs w:val="22"/>
              </w:rPr>
            </w:pPr>
            <w:r w:rsidRPr="005F3AA9">
              <w:rPr>
                <w:sz w:val="22"/>
                <w:szCs w:val="22"/>
              </w:rPr>
              <w:t>“Energy dense, high fat and low fiber dietary pattern”</w:t>
            </w:r>
          </w:p>
        </w:tc>
        <w:tc>
          <w:tcPr>
            <w:tcW w:w="1438" w:type="dxa"/>
            <w:gridSpan w:val="2"/>
          </w:tcPr>
          <w:p w14:paraId="0EE33C61" w14:textId="6A865F6E" w:rsidR="00BF6C28" w:rsidRPr="005F3AA9" w:rsidRDefault="00BF6C28" w:rsidP="00BF6C28">
            <w:pPr>
              <w:rPr>
                <w:sz w:val="22"/>
                <w:szCs w:val="22"/>
              </w:rPr>
            </w:pPr>
            <w:r w:rsidRPr="005F3AA9">
              <w:rPr>
                <w:sz w:val="22"/>
                <w:szCs w:val="22"/>
              </w:rPr>
              <w:t>0.04*</w:t>
            </w:r>
          </w:p>
          <w:p w14:paraId="39740615" w14:textId="77777777" w:rsidR="00BF6C28" w:rsidRPr="005F3AA9" w:rsidRDefault="00BF6C28" w:rsidP="00BF6C28">
            <w:pPr>
              <w:rPr>
                <w:sz w:val="22"/>
                <w:szCs w:val="22"/>
              </w:rPr>
            </w:pPr>
          </w:p>
          <w:p w14:paraId="711FC616" w14:textId="77777777" w:rsidR="00BF6C28" w:rsidRPr="005F3AA9" w:rsidRDefault="00BF6C28" w:rsidP="00BF6C28">
            <w:pPr>
              <w:rPr>
                <w:sz w:val="22"/>
                <w:szCs w:val="22"/>
              </w:rPr>
            </w:pPr>
          </w:p>
          <w:p w14:paraId="4D0009A6" w14:textId="60D543A9" w:rsidR="00BF6C28" w:rsidRPr="005F3AA9" w:rsidRDefault="00BF6C28" w:rsidP="00BF6C28">
            <w:pPr>
              <w:rPr>
                <w:b/>
                <w:sz w:val="22"/>
                <w:szCs w:val="22"/>
              </w:rPr>
            </w:pPr>
            <w:r w:rsidRPr="005F3AA9">
              <w:rPr>
                <w:sz w:val="22"/>
                <w:szCs w:val="22"/>
              </w:rPr>
              <w:t>n.s.</w:t>
            </w:r>
          </w:p>
        </w:tc>
        <w:tc>
          <w:tcPr>
            <w:tcW w:w="1610" w:type="dxa"/>
          </w:tcPr>
          <w:p w14:paraId="537A9FC5" w14:textId="77777777" w:rsidR="00BF6C28" w:rsidRPr="005F3AA9" w:rsidRDefault="00BF6C28" w:rsidP="00BF6C28">
            <w:pPr>
              <w:rPr>
                <w:sz w:val="22"/>
                <w:szCs w:val="22"/>
              </w:rPr>
            </w:pPr>
            <w:r w:rsidRPr="005F3AA9">
              <w:rPr>
                <w:sz w:val="22"/>
                <w:szCs w:val="22"/>
              </w:rPr>
              <w:t>GEE,</w:t>
            </w:r>
          </w:p>
          <w:p w14:paraId="157F0DD5" w14:textId="77C8FB80"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64266C4" w14:textId="5A60F810" w:rsidR="00BF6C28" w:rsidRPr="005F3AA9" w:rsidRDefault="00BF6C28" w:rsidP="00BF6C28">
            <w:pPr>
              <w:tabs>
                <w:tab w:val="left" w:pos="560"/>
              </w:tabs>
              <w:rPr>
                <w:sz w:val="22"/>
                <w:szCs w:val="22"/>
              </w:rPr>
            </w:pPr>
            <w:r w:rsidRPr="005F3AA9">
              <w:rPr>
                <w:sz w:val="22"/>
                <w:szCs w:val="22"/>
              </w:rPr>
              <w:t>Yes</w:t>
            </w:r>
          </w:p>
        </w:tc>
        <w:tc>
          <w:tcPr>
            <w:tcW w:w="907" w:type="dxa"/>
          </w:tcPr>
          <w:p w14:paraId="7C6D447E" w14:textId="2D9DB09D" w:rsidR="00BF6C28" w:rsidRPr="005F3AA9" w:rsidRDefault="00BF6C28" w:rsidP="00BF6C28">
            <w:pPr>
              <w:rPr>
                <w:sz w:val="22"/>
                <w:szCs w:val="22"/>
              </w:rPr>
            </w:pPr>
            <w:r w:rsidRPr="005F3AA9">
              <w:rPr>
                <w:sz w:val="22"/>
                <w:szCs w:val="22"/>
              </w:rPr>
              <w:t>6</w:t>
            </w:r>
          </w:p>
        </w:tc>
      </w:tr>
      <w:tr w:rsidR="00BF6C28" w:rsidRPr="005F3AA9" w14:paraId="6194423A" w14:textId="77777777" w:rsidTr="00346ACE">
        <w:tc>
          <w:tcPr>
            <w:tcW w:w="1776" w:type="dxa"/>
          </w:tcPr>
          <w:p w14:paraId="28A10B6D" w14:textId="3DDD14DC" w:rsidR="00BF6C28" w:rsidRPr="005F3AA9" w:rsidRDefault="00BF6C28" w:rsidP="00BF6C28">
            <w:pPr>
              <w:rPr>
                <w:sz w:val="22"/>
                <w:szCs w:val="22"/>
              </w:rPr>
            </w:pPr>
            <w:r w:rsidRPr="005F3AA9">
              <w:rPr>
                <w:sz w:val="22"/>
                <w:szCs w:val="22"/>
              </w:rPr>
              <w:t>Casazza et al. 2009b, USA</w:t>
            </w:r>
            <w:r w:rsidRPr="005F3AA9">
              <w:rPr>
                <w:sz w:val="22"/>
                <w:szCs w:val="22"/>
              </w:rPr>
              <w:fldChar w:fldCharType="begin">
                <w:fldData xml:space="preserve">PEVuZE5vdGU+PENpdGU+PEF1dGhvcj5DYXNhenphPC9BdXRob3I+PFllYXI+MjAwOTwvWWVhcj48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DYXNhenphPC9BdXRob3I+PFllYXI+MjAwOTwvWWVhcj48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8]</w:t>
            </w:r>
            <w:r w:rsidRPr="005F3AA9">
              <w:rPr>
                <w:sz w:val="22"/>
                <w:szCs w:val="22"/>
              </w:rPr>
              <w:fldChar w:fldCharType="end"/>
            </w:r>
          </w:p>
        </w:tc>
        <w:tc>
          <w:tcPr>
            <w:tcW w:w="1811" w:type="dxa"/>
          </w:tcPr>
          <w:p w14:paraId="2B3DEB73" w14:textId="551E6038" w:rsidR="00BF6C28" w:rsidRPr="005F3AA9" w:rsidRDefault="00BF6C28" w:rsidP="00BF6C28">
            <w:pPr>
              <w:rPr>
                <w:sz w:val="22"/>
                <w:szCs w:val="22"/>
              </w:rPr>
            </w:pPr>
            <w:r w:rsidRPr="005F3AA9">
              <w:rPr>
                <w:sz w:val="22"/>
                <w:szCs w:val="22"/>
              </w:rPr>
              <w:t>n: 202;</w:t>
            </w:r>
          </w:p>
          <w:p w14:paraId="017E76A5" w14:textId="77777777" w:rsidR="00BF6C28" w:rsidRPr="005F3AA9" w:rsidRDefault="00BF6C28" w:rsidP="00BF6C28">
            <w:pPr>
              <w:rPr>
                <w:sz w:val="22"/>
                <w:szCs w:val="22"/>
              </w:rPr>
            </w:pPr>
            <w:r w:rsidRPr="005F3AA9">
              <w:rPr>
                <w:sz w:val="22"/>
                <w:szCs w:val="22"/>
              </w:rPr>
              <w:t>age: 7-12;</w:t>
            </w:r>
          </w:p>
          <w:p w14:paraId="454026F2" w14:textId="095E3171" w:rsidR="00BF6C28" w:rsidRPr="005F3AA9" w:rsidRDefault="00BF6C28" w:rsidP="00BF6C28">
            <w:pPr>
              <w:rPr>
                <w:sz w:val="22"/>
                <w:szCs w:val="22"/>
              </w:rPr>
            </w:pPr>
            <w:r w:rsidRPr="005F3AA9">
              <w:rPr>
                <w:sz w:val="22"/>
                <w:szCs w:val="22"/>
              </w:rPr>
              <w:t>female: 47.0%</w:t>
            </w:r>
          </w:p>
        </w:tc>
        <w:tc>
          <w:tcPr>
            <w:tcW w:w="1526" w:type="dxa"/>
          </w:tcPr>
          <w:p w14:paraId="4922DD4B" w14:textId="1785EDFB" w:rsidR="00BF6C28" w:rsidRPr="005F3AA9" w:rsidRDefault="00BF6C28" w:rsidP="00BF6C28">
            <w:pPr>
              <w:rPr>
                <w:sz w:val="22"/>
                <w:szCs w:val="22"/>
              </w:rPr>
            </w:pPr>
            <w:r w:rsidRPr="005F3AA9">
              <w:rPr>
                <w:sz w:val="22"/>
                <w:szCs w:val="22"/>
              </w:rPr>
              <w:t>Cross-sectional</w:t>
            </w:r>
          </w:p>
        </w:tc>
        <w:tc>
          <w:tcPr>
            <w:tcW w:w="989" w:type="dxa"/>
          </w:tcPr>
          <w:p w14:paraId="599055BE" w14:textId="080773B4" w:rsidR="00BF6C28" w:rsidRPr="005F3AA9" w:rsidRDefault="00BF6C28" w:rsidP="00BF6C28">
            <w:pPr>
              <w:rPr>
                <w:sz w:val="22"/>
                <w:szCs w:val="22"/>
              </w:rPr>
            </w:pPr>
            <w:r w:rsidRPr="005F3AA9">
              <w:rPr>
                <w:sz w:val="22"/>
                <w:szCs w:val="22"/>
              </w:rPr>
              <w:t>24h recall</w:t>
            </w:r>
          </w:p>
        </w:tc>
        <w:tc>
          <w:tcPr>
            <w:tcW w:w="1413" w:type="dxa"/>
          </w:tcPr>
          <w:p w14:paraId="0CB8F7F7" w14:textId="5C069AD5" w:rsidR="00BF6C28" w:rsidRPr="005F3AA9" w:rsidRDefault="00BF6C28" w:rsidP="00BF6C28">
            <w:pPr>
              <w:rPr>
                <w:sz w:val="22"/>
                <w:szCs w:val="22"/>
              </w:rPr>
            </w:pPr>
            <w:r w:rsidRPr="005F3AA9">
              <w:rPr>
                <w:sz w:val="22"/>
                <w:szCs w:val="22"/>
              </w:rPr>
              <w:t>Unknown</w:t>
            </w:r>
          </w:p>
        </w:tc>
        <w:tc>
          <w:tcPr>
            <w:tcW w:w="1356" w:type="dxa"/>
          </w:tcPr>
          <w:p w14:paraId="11364F84" w14:textId="20FFB46A" w:rsidR="00BF6C28" w:rsidRPr="005F3AA9" w:rsidRDefault="00BF6C28" w:rsidP="00BF6C28">
            <w:pPr>
              <w:rPr>
                <w:sz w:val="22"/>
                <w:szCs w:val="22"/>
              </w:rPr>
            </w:pPr>
            <w:r w:rsidRPr="005F3AA9">
              <w:rPr>
                <w:sz w:val="22"/>
                <w:szCs w:val="22"/>
              </w:rPr>
              <w:t>no</w:t>
            </w:r>
          </w:p>
        </w:tc>
        <w:tc>
          <w:tcPr>
            <w:tcW w:w="2303" w:type="dxa"/>
          </w:tcPr>
          <w:p w14:paraId="779AB4E9" w14:textId="7B567F89" w:rsidR="00BF6C28" w:rsidRPr="005F3AA9" w:rsidRDefault="00BF6C28" w:rsidP="00BF6C28">
            <w:pPr>
              <w:rPr>
                <w:sz w:val="22"/>
                <w:szCs w:val="22"/>
              </w:rPr>
            </w:pPr>
            <w:r w:rsidRPr="005F3AA9">
              <w:rPr>
                <w:sz w:val="22"/>
                <w:szCs w:val="22"/>
              </w:rPr>
              <w:t>Fat</w:t>
            </w:r>
          </w:p>
          <w:p w14:paraId="112D4347" w14:textId="61D89AA6" w:rsidR="00BF6C28" w:rsidRPr="005F3AA9" w:rsidRDefault="00BF6C28" w:rsidP="00BF6C28">
            <w:pPr>
              <w:rPr>
                <w:sz w:val="22"/>
                <w:szCs w:val="22"/>
              </w:rPr>
            </w:pPr>
            <w:r w:rsidRPr="005F3AA9">
              <w:rPr>
                <w:sz w:val="22"/>
                <w:szCs w:val="22"/>
              </w:rPr>
              <w:t>Carbohydrates</w:t>
            </w:r>
          </w:p>
          <w:p w14:paraId="6B95273C" w14:textId="1097232E" w:rsidR="00BF6C28" w:rsidRPr="005F3AA9" w:rsidRDefault="00BF6C28" w:rsidP="00BF6C28">
            <w:pPr>
              <w:rPr>
                <w:sz w:val="22"/>
                <w:szCs w:val="22"/>
              </w:rPr>
            </w:pPr>
            <w:r w:rsidRPr="005F3AA9">
              <w:rPr>
                <w:sz w:val="22"/>
                <w:szCs w:val="22"/>
              </w:rPr>
              <w:t>Proteins</w:t>
            </w:r>
          </w:p>
        </w:tc>
        <w:tc>
          <w:tcPr>
            <w:tcW w:w="1438" w:type="dxa"/>
            <w:gridSpan w:val="2"/>
          </w:tcPr>
          <w:p w14:paraId="1515DA17" w14:textId="75E83E28" w:rsidR="00BF6C28" w:rsidRPr="005F3AA9" w:rsidRDefault="00BF6C28" w:rsidP="00BF6C28">
            <w:pPr>
              <w:rPr>
                <w:sz w:val="22"/>
                <w:szCs w:val="22"/>
              </w:rPr>
            </w:pPr>
            <w:r w:rsidRPr="005F3AA9">
              <w:rPr>
                <w:sz w:val="22"/>
                <w:szCs w:val="22"/>
              </w:rPr>
              <w:t>-0.36*</w:t>
            </w:r>
          </w:p>
          <w:p w14:paraId="1C65FB48" w14:textId="4DB1CE76" w:rsidR="00BF6C28" w:rsidRPr="005F3AA9" w:rsidRDefault="00BF6C28" w:rsidP="00BF6C28">
            <w:pPr>
              <w:rPr>
                <w:sz w:val="22"/>
                <w:szCs w:val="22"/>
              </w:rPr>
            </w:pPr>
            <w:r w:rsidRPr="005F3AA9">
              <w:rPr>
                <w:sz w:val="22"/>
                <w:szCs w:val="22"/>
              </w:rPr>
              <w:t>0.49*</w:t>
            </w:r>
          </w:p>
          <w:p w14:paraId="540F100C" w14:textId="1DA2D28C" w:rsidR="00BF6C28" w:rsidRPr="005F3AA9" w:rsidRDefault="00BF6C28" w:rsidP="00BF6C28">
            <w:pPr>
              <w:rPr>
                <w:sz w:val="22"/>
                <w:szCs w:val="22"/>
              </w:rPr>
            </w:pPr>
            <w:r w:rsidRPr="005F3AA9">
              <w:rPr>
                <w:sz w:val="22"/>
                <w:szCs w:val="22"/>
              </w:rPr>
              <w:t>-0.43*</w:t>
            </w:r>
          </w:p>
        </w:tc>
        <w:tc>
          <w:tcPr>
            <w:tcW w:w="1610" w:type="dxa"/>
          </w:tcPr>
          <w:p w14:paraId="74655F7F" w14:textId="77777777" w:rsidR="00BF6C28" w:rsidRPr="005F3AA9" w:rsidRDefault="00BF6C28" w:rsidP="00BF6C28">
            <w:pPr>
              <w:rPr>
                <w:sz w:val="22"/>
                <w:szCs w:val="22"/>
              </w:rPr>
            </w:pPr>
            <w:r w:rsidRPr="005F3AA9">
              <w:rPr>
                <w:sz w:val="22"/>
                <w:szCs w:val="22"/>
              </w:rPr>
              <w:t>Linear regression, Standardized</w:t>
            </w:r>
          </w:p>
          <w:p w14:paraId="60E781E3" w14:textId="5381D086"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2C6EC007" w14:textId="284F1BCF" w:rsidR="00BF6C28" w:rsidRPr="005F3AA9" w:rsidRDefault="00BF6C28" w:rsidP="00BF6C28">
            <w:pPr>
              <w:rPr>
                <w:sz w:val="22"/>
                <w:szCs w:val="22"/>
              </w:rPr>
            </w:pPr>
            <w:r w:rsidRPr="005F3AA9">
              <w:rPr>
                <w:sz w:val="22"/>
                <w:szCs w:val="22"/>
              </w:rPr>
              <w:t>Yes</w:t>
            </w:r>
          </w:p>
        </w:tc>
        <w:tc>
          <w:tcPr>
            <w:tcW w:w="907" w:type="dxa"/>
          </w:tcPr>
          <w:p w14:paraId="2FC988DD" w14:textId="375B3A4A" w:rsidR="00BF6C28" w:rsidRPr="005F3AA9" w:rsidRDefault="00BF6C28" w:rsidP="00BF6C28">
            <w:pPr>
              <w:rPr>
                <w:sz w:val="22"/>
                <w:szCs w:val="22"/>
              </w:rPr>
            </w:pPr>
            <w:r w:rsidRPr="005F3AA9">
              <w:rPr>
                <w:sz w:val="22"/>
                <w:szCs w:val="22"/>
              </w:rPr>
              <w:t>3</w:t>
            </w:r>
          </w:p>
        </w:tc>
      </w:tr>
      <w:tr w:rsidR="00BF6C28" w:rsidRPr="005F3AA9" w14:paraId="7A73FBBE" w14:textId="77777777" w:rsidTr="00346ACE">
        <w:tc>
          <w:tcPr>
            <w:tcW w:w="1776" w:type="dxa"/>
          </w:tcPr>
          <w:p w14:paraId="420F533D" w14:textId="7E8F671C" w:rsidR="00BF6C28" w:rsidRPr="005F3AA9" w:rsidRDefault="00BF6C28" w:rsidP="00BF6C28">
            <w:pPr>
              <w:rPr>
                <w:sz w:val="22"/>
                <w:szCs w:val="22"/>
              </w:rPr>
            </w:pPr>
            <w:r w:rsidRPr="005F3AA9">
              <w:rPr>
                <w:sz w:val="22"/>
                <w:szCs w:val="22"/>
              </w:rPr>
              <w:t>Chan et al. 2014b, China</w: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0]</w:t>
            </w:r>
            <w:r w:rsidRPr="005F3AA9">
              <w:rPr>
                <w:sz w:val="22"/>
                <w:szCs w:val="22"/>
              </w:rPr>
              <w:fldChar w:fldCharType="end"/>
            </w:r>
          </w:p>
        </w:tc>
        <w:tc>
          <w:tcPr>
            <w:tcW w:w="1811" w:type="dxa"/>
          </w:tcPr>
          <w:p w14:paraId="21477374" w14:textId="7D9B8182" w:rsidR="00BF6C28" w:rsidRPr="005F3AA9" w:rsidRDefault="00BF6C28" w:rsidP="00BF6C28">
            <w:pPr>
              <w:rPr>
                <w:sz w:val="22"/>
                <w:szCs w:val="22"/>
              </w:rPr>
            </w:pPr>
            <w:r w:rsidRPr="005F3AA9">
              <w:rPr>
                <w:sz w:val="22"/>
                <w:szCs w:val="22"/>
              </w:rPr>
              <w:t>n: 2727;</w:t>
            </w:r>
          </w:p>
          <w:p w14:paraId="4D24DD24" w14:textId="77777777" w:rsidR="00BF6C28" w:rsidRPr="005F3AA9" w:rsidRDefault="00BF6C28" w:rsidP="00BF6C28">
            <w:pPr>
              <w:rPr>
                <w:sz w:val="22"/>
                <w:szCs w:val="22"/>
              </w:rPr>
            </w:pPr>
            <w:r w:rsidRPr="005F3AA9">
              <w:rPr>
                <w:sz w:val="22"/>
                <w:szCs w:val="22"/>
              </w:rPr>
              <w:t>age: 12-16;</w:t>
            </w:r>
          </w:p>
          <w:p w14:paraId="60F93542" w14:textId="51C440AD" w:rsidR="00BF6C28" w:rsidRPr="005F3AA9" w:rsidRDefault="00BF6C28" w:rsidP="00BF6C28">
            <w:pPr>
              <w:rPr>
                <w:sz w:val="22"/>
                <w:szCs w:val="22"/>
              </w:rPr>
            </w:pPr>
            <w:r w:rsidRPr="005F3AA9">
              <w:rPr>
                <w:sz w:val="22"/>
                <w:szCs w:val="22"/>
              </w:rPr>
              <w:t>female: 51.3%</w:t>
            </w:r>
          </w:p>
        </w:tc>
        <w:tc>
          <w:tcPr>
            <w:tcW w:w="1526" w:type="dxa"/>
          </w:tcPr>
          <w:p w14:paraId="537D069B" w14:textId="5275502A" w:rsidR="00BF6C28" w:rsidRPr="005F3AA9" w:rsidRDefault="00BF6C28" w:rsidP="00BF6C28">
            <w:pPr>
              <w:rPr>
                <w:sz w:val="22"/>
                <w:szCs w:val="22"/>
              </w:rPr>
            </w:pPr>
            <w:r w:rsidRPr="005F3AA9">
              <w:rPr>
                <w:sz w:val="22"/>
                <w:szCs w:val="22"/>
              </w:rPr>
              <w:t>Cross-sectional</w:t>
            </w:r>
          </w:p>
        </w:tc>
        <w:tc>
          <w:tcPr>
            <w:tcW w:w="989" w:type="dxa"/>
          </w:tcPr>
          <w:p w14:paraId="7E735C25" w14:textId="79912C1A" w:rsidR="00BF6C28" w:rsidRPr="005F3AA9" w:rsidRDefault="00BF6C28" w:rsidP="00BF6C28">
            <w:pPr>
              <w:rPr>
                <w:sz w:val="22"/>
                <w:szCs w:val="22"/>
              </w:rPr>
            </w:pPr>
            <w:r w:rsidRPr="005F3AA9">
              <w:rPr>
                <w:sz w:val="22"/>
                <w:szCs w:val="22"/>
              </w:rPr>
              <w:t>FFQ</w:t>
            </w:r>
          </w:p>
        </w:tc>
        <w:tc>
          <w:tcPr>
            <w:tcW w:w="1413" w:type="dxa"/>
          </w:tcPr>
          <w:p w14:paraId="3136B4B0" w14:textId="2A425012" w:rsidR="00BF6C28" w:rsidRPr="005F3AA9" w:rsidRDefault="00BF6C28" w:rsidP="00BF6C28">
            <w:pPr>
              <w:tabs>
                <w:tab w:val="left" w:pos="493"/>
              </w:tabs>
              <w:rPr>
                <w:sz w:val="22"/>
                <w:szCs w:val="22"/>
              </w:rPr>
            </w:pPr>
            <w:r w:rsidRPr="005F3AA9">
              <w:rPr>
                <w:sz w:val="22"/>
                <w:szCs w:val="22"/>
              </w:rPr>
              <w:t>Unknown</w:t>
            </w:r>
          </w:p>
        </w:tc>
        <w:tc>
          <w:tcPr>
            <w:tcW w:w="1356" w:type="dxa"/>
          </w:tcPr>
          <w:p w14:paraId="66B00FC5" w14:textId="2F0D6DB6" w:rsidR="00BF6C28" w:rsidRPr="005F3AA9" w:rsidRDefault="00BF6C28" w:rsidP="00BF6C28">
            <w:pPr>
              <w:rPr>
                <w:sz w:val="22"/>
                <w:szCs w:val="22"/>
              </w:rPr>
            </w:pPr>
            <w:r w:rsidRPr="005F3AA9">
              <w:rPr>
                <w:sz w:val="22"/>
                <w:szCs w:val="22"/>
              </w:rPr>
              <w:t>Boys</w:t>
            </w:r>
          </w:p>
          <w:p w14:paraId="2AA2F09A" w14:textId="0B59F480" w:rsidR="00BF6C28" w:rsidRPr="005F3AA9" w:rsidRDefault="00BF6C28" w:rsidP="00BF6C28">
            <w:pPr>
              <w:rPr>
                <w:sz w:val="22"/>
                <w:szCs w:val="22"/>
              </w:rPr>
            </w:pPr>
            <w:r w:rsidRPr="005F3AA9">
              <w:rPr>
                <w:sz w:val="22"/>
                <w:szCs w:val="22"/>
              </w:rPr>
              <w:t>Girls</w:t>
            </w:r>
          </w:p>
        </w:tc>
        <w:tc>
          <w:tcPr>
            <w:tcW w:w="2303" w:type="dxa"/>
          </w:tcPr>
          <w:p w14:paraId="04C65D17" w14:textId="77777777" w:rsidR="00BF6C28" w:rsidRPr="005F3AA9" w:rsidRDefault="00BF6C28" w:rsidP="00BF6C28">
            <w:pPr>
              <w:rPr>
                <w:sz w:val="22"/>
                <w:szCs w:val="22"/>
              </w:rPr>
            </w:pPr>
            <w:r w:rsidRPr="005F3AA9">
              <w:rPr>
                <w:sz w:val="22"/>
                <w:szCs w:val="22"/>
              </w:rPr>
              <w:t>SSB</w:t>
            </w:r>
          </w:p>
          <w:p w14:paraId="47F512D8" w14:textId="6827531F" w:rsidR="00BF6C28" w:rsidRPr="005F3AA9" w:rsidRDefault="00BF6C28" w:rsidP="00BF6C28">
            <w:pPr>
              <w:rPr>
                <w:sz w:val="22"/>
                <w:szCs w:val="22"/>
              </w:rPr>
            </w:pPr>
            <w:r w:rsidRPr="005F3AA9">
              <w:rPr>
                <w:sz w:val="22"/>
                <w:szCs w:val="22"/>
              </w:rPr>
              <w:t>SSB</w:t>
            </w:r>
          </w:p>
        </w:tc>
        <w:tc>
          <w:tcPr>
            <w:tcW w:w="1438" w:type="dxa"/>
            <w:gridSpan w:val="2"/>
          </w:tcPr>
          <w:p w14:paraId="27064148" w14:textId="1CCC5DF7" w:rsidR="00BF6C28" w:rsidRPr="005F3AA9" w:rsidRDefault="00BF6C28" w:rsidP="00BF6C28">
            <w:pPr>
              <w:rPr>
                <w:sz w:val="22"/>
                <w:szCs w:val="22"/>
              </w:rPr>
            </w:pPr>
            <w:r w:rsidRPr="005F3AA9">
              <w:rPr>
                <w:sz w:val="22"/>
                <w:szCs w:val="22"/>
              </w:rPr>
              <w:t>n.s.</w:t>
            </w:r>
          </w:p>
          <w:p w14:paraId="1FE0CC93" w14:textId="423A8B93" w:rsidR="00BF6C28" w:rsidRPr="005F3AA9" w:rsidRDefault="00BF6C28" w:rsidP="00BF6C28">
            <w:pPr>
              <w:rPr>
                <w:sz w:val="22"/>
                <w:szCs w:val="22"/>
              </w:rPr>
            </w:pPr>
            <w:r w:rsidRPr="005F3AA9">
              <w:rPr>
                <w:sz w:val="22"/>
                <w:szCs w:val="22"/>
              </w:rPr>
              <w:t>n.s.</w:t>
            </w:r>
          </w:p>
        </w:tc>
        <w:tc>
          <w:tcPr>
            <w:tcW w:w="1610" w:type="dxa"/>
          </w:tcPr>
          <w:p w14:paraId="072BF160" w14:textId="77777777" w:rsidR="00BF6C28" w:rsidRPr="005F3AA9" w:rsidRDefault="00BF6C28" w:rsidP="00BF6C28">
            <w:pPr>
              <w:rPr>
                <w:sz w:val="22"/>
                <w:szCs w:val="22"/>
              </w:rPr>
            </w:pPr>
            <w:r w:rsidRPr="005F3AA9">
              <w:rPr>
                <w:sz w:val="22"/>
                <w:szCs w:val="22"/>
              </w:rPr>
              <w:t>Linear regression,</w:t>
            </w:r>
          </w:p>
          <w:p w14:paraId="0E14F0A8" w14:textId="3BD79E08"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4611AEC" w14:textId="4D0682E7" w:rsidR="00BF6C28" w:rsidRPr="005F3AA9" w:rsidRDefault="00BF6C28" w:rsidP="00BF6C28">
            <w:pPr>
              <w:rPr>
                <w:sz w:val="22"/>
                <w:szCs w:val="22"/>
              </w:rPr>
            </w:pPr>
            <w:r w:rsidRPr="005F3AA9">
              <w:rPr>
                <w:sz w:val="22"/>
                <w:szCs w:val="22"/>
              </w:rPr>
              <w:t>No</w:t>
            </w:r>
          </w:p>
        </w:tc>
        <w:tc>
          <w:tcPr>
            <w:tcW w:w="907" w:type="dxa"/>
          </w:tcPr>
          <w:p w14:paraId="2C52AAEC" w14:textId="4518DFF3" w:rsidR="00BF6C28" w:rsidRPr="005F3AA9" w:rsidRDefault="00BF6C28" w:rsidP="00BF6C28">
            <w:pPr>
              <w:rPr>
                <w:sz w:val="22"/>
                <w:szCs w:val="22"/>
              </w:rPr>
            </w:pPr>
            <w:r w:rsidRPr="005F3AA9">
              <w:rPr>
                <w:sz w:val="22"/>
                <w:szCs w:val="22"/>
              </w:rPr>
              <w:t>6</w:t>
            </w:r>
          </w:p>
        </w:tc>
      </w:tr>
      <w:tr w:rsidR="00BF6C28" w:rsidRPr="005F3AA9" w14:paraId="13C4E9C0" w14:textId="77777777" w:rsidTr="00346ACE">
        <w:tc>
          <w:tcPr>
            <w:tcW w:w="1776" w:type="dxa"/>
          </w:tcPr>
          <w:p w14:paraId="1657A761" w14:textId="77777777" w:rsidR="00BF6C28" w:rsidRPr="005F3AA9" w:rsidRDefault="00BF6C28" w:rsidP="00BF6C28">
            <w:pPr>
              <w:rPr>
                <w:sz w:val="22"/>
                <w:szCs w:val="22"/>
              </w:rPr>
            </w:pPr>
            <w:r w:rsidRPr="005F3AA9">
              <w:rPr>
                <w:sz w:val="22"/>
                <w:szCs w:val="22"/>
              </w:rPr>
              <w:t>Chan et al. 2015, Australia</w:t>
            </w:r>
          </w:p>
          <w:p w14:paraId="6531A5B2" w14:textId="3BBD0250" w:rsidR="00BF6C28" w:rsidRPr="005F3AA9" w:rsidRDefault="00BF6C28" w:rsidP="00BF6C28">
            <w:pPr>
              <w:rPr>
                <w:b/>
                <w:sz w:val="22"/>
                <w:szCs w:val="22"/>
              </w:rPr>
            </w:pP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1]</w:t>
            </w:r>
            <w:r w:rsidRPr="005F3AA9">
              <w:rPr>
                <w:sz w:val="22"/>
                <w:szCs w:val="22"/>
              </w:rPr>
              <w:fldChar w:fldCharType="end"/>
            </w:r>
          </w:p>
        </w:tc>
        <w:tc>
          <w:tcPr>
            <w:tcW w:w="1811" w:type="dxa"/>
          </w:tcPr>
          <w:p w14:paraId="7334DC4D" w14:textId="70F20EC7" w:rsidR="00BF6C28" w:rsidRPr="005F3AA9" w:rsidRDefault="00BF6C28" w:rsidP="00BF6C28">
            <w:pPr>
              <w:rPr>
                <w:sz w:val="22"/>
                <w:szCs w:val="22"/>
              </w:rPr>
            </w:pPr>
            <w:r w:rsidRPr="005F3AA9">
              <w:rPr>
                <w:sz w:val="22"/>
                <w:szCs w:val="22"/>
              </w:rPr>
              <w:t>n: 2262;</w:t>
            </w:r>
          </w:p>
          <w:p w14:paraId="4DF46265" w14:textId="7479FD8C" w:rsidR="00BF6C28" w:rsidRPr="005F3AA9" w:rsidRDefault="00FB1E1C" w:rsidP="00BF6C28">
            <w:pPr>
              <w:rPr>
                <w:sz w:val="22"/>
                <w:szCs w:val="22"/>
              </w:rPr>
            </w:pPr>
            <w:r>
              <w:rPr>
                <w:sz w:val="22"/>
                <w:szCs w:val="22"/>
              </w:rPr>
              <w:t>age: 14, 17;</w:t>
            </w:r>
          </w:p>
          <w:p w14:paraId="3CAE98C6" w14:textId="112DD1A5" w:rsidR="00BF6C28" w:rsidRPr="005F3AA9" w:rsidRDefault="00BF6C28" w:rsidP="00BF6C28">
            <w:pPr>
              <w:rPr>
                <w:sz w:val="22"/>
                <w:szCs w:val="22"/>
              </w:rPr>
            </w:pPr>
            <w:r w:rsidRPr="005F3AA9">
              <w:rPr>
                <w:sz w:val="22"/>
                <w:szCs w:val="22"/>
              </w:rPr>
              <w:t>female: 50.4%</w:t>
            </w:r>
          </w:p>
        </w:tc>
        <w:tc>
          <w:tcPr>
            <w:tcW w:w="1526" w:type="dxa"/>
          </w:tcPr>
          <w:p w14:paraId="1127A81E" w14:textId="14183E51" w:rsidR="00BF6C28" w:rsidRPr="005F3AA9" w:rsidRDefault="00BF6C28" w:rsidP="00BF6C28">
            <w:pPr>
              <w:rPr>
                <w:sz w:val="22"/>
                <w:szCs w:val="22"/>
              </w:rPr>
            </w:pPr>
            <w:r w:rsidRPr="005F3AA9">
              <w:rPr>
                <w:sz w:val="22"/>
                <w:szCs w:val="22"/>
              </w:rPr>
              <w:t>Prospective cohort study</w:t>
            </w:r>
          </w:p>
        </w:tc>
        <w:tc>
          <w:tcPr>
            <w:tcW w:w="989" w:type="dxa"/>
          </w:tcPr>
          <w:p w14:paraId="3969459D" w14:textId="2D077D43" w:rsidR="00BF6C28" w:rsidRPr="005F3AA9" w:rsidRDefault="00BF6C28" w:rsidP="00BF6C28">
            <w:pPr>
              <w:rPr>
                <w:sz w:val="22"/>
                <w:szCs w:val="22"/>
              </w:rPr>
            </w:pPr>
            <w:r w:rsidRPr="005F3AA9">
              <w:rPr>
                <w:sz w:val="22"/>
                <w:szCs w:val="22"/>
              </w:rPr>
              <w:t>FFQ</w:t>
            </w:r>
          </w:p>
        </w:tc>
        <w:tc>
          <w:tcPr>
            <w:tcW w:w="1413" w:type="dxa"/>
          </w:tcPr>
          <w:p w14:paraId="1A761279" w14:textId="21D0DEA6" w:rsidR="00BF6C28" w:rsidRPr="005F3AA9" w:rsidRDefault="00BF6C28" w:rsidP="00BF6C28">
            <w:pPr>
              <w:rPr>
                <w:sz w:val="22"/>
                <w:szCs w:val="22"/>
              </w:rPr>
            </w:pPr>
            <w:r w:rsidRPr="005F3AA9">
              <w:rPr>
                <w:sz w:val="22"/>
                <w:szCs w:val="22"/>
              </w:rPr>
              <w:t>Unknown</w:t>
            </w:r>
          </w:p>
        </w:tc>
        <w:tc>
          <w:tcPr>
            <w:tcW w:w="1356" w:type="dxa"/>
          </w:tcPr>
          <w:p w14:paraId="16A07327" w14:textId="1ABE880D" w:rsidR="00BF6C28" w:rsidRPr="005F3AA9" w:rsidRDefault="00BF6C28" w:rsidP="00BF6C28">
            <w:pPr>
              <w:rPr>
                <w:sz w:val="22"/>
                <w:szCs w:val="22"/>
              </w:rPr>
            </w:pPr>
            <w:r w:rsidRPr="005F3AA9">
              <w:rPr>
                <w:sz w:val="22"/>
                <w:szCs w:val="22"/>
              </w:rPr>
              <w:t>n: 1478</w:t>
            </w:r>
          </w:p>
        </w:tc>
        <w:tc>
          <w:tcPr>
            <w:tcW w:w="2303" w:type="dxa"/>
          </w:tcPr>
          <w:p w14:paraId="246E4DDA" w14:textId="31AB44BE" w:rsidR="00BF6C28" w:rsidRPr="005F3AA9" w:rsidRDefault="00BF6C28" w:rsidP="00BF6C28">
            <w:pPr>
              <w:rPr>
                <w:sz w:val="22"/>
                <w:szCs w:val="22"/>
              </w:rPr>
            </w:pPr>
            <w:r w:rsidRPr="005F3AA9">
              <w:rPr>
                <w:sz w:val="22"/>
                <w:szCs w:val="22"/>
              </w:rPr>
              <w:t>DGI-CA</w:t>
            </w:r>
          </w:p>
        </w:tc>
        <w:tc>
          <w:tcPr>
            <w:tcW w:w="1438" w:type="dxa"/>
            <w:gridSpan w:val="2"/>
          </w:tcPr>
          <w:p w14:paraId="36AD5DE4" w14:textId="11CF3B6C" w:rsidR="00BF6C28" w:rsidRPr="005F3AA9" w:rsidRDefault="00BF6C28" w:rsidP="00BF6C28">
            <w:pPr>
              <w:rPr>
                <w:sz w:val="22"/>
                <w:szCs w:val="22"/>
              </w:rPr>
            </w:pPr>
            <w:r w:rsidRPr="005F3AA9">
              <w:rPr>
                <w:sz w:val="22"/>
                <w:szCs w:val="22"/>
              </w:rPr>
              <w:t>n.s.</w:t>
            </w:r>
          </w:p>
        </w:tc>
        <w:tc>
          <w:tcPr>
            <w:tcW w:w="1610" w:type="dxa"/>
          </w:tcPr>
          <w:p w14:paraId="125BE24E" w14:textId="77777777" w:rsidR="00BF6C28" w:rsidRPr="005F3AA9" w:rsidRDefault="00BF6C28" w:rsidP="00BF6C28">
            <w:pPr>
              <w:rPr>
                <w:sz w:val="22"/>
                <w:szCs w:val="22"/>
              </w:rPr>
            </w:pPr>
            <w:r w:rsidRPr="005F3AA9">
              <w:rPr>
                <w:sz w:val="22"/>
                <w:szCs w:val="22"/>
              </w:rPr>
              <w:t>Linear regression,</w:t>
            </w:r>
          </w:p>
          <w:p w14:paraId="33F7C86C" w14:textId="6A057DF6"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3D0B3D9" w14:textId="64FA555A" w:rsidR="00BF6C28" w:rsidRPr="005F3AA9" w:rsidRDefault="00BF6C28" w:rsidP="00BF6C28">
            <w:pPr>
              <w:rPr>
                <w:sz w:val="22"/>
                <w:szCs w:val="22"/>
              </w:rPr>
            </w:pPr>
            <w:r w:rsidRPr="005F3AA9">
              <w:rPr>
                <w:sz w:val="22"/>
                <w:szCs w:val="22"/>
              </w:rPr>
              <w:t>Unknown</w:t>
            </w:r>
          </w:p>
        </w:tc>
        <w:tc>
          <w:tcPr>
            <w:tcW w:w="907" w:type="dxa"/>
          </w:tcPr>
          <w:p w14:paraId="389052CA" w14:textId="56E543B7" w:rsidR="00BF6C28" w:rsidRPr="005F3AA9" w:rsidRDefault="00BF6C28" w:rsidP="00BF6C28">
            <w:pPr>
              <w:rPr>
                <w:sz w:val="22"/>
                <w:szCs w:val="22"/>
              </w:rPr>
            </w:pPr>
            <w:r w:rsidRPr="005F3AA9">
              <w:rPr>
                <w:sz w:val="22"/>
                <w:szCs w:val="22"/>
              </w:rPr>
              <w:t>7</w:t>
            </w:r>
          </w:p>
        </w:tc>
      </w:tr>
      <w:tr w:rsidR="00BF6C28" w:rsidRPr="005F3AA9" w14:paraId="2863D6E5" w14:textId="77777777" w:rsidTr="00346ACE">
        <w:tc>
          <w:tcPr>
            <w:tcW w:w="1776" w:type="dxa"/>
          </w:tcPr>
          <w:p w14:paraId="14666DBF" w14:textId="77777777" w:rsidR="00BF6C28" w:rsidRPr="005F3AA9" w:rsidRDefault="00BF6C28" w:rsidP="00BF6C28">
            <w:pPr>
              <w:rPr>
                <w:sz w:val="22"/>
                <w:szCs w:val="22"/>
              </w:rPr>
            </w:pPr>
            <w:r w:rsidRPr="005F3AA9">
              <w:rPr>
                <w:sz w:val="22"/>
                <w:szCs w:val="22"/>
              </w:rPr>
              <w:t>Cook et al. 2014, USA</w:t>
            </w:r>
          </w:p>
          <w:p w14:paraId="2C505E93" w14:textId="388CF228" w:rsidR="00BF6C28" w:rsidRPr="005F3AA9" w:rsidRDefault="00BF6C28" w:rsidP="00BF6C28">
            <w:pPr>
              <w:rPr>
                <w:b/>
                <w:sz w:val="22"/>
                <w:szCs w:val="22"/>
              </w:rPr>
            </w:pPr>
            <w:r w:rsidRPr="005F3AA9">
              <w:rPr>
                <w:sz w:val="22"/>
                <w:szCs w:val="22"/>
              </w:rPr>
              <w:fldChar w:fldCharType="begin"/>
            </w:r>
            <w:r w:rsidRPr="005F3AA9">
              <w:rPr>
                <w:sz w:val="22"/>
                <w:szCs w:val="22"/>
              </w:rPr>
              <w:instrText xml:space="preserve"> ADDIN EN.CITE &lt;EndNote&gt;&lt;Cite&gt;&lt;Author&gt;Cook&lt;/Author&gt;&lt;Year&gt;2014&lt;/Year&gt;&lt;RecNum&gt;178&lt;/RecNum&gt;&lt;DisplayText&gt;[47]&lt;/DisplayText&gt;&lt;record&gt;&lt;rec-number&gt;178&lt;/rec-number&gt;&lt;foreign-keys&gt;&lt;key app="EN" db-id="t2dxed09qrzwf4eetwqvrwt10fd0axp5ze9z" timestamp="1464598756"&gt;178&lt;/key&gt;&lt;/foreign-keys&gt;&lt;ref-type name="Journal Article"&gt;17&lt;/ref-type&gt;&lt;contributors&gt;&lt;authors&gt;&lt;author&gt;Cook, L. T.&lt;/author&gt;&lt;author&gt;O&amp;apos;Reilly, G. A.&lt;/author&gt;&lt;author&gt;Goran, M. I.&lt;/author&gt;&lt;author&gt;Weigensberg, M. J.&lt;/author&gt;&lt;author&gt;Spruijt-Metz, D.&lt;/author&gt;&lt;author&gt;Davis, J. N.&lt;/author&gt;&lt;/authors&gt;&lt;/contributors&gt;&lt;titles&gt;&lt;title&gt;Vegetable Consumption Is Linked to Decreased Visceral and Liver Fat and Improved Insulin Resistance in Overweight Latino Youth&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edition&gt;2014/04/02&lt;/edition&gt;&lt;dates&gt;&lt;year&gt;2014&lt;/year&gt;&lt;pub-dates&gt;&lt;date&gt;Mar 27&lt;/date&gt;&lt;/pub-dates&gt;&lt;/dates&gt;&lt;isbn&gt;2212-2672 (Electronic)&lt;/isbn&gt;&lt;accession-num&gt;24685236&lt;/accession-num&gt;&lt;urls&gt;&lt;related-urls&gt;&lt;url&gt;http://ac.els-cdn.com/S2212267214001075/1-s2.0-S2212267214001075-main.pdf?_tid=4f797864-65d7-11e4-bf8e-00000aacb35e&amp;amp;acdnat=1415293795_7ea91fce2c8d6ae2d39f0f89744f0f9e&lt;/url&gt;&lt;/related-urls&gt;&lt;/urls&gt;&lt;electronic-resource-num&gt;10.1016/j.jand.2014.01.01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7]</w:t>
            </w:r>
            <w:r w:rsidRPr="005F3AA9">
              <w:rPr>
                <w:sz w:val="22"/>
                <w:szCs w:val="22"/>
              </w:rPr>
              <w:fldChar w:fldCharType="end"/>
            </w:r>
          </w:p>
        </w:tc>
        <w:tc>
          <w:tcPr>
            <w:tcW w:w="1811" w:type="dxa"/>
          </w:tcPr>
          <w:p w14:paraId="7456C8EC" w14:textId="25D06968" w:rsidR="00BF6C28" w:rsidRPr="005F3AA9" w:rsidRDefault="00BF6C28" w:rsidP="00BF6C28">
            <w:pPr>
              <w:rPr>
                <w:sz w:val="22"/>
                <w:szCs w:val="22"/>
              </w:rPr>
            </w:pPr>
            <w:r w:rsidRPr="005F3AA9">
              <w:rPr>
                <w:sz w:val="22"/>
                <w:szCs w:val="22"/>
              </w:rPr>
              <w:t>n: 175;</w:t>
            </w:r>
          </w:p>
          <w:p w14:paraId="4066FBF9" w14:textId="77777777" w:rsidR="00BF6C28" w:rsidRPr="005F3AA9" w:rsidRDefault="00BF6C28" w:rsidP="00BF6C28">
            <w:pPr>
              <w:rPr>
                <w:sz w:val="22"/>
                <w:szCs w:val="22"/>
              </w:rPr>
            </w:pPr>
            <w:r w:rsidRPr="005F3AA9">
              <w:rPr>
                <w:sz w:val="22"/>
                <w:szCs w:val="22"/>
              </w:rPr>
              <w:t>age: 8-18;</w:t>
            </w:r>
          </w:p>
          <w:p w14:paraId="22490239" w14:textId="476872AD" w:rsidR="00BF6C28" w:rsidRPr="005F3AA9" w:rsidRDefault="00BF6C28" w:rsidP="00BF6C28">
            <w:pPr>
              <w:rPr>
                <w:b/>
                <w:sz w:val="22"/>
                <w:szCs w:val="22"/>
              </w:rPr>
            </w:pPr>
            <w:r w:rsidRPr="005F3AA9">
              <w:rPr>
                <w:sz w:val="22"/>
                <w:szCs w:val="22"/>
              </w:rPr>
              <w:t>female: 68.6%</w:t>
            </w:r>
          </w:p>
        </w:tc>
        <w:tc>
          <w:tcPr>
            <w:tcW w:w="1526" w:type="dxa"/>
          </w:tcPr>
          <w:p w14:paraId="65E70FDC" w14:textId="499B2298" w:rsidR="00BF6C28" w:rsidRPr="005F3AA9" w:rsidRDefault="00BF6C28" w:rsidP="00BF6C28">
            <w:pPr>
              <w:rPr>
                <w:sz w:val="22"/>
                <w:szCs w:val="22"/>
              </w:rPr>
            </w:pPr>
            <w:r w:rsidRPr="005F3AA9">
              <w:rPr>
                <w:sz w:val="22"/>
                <w:szCs w:val="22"/>
              </w:rPr>
              <w:t>Cross-sectional</w:t>
            </w:r>
          </w:p>
        </w:tc>
        <w:tc>
          <w:tcPr>
            <w:tcW w:w="989" w:type="dxa"/>
          </w:tcPr>
          <w:p w14:paraId="6C584BE0" w14:textId="5F8B0219" w:rsidR="00BF6C28" w:rsidRPr="005F3AA9" w:rsidRDefault="00BF6C28" w:rsidP="00BF6C28">
            <w:pPr>
              <w:rPr>
                <w:sz w:val="22"/>
                <w:szCs w:val="22"/>
              </w:rPr>
            </w:pPr>
            <w:r w:rsidRPr="005F3AA9">
              <w:rPr>
                <w:sz w:val="22"/>
                <w:szCs w:val="22"/>
              </w:rPr>
              <w:t>24h recall</w:t>
            </w:r>
          </w:p>
        </w:tc>
        <w:tc>
          <w:tcPr>
            <w:tcW w:w="1413" w:type="dxa"/>
          </w:tcPr>
          <w:p w14:paraId="69BBEDAF" w14:textId="5E4D619B" w:rsidR="00BF6C28" w:rsidRPr="005F3AA9" w:rsidRDefault="00BF6C28" w:rsidP="00BF6C28">
            <w:pPr>
              <w:rPr>
                <w:sz w:val="22"/>
                <w:szCs w:val="22"/>
              </w:rPr>
            </w:pPr>
            <w:r w:rsidRPr="005F3AA9">
              <w:rPr>
                <w:sz w:val="22"/>
                <w:szCs w:val="22"/>
              </w:rPr>
              <w:t>Yes</w:t>
            </w:r>
          </w:p>
        </w:tc>
        <w:tc>
          <w:tcPr>
            <w:tcW w:w="1356" w:type="dxa"/>
          </w:tcPr>
          <w:p w14:paraId="1263D23B" w14:textId="3EAF64D4" w:rsidR="00BF6C28" w:rsidRPr="005F3AA9" w:rsidRDefault="00BF6C28" w:rsidP="00BF6C28">
            <w:pPr>
              <w:rPr>
                <w:sz w:val="22"/>
                <w:szCs w:val="22"/>
              </w:rPr>
            </w:pPr>
            <w:r w:rsidRPr="005F3AA9">
              <w:rPr>
                <w:sz w:val="22"/>
                <w:szCs w:val="22"/>
              </w:rPr>
              <w:t>no</w:t>
            </w:r>
          </w:p>
        </w:tc>
        <w:tc>
          <w:tcPr>
            <w:tcW w:w="2303" w:type="dxa"/>
          </w:tcPr>
          <w:p w14:paraId="0E59A060" w14:textId="6940C0F4" w:rsidR="00BF6C28" w:rsidRPr="005F3AA9" w:rsidRDefault="00FF229E" w:rsidP="00BF6C28">
            <w:pPr>
              <w:rPr>
                <w:sz w:val="22"/>
                <w:szCs w:val="22"/>
              </w:rPr>
            </w:pPr>
            <w:r>
              <w:rPr>
                <w:sz w:val="22"/>
                <w:szCs w:val="22"/>
              </w:rPr>
              <w:t>Vegetables</w:t>
            </w:r>
          </w:p>
          <w:p w14:paraId="1F6A4E08" w14:textId="4CF264F2" w:rsidR="00BF6C28" w:rsidRPr="005F3AA9" w:rsidRDefault="00BF6C28" w:rsidP="00BF6C28">
            <w:pPr>
              <w:rPr>
                <w:sz w:val="22"/>
                <w:szCs w:val="22"/>
              </w:rPr>
            </w:pPr>
            <w:r w:rsidRPr="005F3AA9">
              <w:rPr>
                <w:sz w:val="22"/>
                <w:szCs w:val="22"/>
              </w:rPr>
              <w:t>No starchy vegetables</w:t>
            </w:r>
          </w:p>
          <w:p w14:paraId="1A84CCAB" w14:textId="4C404380" w:rsidR="00BF6C28" w:rsidRPr="005F3AA9" w:rsidRDefault="00BF6C28" w:rsidP="00BF6C28">
            <w:pPr>
              <w:rPr>
                <w:sz w:val="22"/>
                <w:szCs w:val="22"/>
              </w:rPr>
            </w:pPr>
            <w:r w:rsidRPr="005F3AA9">
              <w:rPr>
                <w:sz w:val="22"/>
                <w:szCs w:val="22"/>
              </w:rPr>
              <w:t>Nutrient rich vegetables</w:t>
            </w:r>
          </w:p>
        </w:tc>
        <w:tc>
          <w:tcPr>
            <w:tcW w:w="1438" w:type="dxa"/>
            <w:gridSpan w:val="2"/>
          </w:tcPr>
          <w:p w14:paraId="0C374152" w14:textId="659D1A5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9DAA990" w14:textId="7AFE4BD1"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3AC8E8A" w14:textId="51F7F564"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36297ED2" w14:textId="77777777" w:rsidR="00BF6C28" w:rsidRPr="005F3AA9" w:rsidRDefault="00BF6C28" w:rsidP="00BF6C28">
            <w:pPr>
              <w:rPr>
                <w:sz w:val="22"/>
                <w:szCs w:val="22"/>
              </w:rPr>
            </w:pPr>
            <w:r w:rsidRPr="005F3AA9">
              <w:rPr>
                <w:sz w:val="22"/>
                <w:szCs w:val="22"/>
              </w:rPr>
              <w:t xml:space="preserve">ANOVA, </w:t>
            </w:r>
          </w:p>
          <w:p w14:paraId="3DE53CD8" w14:textId="70F30578" w:rsidR="00BF6C28" w:rsidRPr="005F3AA9" w:rsidRDefault="00BF6C28" w:rsidP="00BF6C28">
            <w:pPr>
              <w:rPr>
                <w:sz w:val="22"/>
                <w:szCs w:val="22"/>
              </w:rPr>
            </w:pPr>
            <w:r w:rsidRPr="005F3AA9">
              <w:rPr>
                <w:sz w:val="22"/>
                <w:szCs w:val="22"/>
              </w:rPr>
              <w:t>Mean</w:t>
            </w:r>
          </w:p>
        </w:tc>
        <w:tc>
          <w:tcPr>
            <w:tcW w:w="1358" w:type="dxa"/>
          </w:tcPr>
          <w:p w14:paraId="1E5BF5ED" w14:textId="59A6624E" w:rsidR="00BF6C28" w:rsidRPr="005F3AA9" w:rsidRDefault="00BF6C28" w:rsidP="00BF6C28">
            <w:pPr>
              <w:rPr>
                <w:sz w:val="22"/>
                <w:szCs w:val="22"/>
              </w:rPr>
            </w:pPr>
            <w:r w:rsidRPr="005F3AA9">
              <w:rPr>
                <w:sz w:val="22"/>
                <w:szCs w:val="22"/>
              </w:rPr>
              <w:t>Yes</w:t>
            </w:r>
          </w:p>
        </w:tc>
        <w:tc>
          <w:tcPr>
            <w:tcW w:w="907" w:type="dxa"/>
          </w:tcPr>
          <w:p w14:paraId="48F63534" w14:textId="18B2BCC8" w:rsidR="00BF6C28" w:rsidRPr="005F3AA9" w:rsidRDefault="00BF6C28" w:rsidP="00BF6C28">
            <w:pPr>
              <w:rPr>
                <w:sz w:val="22"/>
                <w:szCs w:val="22"/>
              </w:rPr>
            </w:pPr>
            <w:r w:rsidRPr="005F3AA9">
              <w:rPr>
                <w:sz w:val="22"/>
                <w:szCs w:val="22"/>
              </w:rPr>
              <w:t>3</w:t>
            </w:r>
          </w:p>
        </w:tc>
      </w:tr>
      <w:tr w:rsidR="00BF6C28" w:rsidRPr="005F3AA9" w14:paraId="5B16B91A" w14:textId="77777777" w:rsidTr="00346ACE">
        <w:tc>
          <w:tcPr>
            <w:tcW w:w="1776" w:type="dxa"/>
          </w:tcPr>
          <w:p w14:paraId="32900F38" w14:textId="4099A536" w:rsidR="00BF6C28" w:rsidRPr="005F3AA9" w:rsidRDefault="00BF6C28" w:rsidP="00BF6C28">
            <w:pPr>
              <w:rPr>
                <w:sz w:val="22"/>
                <w:szCs w:val="22"/>
              </w:rPr>
            </w:pPr>
            <w:r w:rsidRPr="005F3AA9">
              <w:rPr>
                <w:sz w:val="22"/>
                <w:szCs w:val="22"/>
              </w:rPr>
              <w:t>Donin et al. 2014, England</w:t>
            </w:r>
            <w:r w:rsidRPr="005F3AA9">
              <w:rPr>
                <w:sz w:val="22"/>
                <w:szCs w:val="22"/>
              </w:rPr>
              <w:fldChar w:fldCharType="begin">
                <w:fldData xml:space="preserve">PEVuZE5vdGU+PENpdGU+PEF1dGhvcj5Eb25pbjwvQXV0aG9yPjxZZWFyPjIwMTQ8L1llYXI+PFJl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xMTYtMTIzPC9wYWdlcz48dm9sdW1lPjM3PC92b2x1bWU+PG51bWJlcj4xPC9u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Eb25pbjwvQXV0aG9yPjxZZWFyPjIwMTQ8L1llYXI+PFJl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xMTYtMTIzPC9wYWdlcz48dm9sdW1lPjM3PC92b2x1bWU+PG51bWJlcj4xPC9u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0]</w:t>
            </w:r>
            <w:r w:rsidRPr="005F3AA9">
              <w:rPr>
                <w:sz w:val="22"/>
                <w:szCs w:val="22"/>
              </w:rPr>
              <w:fldChar w:fldCharType="end"/>
            </w:r>
          </w:p>
        </w:tc>
        <w:tc>
          <w:tcPr>
            <w:tcW w:w="1811" w:type="dxa"/>
          </w:tcPr>
          <w:p w14:paraId="6BB96218" w14:textId="0D044406" w:rsidR="00BF6C28" w:rsidRPr="005F3AA9" w:rsidRDefault="00BF6C28" w:rsidP="00BF6C28">
            <w:pPr>
              <w:rPr>
                <w:sz w:val="22"/>
                <w:szCs w:val="22"/>
              </w:rPr>
            </w:pPr>
            <w:r w:rsidRPr="005F3AA9">
              <w:rPr>
                <w:sz w:val="22"/>
                <w:szCs w:val="22"/>
              </w:rPr>
              <w:t>n: 1841</w:t>
            </w:r>
          </w:p>
          <w:p w14:paraId="41F5104E" w14:textId="77777777" w:rsidR="00BF6C28" w:rsidRPr="005F3AA9" w:rsidRDefault="00BF6C28" w:rsidP="00BF6C28">
            <w:pPr>
              <w:rPr>
                <w:sz w:val="22"/>
                <w:szCs w:val="22"/>
              </w:rPr>
            </w:pPr>
            <w:r w:rsidRPr="005F3AA9">
              <w:rPr>
                <w:sz w:val="22"/>
                <w:szCs w:val="22"/>
              </w:rPr>
              <w:t>age: 9-10;</w:t>
            </w:r>
          </w:p>
          <w:p w14:paraId="5BA4A844" w14:textId="77B2403D" w:rsidR="00BF6C28" w:rsidRPr="005F3AA9" w:rsidRDefault="00BF6C28" w:rsidP="00BF6C28">
            <w:pPr>
              <w:rPr>
                <w:sz w:val="22"/>
                <w:szCs w:val="22"/>
              </w:rPr>
            </w:pPr>
            <w:r w:rsidRPr="005F3AA9">
              <w:rPr>
                <w:sz w:val="22"/>
                <w:szCs w:val="22"/>
              </w:rPr>
              <w:t>female: n.a.</w:t>
            </w:r>
          </w:p>
        </w:tc>
        <w:tc>
          <w:tcPr>
            <w:tcW w:w="1526" w:type="dxa"/>
          </w:tcPr>
          <w:p w14:paraId="56D81923" w14:textId="0520AF27" w:rsidR="00BF6C28" w:rsidRPr="005F3AA9" w:rsidRDefault="00BF6C28" w:rsidP="00BF6C28">
            <w:pPr>
              <w:rPr>
                <w:sz w:val="22"/>
                <w:szCs w:val="22"/>
              </w:rPr>
            </w:pPr>
            <w:r w:rsidRPr="005F3AA9">
              <w:rPr>
                <w:sz w:val="22"/>
                <w:szCs w:val="22"/>
              </w:rPr>
              <w:t>Cross-sectional</w:t>
            </w:r>
          </w:p>
        </w:tc>
        <w:tc>
          <w:tcPr>
            <w:tcW w:w="989" w:type="dxa"/>
          </w:tcPr>
          <w:p w14:paraId="3B4924CA" w14:textId="32D1466C" w:rsidR="00BF6C28" w:rsidRPr="005F3AA9" w:rsidRDefault="00BF6C28" w:rsidP="00BF6C28">
            <w:pPr>
              <w:rPr>
                <w:sz w:val="22"/>
                <w:szCs w:val="22"/>
              </w:rPr>
            </w:pPr>
            <w:r w:rsidRPr="005F3AA9">
              <w:rPr>
                <w:sz w:val="22"/>
                <w:szCs w:val="22"/>
              </w:rPr>
              <w:t>24h recall</w:t>
            </w:r>
          </w:p>
        </w:tc>
        <w:tc>
          <w:tcPr>
            <w:tcW w:w="1413" w:type="dxa"/>
          </w:tcPr>
          <w:p w14:paraId="5C1C5F5E" w14:textId="5704EEA6" w:rsidR="00BF6C28" w:rsidRPr="005F3AA9" w:rsidRDefault="00BF6C28" w:rsidP="00BF6C28">
            <w:pPr>
              <w:rPr>
                <w:sz w:val="22"/>
                <w:szCs w:val="22"/>
              </w:rPr>
            </w:pPr>
            <w:r w:rsidRPr="005F3AA9">
              <w:rPr>
                <w:sz w:val="22"/>
                <w:szCs w:val="22"/>
              </w:rPr>
              <w:t>Yes</w:t>
            </w:r>
          </w:p>
        </w:tc>
        <w:tc>
          <w:tcPr>
            <w:tcW w:w="1356" w:type="dxa"/>
          </w:tcPr>
          <w:p w14:paraId="00152165" w14:textId="699A3627" w:rsidR="00BF6C28" w:rsidRPr="005F3AA9" w:rsidRDefault="00BF6C28" w:rsidP="00BF6C28">
            <w:pPr>
              <w:rPr>
                <w:sz w:val="22"/>
                <w:szCs w:val="22"/>
              </w:rPr>
            </w:pPr>
            <w:r w:rsidRPr="005F3AA9">
              <w:rPr>
                <w:sz w:val="22"/>
                <w:szCs w:val="22"/>
              </w:rPr>
              <w:t>no</w:t>
            </w:r>
          </w:p>
        </w:tc>
        <w:tc>
          <w:tcPr>
            <w:tcW w:w="2303" w:type="dxa"/>
          </w:tcPr>
          <w:p w14:paraId="6B3931A8" w14:textId="41488137" w:rsidR="00BF6C28" w:rsidRPr="005F3AA9" w:rsidRDefault="00BF6C28" w:rsidP="00BF6C28">
            <w:pPr>
              <w:rPr>
                <w:sz w:val="22"/>
                <w:szCs w:val="22"/>
              </w:rPr>
            </w:pPr>
            <w:r w:rsidRPr="005F3AA9">
              <w:rPr>
                <w:sz w:val="22"/>
                <w:szCs w:val="22"/>
              </w:rPr>
              <w:t>Fat</w:t>
            </w:r>
          </w:p>
          <w:p w14:paraId="1A54E5F1" w14:textId="1BA36B60" w:rsidR="00BF6C28" w:rsidRPr="005F3AA9" w:rsidRDefault="00BF6C28" w:rsidP="00BF6C28">
            <w:pPr>
              <w:rPr>
                <w:sz w:val="22"/>
                <w:szCs w:val="22"/>
              </w:rPr>
            </w:pPr>
            <w:r w:rsidRPr="005F3AA9">
              <w:rPr>
                <w:sz w:val="22"/>
                <w:szCs w:val="22"/>
              </w:rPr>
              <w:t>SFA</w:t>
            </w:r>
          </w:p>
          <w:p w14:paraId="40107357" w14:textId="2C5757C2" w:rsidR="00BF6C28" w:rsidRPr="005F3AA9" w:rsidRDefault="00BF6C28" w:rsidP="00BF6C28">
            <w:pPr>
              <w:rPr>
                <w:sz w:val="22"/>
                <w:szCs w:val="22"/>
              </w:rPr>
            </w:pPr>
            <w:r w:rsidRPr="005F3AA9">
              <w:rPr>
                <w:sz w:val="22"/>
                <w:szCs w:val="22"/>
              </w:rPr>
              <w:t>MUFA</w:t>
            </w:r>
          </w:p>
          <w:p w14:paraId="5225A340" w14:textId="65FF0D8C" w:rsidR="00BF6C28" w:rsidRPr="005F3AA9" w:rsidRDefault="00BF6C28" w:rsidP="00BF6C28">
            <w:pPr>
              <w:rPr>
                <w:sz w:val="22"/>
                <w:szCs w:val="22"/>
              </w:rPr>
            </w:pPr>
            <w:r w:rsidRPr="005F3AA9">
              <w:rPr>
                <w:sz w:val="22"/>
                <w:szCs w:val="22"/>
              </w:rPr>
              <w:t>PUFA</w:t>
            </w:r>
          </w:p>
          <w:p w14:paraId="2EE3D4E1" w14:textId="11AF9319" w:rsidR="00BF6C28" w:rsidRPr="005F3AA9" w:rsidRDefault="00BF6C28" w:rsidP="00BF6C28">
            <w:pPr>
              <w:rPr>
                <w:sz w:val="22"/>
                <w:szCs w:val="22"/>
              </w:rPr>
            </w:pPr>
            <w:r w:rsidRPr="005F3AA9">
              <w:rPr>
                <w:sz w:val="22"/>
                <w:szCs w:val="22"/>
              </w:rPr>
              <w:t>Carbohydrates</w:t>
            </w:r>
          </w:p>
          <w:p w14:paraId="7A05E807" w14:textId="117188BA" w:rsidR="00BF6C28" w:rsidRPr="005F3AA9" w:rsidRDefault="00BF6C28" w:rsidP="00BF6C28">
            <w:pPr>
              <w:rPr>
                <w:sz w:val="22"/>
                <w:szCs w:val="22"/>
              </w:rPr>
            </w:pPr>
            <w:r w:rsidRPr="005F3AA9">
              <w:rPr>
                <w:sz w:val="22"/>
                <w:szCs w:val="22"/>
              </w:rPr>
              <w:t>Sugars</w:t>
            </w:r>
          </w:p>
          <w:p w14:paraId="1416AFB3" w14:textId="7AC5060B" w:rsidR="00BF6C28" w:rsidRPr="005F3AA9" w:rsidRDefault="00BF6C28" w:rsidP="00BF6C28">
            <w:pPr>
              <w:rPr>
                <w:sz w:val="22"/>
                <w:szCs w:val="22"/>
              </w:rPr>
            </w:pPr>
            <w:r w:rsidRPr="005F3AA9">
              <w:rPr>
                <w:sz w:val="22"/>
                <w:szCs w:val="22"/>
              </w:rPr>
              <w:t>Starch</w:t>
            </w:r>
          </w:p>
          <w:p w14:paraId="46506812" w14:textId="1A8295E7" w:rsidR="00BF6C28" w:rsidRPr="005F3AA9" w:rsidRDefault="00BF6C28" w:rsidP="00BF6C28">
            <w:pPr>
              <w:rPr>
                <w:sz w:val="22"/>
                <w:szCs w:val="22"/>
              </w:rPr>
            </w:pPr>
            <w:r w:rsidRPr="005F3AA9">
              <w:rPr>
                <w:sz w:val="22"/>
                <w:szCs w:val="22"/>
              </w:rPr>
              <w:t>No starch polysaccharides</w:t>
            </w:r>
          </w:p>
          <w:p w14:paraId="45AEC229" w14:textId="0A394021" w:rsidR="00BF6C28" w:rsidRPr="005F3AA9" w:rsidRDefault="00BF6C28" w:rsidP="00BF6C28">
            <w:pPr>
              <w:rPr>
                <w:sz w:val="22"/>
                <w:szCs w:val="22"/>
              </w:rPr>
            </w:pPr>
            <w:r w:rsidRPr="005F3AA9">
              <w:rPr>
                <w:sz w:val="22"/>
                <w:szCs w:val="22"/>
              </w:rPr>
              <w:t>Proteins</w:t>
            </w:r>
          </w:p>
        </w:tc>
        <w:tc>
          <w:tcPr>
            <w:tcW w:w="1438" w:type="dxa"/>
            <w:gridSpan w:val="2"/>
          </w:tcPr>
          <w:p w14:paraId="01EE1C49" w14:textId="292DAD8B" w:rsidR="00BF6C28" w:rsidRPr="005F3AA9" w:rsidRDefault="00BF6C28" w:rsidP="00BF6C28">
            <w:pPr>
              <w:rPr>
                <w:sz w:val="22"/>
                <w:szCs w:val="22"/>
              </w:rPr>
            </w:pPr>
            <w:r w:rsidRPr="005F3AA9">
              <w:rPr>
                <w:sz w:val="22"/>
                <w:szCs w:val="22"/>
              </w:rPr>
              <w:t>n.s.</w:t>
            </w:r>
          </w:p>
          <w:p w14:paraId="26BFC0F0" w14:textId="16DC7EA0" w:rsidR="00BF6C28" w:rsidRPr="005F3AA9" w:rsidRDefault="00BF6C28" w:rsidP="00BF6C28">
            <w:pPr>
              <w:rPr>
                <w:sz w:val="22"/>
                <w:szCs w:val="22"/>
              </w:rPr>
            </w:pPr>
            <w:r w:rsidRPr="005F3AA9">
              <w:rPr>
                <w:sz w:val="22"/>
                <w:szCs w:val="22"/>
              </w:rPr>
              <w:t>n.s.</w:t>
            </w:r>
          </w:p>
          <w:p w14:paraId="2559754F" w14:textId="26CB324F" w:rsidR="00BF6C28" w:rsidRPr="005F3AA9" w:rsidRDefault="00BF6C28" w:rsidP="00BF6C28">
            <w:pPr>
              <w:rPr>
                <w:sz w:val="22"/>
                <w:szCs w:val="22"/>
              </w:rPr>
            </w:pPr>
            <w:r w:rsidRPr="005F3AA9">
              <w:rPr>
                <w:sz w:val="22"/>
                <w:szCs w:val="22"/>
              </w:rPr>
              <w:t>n.s.</w:t>
            </w:r>
          </w:p>
          <w:p w14:paraId="73F61211" w14:textId="630A04AF" w:rsidR="00BF6C28" w:rsidRPr="005F3AA9" w:rsidRDefault="00BF6C28" w:rsidP="00BF6C28">
            <w:pPr>
              <w:rPr>
                <w:sz w:val="22"/>
                <w:szCs w:val="22"/>
              </w:rPr>
            </w:pPr>
            <w:r w:rsidRPr="005F3AA9">
              <w:rPr>
                <w:sz w:val="22"/>
                <w:szCs w:val="22"/>
              </w:rPr>
              <w:t>n.s.</w:t>
            </w:r>
          </w:p>
          <w:p w14:paraId="4220031F" w14:textId="6CCE92B0" w:rsidR="00BF6C28" w:rsidRPr="005F3AA9" w:rsidRDefault="00BF6C28" w:rsidP="00BF6C28">
            <w:pPr>
              <w:rPr>
                <w:sz w:val="22"/>
                <w:szCs w:val="22"/>
              </w:rPr>
            </w:pPr>
            <w:r w:rsidRPr="005F3AA9">
              <w:rPr>
                <w:sz w:val="22"/>
                <w:szCs w:val="22"/>
              </w:rPr>
              <w:t>n.s.</w:t>
            </w:r>
          </w:p>
          <w:p w14:paraId="61249A4C" w14:textId="2ECE7680" w:rsidR="00BF6C28" w:rsidRPr="005F3AA9" w:rsidRDefault="00BF6C28" w:rsidP="00BF6C28">
            <w:pPr>
              <w:rPr>
                <w:sz w:val="22"/>
                <w:szCs w:val="22"/>
              </w:rPr>
            </w:pPr>
            <w:r w:rsidRPr="005F3AA9">
              <w:rPr>
                <w:sz w:val="22"/>
                <w:szCs w:val="22"/>
              </w:rPr>
              <w:t>n.s.</w:t>
            </w:r>
          </w:p>
          <w:p w14:paraId="54402DE0" w14:textId="69C17BD7" w:rsidR="00BF6C28" w:rsidRPr="005F3AA9" w:rsidRDefault="00BF6C28" w:rsidP="00BF6C28">
            <w:pPr>
              <w:rPr>
                <w:sz w:val="22"/>
                <w:szCs w:val="22"/>
              </w:rPr>
            </w:pPr>
            <w:r w:rsidRPr="005F3AA9">
              <w:rPr>
                <w:sz w:val="22"/>
                <w:szCs w:val="22"/>
              </w:rPr>
              <w:t>n.s.</w:t>
            </w:r>
          </w:p>
          <w:p w14:paraId="46401285" w14:textId="750078D8" w:rsidR="00BF6C28" w:rsidRPr="005F3AA9" w:rsidRDefault="00BF6C28" w:rsidP="00BF6C28">
            <w:pPr>
              <w:rPr>
                <w:sz w:val="22"/>
                <w:szCs w:val="22"/>
              </w:rPr>
            </w:pPr>
            <w:r w:rsidRPr="005F3AA9">
              <w:rPr>
                <w:sz w:val="22"/>
                <w:szCs w:val="22"/>
              </w:rPr>
              <w:t>n.s.</w:t>
            </w:r>
          </w:p>
          <w:p w14:paraId="6AFF3399" w14:textId="77777777" w:rsidR="00BF6C28" w:rsidRPr="005F3AA9" w:rsidRDefault="00BF6C28" w:rsidP="00BF6C28">
            <w:pPr>
              <w:rPr>
                <w:sz w:val="22"/>
                <w:szCs w:val="22"/>
              </w:rPr>
            </w:pPr>
          </w:p>
          <w:p w14:paraId="5C5B67A6" w14:textId="4E1EE721" w:rsidR="00BF6C28" w:rsidRPr="005F3AA9" w:rsidRDefault="00BF6C28" w:rsidP="00BF6C28">
            <w:pPr>
              <w:rPr>
                <w:sz w:val="22"/>
                <w:szCs w:val="22"/>
              </w:rPr>
            </w:pPr>
            <w:r w:rsidRPr="005F3AA9">
              <w:rPr>
                <w:sz w:val="22"/>
                <w:szCs w:val="22"/>
              </w:rPr>
              <w:t>n.s.</w:t>
            </w:r>
          </w:p>
        </w:tc>
        <w:tc>
          <w:tcPr>
            <w:tcW w:w="1610" w:type="dxa"/>
          </w:tcPr>
          <w:p w14:paraId="3625BBDD" w14:textId="77777777" w:rsidR="00BF6C28" w:rsidRPr="005F3AA9" w:rsidRDefault="00BF6C28" w:rsidP="00BF6C28">
            <w:pPr>
              <w:rPr>
                <w:sz w:val="22"/>
                <w:szCs w:val="22"/>
              </w:rPr>
            </w:pPr>
            <w:r w:rsidRPr="005F3AA9">
              <w:rPr>
                <w:sz w:val="22"/>
                <w:szCs w:val="22"/>
              </w:rPr>
              <w:t>Multilevel linear regression,</w:t>
            </w:r>
          </w:p>
          <w:p w14:paraId="39A44118" w14:textId="60A4DD15" w:rsidR="00BF6C28" w:rsidRPr="005F3AA9" w:rsidRDefault="00BF6C28" w:rsidP="00BF6C28">
            <w:pPr>
              <w:rPr>
                <w:sz w:val="22"/>
                <w:szCs w:val="22"/>
              </w:rPr>
            </w:pPr>
            <w:r w:rsidRPr="005F3AA9">
              <w:rPr>
                <w:sz w:val="22"/>
                <w:szCs w:val="22"/>
              </w:rPr>
              <w:t>% of change</w:t>
            </w:r>
          </w:p>
        </w:tc>
        <w:tc>
          <w:tcPr>
            <w:tcW w:w="1358" w:type="dxa"/>
          </w:tcPr>
          <w:p w14:paraId="6D61FDDF" w14:textId="73443277" w:rsidR="00BF6C28" w:rsidRPr="005F3AA9" w:rsidRDefault="00BF6C28" w:rsidP="00BF6C28">
            <w:pPr>
              <w:rPr>
                <w:sz w:val="22"/>
                <w:szCs w:val="22"/>
              </w:rPr>
            </w:pPr>
            <w:r w:rsidRPr="005F3AA9">
              <w:rPr>
                <w:sz w:val="22"/>
                <w:szCs w:val="22"/>
              </w:rPr>
              <w:t>Yes</w:t>
            </w:r>
          </w:p>
        </w:tc>
        <w:tc>
          <w:tcPr>
            <w:tcW w:w="907" w:type="dxa"/>
          </w:tcPr>
          <w:p w14:paraId="63555124" w14:textId="653D8215" w:rsidR="00BF6C28" w:rsidRPr="005F3AA9" w:rsidRDefault="00BF6C28" w:rsidP="00BF6C28">
            <w:pPr>
              <w:rPr>
                <w:sz w:val="22"/>
                <w:szCs w:val="22"/>
              </w:rPr>
            </w:pPr>
            <w:r w:rsidRPr="005F3AA9">
              <w:rPr>
                <w:sz w:val="22"/>
                <w:szCs w:val="22"/>
              </w:rPr>
              <w:t>7</w:t>
            </w:r>
          </w:p>
        </w:tc>
      </w:tr>
      <w:tr w:rsidR="00BF6C28" w:rsidRPr="005F3AA9" w14:paraId="47A095F4" w14:textId="77777777" w:rsidTr="00346ACE">
        <w:tc>
          <w:tcPr>
            <w:tcW w:w="1776" w:type="dxa"/>
          </w:tcPr>
          <w:p w14:paraId="6F2AD359" w14:textId="4D2D741E" w:rsidR="00BF6C28" w:rsidRPr="005F3AA9" w:rsidRDefault="00BF6C28" w:rsidP="00BF6C28">
            <w:pPr>
              <w:rPr>
                <w:sz w:val="22"/>
                <w:szCs w:val="22"/>
              </w:rPr>
            </w:pPr>
            <w:r w:rsidRPr="005F3AA9">
              <w:rPr>
                <w:sz w:val="22"/>
                <w:szCs w:val="22"/>
              </w:rPr>
              <w:t>Hong et al. 2009, South Korea</w: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3]</w:t>
            </w:r>
            <w:r w:rsidRPr="005F3AA9">
              <w:rPr>
                <w:sz w:val="22"/>
                <w:szCs w:val="22"/>
              </w:rPr>
              <w:fldChar w:fldCharType="end"/>
            </w:r>
          </w:p>
        </w:tc>
        <w:tc>
          <w:tcPr>
            <w:tcW w:w="1811" w:type="dxa"/>
          </w:tcPr>
          <w:p w14:paraId="4D46642E" w14:textId="1144836E" w:rsidR="00BF6C28" w:rsidRPr="005F3AA9" w:rsidRDefault="00BF6C28" w:rsidP="00BF6C28">
            <w:pPr>
              <w:rPr>
                <w:sz w:val="22"/>
                <w:szCs w:val="22"/>
              </w:rPr>
            </w:pPr>
            <w:r w:rsidRPr="005F3AA9">
              <w:rPr>
                <w:sz w:val="22"/>
                <w:szCs w:val="22"/>
              </w:rPr>
              <w:t>n: 246;</w:t>
            </w:r>
          </w:p>
          <w:p w14:paraId="207E1028" w14:textId="77777777" w:rsidR="00BF6C28" w:rsidRPr="005F3AA9" w:rsidRDefault="00BF6C28" w:rsidP="00BF6C28">
            <w:pPr>
              <w:rPr>
                <w:sz w:val="22"/>
                <w:szCs w:val="22"/>
              </w:rPr>
            </w:pPr>
            <w:r w:rsidRPr="005F3AA9">
              <w:rPr>
                <w:sz w:val="22"/>
                <w:szCs w:val="22"/>
              </w:rPr>
              <w:t>age: 12-13;</w:t>
            </w:r>
          </w:p>
          <w:p w14:paraId="58FAFE22" w14:textId="0C72CB76" w:rsidR="00BF6C28" w:rsidRPr="005F3AA9" w:rsidRDefault="00BF6C28" w:rsidP="00BF6C28">
            <w:pPr>
              <w:rPr>
                <w:b/>
                <w:sz w:val="22"/>
                <w:szCs w:val="22"/>
              </w:rPr>
            </w:pPr>
            <w:r w:rsidRPr="005F3AA9">
              <w:rPr>
                <w:sz w:val="22"/>
                <w:szCs w:val="22"/>
              </w:rPr>
              <w:t>female: 47.6%</w:t>
            </w:r>
          </w:p>
        </w:tc>
        <w:tc>
          <w:tcPr>
            <w:tcW w:w="1526" w:type="dxa"/>
          </w:tcPr>
          <w:p w14:paraId="2FF4417C" w14:textId="3BE8FA15" w:rsidR="00BF6C28" w:rsidRPr="005F3AA9" w:rsidRDefault="00BF6C28" w:rsidP="00BF6C28">
            <w:pPr>
              <w:rPr>
                <w:sz w:val="22"/>
                <w:szCs w:val="22"/>
              </w:rPr>
            </w:pPr>
            <w:r w:rsidRPr="005F3AA9">
              <w:rPr>
                <w:sz w:val="22"/>
                <w:szCs w:val="22"/>
              </w:rPr>
              <w:t>Cross-sectional</w:t>
            </w:r>
          </w:p>
        </w:tc>
        <w:tc>
          <w:tcPr>
            <w:tcW w:w="989" w:type="dxa"/>
          </w:tcPr>
          <w:p w14:paraId="4880F170" w14:textId="73CEB9DD" w:rsidR="00BF6C28" w:rsidRPr="005F3AA9" w:rsidRDefault="00BF6C28" w:rsidP="00BF6C28">
            <w:pPr>
              <w:rPr>
                <w:sz w:val="22"/>
                <w:szCs w:val="22"/>
              </w:rPr>
            </w:pPr>
            <w:r w:rsidRPr="005F3AA9">
              <w:rPr>
                <w:sz w:val="22"/>
                <w:szCs w:val="22"/>
              </w:rPr>
              <w:t>Dietary record</w:t>
            </w:r>
          </w:p>
        </w:tc>
        <w:tc>
          <w:tcPr>
            <w:tcW w:w="1413" w:type="dxa"/>
          </w:tcPr>
          <w:p w14:paraId="1901A408" w14:textId="59EBB290" w:rsidR="00BF6C28" w:rsidRPr="005F3AA9" w:rsidRDefault="00BF6C28" w:rsidP="00BF6C28">
            <w:pPr>
              <w:rPr>
                <w:sz w:val="22"/>
                <w:szCs w:val="22"/>
              </w:rPr>
            </w:pPr>
            <w:r w:rsidRPr="005F3AA9">
              <w:rPr>
                <w:sz w:val="22"/>
                <w:szCs w:val="22"/>
              </w:rPr>
              <w:t>Unknown</w:t>
            </w:r>
          </w:p>
        </w:tc>
        <w:tc>
          <w:tcPr>
            <w:tcW w:w="1356" w:type="dxa"/>
          </w:tcPr>
          <w:p w14:paraId="15BB22CB" w14:textId="478373E3" w:rsidR="00BF6C28" w:rsidRPr="005F3AA9" w:rsidRDefault="00BF6C28" w:rsidP="00BF6C28">
            <w:pPr>
              <w:rPr>
                <w:sz w:val="22"/>
                <w:szCs w:val="22"/>
              </w:rPr>
            </w:pPr>
            <w:r w:rsidRPr="005F3AA9">
              <w:rPr>
                <w:sz w:val="22"/>
                <w:szCs w:val="22"/>
              </w:rPr>
              <w:t>no</w:t>
            </w:r>
          </w:p>
        </w:tc>
        <w:tc>
          <w:tcPr>
            <w:tcW w:w="2303" w:type="dxa"/>
          </w:tcPr>
          <w:p w14:paraId="63C0509B" w14:textId="77777777" w:rsidR="00BF6C28" w:rsidRPr="005F3AA9" w:rsidRDefault="00BF6C28" w:rsidP="00BF6C28">
            <w:pPr>
              <w:rPr>
                <w:sz w:val="22"/>
                <w:szCs w:val="22"/>
              </w:rPr>
            </w:pPr>
            <w:r w:rsidRPr="005F3AA9">
              <w:rPr>
                <w:sz w:val="22"/>
                <w:szCs w:val="22"/>
              </w:rPr>
              <w:t>Carbohydrates</w:t>
            </w:r>
          </w:p>
          <w:p w14:paraId="63E142F1" w14:textId="2763274C" w:rsidR="00BF6C28" w:rsidRPr="005F3AA9" w:rsidRDefault="00BF6C28" w:rsidP="00BF6C28">
            <w:pPr>
              <w:rPr>
                <w:sz w:val="22"/>
                <w:szCs w:val="22"/>
              </w:rPr>
            </w:pPr>
            <w:r w:rsidRPr="005F3AA9">
              <w:rPr>
                <w:sz w:val="22"/>
                <w:szCs w:val="22"/>
              </w:rPr>
              <w:t>Proteins</w:t>
            </w:r>
          </w:p>
          <w:p w14:paraId="3FBF23C2" w14:textId="77777777" w:rsidR="002B236D" w:rsidRPr="005F3AA9" w:rsidRDefault="002B236D" w:rsidP="002B236D">
            <w:pPr>
              <w:rPr>
                <w:sz w:val="22"/>
                <w:szCs w:val="22"/>
              </w:rPr>
            </w:pPr>
            <w:r>
              <w:rPr>
                <w:sz w:val="22"/>
                <w:szCs w:val="22"/>
              </w:rPr>
              <w:t>Fat</w:t>
            </w:r>
          </w:p>
          <w:p w14:paraId="473275B3" w14:textId="3523F6C8" w:rsidR="00BF6C28" w:rsidRPr="005F3AA9" w:rsidRDefault="00BF6C28" w:rsidP="00BF6C28">
            <w:pPr>
              <w:rPr>
                <w:sz w:val="22"/>
                <w:szCs w:val="22"/>
              </w:rPr>
            </w:pPr>
          </w:p>
        </w:tc>
        <w:tc>
          <w:tcPr>
            <w:tcW w:w="1438" w:type="dxa"/>
            <w:gridSpan w:val="2"/>
          </w:tcPr>
          <w:p w14:paraId="6CE68B5F" w14:textId="151ACE9D" w:rsidR="00BF6C28" w:rsidRPr="005F3AA9" w:rsidRDefault="00BF6C28" w:rsidP="00BF6C28">
            <w:pPr>
              <w:rPr>
                <w:sz w:val="22"/>
                <w:szCs w:val="22"/>
              </w:rPr>
            </w:pPr>
            <w:r w:rsidRPr="005F3AA9">
              <w:rPr>
                <w:sz w:val="22"/>
                <w:szCs w:val="22"/>
              </w:rPr>
              <w:t>n.s.</w:t>
            </w:r>
          </w:p>
          <w:p w14:paraId="637DBDE3" w14:textId="65AE2745" w:rsidR="00BF6C28" w:rsidRPr="005F3AA9" w:rsidRDefault="00BF6C28" w:rsidP="00BF6C28">
            <w:pPr>
              <w:rPr>
                <w:sz w:val="22"/>
                <w:szCs w:val="22"/>
              </w:rPr>
            </w:pPr>
            <w:r w:rsidRPr="005F3AA9">
              <w:rPr>
                <w:sz w:val="22"/>
                <w:szCs w:val="22"/>
              </w:rPr>
              <w:t>n.s.</w:t>
            </w:r>
          </w:p>
          <w:p w14:paraId="75DA3774" w14:textId="75860B0D" w:rsidR="00BF6C28" w:rsidRPr="005F3AA9" w:rsidRDefault="00BF6C28" w:rsidP="00BF6C28">
            <w:pPr>
              <w:rPr>
                <w:sz w:val="22"/>
                <w:szCs w:val="22"/>
              </w:rPr>
            </w:pPr>
            <w:r w:rsidRPr="005F3AA9">
              <w:rPr>
                <w:sz w:val="22"/>
                <w:szCs w:val="22"/>
              </w:rPr>
              <w:t>n.s.</w:t>
            </w:r>
          </w:p>
        </w:tc>
        <w:tc>
          <w:tcPr>
            <w:tcW w:w="1610" w:type="dxa"/>
          </w:tcPr>
          <w:p w14:paraId="4F8E5EC4" w14:textId="1F57BEBC" w:rsidR="00BF6C28" w:rsidRPr="005F3AA9" w:rsidRDefault="00BF6C28" w:rsidP="00BF6C28">
            <w:pPr>
              <w:rPr>
                <w:sz w:val="22"/>
                <w:szCs w:val="22"/>
              </w:rPr>
            </w:pPr>
            <w:r w:rsidRPr="005F3AA9">
              <w:rPr>
                <w:sz w:val="22"/>
                <w:szCs w:val="22"/>
              </w:rPr>
              <w:t>Partial correlation analysis, Partial correlation coefficient</w:t>
            </w:r>
          </w:p>
        </w:tc>
        <w:tc>
          <w:tcPr>
            <w:tcW w:w="1358" w:type="dxa"/>
          </w:tcPr>
          <w:p w14:paraId="23D66856" w14:textId="422E3752" w:rsidR="00BF6C28" w:rsidRPr="005F3AA9" w:rsidRDefault="00BF6C28" w:rsidP="00BF6C28">
            <w:pPr>
              <w:rPr>
                <w:sz w:val="22"/>
                <w:szCs w:val="22"/>
              </w:rPr>
            </w:pPr>
            <w:r w:rsidRPr="005F3AA9">
              <w:rPr>
                <w:sz w:val="22"/>
                <w:szCs w:val="22"/>
              </w:rPr>
              <w:t>Unknown</w:t>
            </w:r>
          </w:p>
        </w:tc>
        <w:tc>
          <w:tcPr>
            <w:tcW w:w="907" w:type="dxa"/>
          </w:tcPr>
          <w:p w14:paraId="736D6AA1" w14:textId="043CEF71" w:rsidR="00BF6C28" w:rsidRPr="005F3AA9" w:rsidRDefault="00BF6C28" w:rsidP="00BF6C28">
            <w:pPr>
              <w:rPr>
                <w:sz w:val="22"/>
                <w:szCs w:val="22"/>
              </w:rPr>
            </w:pPr>
            <w:r w:rsidRPr="005F3AA9">
              <w:rPr>
                <w:sz w:val="22"/>
                <w:szCs w:val="22"/>
              </w:rPr>
              <w:t>2</w:t>
            </w:r>
          </w:p>
        </w:tc>
      </w:tr>
      <w:tr w:rsidR="00BF6C28" w:rsidRPr="005F3AA9" w14:paraId="6DEA4019" w14:textId="77777777" w:rsidTr="00346ACE">
        <w:tc>
          <w:tcPr>
            <w:tcW w:w="1776" w:type="dxa"/>
          </w:tcPr>
          <w:p w14:paraId="5E6472CF" w14:textId="39D9ADCD" w:rsidR="00BF6C28" w:rsidRPr="005F3AA9" w:rsidRDefault="00BF6C28" w:rsidP="00BF6C28">
            <w:pPr>
              <w:rPr>
                <w:b/>
                <w:sz w:val="22"/>
                <w:szCs w:val="22"/>
              </w:rPr>
            </w:pPr>
            <w:r w:rsidRPr="005F3AA9">
              <w:rPr>
                <w:sz w:val="22"/>
                <w:szCs w:val="22"/>
              </w:rPr>
              <w:t>Hur et al. 2012, USA</w: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4]</w:t>
            </w:r>
            <w:r w:rsidRPr="005F3AA9">
              <w:rPr>
                <w:sz w:val="22"/>
                <w:szCs w:val="22"/>
              </w:rPr>
              <w:fldChar w:fldCharType="end"/>
            </w:r>
          </w:p>
        </w:tc>
        <w:tc>
          <w:tcPr>
            <w:tcW w:w="1811" w:type="dxa"/>
          </w:tcPr>
          <w:p w14:paraId="3B970569" w14:textId="2AF41FB2" w:rsidR="00BF6C28" w:rsidRPr="005F3AA9" w:rsidRDefault="00BF6C28" w:rsidP="00BF6C28">
            <w:pPr>
              <w:rPr>
                <w:sz w:val="22"/>
                <w:szCs w:val="22"/>
              </w:rPr>
            </w:pPr>
            <w:r w:rsidRPr="005F3AA9">
              <w:rPr>
                <w:sz w:val="22"/>
                <w:szCs w:val="22"/>
              </w:rPr>
              <w:t>n: 4928;</w:t>
            </w:r>
          </w:p>
          <w:p w14:paraId="2BB7644A" w14:textId="77777777" w:rsidR="00BF6C28" w:rsidRPr="005F3AA9" w:rsidRDefault="00BF6C28" w:rsidP="00BF6C28">
            <w:pPr>
              <w:rPr>
                <w:sz w:val="22"/>
                <w:szCs w:val="22"/>
              </w:rPr>
            </w:pPr>
            <w:r w:rsidRPr="005F3AA9">
              <w:rPr>
                <w:sz w:val="22"/>
                <w:szCs w:val="22"/>
              </w:rPr>
              <w:t>age:12-19;</w:t>
            </w:r>
          </w:p>
          <w:p w14:paraId="4E9559AC" w14:textId="7270C17C" w:rsidR="00BF6C28" w:rsidRPr="005F3AA9" w:rsidRDefault="00BF6C28" w:rsidP="00BF6C28">
            <w:pPr>
              <w:rPr>
                <w:sz w:val="22"/>
                <w:szCs w:val="22"/>
              </w:rPr>
            </w:pPr>
            <w:r w:rsidRPr="005F3AA9">
              <w:rPr>
                <w:sz w:val="22"/>
                <w:szCs w:val="22"/>
              </w:rPr>
              <w:t>female: 49.4%</w:t>
            </w:r>
          </w:p>
        </w:tc>
        <w:tc>
          <w:tcPr>
            <w:tcW w:w="1526" w:type="dxa"/>
          </w:tcPr>
          <w:p w14:paraId="529DF998" w14:textId="4FF990AB" w:rsidR="00BF6C28" w:rsidRPr="005F3AA9" w:rsidRDefault="00BF6C28" w:rsidP="00BF6C28">
            <w:pPr>
              <w:rPr>
                <w:sz w:val="22"/>
                <w:szCs w:val="22"/>
              </w:rPr>
            </w:pPr>
            <w:r w:rsidRPr="005F3AA9">
              <w:rPr>
                <w:sz w:val="22"/>
                <w:szCs w:val="22"/>
              </w:rPr>
              <w:t>Cross-sectional</w:t>
            </w:r>
          </w:p>
        </w:tc>
        <w:tc>
          <w:tcPr>
            <w:tcW w:w="989" w:type="dxa"/>
          </w:tcPr>
          <w:p w14:paraId="117D1B75" w14:textId="342FD739" w:rsidR="00BF6C28" w:rsidRPr="005F3AA9" w:rsidRDefault="00BF6C28" w:rsidP="00BF6C28">
            <w:pPr>
              <w:rPr>
                <w:sz w:val="22"/>
                <w:szCs w:val="22"/>
              </w:rPr>
            </w:pPr>
            <w:r w:rsidRPr="005F3AA9">
              <w:rPr>
                <w:sz w:val="22"/>
                <w:szCs w:val="22"/>
              </w:rPr>
              <w:t>24h recall</w:t>
            </w:r>
          </w:p>
        </w:tc>
        <w:tc>
          <w:tcPr>
            <w:tcW w:w="1413" w:type="dxa"/>
          </w:tcPr>
          <w:p w14:paraId="37AEE4FA" w14:textId="76E6267C" w:rsidR="00BF6C28" w:rsidRPr="005F3AA9" w:rsidRDefault="00BF6C28" w:rsidP="00BF6C28">
            <w:pPr>
              <w:tabs>
                <w:tab w:val="left" w:pos="653"/>
              </w:tabs>
              <w:rPr>
                <w:sz w:val="22"/>
                <w:szCs w:val="22"/>
              </w:rPr>
            </w:pPr>
            <w:r w:rsidRPr="005F3AA9">
              <w:rPr>
                <w:sz w:val="22"/>
                <w:szCs w:val="22"/>
              </w:rPr>
              <w:t>Unknown</w:t>
            </w:r>
          </w:p>
        </w:tc>
        <w:tc>
          <w:tcPr>
            <w:tcW w:w="1356" w:type="dxa"/>
          </w:tcPr>
          <w:p w14:paraId="2A607D26" w14:textId="6EFE9534" w:rsidR="00BF6C28" w:rsidRPr="005F3AA9" w:rsidRDefault="00BF6C28" w:rsidP="00BF6C28">
            <w:pPr>
              <w:rPr>
                <w:sz w:val="22"/>
                <w:szCs w:val="22"/>
              </w:rPr>
            </w:pPr>
            <w:r w:rsidRPr="005F3AA9">
              <w:rPr>
                <w:sz w:val="22"/>
                <w:szCs w:val="22"/>
              </w:rPr>
              <w:t>Boys</w:t>
            </w:r>
          </w:p>
          <w:p w14:paraId="079305D0" w14:textId="52ADF3AB" w:rsidR="00BF6C28" w:rsidRPr="005F3AA9" w:rsidRDefault="00BF6C28" w:rsidP="00BF6C28">
            <w:pPr>
              <w:rPr>
                <w:sz w:val="22"/>
                <w:szCs w:val="22"/>
              </w:rPr>
            </w:pPr>
            <w:r w:rsidRPr="005F3AA9">
              <w:rPr>
                <w:sz w:val="22"/>
                <w:szCs w:val="22"/>
              </w:rPr>
              <w:t>Girls</w:t>
            </w:r>
          </w:p>
        </w:tc>
        <w:tc>
          <w:tcPr>
            <w:tcW w:w="2303" w:type="dxa"/>
          </w:tcPr>
          <w:p w14:paraId="7669D14B" w14:textId="77777777" w:rsidR="00BF6C28" w:rsidRPr="005F3AA9" w:rsidRDefault="00BF6C28" w:rsidP="00BF6C28">
            <w:pPr>
              <w:rPr>
                <w:sz w:val="22"/>
                <w:szCs w:val="22"/>
              </w:rPr>
            </w:pPr>
            <w:r w:rsidRPr="005F3AA9">
              <w:rPr>
                <w:sz w:val="22"/>
                <w:szCs w:val="22"/>
              </w:rPr>
              <w:t>Whole grains</w:t>
            </w:r>
          </w:p>
          <w:p w14:paraId="2E52B9C8" w14:textId="548F12D8" w:rsidR="00BF6C28" w:rsidRPr="005F3AA9" w:rsidRDefault="00BF6C28" w:rsidP="00BF6C28">
            <w:pPr>
              <w:rPr>
                <w:sz w:val="22"/>
                <w:szCs w:val="22"/>
              </w:rPr>
            </w:pPr>
            <w:r w:rsidRPr="005F3AA9">
              <w:rPr>
                <w:sz w:val="22"/>
                <w:szCs w:val="22"/>
              </w:rPr>
              <w:t>Whole grains</w:t>
            </w:r>
          </w:p>
        </w:tc>
        <w:tc>
          <w:tcPr>
            <w:tcW w:w="1438" w:type="dxa"/>
            <w:gridSpan w:val="2"/>
          </w:tcPr>
          <w:p w14:paraId="2FA704B2" w14:textId="1D4AF165"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356BF1F6" w14:textId="3DA341A6"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36ADF07E" w14:textId="4A335DEC" w:rsidR="00BF6C28" w:rsidRPr="005F3AA9" w:rsidRDefault="00BF6C28" w:rsidP="00BF6C28">
            <w:pPr>
              <w:rPr>
                <w:sz w:val="22"/>
                <w:szCs w:val="22"/>
              </w:rPr>
            </w:pPr>
          </w:p>
        </w:tc>
        <w:tc>
          <w:tcPr>
            <w:tcW w:w="1610" w:type="dxa"/>
          </w:tcPr>
          <w:p w14:paraId="49EFEC83" w14:textId="280537FA" w:rsidR="00BF6C28" w:rsidRPr="005F3AA9" w:rsidRDefault="00BF6C28" w:rsidP="00BF6C28">
            <w:pPr>
              <w:rPr>
                <w:sz w:val="22"/>
                <w:szCs w:val="22"/>
              </w:rPr>
            </w:pPr>
            <w:r w:rsidRPr="005F3AA9">
              <w:rPr>
                <w:sz w:val="22"/>
                <w:szCs w:val="22"/>
              </w:rPr>
              <w:t>Multiple linear regression, Adjusted mean values</w:t>
            </w:r>
          </w:p>
        </w:tc>
        <w:tc>
          <w:tcPr>
            <w:tcW w:w="1358" w:type="dxa"/>
          </w:tcPr>
          <w:p w14:paraId="41A95FDE" w14:textId="3639B3B3" w:rsidR="00BF6C28" w:rsidRPr="005F3AA9" w:rsidRDefault="00BF6C28" w:rsidP="00BF6C28">
            <w:pPr>
              <w:tabs>
                <w:tab w:val="left" w:pos="600"/>
              </w:tabs>
              <w:rPr>
                <w:sz w:val="22"/>
                <w:szCs w:val="22"/>
              </w:rPr>
            </w:pPr>
            <w:r w:rsidRPr="005F3AA9">
              <w:rPr>
                <w:sz w:val="22"/>
                <w:szCs w:val="22"/>
              </w:rPr>
              <w:t>No</w:t>
            </w:r>
          </w:p>
        </w:tc>
        <w:tc>
          <w:tcPr>
            <w:tcW w:w="907" w:type="dxa"/>
          </w:tcPr>
          <w:p w14:paraId="0A976AD6" w14:textId="6B413A59" w:rsidR="00BF6C28" w:rsidRPr="005F3AA9" w:rsidRDefault="00BF6C28" w:rsidP="00BF6C28">
            <w:pPr>
              <w:rPr>
                <w:sz w:val="22"/>
                <w:szCs w:val="22"/>
              </w:rPr>
            </w:pPr>
            <w:r w:rsidRPr="005F3AA9">
              <w:rPr>
                <w:sz w:val="22"/>
                <w:szCs w:val="22"/>
              </w:rPr>
              <w:t>8</w:t>
            </w:r>
          </w:p>
        </w:tc>
      </w:tr>
      <w:tr w:rsidR="00BF6C28" w:rsidRPr="005F3AA9" w14:paraId="53C8CD9D" w14:textId="77777777" w:rsidTr="00346ACE">
        <w:tc>
          <w:tcPr>
            <w:tcW w:w="1776" w:type="dxa"/>
          </w:tcPr>
          <w:p w14:paraId="57E4C682" w14:textId="5B6B6D4A" w:rsidR="00BF6C28" w:rsidRPr="005F3AA9" w:rsidRDefault="00BF6C28" w:rsidP="00BF6C28">
            <w:pPr>
              <w:rPr>
                <w:sz w:val="22"/>
                <w:szCs w:val="22"/>
              </w:rPr>
            </w:pPr>
            <w:r w:rsidRPr="005F3AA9">
              <w:rPr>
                <w:sz w:val="22"/>
                <w:szCs w:val="22"/>
              </w:rPr>
              <w:t>Lin et al. 2014, Multiple European countries</w: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8]</w:t>
            </w:r>
            <w:r w:rsidRPr="005F3AA9">
              <w:rPr>
                <w:sz w:val="22"/>
                <w:szCs w:val="22"/>
              </w:rPr>
              <w:fldChar w:fldCharType="end"/>
            </w:r>
          </w:p>
        </w:tc>
        <w:tc>
          <w:tcPr>
            <w:tcW w:w="1811" w:type="dxa"/>
          </w:tcPr>
          <w:p w14:paraId="485A34C6" w14:textId="6ABB995F" w:rsidR="00BF6C28" w:rsidRPr="005F3AA9" w:rsidRDefault="00BF6C28" w:rsidP="00BF6C28">
            <w:pPr>
              <w:rPr>
                <w:sz w:val="22"/>
                <w:szCs w:val="22"/>
              </w:rPr>
            </w:pPr>
            <w:r w:rsidRPr="005F3AA9">
              <w:rPr>
                <w:sz w:val="22"/>
                <w:szCs w:val="22"/>
              </w:rPr>
              <w:t>n: 1804;</w:t>
            </w:r>
          </w:p>
          <w:p w14:paraId="47A75D55" w14:textId="417D9BFD" w:rsidR="00BF6C28" w:rsidRPr="005F3AA9" w:rsidRDefault="00BF6C28" w:rsidP="00BF6C28">
            <w:pPr>
              <w:rPr>
                <w:sz w:val="22"/>
                <w:szCs w:val="22"/>
              </w:rPr>
            </w:pPr>
            <w:r w:rsidRPr="005F3AA9">
              <w:rPr>
                <w:sz w:val="22"/>
                <w:szCs w:val="22"/>
              </w:rPr>
              <w:t>age: 12.5-17.5;</w:t>
            </w:r>
          </w:p>
          <w:p w14:paraId="7EA045AF" w14:textId="39F7BDEF" w:rsidR="00BF6C28" w:rsidRPr="005F3AA9" w:rsidRDefault="00BF6C28" w:rsidP="00BF6C28">
            <w:pPr>
              <w:rPr>
                <w:sz w:val="22"/>
                <w:szCs w:val="22"/>
              </w:rPr>
            </w:pPr>
            <w:r w:rsidRPr="005F3AA9">
              <w:rPr>
                <w:sz w:val="22"/>
                <w:szCs w:val="22"/>
              </w:rPr>
              <w:t>female: 52.6%</w:t>
            </w:r>
          </w:p>
        </w:tc>
        <w:tc>
          <w:tcPr>
            <w:tcW w:w="1526" w:type="dxa"/>
          </w:tcPr>
          <w:p w14:paraId="659E5052" w14:textId="72AF5FB2" w:rsidR="00BF6C28" w:rsidRPr="005F3AA9" w:rsidRDefault="00BF6C28" w:rsidP="00BF6C28">
            <w:pPr>
              <w:rPr>
                <w:sz w:val="22"/>
                <w:szCs w:val="22"/>
              </w:rPr>
            </w:pPr>
            <w:r w:rsidRPr="005F3AA9">
              <w:rPr>
                <w:sz w:val="22"/>
                <w:szCs w:val="22"/>
              </w:rPr>
              <w:t>Cross-sectional</w:t>
            </w:r>
          </w:p>
        </w:tc>
        <w:tc>
          <w:tcPr>
            <w:tcW w:w="989" w:type="dxa"/>
          </w:tcPr>
          <w:p w14:paraId="057C3C79" w14:textId="4CF732DD" w:rsidR="00BF6C28" w:rsidRPr="005F3AA9" w:rsidRDefault="00BF6C28" w:rsidP="00BF6C28">
            <w:pPr>
              <w:rPr>
                <w:sz w:val="22"/>
                <w:szCs w:val="22"/>
              </w:rPr>
            </w:pPr>
            <w:r w:rsidRPr="005F3AA9">
              <w:rPr>
                <w:sz w:val="22"/>
                <w:szCs w:val="22"/>
              </w:rPr>
              <w:t>24h recall</w:t>
            </w:r>
          </w:p>
        </w:tc>
        <w:tc>
          <w:tcPr>
            <w:tcW w:w="1413" w:type="dxa"/>
          </w:tcPr>
          <w:p w14:paraId="6440581A" w14:textId="3D5C207C" w:rsidR="00BF6C28" w:rsidRPr="005F3AA9" w:rsidRDefault="00BF6C28" w:rsidP="00BF6C28">
            <w:pPr>
              <w:rPr>
                <w:sz w:val="22"/>
                <w:szCs w:val="22"/>
              </w:rPr>
            </w:pPr>
            <w:r w:rsidRPr="005F3AA9">
              <w:rPr>
                <w:sz w:val="22"/>
                <w:szCs w:val="22"/>
              </w:rPr>
              <w:t>Yes</w:t>
            </w:r>
          </w:p>
        </w:tc>
        <w:tc>
          <w:tcPr>
            <w:tcW w:w="1356" w:type="dxa"/>
          </w:tcPr>
          <w:p w14:paraId="0A28A9E7" w14:textId="4B9312AD" w:rsidR="00BF6C28" w:rsidRPr="005F3AA9" w:rsidRDefault="00BF6C28" w:rsidP="00BF6C28">
            <w:pPr>
              <w:rPr>
                <w:sz w:val="22"/>
                <w:szCs w:val="22"/>
              </w:rPr>
            </w:pPr>
            <w:r w:rsidRPr="005F3AA9">
              <w:rPr>
                <w:sz w:val="22"/>
                <w:szCs w:val="22"/>
              </w:rPr>
              <w:t>no</w:t>
            </w:r>
          </w:p>
        </w:tc>
        <w:tc>
          <w:tcPr>
            <w:tcW w:w="2303" w:type="dxa"/>
          </w:tcPr>
          <w:p w14:paraId="09E573AE" w14:textId="77777777" w:rsidR="00BF6C28" w:rsidRPr="005F3AA9" w:rsidRDefault="00BF6C28" w:rsidP="00BF6C28">
            <w:pPr>
              <w:rPr>
                <w:sz w:val="22"/>
                <w:szCs w:val="22"/>
              </w:rPr>
            </w:pPr>
            <w:r w:rsidRPr="005F3AA9">
              <w:rPr>
                <w:sz w:val="22"/>
                <w:szCs w:val="22"/>
              </w:rPr>
              <w:t>Dietary fiber</w:t>
            </w:r>
          </w:p>
          <w:p w14:paraId="42938CF0" w14:textId="77777777" w:rsidR="00BF6C28" w:rsidRPr="005F3AA9" w:rsidRDefault="00BF6C28" w:rsidP="00BF6C28">
            <w:pPr>
              <w:rPr>
                <w:sz w:val="22"/>
                <w:szCs w:val="22"/>
              </w:rPr>
            </w:pPr>
            <w:r w:rsidRPr="005F3AA9">
              <w:rPr>
                <w:sz w:val="22"/>
                <w:szCs w:val="22"/>
              </w:rPr>
              <w:t>WSF</w:t>
            </w:r>
          </w:p>
          <w:p w14:paraId="3192ABE7" w14:textId="77777777" w:rsidR="00BF6C28" w:rsidRPr="005F3AA9" w:rsidRDefault="00BF6C28" w:rsidP="00BF6C28">
            <w:pPr>
              <w:rPr>
                <w:sz w:val="22"/>
                <w:szCs w:val="22"/>
              </w:rPr>
            </w:pPr>
            <w:r w:rsidRPr="005F3AA9">
              <w:rPr>
                <w:sz w:val="22"/>
                <w:szCs w:val="22"/>
              </w:rPr>
              <w:t>WIF</w:t>
            </w:r>
          </w:p>
          <w:p w14:paraId="550AC262" w14:textId="77777777" w:rsidR="00BF6C28" w:rsidRPr="005F3AA9" w:rsidRDefault="00BF6C28" w:rsidP="00BF6C28">
            <w:pPr>
              <w:rPr>
                <w:sz w:val="22"/>
                <w:szCs w:val="22"/>
              </w:rPr>
            </w:pPr>
          </w:p>
        </w:tc>
        <w:tc>
          <w:tcPr>
            <w:tcW w:w="1438" w:type="dxa"/>
            <w:gridSpan w:val="2"/>
          </w:tcPr>
          <w:p w14:paraId="62D99927" w14:textId="1DD92674" w:rsidR="00BF6C28" w:rsidRPr="005F3AA9" w:rsidRDefault="00BF6C28" w:rsidP="00BF6C28">
            <w:pPr>
              <w:rPr>
                <w:sz w:val="22"/>
                <w:szCs w:val="22"/>
              </w:rPr>
            </w:pPr>
            <w:r w:rsidRPr="005F3AA9">
              <w:rPr>
                <w:sz w:val="22"/>
                <w:szCs w:val="22"/>
              </w:rPr>
              <w:t>n.s.</w:t>
            </w:r>
          </w:p>
          <w:p w14:paraId="50D55E02" w14:textId="4F71519F" w:rsidR="00BF6C28" w:rsidRPr="005F3AA9" w:rsidRDefault="00BF6C28" w:rsidP="00BF6C28">
            <w:pPr>
              <w:rPr>
                <w:sz w:val="22"/>
                <w:szCs w:val="22"/>
              </w:rPr>
            </w:pPr>
            <w:r w:rsidRPr="005F3AA9">
              <w:rPr>
                <w:sz w:val="22"/>
                <w:szCs w:val="22"/>
              </w:rPr>
              <w:t>-0.01*</w:t>
            </w:r>
          </w:p>
          <w:p w14:paraId="18CFFDAC" w14:textId="06585A9A" w:rsidR="00BF6C28" w:rsidRPr="005F3AA9" w:rsidRDefault="00BF6C28" w:rsidP="00BF6C28">
            <w:pPr>
              <w:rPr>
                <w:sz w:val="22"/>
                <w:szCs w:val="22"/>
              </w:rPr>
            </w:pPr>
            <w:r w:rsidRPr="005F3AA9">
              <w:rPr>
                <w:sz w:val="22"/>
                <w:szCs w:val="22"/>
              </w:rPr>
              <w:t>n.s.</w:t>
            </w:r>
          </w:p>
        </w:tc>
        <w:tc>
          <w:tcPr>
            <w:tcW w:w="1610" w:type="dxa"/>
          </w:tcPr>
          <w:p w14:paraId="2FC259A1" w14:textId="77777777" w:rsidR="00BF6C28" w:rsidRPr="005F3AA9" w:rsidRDefault="00BF6C28" w:rsidP="00BF6C28">
            <w:pPr>
              <w:rPr>
                <w:rFonts w:cs="Lucida Grande"/>
                <w:sz w:val="22"/>
                <w:szCs w:val="22"/>
              </w:rPr>
            </w:pPr>
            <w:r w:rsidRPr="005F3AA9">
              <w:rPr>
                <w:rFonts w:cs="Lucida Grande"/>
                <w:sz w:val="22"/>
                <w:szCs w:val="22"/>
              </w:rPr>
              <w:t xml:space="preserve">GLM multivariate analysis, </w:t>
            </w:r>
          </w:p>
          <w:p w14:paraId="7E4381AD" w14:textId="4DF537A6"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 xml:space="preserve">-coefficient </w:t>
            </w:r>
          </w:p>
        </w:tc>
        <w:tc>
          <w:tcPr>
            <w:tcW w:w="1358" w:type="dxa"/>
          </w:tcPr>
          <w:p w14:paraId="7ED2D403" w14:textId="125701A0" w:rsidR="00BF6C28" w:rsidRPr="005F3AA9" w:rsidRDefault="00BF6C28" w:rsidP="00BF6C28">
            <w:pPr>
              <w:rPr>
                <w:sz w:val="22"/>
                <w:szCs w:val="22"/>
              </w:rPr>
            </w:pPr>
            <w:r w:rsidRPr="005F3AA9">
              <w:rPr>
                <w:sz w:val="22"/>
                <w:szCs w:val="22"/>
              </w:rPr>
              <w:t>Unknown</w:t>
            </w:r>
          </w:p>
        </w:tc>
        <w:tc>
          <w:tcPr>
            <w:tcW w:w="907" w:type="dxa"/>
          </w:tcPr>
          <w:p w14:paraId="791C7531" w14:textId="1CFB5CE4" w:rsidR="00BF6C28" w:rsidRPr="005F3AA9" w:rsidRDefault="00BF6C28" w:rsidP="00BF6C28">
            <w:pPr>
              <w:rPr>
                <w:sz w:val="22"/>
                <w:szCs w:val="22"/>
              </w:rPr>
            </w:pPr>
            <w:r w:rsidRPr="005F3AA9">
              <w:rPr>
                <w:sz w:val="22"/>
                <w:szCs w:val="22"/>
              </w:rPr>
              <w:t>6</w:t>
            </w:r>
          </w:p>
        </w:tc>
      </w:tr>
      <w:tr w:rsidR="00BF6C28" w:rsidRPr="005F3AA9" w14:paraId="45D1207B" w14:textId="77777777" w:rsidTr="00346ACE">
        <w:tc>
          <w:tcPr>
            <w:tcW w:w="1776" w:type="dxa"/>
          </w:tcPr>
          <w:p w14:paraId="37FED840" w14:textId="434CA1B3" w:rsidR="00BF6C28" w:rsidRPr="005F3AA9" w:rsidRDefault="00BF6C28" w:rsidP="00BF6C28">
            <w:pPr>
              <w:rPr>
                <w:sz w:val="22"/>
                <w:szCs w:val="22"/>
              </w:rPr>
            </w:pPr>
            <w:r w:rsidRPr="005F3AA9">
              <w:rPr>
                <w:sz w:val="22"/>
                <w:szCs w:val="22"/>
              </w:rPr>
              <w:t>Michels et al. 2015, Multiple European countries</w: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 </w:instrTex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9]</w:t>
            </w:r>
            <w:r w:rsidRPr="005F3AA9">
              <w:rPr>
                <w:sz w:val="22"/>
                <w:szCs w:val="22"/>
              </w:rPr>
              <w:fldChar w:fldCharType="end"/>
            </w:r>
          </w:p>
        </w:tc>
        <w:tc>
          <w:tcPr>
            <w:tcW w:w="1811" w:type="dxa"/>
          </w:tcPr>
          <w:p w14:paraId="5EE7E713" w14:textId="703E4D4B" w:rsidR="00BF6C28" w:rsidRPr="005F3AA9" w:rsidRDefault="00BF6C28" w:rsidP="00BF6C28">
            <w:pPr>
              <w:rPr>
                <w:sz w:val="22"/>
                <w:szCs w:val="22"/>
              </w:rPr>
            </w:pPr>
            <w:r w:rsidRPr="005F3AA9">
              <w:rPr>
                <w:sz w:val="22"/>
                <w:szCs w:val="22"/>
              </w:rPr>
              <w:t>n: 387;</w:t>
            </w:r>
          </w:p>
          <w:p w14:paraId="29DFAD0E" w14:textId="7CC15D7C" w:rsidR="00BF6C28" w:rsidRPr="005F3AA9" w:rsidRDefault="00BF6C28" w:rsidP="00BF6C28">
            <w:pPr>
              <w:rPr>
                <w:sz w:val="22"/>
                <w:szCs w:val="22"/>
              </w:rPr>
            </w:pPr>
            <w:r w:rsidRPr="005F3AA9">
              <w:rPr>
                <w:sz w:val="22"/>
                <w:szCs w:val="22"/>
              </w:rPr>
              <w:t>age: 12.5-17.5;</w:t>
            </w:r>
          </w:p>
          <w:p w14:paraId="46BAED6F" w14:textId="21281D6D" w:rsidR="00BF6C28" w:rsidRPr="005F3AA9" w:rsidRDefault="00BF6C28" w:rsidP="00BF6C28">
            <w:pPr>
              <w:rPr>
                <w:sz w:val="22"/>
                <w:szCs w:val="22"/>
              </w:rPr>
            </w:pPr>
            <w:r w:rsidRPr="005F3AA9">
              <w:rPr>
                <w:sz w:val="22"/>
                <w:szCs w:val="22"/>
              </w:rPr>
              <w:t>female: n.a.</w:t>
            </w:r>
          </w:p>
        </w:tc>
        <w:tc>
          <w:tcPr>
            <w:tcW w:w="1526" w:type="dxa"/>
          </w:tcPr>
          <w:p w14:paraId="0C33A188" w14:textId="3F743D36" w:rsidR="00BF6C28" w:rsidRPr="005F3AA9" w:rsidRDefault="00BF6C28" w:rsidP="00BF6C28">
            <w:pPr>
              <w:rPr>
                <w:sz w:val="22"/>
                <w:szCs w:val="22"/>
              </w:rPr>
            </w:pPr>
            <w:r w:rsidRPr="005F3AA9">
              <w:rPr>
                <w:sz w:val="22"/>
                <w:szCs w:val="22"/>
              </w:rPr>
              <w:t>Cross-sectional</w:t>
            </w:r>
          </w:p>
        </w:tc>
        <w:tc>
          <w:tcPr>
            <w:tcW w:w="989" w:type="dxa"/>
          </w:tcPr>
          <w:p w14:paraId="33C88898" w14:textId="19A80C2D" w:rsidR="00BF6C28" w:rsidRPr="005F3AA9" w:rsidRDefault="00BF6C28" w:rsidP="00BF6C28">
            <w:pPr>
              <w:rPr>
                <w:sz w:val="22"/>
                <w:szCs w:val="22"/>
              </w:rPr>
            </w:pPr>
            <w:r w:rsidRPr="005F3AA9">
              <w:rPr>
                <w:sz w:val="22"/>
                <w:szCs w:val="22"/>
              </w:rPr>
              <w:t>FFQ</w:t>
            </w:r>
          </w:p>
        </w:tc>
        <w:tc>
          <w:tcPr>
            <w:tcW w:w="1413" w:type="dxa"/>
          </w:tcPr>
          <w:p w14:paraId="5070CA3C" w14:textId="3241BFAE" w:rsidR="00BF6C28" w:rsidRPr="005F3AA9" w:rsidRDefault="00BF6C28" w:rsidP="00BF6C28">
            <w:pPr>
              <w:rPr>
                <w:sz w:val="22"/>
                <w:szCs w:val="22"/>
              </w:rPr>
            </w:pPr>
            <w:r w:rsidRPr="005F3AA9">
              <w:rPr>
                <w:sz w:val="22"/>
                <w:szCs w:val="22"/>
              </w:rPr>
              <w:t>No</w:t>
            </w:r>
          </w:p>
        </w:tc>
        <w:tc>
          <w:tcPr>
            <w:tcW w:w="1356" w:type="dxa"/>
          </w:tcPr>
          <w:p w14:paraId="2F2CECD0" w14:textId="1380D4CF" w:rsidR="00BF6C28" w:rsidRPr="005F3AA9" w:rsidRDefault="00BF6C28" w:rsidP="00BF6C28">
            <w:pPr>
              <w:rPr>
                <w:sz w:val="22"/>
                <w:szCs w:val="22"/>
              </w:rPr>
            </w:pPr>
            <w:r w:rsidRPr="005F3AA9">
              <w:rPr>
                <w:sz w:val="22"/>
                <w:szCs w:val="22"/>
              </w:rPr>
              <w:t>no</w:t>
            </w:r>
          </w:p>
        </w:tc>
        <w:tc>
          <w:tcPr>
            <w:tcW w:w="2303" w:type="dxa"/>
          </w:tcPr>
          <w:p w14:paraId="6985A6E0" w14:textId="6B614293" w:rsidR="00BF6C28" w:rsidRPr="005F3AA9" w:rsidRDefault="00BF6C28" w:rsidP="00BF6C28">
            <w:pPr>
              <w:rPr>
                <w:sz w:val="22"/>
                <w:szCs w:val="22"/>
              </w:rPr>
            </w:pPr>
            <w:r w:rsidRPr="005F3AA9">
              <w:rPr>
                <w:sz w:val="22"/>
                <w:szCs w:val="22"/>
              </w:rPr>
              <w:t>Ready to eat cereals</w:t>
            </w:r>
          </w:p>
        </w:tc>
        <w:tc>
          <w:tcPr>
            <w:tcW w:w="1438" w:type="dxa"/>
            <w:gridSpan w:val="2"/>
          </w:tcPr>
          <w:p w14:paraId="475FCBDF" w14:textId="08F5B1E3"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411D0473" w14:textId="4917A0B3" w:rsidR="00BF6C28" w:rsidRPr="005F3AA9" w:rsidRDefault="00BF6C28" w:rsidP="00BF6C28">
            <w:pPr>
              <w:rPr>
                <w:rFonts w:cs="Lucida Grande"/>
                <w:sz w:val="22"/>
                <w:szCs w:val="22"/>
              </w:rPr>
            </w:pPr>
            <w:r w:rsidRPr="005F3AA9">
              <w:rPr>
                <w:sz w:val="22"/>
                <w:szCs w:val="22"/>
              </w:rPr>
              <w:t>Linear regression, Estimated marginal means</w:t>
            </w:r>
          </w:p>
        </w:tc>
        <w:tc>
          <w:tcPr>
            <w:tcW w:w="1358" w:type="dxa"/>
          </w:tcPr>
          <w:p w14:paraId="114092D6" w14:textId="1F63450A" w:rsidR="00BF6C28" w:rsidRPr="005F3AA9" w:rsidRDefault="00BF6C28" w:rsidP="00BF6C28">
            <w:pPr>
              <w:rPr>
                <w:sz w:val="22"/>
                <w:szCs w:val="22"/>
              </w:rPr>
            </w:pPr>
            <w:r w:rsidRPr="005F3AA9">
              <w:rPr>
                <w:sz w:val="22"/>
                <w:szCs w:val="22"/>
              </w:rPr>
              <w:t>Yes</w:t>
            </w:r>
          </w:p>
        </w:tc>
        <w:tc>
          <w:tcPr>
            <w:tcW w:w="907" w:type="dxa"/>
          </w:tcPr>
          <w:p w14:paraId="754DD429" w14:textId="2A7CC1DB" w:rsidR="00BF6C28" w:rsidRPr="005F3AA9" w:rsidRDefault="00BF6C28" w:rsidP="00BF6C28">
            <w:pPr>
              <w:rPr>
                <w:sz w:val="22"/>
                <w:szCs w:val="22"/>
              </w:rPr>
            </w:pPr>
            <w:r w:rsidRPr="005F3AA9">
              <w:rPr>
                <w:sz w:val="22"/>
                <w:szCs w:val="22"/>
              </w:rPr>
              <w:t>1</w:t>
            </w:r>
          </w:p>
        </w:tc>
      </w:tr>
      <w:tr w:rsidR="00BF6C28" w:rsidRPr="005F3AA9" w14:paraId="4D1F9EAC" w14:textId="77777777" w:rsidTr="00346ACE">
        <w:tc>
          <w:tcPr>
            <w:tcW w:w="1776" w:type="dxa"/>
          </w:tcPr>
          <w:p w14:paraId="07239B36" w14:textId="77777777" w:rsidR="00BF6C28" w:rsidRPr="005F3AA9" w:rsidRDefault="00BF6C28" w:rsidP="00BF6C28">
            <w:pPr>
              <w:rPr>
                <w:sz w:val="22"/>
                <w:szCs w:val="22"/>
              </w:rPr>
            </w:pPr>
            <w:r w:rsidRPr="005F3AA9">
              <w:rPr>
                <w:sz w:val="22"/>
                <w:szCs w:val="22"/>
              </w:rPr>
              <w:t>Ochoa-Avilés et al. 2014, Euqador</w:t>
            </w:r>
          </w:p>
          <w:p w14:paraId="7C474FB5" w14:textId="7C061EE3" w:rsidR="00BF6C28" w:rsidRPr="005F3AA9" w:rsidRDefault="00BF6C28" w:rsidP="00BF6C28">
            <w:pPr>
              <w:rPr>
                <w:sz w:val="22"/>
                <w:szCs w:val="22"/>
              </w:rPr>
            </w:pP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1]</w:t>
            </w:r>
            <w:r w:rsidRPr="005F3AA9">
              <w:rPr>
                <w:sz w:val="22"/>
                <w:szCs w:val="22"/>
              </w:rPr>
              <w:fldChar w:fldCharType="end"/>
            </w:r>
          </w:p>
        </w:tc>
        <w:tc>
          <w:tcPr>
            <w:tcW w:w="1811" w:type="dxa"/>
          </w:tcPr>
          <w:p w14:paraId="7A450914" w14:textId="1AFD96B9" w:rsidR="00BF6C28" w:rsidRPr="005F3AA9" w:rsidRDefault="00BF6C28" w:rsidP="00BF6C28">
            <w:pPr>
              <w:rPr>
                <w:sz w:val="22"/>
                <w:szCs w:val="22"/>
              </w:rPr>
            </w:pPr>
            <w:r w:rsidRPr="005F3AA9">
              <w:rPr>
                <w:sz w:val="22"/>
                <w:szCs w:val="22"/>
              </w:rPr>
              <w:t>n: 334;</w:t>
            </w:r>
          </w:p>
          <w:p w14:paraId="457A45F7" w14:textId="0700D8E7" w:rsidR="00BF6C28" w:rsidRPr="005F3AA9" w:rsidRDefault="00BF6C28" w:rsidP="00BF6C28">
            <w:pPr>
              <w:rPr>
                <w:sz w:val="22"/>
                <w:szCs w:val="22"/>
              </w:rPr>
            </w:pPr>
            <w:r w:rsidRPr="005F3AA9">
              <w:rPr>
                <w:sz w:val="22"/>
                <w:szCs w:val="22"/>
              </w:rPr>
              <w:t>age:</w:t>
            </w:r>
            <w:r w:rsidR="00FB1E1C">
              <w:rPr>
                <w:sz w:val="22"/>
                <w:szCs w:val="22"/>
              </w:rPr>
              <w:t xml:space="preserve"> </w:t>
            </w:r>
            <w:r w:rsidRPr="005F3AA9">
              <w:rPr>
                <w:sz w:val="22"/>
                <w:szCs w:val="22"/>
              </w:rPr>
              <w:t>10-16;</w:t>
            </w:r>
          </w:p>
          <w:p w14:paraId="56C9DC9F" w14:textId="0D8BEC8F" w:rsidR="00BF6C28" w:rsidRPr="005F3AA9" w:rsidRDefault="00BF6C28" w:rsidP="00BF6C28">
            <w:pPr>
              <w:rPr>
                <w:sz w:val="22"/>
                <w:szCs w:val="22"/>
              </w:rPr>
            </w:pPr>
            <w:r w:rsidRPr="005F3AA9">
              <w:rPr>
                <w:sz w:val="22"/>
                <w:szCs w:val="22"/>
              </w:rPr>
              <w:t>female: n.a.</w:t>
            </w:r>
          </w:p>
        </w:tc>
        <w:tc>
          <w:tcPr>
            <w:tcW w:w="1526" w:type="dxa"/>
          </w:tcPr>
          <w:p w14:paraId="1921A1FF" w14:textId="76330009" w:rsidR="00BF6C28" w:rsidRPr="005F3AA9" w:rsidRDefault="00BF6C28" w:rsidP="00BF6C28">
            <w:pPr>
              <w:rPr>
                <w:sz w:val="22"/>
                <w:szCs w:val="22"/>
              </w:rPr>
            </w:pPr>
            <w:r w:rsidRPr="005F3AA9">
              <w:rPr>
                <w:sz w:val="22"/>
                <w:szCs w:val="22"/>
              </w:rPr>
              <w:t>Cross-sectional</w:t>
            </w:r>
          </w:p>
        </w:tc>
        <w:tc>
          <w:tcPr>
            <w:tcW w:w="989" w:type="dxa"/>
          </w:tcPr>
          <w:p w14:paraId="3A506C22" w14:textId="06905D88" w:rsidR="00BF6C28" w:rsidRPr="005F3AA9" w:rsidRDefault="00BF6C28" w:rsidP="00BF6C28">
            <w:pPr>
              <w:rPr>
                <w:sz w:val="22"/>
                <w:szCs w:val="22"/>
              </w:rPr>
            </w:pPr>
            <w:r w:rsidRPr="005F3AA9">
              <w:rPr>
                <w:sz w:val="22"/>
                <w:szCs w:val="22"/>
              </w:rPr>
              <w:t>24h recall</w:t>
            </w:r>
          </w:p>
        </w:tc>
        <w:tc>
          <w:tcPr>
            <w:tcW w:w="1413" w:type="dxa"/>
          </w:tcPr>
          <w:p w14:paraId="578047EA" w14:textId="77777777" w:rsidR="00BF6C28" w:rsidRPr="005F3AA9" w:rsidRDefault="00BF6C28" w:rsidP="00BF6C28">
            <w:pPr>
              <w:rPr>
                <w:sz w:val="22"/>
                <w:szCs w:val="22"/>
              </w:rPr>
            </w:pPr>
          </w:p>
        </w:tc>
        <w:tc>
          <w:tcPr>
            <w:tcW w:w="1356" w:type="dxa"/>
          </w:tcPr>
          <w:p w14:paraId="1F97F192" w14:textId="120B531D" w:rsidR="00BF6C28" w:rsidRPr="005F3AA9" w:rsidRDefault="00BF6C28" w:rsidP="00BF6C28">
            <w:pPr>
              <w:rPr>
                <w:sz w:val="22"/>
                <w:szCs w:val="22"/>
              </w:rPr>
            </w:pPr>
            <w:r w:rsidRPr="005F3AA9">
              <w:rPr>
                <w:sz w:val="22"/>
                <w:szCs w:val="22"/>
              </w:rPr>
              <w:t>Rural</w:t>
            </w:r>
          </w:p>
          <w:p w14:paraId="0C6F08C0" w14:textId="05524E49" w:rsidR="00BF6C28" w:rsidRPr="005F3AA9" w:rsidRDefault="00BF6C28" w:rsidP="00BF6C28">
            <w:pPr>
              <w:rPr>
                <w:sz w:val="22"/>
                <w:szCs w:val="22"/>
              </w:rPr>
            </w:pPr>
            <w:r w:rsidRPr="005F3AA9">
              <w:rPr>
                <w:sz w:val="22"/>
                <w:szCs w:val="22"/>
              </w:rPr>
              <w:t xml:space="preserve">(n.a.); </w:t>
            </w:r>
          </w:p>
          <w:p w14:paraId="468DBEE7" w14:textId="77777777" w:rsidR="00FB1E1C" w:rsidRDefault="00BF6C28" w:rsidP="00BF6C28">
            <w:pPr>
              <w:rPr>
                <w:sz w:val="22"/>
                <w:szCs w:val="22"/>
              </w:rPr>
            </w:pPr>
            <w:r w:rsidRPr="005F3AA9">
              <w:rPr>
                <w:sz w:val="22"/>
                <w:szCs w:val="22"/>
              </w:rPr>
              <w:t xml:space="preserve">Urban </w:t>
            </w:r>
          </w:p>
          <w:p w14:paraId="655CDA0B" w14:textId="46E18B78" w:rsidR="00BF6C28" w:rsidRPr="005F3AA9" w:rsidRDefault="00BF6C28" w:rsidP="00BF6C28">
            <w:pPr>
              <w:rPr>
                <w:sz w:val="22"/>
                <w:szCs w:val="22"/>
              </w:rPr>
            </w:pPr>
            <w:r w:rsidRPr="005F3AA9">
              <w:rPr>
                <w:sz w:val="22"/>
                <w:szCs w:val="22"/>
              </w:rPr>
              <w:t>(n.a.)</w:t>
            </w:r>
          </w:p>
          <w:p w14:paraId="3A512C8B" w14:textId="1AAF73D0" w:rsidR="00BF6C28" w:rsidRPr="005F3AA9" w:rsidRDefault="00BF6C28" w:rsidP="00BF6C28">
            <w:pPr>
              <w:rPr>
                <w:b/>
                <w:sz w:val="22"/>
                <w:szCs w:val="22"/>
              </w:rPr>
            </w:pPr>
          </w:p>
        </w:tc>
        <w:tc>
          <w:tcPr>
            <w:tcW w:w="2303" w:type="dxa"/>
          </w:tcPr>
          <w:p w14:paraId="5AB27710" w14:textId="1CCEE2BB" w:rsidR="00BF6C28" w:rsidRPr="005F3AA9" w:rsidRDefault="00BF6C28" w:rsidP="00BF6C28">
            <w:pPr>
              <w:rPr>
                <w:sz w:val="22"/>
                <w:szCs w:val="22"/>
              </w:rPr>
            </w:pPr>
            <w:r w:rsidRPr="005F3AA9">
              <w:rPr>
                <w:sz w:val="22"/>
                <w:szCs w:val="22"/>
              </w:rPr>
              <w:t>“Rice-rich non-animal fat pattern”</w:t>
            </w:r>
          </w:p>
          <w:p w14:paraId="3A9819B3" w14:textId="58C9ABFA" w:rsidR="00BF6C28" w:rsidRPr="005F3AA9" w:rsidRDefault="00BF6C28" w:rsidP="00BF6C28">
            <w:pPr>
              <w:rPr>
                <w:sz w:val="22"/>
                <w:szCs w:val="22"/>
              </w:rPr>
            </w:pPr>
            <w:r w:rsidRPr="005F3AA9">
              <w:rPr>
                <w:sz w:val="22"/>
                <w:szCs w:val="22"/>
              </w:rPr>
              <w:t>“Rice-rich non-animal fat pattern”</w:t>
            </w:r>
          </w:p>
          <w:p w14:paraId="5726A251" w14:textId="55AA6785" w:rsidR="00BF6C28" w:rsidRPr="005F3AA9" w:rsidRDefault="00BF6C28" w:rsidP="00BF6C28">
            <w:pPr>
              <w:rPr>
                <w:b/>
                <w:sz w:val="22"/>
                <w:szCs w:val="22"/>
              </w:rPr>
            </w:pPr>
            <w:r w:rsidRPr="005F3AA9">
              <w:rPr>
                <w:sz w:val="22"/>
                <w:szCs w:val="22"/>
              </w:rPr>
              <w:t>“Wheat-dense animal-fat pattern”</w:t>
            </w:r>
          </w:p>
        </w:tc>
        <w:tc>
          <w:tcPr>
            <w:tcW w:w="1438" w:type="dxa"/>
            <w:gridSpan w:val="2"/>
          </w:tcPr>
          <w:p w14:paraId="17DCF176" w14:textId="1093908E" w:rsidR="00BF6C28" w:rsidRPr="005F3AA9" w:rsidRDefault="00BF6C28" w:rsidP="00BF6C28">
            <w:pPr>
              <w:rPr>
                <w:sz w:val="22"/>
                <w:szCs w:val="22"/>
              </w:rPr>
            </w:pPr>
            <w:r w:rsidRPr="005F3AA9">
              <w:rPr>
                <w:sz w:val="22"/>
                <w:szCs w:val="22"/>
              </w:rPr>
              <w:t>n.s.</w:t>
            </w:r>
          </w:p>
          <w:p w14:paraId="12280A05" w14:textId="77777777" w:rsidR="00BF6C28" w:rsidRPr="005F3AA9" w:rsidRDefault="00BF6C28" w:rsidP="00BF6C28">
            <w:pPr>
              <w:rPr>
                <w:b/>
                <w:sz w:val="22"/>
                <w:szCs w:val="22"/>
              </w:rPr>
            </w:pPr>
          </w:p>
          <w:p w14:paraId="38205DEC" w14:textId="77777777" w:rsidR="00BF6C28" w:rsidRPr="005F3AA9" w:rsidRDefault="00BF6C28" w:rsidP="00BF6C28">
            <w:pPr>
              <w:rPr>
                <w:sz w:val="22"/>
                <w:szCs w:val="22"/>
              </w:rPr>
            </w:pPr>
            <w:r w:rsidRPr="005F3AA9">
              <w:rPr>
                <w:sz w:val="22"/>
                <w:szCs w:val="22"/>
              </w:rPr>
              <w:t>3.3**</w:t>
            </w:r>
          </w:p>
          <w:p w14:paraId="7C2AE159" w14:textId="77777777" w:rsidR="00BF6C28" w:rsidRPr="005F3AA9" w:rsidRDefault="00BF6C28" w:rsidP="00BF6C28">
            <w:pPr>
              <w:rPr>
                <w:sz w:val="22"/>
                <w:szCs w:val="22"/>
              </w:rPr>
            </w:pPr>
          </w:p>
          <w:p w14:paraId="002DE4C2" w14:textId="698FF70E" w:rsidR="00BF6C28" w:rsidRPr="005F3AA9" w:rsidRDefault="00BF6C28" w:rsidP="00BF6C28">
            <w:pPr>
              <w:rPr>
                <w:b/>
                <w:sz w:val="22"/>
                <w:szCs w:val="22"/>
              </w:rPr>
            </w:pPr>
            <w:r w:rsidRPr="005F3AA9">
              <w:rPr>
                <w:sz w:val="22"/>
                <w:szCs w:val="22"/>
              </w:rPr>
              <w:t>n.s.</w:t>
            </w:r>
          </w:p>
        </w:tc>
        <w:tc>
          <w:tcPr>
            <w:tcW w:w="1610" w:type="dxa"/>
          </w:tcPr>
          <w:p w14:paraId="3776B20B" w14:textId="77777777" w:rsidR="00BF6C28" w:rsidRPr="005F3AA9" w:rsidRDefault="00BF6C28" w:rsidP="00BF6C28">
            <w:pPr>
              <w:rPr>
                <w:sz w:val="22"/>
                <w:szCs w:val="22"/>
              </w:rPr>
            </w:pPr>
            <w:r w:rsidRPr="005F3AA9">
              <w:rPr>
                <w:sz w:val="22"/>
                <w:szCs w:val="22"/>
              </w:rPr>
              <w:t xml:space="preserve">Linear regression, </w:t>
            </w:r>
          </w:p>
          <w:p w14:paraId="7BAD8618" w14:textId="49E21ACB"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w:t>
            </w:r>
          </w:p>
        </w:tc>
        <w:tc>
          <w:tcPr>
            <w:tcW w:w="1358" w:type="dxa"/>
          </w:tcPr>
          <w:p w14:paraId="4AFE3996" w14:textId="77777777" w:rsidR="00BF6C28" w:rsidRPr="005F3AA9" w:rsidRDefault="00BF6C28" w:rsidP="00BF6C28">
            <w:pPr>
              <w:rPr>
                <w:sz w:val="22"/>
                <w:szCs w:val="22"/>
              </w:rPr>
            </w:pPr>
          </w:p>
        </w:tc>
        <w:tc>
          <w:tcPr>
            <w:tcW w:w="907" w:type="dxa"/>
          </w:tcPr>
          <w:p w14:paraId="15F402E4" w14:textId="12E69CE8" w:rsidR="00BF6C28" w:rsidRPr="005F3AA9" w:rsidRDefault="00BF6C28" w:rsidP="00BF6C28">
            <w:pPr>
              <w:rPr>
                <w:sz w:val="22"/>
                <w:szCs w:val="22"/>
              </w:rPr>
            </w:pPr>
            <w:r w:rsidRPr="005F3AA9">
              <w:rPr>
                <w:sz w:val="22"/>
                <w:szCs w:val="22"/>
              </w:rPr>
              <w:t>2</w:t>
            </w:r>
          </w:p>
        </w:tc>
      </w:tr>
      <w:tr w:rsidR="00BF6C28" w:rsidRPr="005F3AA9" w14:paraId="58BD911C" w14:textId="77777777" w:rsidTr="00346ACE">
        <w:tc>
          <w:tcPr>
            <w:tcW w:w="1776" w:type="dxa"/>
          </w:tcPr>
          <w:p w14:paraId="204620C2" w14:textId="39653ADF" w:rsidR="00BF6C28" w:rsidRPr="005F3AA9" w:rsidRDefault="00BF6C28" w:rsidP="00BF6C28">
            <w:pPr>
              <w:rPr>
                <w:sz w:val="22"/>
                <w:szCs w:val="22"/>
              </w:rPr>
            </w:pPr>
            <w:r w:rsidRPr="005F3AA9">
              <w:rPr>
                <w:sz w:val="22"/>
                <w:szCs w:val="22"/>
              </w:rPr>
              <w:t>Royo-Bordonada et al. 2003, Spain</w:t>
            </w:r>
            <w:r w:rsidRPr="005F3AA9">
              <w:rPr>
                <w:sz w:val="22"/>
                <w:szCs w:val="22"/>
              </w:rPr>
              <w:fldChar w:fldCharType="begin">
                <w:fldData xml:space="preserve">PEVuZE5vdGU+PENpdGU+PEF1dGhvcj5Sb3lvLUJvcmRvbmFkYTwvQXV0aG9yPjxZZWFyPjIwMDM8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M1Ny02NDwvcGFnZXM+PHZvbHVtZT4xMzwvdm9sdW1lPjxudW1iZXI+NjwvbnVtYmVy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Sb3lvLUJvcmRvbmFkYTwvQXV0aG9yPjxZZWFyPjIwMDM8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M1Ny02NDwvcGFnZXM+PHZvbHVtZT4xMzwvdm9sdW1lPjxudW1iZXI+NjwvbnVtYmVy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3]</w:t>
            </w:r>
            <w:r w:rsidRPr="005F3AA9">
              <w:rPr>
                <w:sz w:val="22"/>
                <w:szCs w:val="22"/>
              </w:rPr>
              <w:fldChar w:fldCharType="end"/>
            </w:r>
          </w:p>
        </w:tc>
        <w:tc>
          <w:tcPr>
            <w:tcW w:w="1811" w:type="dxa"/>
          </w:tcPr>
          <w:p w14:paraId="0AFDAEC6" w14:textId="4BFEEA03" w:rsidR="00BF6C28" w:rsidRPr="005F3AA9" w:rsidRDefault="00BF6C28" w:rsidP="00BF6C28">
            <w:pPr>
              <w:rPr>
                <w:sz w:val="22"/>
                <w:szCs w:val="22"/>
              </w:rPr>
            </w:pPr>
            <w:r w:rsidRPr="005F3AA9">
              <w:rPr>
                <w:sz w:val="22"/>
                <w:szCs w:val="22"/>
              </w:rPr>
              <w:t>n: 1112;</w:t>
            </w:r>
          </w:p>
          <w:p w14:paraId="02E20A11" w14:textId="77777777" w:rsidR="00BF6C28" w:rsidRPr="005F3AA9" w:rsidRDefault="00BF6C28" w:rsidP="00BF6C28">
            <w:pPr>
              <w:rPr>
                <w:sz w:val="22"/>
                <w:szCs w:val="22"/>
              </w:rPr>
            </w:pPr>
            <w:r w:rsidRPr="005F3AA9">
              <w:rPr>
                <w:sz w:val="22"/>
                <w:szCs w:val="22"/>
              </w:rPr>
              <w:t>age: 6-7;</w:t>
            </w:r>
          </w:p>
          <w:p w14:paraId="3D637C22" w14:textId="68CC362F" w:rsidR="00BF6C28" w:rsidRPr="005F3AA9" w:rsidRDefault="00FB1E1C" w:rsidP="00BF6C28">
            <w:pPr>
              <w:rPr>
                <w:sz w:val="22"/>
                <w:szCs w:val="22"/>
              </w:rPr>
            </w:pPr>
            <w:r>
              <w:rPr>
                <w:sz w:val="22"/>
                <w:szCs w:val="22"/>
              </w:rPr>
              <w:t>female: 49.9</w:t>
            </w:r>
            <w:r w:rsidR="00BF6C28" w:rsidRPr="005F3AA9">
              <w:rPr>
                <w:sz w:val="22"/>
                <w:szCs w:val="22"/>
              </w:rPr>
              <w:t>%</w:t>
            </w:r>
          </w:p>
        </w:tc>
        <w:tc>
          <w:tcPr>
            <w:tcW w:w="1526" w:type="dxa"/>
          </w:tcPr>
          <w:p w14:paraId="2C9DED09" w14:textId="18D6FEE7" w:rsidR="00BF6C28" w:rsidRPr="005F3AA9" w:rsidRDefault="00BF6C28" w:rsidP="00BF6C28">
            <w:pPr>
              <w:rPr>
                <w:sz w:val="22"/>
                <w:szCs w:val="22"/>
              </w:rPr>
            </w:pPr>
            <w:r w:rsidRPr="005F3AA9">
              <w:rPr>
                <w:sz w:val="22"/>
                <w:szCs w:val="22"/>
              </w:rPr>
              <w:t>Cross-sectional</w:t>
            </w:r>
          </w:p>
        </w:tc>
        <w:tc>
          <w:tcPr>
            <w:tcW w:w="989" w:type="dxa"/>
          </w:tcPr>
          <w:p w14:paraId="419B2D17" w14:textId="5C59BE8E" w:rsidR="00BF6C28" w:rsidRPr="005F3AA9" w:rsidRDefault="00BF6C28" w:rsidP="00BF6C28">
            <w:pPr>
              <w:rPr>
                <w:sz w:val="22"/>
                <w:szCs w:val="22"/>
              </w:rPr>
            </w:pPr>
            <w:r w:rsidRPr="005F3AA9">
              <w:rPr>
                <w:sz w:val="22"/>
                <w:szCs w:val="22"/>
              </w:rPr>
              <w:t>FFQ</w:t>
            </w:r>
          </w:p>
        </w:tc>
        <w:tc>
          <w:tcPr>
            <w:tcW w:w="1413" w:type="dxa"/>
          </w:tcPr>
          <w:p w14:paraId="7C2038B9" w14:textId="3C84AAA6" w:rsidR="00BF6C28" w:rsidRPr="005F3AA9" w:rsidRDefault="00BF6C28" w:rsidP="00BF6C28">
            <w:pPr>
              <w:rPr>
                <w:sz w:val="22"/>
                <w:szCs w:val="22"/>
              </w:rPr>
            </w:pPr>
            <w:r w:rsidRPr="005F3AA9">
              <w:rPr>
                <w:sz w:val="22"/>
                <w:szCs w:val="22"/>
              </w:rPr>
              <w:t>Unknown</w:t>
            </w:r>
          </w:p>
        </w:tc>
        <w:tc>
          <w:tcPr>
            <w:tcW w:w="1356" w:type="dxa"/>
          </w:tcPr>
          <w:p w14:paraId="791D9562" w14:textId="6F53C7AD" w:rsidR="00BF6C28" w:rsidRPr="005F3AA9" w:rsidRDefault="00BF6C28" w:rsidP="00BF6C28">
            <w:pPr>
              <w:rPr>
                <w:sz w:val="22"/>
                <w:szCs w:val="22"/>
              </w:rPr>
            </w:pPr>
            <w:r w:rsidRPr="005F3AA9">
              <w:rPr>
                <w:sz w:val="22"/>
                <w:szCs w:val="22"/>
              </w:rPr>
              <w:t>no</w:t>
            </w:r>
          </w:p>
        </w:tc>
        <w:tc>
          <w:tcPr>
            <w:tcW w:w="2303" w:type="dxa"/>
          </w:tcPr>
          <w:p w14:paraId="7EF8BC1F" w14:textId="283E02AC" w:rsidR="00BF6C28" w:rsidRPr="005F3AA9" w:rsidRDefault="00BF6C28" w:rsidP="00BF6C28">
            <w:pPr>
              <w:rPr>
                <w:sz w:val="22"/>
                <w:szCs w:val="22"/>
              </w:rPr>
            </w:pPr>
            <w:r w:rsidRPr="005F3AA9">
              <w:rPr>
                <w:sz w:val="22"/>
                <w:szCs w:val="22"/>
              </w:rPr>
              <w:t>“Dietary variety index</w:t>
            </w:r>
          </w:p>
        </w:tc>
        <w:tc>
          <w:tcPr>
            <w:tcW w:w="1438" w:type="dxa"/>
            <w:gridSpan w:val="2"/>
          </w:tcPr>
          <w:p w14:paraId="2755E447" w14:textId="21045430" w:rsidR="00BF6C28" w:rsidRPr="005F3AA9" w:rsidRDefault="00BF6C28" w:rsidP="00BF6C28">
            <w:pPr>
              <w:rPr>
                <w:sz w:val="22"/>
                <w:szCs w:val="22"/>
              </w:rPr>
            </w:pPr>
            <w:r w:rsidRPr="005F3AA9">
              <w:rPr>
                <w:sz w:val="22"/>
                <w:szCs w:val="22"/>
              </w:rPr>
              <w:t>n.s.</w:t>
            </w:r>
          </w:p>
        </w:tc>
        <w:tc>
          <w:tcPr>
            <w:tcW w:w="1610" w:type="dxa"/>
          </w:tcPr>
          <w:p w14:paraId="5364C40E" w14:textId="77777777" w:rsidR="00BF6C28" w:rsidRPr="005F3AA9" w:rsidRDefault="00BF6C28" w:rsidP="00BF6C28">
            <w:pPr>
              <w:rPr>
                <w:sz w:val="22"/>
                <w:szCs w:val="22"/>
              </w:rPr>
            </w:pPr>
            <w:r w:rsidRPr="005F3AA9">
              <w:rPr>
                <w:sz w:val="22"/>
                <w:szCs w:val="22"/>
              </w:rPr>
              <w:t xml:space="preserve">Partial correlation analysis, </w:t>
            </w:r>
          </w:p>
          <w:p w14:paraId="25234ABE" w14:textId="5BC22460" w:rsidR="00BF6C28" w:rsidRPr="005F3AA9" w:rsidRDefault="00BF6C28" w:rsidP="00BF6C28">
            <w:pPr>
              <w:rPr>
                <w:sz w:val="22"/>
                <w:szCs w:val="22"/>
              </w:rPr>
            </w:pPr>
            <w:r w:rsidRPr="005F3AA9">
              <w:rPr>
                <w:sz w:val="22"/>
                <w:szCs w:val="22"/>
              </w:rPr>
              <w:t>Partial correlation coefficient</w:t>
            </w:r>
          </w:p>
        </w:tc>
        <w:tc>
          <w:tcPr>
            <w:tcW w:w="1358" w:type="dxa"/>
          </w:tcPr>
          <w:p w14:paraId="55F7116C" w14:textId="4A665826" w:rsidR="00BF6C28" w:rsidRPr="005F3AA9" w:rsidRDefault="00BF6C28" w:rsidP="00BF6C28">
            <w:pPr>
              <w:rPr>
                <w:sz w:val="22"/>
                <w:szCs w:val="22"/>
              </w:rPr>
            </w:pPr>
            <w:r w:rsidRPr="005F3AA9">
              <w:rPr>
                <w:sz w:val="22"/>
                <w:szCs w:val="22"/>
              </w:rPr>
              <w:t>No</w:t>
            </w:r>
          </w:p>
        </w:tc>
        <w:tc>
          <w:tcPr>
            <w:tcW w:w="907" w:type="dxa"/>
          </w:tcPr>
          <w:p w14:paraId="02643122" w14:textId="398A0DA7" w:rsidR="00BF6C28" w:rsidRPr="005F3AA9" w:rsidRDefault="00BF6C28" w:rsidP="00BF6C28">
            <w:pPr>
              <w:rPr>
                <w:sz w:val="22"/>
                <w:szCs w:val="22"/>
              </w:rPr>
            </w:pPr>
            <w:r w:rsidRPr="005F3AA9">
              <w:rPr>
                <w:sz w:val="22"/>
                <w:szCs w:val="22"/>
              </w:rPr>
              <w:t>7</w:t>
            </w:r>
          </w:p>
        </w:tc>
      </w:tr>
      <w:tr w:rsidR="00BF6C28" w:rsidRPr="005F3AA9" w14:paraId="02000347" w14:textId="77777777" w:rsidTr="00346ACE">
        <w:tc>
          <w:tcPr>
            <w:tcW w:w="1776" w:type="dxa"/>
          </w:tcPr>
          <w:p w14:paraId="044F04EF" w14:textId="6991EFB0" w:rsidR="00BF6C28" w:rsidRPr="005F3AA9" w:rsidRDefault="00BF6C28" w:rsidP="00BF6C28">
            <w:pPr>
              <w:rPr>
                <w:sz w:val="22"/>
                <w:szCs w:val="22"/>
              </w:rPr>
            </w:pPr>
            <w:r w:rsidRPr="005F3AA9">
              <w:rPr>
                <w:sz w:val="22"/>
                <w:szCs w:val="22"/>
              </w:rPr>
              <w:t>Royo-Bordonada et al. 2006, Spain</w:t>
            </w:r>
            <w:r w:rsidRPr="005F3AA9">
              <w:rPr>
                <w:sz w:val="22"/>
                <w:szCs w:val="22"/>
              </w:rPr>
              <w:fldChar w:fldCharType="begin">
                <w:fldData xml:space="preserve">PEVuZE5vdGU+PENpdGU+PEF1dGhvcj5Sb3lvLUJvcmRvbmFkYTwvQXV0aG9yPjxZZWFyPjIwMDY8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QyOS0zNTwvcGFnZXM+PHZvbHVtZT45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Sb3lvLUJvcmRvbmFkYTwvQXV0aG9yPjxZZWFyPjIwMDY8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4]</w:t>
            </w:r>
            <w:r w:rsidRPr="005F3AA9">
              <w:rPr>
                <w:sz w:val="22"/>
                <w:szCs w:val="22"/>
              </w:rPr>
              <w:fldChar w:fldCharType="end"/>
            </w:r>
          </w:p>
        </w:tc>
        <w:tc>
          <w:tcPr>
            <w:tcW w:w="1811" w:type="dxa"/>
          </w:tcPr>
          <w:p w14:paraId="25E27ACF" w14:textId="5DF25E16" w:rsidR="00BF6C28" w:rsidRPr="005F3AA9" w:rsidRDefault="00BF6C28" w:rsidP="00BF6C28">
            <w:pPr>
              <w:rPr>
                <w:sz w:val="22"/>
                <w:szCs w:val="22"/>
              </w:rPr>
            </w:pPr>
            <w:r w:rsidRPr="005F3AA9">
              <w:rPr>
                <w:sz w:val="22"/>
                <w:szCs w:val="22"/>
              </w:rPr>
              <w:t>n: 1112;</w:t>
            </w:r>
          </w:p>
          <w:p w14:paraId="7C8E0DD2" w14:textId="77777777" w:rsidR="00BF6C28" w:rsidRPr="005F3AA9" w:rsidRDefault="00BF6C28" w:rsidP="00BF6C28">
            <w:pPr>
              <w:rPr>
                <w:sz w:val="22"/>
                <w:szCs w:val="22"/>
              </w:rPr>
            </w:pPr>
            <w:r w:rsidRPr="005F3AA9">
              <w:rPr>
                <w:sz w:val="22"/>
                <w:szCs w:val="22"/>
              </w:rPr>
              <w:t>age: 6-7;</w:t>
            </w:r>
          </w:p>
          <w:p w14:paraId="667CFCDE" w14:textId="3E3EFC9B" w:rsidR="00BF6C28" w:rsidRPr="005F3AA9" w:rsidRDefault="00FB1E1C" w:rsidP="00BF6C28">
            <w:pPr>
              <w:rPr>
                <w:sz w:val="22"/>
                <w:szCs w:val="22"/>
              </w:rPr>
            </w:pPr>
            <w:r>
              <w:rPr>
                <w:sz w:val="22"/>
                <w:szCs w:val="22"/>
              </w:rPr>
              <w:t>female: 49.9</w:t>
            </w:r>
            <w:r w:rsidR="00BF6C28" w:rsidRPr="005F3AA9">
              <w:rPr>
                <w:sz w:val="22"/>
                <w:szCs w:val="22"/>
              </w:rPr>
              <w:t>%</w:t>
            </w:r>
          </w:p>
        </w:tc>
        <w:tc>
          <w:tcPr>
            <w:tcW w:w="1526" w:type="dxa"/>
          </w:tcPr>
          <w:p w14:paraId="63FDCBC1" w14:textId="711CD660" w:rsidR="00BF6C28" w:rsidRPr="005F3AA9" w:rsidRDefault="00BF6C28" w:rsidP="00BF6C28">
            <w:pPr>
              <w:rPr>
                <w:sz w:val="22"/>
                <w:szCs w:val="22"/>
              </w:rPr>
            </w:pPr>
            <w:r w:rsidRPr="005F3AA9">
              <w:rPr>
                <w:sz w:val="22"/>
                <w:szCs w:val="22"/>
              </w:rPr>
              <w:t>Cross-sectional</w:t>
            </w:r>
          </w:p>
        </w:tc>
        <w:tc>
          <w:tcPr>
            <w:tcW w:w="989" w:type="dxa"/>
          </w:tcPr>
          <w:p w14:paraId="1A7E95AA" w14:textId="7A5926FE" w:rsidR="00BF6C28" w:rsidRPr="005F3AA9" w:rsidRDefault="00BF6C28" w:rsidP="00BF6C28">
            <w:pPr>
              <w:rPr>
                <w:sz w:val="22"/>
                <w:szCs w:val="22"/>
              </w:rPr>
            </w:pPr>
            <w:r w:rsidRPr="005F3AA9">
              <w:rPr>
                <w:sz w:val="22"/>
                <w:szCs w:val="22"/>
              </w:rPr>
              <w:t>FFQ</w:t>
            </w:r>
          </w:p>
        </w:tc>
        <w:tc>
          <w:tcPr>
            <w:tcW w:w="1413" w:type="dxa"/>
          </w:tcPr>
          <w:p w14:paraId="07AEE12D" w14:textId="539CD9CE" w:rsidR="00BF6C28" w:rsidRPr="005F3AA9" w:rsidRDefault="00BF6C28" w:rsidP="00BF6C28">
            <w:pPr>
              <w:rPr>
                <w:sz w:val="22"/>
                <w:szCs w:val="22"/>
              </w:rPr>
            </w:pPr>
            <w:r w:rsidRPr="005F3AA9">
              <w:rPr>
                <w:sz w:val="22"/>
                <w:szCs w:val="22"/>
              </w:rPr>
              <w:t>Unknown</w:t>
            </w:r>
          </w:p>
        </w:tc>
        <w:tc>
          <w:tcPr>
            <w:tcW w:w="1356" w:type="dxa"/>
          </w:tcPr>
          <w:p w14:paraId="0540597A" w14:textId="7B2CFB3A" w:rsidR="00BF6C28" w:rsidRPr="005F3AA9" w:rsidRDefault="00BF6C28" w:rsidP="00BF6C28">
            <w:pPr>
              <w:rPr>
                <w:sz w:val="22"/>
                <w:szCs w:val="22"/>
              </w:rPr>
            </w:pPr>
            <w:r w:rsidRPr="005F3AA9">
              <w:rPr>
                <w:sz w:val="22"/>
                <w:szCs w:val="22"/>
              </w:rPr>
              <w:t>no</w:t>
            </w:r>
          </w:p>
        </w:tc>
        <w:tc>
          <w:tcPr>
            <w:tcW w:w="2303" w:type="dxa"/>
          </w:tcPr>
          <w:p w14:paraId="10B55213" w14:textId="090EDCCF" w:rsidR="00BF6C28" w:rsidRPr="005F3AA9" w:rsidRDefault="00BF6C28" w:rsidP="00BF6C28">
            <w:pPr>
              <w:rPr>
                <w:sz w:val="22"/>
                <w:szCs w:val="22"/>
              </w:rPr>
            </w:pPr>
            <w:r w:rsidRPr="005F3AA9">
              <w:rPr>
                <w:sz w:val="22"/>
                <w:szCs w:val="22"/>
              </w:rPr>
              <w:t>SFA</w:t>
            </w:r>
          </w:p>
        </w:tc>
        <w:tc>
          <w:tcPr>
            <w:tcW w:w="1438" w:type="dxa"/>
            <w:gridSpan w:val="2"/>
          </w:tcPr>
          <w:p w14:paraId="171A5196" w14:textId="3B0683AD"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41FA682B" w14:textId="77777777" w:rsidR="00BF6C28" w:rsidRPr="005F3AA9" w:rsidRDefault="00BF6C28" w:rsidP="00BF6C28">
            <w:pPr>
              <w:rPr>
                <w:sz w:val="22"/>
                <w:szCs w:val="22"/>
              </w:rPr>
            </w:pPr>
            <w:r w:rsidRPr="005F3AA9">
              <w:rPr>
                <w:sz w:val="22"/>
                <w:szCs w:val="22"/>
              </w:rPr>
              <w:t xml:space="preserve">T-test, </w:t>
            </w:r>
          </w:p>
          <w:p w14:paraId="67B8A12F" w14:textId="3E7B05AC" w:rsidR="00BF6C28" w:rsidRPr="005F3AA9" w:rsidRDefault="00BF6C28" w:rsidP="00BF6C28">
            <w:pPr>
              <w:rPr>
                <w:sz w:val="22"/>
                <w:szCs w:val="22"/>
              </w:rPr>
            </w:pPr>
            <w:r w:rsidRPr="005F3AA9">
              <w:rPr>
                <w:sz w:val="22"/>
                <w:szCs w:val="22"/>
              </w:rPr>
              <w:t>Mean</w:t>
            </w:r>
          </w:p>
        </w:tc>
        <w:tc>
          <w:tcPr>
            <w:tcW w:w="1358" w:type="dxa"/>
          </w:tcPr>
          <w:p w14:paraId="310C8308" w14:textId="435CA607" w:rsidR="00BF6C28" w:rsidRPr="005F3AA9" w:rsidRDefault="00BF6C28" w:rsidP="00BF6C28">
            <w:pPr>
              <w:rPr>
                <w:sz w:val="22"/>
                <w:szCs w:val="22"/>
              </w:rPr>
            </w:pPr>
            <w:r w:rsidRPr="005F3AA9">
              <w:rPr>
                <w:sz w:val="22"/>
                <w:szCs w:val="22"/>
              </w:rPr>
              <w:t>Yes</w:t>
            </w:r>
          </w:p>
        </w:tc>
        <w:tc>
          <w:tcPr>
            <w:tcW w:w="907" w:type="dxa"/>
          </w:tcPr>
          <w:p w14:paraId="480BA684" w14:textId="1E3C5E1E" w:rsidR="00BF6C28" w:rsidRPr="005F3AA9" w:rsidRDefault="00BF6C28" w:rsidP="00BF6C28">
            <w:pPr>
              <w:rPr>
                <w:sz w:val="22"/>
                <w:szCs w:val="22"/>
              </w:rPr>
            </w:pPr>
            <w:r w:rsidRPr="005F3AA9">
              <w:rPr>
                <w:sz w:val="22"/>
                <w:szCs w:val="22"/>
              </w:rPr>
              <w:t>5</w:t>
            </w:r>
          </w:p>
        </w:tc>
      </w:tr>
      <w:tr w:rsidR="00BF6C28" w:rsidRPr="005F3AA9" w14:paraId="5EF78B80" w14:textId="77777777" w:rsidTr="00346ACE">
        <w:tc>
          <w:tcPr>
            <w:tcW w:w="1776" w:type="dxa"/>
          </w:tcPr>
          <w:p w14:paraId="7F82AEE3" w14:textId="3E8BAD15" w:rsidR="00BF6C28" w:rsidRPr="005F3AA9" w:rsidRDefault="00BF6C28" w:rsidP="00BF6C28">
            <w:pPr>
              <w:rPr>
                <w:b/>
                <w:sz w:val="22"/>
                <w:szCs w:val="22"/>
              </w:rPr>
            </w:pPr>
            <w:r w:rsidRPr="005F3AA9">
              <w:rPr>
                <w:sz w:val="22"/>
                <w:szCs w:val="22"/>
              </w:rPr>
              <w:t>Scaglioni et al. 2004, Italy</w: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Y2FnbGlvbmk8L0F1dGhvcj48WWVhcj4yMDA0PC9ZZWFy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6]</w:t>
            </w:r>
            <w:r w:rsidRPr="005F3AA9">
              <w:rPr>
                <w:sz w:val="22"/>
                <w:szCs w:val="22"/>
              </w:rPr>
              <w:fldChar w:fldCharType="end"/>
            </w:r>
          </w:p>
        </w:tc>
        <w:tc>
          <w:tcPr>
            <w:tcW w:w="1811" w:type="dxa"/>
          </w:tcPr>
          <w:p w14:paraId="05B39665" w14:textId="2C2B45AE" w:rsidR="00BF6C28" w:rsidRPr="005F3AA9" w:rsidRDefault="00BF6C28" w:rsidP="00BF6C28">
            <w:pPr>
              <w:rPr>
                <w:sz w:val="22"/>
                <w:szCs w:val="22"/>
              </w:rPr>
            </w:pPr>
            <w:r w:rsidRPr="005F3AA9">
              <w:rPr>
                <w:sz w:val="22"/>
                <w:szCs w:val="22"/>
              </w:rPr>
              <w:t>n: 105;</w:t>
            </w:r>
          </w:p>
          <w:p w14:paraId="0CE427A1" w14:textId="5623E619" w:rsidR="00BF6C28" w:rsidRPr="005F3AA9" w:rsidRDefault="00BF6C28" w:rsidP="00BF6C28">
            <w:pPr>
              <w:rPr>
                <w:sz w:val="22"/>
                <w:szCs w:val="22"/>
              </w:rPr>
            </w:pPr>
            <w:r w:rsidRPr="005F3AA9">
              <w:rPr>
                <w:sz w:val="22"/>
                <w:szCs w:val="22"/>
              </w:rPr>
              <w:t>age: 8;</w:t>
            </w:r>
          </w:p>
          <w:p w14:paraId="537C4455" w14:textId="29F6756E" w:rsidR="00BF6C28" w:rsidRPr="005F3AA9" w:rsidRDefault="00BF6C28" w:rsidP="00BF6C28">
            <w:pPr>
              <w:rPr>
                <w:sz w:val="22"/>
                <w:szCs w:val="22"/>
              </w:rPr>
            </w:pPr>
            <w:r w:rsidRPr="005F3AA9">
              <w:rPr>
                <w:sz w:val="22"/>
                <w:szCs w:val="22"/>
              </w:rPr>
              <w:t>female: 41.0%</w:t>
            </w:r>
          </w:p>
        </w:tc>
        <w:tc>
          <w:tcPr>
            <w:tcW w:w="1526" w:type="dxa"/>
          </w:tcPr>
          <w:p w14:paraId="6156531C" w14:textId="70018761" w:rsidR="00BF6C28" w:rsidRPr="005F3AA9" w:rsidRDefault="00BF6C28" w:rsidP="00BF6C28">
            <w:pPr>
              <w:rPr>
                <w:sz w:val="22"/>
                <w:szCs w:val="22"/>
              </w:rPr>
            </w:pPr>
            <w:r w:rsidRPr="005F3AA9">
              <w:rPr>
                <w:sz w:val="22"/>
                <w:szCs w:val="22"/>
              </w:rPr>
              <w:t>Cross-sectional</w:t>
            </w:r>
          </w:p>
        </w:tc>
        <w:tc>
          <w:tcPr>
            <w:tcW w:w="989" w:type="dxa"/>
          </w:tcPr>
          <w:p w14:paraId="56EEA12A" w14:textId="1241C065" w:rsidR="00BF6C28" w:rsidRPr="005F3AA9" w:rsidRDefault="00BF6C28" w:rsidP="00BF6C28">
            <w:pPr>
              <w:rPr>
                <w:sz w:val="22"/>
                <w:szCs w:val="22"/>
              </w:rPr>
            </w:pPr>
            <w:r w:rsidRPr="005F3AA9">
              <w:rPr>
                <w:sz w:val="22"/>
                <w:szCs w:val="22"/>
              </w:rPr>
              <w:t xml:space="preserve">FFQ; </w:t>
            </w:r>
          </w:p>
          <w:p w14:paraId="47BF3808" w14:textId="1BA9A4CC" w:rsidR="00BF6C28" w:rsidRPr="005F3AA9" w:rsidRDefault="00BF6C28" w:rsidP="00BF6C28">
            <w:pPr>
              <w:rPr>
                <w:sz w:val="22"/>
                <w:szCs w:val="22"/>
              </w:rPr>
            </w:pPr>
            <w:r w:rsidRPr="005F3AA9">
              <w:rPr>
                <w:sz w:val="22"/>
                <w:szCs w:val="22"/>
              </w:rPr>
              <w:t>24h recall</w:t>
            </w:r>
          </w:p>
        </w:tc>
        <w:tc>
          <w:tcPr>
            <w:tcW w:w="1413" w:type="dxa"/>
          </w:tcPr>
          <w:p w14:paraId="57402864" w14:textId="24A5CA70" w:rsidR="00BF6C28" w:rsidRPr="005F3AA9" w:rsidRDefault="00BF6C28" w:rsidP="00BF6C28">
            <w:pPr>
              <w:rPr>
                <w:sz w:val="22"/>
                <w:szCs w:val="22"/>
              </w:rPr>
            </w:pPr>
            <w:r w:rsidRPr="005F3AA9">
              <w:rPr>
                <w:sz w:val="22"/>
                <w:szCs w:val="22"/>
              </w:rPr>
              <w:t>Unknown</w:t>
            </w:r>
          </w:p>
        </w:tc>
        <w:tc>
          <w:tcPr>
            <w:tcW w:w="1356" w:type="dxa"/>
          </w:tcPr>
          <w:p w14:paraId="0DD5631A" w14:textId="5B012DA0" w:rsidR="00BF6C28" w:rsidRPr="005F3AA9" w:rsidRDefault="00BF6C28" w:rsidP="00BF6C28">
            <w:pPr>
              <w:rPr>
                <w:sz w:val="22"/>
                <w:szCs w:val="22"/>
              </w:rPr>
            </w:pPr>
            <w:r w:rsidRPr="005F3AA9">
              <w:rPr>
                <w:sz w:val="22"/>
                <w:szCs w:val="22"/>
              </w:rPr>
              <w:t>no</w:t>
            </w:r>
          </w:p>
        </w:tc>
        <w:tc>
          <w:tcPr>
            <w:tcW w:w="2303" w:type="dxa"/>
          </w:tcPr>
          <w:p w14:paraId="4E4787E7" w14:textId="5FE4DDE2" w:rsidR="00BF6C28" w:rsidRPr="005F3AA9" w:rsidRDefault="00BF6C28" w:rsidP="00BF6C28">
            <w:pPr>
              <w:rPr>
                <w:sz w:val="22"/>
                <w:szCs w:val="22"/>
              </w:rPr>
            </w:pPr>
            <w:r w:rsidRPr="005F3AA9">
              <w:rPr>
                <w:sz w:val="22"/>
                <w:szCs w:val="22"/>
              </w:rPr>
              <w:t xml:space="preserve">High pasta, low red meat vs. Low pasta, high red meat </w:t>
            </w:r>
          </w:p>
        </w:tc>
        <w:tc>
          <w:tcPr>
            <w:tcW w:w="1438" w:type="dxa"/>
            <w:gridSpan w:val="2"/>
          </w:tcPr>
          <w:p w14:paraId="2935903F" w14:textId="66626A08" w:rsidR="00BF6C28" w:rsidRPr="005F3AA9" w:rsidRDefault="00BF6C28" w:rsidP="00BF6C28">
            <w:pPr>
              <w:rPr>
                <w:b/>
                <w:sz w:val="22"/>
                <w:szCs w:val="22"/>
              </w:rPr>
            </w:pPr>
            <w:r w:rsidRPr="005F3AA9">
              <w:rPr>
                <w:sz w:val="22"/>
                <w:szCs w:val="22"/>
              </w:rPr>
              <w:t>n.s.</w:t>
            </w:r>
          </w:p>
        </w:tc>
        <w:tc>
          <w:tcPr>
            <w:tcW w:w="1610" w:type="dxa"/>
          </w:tcPr>
          <w:p w14:paraId="06EB86E0" w14:textId="26670269" w:rsidR="00BF6C28" w:rsidRPr="005F3AA9" w:rsidRDefault="00BF6C28" w:rsidP="00BF6C28">
            <w:pPr>
              <w:rPr>
                <w:sz w:val="22"/>
                <w:szCs w:val="22"/>
              </w:rPr>
            </w:pPr>
            <w:r w:rsidRPr="005F3AA9">
              <w:rPr>
                <w:sz w:val="22"/>
                <w:szCs w:val="22"/>
              </w:rPr>
              <w:t>Mann-Whitney U test, Mean</w:t>
            </w:r>
          </w:p>
        </w:tc>
        <w:tc>
          <w:tcPr>
            <w:tcW w:w="1358" w:type="dxa"/>
          </w:tcPr>
          <w:p w14:paraId="14A1E584" w14:textId="0753EAAE" w:rsidR="00BF6C28" w:rsidRPr="005F3AA9" w:rsidRDefault="00BF6C28" w:rsidP="00BF6C28">
            <w:pPr>
              <w:rPr>
                <w:sz w:val="22"/>
                <w:szCs w:val="22"/>
              </w:rPr>
            </w:pPr>
            <w:r w:rsidRPr="005F3AA9">
              <w:rPr>
                <w:sz w:val="22"/>
                <w:szCs w:val="22"/>
              </w:rPr>
              <w:t>Unknown</w:t>
            </w:r>
          </w:p>
        </w:tc>
        <w:tc>
          <w:tcPr>
            <w:tcW w:w="907" w:type="dxa"/>
          </w:tcPr>
          <w:p w14:paraId="21EEBDE4" w14:textId="58D43D66" w:rsidR="00BF6C28" w:rsidRPr="005F3AA9" w:rsidRDefault="00BF6C28" w:rsidP="00BF6C28">
            <w:pPr>
              <w:rPr>
                <w:sz w:val="22"/>
                <w:szCs w:val="22"/>
              </w:rPr>
            </w:pPr>
            <w:r w:rsidRPr="005F3AA9">
              <w:rPr>
                <w:sz w:val="22"/>
                <w:szCs w:val="22"/>
              </w:rPr>
              <w:t>2</w:t>
            </w:r>
          </w:p>
        </w:tc>
      </w:tr>
      <w:tr w:rsidR="00BF6C28" w:rsidRPr="005F3AA9" w14:paraId="7A463298" w14:textId="77777777" w:rsidTr="00346ACE">
        <w:tc>
          <w:tcPr>
            <w:tcW w:w="1776" w:type="dxa"/>
          </w:tcPr>
          <w:p w14:paraId="1DAAA792" w14:textId="1EECB118" w:rsidR="00BF6C28" w:rsidRPr="005F3AA9" w:rsidRDefault="00BF6C28" w:rsidP="00BF6C28">
            <w:pPr>
              <w:rPr>
                <w:sz w:val="22"/>
                <w:szCs w:val="22"/>
              </w:rPr>
            </w:pPr>
            <w:r w:rsidRPr="005F3AA9">
              <w:rPr>
                <w:sz w:val="22"/>
                <w:szCs w:val="22"/>
              </w:rPr>
              <w:t>Shang et al. 2012, China</w: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7]</w:t>
            </w:r>
            <w:r w:rsidRPr="005F3AA9">
              <w:rPr>
                <w:sz w:val="22"/>
                <w:szCs w:val="22"/>
              </w:rPr>
              <w:fldChar w:fldCharType="end"/>
            </w:r>
          </w:p>
        </w:tc>
        <w:tc>
          <w:tcPr>
            <w:tcW w:w="1811" w:type="dxa"/>
          </w:tcPr>
          <w:p w14:paraId="60BC3EB1" w14:textId="6F03CC02" w:rsidR="00BF6C28" w:rsidRPr="005F3AA9" w:rsidRDefault="00BF6C28" w:rsidP="00BF6C28">
            <w:pPr>
              <w:rPr>
                <w:sz w:val="22"/>
                <w:szCs w:val="22"/>
              </w:rPr>
            </w:pPr>
            <w:r w:rsidRPr="005F3AA9">
              <w:rPr>
                <w:sz w:val="22"/>
                <w:szCs w:val="22"/>
              </w:rPr>
              <w:t>n: 6974;</w:t>
            </w:r>
          </w:p>
          <w:p w14:paraId="30BDF175" w14:textId="77777777" w:rsidR="00BF6C28" w:rsidRPr="005F3AA9" w:rsidRDefault="00BF6C28" w:rsidP="00BF6C28">
            <w:pPr>
              <w:rPr>
                <w:sz w:val="22"/>
                <w:szCs w:val="22"/>
              </w:rPr>
            </w:pPr>
            <w:r w:rsidRPr="005F3AA9">
              <w:rPr>
                <w:sz w:val="22"/>
                <w:szCs w:val="22"/>
              </w:rPr>
              <w:t>age: 6-13;</w:t>
            </w:r>
          </w:p>
          <w:p w14:paraId="36EB3C5E" w14:textId="4D203839" w:rsidR="00BF6C28" w:rsidRPr="005F3AA9" w:rsidRDefault="00BF6C28" w:rsidP="00BF6C28">
            <w:pPr>
              <w:rPr>
                <w:sz w:val="22"/>
                <w:szCs w:val="22"/>
              </w:rPr>
            </w:pPr>
            <w:r w:rsidRPr="005F3AA9">
              <w:rPr>
                <w:sz w:val="22"/>
                <w:szCs w:val="22"/>
              </w:rPr>
              <w:t>female: 49.0%</w:t>
            </w:r>
          </w:p>
        </w:tc>
        <w:tc>
          <w:tcPr>
            <w:tcW w:w="1526" w:type="dxa"/>
          </w:tcPr>
          <w:p w14:paraId="7977C20E" w14:textId="13788FF7" w:rsidR="00BF6C28" w:rsidRPr="005F3AA9" w:rsidRDefault="00BF6C28" w:rsidP="00BF6C28">
            <w:pPr>
              <w:rPr>
                <w:sz w:val="22"/>
                <w:szCs w:val="22"/>
              </w:rPr>
            </w:pPr>
            <w:r w:rsidRPr="005F3AA9">
              <w:rPr>
                <w:sz w:val="22"/>
                <w:szCs w:val="22"/>
              </w:rPr>
              <w:t>Cross-sectional</w:t>
            </w:r>
          </w:p>
        </w:tc>
        <w:tc>
          <w:tcPr>
            <w:tcW w:w="989" w:type="dxa"/>
          </w:tcPr>
          <w:p w14:paraId="025C801C" w14:textId="3653C14B" w:rsidR="00BF6C28" w:rsidRPr="005F3AA9" w:rsidRDefault="00BF6C28" w:rsidP="00BF6C28">
            <w:pPr>
              <w:rPr>
                <w:sz w:val="22"/>
                <w:szCs w:val="22"/>
              </w:rPr>
            </w:pPr>
            <w:r w:rsidRPr="005F3AA9">
              <w:rPr>
                <w:sz w:val="22"/>
                <w:szCs w:val="22"/>
              </w:rPr>
              <w:t>FFQ; 24h recall</w:t>
            </w:r>
          </w:p>
        </w:tc>
        <w:tc>
          <w:tcPr>
            <w:tcW w:w="1413" w:type="dxa"/>
          </w:tcPr>
          <w:p w14:paraId="50EBFA7A" w14:textId="7392B52F" w:rsidR="00BF6C28" w:rsidRPr="005F3AA9" w:rsidRDefault="00BF6C28" w:rsidP="00BF6C28">
            <w:pPr>
              <w:rPr>
                <w:sz w:val="22"/>
                <w:szCs w:val="22"/>
              </w:rPr>
            </w:pPr>
            <w:r w:rsidRPr="005F3AA9">
              <w:rPr>
                <w:sz w:val="22"/>
                <w:szCs w:val="22"/>
              </w:rPr>
              <w:t>No</w:t>
            </w:r>
          </w:p>
        </w:tc>
        <w:tc>
          <w:tcPr>
            <w:tcW w:w="1356" w:type="dxa"/>
          </w:tcPr>
          <w:p w14:paraId="31AB70BD" w14:textId="535A794A" w:rsidR="00BF6C28" w:rsidRPr="005F3AA9" w:rsidRDefault="00BF6C28" w:rsidP="00BF6C28">
            <w:pPr>
              <w:rPr>
                <w:sz w:val="22"/>
                <w:szCs w:val="22"/>
              </w:rPr>
            </w:pPr>
            <w:r w:rsidRPr="005F3AA9">
              <w:rPr>
                <w:sz w:val="22"/>
                <w:szCs w:val="22"/>
              </w:rPr>
              <w:t>no</w:t>
            </w:r>
          </w:p>
        </w:tc>
        <w:tc>
          <w:tcPr>
            <w:tcW w:w="2303" w:type="dxa"/>
          </w:tcPr>
          <w:p w14:paraId="1910CFD7" w14:textId="6A2110AC" w:rsidR="00BF6C28" w:rsidRPr="005F3AA9" w:rsidRDefault="00BF6C28" w:rsidP="00BF6C28">
            <w:pPr>
              <w:rPr>
                <w:sz w:val="22"/>
                <w:szCs w:val="22"/>
              </w:rPr>
            </w:pPr>
            <w:r w:rsidRPr="005F3AA9">
              <w:rPr>
                <w:sz w:val="22"/>
                <w:szCs w:val="22"/>
              </w:rPr>
              <w:t>SSB vs. milk, vs. other beverages</w:t>
            </w:r>
          </w:p>
        </w:tc>
        <w:tc>
          <w:tcPr>
            <w:tcW w:w="1438" w:type="dxa"/>
            <w:gridSpan w:val="2"/>
          </w:tcPr>
          <w:p w14:paraId="35023908" w14:textId="28AB5C54" w:rsidR="00BF6C28" w:rsidRPr="005F3AA9" w:rsidRDefault="00BF6C28" w:rsidP="00BF6C28">
            <w:pPr>
              <w:rPr>
                <w:sz w:val="22"/>
                <w:szCs w:val="22"/>
              </w:rPr>
            </w:pPr>
            <w:r w:rsidRPr="005F3AA9">
              <w:rPr>
                <w:sz w:val="22"/>
                <w:szCs w:val="22"/>
              </w:rPr>
              <w:t>n.s.</w:t>
            </w:r>
            <w:r w:rsidRPr="005F3AA9">
              <w:rPr>
                <w:sz w:val="22"/>
                <w:szCs w:val="22"/>
                <w:vertAlign w:val="superscript"/>
              </w:rPr>
              <w:t>a</w:t>
            </w:r>
          </w:p>
        </w:tc>
        <w:tc>
          <w:tcPr>
            <w:tcW w:w="1610" w:type="dxa"/>
          </w:tcPr>
          <w:p w14:paraId="3152BE26" w14:textId="7295A1C1" w:rsidR="00BF6C28" w:rsidRPr="005F3AA9" w:rsidRDefault="00BF6C28" w:rsidP="00BF6C28">
            <w:pPr>
              <w:rPr>
                <w:sz w:val="22"/>
                <w:szCs w:val="22"/>
              </w:rPr>
            </w:pPr>
            <w:r w:rsidRPr="005F3AA9">
              <w:rPr>
                <w:sz w:val="22"/>
                <w:szCs w:val="22"/>
              </w:rPr>
              <w:t>General linear model, Mean differences</w:t>
            </w:r>
          </w:p>
        </w:tc>
        <w:tc>
          <w:tcPr>
            <w:tcW w:w="1358" w:type="dxa"/>
          </w:tcPr>
          <w:p w14:paraId="4E559444" w14:textId="5E3DC648" w:rsidR="00BF6C28" w:rsidRPr="005F3AA9" w:rsidRDefault="00BF6C28" w:rsidP="00BF6C28">
            <w:pPr>
              <w:rPr>
                <w:sz w:val="22"/>
                <w:szCs w:val="22"/>
              </w:rPr>
            </w:pPr>
            <w:r w:rsidRPr="005F3AA9">
              <w:rPr>
                <w:sz w:val="22"/>
                <w:szCs w:val="22"/>
              </w:rPr>
              <w:t>Unknown</w:t>
            </w:r>
          </w:p>
        </w:tc>
        <w:tc>
          <w:tcPr>
            <w:tcW w:w="907" w:type="dxa"/>
          </w:tcPr>
          <w:p w14:paraId="4425D416" w14:textId="716B6CE9" w:rsidR="00BF6C28" w:rsidRPr="005F3AA9" w:rsidRDefault="00BF6C28" w:rsidP="00BF6C28">
            <w:pPr>
              <w:rPr>
                <w:sz w:val="22"/>
                <w:szCs w:val="22"/>
              </w:rPr>
            </w:pPr>
            <w:r w:rsidRPr="005F3AA9">
              <w:rPr>
                <w:sz w:val="22"/>
                <w:szCs w:val="22"/>
              </w:rPr>
              <w:t>6</w:t>
            </w:r>
          </w:p>
        </w:tc>
      </w:tr>
      <w:tr w:rsidR="00BF6C28" w:rsidRPr="005F3AA9" w14:paraId="762CDB56" w14:textId="77777777" w:rsidTr="00346ACE">
        <w:tc>
          <w:tcPr>
            <w:tcW w:w="1776" w:type="dxa"/>
          </w:tcPr>
          <w:p w14:paraId="664BE20C" w14:textId="721F1593" w:rsidR="00BF6C28" w:rsidRPr="005F3AA9" w:rsidRDefault="00BF6C28" w:rsidP="00BF6C28">
            <w:pPr>
              <w:rPr>
                <w:sz w:val="22"/>
                <w:szCs w:val="22"/>
              </w:rPr>
            </w:pPr>
            <w:r w:rsidRPr="005F3AA9">
              <w:rPr>
                <w:sz w:val="22"/>
                <w:szCs w:val="22"/>
              </w:rPr>
              <w:t>Song et al. 2015, Korea</w: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8]</w:t>
            </w:r>
            <w:r w:rsidRPr="005F3AA9">
              <w:rPr>
                <w:sz w:val="22"/>
                <w:szCs w:val="22"/>
              </w:rPr>
              <w:fldChar w:fldCharType="end"/>
            </w:r>
          </w:p>
        </w:tc>
        <w:tc>
          <w:tcPr>
            <w:tcW w:w="1811" w:type="dxa"/>
          </w:tcPr>
          <w:p w14:paraId="1E174BDA" w14:textId="6819B593" w:rsidR="00BF6C28" w:rsidRPr="005F3AA9" w:rsidRDefault="00BF6C28" w:rsidP="00BF6C28">
            <w:pPr>
              <w:rPr>
                <w:sz w:val="22"/>
                <w:szCs w:val="22"/>
              </w:rPr>
            </w:pPr>
            <w:r w:rsidRPr="005F3AA9">
              <w:rPr>
                <w:sz w:val="22"/>
                <w:szCs w:val="22"/>
              </w:rPr>
              <w:t>n: 2209;</w:t>
            </w:r>
          </w:p>
          <w:p w14:paraId="7EC5A8C2" w14:textId="77777777" w:rsidR="00BF6C28" w:rsidRPr="005F3AA9" w:rsidRDefault="00BF6C28" w:rsidP="00BF6C28">
            <w:pPr>
              <w:rPr>
                <w:sz w:val="22"/>
                <w:szCs w:val="22"/>
              </w:rPr>
            </w:pPr>
            <w:r w:rsidRPr="005F3AA9">
              <w:rPr>
                <w:sz w:val="22"/>
                <w:szCs w:val="22"/>
              </w:rPr>
              <w:t>age: 10-18;</w:t>
            </w:r>
          </w:p>
          <w:p w14:paraId="082BDA6D" w14:textId="3EA6277A" w:rsidR="00BF6C28" w:rsidRPr="005F3AA9" w:rsidRDefault="00BF6C28" w:rsidP="00BF6C28">
            <w:pPr>
              <w:rPr>
                <w:sz w:val="22"/>
                <w:szCs w:val="22"/>
              </w:rPr>
            </w:pPr>
            <w:r w:rsidRPr="005F3AA9">
              <w:rPr>
                <w:sz w:val="22"/>
                <w:szCs w:val="22"/>
              </w:rPr>
              <w:t>female: 47.3%</w:t>
            </w:r>
          </w:p>
        </w:tc>
        <w:tc>
          <w:tcPr>
            <w:tcW w:w="1526" w:type="dxa"/>
          </w:tcPr>
          <w:p w14:paraId="156748F0" w14:textId="046E8CE5" w:rsidR="00BF6C28" w:rsidRPr="005F3AA9" w:rsidRDefault="00BF6C28" w:rsidP="00BF6C28">
            <w:pPr>
              <w:rPr>
                <w:sz w:val="22"/>
                <w:szCs w:val="22"/>
              </w:rPr>
            </w:pPr>
            <w:r w:rsidRPr="005F3AA9">
              <w:rPr>
                <w:sz w:val="22"/>
                <w:szCs w:val="22"/>
              </w:rPr>
              <w:t>Cross-sectional</w:t>
            </w:r>
          </w:p>
        </w:tc>
        <w:tc>
          <w:tcPr>
            <w:tcW w:w="989" w:type="dxa"/>
          </w:tcPr>
          <w:p w14:paraId="3665E1A6" w14:textId="201FCDCA" w:rsidR="00BF6C28" w:rsidRPr="005F3AA9" w:rsidRDefault="00BF6C28" w:rsidP="00BF6C28">
            <w:pPr>
              <w:rPr>
                <w:sz w:val="22"/>
                <w:szCs w:val="22"/>
              </w:rPr>
            </w:pPr>
            <w:r w:rsidRPr="005F3AA9">
              <w:rPr>
                <w:sz w:val="22"/>
                <w:szCs w:val="22"/>
              </w:rPr>
              <w:t>24h recall</w:t>
            </w:r>
          </w:p>
        </w:tc>
        <w:tc>
          <w:tcPr>
            <w:tcW w:w="1413" w:type="dxa"/>
          </w:tcPr>
          <w:p w14:paraId="33EF034C" w14:textId="77777777" w:rsidR="00BF6C28" w:rsidRPr="005F3AA9" w:rsidRDefault="00BF6C28" w:rsidP="00BF6C28">
            <w:pPr>
              <w:rPr>
                <w:sz w:val="22"/>
                <w:szCs w:val="22"/>
              </w:rPr>
            </w:pPr>
            <w:r w:rsidRPr="005F3AA9">
              <w:rPr>
                <w:sz w:val="22"/>
                <w:szCs w:val="22"/>
              </w:rPr>
              <w:t>Unknown</w:t>
            </w:r>
          </w:p>
          <w:p w14:paraId="5BDD13D7" w14:textId="77777777" w:rsidR="00BF6C28" w:rsidRPr="005F3AA9" w:rsidRDefault="00BF6C28" w:rsidP="00BF6C28">
            <w:pPr>
              <w:jc w:val="center"/>
              <w:rPr>
                <w:sz w:val="22"/>
                <w:szCs w:val="22"/>
              </w:rPr>
            </w:pPr>
          </w:p>
        </w:tc>
        <w:tc>
          <w:tcPr>
            <w:tcW w:w="1356" w:type="dxa"/>
          </w:tcPr>
          <w:p w14:paraId="7F267261" w14:textId="07F4F80F" w:rsidR="00BF6C28" w:rsidRPr="005F3AA9" w:rsidRDefault="00BF6C28" w:rsidP="00BF6C28">
            <w:pPr>
              <w:rPr>
                <w:sz w:val="22"/>
                <w:szCs w:val="22"/>
              </w:rPr>
            </w:pPr>
            <w:r w:rsidRPr="005F3AA9">
              <w:rPr>
                <w:sz w:val="22"/>
                <w:szCs w:val="22"/>
              </w:rPr>
              <w:t>Boys</w:t>
            </w:r>
          </w:p>
          <w:p w14:paraId="502443EB" w14:textId="77777777" w:rsidR="00BF6C28" w:rsidRPr="005F3AA9" w:rsidRDefault="00BF6C28" w:rsidP="00BF6C28">
            <w:pPr>
              <w:rPr>
                <w:sz w:val="22"/>
                <w:szCs w:val="22"/>
              </w:rPr>
            </w:pPr>
          </w:p>
          <w:p w14:paraId="7D8E7B90" w14:textId="1A4E6631" w:rsidR="00BF6C28" w:rsidRPr="005F3AA9" w:rsidRDefault="00BF6C28" w:rsidP="00BF6C28">
            <w:pPr>
              <w:rPr>
                <w:sz w:val="22"/>
                <w:szCs w:val="22"/>
              </w:rPr>
            </w:pPr>
            <w:r w:rsidRPr="005F3AA9">
              <w:rPr>
                <w:sz w:val="22"/>
                <w:szCs w:val="22"/>
              </w:rPr>
              <w:t>Girls</w:t>
            </w:r>
          </w:p>
        </w:tc>
        <w:tc>
          <w:tcPr>
            <w:tcW w:w="2303" w:type="dxa"/>
          </w:tcPr>
          <w:p w14:paraId="1389CCC8" w14:textId="77777777" w:rsidR="00A6766B" w:rsidRPr="005F3AA9" w:rsidRDefault="00A6766B" w:rsidP="00A6766B">
            <w:pPr>
              <w:rPr>
                <w:sz w:val="22"/>
                <w:szCs w:val="22"/>
              </w:rPr>
            </w:pPr>
            <w:r w:rsidRPr="005F3AA9">
              <w:rPr>
                <w:sz w:val="22"/>
                <w:szCs w:val="22"/>
              </w:rPr>
              <w:t>Carbohydrates</w:t>
            </w:r>
          </w:p>
          <w:p w14:paraId="2C72A6ED" w14:textId="3262F227" w:rsidR="00BF6C28" w:rsidRPr="005F3AA9" w:rsidRDefault="00BF6C28" w:rsidP="00BF6C28">
            <w:pPr>
              <w:rPr>
                <w:sz w:val="22"/>
                <w:szCs w:val="22"/>
              </w:rPr>
            </w:pPr>
            <w:r w:rsidRPr="005F3AA9">
              <w:rPr>
                <w:sz w:val="22"/>
                <w:szCs w:val="22"/>
              </w:rPr>
              <w:t>White rice</w:t>
            </w:r>
          </w:p>
          <w:p w14:paraId="2881D792" w14:textId="77777777" w:rsidR="00A6766B" w:rsidRPr="005F3AA9" w:rsidRDefault="00A6766B" w:rsidP="00A6766B">
            <w:pPr>
              <w:rPr>
                <w:sz w:val="22"/>
                <w:szCs w:val="22"/>
              </w:rPr>
            </w:pPr>
            <w:r w:rsidRPr="005F3AA9">
              <w:rPr>
                <w:sz w:val="22"/>
                <w:szCs w:val="22"/>
              </w:rPr>
              <w:t>Carbohydrates</w:t>
            </w:r>
          </w:p>
          <w:p w14:paraId="5E27307B" w14:textId="1802548F" w:rsidR="00BF6C28" w:rsidRPr="005F3AA9" w:rsidRDefault="00BF6C28" w:rsidP="00BF6C28">
            <w:pPr>
              <w:rPr>
                <w:sz w:val="22"/>
                <w:szCs w:val="22"/>
              </w:rPr>
            </w:pPr>
            <w:r w:rsidRPr="005F3AA9">
              <w:rPr>
                <w:sz w:val="22"/>
                <w:szCs w:val="22"/>
              </w:rPr>
              <w:t xml:space="preserve">White rice </w:t>
            </w:r>
          </w:p>
        </w:tc>
        <w:tc>
          <w:tcPr>
            <w:tcW w:w="1438" w:type="dxa"/>
            <w:gridSpan w:val="2"/>
          </w:tcPr>
          <w:p w14:paraId="654A94ED" w14:textId="0DB176F8"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0ACD2E46" w14:textId="6C2DCB14"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DDE077A" w14:textId="33D4A6F1"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207BD18D" w14:textId="00153BF4"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4922D328" w14:textId="3F134D36" w:rsidR="00BF6C28" w:rsidRPr="005F3AA9" w:rsidRDefault="00BF6C28" w:rsidP="00BF6C28">
            <w:pPr>
              <w:rPr>
                <w:sz w:val="22"/>
                <w:szCs w:val="22"/>
              </w:rPr>
            </w:pPr>
            <w:r w:rsidRPr="005F3AA9">
              <w:rPr>
                <w:sz w:val="22"/>
                <w:szCs w:val="22"/>
              </w:rPr>
              <w:t>Linear regression, Quartiles</w:t>
            </w:r>
          </w:p>
        </w:tc>
        <w:tc>
          <w:tcPr>
            <w:tcW w:w="1358" w:type="dxa"/>
          </w:tcPr>
          <w:p w14:paraId="580B8391" w14:textId="735E3C78" w:rsidR="00BF6C28" w:rsidRPr="005F3AA9" w:rsidRDefault="00BF6C28" w:rsidP="00BF6C28">
            <w:pPr>
              <w:rPr>
                <w:sz w:val="22"/>
                <w:szCs w:val="22"/>
              </w:rPr>
            </w:pPr>
            <w:r w:rsidRPr="005F3AA9">
              <w:rPr>
                <w:sz w:val="22"/>
                <w:szCs w:val="22"/>
              </w:rPr>
              <w:t>No</w:t>
            </w:r>
          </w:p>
        </w:tc>
        <w:tc>
          <w:tcPr>
            <w:tcW w:w="907" w:type="dxa"/>
          </w:tcPr>
          <w:p w14:paraId="4CC329F1" w14:textId="309FFB14" w:rsidR="00BF6C28" w:rsidRPr="005F3AA9" w:rsidRDefault="00BF6C28" w:rsidP="00BF6C28">
            <w:pPr>
              <w:rPr>
                <w:sz w:val="22"/>
                <w:szCs w:val="22"/>
              </w:rPr>
            </w:pPr>
            <w:r w:rsidRPr="005F3AA9">
              <w:rPr>
                <w:sz w:val="22"/>
                <w:szCs w:val="22"/>
              </w:rPr>
              <w:t>8</w:t>
            </w:r>
          </w:p>
        </w:tc>
      </w:tr>
      <w:tr w:rsidR="00BF6C28" w:rsidRPr="005F3AA9" w14:paraId="69938356" w14:textId="77777777" w:rsidTr="00346ACE">
        <w:tc>
          <w:tcPr>
            <w:tcW w:w="1776" w:type="dxa"/>
          </w:tcPr>
          <w:p w14:paraId="1066F78C" w14:textId="5DDC4194" w:rsidR="00BF6C28" w:rsidRPr="005F3AA9" w:rsidRDefault="00BF6C28" w:rsidP="00BF6C28">
            <w:pPr>
              <w:rPr>
                <w:sz w:val="22"/>
                <w:szCs w:val="22"/>
              </w:rPr>
            </w:pPr>
            <w:r w:rsidRPr="005F3AA9">
              <w:rPr>
                <w:sz w:val="22"/>
                <w:szCs w:val="22"/>
              </w:rPr>
              <w:t>Steffen et al. 2003, USA</w: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9]</w:t>
            </w:r>
            <w:r w:rsidRPr="005F3AA9">
              <w:rPr>
                <w:sz w:val="22"/>
                <w:szCs w:val="22"/>
              </w:rPr>
              <w:fldChar w:fldCharType="end"/>
            </w:r>
          </w:p>
        </w:tc>
        <w:tc>
          <w:tcPr>
            <w:tcW w:w="1811" w:type="dxa"/>
          </w:tcPr>
          <w:p w14:paraId="65C372F6" w14:textId="074553C2" w:rsidR="00BF6C28" w:rsidRPr="005F3AA9" w:rsidRDefault="00BF6C28" w:rsidP="00BF6C28">
            <w:pPr>
              <w:rPr>
                <w:sz w:val="22"/>
                <w:szCs w:val="22"/>
              </w:rPr>
            </w:pPr>
            <w:r w:rsidRPr="005F3AA9">
              <w:rPr>
                <w:sz w:val="22"/>
                <w:szCs w:val="22"/>
              </w:rPr>
              <w:t>n: 285;</w:t>
            </w:r>
          </w:p>
          <w:p w14:paraId="161E31EB" w14:textId="77777777" w:rsidR="00BF6C28" w:rsidRPr="005F3AA9" w:rsidRDefault="00BF6C28" w:rsidP="00BF6C28">
            <w:pPr>
              <w:rPr>
                <w:sz w:val="22"/>
                <w:szCs w:val="22"/>
              </w:rPr>
            </w:pPr>
            <w:r w:rsidRPr="005F3AA9">
              <w:rPr>
                <w:sz w:val="22"/>
                <w:szCs w:val="22"/>
              </w:rPr>
              <w:t>age: 13, 15;</w:t>
            </w:r>
          </w:p>
          <w:p w14:paraId="5933643D" w14:textId="45D6573F" w:rsidR="00BF6C28" w:rsidRPr="005F3AA9" w:rsidRDefault="00BF6C28" w:rsidP="00BF6C28">
            <w:pPr>
              <w:rPr>
                <w:sz w:val="22"/>
                <w:szCs w:val="22"/>
              </w:rPr>
            </w:pPr>
            <w:r w:rsidRPr="005F3AA9">
              <w:rPr>
                <w:sz w:val="22"/>
                <w:szCs w:val="22"/>
              </w:rPr>
              <w:t>female: 45.6%</w:t>
            </w:r>
          </w:p>
        </w:tc>
        <w:tc>
          <w:tcPr>
            <w:tcW w:w="1526" w:type="dxa"/>
          </w:tcPr>
          <w:p w14:paraId="239962B6" w14:textId="4C9C4809" w:rsidR="00BF6C28" w:rsidRPr="005F3AA9" w:rsidRDefault="00BF6C28" w:rsidP="00BF6C28">
            <w:pPr>
              <w:rPr>
                <w:sz w:val="22"/>
                <w:szCs w:val="22"/>
              </w:rPr>
            </w:pPr>
            <w:r w:rsidRPr="005F3AA9">
              <w:rPr>
                <w:sz w:val="22"/>
                <w:szCs w:val="22"/>
              </w:rPr>
              <w:t>Prospective cohort study</w:t>
            </w:r>
          </w:p>
        </w:tc>
        <w:tc>
          <w:tcPr>
            <w:tcW w:w="989" w:type="dxa"/>
          </w:tcPr>
          <w:p w14:paraId="4E6C9ED5" w14:textId="2325BDB4" w:rsidR="00BF6C28" w:rsidRPr="005F3AA9" w:rsidRDefault="00BF6C28" w:rsidP="00BF6C28">
            <w:pPr>
              <w:rPr>
                <w:sz w:val="22"/>
                <w:szCs w:val="22"/>
              </w:rPr>
            </w:pPr>
            <w:r w:rsidRPr="005F3AA9">
              <w:rPr>
                <w:sz w:val="22"/>
                <w:szCs w:val="22"/>
              </w:rPr>
              <w:t>FFQ</w:t>
            </w:r>
          </w:p>
        </w:tc>
        <w:tc>
          <w:tcPr>
            <w:tcW w:w="1413" w:type="dxa"/>
          </w:tcPr>
          <w:p w14:paraId="320152F2" w14:textId="407A6E62" w:rsidR="00BF6C28" w:rsidRPr="005F3AA9" w:rsidRDefault="00BF6C28" w:rsidP="00BF6C28">
            <w:pPr>
              <w:rPr>
                <w:sz w:val="22"/>
                <w:szCs w:val="22"/>
              </w:rPr>
            </w:pPr>
            <w:r w:rsidRPr="005F3AA9">
              <w:rPr>
                <w:sz w:val="22"/>
                <w:szCs w:val="22"/>
              </w:rPr>
              <w:t>Unknown</w:t>
            </w:r>
          </w:p>
        </w:tc>
        <w:tc>
          <w:tcPr>
            <w:tcW w:w="1356" w:type="dxa"/>
          </w:tcPr>
          <w:p w14:paraId="38162C7E" w14:textId="4B4F0861" w:rsidR="00BF6C28" w:rsidRPr="005F3AA9" w:rsidRDefault="00BF6C28" w:rsidP="00BF6C28">
            <w:pPr>
              <w:rPr>
                <w:sz w:val="22"/>
                <w:szCs w:val="22"/>
              </w:rPr>
            </w:pPr>
            <w:r w:rsidRPr="005F3AA9">
              <w:rPr>
                <w:sz w:val="22"/>
                <w:szCs w:val="22"/>
              </w:rPr>
              <w:t>no</w:t>
            </w:r>
          </w:p>
        </w:tc>
        <w:tc>
          <w:tcPr>
            <w:tcW w:w="2303" w:type="dxa"/>
          </w:tcPr>
          <w:p w14:paraId="45B5B2D1" w14:textId="55412C33" w:rsidR="00BF6C28" w:rsidRPr="005F3AA9" w:rsidRDefault="00BF6C28" w:rsidP="00BF6C28">
            <w:pPr>
              <w:rPr>
                <w:sz w:val="22"/>
                <w:szCs w:val="22"/>
              </w:rPr>
            </w:pPr>
            <w:r w:rsidRPr="005F3AA9">
              <w:rPr>
                <w:sz w:val="22"/>
                <w:szCs w:val="22"/>
              </w:rPr>
              <w:t>Whole grains</w:t>
            </w:r>
          </w:p>
        </w:tc>
        <w:tc>
          <w:tcPr>
            <w:tcW w:w="1438" w:type="dxa"/>
            <w:gridSpan w:val="2"/>
          </w:tcPr>
          <w:p w14:paraId="6699DBFB" w14:textId="2CBE7E85"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37992724" w14:textId="5C784A5F" w:rsidR="00BF6C28" w:rsidRPr="005F3AA9" w:rsidRDefault="00BF6C28" w:rsidP="00BF6C28">
            <w:pPr>
              <w:rPr>
                <w:sz w:val="22"/>
                <w:szCs w:val="22"/>
              </w:rPr>
            </w:pPr>
            <w:r w:rsidRPr="005F3AA9">
              <w:rPr>
                <w:sz w:val="22"/>
                <w:szCs w:val="22"/>
              </w:rPr>
              <w:t>Multiple linear regression, Adjusted mean values</w:t>
            </w:r>
          </w:p>
        </w:tc>
        <w:tc>
          <w:tcPr>
            <w:tcW w:w="1358" w:type="dxa"/>
          </w:tcPr>
          <w:p w14:paraId="097F6CB1" w14:textId="33E97E05" w:rsidR="00BF6C28" w:rsidRPr="005F3AA9" w:rsidRDefault="00BF6C28" w:rsidP="00BF6C28">
            <w:pPr>
              <w:rPr>
                <w:sz w:val="22"/>
                <w:szCs w:val="22"/>
              </w:rPr>
            </w:pPr>
            <w:r w:rsidRPr="005F3AA9">
              <w:rPr>
                <w:sz w:val="22"/>
                <w:szCs w:val="22"/>
              </w:rPr>
              <w:t>Yes</w:t>
            </w:r>
          </w:p>
        </w:tc>
        <w:tc>
          <w:tcPr>
            <w:tcW w:w="907" w:type="dxa"/>
          </w:tcPr>
          <w:p w14:paraId="78798941" w14:textId="0DCA14AD" w:rsidR="00BF6C28" w:rsidRPr="005F3AA9" w:rsidRDefault="00BF6C28" w:rsidP="00BF6C28">
            <w:pPr>
              <w:rPr>
                <w:sz w:val="22"/>
                <w:szCs w:val="22"/>
              </w:rPr>
            </w:pPr>
            <w:r w:rsidRPr="005F3AA9">
              <w:rPr>
                <w:sz w:val="22"/>
                <w:szCs w:val="22"/>
              </w:rPr>
              <w:t>4</w:t>
            </w:r>
          </w:p>
        </w:tc>
      </w:tr>
      <w:tr w:rsidR="00BF6C28" w:rsidRPr="005F3AA9" w14:paraId="0862FFF9" w14:textId="77777777" w:rsidTr="00346ACE">
        <w:tc>
          <w:tcPr>
            <w:tcW w:w="1776" w:type="dxa"/>
          </w:tcPr>
          <w:p w14:paraId="1EEB14D2" w14:textId="76B9C124" w:rsidR="00BF6C28" w:rsidRPr="005F3AA9" w:rsidRDefault="00BF6C28" w:rsidP="00BF6C28">
            <w:pPr>
              <w:tabs>
                <w:tab w:val="left" w:pos="729"/>
              </w:tabs>
              <w:rPr>
                <w:sz w:val="22"/>
                <w:szCs w:val="22"/>
              </w:rPr>
            </w:pPr>
            <w:r w:rsidRPr="005F3AA9">
              <w:rPr>
                <w:sz w:val="22"/>
                <w:szCs w:val="22"/>
              </w:rPr>
              <w:t>Wang et al. 2014, Canada</w:t>
            </w:r>
            <w:r w:rsidRPr="005F3AA9">
              <w:rPr>
                <w:sz w:val="22"/>
                <w:szCs w:val="22"/>
              </w:rPr>
              <w:fldChar w:fldCharType="begin">
                <w:fldData xml:space="preserve">PEVuZE5vdGU+PENpdGU+PEF1dGhvcj5XYW5nPC9BdXRob3I+PFllYXI+MjAxNDwvWWVhcj48UmVj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XYW5nPC9BdXRob3I+PFllYXI+MjAxNDwvWWVhcj48UmVj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1]</w:t>
            </w:r>
            <w:r w:rsidRPr="005F3AA9">
              <w:rPr>
                <w:sz w:val="22"/>
                <w:szCs w:val="22"/>
              </w:rPr>
              <w:fldChar w:fldCharType="end"/>
            </w:r>
          </w:p>
        </w:tc>
        <w:tc>
          <w:tcPr>
            <w:tcW w:w="1811" w:type="dxa"/>
          </w:tcPr>
          <w:p w14:paraId="5DD65ACF" w14:textId="3B337FBB" w:rsidR="00BF6C28" w:rsidRPr="005F3AA9" w:rsidRDefault="00BF6C28" w:rsidP="00BF6C28">
            <w:pPr>
              <w:rPr>
                <w:sz w:val="22"/>
                <w:szCs w:val="22"/>
              </w:rPr>
            </w:pPr>
            <w:r w:rsidRPr="005F3AA9">
              <w:rPr>
                <w:sz w:val="22"/>
                <w:szCs w:val="22"/>
              </w:rPr>
              <w:t>n: 457;</w:t>
            </w:r>
          </w:p>
          <w:p w14:paraId="0366A280" w14:textId="77777777" w:rsidR="00BF6C28" w:rsidRPr="005F3AA9" w:rsidRDefault="00BF6C28" w:rsidP="00BF6C28">
            <w:pPr>
              <w:rPr>
                <w:sz w:val="22"/>
                <w:szCs w:val="22"/>
              </w:rPr>
            </w:pPr>
            <w:r w:rsidRPr="005F3AA9">
              <w:rPr>
                <w:sz w:val="22"/>
                <w:szCs w:val="22"/>
              </w:rPr>
              <w:t>age: 8-10;</w:t>
            </w:r>
          </w:p>
          <w:p w14:paraId="3B8A8040" w14:textId="4ADDD4A4" w:rsidR="00BF6C28" w:rsidRPr="005F3AA9" w:rsidRDefault="00BF6C28" w:rsidP="00BF6C28">
            <w:pPr>
              <w:rPr>
                <w:sz w:val="22"/>
                <w:szCs w:val="22"/>
              </w:rPr>
            </w:pPr>
            <w:r w:rsidRPr="005F3AA9">
              <w:rPr>
                <w:sz w:val="22"/>
                <w:szCs w:val="22"/>
              </w:rPr>
              <w:t>female: n.a.</w:t>
            </w:r>
          </w:p>
        </w:tc>
        <w:tc>
          <w:tcPr>
            <w:tcW w:w="1526" w:type="dxa"/>
          </w:tcPr>
          <w:p w14:paraId="4B66E76C" w14:textId="4A0889FC" w:rsidR="00BF6C28" w:rsidRPr="005F3AA9" w:rsidRDefault="00BF6C28" w:rsidP="00BF6C28">
            <w:pPr>
              <w:rPr>
                <w:sz w:val="22"/>
                <w:szCs w:val="22"/>
              </w:rPr>
            </w:pPr>
            <w:r w:rsidRPr="005F3AA9">
              <w:rPr>
                <w:sz w:val="22"/>
                <w:szCs w:val="22"/>
              </w:rPr>
              <w:t>Prospective cohort study</w:t>
            </w:r>
          </w:p>
        </w:tc>
        <w:tc>
          <w:tcPr>
            <w:tcW w:w="989" w:type="dxa"/>
          </w:tcPr>
          <w:p w14:paraId="45C901B6" w14:textId="55391ABA" w:rsidR="00BF6C28" w:rsidRPr="005F3AA9" w:rsidRDefault="00BF6C28" w:rsidP="00BF6C28">
            <w:pPr>
              <w:rPr>
                <w:sz w:val="22"/>
                <w:szCs w:val="22"/>
              </w:rPr>
            </w:pPr>
            <w:r w:rsidRPr="005F3AA9">
              <w:rPr>
                <w:sz w:val="22"/>
                <w:szCs w:val="22"/>
              </w:rPr>
              <w:t>24h recall</w:t>
            </w:r>
          </w:p>
        </w:tc>
        <w:tc>
          <w:tcPr>
            <w:tcW w:w="1413" w:type="dxa"/>
          </w:tcPr>
          <w:p w14:paraId="3013B219" w14:textId="7D669719" w:rsidR="00BF6C28" w:rsidRPr="005F3AA9" w:rsidRDefault="00BF6C28" w:rsidP="00BF6C28">
            <w:pPr>
              <w:rPr>
                <w:sz w:val="22"/>
                <w:szCs w:val="22"/>
              </w:rPr>
            </w:pPr>
            <w:r w:rsidRPr="005F3AA9">
              <w:rPr>
                <w:sz w:val="22"/>
                <w:szCs w:val="22"/>
              </w:rPr>
              <w:t>Unknown</w:t>
            </w:r>
          </w:p>
        </w:tc>
        <w:tc>
          <w:tcPr>
            <w:tcW w:w="1356" w:type="dxa"/>
          </w:tcPr>
          <w:p w14:paraId="4B537709" w14:textId="77D7E25B" w:rsidR="00BF6C28" w:rsidRPr="005F3AA9" w:rsidRDefault="00BF6C28" w:rsidP="00BF6C28">
            <w:pPr>
              <w:rPr>
                <w:sz w:val="22"/>
                <w:szCs w:val="22"/>
              </w:rPr>
            </w:pPr>
            <w:r w:rsidRPr="005F3AA9">
              <w:rPr>
                <w:sz w:val="22"/>
                <w:szCs w:val="22"/>
              </w:rPr>
              <w:t>no</w:t>
            </w:r>
          </w:p>
        </w:tc>
        <w:tc>
          <w:tcPr>
            <w:tcW w:w="2303" w:type="dxa"/>
          </w:tcPr>
          <w:p w14:paraId="1A3AC5DE" w14:textId="6D6972FA" w:rsidR="00BF6C28" w:rsidRPr="005F3AA9" w:rsidRDefault="00BF6C28" w:rsidP="00BF6C28">
            <w:pPr>
              <w:rPr>
                <w:sz w:val="22"/>
                <w:szCs w:val="22"/>
              </w:rPr>
            </w:pPr>
            <w:r w:rsidRPr="005F3AA9">
              <w:rPr>
                <w:sz w:val="22"/>
                <w:szCs w:val="22"/>
              </w:rPr>
              <w:t>Added sugars (solid sources)</w:t>
            </w:r>
          </w:p>
          <w:p w14:paraId="5C0A7EE4" w14:textId="74055EA1" w:rsidR="00BF6C28" w:rsidRPr="005F3AA9" w:rsidRDefault="00BF6C28" w:rsidP="00BF6C28">
            <w:pPr>
              <w:rPr>
                <w:sz w:val="22"/>
                <w:szCs w:val="22"/>
              </w:rPr>
            </w:pPr>
            <w:r w:rsidRPr="005F3AA9">
              <w:rPr>
                <w:sz w:val="22"/>
                <w:szCs w:val="22"/>
              </w:rPr>
              <w:t>Added sugars (liquid sources)</w:t>
            </w:r>
          </w:p>
        </w:tc>
        <w:tc>
          <w:tcPr>
            <w:tcW w:w="1438" w:type="dxa"/>
            <w:gridSpan w:val="2"/>
          </w:tcPr>
          <w:p w14:paraId="51F626CB" w14:textId="721BD2A2" w:rsidR="00BF6C28" w:rsidRPr="005F3AA9" w:rsidRDefault="00BF6C28" w:rsidP="00BF6C28">
            <w:pPr>
              <w:rPr>
                <w:sz w:val="22"/>
                <w:szCs w:val="22"/>
              </w:rPr>
            </w:pPr>
            <w:r w:rsidRPr="005F3AA9">
              <w:rPr>
                <w:sz w:val="22"/>
                <w:szCs w:val="22"/>
              </w:rPr>
              <w:t>n.s.</w:t>
            </w:r>
          </w:p>
          <w:p w14:paraId="52E444C0" w14:textId="77777777" w:rsidR="00BF6C28" w:rsidRPr="005F3AA9" w:rsidRDefault="00BF6C28" w:rsidP="00BF6C28">
            <w:pPr>
              <w:rPr>
                <w:sz w:val="22"/>
                <w:szCs w:val="22"/>
              </w:rPr>
            </w:pPr>
          </w:p>
          <w:p w14:paraId="19B2DCE1" w14:textId="55B5E4FF" w:rsidR="00BF6C28" w:rsidRPr="005F3AA9" w:rsidRDefault="00BF6C28" w:rsidP="00BF6C28">
            <w:pPr>
              <w:rPr>
                <w:sz w:val="22"/>
                <w:szCs w:val="22"/>
              </w:rPr>
            </w:pPr>
            <w:r w:rsidRPr="005F3AA9">
              <w:rPr>
                <w:sz w:val="22"/>
                <w:szCs w:val="22"/>
              </w:rPr>
              <w:t>0.04**</w:t>
            </w:r>
          </w:p>
        </w:tc>
        <w:tc>
          <w:tcPr>
            <w:tcW w:w="1610" w:type="dxa"/>
          </w:tcPr>
          <w:p w14:paraId="6CC3B8F7" w14:textId="77777777" w:rsidR="00BF6C28" w:rsidRPr="005F3AA9" w:rsidRDefault="00BF6C28" w:rsidP="00BF6C28">
            <w:pPr>
              <w:rPr>
                <w:sz w:val="22"/>
                <w:szCs w:val="22"/>
              </w:rPr>
            </w:pPr>
            <w:r w:rsidRPr="005F3AA9">
              <w:rPr>
                <w:sz w:val="22"/>
                <w:szCs w:val="22"/>
              </w:rPr>
              <w:t>Linear regression,</w:t>
            </w:r>
          </w:p>
          <w:p w14:paraId="7DD0545D" w14:textId="2B9BD125"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3C416F91" w14:textId="63BF82C2" w:rsidR="00BF6C28" w:rsidRPr="005F3AA9" w:rsidRDefault="00BF6C28" w:rsidP="00BF6C28">
            <w:pPr>
              <w:rPr>
                <w:sz w:val="22"/>
                <w:szCs w:val="22"/>
              </w:rPr>
            </w:pPr>
            <w:r w:rsidRPr="005F3AA9">
              <w:rPr>
                <w:sz w:val="22"/>
                <w:szCs w:val="22"/>
              </w:rPr>
              <w:t>Yes</w:t>
            </w:r>
          </w:p>
        </w:tc>
        <w:tc>
          <w:tcPr>
            <w:tcW w:w="907" w:type="dxa"/>
          </w:tcPr>
          <w:p w14:paraId="3561EA37" w14:textId="53C55ACC" w:rsidR="00BF6C28" w:rsidRPr="005F3AA9" w:rsidRDefault="00BF6C28" w:rsidP="00BF6C28">
            <w:pPr>
              <w:rPr>
                <w:sz w:val="22"/>
                <w:szCs w:val="22"/>
              </w:rPr>
            </w:pPr>
            <w:r w:rsidRPr="005F3AA9">
              <w:rPr>
                <w:sz w:val="22"/>
                <w:szCs w:val="22"/>
              </w:rPr>
              <w:t>4</w:t>
            </w:r>
          </w:p>
        </w:tc>
      </w:tr>
      <w:tr w:rsidR="00BF6C28" w:rsidRPr="005F3AA9" w14:paraId="2EA267BE" w14:textId="77777777" w:rsidTr="00346ACE">
        <w:tc>
          <w:tcPr>
            <w:tcW w:w="1776" w:type="dxa"/>
          </w:tcPr>
          <w:p w14:paraId="7D26CE64" w14:textId="05D7B8CE" w:rsidR="00BF6C28" w:rsidRPr="005F3AA9" w:rsidRDefault="00BF6C28" w:rsidP="00BF6C28">
            <w:pPr>
              <w:tabs>
                <w:tab w:val="left" w:pos="729"/>
              </w:tabs>
              <w:rPr>
                <w:sz w:val="22"/>
                <w:szCs w:val="22"/>
              </w:rPr>
            </w:pPr>
            <w:r w:rsidRPr="005F3AA9">
              <w:rPr>
                <w:sz w:val="22"/>
                <w:szCs w:val="22"/>
              </w:rPr>
              <w:t>White et al. 2012, USA</w:t>
            </w:r>
            <w:r w:rsidRPr="005F3AA9">
              <w:rPr>
                <w:sz w:val="22"/>
                <w:szCs w:val="22"/>
              </w:rPr>
              <w:fldChar w:fldCharType="begin"/>
            </w:r>
            <w:r w:rsidRPr="005F3AA9">
              <w:rPr>
                <w:sz w:val="22"/>
                <w:szCs w:val="22"/>
              </w:rPr>
              <w:instrText xml:space="preserve"> ADDIN EN.CITE &lt;EndNote&gt;&lt;Cite&gt;&lt;Author&gt;White&lt;/Author&gt;&lt;Year&gt;2014&lt;/Year&gt;&lt;RecNum&gt;227&lt;/RecNum&gt;&lt;DisplayText&gt;[49]&lt;/DisplayText&gt;&lt;record&gt;&lt;rec-number&gt;227&lt;/rec-number&gt;&lt;foreign-keys&gt;&lt;key app="EN" db-id="t2dxed09qrzwf4eetwqvrwt10fd0axp5ze9z" timestamp="1464598757"&gt;227&lt;/key&gt;&lt;/foreign-keys&gt;&lt;ref-type name="Journal Article"&gt;17&lt;/ref-type&gt;&lt;contributors&gt;&lt;authors&gt;&lt;author&gt;White, J.&lt;/author&gt;&lt;author&gt;Jago, R.&lt;/author&gt;&lt;author&gt;Thompson, J. L.&lt;/author&gt;&lt;/authors&gt;&lt;/contributors&gt;&lt;auth-address&gt;1 Centre for the Development and Evaluation of Complex Interventions for Public Health Improvement, School of Medicine, Cardiff University, Heath Park, Cardiff CF14 4YS, UK.&amp;#xD;2 Centre for Exercise, Nutrition &amp;amp; Health Sciences, School for Policy Studies, University of Bristol, Bristol, UK.&lt;/auth-address&gt;&lt;titles&gt;&lt;title&gt;Dietary risk factors for the development of insulin resistance in adolescent girls: a 3-year prospective study&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361-8&lt;/pages&gt;&lt;volume&gt;17&lt;/volume&gt;&lt;number&gt;2&lt;/number&gt;&lt;edition&gt;2012/11/20&lt;/edition&gt;&lt;dates&gt;&lt;year&gt;2014&lt;/year&gt;&lt;pub-dates&gt;&lt;date&gt;Feb&lt;/date&gt;&lt;/pub-dates&gt;&lt;/dates&gt;&lt;isbn&gt;1475-2727 (Electronic)&amp;#xD;1368-9800 (Linking)&lt;/isbn&gt;&lt;accession-num&gt;23158020&lt;/accession-num&gt;&lt;urls&gt;&lt;related-urls&gt;&lt;url&gt;http://journals.cambridge.org/download.php?file=%2FPHN%2FPHN17_02%2FS1368980012004983a.pdf&amp;amp;code=d984eb00be4c9f54e4a6c55bf429b91c&lt;/url&gt;&lt;/related-urls&gt;&lt;/urls&gt;&lt;electronic-resource-num&gt;10.1017/s1368980012004983&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9]</w:t>
            </w:r>
            <w:r w:rsidRPr="005F3AA9">
              <w:rPr>
                <w:sz w:val="22"/>
                <w:szCs w:val="22"/>
              </w:rPr>
              <w:fldChar w:fldCharType="end"/>
            </w:r>
          </w:p>
        </w:tc>
        <w:tc>
          <w:tcPr>
            <w:tcW w:w="1811" w:type="dxa"/>
          </w:tcPr>
          <w:p w14:paraId="174C7A72" w14:textId="23EAE16C" w:rsidR="00BF6C28" w:rsidRPr="005F3AA9" w:rsidRDefault="00BF6C28" w:rsidP="00BF6C28">
            <w:pPr>
              <w:rPr>
                <w:sz w:val="22"/>
                <w:szCs w:val="22"/>
              </w:rPr>
            </w:pPr>
            <w:r w:rsidRPr="005F3AA9">
              <w:rPr>
                <w:sz w:val="22"/>
                <w:szCs w:val="22"/>
              </w:rPr>
              <w:t>n: 774;</w:t>
            </w:r>
          </w:p>
          <w:p w14:paraId="096A5890" w14:textId="77777777" w:rsidR="00BF6C28" w:rsidRPr="005F3AA9" w:rsidRDefault="00BF6C28" w:rsidP="00BF6C28">
            <w:pPr>
              <w:rPr>
                <w:sz w:val="22"/>
                <w:szCs w:val="22"/>
              </w:rPr>
            </w:pPr>
            <w:r w:rsidRPr="005F3AA9">
              <w:rPr>
                <w:sz w:val="22"/>
                <w:szCs w:val="22"/>
              </w:rPr>
              <w:t>age: 16-17;</w:t>
            </w:r>
          </w:p>
          <w:p w14:paraId="54C8CEB5" w14:textId="48529A01" w:rsidR="00BF6C28" w:rsidRPr="005F3AA9" w:rsidRDefault="00BF6C28" w:rsidP="00BF6C28">
            <w:pPr>
              <w:rPr>
                <w:sz w:val="22"/>
                <w:szCs w:val="22"/>
              </w:rPr>
            </w:pPr>
            <w:r w:rsidRPr="005F3AA9">
              <w:rPr>
                <w:sz w:val="22"/>
                <w:szCs w:val="22"/>
              </w:rPr>
              <w:t>female: 100.0%</w:t>
            </w:r>
          </w:p>
        </w:tc>
        <w:tc>
          <w:tcPr>
            <w:tcW w:w="1526" w:type="dxa"/>
          </w:tcPr>
          <w:p w14:paraId="36AEE3AD" w14:textId="6F061B79" w:rsidR="00BF6C28" w:rsidRPr="005F3AA9" w:rsidRDefault="00BF6C28" w:rsidP="00BF6C28">
            <w:pPr>
              <w:rPr>
                <w:sz w:val="22"/>
                <w:szCs w:val="22"/>
              </w:rPr>
            </w:pPr>
            <w:r w:rsidRPr="005F3AA9">
              <w:rPr>
                <w:sz w:val="22"/>
                <w:szCs w:val="22"/>
              </w:rPr>
              <w:t>Prospective cohort study</w:t>
            </w:r>
          </w:p>
        </w:tc>
        <w:tc>
          <w:tcPr>
            <w:tcW w:w="989" w:type="dxa"/>
          </w:tcPr>
          <w:p w14:paraId="6E61293B" w14:textId="087559D8" w:rsidR="00BF6C28" w:rsidRPr="005F3AA9" w:rsidRDefault="00BF6C28" w:rsidP="00BF6C28">
            <w:pPr>
              <w:rPr>
                <w:sz w:val="22"/>
                <w:szCs w:val="22"/>
              </w:rPr>
            </w:pPr>
            <w:r w:rsidRPr="005F3AA9">
              <w:rPr>
                <w:sz w:val="22"/>
                <w:szCs w:val="22"/>
              </w:rPr>
              <w:t>Dietary record</w:t>
            </w:r>
          </w:p>
        </w:tc>
        <w:tc>
          <w:tcPr>
            <w:tcW w:w="1413" w:type="dxa"/>
          </w:tcPr>
          <w:p w14:paraId="7D15BB82" w14:textId="0A60D998" w:rsidR="00BF6C28" w:rsidRPr="005F3AA9" w:rsidRDefault="00BF6C28" w:rsidP="00BF6C28">
            <w:pPr>
              <w:rPr>
                <w:sz w:val="22"/>
                <w:szCs w:val="22"/>
              </w:rPr>
            </w:pPr>
            <w:r w:rsidRPr="005F3AA9">
              <w:rPr>
                <w:sz w:val="22"/>
                <w:szCs w:val="22"/>
              </w:rPr>
              <w:t>Unknown</w:t>
            </w:r>
          </w:p>
        </w:tc>
        <w:tc>
          <w:tcPr>
            <w:tcW w:w="1356" w:type="dxa"/>
          </w:tcPr>
          <w:p w14:paraId="20779DEB" w14:textId="7EA4386D" w:rsidR="00BF6C28" w:rsidRPr="005F3AA9" w:rsidRDefault="00BF6C28" w:rsidP="00BF6C28">
            <w:pPr>
              <w:rPr>
                <w:sz w:val="22"/>
                <w:szCs w:val="22"/>
              </w:rPr>
            </w:pPr>
            <w:r w:rsidRPr="005F3AA9">
              <w:rPr>
                <w:sz w:val="22"/>
                <w:szCs w:val="22"/>
              </w:rPr>
              <w:t>no</w:t>
            </w:r>
          </w:p>
        </w:tc>
        <w:tc>
          <w:tcPr>
            <w:tcW w:w="2303" w:type="dxa"/>
          </w:tcPr>
          <w:p w14:paraId="19045CD5" w14:textId="77777777" w:rsidR="00BF6C28" w:rsidRPr="005F3AA9" w:rsidRDefault="00BF6C28" w:rsidP="00BF6C28">
            <w:pPr>
              <w:rPr>
                <w:sz w:val="22"/>
                <w:szCs w:val="22"/>
              </w:rPr>
            </w:pPr>
            <w:r w:rsidRPr="005F3AA9">
              <w:rPr>
                <w:sz w:val="22"/>
                <w:szCs w:val="22"/>
              </w:rPr>
              <w:t>SFA</w:t>
            </w:r>
          </w:p>
          <w:p w14:paraId="1BB633A5" w14:textId="77777777" w:rsidR="00BF6C28" w:rsidRPr="005F3AA9" w:rsidRDefault="00BF6C28" w:rsidP="00BF6C28">
            <w:pPr>
              <w:rPr>
                <w:sz w:val="22"/>
                <w:szCs w:val="22"/>
              </w:rPr>
            </w:pPr>
            <w:r w:rsidRPr="005F3AA9">
              <w:rPr>
                <w:sz w:val="22"/>
                <w:szCs w:val="22"/>
              </w:rPr>
              <w:t>MUFA</w:t>
            </w:r>
          </w:p>
          <w:p w14:paraId="5AC62574" w14:textId="77777777" w:rsidR="00BF6C28" w:rsidRPr="005F3AA9" w:rsidRDefault="00BF6C28" w:rsidP="00BF6C28">
            <w:pPr>
              <w:rPr>
                <w:sz w:val="22"/>
                <w:szCs w:val="22"/>
              </w:rPr>
            </w:pPr>
            <w:r w:rsidRPr="005F3AA9">
              <w:rPr>
                <w:sz w:val="22"/>
                <w:szCs w:val="22"/>
              </w:rPr>
              <w:t>PUFA</w:t>
            </w:r>
          </w:p>
          <w:p w14:paraId="1CAE6107" w14:textId="77777777" w:rsidR="00BF6C28" w:rsidRPr="005F3AA9" w:rsidRDefault="00BF6C28" w:rsidP="00BF6C28">
            <w:pPr>
              <w:rPr>
                <w:sz w:val="22"/>
                <w:szCs w:val="22"/>
              </w:rPr>
            </w:pPr>
            <w:r w:rsidRPr="005F3AA9">
              <w:rPr>
                <w:sz w:val="22"/>
                <w:szCs w:val="22"/>
              </w:rPr>
              <w:t>Carbohydrates</w:t>
            </w:r>
          </w:p>
          <w:p w14:paraId="1FD643A8" w14:textId="77777777" w:rsidR="00BF6C28" w:rsidRPr="005F3AA9" w:rsidRDefault="00BF6C28" w:rsidP="00BF6C28">
            <w:pPr>
              <w:rPr>
                <w:sz w:val="22"/>
                <w:szCs w:val="22"/>
              </w:rPr>
            </w:pPr>
            <w:r w:rsidRPr="005F3AA9">
              <w:rPr>
                <w:sz w:val="22"/>
                <w:szCs w:val="22"/>
              </w:rPr>
              <w:t>Sucrose</w:t>
            </w:r>
          </w:p>
          <w:p w14:paraId="455DEAAC" w14:textId="77777777" w:rsidR="00BF6C28" w:rsidRPr="005F3AA9" w:rsidRDefault="00BF6C28" w:rsidP="00BF6C28">
            <w:pPr>
              <w:rPr>
                <w:sz w:val="22"/>
                <w:szCs w:val="22"/>
              </w:rPr>
            </w:pPr>
            <w:r w:rsidRPr="005F3AA9">
              <w:rPr>
                <w:sz w:val="22"/>
                <w:szCs w:val="22"/>
              </w:rPr>
              <w:t>Starch</w:t>
            </w:r>
          </w:p>
          <w:p w14:paraId="14B6AEF8" w14:textId="2C1D5952" w:rsidR="00BF6C28" w:rsidRPr="005F3AA9" w:rsidRDefault="00BF6C28" w:rsidP="00BF6C28">
            <w:pPr>
              <w:rPr>
                <w:sz w:val="22"/>
                <w:szCs w:val="22"/>
              </w:rPr>
            </w:pPr>
            <w:r w:rsidRPr="005F3AA9">
              <w:rPr>
                <w:sz w:val="22"/>
                <w:szCs w:val="22"/>
              </w:rPr>
              <w:t>Soluble fiber</w:t>
            </w:r>
          </w:p>
          <w:p w14:paraId="27F1FFFD" w14:textId="6197BCE9" w:rsidR="00BF6C28" w:rsidRPr="005F3AA9" w:rsidRDefault="00BF6C28" w:rsidP="00BF6C28">
            <w:pPr>
              <w:rPr>
                <w:sz w:val="22"/>
                <w:szCs w:val="22"/>
              </w:rPr>
            </w:pPr>
            <w:r w:rsidRPr="005F3AA9">
              <w:rPr>
                <w:sz w:val="22"/>
                <w:szCs w:val="22"/>
              </w:rPr>
              <w:t>Insoluble fiber</w:t>
            </w:r>
          </w:p>
        </w:tc>
        <w:tc>
          <w:tcPr>
            <w:tcW w:w="1438" w:type="dxa"/>
            <w:gridSpan w:val="2"/>
          </w:tcPr>
          <w:p w14:paraId="46852298" w14:textId="4FC37ABB" w:rsidR="00BF6C28" w:rsidRPr="005F3AA9" w:rsidRDefault="00BF6C28" w:rsidP="00BF6C28">
            <w:pPr>
              <w:rPr>
                <w:sz w:val="22"/>
                <w:szCs w:val="22"/>
              </w:rPr>
            </w:pPr>
            <w:r w:rsidRPr="005F3AA9">
              <w:rPr>
                <w:sz w:val="22"/>
                <w:szCs w:val="22"/>
              </w:rPr>
              <w:t>n.s.</w:t>
            </w:r>
          </w:p>
          <w:p w14:paraId="498DA8D8" w14:textId="044DCC37" w:rsidR="00BF6C28" w:rsidRPr="005F3AA9" w:rsidRDefault="00BF6C28" w:rsidP="00BF6C28">
            <w:pPr>
              <w:rPr>
                <w:sz w:val="22"/>
                <w:szCs w:val="22"/>
              </w:rPr>
            </w:pPr>
            <w:r w:rsidRPr="005F3AA9">
              <w:rPr>
                <w:sz w:val="22"/>
                <w:szCs w:val="22"/>
              </w:rPr>
              <w:t>n.s.</w:t>
            </w:r>
          </w:p>
          <w:p w14:paraId="5C1CFF22" w14:textId="10B8841F" w:rsidR="00BF6C28" w:rsidRPr="005F3AA9" w:rsidRDefault="00BF6C28" w:rsidP="00BF6C28">
            <w:pPr>
              <w:rPr>
                <w:sz w:val="22"/>
                <w:szCs w:val="22"/>
              </w:rPr>
            </w:pPr>
            <w:r w:rsidRPr="005F3AA9">
              <w:rPr>
                <w:sz w:val="22"/>
                <w:szCs w:val="22"/>
              </w:rPr>
              <w:t>n.s.</w:t>
            </w:r>
          </w:p>
          <w:p w14:paraId="15F11176" w14:textId="5A32DC52" w:rsidR="00BF6C28" w:rsidRPr="005F3AA9" w:rsidRDefault="00BF6C28" w:rsidP="00BF6C28">
            <w:pPr>
              <w:rPr>
                <w:sz w:val="22"/>
                <w:szCs w:val="22"/>
              </w:rPr>
            </w:pPr>
            <w:r w:rsidRPr="005F3AA9">
              <w:rPr>
                <w:sz w:val="22"/>
                <w:szCs w:val="22"/>
              </w:rPr>
              <w:t>n.s.</w:t>
            </w:r>
          </w:p>
          <w:p w14:paraId="594C829B" w14:textId="349C1994" w:rsidR="00BF6C28" w:rsidRPr="005F3AA9" w:rsidRDefault="00BF6C28" w:rsidP="00BF6C28">
            <w:pPr>
              <w:rPr>
                <w:sz w:val="22"/>
                <w:szCs w:val="22"/>
              </w:rPr>
            </w:pPr>
            <w:r w:rsidRPr="005F3AA9">
              <w:rPr>
                <w:sz w:val="22"/>
                <w:szCs w:val="22"/>
              </w:rPr>
              <w:t>n.s.</w:t>
            </w:r>
          </w:p>
          <w:p w14:paraId="6C95F26B" w14:textId="5CB5C5F2" w:rsidR="00BF6C28" w:rsidRPr="005F3AA9" w:rsidRDefault="00BF6C28" w:rsidP="00BF6C28">
            <w:pPr>
              <w:rPr>
                <w:sz w:val="22"/>
                <w:szCs w:val="22"/>
              </w:rPr>
            </w:pPr>
            <w:r w:rsidRPr="005F3AA9">
              <w:rPr>
                <w:sz w:val="22"/>
                <w:szCs w:val="22"/>
              </w:rPr>
              <w:t>n.s.</w:t>
            </w:r>
          </w:p>
          <w:p w14:paraId="44BC0FA7" w14:textId="41DC0CBB" w:rsidR="00BF6C28" w:rsidRPr="005F3AA9" w:rsidRDefault="00BF6C28" w:rsidP="00BF6C28">
            <w:pPr>
              <w:rPr>
                <w:sz w:val="22"/>
                <w:szCs w:val="22"/>
              </w:rPr>
            </w:pPr>
            <w:r w:rsidRPr="005F3AA9">
              <w:rPr>
                <w:sz w:val="22"/>
                <w:szCs w:val="22"/>
              </w:rPr>
              <w:t>n.s.</w:t>
            </w:r>
          </w:p>
          <w:p w14:paraId="09F6488F" w14:textId="26240A9B" w:rsidR="00BF6C28" w:rsidRPr="005F3AA9" w:rsidRDefault="00BF6C28" w:rsidP="00BF6C28">
            <w:pPr>
              <w:rPr>
                <w:sz w:val="22"/>
                <w:szCs w:val="22"/>
              </w:rPr>
            </w:pPr>
            <w:r w:rsidRPr="005F3AA9">
              <w:rPr>
                <w:sz w:val="22"/>
                <w:szCs w:val="22"/>
              </w:rPr>
              <w:t>n.s.</w:t>
            </w:r>
          </w:p>
        </w:tc>
        <w:tc>
          <w:tcPr>
            <w:tcW w:w="1610" w:type="dxa"/>
          </w:tcPr>
          <w:p w14:paraId="3CE040B8" w14:textId="77777777" w:rsidR="00BF6C28" w:rsidRPr="005F3AA9" w:rsidRDefault="00BF6C28" w:rsidP="00BF6C28">
            <w:pPr>
              <w:rPr>
                <w:sz w:val="22"/>
                <w:szCs w:val="22"/>
              </w:rPr>
            </w:pPr>
            <w:r w:rsidRPr="005F3AA9">
              <w:rPr>
                <w:sz w:val="22"/>
                <w:szCs w:val="22"/>
              </w:rPr>
              <w:t xml:space="preserve">Multiple linear regression, </w:t>
            </w:r>
          </w:p>
          <w:p w14:paraId="484A398A" w14:textId="021FAAE3"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28E47AF" w14:textId="4088601B" w:rsidR="00BF6C28" w:rsidRPr="005F3AA9" w:rsidRDefault="00BF6C28" w:rsidP="00BF6C28">
            <w:pPr>
              <w:rPr>
                <w:sz w:val="22"/>
                <w:szCs w:val="22"/>
              </w:rPr>
            </w:pPr>
            <w:r w:rsidRPr="005F3AA9">
              <w:rPr>
                <w:sz w:val="22"/>
                <w:szCs w:val="22"/>
              </w:rPr>
              <w:t>Yes</w:t>
            </w:r>
          </w:p>
        </w:tc>
        <w:tc>
          <w:tcPr>
            <w:tcW w:w="907" w:type="dxa"/>
          </w:tcPr>
          <w:p w14:paraId="0760FBA4" w14:textId="595ED8D1" w:rsidR="00BF6C28" w:rsidRPr="005F3AA9" w:rsidRDefault="00BF6C28" w:rsidP="00BF6C28">
            <w:pPr>
              <w:rPr>
                <w:sz w:val="22"/>
                <w:szCs w:val="22"/>
              </w:rPr>
            </w:pPr>
            <w:r w:rsidRPr="005F3AA9">
              <w:rPr>
                <w:sz w:val="22"/>
                <w:szCs w:val="22"/>
              </w:rPr>
              <w:t>5</w:t>
            </w:r>
          </w:p>
        </w:tc>
      </w:tr>
      <w:tr w:rsidR="00BF6C28" w:rsidRPr="005F3AA9" w14:paraId="7ED22D4A" w14:textId="77777777" w:rsidTr="00346ACE">
        <w:tc>
          <w:tcPr>
            <w:tcW w:w="1776" w:type="dxa"/>
          </w:tcPr>
          <w:p w14:paraId="5BCBB24C" w14:textId="1573D258" w:rsidR="00BF6C28" w:rsidRPr="005F3AA9" w:rsidRDefault="00BF6C28" w:rsidP="00BF6C28">
            <w:pPr>
              <w:tabs>
                <w:tab w:val="left" w:pos="729"/>
              </w:tabs>
              <w:rPr>
                <w:sz w:val="22"/>
                <w:szCs w:val="22"/>
              </w:rPr>
            </w:pPr>
            <w:r w:rsidRPr="005F3AA9">
              <w:rPr>
                <w:sz w:val="22"/>
                <w:szCs w:val="22"/>
              </w:rPr>
              <w:t>Zhu et al. 2014, USA</w:t>
            </w:r>
            <w:r w:rsidRPr="005F3AA9">
              <w:rPr>
                <w:sz w:val="22"/>
                <w:szCs w:val="22"/>
              </w:rPr>
              <w:fldChar w:fldCharType="begin"/>
            </w:r>
            <w:r w:rsidRPr="005F3AA9">
              <w:rPr>
                <w:sz w:val="22"/>
                <w:szCs w:val="22"/>
              </w:rPr>
              <w:instrText xml:space="preserve"> ADDIN EN.CITE &lt;EndNote&gt;&lt;Cite&gt;&lt;Author&gt;Zhu&lt;/Author&gt;&lt;Year&gt;2014&lt;/Year&gt;&lt;RecNum&gt;228&lt;/RecNum&gt;&lt;DisplayText&gt;[36]&lt;/DisplayText&gt;&lt;record&gt;&lt;rec-number&gt;228&lt;/rec-number&gt;&lt;foreign-keys&gt;&lt;key app="EN" db-id="t2dxed09qrzwf4eetwqvrwt10fd0axp5ze9z" timestamp="1464598757"&gt;228&lt;/key&gt;&lt;/foreign-keys&gt;&lt;ref-type name="Journal Article"&gt;17&lt;/ref-type&gt;&lt;contributors&gt;&lt;authors&gt;&lt;author&gt;Zhu, Y.&lt;/author&gt;&lt;author&gt;Wang, H.&lt;/author&gt;&lt;author&gt;Hollis, J. H.&lt;/author&gt;&lt;author&gt;Jacques, P. F.&lt;/author&gt;&lt;/authors&gt;&lt;/contributors&gt;&lt;auth-address&gt;Department of Epidemiology, The University of Iowa, Iowa City, IA, USA.&lt;/auth-address&gt;&lt;titles&gt;&lt;title&gt;The associations between yogurt consumption, diet quality, and metabolic profiles in children in the US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4/07/19&lt;/edition&gt;&lt;dates&gt;&lt;year&gt;2014&lt;/year&gt;&lt;pub-dates&gt;&lt;date&gt;Jul 18&lt;/date&gt;&lt;/pub-dates&gt;&lt;/dates&gt;&lt;isbn&gt;1436-6215 (Electronic)&amp;#xD;1436-6207 (Linking)&lt;/isbn&gt;&lt;accession-num&gt;25034879&lt;/accession-num&gt;&lt;urls&gt;&lt;related-urls&gt;&lt;url&gt;http://download.springer.com/static/pdf/413/art%253A10.1007%252Fs00394-014-0735-7.pdf?auth66=1415293935_b4eea05bb9953af35b9fcd183cd97a88&amp;amp;ext=.pdf&lt;/url&gt;&lt;/related-urls&gt;&lt;/urls&gt;&lt;electronic-resource-num&gt;10.1007/s00394-014-0735-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6]</w:t>
            </w:r>
            <w:r w:rsidRPr="005F3AA9">
              <w:rPr>
                <w:sz w:val="22"/>
                <w:szCs w:val="22"/>
              </w:rPr>
              <w:fldChar w:fldCharType="end"/>
            </w:r>
          </w:p>
        </w:tc>
        <w:tc>
          <w:tcPr>
            <w:tcW w:w="1811" w:type="dxa"/>
          </w:tcPr>
          <w:p w14:paraId="01FC37CD" w14:textId="6E5A847E" w:rsidR="00BF6C28" w:rsidRPr="005F3AA9" w:rsidRDefault="00BF6C28" w:rsidP="00BF6C28">
            <w:pPr>
              <w:rPr>
                <w:sz w:val="22"/>
                <w:szCs w:val="22"/>
              </w:rPr>
            </w:pPr>
            <w:r w:rsidRPr="005F3AA9">
              <w:rPr>
                <w:sz w:val="22"/>
                <w:szCs w:val="22"/>
              </w:rPr>
              <w:t>n: 5124;</w:t>
            </w:r>
          </w:p>
          <w:p w14:paraId="43F558A3" w14:textId="77777777" w:rsidR="00BF6C28" w:rsidRPr="005F3AA9" w:rsidRDefault="00BF6C28" w:rsidP="00BF6C28">
            <w:pPr>
              <w:rPr>
                <w:sz w:val="22"/>
                <w:szCs w:val="22"/>
              </w:rPr>
            </w:pPr>
            <w:r w:rsidRPr="005F3AA9">
              <w:rPr>
                <w:sz w:val="22"/>
                <w:szCs w:val="22"/>
              </w:rPr>
              <w:t>age: 2-18;</w:t>
            </w:r>
          </w:p>
          <w:p w14:paraId="3083E520" w14:textId="45126932" w:rsidR="00BF6C28" w:rsidRPr="005F3AA9" w:rsidRDefault="00BF6C28" w:rsidP="00BF6C28">
            <w:pPr>
              <w:rPr>
                <w:sz w:val="22"/>
                <w:szCs w:val="22"/>
              </w:rPr>
            </w:pPr>
            <w:r w:rsidRPr="005F3AA9">
              <w:rPr>
                <w:sz w:val="22"/>
                <w:szCs w:val="22"/>
              </w:rPr>
              <w:t>female: 51.3%</w:t>
            </w:r>
          </w:p>
        </w:tc>
        <w:tc>
          <w:tcPr>
            <w:tcW w:w="1526" w:type="dxa"/>
          </w:tcPr>
          <w:p w14:paraId="4EF9DC75" w14:textId="5B5519D1" w:rsidR="00BF6C28" w:rsidRPr="005F3AA9" w:rsidRDefault="00BF6C28" w:rsidP="00BF6C28">
            <w:pPr>
              <w:rPr>
                <w:sz w:val="22"/>
                <w:szCs w:val="22"/>
              </w:rPr>
            </w:pPr>
            <w:r w:rsidRPr="005F3AA9">
              <w:rPr>
                <w:sz w:val="22"/>
                <w:szCs w:val="22"/>
              </w:rPr>
              <w:t>Cross-sectional</w:t>
            </w:r>
          </w:p>
        </w:tc>
        <w:tc>
          <w:tcPr>
            <w:tcW w:w="989" w:type="dxa"/>
          </w:tcPr>
          <w:p w14:paraId="628B5A8E" w14:textId="6ACC5EF6" w:rsidR="00BF6C28" w:rsidRPr="005F3AA9" w:rsidRDefault="00BF6C28" w:rsidP="00BF6C28">
            <w:pPr>
              <w:rPr>
                <w:sz w:val="22"/>
                <w:szCs w:val="22"/>
              </w:rPr>
            </w:pPr>
            <w:r w:rsidRPr="005F3AA9">
              <w:rPr>
                <w:sz w:val="22"/>
                <w:szCs w:val="22"/>
              </w:rPr>
              <w:t>FFQ</w:t>
            </w:r>
          </w:p>
        </w:tc>
        <w:tc>
          <w:tcPr>
            <w:tcW w:w="1413" w:type="dxa"/>
          </w:tcPr>
          <w:p w14:paraId="0E78CDA4" w14:textId="738165C8" w:rsidR="00BF6C28" w:rsidRPr="005F3AA9" w:rsidRDefault="00BF6C28" w:rsidP="00BF6C28">
            <w:pPr>
              <w:rPr>
                <w:sz w:val="22"/>
                <w:szCs w:val="22"/>
              </w:rPr>
            </w:pPr>
            <w:r w:rsidRPr="005F3AA9">
              <w:rPr>
                <w:sz w:val="22"/>
                <w:szCs w:val="22"/>
              </w:rPr>
              <w:t>Unknown</w:t>
            </w:r>
          </w:p>
        </w:tc>
        <w:tc>
          <w:tcPr>
            <w:tcW w:w="1356" w:type="dxa"/>
          </w:tcPr>
          <w:p w14:paraId="171DE290" w14:textId="45C76BA1" w:rsidR="00BF6C28" w:rsidRPr="005F3AA9" w:rsidRDefault="00BF6C28" w:rsidP="00BF6C28">
            <w:pPr>
              <w:rPr>
                <w:sz w:val="22"/>
                <w:szCs w:val="22"/>
              </w:rPr>
            </w:pPr>
            <w:r w:rsidRPr="005F3AA9">
              <w:rPr>
                <w:sz w:val="22"/>
                <w:szCs w:val="22"/>
              </w:rPr>
              <w:t>no</w:t>
            </w:r>
          </w:p>
        </w:tc>
        <w:tc>
          <w:tcPr>
            <w:tcW w:w="2303" w:type="dxa"/>
          </w:tcPr>
          <w:p w14:paraId="70897425" w14:textId="3CD09911" w:rsidR="00BF6C28" w:rsidRPr="005F3AA9" w:rsidRDefault="00BF6C28" w:rsidP="00BF6C28">
            <w:pPr>
              <w:rPr>
                <w:sz w:val="22"/>
                <w:szCs w:val="22"/>
              </w:rPr>
            </w:pPr>
            <w:r w:rsidRPr="005F3AA9">
              <w:rPr>
                <w:sz w:val="22"/>
                <w:szCs w:val="22"/>
              </w:rPr>
              <w:t>Yoghurt</w:t>
            </w:r>
          </w:p>
        </w:tc>
        <w:tc>
          <w:tcPr>
            <w:tcW w:w="1438" w:type="dxa"/>
            <w:gridSpan w:val="2"/>
          </w:tcPr>
          <w:p w14:paraId="6439945E" w14:textId="3821A7E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10957F57" w14:textId="77777777" w:rsidR="00BF6C28" w:rsidRPr="005F3AA9" w:rsidRDefault="00BF6C28" w:rsidP="00BF6C28">
            <w:pPr>
              <w:rPr>
                <w:sz w:val="22"/>
                <w:szCs w:val="22"/>
              </w:rPr>
            </w:pPr>
            <w:r w:rsidRPr="005F3AA9">
              <w:rPr>
                <w:sz w:val="22"/>
                <w:szCs w:val="22"/>
              </w:rPr>
              <w:t xml:space="preserve">Linear regression, </w:t>
            </w:r>
          </w:p>
          <w:p w14:paraId="0FFDCDC4" w14:textId="5242D6A4" w:rsidR="00BF6C28" w:rsidRPr="005F3AA9" w:rsidRDefault="00BF6C28" w:rsidP="00BF6C28">
            <w:pPr>
              <w:rPr>
                <w:sz w:val="22"/>
                <w:szCs w:val="22"/>
              </w:rPr>
            </w:pPr>
            <w:r w:rsidRPr="005F3AA9">
              <w:rPr>
                <w:sz w:val="22"/>
                <w:szCs w:val="22"/>
              </w:rPr>
              <w:t>Least square means</w:t>
            </w:r>
          </w:p>
        </w:tc>
        <w:tc>
          <w:tcPr>
            <w:tcW w:w="1358" w:type="dxa"/>
          </w:tcPr>
          <w:p w14:paraId="16CB9619" w14:textId="462A9EB2" w:rsidR="00BF6C28" w:rsidRPr="005F3AA9" w:rsidRDefault="00BF6C28" w:rsidP="00BF6C28">
            <w:pPr>
              <w:rPr>
                <w:sz w:val="22"/>
                <w:szCs w:val="22"/>
              </w:rPr>
            </w:pPr>
            <w:r w:rsidRPr="005F3AA9">
              <w:rPr>
                <w:sz w:val="22"/>
                <w:szCs w:val="22"/>
              </w:rPr>
              <w:t>Unknown</w:t>
            </w:r>
          </w:p>
        </w:tc>
        <w:tc>
          <w:tcPr>
            <w:tcW w:w="907" w:type="dxa"/>
          </w:tcPr>
          <w:p w14:paraId="1B49F1E9" w14:textId="7AF0859D" w:rsidR="00BF6C28" w:rsidRPr="005F3AA9" w:rsidRDefault="00BF6C28" w:rsidP="00BF6C28">
            <w:pPr>
              <w:rPr>
                <w:sz w:val="22"/>
                <w:szCs w:val="22"/>
              </w:rPr>
            </w:pPr>
            <w:r w:rsidRPr="005F3AA9">
              <w:rPr>
                <w:sz w:val="22"/>
                <w:szCs w:val="22"/>
              </w:rPr>
              <w:t>6</w:t>
            </w:r>
          </w:p>
        </w:tc>
      </w:tr>
      <w:tr w:rsidR="00BF6C28" w:rsidRPr="005F3AA9" w14:paraId="01CDCAEC" w14:textId="77777777" w:rsidTr="00346ACE">
        <w:tc>
          <w:tcPr>
            <w:tcW w:w="1776" w:type="dxa"/>
            <w:shd w:val="clear" w:color="auto" w:fill="BFBFBF" w:themeFill="background1" w:themeFillShade="BF"/>
          </w:tcPr>
          <w:p w14:paraId="01EDACE3" w14:textId="77777777" w:rsidR="00BF6C28" w:rsidRPr="005F3AA9" w:rsidRDefault="00BF6C28" w:rsidP="00BF6C28">
            <w:pPr>
              <w:rPr>
                <w:b/>
                <w:sz w:val="22"/>
                <w:szCs w:val="22"/>
              </w:rPr>
            </w:pPr>
          </w:p>
        </w:tc>
        <w:tc>
          <w:tcPr>
            <w:tcW w:w="14711" w:type="dxa"/>
            <w:gridSpan w:val="11"/>
            <w:shd w:val="clear" w:color="auto" w:fill="BFBFBF" w:themeFill="background1" w:themeFillShade="BF"/>
          </w:tcPr>
          <w:p w14:paraId="49529FEB" w14:textId="4B75D15D" w:rsidR="00BF6C28" w:rsidRPr="005F3AA9" w:rsidRDefault="00BF6C28" w:rsidP="00BF6C28">
            <w:pPr>
              <w:rPr>
                <w:b/>
                <w:sz w:val="22"/>
                <w:szCs w:val="22"/>
              </w:rPr>
            </w:pPr>
            <w:r w:rsidRPr="005F3AA9">
              <w:rPr>
                <w:b/>
                <w:sz w:val="22"/>
                <w:szCs w:val="22"/>
              </w:rPr>
              <w:t>Outcome: (HOMA-) insulin resistance</w:t>
            </w:r>
          </w:p>
        </w:tc>
      </w:tr>
      <w:tr w:rsidR="00BF6C28" w:rsidRPr="005F3AA9" w14:paraId="7FDA279F" w14:textId="77777777" w:rsidTr="00346ACE">
        <w:tc>
          <w:tcPr>
            <w:tcW w:w="1776" w:type="dxa"/>
          </w:tcPr>
          <w:p w14:paraId="146ED54E" w14:textId="71BBB866" w:rsidR="00BF6C28" w:rsidRPr="005F3AA9" w:rsidRDefault="00BF6C28" w:rsidP="00BF6C28">
            <w:pPr>
              <w:rPr>
                <w:b/>
                <w:sz w:val="22"/>
                <w:szCs w:val="22"/>
              </w:rPr>
            </w:pPr>
            <w:r w:rsidRPr="005F3AA9">
              <w:rPr>
                <w:sz w:val="22"/>
                <w:szCs w:val="22"/>
              </w:rPr>
              <w:t>Ambrosini et al. 2010, Australia</w: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wPC9ZZWFy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w:t>
            </w:r>
            <w:r w:rsidRPr="005F3AA9">
              <w:rPr>
                <w:sz w:val="22"/>
                <w:szCs w:val="22"/>
              </w:rPr>
              <w:fldChar w:fldCharType="end"/>
            </w:r>
          </w:p>
        </w:tc>
        <w:tc>
          <w:tcPr>
            <w:tcW w:w="1811" w:type="dxa"/>
          </w:tcPr>
          <w:p w14:paraId="77DBE258" w14:textId="2199D41B" w:rsidR="00BF6C28" w:rsidRPr="005F3AA9" w:rsidRDefault="00BF6C28" w:rsidP="00BF6C28">
            <w:pPr>
              <w:rPr>
                <w:sz w:val="22"/>
                <w:szCs w:val="22"/>
              </w:rPr>
            </w:pPr>
            <w:r w:rsidRPr="005F3AA9">
              <w:rPr>
                <w:sz w:val="22"/>
                <w:szCs w:val="22"/>
              </w:rPr>
              <w:t>n: 1139;</w:t>
            </w:r>
          </w:p>
          <w:p w14:paraId="49873B1C" w14:textId="77777777" w:rsidR="00BF6C28" w:rsidRPr="005F3AA9" w:rsidRDefault="00BF6C28" w:rsidP="00BF6C28">
            <w:pPr>
              <w:rPr>
                <w:sz w:val="22"/>
                <w:szCs w:val="22"/>
              </w:rPr>
            </w:pPr>
            <w:r w:rsidRPr="005F3AA9">
              <w:rPr>
                <w:sz w:val="22"/>
                <w:szCs w:val="22"/>
              </w:rPr>
              <w:t>age: 14;</w:t>
            </w:r>
          </w:p>
          <w:p w14:paraId="7AF9CC4D" w14:textId="4C80B832" w:rsidR="00BF6C28" w:rsidRPr="005F3AA9" w:rsidRDefault="00BF6C28" w:rsidP="00BF6C28">
            <w:pPr>
              <w:rPr>
                <w:sz w:val="22"/>
                <w:szCs w:val="22"/>
              </w:rPr>
            </w:pPr>
            <w:r w:rsidRPr="005F3AA9">
              <w:rPr>
                <w:sz w:val="22"/>
                <w:szCs w:val="22"/>
              </w:rPr>
              <w:t>female: 48.0%</w:t>
            </w:r>
          </w:p>
        </w:tc>
        <w:tc>
          <w:tcPr>
            <w:tcW w:w="1526" w:type="dxa"/>
          </w:tcPr>
          <w:p w14:paraId="5C1FA44D" w14:textId="1060E124" w:rsidR="00BF6C28" w:rsidRPr="005F3AA9" w:rsidRDefault="00BF6C28" w:rsidP="00BF6C28">
            <w:pPr>
              <w:rPr>
                <w:sz w:val="22"/>
                <w:szCs w:val="22"/>
              </w:rPr>
            </w:pPr>
            <w:r w:rsidRPr="005F3AA9">
              <w:rPr>
                <w:sz w:val="22"/>
                <w:szCs w:val="22"/>
              </w:rPr>
              <w:t>Cross-sectional</w:t>
            </w:r>
          </w:p>
        </w:tc>
        <w:tc>
          <w:tcPr>
            <w:tcW w:w="989" w:type="dxa"/>
          </w:tcPr>
          <w:p w14:paraId="44EF0167" w14:textId="6FA9E97B" w:rsidR="00BF6C28" w:rsidRPr="005F3AA9" w:rsidRDefault="00BF6C28" w:rsidP="00BF6C28">
            <w:pPr>
              <w:rPr>
                <w:sz w:val="22"/>
                <w:szCs w:val="22"/>
              </w:rPr>
            </w:pPr>
            <w:r w:rsidRPr="005F3AA9">
              <w:rPr>
                <w:sz w:val="22"/>
                <w:szCs w:val="22"/>
              </w:rPr>
              <w:t>FFQ</w:t>
            </w:r>
          </w:p>
        </w:tc>
        <w:tc>
          <w:tcPr>
            <w:tcW w:w="1413" w:type="dxa"/>
          </w:tcPr>
          <w:p w14:paraId="3AEB4AB7" w14:textId="0B070604" w:rsidR="00BF6C28" w:rsidRPr="005F3AA9" w:rsidRDefault="00BF6C28" w:rsidP="00BF6C28">
            <w:pPr>
              <w:rPr>
                <w:sz w:val="22"/>
                <w:szCs w:val="22"/>
              </w:rPr>
            </w:pPr>
            <w:r w:rsidRPr="005F3AA9">
              <w:rPr>
                <w:sz w:val="22"/>
                <w:szCs w:val="22"/>
              </w:rPr>
              <w:t>Unknown</w:t>
            </w:r>
          </w:p>
        </w:tc>
        <w:tc>
          <w:tcPr>
            <w:tcW w:w="1356" w:type="dxa"/>
          </w:tcPr>
          <w:p w14:paraId="4CAAAD4F" w14:textId="5DCC765E" w:rsidR="00BF6C28" w:rsidRPr="005F3AA9" w:rsidRDefault="00BF6C28" w:rsidP="00BF6C28">
            <w:pPr>
              <w:rPr>
                <w:sz w:val="22"/>
                <w:szCs w:val="22"/>
              </w:rPr>
            </w:pPr>
            <w:r w:rsidRPr="005F3AA9">
              <w:rPr>
                <w:sz w:val="22"/>
                <w:szCs w:val="22"/>
              </w:rPr>
              <w:t>Boys</w:t>
            </w:r>
          </w:p>
          <w:p w14:paraId="4AC791C8" w14:textId="77777777" w:rsidR="00BF6C28" w:rsidRPr="005F3AA9" w:rsidRDefault="00BF6C28" w:rsidP="00BF6C28">
            <w:pPr>
              <w:rPr>
                <w:sz w:val="22"/>
                <w:szCs w:val="22"/>
              </w:rPr>
            </w:pPr>
          </w:p>
          <w:p w14:paraId="64A5A123" w14:textId="77777777" w:rsidR="00BF6C28" w:rsidRPr="005F3AA9" w:rsidRDefault="00BF6C28" w:rsidP="00BF6C28">
            <w:pPr>
              <w:rPr>
                <w:sz w:val="22"/>
                <w:szCs w:val="22"/>
              </w:rPr>
            </w:pPr>
          </w:p>
          <w:p w14:paraId="4123B52D" w14:textId="77777777" w:rsidR="00BF6C28" w:rsidRPr="005F3AA9" w:rsidRDefault="00BF6C28" w:rsidP="00BF6C28">
            <w:pPr>
              <w:rPr>
                <w:sz w:val="22"/>
                <w:szCs w:val="22"/>
              </w:rPr>
            </w:pPr>
          </w:p>
          <w:p w14:paraId="7C252627" w14:textId="77777777" w:rsidR="00BF6C28" w:rsidRPr="005F3AA9" w:rsidRDefault="00BF6C28" w:rsidP="00BF6C28">
            <w:pPr>
              <w:rPr>
                <w:sz w:val="22"/>
                <w:szCs w:val="22"/>
              </w:rPr>
            </w:pPr>
            <w:r w:rsidRPr="005F3AA9">
              <w:rPr>
                <w:sz w:val="22"/>
                <w:szCs w:val="22"/>
              </w:rPr>
              <w:t>Girls</w:t>
            </w:r>
          </w:p>
          <w:p w14:paraId="2015A7AF" w14:textId="65307694" w:rsidR="00BF6C28" w:rsidRPr="005F3AA9" w:rsidRDefault="00BF6C28" w:rsidP="00BF6C28">
            <w:pPr>
              <w:rPr>
                <w:sz w:val="22"/>
                <w:szCs w:val="22"/>
              </w:rPr>
            </w:pPr>
          </w:p>
        </w:tc>
        <w:tc>
          <w:tcPr>
            <w:tcW w:w="2303" w:type="dxa"/>
          </w:tcPr>
          <w:p w14:paraId="0F41EC34" w14:textId="13D77C90" w:rsidR="00BF6C28" w:rsidRPr="005F3AA9" w:rsidRDefault="00BF6C28" w:rsidP="00BF6C28">
            <w:pPr>
              <w:rPr>
                <w:sz w:val="22"/>
                <w:szCs w:val="22"/>
              </w:rPr>
            </w:pPr>
            <w:r w:rsidRPr="005F3AA9">
              <w:rPr>
                <w:sz w:val="22"/>
                <w:szCs w:val="22"/>
              </w:rPr>
              <w:t>“Healthy dietary pattern”</w:t>
            </w:r>
          </w:p>
          <w:p w14:paraId="6F0F3199" w14:textId="5F352D14" w:rsidR="00BF6C28" w:rsidRPr="005F3AA9" w:rsidRDefault="00BF6C28" w:rsidP="00BF6C28">
            <w:pPr>
              <w:rPr>
                <w:sz w:val="22"/>
                <w:szCs w:val="22"/>
              </w:rPr>
            </w:pPr>
            <w:r w:rsidRPr="005F3AA9">
              <w:rPr>
                <w:sz w:val="22"/>
                <w:szCs w:val="22"/>
              </w:rPr>
              <w:t>“Western dietary pattern”</w:t>
            </w:r>
          </w:p>
          <w:p w14:paraId="34EEA8F4" w14:textId="405E4EE1" w:rsidR="00BF6C28" w:rsidRPr="005F3AA9" w:rsidRDefault="00BF6C28" w:rsidP="00BF6C28">
            <w:pPr>
              <w:rPr>
                <w:sz w:val="22"/>
                <w:szCs w:val="22"/>
              </w:rPr>
            </w:pPr>
            <w:r w:rsidRPr="005F3AA9">
              <w:rPr>
                <w:sz w:val="22"/>
                <w:szCs w:val="22"/>
              </w:rPr>
              <w:t>“Healthy dietary pattern”</w:t>
            </w:r>
          </w:p>
          <w:p w14:paraId="79CEA130" w14:textId="5071F1CD" w:rsidR="00BF6C28" w:rsidRPr="005F3AA9" w:rsidRDefault="00BF6C28" w:rsidP="00BF6C28">
            <w:pPr>
              <w:rPr>
                <w:sz w:val="22"/>
                <w:szCs w:val="22"/>
              </w:rPr>
            </w:pPr>
            <w:r w:rsidRPr="005F3AA9">
              <w:rPr>
                <w:sz w:val="22"/>
                <w:szCs w:val="22"/>
              </w:rPr>
              <w:t>“Western dietary pattern”</w:t>
            </w:r>
          </w:p>
        </w:tc>
        <w:tc>
          <w:tcPr>
            <w:tcW w:w="1438" w:type="dxa"/>
            <w:gridSpan w:val="2"/>
          </w:tcPr>
          <w:p w14:paraId="6CBAADBD" w14:textId="475ECF23"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11EA43AF" w14:textId="77777777" w:rsidR="00BF6C28" w:rsidRPr="005F3AA9" w:rsidRDefault="00BF6C28" w:rsidP="00BF6C28">
            <w:pPr>
              <w:rPr>
                <w:sz w:val="22"/>
                <w:szCs w:val="22"/>
              </w:rPr>
            </w:pPr>
          </w:p>
          <w:p w14:paraId="22EF7213" w14:textId="16F33601"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63335D39" w14:textId="77777777" w:rsidR="00BF6C28" w:rsidRPr="005F3AA9" w:rsidRDefault="00BF6C28" w:rsidP="00BF6C28">
            <w:pPr>
              <w:rPr>
                <w:sz w:val="22"/>
                <w:szCs w:val="22"/>
              </w:rPr>
            </w:pPr>
          </w:p>
          <w:p w14:paraId="41E81BF7" w14:textId="38E096BD"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448C4CF1" w14:textId="77777777" w:rsidR="00BF6C28" w:rsidRPr="005F3AA9" w:rsidRDefault="00BF6C28" w:rsidP="00BF6C28">
            <w:pPr>
              <w:rPr>
                <w:sz w:val="22"/>
                <w:szCs w:val="22"/>
              </w:rPr>
            </w:pPr>
          </w:p>
          <w:p w14:paraId="070AAC9F" w14:textId="753B12FB"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1DC2C329" w14:textId="77777777" w:rsidR="00BF6C28" w:rsidRPr="005F3AA9" w:rsidRDefault="00BF6C28" w:rsidP="00BF6C28">
            <w:pPr>
              <w:rPr>
                <w:sz w:val="22"/>
                <w:szCs w:val="22"/>
              </w:rPr>
            </w:pPr>
            <w:r w:rsidRPr="005F3AA9">
              <w:rPr>
                <w:sz w:val="22"/>
                <w:szCs w:val="22"/>
              </w:rPr>
              <w:t>ANOVA,</w:t>
            </w:r>
          </w:p>
          <w:p w14:paraId="3F8CFEBE" w14:textId="37A835AD" w:rsidR="00BF6C28" w:rsidRPr="005F3AA9" w:rsidRDefault="00BF6C28" w:rsidP="00BF6C28">
            <w:pPr>
              <w:rPr>
                <w:sz w:val="22"/>
                <w:szCs w:val="22"/>
              </w:rPr>
            </w:pPr>
            <w:r w:rsidRPr="005F3AA9">
              <w:rPr>
                <w:sz w:val="22"/>
                <w:szCs w:val="22"/>
              </w:rPr>
              <w:t>Mean</w:t>
            </w:r>
          </w:p>
        </w:tc>
        <w:tc>
          <w:tcPr>
            <w:tcW w:w="1358" w:type="dxa"/>
          </w:tcPr>
          <w:p w14:paraId="1F159498" w14:textId="277E8280" w:rsidR="00BF6C28" w:rsidRPr="005F3AA9" w:rsidRDefault="00BF6C28" w:rsidP="00BF6C28">
            <w:pPr>
              <w:rPr>
                <w:sz w:val="22"/>
                <w:szCs w:val="22"/>
              </w:rPr>
            </w:pPr>
            <w:r w:rsidRPr="005F3AA9">
              <w:rPr>
                <w:sz w:val="22"/>
                <w:szCs w:val="22"/>
              </w:rPr>
              <w:t>No</w:t>
            </w:r>
          </w:p>
        </w:tc>
        <w:tc>
          <w:tcPr>
            <w:tcW w:w="907" w:type="dxa"/>
          </w:tcPr>
          <w:p w14:paraId="19F24F55" w14:textId="64B720B9" w:rsidR="00BF6C28" w:rsidRPr="005F3AA9" w:rsidRDefault="00BF6C28" w:rsidP="00BF6C28">
            <w:pPr>
              <w:rPr>
                <w:sz w:val="22"/>
                <w:szCs w:val="22"/>
              </w:rPr>
            </w:pPr>
            <w:r w:rsidRPr="005F3AA9">
              <w:rPr>
                <w:sz w:val="22"/>
                <w:szCs w:val="22"/>
              </w:rPr>
              <w:t>9</w:t>
            </w:r>
          </w:p>
        </w:tc>
      </w:tr>
      <w:tr w:rsidR="00BF6C28" w:rsidRPr="005F3AA9" w14:paraId="6B715A3F" w14:textId="77777777" w:rsidTr="00346ACE">
        <w:tc>
          <w:tcPr>
            <w:tcW w:w="1776" w:type="dxa"/>
          </w:tcPr>
          <w:p w14:paraId="7B07474E" w14:textId="531B2AF7" w:rsidR="00BF6C28" w:rsidRPr="005F3AA9" w:rsidRDefault="00BF6C28" w:rsidP="00BF6C28">
            <w:pPr>
              <w:rPr>
                <w:b/>
                <w:sz w:val="22"/>
                <w:szCs w:val="22"/>
              </w:rPr>
            </w:pPr>
            <w:r w:rsidRPr="005F3AA9">
              <w:rPr>
                <w:sz w:val="22"/>
                <w:szCs w:val="22"/>
              </w:rPr>
              <w:t>Ambrosini et al. 2013, Australia</w: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w:t>
            </w:r>
            <w:r w:rsidRPr="005F3AA9">
              <w:rPr>
                <w:sz w:val="22"/>
                <w:szCs w:val="22"/>
              </w:rPr>
              <w:fldChar w:fldCharType="end"/>
            </w:r>
          </w:p>
        </w:tc>
        <w:tc>
          <w:tcPr>
            <w:tcW w:w="1811" w:type="dxa"/>
          </w:tcPr>
          <w:p w14:paraId="258E2ADE" w14:textId="01272DFC" w:rsidR="00BF6C28" w:rsidRPr="005F3AA9" w:rsidRDefault="00BF6C28" w:rsidP="00BF6C28">
            <w:pPr>
              <w:rPr>
                <w:sz w:val="22"/>
                <w:szCs w:val="22"/>
              </w:rPr>
            </w:pPr>
            <w:r w:rsidRPr="005F3AA9">
              <w:rPr>
                <w:sz w:val="22"/>
                <w:szCs w:val="22"/>
              </w:rPr>
              <w:t>n: 1366;</w:t>
            </w:r>
          </w:p>
          <w:p w14:paraId="5A0F4C8E" w14:textId="77777777" w:rsidR="00BF6C28" w:rsidRPr="005F3AA9" w:rsidRDefault="00BF6C28" w:rsidP="00BF6C28">
            <w:pPr>
              <w:rPr>
                <w:sz w:val="22"/>
                <w:szCs w:val="22"/>
              </w:rPr>
            </w:pPr>
            <w:r w:rsidRPr="005F3AA9">
              <w:rPr>
                <w:sz w:val="22"/>
                <w:szCs w:val="22"/>
              </w:rPr>
              <w:t>age: 14-17;</w:t>
            </w:r>
          </w:p>
          <w:p w14:paraId="61477C96" w14:textId="3D38899C" w:rsidR="00BF6C28" w:rsidRPr="005F3AA9" w:rsidRDefault="00BF6C28" w:rsidP="00BF6C28">
            <w:pPr>
              <w:rPr>
                <w:sz w:val="22"/>
                <w:szCs w:val="22"/>
              </w:rPr>
            </w:pPr>
            <w:r w:rsidRPr="005F3AA9">
              <w:rPr>
                <w:sz w:val="22"/>
                <w:szCs w:val="22"/>
              </w:rPr>
              <w:t>female: 48.3%</w:t>
            </w:r>
          </w:p>
        </w:tc>
        <w:tc>
          <w:tcPr>
            <w:tcW w:w="1526" w:type="dxa"/>
          </w:tcPr>
          <w:p w14:paraId="0E836D13" w14:textId="60188155" w:rsidR="00BF6C28" w:rsidRPr="005F3AA9" w:rsidRDefault="00BF6C28" w:rsidP="00BF6C28">
            <w:pPr>
              <w:rPr>
                <w:sz w:val="22"/>
                <w:szCs w:val="22"/>
              </w:rPr>
            </w:pPr>
            <w:r w:rsidRPr="005F3AA9">
              <w:rPr>
                <w:sz w:val="22"/>
                <w:szCs w:val="22"/>
              </w:rPr>
              <w:t>Prospective cohort study</w:t>
            </w:r>
          </w:p>
        </w:tc>
        <w:tc>
          <w:tcPr>
            <w:tcW w:w="989" w:type="dxa"/>
          </w:tcPr>
          <w:p w14:paraId="62FC1890" w14:textId="1197701C" w:rsidR="00BF6C28" w:rsidRPr="005F3AA9" w:rsidRDefault="00BF6C28" w:rsidP="00BF6C28">
            <w:pPr>
              <w:rPr>
                <w:sz w:val="22"/>
                <w:szCs w:val="22"/>
              </w:rPr>
            </w:pPr>
            <w:r w:rsidRPr="005F3AA9">
              <w:rPr>
                <w:sz w:val="22"/>
                <w:szCs w:val="22"/>
              </w:rPr>
              <w:t>FFQ</w:t>
            </w:r>
          </w:p>
        </w:tc>
        <w:tc>
          <w:tcPr>
            <w:tcW w:w="1413" w:type="dxa"/>
          </w:tcPr>
          <w:p w14:paraId="21A5E1A7" w14:textId="0445F01E" w:rsidR="00BF6C28" w:rsidRPr="005F3AA9" w:rsidRDefault="00BF6C28" w:rsidP="00BF6C28">
            <w:pPr>
              <w:rPr>
                <w:sz w:val="22"/>
                <w:szCs w:val="22"/>
              </w:rPr>
            </w:pPr>
            <w:r w:rsidRPr="005F3AA9">
              <w:rPr>
                <w:sz w:val="22"/>
                <w:szCs w:val="22"/>
              </w:rPr>
              <w:t>Yes</w:t>
            </w:r>
          </w:p>
        </w:tc>
        <w:tc>
          <w:tcPr>
            <w:tcW w:w="1356" w:type="dxa"/>
          </w:tcPr>
          <w:p w14:paraId="48A0499D" w14:textId="6F9E295E" w:rsidR="00BF6C28" w:rsidRPr="005F3AA9" w:rsidRDefault="00BF6C28" w:rsidP="00BF6C28">
            <w:pPr>
              <w:rPr>
                <w:sz w:val="22"/>
                <w:szCs w:val="22"/>
              </w:rPr>
            </w:pPr>
            <w:r w:rsidRPr="005F3AA9">
              <w:rPr>
                <w:sz w:val="22"/>
                <w:szCs w:val="22"/>
              </w:rPr>
              <w:t>Boys</w:t>
            </w:r>
          </w:p>
          <w:p w14:paraId="5AFFE652" w14:textId="070EF5C6" w:rsidR="00BF6C28" w:rsidRPr="005F3AA9" w:rsidRDefault="00BF6C28" w:rsidP="00BF6C28">
            <w:pPr>
              <w:rPr>
                <w:sz w:val="22"/>
                <w:szCs w:val="22"/>
              </w:rPr>
            </w:pPr>
            <w:r w:rsidRPr="005F3AA9">
              <w:rPr>
                <w:sz w:val="22"/>
                <w:szCs w:val="22"/>
              </w:rPr>
              <w:t>(n: 564)</w:t>
            </w:r>
          </w:p>
          <w:p w14:paraId="2633B4A1" w14:textId="77777777" w:rsidR="00BF6C28" w:rsidRPr="005F3AA9" w:rsidRDefault="00BF6C28" w:rsidP="00BF6C28">
            <w:pPr>
              <w:rPr>
                <w:sz w:val="22"/>
                <w:szCs w:val="22"/>
              </w:rPr>
            </w:pPr>
            <w:r w:rsidRPr="005F3AA9">
              <w:rPr>
                <w:sz w:val="22"/>
                <w:szCs w:val="22"/>
              </w:rPr>
              <w:t>Girls</w:t>
            </w:r>
          </w:p>
          <w:p w14:paraId="7C474206" w14:textId="1B7588D4" w:rsidR="00BF6C28" w:rsidRPr="005F3AA9" w:rsidRDefault="00BF6C28" w:rsidP="00BF6C28">
            <w:pPr>
              <w:rPr>
                <w:sz w:val="22"/>
                <w:szCs w:val="22"/>
              </w:rPr>
            </w:pPr>
            <w:r w:rsidRPr="005F3AA9">
              <w:rPr>
                <w:sz w:val="22"/>
                <w:szCs w:val="22"/>
              </w:rPr>
              <w:t>(n: 519)</w:t>
            </w:r>
          </w:p>
        </w:tc>
        <w:tc>
          <w:tcPr>
            <w:tcW w:w="2303" w:type="dxa"/>
          </w:tcPr>
          <w:p w14:paraId="412FFD1D" w14:textId="0A25EB46" w:rsidR="00BF6C28" w:rsidRPr="005F3AA9" w:rsidRDefault="00BF6C28" w:rsidP="00BF6C28">
            <w:pPr>
              <w:rPr>
                <w:sz w:val="22"/>
                <w:szCs w:val="22"/>
              </w:rPr>
            </w:pPr>
            <w:r w:rsidRPr="005F3AA9">
              <w:rPr>
                <w:sz w:val="22"/>
                <w:szCs w:val="22"/>
              </w:rPr>
              <w:t>SSB</w:t>
            </w:r>
          </w:p>
          <w:p w14:paraId="6F9503DA" w14:textId="77777777" w:rsidR="00BF6C28" w:rsidRPr="005F3AA9" w:rsidRDefault="00BF6C28" w:rsidP="00BF6C28">
            <w:pPr>
              <w:rPr>
                <w:sz w:val="22"/>
                <w:szCs w:val="22"/>
              </w:rPr>
            </w:pPr>
          </w:p>
          <w:p w14:paraId="54BCC7BB" w14:textId="2E14D38F" w:rsidR="00BF6C28" w:rsidRPr="005F3AA9" w:rsidRDefault="00BF6C28" w:rsidP="00BF6C28">
            <w:pPr>
              <w:rPr>
                <w:sz w:val="22"/>
                <w:szCs w:val="22"/>
              </w:rPr>
            </w:pPr>
            <w:r w:rsidRPr="005F3AA9">
              <w:rPr>
                <w:sz w:val="22"/>
                <w:szCs w:val="22"/>
              </w:rPr>
              <w:t>SSB</w:t>
            </w:r>
          </w:p>
        </w:tc>
        <w:tc>
          <w:tcPr>
            <w:tcW w:w="1438" w:type="dxa"/>
            <w:gridSpan w:val="2"/>
          </w:tcPr>
          <w:p w14:paraId="7A39BCC4" w14:textId="658B6F42"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140BB107" w14:textId="77777777" w:rsidR="00BF6C28" w:rsidRPr="005F3AA9" w:rsidRDefault="00BF6C28" w:rsidP="00BF6C28">
            <w:pPr>
              <w:rPr>
                <w:sz w:val="22"/>
                <w:szCs w:val="22"/>
              </w:rPr>
            </w:pPr>
          </w:p>
          <w:p w14:paraId="69472BF8" w14:textId="5298C92E"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4F660979" w14:textId="77777777" w:rsidR="00BF6C28" w:rsidRPr="005F3AA9" w:rsidRDefault="00BF6C28" w:rsidP="00BF6C28">
            <w:pPr>
              <w:rPr>
                <w:sz w:val="22"/>
                <w:szCs w:val="22"/>
              </w:rPr>
            </w:pPr>
            <w:r w:rsidRPr="005F3AA9">
              <w:rPr>
                <w:sz w:val="22"/>
                <w:szCs w:val="22"/>
              </w:rPr>
              <w:t>Linear regression,</w:t>
            </w:r>
          </w:p>
          <w:p w14:paraId="6A6EBD88" w14:textId="72D04042" w:rsidR="00BF6C28" w:rsidRPr="005F3AA9" w:rsidRDefault="00BF6C28" w:rsidP="00BF6C28">
            <w:pPr>
              <w:rPr>
                <w:sz w:val="22"/>
                <w:szCs w:val="22"/>
              </w:rPr>
            </w:pPr>
            <w:r w:rsidRPr="005F3AA9">
              <w:rPr>
                <w:sz w:val="22"/>
                <w:szCs w:val="22"/>
              </w:rPr>
              <w:t xml:space="preserve">% of change </w:t>
            </w:r>
          </w:p>
        </w:tc>
        <w:tc>
          <w:tcPr>
            <w:tcW w:w="1358" w:type="dxa"/>
          </w:tcPr>
          <w:p w14:paraId="3569EE96" w14:textId="0A1966CC" w:rsidR="00BF6C28" w:rsidRPr="005F3AA9" w:rsidRDefault="00BF6C28" w:rsidP="00BF6C28">
            <w:pPr>
              <w:rPr>
                <w:sz w:val="22"/>
                <w:szCs w:val="22"/>
              </w:rPr>
            </w:pPr>
            <w:r w:rsidRPr="005F3AA9">
              <w:rPr>
                <w:sz w:val="22"/>
                <w:szCs w:val="22"/>
              </w:rPr>
              <w:t>Unknown</w:t>
            </w:r>
          </w:p>
        </w:tc>
        <w:tc>
          <w:tcPr>
            <w:tcW w:w="907" w:type="dxa"/>
          </w:tcPr>
          <w:p w14:paraId="3BF2C4B6" w14:textId="71064890" w:rsidR="00BF6C28" w:rsidRPr="005F3AA9" w:rsidRDefault="00BF6C28" w:rsidP="00BF6C28">
            <w:pPr>
              <w:rPr>
                <w:sz w:val="22"/>
                <w:szCs w:val="22"/>
              </w:rPr>
            </w:pPr>
            <w:r w:rsidRPr="005F3AA9">
              <w:rPr>
                <w:sz w:val="22"/>
                <w:szCs w:val="22"/>
              </w:rPr>
              <w:t>7</w:t>
            </w:r>
          </w:p>
        </w:tc>
      </w:tr>
      <w:tr w:rsidR="00BF6C28" w:rsidRPr="005F3AA9" w14:paraId="795851BF" w14:textId="77777777" w:rsidTr="00346ACE">
        <w:tc>
          <w:tcPr>
            <w:tcW w:w="1776" w:type="dxa"/>
          </w:tcPr>
          <w:p w14:paraId="4EEE7D53" w14:textId="05CEA7F3" w:rsidR="00BF6C28" w:rsidRPr="005F3AA9" w:rsidRDefault="00BF6C28" w:rsidP="00BF6C28">
            <w:pPr>
              <w:rPr>
                <w:sz w:val="22"/>
                <w:szCs w:val="22"/>
              </w:rPr>
            </w:pPr>
            <w:r w:rsidRPr="005F3AA9">
              <w:rPr>
                <w:sz w:val="22"/>
                <w:szCs w:val="22"/>
              </w:rPr>
              <w:t>Appannah et al. 2015, Australia</w: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BcHBhbm5haDwvQXV0aG9yPjxZZWFyPjIwMTU8L1llYXI+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w:t>
            </w:r>
            <w:r w:rsidRPr="005F3AA9">
              <w:rPr>
                <w:sz w:val="22"/>
                <w:szCs w:val="22"/>
              </w:rPr>
              <w:fldChar w:fldCharType="end"/>
            </w:r>
          </w:p>
        </w:tc>
        <w:tc>
          <w:tcPr>
            <w:tcW w:w="1811" w:type="dxa"/>
          </w:tcPr>
          <w:p w14:paraId="3562CC6B" w14:textId="3D03FBC4" w:rsidR="00BF6C28" w:rsidRPr="005F3AA9" w:rsidRDefault="00BF6C28" w:rsidP="00BF6C28">
            <w:pPr>
              <w:rPr>
                <w:sz w:val="22"/>
                <w:szCs w:val="22"/>
              </w:rPr>
            </w:pPr>
            <w:r w:rsidRPr="005F3AA9">
              <w:rPr>
                <w:sz w:val="22"/>
                <w:szCs w:val="22"/>
              </w:rPr>
              <w:t>n: 1163;</w:t>
            </w:r>
          </w:p>
          <w:p w14:paraId="2A49017C" w14:textId="77777777" w:rsidR="00BF6C28" w:rsidRPr="005F3AA9" w:rsidRDefault="00BF6C28" w:rsidP="00BF6C28">
            <w:pPr>
              <w:rPr>
                <w:sz w:val="22"/>
                <w:szCs w:val="22"/>
              </w:rPr>
            </w:pPr>
            <w:r w:rsidRPr="005F3AA9">
              <w:rPr>
                <w:sz w:val="22"/>
                <w:szCs w:val="22"/>
              </w:rPr>
              <w:t>age: 14-17;</w:t>
            </w:r>
          </w:p>
          <w:p w14:paraId="2E4ABED5" w14:textId="3EF0E705" w:rsidR="00BF6C28" w:rsidRPr="005F3AA9" w:rsidRDefault="00BF6C28" w:rsidP="00BF6C28">
            <w:pPr>
              <w:rPr>
                <w:sz w:val="22"/>
                <w:szCs w:val="22"/>
              </w:rPr>
            </w:pPr>
            <w:r w:rsidRPr="005F3AA9">
              <w:rPr>
                <w:sz w:val="22"/>
                <w:szCs w:val="22"/>
              </w:rPr>
              <w:t>female: 48.0%</w:t>
            </w:r>
          </w:p>
        </w:tc>
        <w:tc>
          <w:tcPr>
            <w:tcW w:w="1526" w:type="dxa"/>
          </w:tcPr>
          <w:p w14:paraId="0487CE85" w14:textId="27267285" w:rsidR="00BF6C28" w:rsidRPr="005F3AA9" w:rsidRDefault="00BF6C28" w:rsidP="00BF6C28">
            <w:pPr>
              <w:rPr>
                <w:sz w:val="22"/>
                <w:szCs w:val="22"/>
              </w:rPr>
            </w:pPr>
            <w:r w:rsidRPr="005F3AA9">
              <w:rPr>
                <w:sz w:val="22"/>
                <w:szCs w:val="22"/>
              </w:rPr>
              <w:t>Prospective cohort study</w:t>
            </w:r>
          </w:p>
        </w:tc>
        <w:tc>
          <w:tcPr>
            <w:tcW w:w="989" w:type="dxa"/>
          </w:tcPr>
          <w:p w14:paraId="690A6F53" w14:textId="22A1FCA9" w:rsidR="00BF6C28" w:rsidRPr="005F3AA9" w:rsidRDefault="00BF6C28" w:rsidP="00BF6C28">
            <w:pPr>
              <w:rPr>
                <w:sz w:val="22"/>
                <w:szCs w:val="22"/>
              </w:rPr>
            </w:pPr>
            <w:r w:rsidRPr="005F3AA9">
              <w:rPr>
                <w:sz w:val="22"/>
                <w:szCs w:val="22"/>
              </w:rPr>
              <w:t>FFQ</w:t>
            </w:r>
          </w:p>
        </w:tc>
        <w:tc>
          <w:tcPr>
            <w:tcW w:w="1413" w:type="dxa"/>
          </w:tcPr>
          <w:p w14:paraId="5586780A" w14:textId="5519721A" w:rsidR="00BF6C28" w:rsidRPr="005F3AA9" w:rsidRDefault="00BF6C28" w:rsidP="00BF6C28">
            <w:pPr>
              <w:rPr>
                <w:sz w:val="22"/>
                <w:szCs w:val="22"/>
              </w:rPr>
            </w:pPr>
            <w:r w:rsidRPr="005F3AA9">
              <w:rPr>
                <w:sz w:val="22"/>
                <w:szCs w:val="22"/>
              </w:rPr>
              <w:t>Yes</w:t>
            </w:r>
          </w:p>
        </w:tc>
        <w:tc>
          <w:tcPr>
            <w:tcW w:w="1356" w:type="dxa"/>
          </w:tcPr>
          <w:p w14:paraId="3B669C03" w14:textId="73CE89B9" w:rsidR="00BF6C28" w:rsidRPr="005F3AA9" w:rsidRDefault="00BF6C28" w:rsidP="00BF6C28">
            <w:pPr>
              <w:rPr>
                <w:sz w:val="22"/>
                <w:szCs w:val="22"/>
              </w:rPr>
            </w:pPr>
            <w:r w:rsidRPr="005F3AA9">
              <w:rPr>
                <w:sz w:val="22"/>
                <w:szCs w:val="22"/>
              </w:rPr>
              <w:t>Boys</w:t>
            </w:r>
          </w:p>
          <w:p w14:paraId="30BBF7A0" w14:textId="77777777" w:rsidR="00BF6C28" w:rsidRPr="005F3AA9" w:rsidRDefault="00BF6C28" w:rsidP="00BF6C28">
            <w:pPr>
              <w:rPr>
                <w:sz w:val="22"/>
                <w:szCs w:val="22"/>
              </w:rPr>
            </w:pPr>
          </w:p>
          <w:p w14:paraId="55708F58" w14:textId="77777777" w:rsidR="00BF6C28" w:rsidRPr="005F3AA9" w:rsidRDefault="00BF6C28" w:rsidP="00BF6C28">
            <w:pPr>
              <w:rPr>
                <w:sz w:val="22"/>
                <w:szCs w:val="22"/>
              </w:rPr>
            </w:pPr>
          </w:p>
          <w:p w14:paraId="505DA708" w14:textId="36178AB2" w:rsidR="00BF6C28" w:rsidRPr="005F3AA9" w:rsidRDefault="00BF6C28" w:rsidP="00BF6C28">
            <w:pPr>
              <w:rPr>
                <w:sz w:val="22"/>
                <w:szCs w:val="22"/>
              </w:rPr>
            </w:pPr>
            <w:r w:rsidRPr="005F3AA9">
              <w:rPr>
                <w:sz w:val="22"/>
                <w:szCs w:val="22"/>
              </w:rPr>
              <w:t>Girls</w:t>
            </w:r>
          </w:p>
        </w:tc>
        <w:tc>
          <w:tcPr>
            <w:tcW w:w="2303" w:type="dxa"/>
          </w:tcPr>
          <w:p w14:paraId="403092C6" w14:textId="44955534" w:rsidR="00BF6C28" w:rsidRPr="005F3AA9" w:rsidRDefault="00BF6C28" w:rsidP="00BF6C28">
            <w:pPr>
              <w:rPr>
                <w:sz w:val="22"/>
                <w:szCs w:val="22"/>
              </w:rPr>
            </w:pPr>
            <w:r w:rsidRPr="005F3AA9">
              <w:rPr>
                <w:sz w:val="22"/>
                <w:szCs w:val="22"/>
              </w:rPr>
              <w:t>“Energy dense, high fat and low fiber dietary pattern”</w:t>
            </w:r>
          </w:p>
          <w:p w14:paraId="33DDBC9E" w14:textId="1B4B60FA" w:rsidR="00BF6C28" w:rsidRPr="005F3AA9" w:rsidRDefault="00BF6C28" w:rsidP="00BF6C28">
            <w:pPr>
              <w:rPr>
                <w:sz w:val="22"/>
                <w:szCs w:val="22"/>
              </w:rPr>
            </w:pPr>
            <w:r w:rsidRPr="005F3AA9">
              <w:rPr>
                <w:sz w:val="22"/>
                <w:szCs w:val="22"/>
              </w:rPr>
              <w:t>“Energy dense, high fat and low fiber dietary pattern”</w:t>
            </w:r>
          </w:p>
        </w:tc>
        <w:tc>
          <w:tcPr>
            <w:tcW w:w="1438" w:type="dxa"/>
            <w:gridSpan w:val="2"/>
          </w:tcPr>
          <w:p w14:paraId="79EB22DD" w14:textId="5135EFA0" w:rsidR="00BF6C28" w:rsidRPr="005F3AA9" w:rsidRDefault="00BF6C28" w:rsidP="00BF6C28">
            <w:pPr>
              <w:rPr>
                <w:sz w:val="22"/>
                <w:szCs w:val="22"/>
              </w:rPr>
            </w:pPr>
            <w:r w:rsidRPr="005F3AA9">
              <w:rPr>
                <w:sz w:val="22"/>
                <w:szCs w:val="22"/>
              </w:rPr>
              <w:t>4.0*</w:t>
            </w:r>
          </w:p>
          <w:p w14:paraId="0245CE29" w14:textId="77777777" w:rsidR="00BF6C28" w:rsidRPr="005F3AA9" w:rsidRDefault="00BF6C28" w:rsidP="00BF6C28">
            <w:pPr>
              <w:rPr>
                <w:sz w:val="22"/>
                <w:szCs w:val="22"/>
              </w:rPr>
            </w:pPr>
          </w:p>
          <w:p w14:paraId="5A37FBFB" w14:textId="77777777" w:rsidR="00BF6C28" w:rsidRPr="005F3AA9" w:rsidRDefault="00BF6C28" w:rsidP="00BF6C28">
            <w:pPr>
              <w:rPr>
                <w:sz w:val="22"/>
                <w:szCs w:val="22"/>
              </w:rPr>
            </w:pPr>
          </w:p>
          <w:p w14:paraId="5C99C3A7" w14:textId="500B0119" w:rsidR="00BF6C28" w:rsidRPr="005F3AA9" w:rsidRDefault="00BF6C28" w:rsidP="00BF6C28">
            <w:pPr>
              <w:rPr>
                <w:sz w:val="22"/>
                <w:szCs w:val="22"/>
              </w:rPr>
            </w:pPr>
            <w:r w:rsidRPr="005F3AA9">
              <w:rPr>
                <w:sz w:val="22"/>
                <w:szCs w:val="22"/>
              </w:rPr>
              <w:t>4.0*</w:t>
            </w:r>
          </w:p>
        </w:tc>
        <w:tc>
          <w:tcPr>
            <w:tcW w:w="1610" w:type="dxa"/>
          </w:tcPr>
          <w:p w14:paraId="11F3B7BC" w14:textId="1D36BB46" w:rsidR="00BF6C28" w:rsidRPr="005F3AA9" w:rsidRDefault="00BF6C28" w:rsidP="00BF6C28">
            <w:pPr>
              <w:rPr>
                <w:sz w:val="22"/>
                <w:szCs w:val="22"/>
              </w:rPr>
            </w:pPr>
            <w:r w:rsidRPr="005F3AA9">
              <w:rPr>
                <w:sz w:val="22"/>
                <w:szCs w:val="22"/>
              </w:rPr>
              <w:t xml:space="preserve">GEE, </w:t>
            </w:r>
            <m:oMath>
              <m:r>
                <w:rPr>
                  <w:rFonts w:ascii="Cambria Math" w:hAnsi="Cambria Math" w:cs="Lucida Grande"/>
                  <w:sz w:val="22"/>
                  <w:szCs w:val="22"/>
                </w:rPr>
                <m:t>β</m:t>
              </m:r>
            </m:oMath>
            <w:r w:rsidRPr="005F3AA9">
              <w:rPr>
                <w:rFonts w:cs="Lucida Grande"/>
                <w:sz w:val="22"/>
                <w:szCs w:val="22"/>
              </w:rPr>
              <w:t>-</w:t>
            </w:r>
            <w:proofErr w:type="gramStart"/>
            <w:r w:rsidRPr="005F3AA9">
              <w:rPr>
                <w:rFonts w:cs="Lucida Grande"/>
                <w:sz w:val="22"/>
                <w:szCs w:val="22"/>
              </w:rPr>
              <w:t>coefficient(</w:t>
            </w:r>
            <w:proofErr w:type="gramEnd"/>
            <w:r w:rsidRPr="005F3AA9">
              <w:rPr>
                <w:rFonts w:cs="Lucida Grande"/>
                <w:sz w:val="22"/>
                <w:szCs w:val="22"/>
              </w:rPr>
              <w:t>%)</w:t>
            </w:r>
          </w:p>
        </w:tc>
        <w:tc>
          <w:tcPr>
            <w:tcW w:w="1358" w:type="dxa"/>
          </w:tcPr>
          <w:p w14:paraId="4DDC6783" w14:textId="4C3B25B0" w:rsidR="00BF6C28" w:rsidRPr="005F3AA9" w:rsidRDefault="00BF6C28" w:rsidP="00BF6C28">
            <w:pPr>
              <w:rPr>
                <w:sz w:val="22"/>
                <w:szCs w:val="22"/>
              </w:rPr>
            </w:pPr>
            <w:r w:rsidRPr="005F3AA9">
              <w:rPr>
                <w:sz w:val="22"/>
                <w:szCs w:val="22"/>
              </w:rPr>
              <w:t>Yes</w:t>
            </w:r>
          </w:p>
        </w:tc>
        <w:tc>
          <w:tcPr>
            <w:tcW w:w="907" w:type="dxa"/>
          </w:tcPr>
          <w:p w14:paraId="1B7BD99E" w14:textId="0A44A2B3" w:rsidR="00BF6C28" w:rsidRPr="005F3AA9" w:rsidRDefault="00BF6C28" w:rsidP="00BF6C28">
            <w:pPr>
              <w:rPr>
                <w:sz w:val="22"/>
                <w:szCs w:val="22"/>
              </w:rPr>
            </w:pPr>
            <w:r w:rsidRPr="005F3AA9">
              <w:rPr>
                <w:sz w:val="22"/>
                <w:szCs w:val="22"/>
              </w:rPr>
              <w:t>6</w:t>
            </w:r>
          </w:p>
        </w:tc>
      </w:tr>
      <w:tr w:rsidR="00BF6C28" w:rsidRPr="005F3AA9" w14:paraId="40B1D1FD" w14:textId="77777777" w:rsidTr="00346ACE">
        <w:tc>
          <w:tcPr>
            <w:tcW w:w="1776" w:type="dxa"/>
          </w:tcPr>
          <w:p w14:paraId="1D28C133" w14:textId="00A1BCDE" w:rsidR="00BF6C28" w:rsidRPr="005F3AA9" w:rsidRDefault="00BF6C28" w:rsidP="00BF6C28">
            <w:pPr>
              <w:rPr>
                <w:sz w:val="22"/>
                <w:szCs w:val="22"/>
              </w:rPr>
            </w:pPr>
            <w:r w:rsidRPr="005F3AA9">
              <w:rPr>
                <w:sz w:val="22"/>
                <w:szCs w:val="22"/>
              </w:rPr>
              <w:t>Bremer et al. 2009, USA</w: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w:t>
            </w:r>
            <w:r w:rsidRPr="005F3AA9">
              <w:rPr>
                <w:sz w:val="22"/>
                <w:szCs w:val="22"/>
              </w:rPr>
              <w:fldChar w:fldCharType="end"/>
            </w:r>
          </w:p>
        </w:tc>
        <w:tc>
          <w:tcPr>
            <w:tcW w:w="1811" w:type="dxa"/>
          </w:tcPr>
          <w:p w14:paraId="389C3044" w14:textId="77777777" w:rsidR="00BF6C28" w:rsidRPr="005F3AA9" w:rsidRDefault="00BF6C28" w:rsidP="00BF6C28">
            <w:pPr>
              <w:rPr>
                <w:sz w:val="22"/>
                <w:szCs w:val="22"/>
              </w:rPr>
            </w:pPr>
            <w:r w:rsidRPr="005F3AA9">
              <w:rPr>
                <w:sz w:val="22"/>
                <w:szCs w:val="22"/>
              </w:rPr>
              <w:t>n: 6967;</w:t>
            </w:r>
          </w:p>
          <w:p w14:paraId="5AF46603" w14:textId="77777777" w:rsidR="00BF6C28" w:rsidRPr="005F3AA9" w:rsidRDefault="00BF6C28" w:rsidP="00BF6C28">
            <w:pPr>
              <w:rPr>
                <w:sz w:val="22"/>
                <w:szCs w:val="22"/>
              </w:rPr>
            </w:pPr>
            <w:r w:rsidRPr="005F3AA9">
              <w:rPr>
                <w:sz w:val="22"/>
                <w:szCs w:val="22"/>
              </w:rPr>
              <w:t>age: 12-19;</w:t>
            </w:r>
          </w:p>
          <w:p w14:paraId="3F888B2F" w14:textId="6CFA5B9A" w:rsidR="00BF6C28" w:rsidRPr="005F3AA9" w:rsidRDefault="00BF6C28" w:rsidP="00BF6C28">
            <w:pPr>
              <w:rPr>
                <w:sz w:val="22"/>
                <w:szCs w:val="22"/>
              </w:rPr>
            </w:pPr>
            <w:r w:rsidRPr="005F3AA9">
              <w:rPr>
                <w:sz w:val="22"/>
                <w:szCs w:val="22"/>
              </w:rPr>
              <w:t>female: 48.9%</w:t>
            </w:r>
          </w:p>
        </w:tc>
        <w:tc>
          <w:tcPr>
            <w:tcW w:w="1526" w:type="dxa"/>
          </w:tcPr>
          <w:p w14:paraId="745052C0" w14:textId="5B990CF8" w:rsidR="00BF6C28" w:rsidRPr="005F3AA9" w:rsidRDefault="00BF6C28" w:rsidP="00BF6C28">
            <w:pPr>
              <w:rPr>
                <w:sz w:val="22"/>
                <w:szCs w:val="22"/>
              </w:rPr>
            </w:pPr>
            <w:r w:rsidRPr="005F3AA9">
              <w:rPr>
                <w:sz w:val="22"/>
                <w:szCs w:val="22"/>
              </w:rPr>
              <w:t>Cross-sectional</w:t>
            </w:r>
          </w:p>
        </w:tc>
        <w:tc>
          <w:tcPr>
            <w:tcW w:w="989" w:type="dxa"/>
          </w:tcPr>
          <w:p w14:paraId="4883974C" w14:textId="199360D6" w:rsidR="00BF6C28" w:rsidRPr="005F3AA9" w:rsidRDefault="00BF6C28" w:rsidP="00BF6C28">
            <w:pPr>
              <w:rPr>
                <w:sz w:val="22"/>
                <w:szCs w:val="22"/>
              </w:rPr>
            </w:pPr>
            <w:r w:rsidRPr="005F3AA9">
              <w:rPr>
                <w:sz w:val="22"/>
                <w:szCs w:val="22"/>
              </w:rPr>
              <w:t>24h recall</w:t>
            </w:r>
          </w:p>
        </w:tc>
        <w:tc>
          <w:tcPr>
            <w:tcW w:w="1413" w:type="dxa"/>
          </w:tcPr>
          <w:p w14:paraId="7B5008B6" w14:textId="45F6A3F2" w:rsidR="00BF6C28" w:rsidRPr="005F3AA9" w:rsidRDefault="00BF6C28" w:rsidP="00BF6C28">
            <w:pPr>
              <w:tabs>
                <w:tab w:val="left" w:pos="493"/>
              </w:tabs>
              <w:rPr>
                <w:sz w:val="22"/>
                <w:szCs w:val="22"/>
              </w:rPr>
            </w:pPr>
            <w:r w:rsidRPr="005F3AA9">
              <w:rPr>
                <w:sz w:val="22"/>
                <w:szCs w:val="22"/>
              </w:rPr>
              <w:t>Unknown</w:t>
            </w:r>
          </w:p>
        </w:tc>
        <w:tc>
          <w:tcPr>
            <w:tcW w:w="1356" w:type="dxa"/>
          </w:tcPr>
          <w:p w14:paraId="21FC4937" w14:textId="77777777" w:rsidR="00BF6C28" w:rsidRPr="005F3AA9" w:rsidRDefault="00BF6C28" w:rsidP="00BF6C28">
            <w:pPr>
              <w:rPr>
                <w:sz w:val="22"/>
                <w:szCs w:val="22"/>
              </w:rPr>
            </w:pPr>
            <w:r w:rsidRPr="005F3AA9">
              <w:rPr>
                <w:sz w:val="22"/>
                <w:szCs w:val="22"/>
              </w:rPr>
              <w:t>Boys</w:t>
            </w:r>
          </w:p>
          <w:p w14:paraId="486B209C" w14:textId="669195B3" w:rsidR="00BF6C28" w:rsidRPr="005F3AA9" w:rsidRDefault="00BF6C28" w:rsidP="00BF6C28">
            <w:pPr>
              <w:rPr>
                <w:sz w:val="22"/>
                <w:szCs w:val="22"/>
              </w:rPr>
            </w:pPr>
            <w:r w:rsidRPr="005F3AA9">
              <w:rPr>
                <w:sz w:val="22"/>
                <w:szCs w:val="22"/>
              </w:rPr>
              <w:t>Girls</w:t>
            </w:r>
          </w:p>
        </w:tc>
        <w:tc>
          <w:tcPr>
            <w:tcW w:w="2303" w:type="dxa"/>
          </w:tcPr>
          <w:p w14:paraId="7A28E23E" w14:textId="77777777" w:rsidR="00BF6C28" w:rsidRPr="005F3AA9" w:rsidRDefault="00BF6C28" w:rsidP="00BF6C28">
            <w:pPr>
              <w:rPr>
                <w:sz w:val="22"/>
                <w:szCs w:val="22"/>
              </w:rPr>
            </w:pPr>
            <w:r w:rsidRPr="005F3AA9">
              <w:rPr>
                <w:sz w:val="22"/>
                <w:szCs w:val="22"/>
              </w:rPr>
              <w:t>SSB</w:t>
            </w:r>
          </w:p>
          <w:p w14:paraId="50CEC920" w14:textId="0D7C6C26" w:rsidR="00BF6C28" w:rsidRPr="005F3AA9" w:rsidRDefault="00BF6C28" w:rsidP="00BF6C28">
            <w:pPr>
              <w:rPr>
                <w:sz w:val="22"/>
                <w:szCs w:val="22"/>
              </w:rPr>
            </w:pPr>
            <w:r w:rsidRPr="005F3AA9">
              <w:rPr>
                <w:sz w:val="22"/>
                <w:szCs w:val="22"/>
              </w:rPr>
              <w:t>SSB</w:t>
            </w:r>
          </w:p>
        </w:tc>
        <w:tc>
          <w:tcPr>
            <w:tcW w:w="1438" w:type="dxa"/>
            <w:gridSpan w:val="2"/>
          </w:tcPr>
          <w:p w14:paraId="794D9896" w14:textId="77777777" w:rsidR="00BF6C28" w:rsidRPr="005F3AA9" w:rsidRDefault="00BF6C28" w:rsidP="00BF6C28">
            <w:pPr>
              <w:rPr>
                <w:sz w:val="22"/>
                <w:szCs w:val="22"/>
              </w:rPr>
            </w:pPr>
            <w:r w:rsidRPr="005F3AA9">
              <w:rPr>
                <w:sz w:val="22"/>
                <w:szCs w:val="22"/>
              </w:rPr>
              <w:t>n.s.</w:t>
            </w:r>
          </w:p>
          <w:p w14:paraId="2806C344" w14:textId="09B4E51A" w:rsidR="00BF6C28" w:rsidRPr="005F3AA9" w:rsidRDefault="00BF6C28" w:rsidP="00BF6C28">
            <w:pPr>
              <w:rPr>
                <w:sz w:val="22"/>
                <w:szCs w:val="22"/>
              </w:rPr>
            </w:pPr>
            <w:r w:rsidRPr="005F3AA9">
              <w:rPr>
                <w:sz w:val="22"/>
                <w:szCs w:val="22"/>
              </w:rPr>
              <w:t>0.07*</w:t>
            </w:r>
          </w:p>
        </w:tc>
        <w:tc>
          <w:tcPr>
            <w:tcW w:w="1610" w:type="dxa"/>
          </w:tcPr>
          <w:p w14:paraId="164330E4" w14:textId="77777777" w:rsidR="00BF6C28" w:rsidRPr="005F3AA9" w:rsidRDefault="00BF6C28" w:rsidP="00BF6C28">
            <w:pPr>
              <w:rPr>
                <w:sz w:val="22"/>
                <w:szCs w:val="22"/>
              </w:rPr>
            </w:pPr>
            <w:r w:rsidRPr="005F3AA9">
              <w:rPr>
                <w:sz w:val="22"/>
                <w:szCs w:val="22"/>
              </w:rPr>
              <w:t>Linear regression,</w:t>
            </w:r>
          </w:p>
          <w:p w14:paraId="267DDE19" w14:textId="2AB74A1C"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5BE291E" w14:textId="2A7B0A3A" w:rsidR="00BF6C28" w:rsidRPr="005F3AA9" w:rsidRDefault="00BF6C28" w:rsidP="00BF6C28">
            <w:pPr>
              <w:rPr>
                <w:sz w:val="22"/>
                <w:szCs w:val="22"/>
              </w:rPr>
            </w:pPr>
            <w:r w:rsidRPr="005F3AA9">
              <w:rPr>
                <w:sz w:val="22"/>
                <w:szCs w:val="22"/>
              </w:rPr>
              <w:t>No</w:t>
            </w:r>
          </w:p>
        </w:tc>
        <w:tc>
          <w:tcPr>
            <w:tcW w:w="907" w:type="dxa"/>
          </w:tcPr>
          <w:p w14:paraId="2B3C3B0B" w14:textId="4D442F75" w:rsidR="00BF6C28" w:rsidRPr="005F3AA9" w:rsidRDefault="00BF6C28" w:rsidP="00BF6C28">
            <w:pPr>
              <w:rPr>
                <w:sz w:val="22"/>
                <w:szCs w:val="22"/>
              </w:rPr>
            </w:pPr>
            <w:r w:rsidRPr="005F3AA9">
              <w:rPr>
                <w:sz w:val="22"/>
                <w:szCs w:val="22"/>
              </w:rPr>
              <w:t>7</w:t>
            </w:r>
          </w:p>
        </w:tc>
      </w:tr>
      <w:tr w:rsidR="00BF6C28" w:rsidRPr="005F3AA9" w14:paraId="528951CA" w14:textId="77777777" w:rsidTr="00346ACE">
        <w:tc>
          <w:tcPr>
            <w:tcW w:w="1776" w:type="dxa"/>
          </w:tcPr>
          <w:p w14:paraId="75ED8D5C" w14:textId="77777777" w:rsidR="00BF6C28" w:rsidRPr="005F3AA9" w:rsidRDefault="00BF6C28" w:rsidP="00BF6C28">
            <w:pPr>
              <w:rPr>
                <w:sz w:val="22"/>
                <w:szCs w:val="22"/>
              </w:rPr>
            </w:pPr>
            <w:r w:rsidRPr="005F3AA9">
              <w:rPr>
                <w:sz w:val="22"/>
                <w:szCs w:val="22"/>
              </w:rPr>
              <w:t>Chan et al. 2015, Australia</w:t>
            </w:r>
          </w:p>
          <w:p w14:paraId="36B07FB3" w14:textId="3554F331" w:rsidR="00BF6C28" w:rsidRPr="005F3AA9" w:rsidRDefault="00BF6C28" w:rsidP="00BF6C28">
            <w:pPr>
              <w:rPr>
                <w:b/>
                <w:sz w:val="22"/>
                <w:szCs w:val="22"/>
              </w:rPr>
            </w:pP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1]</w:t>
            </w:r>
            <w:r w:rsidRPr="005F3AA9">
              <w:rPr>
                <w:sz w:val="22"/>
                <w:szCs w:val="22"/>
              </w:rPr>
              <w:fldChar w:fldCharType="end"/>
            </w:r>
          </w:p>
        </w:tc>
        <w:tc>
          <w:tcPr>
            <w:tcW w:w="1811" w:type="dxa"/>
          </w:tcPr>
          <w:p w14:paraId="722E4B2D" w14:textId="3ADB8D33" w:rsidR="00BF6C28" w:rsidRPr="005F3AA9" w:rsidRDefault="00BF6C28" w:rsidP="00BF6C28">
            <w:pPr>
              <w:rPr>
                <w:sz w:val="22"/>
                <w:szCs w:val="22"/>
              </w:rPr>
            </w:pPr>
            <w:r w:rsidRPr="005F3AA9">
              <w:rPr>
                <w:sz w:val="22"/>
                <w:szCs w:val="22"/>
              </w:rPr>
              <w:t>n: 2262;</w:t>
            </w:r>
          </w:p>
          <w:p w14:paraId="7506F1EF" w14:textId="37FFCD08" w:rsidR="00BF6C28" w:rsidRPr="005F3AA9" w:rsidRDefault="00FB1E1C" w:rsidP="00BF6C28">
            <w:pPr>
              <w:rPr>
                <w:sz w:val="22"/>
                <w:szCs w:val="22"/>
              </w:rPr>
            </w:pPr>
            <w:r>
              <w:rPr>
                <w:sz w:val="22"/>
                <w:szCs w:val="22"/>
              </w:rPr>
              <w:t>age: 14,</w:t>
            </w:r>
            <w:r w:rsidR="00BF6C28" w:rsidRPr="005F3AA9">
              <w:rPr>
                <w:sz w:val="22"/>
                <w:szCs w:val="22"/>
              </w:rPr>
              <w:t xml:space="preserve"> 17</w:t>
            </w:r>
            <w:r>
              <w:rPr>
                <w:sz w:val="22"/>
                <w:szCs w:val="22"/>
              </w:rPr>
              <w:t>;</w:t>
            </w:r>
          </w:p>
          <w:p w14:paraId="2C1FD710" w14:textId="13C4A3F7" w:rsidR="00BF6C28" w:rsidRPr="005F3AA9" w:rsidRDefault="00BF6C28" w:rsidP="00BF6C28">
            <w:pPr>
              <w:rPr>
                <w:sz w:val="22"/>
                <w:szCs w:val="22"/>
              </w:rPr>
            </w:pPr>
            <w:r w:rsidRPr="005F3AA9">
              <w:rPr>
                <w:sz w:val="22"/>
                <w:szCs w:val="22"/>
              </w:rPr>
              <w:t>female: 50.4%</w:t>
            </w:r>
          </w:p>
        </w:tc>
        <w:tc>
          <w:tcPr>
            <w:tcW w:w="1526" w:type="dxa"/>
          </w:tcPr>
          <w:p w14:paraId="5C8A3CE7" w14:textId="33E879A1" w:rsidR="00BF6C28" w:rsidRPr="005F3AA9" w:rsidRDefault="00BF6C28" w:rsidP="00BF6C28">
            <w:pPr>
              <w:rPr>
                <w:sz w:val="22"/>
                <w:szCs w:val="22"/>
              </w:rPr>
            </w:pPr>
            <w:r w:rsidRPr="005F3AA9">
              <w:rPr>
                <w:sz w:val="22"/>
                <w:szCs w:val="22"/>
              </w:rPr>
              <w:t>Prospective cohort study</w:t>
            </w:r>
          </w:p>
        </w:tc>
        <w:tc>
          <w:tcPr>
            <w:tcW w:w="989" w:type="dxa"/>
          </w:tcPr>
          <w:p w14:paraId="3E4F5DAF" w14:textId="7577068D" w:rsidR="00BF6C28" w:rsidRPr="005F3AA9" w:rsidRDefault="00BF6C28" w:rsidP="00BF6C28">
            <w:pPr>
              <w:rPr>
                <w:sz w:val="22"/>
                <w:szCs w:val="22"/>
              </w:rPr>
            </w:pPr>
            <w:r w:rsidRPr="005F3AA9">
              <w:rPr>
                <w:sz w:val="22"/>
                <w:szCs w:val="22"/>
              </w:rPr>
              <w:t>FFQ</w:t>
            </w:r>
          </w:p>
        </w:tc>
        <w:tc>
          <w:tcPr>
            <w:tcW w:w="1413" w:type="dxa"/>
          </w:tcPr>
          <w:p w14:paraId="07BCE95B" w14:textId="33750DE2" w:rsidR="00BF6C28" w:rsidRPr="005F3AA9" w:rsidRDefault="00BF6C28" w:rsidP="00BF6C28">
            <w:pPr>
              <w:tabs>
                <w:tab w:val="left" w:pos="493"/>
              </w:tabs>
              <w:rPr>
                <w:sz w:val="22"/>
                <w:szCs w:val="22"/>
              </w:rPr>
            </w:pPr>
            <w:r w:rsidRPr="005F3AA9">
              <w:rPr>
                <w:sz w:val="22"/>
                <w:szCs w:val="22"/>
              </w:rPr>
              <w:t>Unknown</w:t>
            </w:r>
          </w:p>
        </w:tc>
        <w:tc>
          <w:tcPr>
            <w:tcW w:w="1356" w:type="dxa"/>
          </w:tcPr>
          <w:p w14:paraId="05C9CE68" w14:textId="22B7FEF6" w:rsidR="00BF6C28" w:rsidRPr="005F3AA9" w:rsidRDefault="00BF6C28" w:rsidP="00BF6C28">
            <w:pPr>
              <w:rPr>
                <w:sz w:val="22"/>
                <w:szCs w:val="22"/>
              </w:rPr>
            </w:pPr>
            <w:r w:rsidRPr="005F3AA9">
              <w:rPr>
                <w:sz w:val="22"/>
                <w:szCs w:val="22"/>
              </w:rPr>
              <w:t>n: 1464</w:t>
            </w:r>
          </w:p>
        </w:tc>
        <w:tc>
          <w:tcPr>
            <w:tcW w:w="2303" w:type="dxa"/>
          </w:tcPr>
          <w:p w14:paraId="2A00185E" w14:textId="5256E033" w:rsidR="00BF6C28" w:rsidRPr="005F3AA9" w:rsidRDefault="00BF6C28" w:rsidP="00BF6C28">
            <w:pPr>
              <w:rPr>
                <w:sz w:val="22"/>
                <w:szCs w:val="22"/>
              </w:rPr>
            </w:pPr>
            <w:r w:rsidRPr="005F3AA9">
              <w:rPr>
                <w:sz w:val="22"/>
                <w:szCs w:val="22"/>
              </w:rPr>
              <w:t>DGI-CA</w:t>
            </w:r>
          </w:p>
        </w:tc>
        <w:tc>
          <w:tcPr>
            <w:tcW w:w="1438" w:type="dxa"/>
            <w:gridSpan w:val="2"/>
          </w:tcPr>
          <w:p w14:paraId="60B3848B" w14:textId="454D6257" w:rsidR="00BF6C28" w:rsidRPr="005F3AA9" w:rsidRDefault="00BF6C28" w:rsidP="00BF6C28">
            <w:pPr>
              <w:rPr>
                <w:sz w:val="22"/>
                <w:szCs w:val="22"/>
              </w:rPr>
            </w:pPr>
            <w:r w:rsidRPr="005F3AA9">
              <w:rPr>
                <w:sz w:val="22"/>
                <w:szCs w:val="22"/>
              </w:rPr>
              <w:t>-0.004**</w:t>
            </w:r>
          </w:p>
        </w:tc>
        <w:tc>
          <w:tcPr>
            <w:tcW w:w="1610" w:type="dxa"/>
          </w:tcPr>
          <w:p w14:paraId="0914B064" w14:textId="77777777" w:rsidR="00BF6C28" w:rsidRPr="005F3AA9" w:rsidRDefault="00BF6C28" w:rsidP="00BF6C28">
            <w:pPr>
              <w:rPr>
                <w:sz w:val="22"/>
                <w:szCs w:val="22"/>
              </w:rPr>
            </w:pPr>
            <w:r w:rsidRPr="005F3AA9">
              <w:rPr>
                <w:sz w:val="22"/>
                <w:szCs w:val="22"/>
              </w:rPr>
              <w:t>Linear regression,</w:t>
            </w:r>
          </w:p>
          <w:p w14:paraId="61F0C3C0" w14:textId="79BFA605"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C92953B" w14:textId="2CA273B7" w:rsidR="00BF6C28" w:rsidRPr="005F3AA9" w:rsidRDefault="00BF6C28" w:rsidP="00BF6C28">
            <w:pPr>
              <w:rPr>
                <w:sz w:val="22"/>
                <w:szCs w:val="22"/>
              </w:rPr>
            </w:pPr>
            <w:r w:rsidRPr="005F3AA9">
              <w:rPr>
                <w:sz w:val="22"/>
                <w:szCs w:val="22"/>
              </w:rPr>
              <w:t>Unknown</w:t>
            </w:r>
          </w:p>
        </w:tc>
        <w:tc>
          <w:tcPr>
            <w:tcW w:w="907" w:type="dxa"/>
          </w:tcPr>
          <w:p w14:paraId="4E73FBA2" w14:textId="42CE1505" w:rsidR="00BF6C28" w:rsidRPr="005F3AA9" w:rsidRDefault="00BF6C28" w:rsidP="00BF6C28">
            <w:pPr>
              <w:rPr>
                <w:sz w:val="22"/>
                <w:szCs w:val="22"/>
              </w:rPr>
            </w:pPr>
            <w:r w:rsidRPr="005F3AA9">
              <w:rPr>
                <w:sz w:val="22"/>
                <w:szCs w:val="22"/>
              </w:rPr>
              <w:t>7</w:t>
            </w:r>
          </w:p>
        </w:tc>
      </w:tr>
      <w:tr w:rsidR="00BF6C28" w:rsidRPr="005F3AA9" w14:paraId="47AB524B" w14:textId="77777777" w:rsidTr="00346ACE">
        <w:tc>
          <w:tcPr>
            <w:tcW w:w="1776" w:type="dxa"/>
          </w:tcPr>
          <w:p w14:paraId="61278A84" w14:textId="30CAC44B" w:rsidR="00BF6C28" w:rsidRPr="005F3AA9" w:rsidRDefault="00BF6C28" w:rsidP="00BF6C28">
            <w:pPr>
              <w:rPr>
                <w:sz w:val="22"/>
                <w:szCs w:val="22"/>
              </w:rPr>
            </w:pPr>
            <w:r w:rsidRPr="005F3AA9">
              <w:rPr>
                <w:sz w:val="22"/>
                <w:szCs w:val="22"/>
              </w:rPr>
              <w:t>Cook et al. 2014, USA</w:t>
            </w:r>
            <w:r w:rsidRPr="005F3AA9">
              <w:rPr>
                <w:sz w:val="22"/>
                <w:szCs w:val="22"/>
              </w:rPr>
              <w:fldChar w:fldCharType="begin"/>
            </w:r>
            <w:r w:rsidRPr="005F3AA9">
              <w:rPr>
                <w:sz w:val="22"/>
                <w:szCs w:val="22"/>
              </w:rPr>
              <w:instrText xml:space="preserve"> ADDIN EN.CITE &lt;EndNote&gt;&lt;Cite&gt;&lt;Author&gt;Cook&lt;/Author&gt;&lt;Year&gt;2014&lt;/Year&gt;&lt;RecNum&gt;178&lt;/RecNum&gt;&lt;DisplayText&gt;[47]&lt;/DisplayText&gt;&lt;record&gt;&lt;rec-number&gt;178&lt;/rec-number&gt;&lt;foreign-keys&gt;&lt;key app="EN" db-id="t2dxed09qrzwf4eetwqvrwt10fd0axp5ze9z" timestamp="1464598756"&gt;178&lt;/key&gt;&lt;/foreign-keys&gt;&lt;ref-type name="Journal Article"&gt;17&lt;/ref-type&gt;&lt;contributors&gt;&lt;authors&gt;&lt;author&gt;Cook, L. T.&lt;/author&gt;&lt;author&gt;O&amp;apos;Reilly, G. A.&lt;/author&gt;&lt;author&gt;Goran, M. I.&lt;/author&gt;&lt;author&gt;Weigensberg, M. J.&lt;/author&gt;&lt;author&gt;Spruijt-Metz, D.&lt;/author&gt;&lt;author&gt;Davis, J. N.&lt;/author&gt;&lt;/authors&gt;&lt;/contributors&gt;&lt;titles&gt;&lt;title&gt;Vegetable Consumption Is Linked to Decreased Visceral and Liver Fat and Improved Insulin Resistance in Overweight Latino Youth&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edition&gt;2014/04/02&lt;/edition&gt;&lt;dates&gt;&lt;year&gt;2014&lt;/year&gt;&lt;pub-dates&gt;&lt;date&gt;Mar 27&lt;/date&gt;&lt;/pub-dates&gt;&lt;/dates&gt;&lt;isbn&gt;2212-2672 (Electronic)&lt;/isbn&gt;&lt;accession-num&gt;24685236&lt;/accession-num&gt;&lt;urls&gt;&lt;related-urls&gt;&lt;url&gt;http://ac.els-cdn.com/S2212267214001075/1-s2.0-S2212267214001075-main.pdf?_tid=4f797864-65d7-11e4-bf8e-00000aacb35e&amp;amp;acdnat=1415293795_7ea91fce2c8d6ae2d39f0f89744f0f9e&lt;/url&gt;&lt;/related-urls&gt;&lt;/urls&gt;&lt;electronic-resource-num&gt;10.1016/j.jand.2014.01.01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7]</w:t>
            </w:r>
            <w:r w:rsidRPr="005F3AA9">
              <w:rPr>
                <w:sz w:val="22"/>
                <w:szCs w:val="22"/>
              </w:rPr>
              <w:fldChar w:fldCharType="end"/>
            </w:r>
          </w:p>
        </w:tc>
        <w:tc>
          <w:tcPr>
            <w:tcW w:w="1811" w:type="dxa"/>
          </w:tcPr>
          <w:p w14:paraId="0859E808" w14:textId="79D2E450" w:rsidR="00BF6C28" w:rsidRPr="005F3AA9" w:rsidRDefault="00BF6C28" w:rsidP="00BF6C28">
            <w:pPr>
              <w:rPr>
                <w:sz w:val="22"/>
                <w:szCs w:val="22"/>
              </w:rPr>
            </w:pPr>
            <w:r w:rsidRPr="005F3AA9">
              <w:rPr>
                <w:sz w:val="22"/>
                <w:szCs w:val="22"/>
              </w:rPr>
              <w:t>n: 175;</w:t>
            </w:r>
          </w:p>
          <w:p w14:paraId="7C274130" w14:textId="77777777" w:rsidR="00BF6C28" w:rsidRPr="005F3AA9" w:rsidRDefault="00BF6C28" w:rsidP="00BF6C28">
            <w:pPr>
              <w:rPr>
                <w:sz w:val="22"/>
                <w:szCs w:val="22"/>
              </w:rPr>
            </w:pPr>
            <w:r w:rsidRPr="005F3AA9">
              <w:rPr>
                <w:sz w:val="22"/>
                <w:szCs w:val="22"/>
              </w:rPr>
              <w:t>age: 8-18;</w:t>
            </w:r>
          </w:p>
          <w:p w14:paraId="44F9D507" w14:textId="2A8DCA00" w:rsidR="00BF6C28" w:rsidRPr="005F3AA9" w:rsidRDefault="00BF6C28" w:rsidP="00BF6C28">
            <w:pPr>
              <w:rPr>
                <w:b/>
                <w:sz w:val="22"/>
                <w:szCs w:val="22"/>
              </w:rPr>
            </w:pPr>
            <w:r w:rsidRPr="005F3AA9">
              <w:rPr>
                <w:sz w:val="22"/>
                <w:szCs w:val="22"/>
              </w:rPr>
              <w:t>female: 68.6%</w:t>
            </w:r>
          </w:p>
        </w:tc>
        <w:tc>
          <w:tcPr>
            <w:tcW w:w="1526" w:type="dxa"/>
          </w:tcPr>
          <w:p w14:paraId="3F6E36AC" w14:textId="61FE2473" w:rsidR="00BF6C28" w:rsidRPr="005F3AA9" w:rsidRDefault="00BF6C28" w:rsidP="00BF6C28">
            <w:pPr>
              <w:rPr>
                <w:sz w:val="22"/>
                <w:szCs w:val="22"/>
              </w:rPr>
            </w:pPr>
            <w:r w:rsidRPr="005F3AA9">
              <w:rPr>
                <w:sz w:val="22"/>
                <w:szCs w:val="22"/>
              </w:rPr>
              <w:t>Cross-sectional</w:t>
            </w:r>
          </w:p>
        </w:tc>
        <w:tc>
          <w:tcPr>
            <w:tcW w:w="989" w:type="dxa"/>
          </w:tcPr>
          <w:p w14:paraId="0234491E" w14:textId="6DC93647" w:rsidR="00BF6C28" w:rsidRPr="005F3AA9" w:rsidRDefault="00BF6C28" w:rsidP="00BF6C28">
            <w:pPr>
              <w:rPr>
                <w:sz w:val="22"/>
                <w:szCs w:val="22"/>
              </w:rPr>
            </w:pPr>
            <w:r w:rsidRPr="005F3AA9">
              <w:rPr>
                <w:sz w:val="22"/>
                <w:szCs w:val="22"/>
              </w:rPr>
              <w:t>24h recall</w:t>
            </w:r>
          </w:p>
        </w:tc>
        <w:tc>
          <w:tcPr>
            <w:tcW w:w="1413" w:type="dxa"/>
          </w:tcPr>
          <w:p w14:paraId="3CCEDF76" w14:textId="5F1632DC" w:rsidR="00BF6C28" w:rsidRPr="005F3AA9" w:rsidRDefault="00BF6C28" w:rsidP="00BF6C28">
            <w:pPr>
              <w:rPr>
                <w:sz w:val="22"/>
                <w:szCs w:val="22"/>
              </w:rPr>
            </w:pPr>
            <w:r w:rsidRPr="005F3AA9">
              <w:rPr>
                <w:sz w:val="22"/>
                <w:szCs w:val="22"/>
              </w:rPr>
              <w:t>Yes</w:t>
            </w:r>
          </w:p>
        </w:tc>
        <w:tc>
          <w:tcPr>
            <w:tcW w:w="1356" w:type="dxa"/>
          </w:tcPr>
          <w:p w14:paraId="2AE5B534" w14:textId="7550EE32" w:rsidR="00BF6C28" w:rsidRPr="005F3AA9" w:rsidRDefault="00BF6C28" w:rsidP="00BF6C28">
            <w:pPr>
              <w:rPr>
                <w:sz w:val="22"/>
                <w:szCs w:val="22"/>
              </w:rPr>
            </w:pPr>
            <w:r w:rsidRPr="005F3AA9">
              <w:rPr>
                <w:sz w:val="22"/>
                <w:szCs w:val="22"/>
              </w:rPr>
              <w:t>no</w:t>
            </w:r>
          </w:p>
        </w:tc>
        <w:tc>
          <w:tcPr>
            <w:tcW w:w="2303" w:type="dxa"/>
          </w:tcPr>
          <w:p w14:paraId="7BDDC786" w14:textId="2325D113" w:rsidR="00BF6C28" w:rsidRPr="005F3AA9" w:rsidRDefault="00BF6C28" w:rsidP="00BF6C28">
            <w:pPr>
              <w:rPr>
                <w:sz w:val="22"/>
                <w:szCs w:val="22"/>
              </w:rPr>
            </w:pPr>
            <w:r w:rsidRPr="005F3AA9">
              <w:rPr>
                <w:sz w:val="22"/>
                <w:szCs w:val="22"/>
              </w:rPr>
              <w:t>Vegetables</w:t>
            </w:r>
          </w:p>
          <w:p w14:paraId="063C4DD4" w14:textId="364FD8D1" w:rsidR="00BF6C28" w:rsidRPr="005F3AA9" w:rsidRDefault="00BF6C28" w:rsidP="00BF6C28">
            <w:pPr>
              <w:rPr>
                <w:sz w:val="22"/>
                <w:szCs w:val="22"/>
              </w:rPr>
            </w:pPr>
            <w:r w:rsidRPr="005F3AA9">
              <w:rPr>
                <w:sz w:val="22"/>
                <w:szCs w:val="22"/>
              </w:rPr>
              <w:t>No starchy vegetables</w:t>
            </w:r>
          </w:p>
          <w:p w14:paraId="4965534D" w14:textId="52827217" w:rsidR="00BF6C28" w:rsidRPr="005F3AA9" w:rsidRDefault="00BF6C28" w:rsidP="00BF6C28">
            <w:pPr>
              <w:rPr>
                <w:sz w:val="22"/>
                <w:szCs w:val="22"/>
              </w:rPr>
            </w:pPr>
            <w:r w:rsidRPr="005F3AA9">
              <w:rPr>
                <w:sz w:val="22"/>
                <w:szCs w:val="22"/>
              </w:rPr>
              <w:t>Nutrient rich vegetables</w:t>
            </w:r>
          </w:p>
        </w:tc>
        <w:tc>
          <w:tcPr>
            <w:tcW w:w="1438" w:type="dxa"/>
            <w:gridSpan w:val="2"/>
          </w:tcPr>
          <w:p w14:paraId="23E937BA" w14:textId="768B19B4"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69A4A5BE" w14:textId="4FDB168A"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4F397F6C" w14:textId="4CE8D06A"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6BDA32E4" w14:textId="2CD6E1FE" w:rsidR="00BF6C28" w:rsidRPr="005F3AA9" w:rsidRDefault="00BF6C28" w:rsidP="00BF6C28">
            <w:pPr>
              <w:rPr>
                <w:sz w:val="22"/>
                <w:szCs w:val="22"/>
              </w:rPr>
            </w:pPr>
            <w:r w:rsidRPr="005F3AA9">
              <w:rPr>
                <w:sz w:val="22"/>
                <w:szCs w:val="22"/>
              </w:rPr>
              <w:t>ANOVA, Mean</w:t>
            </w:r>
          </w:p>
        </w:tc>
        <w:tc>
          <w:tcPr>
            <w:tcW w:w="1358" w:type="dxa"/>
          </w:tcPr>
          <w:p w14:paraId="2CDF3ACF" w14:textId="71AA0AAB" w:rsidR="00BF6C28" w:rsidRPr="005F3AA9" w:rsidRDefault="00BF6C28" w:rsidP="00BF6C28">
            <w:pPr>
              <w:rPr>
                <w:sz w:val="22"/>
                <w:szCs w:val="22"/>
              </w:rPr>
            </w:pPr>
            <w:r w:rsidRPr="005F3AA9">
              <w:rPr>
                <w:sz w:val="22"/>
                <w:szCs w:val="22"/>
              </w:rPr>
              <w:t>Yes</w:t>
            </w:r>
          </w:p>
        </w:tc>
        <w:tc>
          <w:tcPr>
            <w:tcW w:w="907" w:type="dxa"/>
          </w:tcPr>
          <w:p w14:paraId="0ADFD2EC" w14:textId="68A064C2" w:rsidR="00BF6C28" w:rsidRPr="005F3AA9" w:rsidRDefault="00BF6C28" w:rsidP="00BF6C28">
            <w:pPr>
              <w:rPr>
                <w:sz w:val="22"/>
                <w:szCs w:val="22"/>
              </w:rPr>
            </w:pPr>
            <w:r w:rsidRPr="005F3AA9">
              <w:rPr>
                <w:sz w:val="22"/>
                <w:szCs w:val="22"/>
              </w:rPr>
              <w:t>3</w:t>
            </w:r>
          </w:p>
        </w:tc>
      </w:tr>
      <w:tr w:rsidR="00BF6C28" w:rsidRPr="005F3AA9" w14:paraId="484D9C4C" w14:textId="77777777" w:rsidTr="00346ACE">
        <w:tc>
          <w:tcPr>
            <w:tcW w:w="1776" w:type="dxa"/>
          </w:tcPr>
          <w:p w14:paraId="4550400F" w14:textId="5813E3C5" w:rsidR="00BF6C28" w:rsidRPr="005F3AA9" w:rsidRDefault="00BF6C28" w:rsidP="00BF6C28">
            <w:pPr>
              <w:rPr>
                <w:sz w:val="22"/>
                <w:szCs w:val="22"/>
              </w:rPr>
            </w:pPr>
            <w:r w:rsidRPr="005F3AA9">
              <w:rPr>
                <w:sz w:val="22"/>
                <w:szCs w:val="22"/>
              </w:rPr>
              <w:t>Donin et al. 2014, England</w:t>
            </w:r>
            <w:r w:rsidRPr="005F3AA9">
              <w:rPr>
                <w:sz w:val="22"/>
                <w:szCs w:val="22"/>
              </w:rPr>
              <w:fldChar w:fldCharType="begin">
                <w:fldData xml:space="preserve">PEVuZE5vdGU+PENpdGU+PEF1dGhvcj5Eb25pbjwvQXV0aG9yPjxZZWFyPjIwMTQ8L1llYXI+PFJl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xMTYtMTIzPC9wYWdlcz48dm9sdW1lPjM3PC92b2x1bWU+PG51bWJlcj4xPC9u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Eb25pbjwvQXV0aG9yPjxZZWFyPjIwMTQ8L1llYXI+PFJl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xMTYtMTIzPC9wYWdlcz48dm9sdW1lPjM3PC92b2x1bWU+PG51bWJlcj4xPC9u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0]</w:t>
            </w:r>
            <w:r w:rsidRPr="005F3AA9">
              <w:rPr>
                <w:sz w:val="22"/>
                <w:szCs w:val="22"/>
              </w:rPr>
              <w:fldChar w:fldCharType="end"/>
            </w:r>
          </w:p>
        </w:tc>
        <w:tc>
          <w:tcPr>
            <w:tcW w:w="1811" w:type="dxa"/>
          </w:tcPr>
          <w:p w14:paraId="77B3FC42" w14:textId="1C8B1C12" w:rsidR="00BF6C28" w:rsidRPr="005F3AA9" w:rsidRDefault="00BF6C28" w:rsidP="00BF6C28">
            <w:pPr>
              <w:rPr>
                <w:sz w:val="22"/>
                <w:szCs w:val="22"/>
              </w:rPr>
            </w:pPr>
            <w:r w:rsidRPr="005F3AA9">
              <w:rPr>
                <w:sz w:val="22"/>
                <w:szCs w:val="22"/>
              </w:rPr>
              <w:t>n: 1841</w:t>
            </w:r>
          </w:p>
          <w:p w14:paraId="4EE165D7" w14:textId="77777777" w:rsidR="00BF6C28" w:rsidRPr="005F3AA9" w:rsidRDefault="00BF6C28" w:rsidP="00BF6C28">
            <w:pPr>
              <w:rPr>
                <w:sz w:val="22"/>
                <w:szCs w:val="22"/>
              </w:rPr>
            </w:pPr>
            <w:r w:rsidRPr="005F3AA9">
              <w:rPr>
                <w:sz w:val="22"/>
                <w:szCs w:val="22"/>
              </w:rPr>
              <w:t>age: 9-10;</w:t>
            </w:r>
          </w:p>
          <w:p w14:paraId="32B665BA" w14:textId="1FC0AF9D" w:rsidR="00BF6C28" w:rsidRPr="005F3AA9" w:rsidRDefault="00BF6C28" w:rsidP="00BF6C28">
            <w:pPr>
              <w:rPr>
                <w:sz w:val="22"/>
                <w:szCs w:val="22"/>
              </w:rPr>
            </w:pPr>
            <w:r w:rsidRPr="005F3AA9">
              <w:rPr>
                <w:sz w:val="22"/>
                <w:szCs w:val="22"/>
              </w:rPr>
              <w:t>female: n.a.</w:t>
            </w:r>
          </w:p>
        </w:tc>
        <w:tc>
          <w:tcPr>
            <w:tcW w:w="1526" w:type="dxa"/>
          </w:tcPr>
          <w:p w14:paraId="1A696817" w14:textId="5B0761F3" w:rsidR="00BF6C28" w:rsidRPr="005F3AA9" w:rsidRDefault="00BF6C28" w:rsidP="00BF6C28">
            <w:pPr>
              <w:rPr>
                <w:sz w:val="22"/>
                <w:szCs w:val="22"/>
              </w:rPr>
            </w:pPr>
            <w:r w:rsidRPr="005F3AA9">
              <w:rPr>
                <w:sz w:val="22"/>
                <w:szCs w:val="22"/>
              </w:rPr>
              <w:t>Cross-sectional</w:t>
            </w:r>
          </w:p>
        </w:tc>
        <w:tc>
          <w:tcPr>
            <w:tcW w:w="989" w:type="dxa"/>
          </w:tcPr>
          <w:p w14:paraId="58CAF3D3" w14:textId="45458A68" w:rsidR="00BF6C28" w:rsidRPr="005F3AA9" w:rsidRDefault="00BF6C28" w:rsidP="00BF6C28">
            <w:pPr>
              <w:rPr>
                <w:sz w:val="22"/>
                <w:szCs w:val="22"/>
              </w:rPr>
            </w:pPr>
            <w:r w:rsidRPr="005F3AA9">
              <w:rPr>
                <w:sz w:val="22"/>
                <w:szCs w:val="22"/>
              </w:rPr>
              <w:t>24h recall</w:t>
            </w:r>
          </w:p>
        </w:tc>
        <w:tc>
          <w:tcPr>
            <w:tcW w:w="1413" w:type="dxa"/>
          </w:tcPr>
          <w:p w14:paraId="5820692F" w14:textId="1A50E91B" w:rsidR="00BF6C28" w:rsidRPr="005F3AA9" w:rsidRDefault="00BF6C28" w:rsidP="00BF6C28">
            <w:pPr>
              <w:rPr>
                <w:sz w:val="22"/>
                <w:szCs w:val="22"/>
              </w:rPr>
            </w:pPr>
            <w:r w:rsidRPr="005F3AA9">
              <w:rPr>
                <w:sz w:val="22"/>
                <w:szCs w:val="22"/>
              </w:rPr>
              <w:t>Yes</w:t>
            </w:r>
          </w:p>
        </w:tc>
        <w:tc>
          <w:tcPr>
            <w:tcW w:w="1356" w:type="dxa"/>
          </w:tcPr>
          <w:p w14:paraId="7CF8CBB4" w14:textId="675F8FE6" w:rsidR="00BF6C28" w:rsidRPr="005F3AA9" w:rsidRDefault="00BF6C28" w:rsidP="00BF6C28">
            <w:pPr>
              <w:rPr>
                <w:sz w:val="22"/>
                <w:szCs w:val="22"/>
              </w:rPr>
            </w:pPr>
            <w:r w:rsidRPr="005F3AA9">
              <w:rPr>
                <w:sz w:val="22"/>
                <w:szCs w:val="22"/>
              </w:rPr>
              <w:t>no</w:t>
            </w:r>
          </w:p>
        </w:tc>
        <w:tc>
          <w:tcPr>
            <w:tcW w:w="2303" w:type="dxa"/>
          </w:tcPr>
          <w:p w14:paraId="5F375DDF" w14:textId="5D42D8E4" w:rsidR="00BF6C28" w:rsidRPr="005F3AA9" w:rsidRDefault="00BF6C28" w:rsidP="00BF6C28">
            <w:pPr>
              <w:rPr>
                <w:sz w:val="22"/>
                <w:szCs w:val="22"/>
              </w:rPr>
            </w:pPr>
            <w:r w:rsidRPr="005F3AA9">
              <w:rPr>
                <w:sz w:val="22"/>
                <w:szCs w:val="22"/>
              </w:rPr>
              <w:t>Fat</w:t>
            </w:r>
          </w:p>
          <w:p w14:paraId="6A190A54" w14:textId="490DD8DF" w:rsidR="00BF6C28" w:rsidRPr="005F3AA9" w:rsidRDefault="00BF6C28" w:rsidP="00BF6C28">
            <w:pPr>
              <w:rPr>
                <w:sz w:val="22"/>
                <w:szCs w:val="22"/>
              </w:rPr>
            </w:pPr>
            <w:r w:rsidRPr="005F3AA9">
              <w:rPr>
                <w:sz w:val="22"/>
                <w:szCs w:val="22"/>
              </w:rPr>
              <w:t>SFA</w:t>
            </w:r>
          </w:p>
          <w:p w14:paraId="5DAE1BF2" w14:textId="1872E5F4" w:rsidR="00BF6C28" w:rsidRPr="005F3AA9" w:rsidRDefault="00BF6C28" w:rsidP="00BF6C28">
            <w:pPr>
              <w:rPr>
                <w:sz w:val="22"/>
                <w:szCs w:val="22"/>
              </w:rPr>
            </w:pPr>
            <w:r w:rsidRPr="005F3AA9">
              <w:rPr>
                <w:sz w:val="22"/>
                <w:szCs w:val="22"/>
              </w:rPr>
              <w:t>MUFA</w:t>
            </w:r>
          </w:p>
          <w:p w14:paraId="7B72EE2C" w14:textId="2C3ED29B" w:rsidR="00BF6C28" w:rsidRPr="005F3AA9" w:rsidRDefault="00BF6C28" w:rsidP="00BF6C28">
            <w:pPr>
              <w:rPr>
                <w:sz w:val="22"/>
                <w:szCs w:val="22"/>
              </w:rPr>
            </w:pPr>
            <w:r w:rsidRPr="005F3AA9">
              <w:rPr>
                <w:sz w:val="22"/>
                <w:szCs w:val="22"/>
              </w:rPr>
              <w:t>PUFA</w:t>
            </w:r>
          </w:p>
          <w:p w14:paraId="03281755" w14:textId="14B7A487" w:rsidR="00BF6C28" w:rsidRPr="005F3AA9" w:rsidRDefault="00BF6C28" w:rsidP="00BF6C28">
            <w:pPr>
              <w:rPr>
                <w:sz w:val="22"/>
                <w:szCs w:val="22"/>
              </w:rPr>
            </w:pPr>
            <w:r w:rsidRPr="005F3AA9">
              <w:rPr>
                <w:sz w:val="22"/>
                <w:szCs w:val="22"/>
              </w:rPr>
              <w:t>Carbohydrates</w:t>
            </w:r>
          </w:p>
          <w:p w14:paraId="3413C968" w14:textId="0D335F8D" w:rsidR="00BF6C28" w:rsidRPr="005F3AA9" w:rsidRDefault="00BF6C28" w:rsidP="00BF6C28">
            <w:pPr>
              <w:rPr>
                <w:sz w:val="22"/>
                <w:szCs w:val="22"/>
              </w:rPr>
            </w:pPr>
            <w:r w:rsidRPr="005F3AA9">
              <w:rPr>
                <w:sz w:val="22"/>
                <w:szCs w:val="22"/>
              </w:rPr>
              <w:t>Sugars</w:t>
            </w:r>
          </w:p>
          <w:p w14:paraId="76227718" w14:textId="2AE0377B" w:rsidR="00BF6C28" w:rsidRPr="005F3AA9" w:rsidRDefault="00BF6C28" w:rsidP="00BF6C28">
            <w:pPr>
              <w:rPr>
                <w:sz w:val="22"/>
                <w:szCs w:val="22"/>
              </w:rPr>
            </w:pPr>
            <w:r w:rsidRPr="005F3AA9">
              <w:rPr>
                <w:sz w:val="22"/>
                <w:szCs w:val="22"/>
              </w:rPr>
              <w:t>Starch</w:t>
            </w:r>
          </w:p>
          <w:p w14:paraId="233FBC2C" w14:textId="45BC1320" w:rsidR="00BF6C28" w:rsidRPr="005F3AA9" w:rsidRDefault="00BF6C28" w:rsidP="00BF6C28">
            <w:pPr>
              <w:rPr>
                <w:sz w:val="22"/>
                <w:szCs w:val="22"/>
              </w:rPr>
            </w:pPr>
            <w:r w:rsidRPr="005F3AA9">
              <w:rPr>
                <w:sz w:val="22"/>
                <w:szCs w:val="22"/>
              </w:rPr>
              <w:t>No starch polysaccharides</w:t>
            </w:r>
          </w:p>
          <w:p w14:paraId="6FABA15D" w14:textId="720C15D6" w:rsidR="00BF6C28" w:rsidRPr="005F3AA9" w:rsidRDefault="00BF6C28" w:rsidP="00BF6C28">
            <w:pPr>
              <w:rPr>
                <w:sz w:val="22"/>
                <w:szCs w:val="22"/>
              </w:rPr>
            </w:pPr>
            <w:r w:rsidRPr="005F3AA9">
              <w:rPr>
                <w:sz w:val="22"/>
                <w:szCs w:val="22"/>
              </w:rPr>
              <w:t>Proteins</w:t>
            </w:r>
          </w:p>
        </w:tc>
        <w:tc>
          <w:tcPr>
            <w:tcW w:w="1438" w:type="dxa"/>
            <w:gridSpan w:val="2"/>
          </w:tcPr>
          <w:p w14:paraId="4F39202B" w14:textId="6A021CC0" w:rsidR="00BF6C28" w:rsidRPr="005F3AA9" w:rsidRDefault="00BF6C28" w:rsidP="00BF6C28">
            <w:pPr>
              <w:rPr>
                <w:sz w:val="22"/>
                <w:szCs w:val="22"/>
              </w:rPr>
            </w:pPr>
            <w:r w:rsidRPr="005F3AA9">
              <w:rPr>
                <w:sz w:val="22"/>
                <w:szCs w:val="22"/>
              </w:rPr>
              <w:t>n.s.</w:t>
            </w:r>
          </w:p>
          <w:p w14:paraId="5D93E012" w14:textId="577D7704" w:rsidR="00BF6C28" w:rsidRPr="005F3AA9" w:rsidRDefault="00BF6C28" w:rsidP="00BF6C28">
            <w:pPr>
              <w:rPr>
                <w:sz w:val="22"/>
                <w:szCs w:val="22"/>
              </w:rPr>
            </w:pPr>
            <w:r w:rsidRPr="005F3AA9">
              <w:rPr>
                <w:sz w:val="22"/>
                <w:szCs w:val="22"/>
              </w:rPr>
              <w:t>n.s.</w:t>
            </w:r>
          </w:p>
          <w:p w14:paraId="0D07F333" w14:textId="093C46FE" w:rsidR="00BF6C28" w:rsidRPr="005F3AA9" w:rsidRDefault="00BF6C28" w:rsidP="00BF6C28">
            <w:pPr>
              <w:rPr>
                <w:sz w:val="22"/>
                <w:szCs w:val="22"/>
              </w:rPr>
            </w:pPr>
            <w:r w:rsidRPr="005F3AA9">
              <w:rPr>
                <w:sz w:val="22"/>
                <w:szCs w:val="22"/>
              </w:rPr>
              <w:t>n.s.</w:t>
            </w:r>
          </w:p>
          <w:p w14:paraId="0509AB25" w14:textId="7DDE4ED0" w:rsidR="00BF6C28" w:rsidRPr="005F3AA9" w:rsidRDefault="00BF6C28" w:rsidP="00BF6C28">
            <w:pPr>
              <w:rPr>
                <w:sz w:val="22"/>
                <w:szCs w:val="22"/>
              </w:rPr>
            </w:pPr>
            <w:r w:rsidRPr="005F3AA9">
              <w:rPr>
                <w:sz w:val="22"/>
                <w:szCs w:val="22"/>
              </w:rPr>
              <w:t>n.s.</w:t>
            </w:r>
          </w:p>
          <w:p w14:paraId="5EF76615" w14:textId="2AA85155" w:rsidR="00BF6C28" w:rsidRPr="005F3AA9" w:rsidRDefault="00BF6C28" w:rsidP="00BF6C28">
            <w:pPr>
              <w:rPr>
                <w:sz w:val="22"/>
                <w:szCs w:val="22"/>
              </w:rPr>
            </w:pPr>
            <w:r w:rsidRPr="005F3AA9">
              <w:rPr>
                <w:sz w:val="22"/>
                <w:szCs w:val="22"/>
              </w:rPr>
              <w:t>n.s.</w:t>
            </w:r>
          </w:p>
          <w:p w14:paraId="541423F2" w14:textId="6ED230DA" w:rsidR="00BF6C28" w:rsidRPr="005F3AA9" w:rsidRDefault="00BF6C28" w:rsidP="00BF6C28">
            <w:pPr>
              <w:rPr>
                <w:sz w:val="22"/>
                <w:szCs w:val="22"/>
              </w:rPr>
            </w:pPr>
            <w:r w:rsidRPr="005F3AA9">
              <w:rPr>
                <w:sz w:val="22"/>
                <w:szCs w:val="22"/>
              </w:rPr>
              <w:t>n.s.</w:t>
            </w:r>
          </w:p>
          <w:p w14:paraId="23B3DF78" w14:textId="40E65CBD" w:rsidR="00BF6C28" w:rsidRPr="005F3AA9" w:rsidRDefault="00BF6C28" w:rsidP="00BF6C28">
            <w:pPr>
              <w:rPr>
                <w:sz w:val="22"/>
                <w:szCs w:val="22"/>
              </w:rPr>
            </w:pPr>
            <w:r w:rsidRPr="005F3AA9">
              <w:rPr>
                <w:sz w:val="22"/>
                <w:szCs w:val="22"/>
              </w:rPr>
              <w:t>n.s.</w:t>
            </w:r>
          </w:p>
          <w:p w14:paraId="5B3691A2" w14:textId="478EAFED" w:rsidR="00BF6C28" w:rsidRPr="005F3AA9" w:rsidRDefault="00BF6C28" w:rsidP="00BF6C28">
            <w:pPr>
              <w:rPr>
                <w:sz w:val="22"/>
                <w:szCs w:val="22"/>
              </w:rPr>
            </w:pPr>
            <w:r w:rsidRPr="005F3AA9">
              <w:rPr>
                <w:sz w:val="22"/>
                <w:szCs w:val="22"/>
              </w:rPr>
              <w:t>n.s.</w:t>
            </w:r>
          </w:p>
          <w:p w14:paraId="6DD9519A" w14:textId="77777777" w:rsidR="00BF6C28" w:rsidRPr="005F3AA9" w:rsidRDefault="00BF6C28" w:rsidP="00BF6C28">
            <w:pPr>
              <w:rPr>
                <w:sz w:val="22"/>
                <w:szCs w:val="22"/>
              </w:rPr>
            </w:pPr>
          </w:p>
          <w:p w14:paraId="265A590F" w14:textId="56439B3A" w:rsidR="00BF6C28" w:rsidRPr="005F3AA9" w:rsidRDefault="00BF6C28" w:rsidP="00BF6C28">
            <w:pPr>
              <w:rPr>
                <w:sz w:val="22"/>
                <w:szCs w:val="22"/>
              </w:rPr>
            </w:pPr>
            <w:r w:rsidRPr="005F3AA9">
              <w:rPr>
                <w:sz w:val="22"/>
                <w:szCs w:val="22"/>
              </w:rPr>
              <w:t>n.s.</w:t>
            </w:r>
          </w:p>
        </w:tc>
        <w:tc>
          <w:tcPr>
            <w:tcW w:w="1610" w:type="dxa"/>
          </w:tcPr>
          <w:p w14:paraId="69312798" w14:textId="77777777" w:rsidR="00BF6C28" w:rsidRPr="005F3AA9" w:rsidRDefault="00BF6C28" w:rsidP="00BF6C28">
            <w:pPr>
              <w:rPr>
                <w:sz w:val="22"/>
                <w:szCs w:val="22"/>
              </w:rPr>
            </w:pPr>
            <w:r w:rsidRPr="005F3AA9">
              <w:rPr>
                <w:sz w:val="22"/>
                <w:szCs w:val="22"/>
              </w:rPr>
              <w:t>Multilevel linear regression,</w:t>
            </w:r>
          </w:p>
          <w:p w14:paraId="73175A0E" w14:textId="1DC8E024" w:rsidR="00BF6C28" w:rsidRPr="005F3AA9" w:rsidRDefault="00BF6C28" w:rsidP="00BF6C28">
            <w:pPr>
              <w:rPr>
                <w:sz w:val="22"/>
                <w:szCs w:val="22"/>
              </w:rPr>
            </w:pPr>
            <w:r w:rsidRPr="005F3AA9">
              <w:rPr>
                <w:sz w:val="22"/>
                <w:szCs w:val="22"/>
              </w:rPr>
              <w:t>% of change</w:t>
            </w:r>
          </w:p>
        </w:tc>
        <w:tc>
          <w:tcPr>
            <w:tcW w:w="1358" w:type="dxa"/>
          </w:tcPr>
          <w:p w14:paraId="2CDEAA7B" w14:textId="753EFE3B" w:rsidR="00BF6C28" w:rsidRPr="005F3AA9" w:rsidRDefault="00BF6C28" w:rsidP="00BF6C28">
            <w:pPr>
              <w:rPr>
                <w:sz w:val="22"/>
                <w:szCs w:val="22"/>
              </w:rPr>
            </w:pPr>
            <w:r w:rsidRPr="005F3AA9">
              <w:rPr>
                <w:sz w:val="22"/>
                <w:szCs w:val="22"/>
              </w:rPr>
              <w:t>Yes</w:t>
            </w:r>
          </w:p>
        </w:tc>
        <w:tc>
          <w:tcPr>
            <w:tcW w:w="907" w:type="dxa"/>
          </w:tcPr>
          <w:p w14:paraId="6C99187E" w14:textId="2993A943" w:rsidR="00BF6C28" w:rsidRPr="005F3AA9" w:rsidRDefault="00BF6C28" w:rsidP="00BF6C28">
            <w:pPr>
              <w:rPr>
                <w:sz w:val="22"/>
                <w:szCs w:val="22"/>
              </w:rPr>
            </w:pPr>
            <w:r w:rsidRPr="005F3AA9">
              <w:rPr>
                <w:sz w:val="22"/>
                <w:szCs w:val="22"/>
              </w:rPr>
              <w:t>7</w:t>
            </w:r>
          </w:p>
        </w:tc>
      </w:tr>
      <w:tr w:rsidR="00BF6C28" w:rsidRPr="005F3AA9" w14:paraId="0D866D05" w14:textId="77777777" w:rsidTr="00346ACE">
        <w:tc>
          <w:tcPr>
            <w:tcW w:w="1776" w:type="dxa"/>
          </w:tcPr>
          <w:p w14:paraId="6025C589" w14:textId="451C716A" w:rsidR="00BF6C28" w:rsidRPr="005F3AA9" w:rsidRDefault="00BF6C28" w:rsidP="00BF6C28">
            <w:pPr>
              <w:rPr>
                <w:sz w:val="22"/>
                <w:szCs w:val="22"/>
              </w:rPr>
            </w:pPr>
            <w:r w:rsidRPr="005F3AA9">
              <w:rPr>
                <w:sz w:val="22"/>
                <w:szCs w:val="22"/>
              </w:rPr>
              <w:t>Hirschler et al. 2008, Argentina</w:t>
            </w:r>
            <w:r w:rsidRPr="005F3AA9">
              <w:rPr>
                <w:sz w:val="22"/>
                <w:szCs w:val="22"/>
              </w:rPr>
              <w:fldChar w:fldCharType="begin">
                <w:fldData xml:space="preserve">PEVuZE5vdGU+PENpdGU+PEF1dGhvcj5IaXJzY2hsZXI8L0F1dGhvcj48WWVhcj4yMDA5PC9ZZWFy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EwMS01PC9wYWdlcz48dm9sdW1lPjE1NDwvdm9sdW1lPjxudW1iZXI+MTwvbnVtYmVyPjxl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IaXJzY2hsZXI8L0F1dGhvcj48WWVhcj4yMDA5PC9ZZWFy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EwMS01PC9wYWdlcz48dm9sdW1lPjE1NDwvdm9sdW1lPjxudW1iZXI+MTwvbnVtYmVyPjxl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2]</w:t>
            </w:r>
            <w:r w:rsidRPr="005F3AA9">
              <w:rPr>
                <w:sz w:val="22"/>
                <w:szCs w:val="22"/>
              </w:rPr>
              <w:fldChar w:fldCharType="end"/>
            </w:r>
          </w:p>
        </w:tc>
        <w:tc>
          <w:tcPr>
            <w:tcW w:w="1811" w:type="dxa"/>
          </w:tcPr>
          <w:p w14:paraId="0E8B60F4" w14:textId="63F76EB7" w:rsidR="00BF6C28" w:rsidRPr="005F3AA9" w:rsidRDefault="00BF6C28" w:rsidP="00BF6C28">
            <w:pPr>
              <w:rPr>
                <w:sz w:val="22"/>
                <w:szCs w:val="22"/>
              </w:rPr>
            </w:pPr>
            <w:r w:rsidRPr="005F3AA9">
              <w:rPr>
                <w:sz w:val="22"/>
                <w:szCs w:val="22"/>
              </w:rPr>
              <w:t>n: 365;</w:t>
            </w:r>
          </w:p>
          <w:p w14:paraId="3DB3A0B1" w14:textId="63A5389D" w:rsidR="00BF6C28" w:rsidRPr="005F3AA9" w:rsidRDefault="00BF6C28" w:rsidP="00BF6C28">
            <w:pPr>
              <w:rPr>
                <w:sz w:val="22"/>
                <w:szCs w:val="22"/>
              </w:rPr>
            </w:pPr>
            <w:r w:rsidRPr="005F3AA9">
              <w:rPr>
                <w:sz w:val="22"/>
                <w:szCs w:val="22"/>
              </w:rPr>
              <w:t>age: 8-12;</w:t>
            </w:r>
          </w:p>
          <w:p w14:paraId="2418159A" w14:textId="265F4EC1" w:rsidR="00BF6C28" w:rsidRPr="005F3AA9" w:rsidRDefault="00BF6C28" w:rsidP="00BF6C28">
            <w:pPr>
              <w:rPr>
                <w:sz w:val="22"/>
                <w:szCs w:val="22"/>
              </w:rPr>
            </w:pPr>
            <w:r w:rsidRPr="005F3AA9">
              <w:rPr>
                <w:sz w:val="22"/>
                <w:szCs w:val="22"/>
              </w:rPr>
              <w:t>female: 48.0%</w:t>
            </w:r>
          </w:p>
        </w:tc>
        <w:tc>
          <w:tcPr>
            <w:tcW w:w="1526" w:type="dxa"/>
          </w:tcPr>
          <w:p w14:paraId="4B017FF3" w14:textId="2E1C4B8E" w:rsidR="00BF6C28" w:rsidRPr="005F3AA9" w:rsidRDefault="00BF6C28" w:rsidP="00BF6C28">
            <w:pPr>
              <w:rPr>
                <w:sz w:val="22"/>
                <w:szCs w:val="22"/>
              </w:rPr>
            </w:pPr>
            <w:r w:rsidRPr="005F3AA9">
              <w:rPr>
                <w:sz w:val="22"/>
                <w:szCs w:val="22"/>
              </w:rPr>
              <w:t>Cross-sectional</w:t>
            </w:r>
          </w:p>
        </w:tc>
        <w:tc>
          <w:tcPr>
            <w:tcW w:w="989" w:type="dxa"/>
          </w:tcPr>
          <w:p w14:paraId="1396604D" w14:textId="3F9A0353" w:rsidR="00BF6C28" w:rsidRPr="005F3AA9" w:rsidRDefault="00BF6C28" w:rsidP="00BF6C28">
            <w:pPr>
              <w:rPr>
                <w:sz w:val="22"/>
                <w:szCs w:val="22"/>
              </w:rPr>
            </w:pPr>
            <w:r w:rsidRPr="005F3AA9">
              <w:rPr>
                <w:sz w:val="22"/>
                <w:szCs w:val="22"/>
              </w:rPr>
              <w:t>FFQ</w:t>
            </w:r>
          </w:p>
        </w:tc>
        <w:tc>
          <w:tcPr>
            <w:tcW w:w="1413" w:type="dxa"/>
          </w:tcPr>
          <w:p w14:paraId="4E6D295E" w14:textId="4CD8DAE8" w:rsidR="00BF6C28" w:rsidRPr="005F3AA9" w:rsidRDefault="00BF6C28" w:rsidP="00BF6C28">
            <w:pPr>
              <w:rPr>
                <w:sz w:val="22"/>
                <w:szCs w:val="22"/>
              </w:rPr>
            </w:pPr>
            <w:r w:rsidRPr="005F3AA9">
              <w:rPr>
                <w:sz w:val="22"/>
                <w:szCs w:val="22"/>
              </w:rPr>
              <w:t>Unknown</w:t>
            </w:r>
          </w:p>
        </w:tc>
        <w:tc>
          <w:tcPr>
            <w:tcW w:w="1356" w:type="dxa"/>
          </w:tcPr>
          <w:p w14:paraId="0AF92758" w14:textId="6E7008DD" w:rsidR="00BF6C28" w:rsidRPr="005F3AA9" w:rsidRDefault="00BF6C28" w:rsidP="00BF6C28">
            <w:pPr>
              <w:rPr>
                <w:sz w:val="22"/>
                <w:szCs w:val="22"/>
              </w:rPr>
            </w:pPr>
            <w:r w:rsidRPr="005F3AA9">
              <w:rPr>
                <w:sz w:val="22"/>
                <w:szCs w:val="22"/>
              </w:rPr>
              <w:t>no</w:t>
            </w:r>
          </w:p>
        </w:tc>
        <w:tc>
          <w:tcPr>
            <w:tcW w:w="2303" w:type="dxa"/>
          </w:tcPr>
          <w:p w14:paraId="13670562" w14:textId="12203BC4" w:rsidR="00BF6C28" w:rsidRPr="005F3AA9" w:rsidRDefault="00BF6C28" w:rsidP="00BF6C28">
            <w:pPr>
              <w:rPr>
                <w:sz w:val="22"/>
                <w:szCs w:val="22"/>
              </w:rPr>
            </w:pPr>
            <w:r w:rsidRPr="005F3AA9">
              <w:rPr>
                <w:sz w:val="22"/>
                <w:szCs w:val="22"/>
              </w:rPr>
              <w:t>Milk</w:t>
            </w:r>
          </w:p>
        </w:tc>
        <w:tc>
          <w:tcPr>
            <w:tcW w:w="1438" w:type="dxa"/>
            <w:gridSpan w:val="2"/>
          </w:tcPr>
          <w:p w14:paraId="72462CBB" w14:textId="4A600B55" w:rsidR="00BF6C28" w:rsidRPr="005F3AA9" w:rsidRDefault="00BF6C28" w:rsidP="00BF6C28">
            <w:pPr>
              <w:rPr>
                <w:sz w:val="22"/>
                <w:szCs w:val="22"/>
              </w:rPr>
            </w:pPr>
            <w:r w:rsidRPr="005F3AA9">
              <w:rPr>
                <w:sz w:val="22"/>
                <w:szCs w:val="22"/>
              </w:rPr>
              <w:t>-0.14*</w:t>
            </w:r>
          </w:p>
        </w:tc>
        <w:tc>
          <w:tcPr>
            <w:tcW w:w="1610" w:type="dxa"/>
          </w:tcPr>
          <w:p w14:paraId="61451B04" w14:textId="77777777" w:rsidR="00BF6C28" w:rsidRPr="005F3AA9" w:rsidRDefault="00BF6C28" w:rsidP="00BF6C28">
            <w:pPr>
              <w:rPr>
                <w:sz w:val="22"/>
                <w:szCs w:val="22"/>
              </w:rPr>
            </w:pPr>
            <w:r w:rsidRPr="005F3AA9">
              <w:rPr>
                <w:sz w:val="22"/>
                <w:szCs w:val="22"/>
              </w:rPr>
              <w:t>Linear regression,</w:t>
            </w:r>
          </w:p>
          <w:p w14:paraId="092F019D" w14:textId="332A40AF"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B5DAB4A" w14:textId="3652D55E" w:rsidR="00BF6C28" w:rsidRPr="005F3AA9" w:rsidRDefault="00BF6C28" w:rsidP="00BF6C28">
            <w:pPr>
              <w:rPr>
                <w:sz w:val="22"/>
                <w:szCs w:val="22"/>
              </w:rPr>
            </w:pPr>
            <w:r w:rsidRPr="005F3AA9">
              <w:rPr>
                <w:sz w:val="22"/>
                <w:szCs w:val="22"/>
              </w:rPr>
              <w:t>Unknown</w:t>
            </w:r>
          </w:p>
        </w:tc>
        <w:tc>
          <w:tcPr>
            <w:tcW w:w="907" w:type="dxa"/>
          </w:tcPr>
          <w:p w14:paraId="03812C20" w14:textId="2ED06537" w:rsidR="00BF6C28" w:rsidRPr="005F3AA9" w:rsidRDefault="00BF6C28" w:rsidP="00BF6C28">
            <w:pPr>
              <w:rPr>
                <w:sz w:val="22"/>
                <w:szCs w:val="22"/>
              </w:rPr>
            </w:pPr>
            <w:r w:rsidRPr="005F3AA9">
              <w:rPr>
                <w:sz w:val="22"/>
                <w:szCs w:val="22"/>
              </w:rPr>
              <w:t>1</w:t>
            </w:r>
          </w:p>
        </w:tc>
      </w:tr>
      <w:tr w:rsidR="00BF6C28" w:rsidRPr="005F3AA9" w14:paraId="10D7DCF9" w14:textId="77777777" w:rsidTr="00346ACE">
        <w:tc>
          <w:tcPr>
            <w:tcW w:w="1776" w:type="dxa"/>
          </w:tcPr>
          <w:p w14:paraId="7062CE88" w14:textId="50C21794" w:rsidR="00BF6C28" w:rsidRPr="005F3AA9" w:rsidRDefault="00BF6C28" w:rsidP="00BF6C28">
            <w:pPr>
              <w:rPr>
                <w:sz w:val="22"/>
                <w:szCs w:val="22"/>
              </w:rPr>
            </w:pPr>
            <w:r w:rsidRPr="005F3AA9">
              <w:rPr>
                <w:sz w:val="22"/>
                <w:szCs w:val="22"/>
              </w:rPr>
              <w:t>Jimenez-Pavon et al. 2013, Multiple European countries</w:t>
            </w:r>
            <w:r w:rsidRPr="005F3AA9">
              <w:rPr>
                <w:sz w:val="22"/>
                <w:szCs w:val="22"/>
              </w:rPr>
              <w:fldChar w:fldCharType="begin">
                <w:fldData xml:space="preserve">PEVuZE5vdGU+PENpdGU+PEF1dGhvcj5KaW1lbmV6LVBhdm9uPC9BdXRob3I+PFllYXI+MjAxMzwv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xOTE5LTI1PC9wYWdlcz48dm9sdW1lPjExMDwvdm9sdW1lPjxu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KaW1lbmV6LVBhdm9uPC9BdXRob3I+PFllYXI+MjAxMzwv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xOTE5LTI1PC9wYWdlcz48dm9sdW1lPjExMDwvdm9sdW1lPjxu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8]</w:t>
            </w:r>
            <w:r w:rsidRPr="005F3AA9">
              <w:rPr>
                <w:sz w:val="22"/>
                <w:szCs w:val="22"/>
              </w:rPr>
              <w:fldChar w:fldCharType="end"/>
            </w:r>
          </w:p>
        </w:tc>
        <w:tc>
          <w:tcPr>
            <w:tcW w:w="1811" w:type="dxa"/>
          </w:tcPr>
          <w:p w14:paraId="69AF5F5E" w14:textId="315D07A6" w:rsidR="00BF6C28" w:rsidRPr="005F3AA9" w:rsidRDefault="00BF6C28" w:rsidP="00BF6C28">
            <w:pPr>
              <w:rPr>
                <w:sz w:val="22"/>
                <w:szCs w:val="22"/>
              </w:rPr>
            </w:pPr>
            <w:r w:rsidRPr="005F3AA9">
              <w:rPr>
                <w:sz w:val="22"/>
                <w:szCs w:val="22"/>
              </w:rPr>
              <w:t>n: 637;</w:t>
            </w:r>
          </w:p>
          <w:p w14:paraId="07EA95E8" w14:textId="27719584" w:rsidR="00BF6C28" w:rsidRPr="005F3AA9" w:rsidRDefault="00BF6C28" w:rsidP="00BF6C28">
            <w:pPr>
              <w:rPr>
                <w:sz w:val="22"/>
                <w:szCs w:val="22"/>
              </w:rPr>
            </w:pPr>
            <w:r w:rsidRPr="005F3AA9">
              <w:rPr>
                <w:sz w:val="22"/>
                <w:szCs w:val="22"/>
              </w:rPr>
              <w:t>age: 12.5-17.5;</w:t>
            </w:r>
          </w:p>
          <w:p w14:paraId="199A28B3" w14:textId="0728806B" w:rsidR="00BF6C28" w:rsidRPr="005F3AA9" w:rsidRDefault="00BF6C28" w:rsidP="00BF6C28">
            <w:pPr>
              <w:rPr>
                <w:b/>
                <w:sz w:val="22"/>
                <w:szCs w:val="22"/>
              </w:rPr>
            </w:pPr>
            <w:r w:rsidRPr="005F3AA9">
              <w:rPr>
                <w:sz w:val="22"/>
                <w:szCs w:val="22"/>
              </w:rPr>
              <w:t>female: 54.5%</w:t>
            </w:r>
          </w:p>
        </w:tc>
        <w:tc>
          <w:tcPr>
            <w:tcW w:w="1526" w:type="dxa"/>
          </w:tcPr>
          <w:p w14:paraId="4A182714" w14:textId="1BBD5F92" w:rsidR="00BF6C28" w:rsidRPr="005F3AA9" w:rsidRDefault="00BF6C28" w:rsidP="00BF6C28">
            <w:pPr>
              <w:rPr>
                <w:sz w:val="22"/>
                <w:szCs w:val="22"/>
              </w:rPr>
            </w:pPr>
            <w:r w:rsidRPr="005F3AA9">
              <w:rPr>
                <w:sz w:val="22"/>
                <w:szCs w:val="22"/>
              </w:rPr>
              <w:t>Cross-sectional</w:t>
            </w:r>
          </w:p>
        </w:tc>
        <w:tc>
          <w:tcPr>
            <w:tcW w:w="989" w:type="dxa"/>
          </w:tcPr>
          <w:p w14:paraId="1BA0121E" w14:textId="4B082108" w:rsidR="00BF6C28" w:rsidRPr="005F3AA9" w:rsidRDefault="00BF6C28" w:rsidP="00BF6C28">
            <w:pPr>
              <w:rPr>
                <w:sz w:val="22"/>
                <w:szCs w:val="22"/>
              </w:rPr>
            </w:pPr>
            <w:r w:rsidRPr="005F3AA9">
              <w:rPr>
                <w:sz w:val="22"/>
                <w:szCs w:val="22"/>
              </w:rPr>
              <w:t>24h recall</w:t>
            </w:r>
          </w:p>
        </w:tc>
        <w:tc>
          <w:tcPr>
            <w:tcW w:w="1413" w:type="dxa"/>
          </w:tcPr>
          <w:p w14:paraId="7BCDDA54" w14:textId="497B291E" w:rsidR="00BF6C28" w:rsidRPr="005F3AA9" w:rsidRDefault="00BF6C28" w:rsidP="00BF6C28">
            <w:pPr>
              <w:rPr>
                <w:sz w:val="22"/>
                <w:szCs w:val="22"/>
              </w:rPr>
            </w:pPr>
            <w:r w:rsidRPr="005F3AA9">
              <w:rPr>
                <w:sz w:val="22"/>
                <w:szCs w:val="22"/>
              </w:rPr>
              <w:t>Yes</w:t>
            </w:r>
          </w:p>
        </w:tc>
        <w:tc>
          <w:tcPr>
            <w:tcW w:w="1356" w:type="dxa"/>
          </w:tcPr>
          <w:p w14:paraId="11E80434" w14:textId="32DA4D22" w:rsidR="00BF6C28" w:rsidRPr="005F3AA9" w:rsidRDefault="00BF6C28" w:rsidP="00BF6C28">
            <w:pPr>
              <w:rPr>
                <w:sz w:val="22"/>
                <w:szCs w:val="22"/>
              </w:rPr>
            </w:pPr>
            <w:r w:rsidRPr="005F3AA9">
              <w:rPr>
                <w:sz w:val="22"/>
                <w:szCs w:val="22"/>
              </w:rPr>
              <w:t>Boys</w:t>
            </w:r>
          </w:p>
          <w:p w14:paraId="66E3D94B" w14:textId="0CF5FFA2" w:rsidR="00BF6C28" w:rsidRPr="005F3AA9" w:rsidRDefault="00BF6C28" w:rsidP="00BF6C28">
            <w:pPr>
              <w:rPr>
                <w:sz w:val="22"/>
                <w:szCs w:val="22"/>
              </w:rPr>
            </w:pPr>
            <w:r w:rsidRPr="005F3AA9">
              <w:rPr>
                <w:sz w:val="22"/>
                <w:szCs w:val="22"/>
              </w:rPr>
              <w:t>Girls</w:t>
            </w:r>
          </w:p>
        </w:tc>
        <w:tc>
          <w:tcPr>
            <w:tcW w:w="2303" w:type="dxa"/>
          </w:tcPr>
          <w:p w14:paraId="545C9AEE" w14:textId="77777777" w:rsidR="00BF6C28" w:rsidRPr="005F3AA9" w:rsidRDefault="00BF6C28" w:rsidP="00BF6C28">
            <w:pPr>
              <w:rPr>
                <w:sz w:val="22"/>
                <w:szCs w:val="22"/>
              </w:rPr>
            </w:pPr>
            <w:r w:rsidRPr="005F3AA9">
              <w:rPr>
                <w:sz w:val="22"/>
                <w:szCs w:val="22"/>
              </w:rPr>
              <w:t>DQI-A</w:t>
            </w:r>
          </w:p>
          <w:p w14:paraId="4E140EA0" w14:textId="7FB07553" w:rsidR="00BF6C28" w:rsidRPr="005F3AA9" w:rsidRDefault="00BF6C28" w:rsidP="00BF6C28">
            <w:pPr>
              <w:rPr>
                <w:sz w:val="22"/>
                <w:szCs w:val="22"/>
              </w:rPr>
            </w:pPr>
            <w:r w:rsidRPr="005F3AA9">
              <w:rPr>
                <w:sz w:val="22"/>
                <w:szCs w:val="22"/>
              </w:rPr>
              <w:t>DQI-A</w:t>
            </w:r>
          </w:p>
        </w:tc>
        <w:tc>
          <w:tcPr>
            <w:tcW w:w="1438" w:type="dxa"/>
            <w:gridSpan w:val="2"/>
          </w:tcPr>
          <w:p w14:paraId="2F91DB54" w14:textId="6E2DAF60" w:rsidR="00BF6C28" w:rsidRPr="005F3AA9" w:rsidRDefault="00BF6C28" w:rsidP="00BF6C28">
            <w:pPr>
              <w:rPr>
                <w:sz w:val="22"/>
                <w:szCs w:val="22"/>
              </w:rPr>
            </w:pPr>
            <w:r w:rsidRPr="005F3AA9">
              <w:rPr>
                <w:sz w:val="22"/>
                <w:szCs w:val="22"/>
              </w:rPr>
              <w:t>n.s.</w:t>
            </w:r>
          </w:p>
          <w:p w14:paraId="7281FE0B" w14:textId="4E341823" w:rsidR="00BF6C28" w:rsidRPr="005F3AA9" w:rsidRDefault="00BF6C28" w:rsidP="00BF6C28">
            <w:pPr>
              <w:rPr>
                <w:sz w:val="22"/>
                <w:szCs w:val="22"/>
              </w:rPr>
            </w:pPr>
            <w:r w:rsidRPr="005F3AA9">
              <w:rPr>
                <w:sz w:val="22"/>
                <w:szCs w:val="22"/>
              </w:rPr>
              <w:t>n.s.</w:t>
            </w:r>
          </w:p>
        </w:tc>
        <w:tc>
          <w:tcPr>
            <w:tcW w:w="1610" w:type="dxa"/>
          </w:tcPr>
          <w:p w14:paraId="18381E9C" w14:textId="77777777" w:rsidR="00BF6C28" w:rsidRPr="005F3AA9" w:rsidRDefault="00BF6C28" w:rsidP="00BF6C28">
            <w:pPr>
              <w:rPr>
                <w:sz w:val="22"/>
                <w:szCs w:val="22"/>
              </w:rPr>
            </w:pPr>
            <w:r w:rsidRPr="005F3AA9">
              <w:rPr>
                <w:sz w:val="22"/>
                <w:szCs w:val="22"/>
              </w:rPr>
              <w:t>Multiple linear regression, Standardized</w:t>
            </w:r>
            <m:oMath>
              <m:r>
                <w:rPr>
                  <w:rFonts w:ascii="Cambria Math" w:hAnsi="Cambria Math" w:cs="Lucida Grande"/>
                  <w:sz w:val="22"/>
                  <w:szCs w:val="22"/>
                </w:rPr>
                <m:t xml:space="preserve"> </m:t>
              </m:r>
            </m:oMath>
          </w:p>
          <w:p w14:paraId="7FFBD7BD" w14:textId="3BFB1439"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7B9075A7" w14:textId="6E6D7EEE" w:rsidR="00BF6C28" w:rsidRPr="005F3AA9" w:rsidRDefault="00BF6C28" w:rsidP="00BF6C28">
            <w:pPr>
              <w:tabs>
                <w:tab w:val="left" w:pos="480"/>
              </w:tabs>
              <w:rPr>
                <w:sz w:val="22"/>
                <w:szCs w:val="22"/>
              </w:rPr>
            </w:pPr>
            <w:r w:rsidRPr="005F3AA9">
              <w:rPr>
                <w:sz w:val="22"/>
                <w:szCs w:val="22"/>
              </w:rPr>
              <w:t>Unknown</w:t>
            </w:r>
          </w:p>
        </w:tc>
        <w:tc>
          <w:tcPr>
            <w:tcW w:w="907" w:type="dxa"/>
          </w:tcPr>
          <w:p w14:paraId="6FFE7B94" w14:textId="1F3958A8" w:rsidR="00BF6C28" w:rsidRPr="005F3AA9" w:rsidRDefault="00BF6C28" w:rsidP="00BF6C28">
            <w:pPr>
              <w:rPr>
                <w:sz w:val="22"/>
                <w:szCs w:val="22"/>
              </w:rPr>
            </w:pPr>
            <w:r w:rsidRPr="005F3AA9">
              <w:rPr>
                <w:sz w:val="22"/>
                <w:szCs w:val="22"/>
              </w:rPr>
              <w:t>2</w:t>
            </w:r>
          </w:p>
        </w:tc>
      </w:tr>
      <w:tr w:rsidR="00BF6C28" w:rsidRPr="005F3AA9" w14:paraId="03EA4C4B" w14:textId="77777777" w:rsidTr="00346ACE">
        <w:tc>
          <w:tcPr>
            <w:tcW w:w="1776" w:type="dxa"/>
          </w:tcPr>
          <w:p w14:paraId="00A2F4AA" w14:textId="77777777" w:rsidR="00BF6C28" w:rsidRPr="005F3AA9" w:rsidRDefault="00BF6C28" w:rsidP="00BF6C28">
            <w:pPr>
              <w:rPr>
                <w:sz w:val="22"/>
                <w:szCs w:val="22"/>
              </w:rPr>
            </w:pPr>
            <w:r w:rsidRPr="005F3AA9">
              <w:rPr>
                <w:sz w:val="22"/>
                <w:szCs w:val="22"/>
              </w:rPr>
              <w:t>Jimenez-Pavon et al. 2014, Multiple European countries</w:t>
            </w:r>
          </w:p>
          <w:p w14:paraId="739EDB82" w14:textId="0690D4E9" w:rsidR="00BF6C28" w:rsidRPr="005F3AA9" w:rsidRDefault="00BF6C28" w:rsidP="00BF6C28">
            <w:pPr>
              <w:rPr>
                <w:sz w:val="22"/>
                <w:szCs w:val="22"/>
              </w:rPr>
            </w:pPr>
            <w:r w:rsidRPr="005F3AA9">
              <w:rPr>
                <w:sz w:val="22"/>
                <w:szCs w:val="22"/>
              </w:rPr>
              <w:fldChar w:fldCharType="begin">
                <w:fldData xml:space="preserve">PEVuZE5vdGU+PENpdGU+PEF1dGhvcj5KaW1lbmV6LVBhdm9uPC9BdXRob3I+PFllYXI+MjAxNDwv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KaW1lbmV6LVBhdm9uPC9BdXRob3I+PFllYXI+MjAxNDwv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3]</w:t>
            </w:r>
            <w:r w:rsidRPr="005F3AA9">
              <w:rPr>
                <w:sz w:val="22"/>
                <w:szCs w:val="22"/>
              </w:rPr>
              <w:fldChar w:fldCharType="end"/>
            </w:r>
          </w:p>
        </w:tc>
        <w:tc>
          <w:tcPr>
            <w:tcW w:w="1811" w:type="dxa"/>
          </w:tcPr>
          <w:p w14:paraId="42E4166B" w14:textId="6B6970D7" w:rsidR="00BF6C28" w:rsidRPr="005F3AA9" w:rsidRDefault="00BF6C28" w:rsidP="00BF6C28">
            <w:pPr>
              <w:rPr>
                <w:sz w:val="22"/>
                <w:szCs w:val="22"/>
              </w:rPr>
            </w:pPr>
            <w:r w:rsidRPr="005F3AA9">
              <w:rPr>
                <w:sz w:val="22"/>
                <w:szCs w:val="22"/>
              </w:rPr>
              <w:t>n:</w:t>
            </w:r>
            <w:r w:rsidR="00FB1E1C">
              <w:rPr>
                <w:sz w:val="22"/>
                <w:szCs w:val="22"/>
              </w:rPr>
              <w:t xml:space="preserve"> </w:t>
            </w:r>
            <w:r w:rsidRPr="005F3AA9">
              <w:rPr>
                <w:sz w:val="22"/>
                <w:szCs w:val="22"/>
              </w:rPr>
              <w:t>794;</w:t>
            </w:r>
          </w:p>
          <w:p w14:paraId="0D50CE26" w14:textId="1E29627A" w:rsidR="00BF6C28" w:rsidRPr="005F3AA9" w:rsidRDefault="00BF6C28" w:rsidP="00BF6C28">
            <w:pPr>
              <w:rPr>
                <w:sz w:val="22"/>
                <w:szCs w:val="22"/>
              </w:rPr>
            </w:pPr>
            <w:r w:rsidRPr="005F3AA9">
              <w:rPr>
                <w:sz w:val="22"/>
                <w:szCs w:val="22"/>
              </w:rPr>
              <w:t>age: 12.5-17.5;</w:t>
            </w:r>
          </w:p>
          <w:p w14:paraId="3057FE4B" w14:textId="77FE87A0" w:rsidR="00BF6C28" w:rsidRPr="005F3AA9" w:rsidRDefault="00BF6C28" w:rsidP="00BF6C28">
            <w:pPr>
              <w:rPr>
                <w:sz w:val="22"/>
                <w:szCs w:val="22"/>
              </w:rPr>
            </w:pPr>
            <w:r w:rsidRPr="005F3AA9">
              <w:rPr>
                <w:sz w:val="22"/>
                <w:szCs w:val="22"/>
              </w:rPr>
              <w:t>female:</w:t>
            </w:r>
            <w:r w:rsidR="00FB1E1C">
              <w:rPr>
                <w:sz w:val="22"/>
                <w:szCs w:val="22"/>
              </w:rPr>
              <w:t xml:space="preserve"> 54.4</w:t>
            </w:r>
            <w:r w:rsidRPr="005F3AA9">
              <w:rPr>
                <w:sz w:val="22"/>
                <w:szCs w:val="22"/>
              </w:rPr>
              <w:t>%</w:t>
            </w:r>
          </w:p>
        </w:tc>
        <w:tc>
          <w:tcPr>
            <w:tcW w:w="1526" w:type="dxa"/>
          </w:tcPr>
          <w:p w14:paraId="3AC344A9" w14:textId="24AAAE0E" w:rsidR="00BF6C28" w:rsidRPr="005F3AA9" w:rsidRDefault="00BF6C28" w:rsidP="00BF6C28">
            <w:pPr>
              <w:rPr>
                <w:sz w:val="22"/>
                <w:szCs w:val="22"/>
              </w:rPr>
            </w:pPr>
            <w:r w:rsidRPr="005F3AA9">
              <w:rPr>
                <w:sz w:val="22"/>
                <w:szCs w:val="22"/>
              </w:rPr>
              <w:t>Cross-sectional</w:t>
            </w:r>
          </w:p>
        </w:tc>
        <w:tc>
          <w:tcPr>
            <w:tcW w:w="989" w:type="dxa"/>
          </w:tcPr>
          <w:p w14:paraId="702DD0D2" w14:textId="54607925" w:rsidR="00BF6C28" w:rsidRPr="005F3AA9" w:rsidRDefault="00BF6C28" w:rsidP="00BF6C28">
            <w:pPr>
              <w:rPr>
                <w:sz w:val="22"/>
                <w:szCs w:val="22"/>
              </w:rPr>
            </w:pPr>
            <w:r w:rsidRPr="005F3AA9">
              <w:rPr>
                <w:sz w:val="22"/>
                <w:szCs w:val="22"/>
              </w:rPr>
              <w:t>24h recall</w:t>
            </w:r>
          </w:p>
        </w:tc>
        <w:tc>
          <w:tcPr>
            <w:tcW w:w="1413" w:type="dxa"/>
          </w:tcPr>
          <w:p w14:paraId="13D15206" w14:textId="79AB5D07" w:rsidR="00BF6C28" w:rsidRPr="005F3AA9" w:rsidRDefault="00BF6C28" w:rsidP="00BF6C28">
            <w:pPr>
              <w:rPr>
                <w:sz w:val="22"/>
                <w:szCs w:val="22"/>
              </w:rPr>
            </w:pPr>
            <w:r w:rsidRPr="005F3AA9">
              <w:rPr>
                <w:sz w:val="22"/>
                <w:szCs w:val="22"/>
              </w:rPr>
              <w:t>Yes</w:t>
            </w:r>
          </w:p>
        </w:tc>
        <w:tc>
          <w:tcPr>
            <w:tcW w:w="1356" w:type="dxa"/>
          </w:tcPr>
          <w:p w14:paraId="278651DE" w14:textId="233DC593" w:rsidR="00BF6C28" w:rsidRPr="005F3AA9" w:rsidRDefault="00BF6C28" w:rsidP="00BF6C28">
            <w:pPr>
              <w:rPr>
                <w:sz w:val="22"/>
                <w:szCs w:val="22"/>
              </w:rPr>
            </w:pPr>
            <w:r w:rsidRPr="005F3AA9">
              <w:rPr>
                <w:sz w:val="22"/>
                <w:szCs w:val="22"/>
              </w:rPr>
              <w:t>Boys</w:t>
            </w:r>
          </w:p>
          <w:p w14:paraId="28B108CB" w14:textId="66FF839E" w:rsidR="00BF6C28" w:rsidRPr="005F3AA9" w:rsidRDefault="00BF6C28" w:rsidP="00BF6C28">
            <w:pPr>
              <w:rPr>
                <w:sz w:val="22"/>
                <w:szCs w:val="22"/>
              </w:rPr>
            </w:pPr>
            <w:r w:rsidRPr="005F3AA9">
              <w:rPr>
                <w:sz w:val="22"/>
                <w:szCs w:val="22"/>
              </w:rPr>
              <w:t>Girls</w:t>
            </w:r>
          </w:p>
        </w:tc>
        <w:tc>
          <w:tcPr>
            <w:tcW w:w="2303" w:type="dxa"/>
          </w:tcPr>
          <w:p w14:paraId="363C2501" w14:textId="77777777" w:rsidR="00BF6C28" w:rsidRPr="005F3AA9" w:rsidRDefault="00BF6C28" w:rsidP="00BF6C28">
            <w:pPr>
              <w:rPr>
                <w:sz w:val="22"/>
                <w:szCs w:val="22"/>
              </w:rPr>
            </w:pPr>
            <w:r w:rsidRPr="005F3AA9">
              <w:rPr>
                <w:sz w:val="22"/>
                <w:szCs w:val="22"/>
              </w:rPr>
              <w:t>DQI-A</w:t>
            </w:r>
          </w:p>
          <w:p w14:paraId="2AAB1B01" w14:textId="3C6472B4" w:rsidR="00BF6C28" w:rsidRPr="005F3AA9" w:rsidRDefault="00BF6C28" w:rsidP="00BF6C28">
            <w:pPr>
              <w:rPr>
                <w:sz w:val="22"/>
                <w:szCs w:val="22"/>
              </w:rPr>
            </w:pPr>
            <w:r w:rsidRPr="005F3AA9">
              <w:rPr>
                <w:sz w:val="22"/>
                <w:szCs w:val="22"/>
              </w:rPr>
              <w:t>DQI-A</w:t>
            </w:r>
          </w:p>
        </w:tc>
        <w:tc>
          <w:tcPr>
            <w:tcW w:w="1438" w:type="dxa"/>
            <w:gridSpan w:val="2"/>
          </w:tcPr>
          <w:p w14:paraId="7C6655BE" w14:textId="66C97366" w:rsidR="00BF6C28" w:rsidRPr="005F3AA9" w:rsidRDefault="00BF6C28" w:rsidP="00BF6C28">
            <w:pPr>
              <w:rPr>
                <w:sz w:val="22"/>
                <w:szCs w:val="22"/>
              </w:rPr>
            </w:pPr>
            <w:r w:rsidRPr="005F3AA9">
              <w:rPr>
                <w:sz w:val="22"/>
                <w:szCs w:val="22"/>
              </w:rPr>
              <w:t>n.s.</w:t>
            </w:r>
          </w:p>
          <w:p w14:paraId="0137C53E" w14:textId="615130A4" w:rsidR="00BF6C28" w:rsidRPr="005F3AA9" w:rsidRDefault="00BF6C28" w:rsidP="00BF6C28">
            <w:pPr>
              <w:rPr>
                <w:sz w:val="22"/>
                <w:szCs w:val="22"/>
              </w:rPr>
            </w:pPr>
            <w:r w:rsidRPr="005F3AA9">
              <w:rPr>
                <w:sz w:val="22"/>
                <w:szCs w:val="22"/>
              </w:rPr>
              <w:t>n.s.</w:t>
            </w:r>
          </w:p>
        </w:tc>
        <w:tc>
          <w:tcPr>
            <w:tcW w:w="1610" w:type="dxa"/>
          </w:tcPr>
          <w:p w14:paraId="485108C6" w14:textId="77777777" w:rsidR="00BF6C28" w:rsidRPr="005F3AA9" w:rsidRDefault="00BF6C28" w:rsidP="00BF6C28">
            <w:pPr>
              <w:rPr>
                <w:sz w:val="22"/>
                <w:szCs w:val="22"/>
              </w:rPr>
            </w:pPr>
            <w:r w:rsidRPr="005F3AA9">
              <w:rPr>
                <w:sz w:val="22"/>
                <w:szCs w:val="22"/>
              </w:rPr>
              <w:t xml:space="preserve">Logistic regression, </w:t>
            </w:r>
          </w:p>
          <w:p w14:paraId="539680C3" w14:textId="67CA709D" w:rsidR="00BF6C28" w:rsidRPr="005F3AA9" w:rsidRDefault="00BF6C28" w:rsidP="00BF6C28">
            <w:pPr>
              <w:rPr>
                <w:sz w:val="22"/>
                <w:szCs w:val="22"/>
              </w:rPr>
            </w:pPr>
            <w:r w:rsidRPr="005F3AA9">
              <w:rPr>
                <w:sz w:val="22"/>
                <w:szCs w:val="22"/>
              </w:rPr>
              <w:t>Odds ratio</w:t>
            </w:r>
          </w:p>
        </w:tc>
        <w:tc>
          <w:tcPr>
            <w:tcW w:w="1358" w:type="dxa"/>
          </w:tcPr>
          <w:p w14:paraId="4FD69D3F" w14:textId="31379ACE" w:rsidR="00BF6C28" w:rsidRPr="005F3AA9" w:rsidRDefault="00BF6C28" w:rsidP="00BF6C28">
            <w:pPr>
              <w:rPr>
                <w:sz w:val="22"/>
                <w:szCs w:val="22"/>
              </w:rPr>
            </w:pPr>
            <w:r w:rsidRPr="005F3AA9">
              <w:rPr>
                <w:sz w:val="22"/>
                <w:szCs w:val="22"/>
              </w:rPr>
              <w:t>Unknown</w:t>
            </w:r>
          </w:p>
        </w:tc>
        <w:tc>
          <w:tcPr>
            <w:tcW w:w="907" w:type="dxa"/>
          </w:tcPr>
          <w:p w14:paraId="775B481C" w14:textId="7A4B17DB" w:rsidR="00BF6C28" w:rsidRPr="005F3AA9" w:rsidRDefault="00BF6C28" w:rsidP="00BF6C28">
            <w:pPr>
              <w:rPr>
                <w:sz w:val="22"/>
                <w:szCs w:val="22"/>
              </w:rPr>
            </w:pPr>
            <w:r w:rsidRPr="005F3AA9">
              <w:rPr>
                <w:sz w:val="22"/>
                <w:szCs w:val="22"/>
              </w:rPr>
              <w:t>2</w:t>
            </w:r>
          </w:p>
        </w:tc>
      </w:tr>
      <w:tr w:rsidR="00BF6C28" w:rsidRPr="005F3AA9" w14:paraId="0B0E1874" w14:textId="77777777" w:rsidTr="00346ACE">
        <w:tc>
          <w:tcPr>
            <w:tcW w:w="1776" w:type="dxa"/>
          </w:tcPr>
          <w:p w14:paraId="4CF3A207" w14:textId="37FCCBB5" w:rsidR="00BF6C28" w:rsidRPr="005F3AA9" w:rsidRDefault="00BF6C28" w:rsidP="00BF6C28">
            <w:pPr>
              <w:rPr>
                <w:sz w:val="22"/>
                <w:szCs w:val="22"/>
              </w:rPr>
            </w:pPr>
            <w:r w:rsidRPr="005F3AA9">
              <w:rPr>
                <w:sz w:val="22"/>
                <w:szCs w:val="22"/>
              </w:rPr>
              <w:t>Karatzi et al. 2014, Greece</w:t>
            </w:r>
            <w:r w:rsidRPr="005F3AA9">
              <w:rPr>
                <w:sz w:val="22"/>
                <w:szCs w:val="22"/>
              </w:rPr>
              <w:fldChar w:fldCharType="begin"/>
            </w:r>
            <w:r w:rsidRPr="005F3AA9">
              <w:rPr>
                <w:sz w:val="22"/>
                <w:szCs w:val="22"/>
              </w:rPr>
              <w:instrText xml:space="preserve"> ADDIN EN.CITE &lt;EndNote&gt;&lt;Cite&gt;&lt;Author&gt;Karatzi&lt;/Author&gt;&lt;Year&gt;2014&lt;/Year&gt;&lt;RecNum&gt;193&lt;/RecNum&gt;&lt;DisplayText&gt;[54]&lt;/DisplayText&gt;&lt;record&gt;&lt;rec-number&gt;193&lt;/rec-number&gt;&lt;foreign-keys&gt;&lt;key app="EN" db-id="t2dxed09qrzwf4eetwqvrwt10fd0axp5ze9z" timestamp="1464598756"&gt;193&lt;/key&gt;&lt;/foreign-keys&gt;&lt;ref-type name="Journal Article"&gt;17&lt;/ref-type&gt;&lt;contributors&gt;&lt;authors&gt;&lt;author&gt;Karatzi, K.&lt;/author&gt;&lt;author&gt;Moschonis, G.&lt;/author&gt;&lt;author&gt;Barouti, A. A.&lt;/author&gt;&lt;author&gt;Lionis, C.&lt;/author&gt;&lt;author&gt;Chrousos, G. P.&lt;/author&gt;&lt;author&gt;Manios, Y.&lt;/author&gt;&lt;/authors&gt;&lt;/contributors&gt;&lt;auth-address&gt;1 Department of Nutrition and Dietetics, Harokopio University of Athens, 70 El. Venizelou Avenue, 17671 Kallithea, Athens, Greece.&amp;#xD;2 Clinic of Social and Family Medicine, School of Medicine, University of Crete, Heraklion, Crete, Greece.&amp;#xD;3 King Abdulaziz University, Jeddah, Saudi Arabia.&lt;/auth-address&gt;&lt;titles&gt;&lt;title&gt;Dietary patterns and breakfast consumption in relation to insulin resistance in children. The Healthy Growth Study&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8&lt;/pages&gt;&lt;edition&gt;2014/01/31&lt;/edition&gt;&lt;dates&gt;&lt;year&gt;2014&lt;/year&gt;&lt;pub-dates&gt;&lt;date&gt;Jan 15&lt;/date&gt;&lt;/pub-dates&gt;&lt;/dates&gt;&lt;isbn&gt;1368-9800&lt;/isbn&gt;&lt;accession-num&gt;24477051&lt;/accession-num&gt;&lt;urls&gt;&lt;related-urls&gt;&lt;url&gt;http://journals.cambridge.org/download.php?file=%2FPHN%2FPHN17_12%2FS1368980013003327a.pdf&amp;amp;code=740d4d4b071e77449a01ec5fab104dcd&lt;/url&gt;&lt;/related-urls&gt;&lt;/urls&gt;&lt;electronic-resource-num&gt;10.1017/s136898001300332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54]</w:t>
            </w:r>
            <w:r w:rsidRPr="005F3AA9">
              <w:rPr>
                <w:sz w:val="22"/>
                <w:szCs w:val="22"/>
              </w:rPr>
              <w:fldChar w:fldCharType="end"/>
            </w:r>
          </w:p>
        </w:tc>
        <w:tc>
          <w:tcPr>
            <w:tcW w:w="1811" w:type="dxa"/>
          </w:tcPr>
          <w:p w14:paraId="2F433E8C" w14:textId="37D34FE7" w:rsidR="00BF6C28" w:rsidRPr="005F3AA9" w:rsidRDefault="00BF6C28" w:rsidP="00BF6C28">
            <w:pPr>
              <w:rPr>
                <w:sz w:val="22"/>
                <w:szCs w:val="22"/>
              </w:rPr>
            </w:pPr>
            <w:r w:rsidRPr="005F3AA9">
              <w:rPr>
                <w:sz w:val="22"/>
                <w:szCs w:val="22"/>
              </w:rPr>
              <w:t>n: 1912;</w:t>
            </w:r>
          </w:p>
          <w:p w14:paraId="1817CD5E" w14:textId="77777777" w:rsidR="00BF6C28" w:rsidRPr="005F3AA9" w:rsidRDefault="00BF6C28" w:rsidP="00BF6C28">
            <w:pPr>
              <w:rPr>
                <w:sz w:val="22"/>
                <w:szCs w:val="22"/>
              </w:rPr>
            </w:pPr>
            <w:r w:rsidRPr="005F3AA9">
              <w:rPr>
                <w:sz w:val="22"/>
                <w:szCs w:val="22"/>
              </w:rPr>
              <w:t>age: 9-13;</w:t>
            </w:r>
          </w:p>
          <w:p w14:paraId="399BBB83" w14:textId="3A9BB643" w:rsidR="00BF6C28" w:rsidRPr="005F3AA9" w:rsidRDefault="00BF6C28" w:rsidP="00BF6C28">
            <w:pPr>
              <w:rPr>
                <w:sz w:val="22"/>
                <w:szCs w:val="22"/>
              </w:rPr>
            </w:pPr>
            <w:r w:rsidRPr="005F3AA9">
              <w:rPr>
                <w:sz w:val="22"/>
                <w:szCs w:val="22"/>
              </w:rPr>
              <w:t>female: 51.4%</w:t>
            </w:r>
          </w:p>
        </w:tc>
        <w:tc>
          <w:tcPr>
            <w:tcW w:w="1526" w:type="dxa"/>
          </w:tcPr>
          <w:p w14:paraId="267569AE" w14:textId="2D8A5748" w:rsidR="00BF6C28" w:rsidRPr="005F3AA9" w:rsidRDefault="00BF6C28" w:rsidP="00BF6C28">
            <w:pPr>
              <w:rPr>
                <w:sz w:val="22"/>
                <w:szCs w:val="22"/>
              </w:rPr>
            </w:pPr>
            <w:r w:rsidRPr="005F3AA9">
              <w:rPr>
                <w:sz w:val="22"/>
                <w:szCs w:val="22"/>
              </w:rPr>
              <w:t>Cross-sectional</w:t>
            </w:r>
          </w:p>
        </w:tc>
        <w:tc>
          <w:tcPr>
            <w:tcW w:w="989" w:type="dxa"/>
          </w:tcPr>
          <w:p w14:paraId="016410EE" w14:textId="41315B9D" w:rsidR="00BF6C28" w:rsidRPr="005F3AA9" w:rsidRDefault="00BF6C28" w:rsidP="00BF6C28">
            <w:pPr>
              <w:rPr>
                <w:sz w:val="22"/>
                <w:szCs w:val="22"/>
              </w:rPr>
            </w:pPr>
            <w:r w:rsidRPr="005F3AA9">
              <w:rPr>
                <w:sz w:val="22"/>
                <w:szCs w:val="22"/>
              </w:rPr>
              <w:t>24h recall</w:t>
            </w:r>
          </w:p>
        </w:tc>
        <w:tc>
          <w:tcPr>
            <w:tcW w:w="1413" w:type="dxa"/>
          </w:tcPr>
          <w:p w14:paraId="0EA4212B" w14:textId="154AB4FA" w:rsidR="00BF6C28" w:rsidRPr="005F3AA9" w:rsidRDefault="00BF6C28" w:rsidP="00BF6C28">
            <w:pPr>
              <w:tabs>
                <w:tab w:val="left" w:pos="533"/>
              </w:tabs>
              <w:rPr>
                <w:sz w:val="22"/>
                <w:szCs w:val="22"/>
              </w:rPr>
            </w:pPr>
            <w:r w:rsidRPr="005F3AA9">
              <w:rPr>
                <w:sz w:val="22"/>
                <w:szCs w:val="22"/>
              </w:rPr>
              <w:t>Unknown</w:t>
            </w:r>
          </w:p>
        </w:tc>
        <w:tc>
          <w:tcPr>
            <w:tcW w:w="1356" w:type="dxa"/>
          </w:tcPr>
          <w:p w14:paraId="76EA3055" w14:textId="60447DCE" w:rsidR="00BF6C28" w:rsidRPr="005F3AA9" w:rsidRDefault="00BF6C28" w:rsidP="00BF6C28">
            <w:pPr>
              <w:rPr>
                <w:sz w:val="22"/>
                <w:szCs w:val="22"/>
              </w:rPr>
            </w:pPr>
            <w:r w:rsidRPr="005F3AA9">
              <w:rPr>
                <w:sz w:val="22"/>
                <w:szCs w:val="22"/>
              </w:rPr>
              <w:t>no</w:t>
            </w:r>
          </w:p>
        </w:tc>
        <w:tc>
          <w:tcPr>
            <w:tcW w:w="2303" w:type="dxa"/>
          </w:tcPr>
          <w:p w14:paraId="5D7E7CED" w14:textId="1D954AFE" w:rsidR="00BF6C28" w:rsidRPr="005F3AA9" w:rsidRDefault="00BF6C28" w:rsidP="00BF6C28">
            <w:pPr>
              <w:rPr>
                <w:sz w:val="22"/>
                <w:szCs w:val="22"/>
              </w:rPr>
            </w:pPr>
            <w:r w:rsidRPr="005F3AA9">
              <w:rPr>
                <w:sz w:val="22"/>
                <w:szCs w:val="22"/>
              </w:rPr>
              <w:t>Pattern 1: Fried potatoes, red meat, SSB;</w:t>
            </w:r>
          </w:p>
          <w:p w14:paraId="5AD38189" w14:textId="2F9EAED1" w:rsidR="00BF6C28" w:rsidRPr="005F3AA9" w:rsidRDefault="00BF6C28" w:rsidP="00BF6C28">
            <w:pPr>
              <w:rPr>
                <w:sz w:val="22"/>
                <w:szCs w:val="22"/>
              </w:rPr>
            </w:pPr>
            <w:r w:rsidRPr="005F3AA9">
              <w:rPr>
                <w:sz w:val="22"/>
                <w:szCs w:val="22"/>
              </w:rPr>
              <w:t xml:space="preserve">Pattern 2: Processed meat, cheese; </w:t>
            </w:r>
          </w:p>
          <w:p w14:paraId="3DEC0DF9" w14:textId="657D2AF0" w:rsidR="00BF6C28" w:rsidRPr="005F3AA9" w:rsidRDefault="00BF6C28" w:rsidP="00BF6C28">
            <w:pPr>
              <w:rPr>
                <w:sz w:val="22"/>
                <w:szCs w:val="22"/>
              </w:rPr>
            </w:pPr>
            <w:r w:rsidRPr="005F3AA9">
              <w:rPr>
                <w:sz w:val="22"/>
                <w:szCs w:val="22"/>
              </w:rPr>
              <w:t xml:space="preserve">Pattern 3: Margarine, sweets, savory snacks; </w:t>
            </w:r>
          </w:p>
          <w:p w14:paraId="562900A3" w14:textId="7C59E5AC" w:rsidR="00BF6C28" w:rsidRPr="005F3AA9" w:rsidRDefault="00BF6C28" w:rsidP="00BF6C28">
            <w:pPr>
              <w:rPr>
                <w:sz w:val="22"/>
                <w:szCs w:val="22"/>
              </w:rPr>
            </w:pPr>
            <w:r w:rsidRPr="005F3AA9">
              <w:rPr>
                <w:sz w:val="22"/>
                <w:szCs w:val="22"/>
              </w:rPr>
              <w:t xml:space="preserve">Pattern 4: Legumes, </w:t>
            </w:r>
            <w:r w:rsidR="00A6766B">
              <w:rPr>
                <w:sz w:val="22"/>
                <w:szCs w:val="22"/>
              </w:rPr>
              <w:t>Fruits</w:t>
            </w:r>
            <w:r w:rsidRPr="005F3AA9">
              <w:rPr>
                <w:sz w:val="22"/>
                <w:szCs w:val="22"/>
              </w:rPr>
              <w:t>;</w:t>
            </w:r>
          </w:p>
          <w:p w14:paraId="114D1DBA" w14:textId="61DB80F6" w:rsidR="00BF6C28" w:rsidRPr="005F3AA9" w:rsidRDefault="00BF6C28" w:rsidP="00BF6C28">
            <w:pPr>
              <w:rPr>
                <w:sz w:val="22"/>
                <w:szCs w:val="22"/>
              </w:rPr>
            </w:pPr>
            <w:r w:rsidRPr="005F3AA9">
              <w:rPr>
                <w:sz w:val="22"/>
                <w:szCs w:val="22"/>
              </w:rPr>
              <w:t>Pattern 5: Egg, fish</w:t>
            </w:r>
          </w:p>
        </w:tc>
        <w:tc>
          <w:tcPr>
            <w:tcW w:w="1438" w:type="dxa"/>
            <w:gridSpan w:val="2"/>
          </w:tcPr>
          <w:p w14:paraId="6AFB214A" w14:textId="2FC17BA8" w:rsidR="00BF6C28" w:rsidRPr="005F3AA9" w:rsidRDefault="00BF6C28" w:rsidP="00BF6C28">
            <w:pPr>
              <w:rPr>
                <w:sz w:val="22"/>
                <w:szCs w:val="22"/>
              </w:rPr>
            </w:pPr>
            <w:r w:rsidRPr="005F3AA9">
              <w:rPr>
                <w:sz w:val="22"/>
                <w:szCs w:val="22"/>
              </w:rPr>
              <w:t>n.s.</w:t>
            </w:r>
          </w:p>
          <w:p w14:paraId="5A073617" w14:textId="77777777" w:rsidR="00BF6C28" w:rsidRPr="005F3AA9" w:rsidRDefault="00BF6C28" w:rsidP="00BF6C28">
            <w:pPr>
              <w:rPr>
                <w:sz w:val="22"/>
                <w:szCs w:val="22"/>
              </w:rPr>
            </w:pPr>
          </w:p>
          <w:p w14:paraId="0046D49B" w14:textId="77777777" w:rsidR="00BF6C28" w:rsidRPr="005F3AA9" w:rsidRDefault="00BF6C28" w:rsidP="00BF6C28">
            <w:pPr>
              <w:rPr>
                <w:sz w:val="22"/>
                <w:szCs w:val="22"/>
              </w:rPr>
            </w:pPr>
          </w:p>
          <w:p w14:paraId="32A2C8A3" w14:textId="355C5A10" w:rsidR="00BF6C28" w:rsidRPr="005F3AA9" w:rsidRDefault="00BF6C28" w:rsidP="00BF6C28">
            <w:pPr>
              <w:rPr>
                <w:sz w:val="22"/>
                <w:szCs w:val="22"/>
              </w:rPr>
            </w:pPr>
            <w:r w:rsidRPr="005F3AA9">
              <w:rPr>
                <w:sz w:val="22"/>
                <w:szCs w:val="22"/>
              </w:rPr>
              <w:t>n.s.</w:t>
            </w:r>
          </w:p>
          <w:p w14:paraId="6306807F" w14:textId="77777777" w:rsidR="00BF6C28" w:rsidRPr="005F3AA9" w:rsidRDefault="00BF6C28" w:rsidP="00BF6C28">
            <w:pPr>
              <w:rPr>
                <w:sz w:val="22"/>
                <w:szCs w:val="22"/>
              </w:rPr>
            </w:pPr>
          </w:p>
          <w:p w14:paraId="29F7F6A0" w14:textId="0C7AFC22" w:rsidR="00BF6C28" w:rsidRPr="005F3AA9" w:rsidRDefault="00BF6C28" w:rsidP="00BF6C28">
            <w:pPr>
              <w:rPr>
                <w:sz w:val="22"/>
                <w:szCs w:val="22"/>
              </w:rPr>
            </w:pPr>
            <w:r w:rsidRPr="005F3AA9">
              <w:rPr>
                <w:sz w:val="22"/>
                <w:szCs w:val="22"/>
              </w:rPr>
              <w:t>0.08***</w:t>
            </w:r>
          </w:p>
          <w:p w14:paraId="4424C566" w14:textId="77777777" w:rsidR="00BF6C28" w:rsidRPr="005F3AA9" w:rsidRDefault="00BF6C28" w:rsidP="00BF6C28">
            <w:pPr>
              <w:rPr>
                <w:sz w:val="22"/>
                <w:szCs w:val="22"/>
              </w:rPr>
            </w:pPr>
          </w:p>
          <w:p w14:paraId="3CEF3A5B" w14:textId="47FFEDB7" w:rsidR="00BF6C28" w:rsidRPr="005F3AA9" w:rsidRDefault="00BF6C28" w:rsidP="00BF6C28">
            <w:pPr>
              <w:rPr>
                <w:sz w:val="22"/>
                <w:szCs w:val="22"/>
              </w:rPr>
            </w:pPr>
            <w:r w:rsidRPr="005F3AA9">
              <w:rPr>
                <w:sz w:val="22"/>
                <w:szCs w:val="22"/>
              </w:rPr>
              <w:t>n.s.</w:t>
            </w:r>
          </w:p>
          <w:p w14:paraId="3856E5B9" w14:textId="77777777" w:rsidR="00BF6C28" w:rsidRPr="005F3AA9" w:rsidRDefault="00BF6C28" w:rsidP="00BF6C28">
            <w:pPr>
              <w:rPr>
                <w:sz w:val="22"/>
                <w:szCs w:val="22"/>
              </w:rPr>
            </w:pPr>
          </w:p>
          <w:p w14:paraId="567A165A" w14:textId="3373D6DA" w:rsidR="00BF6C28" w:rsidRPr="005F3AA9" w:rsidRDefault="00BF6C28" w:rsidP="00BF6C28">
            <w:pPr>
              <w:rPr>
                <w:sz w:val="22"/>
                <w:szCs w:val="22"/>
              </w:rPr>
            </w:pPr>
            <w:r w:rsidRPr="005F3AA9">
              <w:rPr>
                <w:sz w:val="22"/>
                <w:szCs w:val="22"/>
              </w:rPr>
              <w:t>n.s.</w:t>
            </w:r>
          </w:p>
        </w:tc>
        <w:tc>
          <w:tcPr>
            <w:tcW w:w="1610" w:type="dxa"/>
          </w:tcPr>
          <w:p w14:paraId="0DF3DB2D" w14:textId="77777777" w:rsidR="00BF6C28" w:rsidRPr="005F3AA9" w:rsidRDefault="00BF6C28" w:rsidP="00BF6C28">
            <w:pPr>
              <w:rPr>
                <w:sz w:val="22"/>
                <w:szCs w:val="22"/>
              </w:rPr>
            </w:pPr>
            <w:r w:rsidRPr="005F3AA9">
              <w:rPr>
                <w:rFonts w:cs="Lucida Grande"/>
                <w:sz w:val="22"/>
                <w:szCs w:val="22"/>
              </w:rPr>
              <w:t xml:space="preserve">Multiple linear regression, Logistic regression, </w:t>
            </w:r>
            <w:r w:rsidRPr="005F3AA9">
              <w:rPr>
                <w:sz w:val="22"/>
                <w:szCs w:val="22"/>
              </w:rPr>
              <w:t>Standardized</w:t>
            </w:r>
            <m:oMath>
              <m:r>
                <w:rPr>
                  <w:rFonts w:ascii="Cambria Math" w:hAnsi="Cambria Math" w:cs="Lucida Grande"/>
                  <w:sz w:val="22"/>
                  <w:szCs w:val="22"/>
                </w:rPr>
                <m:t xml:space="preserve"> </m:t>
              </m:r>
            </m:oMath>
          </w:p>
          <w:p w14:paraId="24B853DD" w14:textId="5F2C0469"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4E75FE9B" w14:textId="6E0D9D21" w:rsidR="00BF6C28" w:rsidRPr="005F3AA9" w:rsidRDefault="00BF6C28" w:rsidP="00BF6C28">
            <w:pPr>
              <w:rPr>
                <w:sz w:val="22"/>
                <w:szCs w:val="22"/>
              </w:rPr>
            </w:pPr>
            <w:r w:rsidRPr="005F3AA9">
              <w:rPr>
                <w:sz w:val="22"/>
                <w:szCs w:val="22"/>
              </w:rPr>
              <w:t>No</w:t>
            </w:r>
          </w:p>
        </w:tc>
        <w:tc>
          <w:tcPr>
            <w:tcW w:w="907" w:type="dxa"/>
          </w:tcPr>
          <w:p w14:paraId="1FB5586D" w14:textId="60EC796C" w:rsidR="00BF6C28" w:rsidRPr="005F3AA9" w:rsidRDefault="00BF6C28" w:rsidP="00BF6C28">
            <w:pPr>
              <w:rPr>
                <w:sz w:val="22"/>
                <w:szCs w:val="22"/>
              </w:rPr>
            </w:pPr>
            <w:r w:rsidRPr="005F3AA9">
              <w:rPr>
                <w:sz w:val="22"/>
                <w:szCs w:val="22"/>
              </w:rPr>
              <w:t>8</w:t>
            </w:r>
          </w:p>
        </w:tc>
      </w:tr>
      <w:tr w:rsidR="00BF6C28" w:rsidRPr="005F3AA9" w14:paraId="3D4850EE" w14:textId="77777777" w:rsidTr="00346ACE">
        <w:tc>
          <w:tcPr>
            <w:tcW w:w="1776" w:type="dxa"/>
          </w:tcPr>
          <w:p w14:paraId="73279A54" w14:textId="77777777" w:rsidR="00BF6C28" w:rsidRPr="005F3AA9" w:rsidRDefault="00BF6C28" w:rsidP="00BF6C28">
            <w:pPr>
              <w:rPr>
                <w:sz w:val="22"/>
                <w:szCs w:val="22"/>
              </w:rPr>
            </w:pPr>
            <w:r w:rsidRPr="005F3AA9">
              <w:rPr>
                <w:sz w:val="22"/>
                <w:szCs w:val="22"/>
              </w:rPr>
              <w:t>Kondaki et al. 2012, Multiple European countries</w:t>
            </w:r>
          </w:p>
          <w:p w14:paraId="5496BB9C" w14:textId="51588246" w:rsidR="00BF6C28" w:rsidRPr="005F3AA9" w:rsidRDefault="00BF6C28" w:rsidP="00BF6C28">
            <w:pPr>
              <w:rPr>
                <w:b/>
                <w:sz w:val="22"/>
                <w:szCs w:val="22"/>
              </w:rPr>
            </w:pPr>
            <w:r w:rsidRPr="005F3AA9">
              <w:rPr>
                <w:sz w:val="22"/>
                <w:szCs w:val="22"/>
              </w:rPr>
              <w:fldChar w:fldCharType="begin">
                <w:fldData xml:space="preserve">PEVuZE5vdGU+PENpdGU+PEF1dGhvcj5Lb25kYWtpPC9BdXRob3I+PFllYXI+MjAxMzwvWWVhcj48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Lb25kYWtpPC9BdXRob3I+PFllYXI+MjAxMzwvWWVhcj48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5]</w:t>
            </w:r>
            <w:r w:rsidRPr="005F3AA9">
              <w:rPr>
                <w:sz w:val="22"/>
                <w:szCs w:val="22"/>
              </w:rPr>
              <w:fldChar w:fldCharType="end"/>
            </w:r>
          </w:p>
        </w:tc>
        <w:tc>
          <w:tcPr>
            <w:tcW w:w="1811" w:type="dxa"/>
          </w:tcPr>
          <w:p w14:paraId="4C436199" w14:textId="02ABF5AB" w:rsidR="00BF6C28" w:rsidRPr="005F3AA9" w:rsidRDefault="00BF6C28" w:rsidP="00BF6C28">
            <w:pPr>
              <w:rPr>
                <w:sz w:val="22"/>
                <w:szCs w:val="22"/>
              </w:rPr>
            </w:pPr>
            <w:r w:rsidRPr="005F3AA9">
              <w:rPr>
                <w:sz w:val="22"/>
                <w:szCs w:val="22"/>
              </w:rPr>
              <w:t>n: 546;</w:t>
            </w:r>
          </w:p>
          <w:p w14:paraId="448C5C05" w14:textId="1758CFE5" w:rsidR="00BF6C28" w:rsidRPr="005F3AA9" w:rsidRDefault="00BF6C28" w:rsidP="00BF6C28">
            <w:pPr>
              <w:rPr>
                <w:sz w:val="22"/>
                <w:szCs w:val="22"/>
              </w:rPr>
            </w:pPr>
            <w:r w:rsidRPr="005F3AA9">
              <w:rPr>
                <w:sz w:val="22"/>
                <w:szCs w:val="22"/>
              </w:rPr>
              <w:t>age: 12.5-17.5;</w:t>
            </w:r>
          </w:p>
          <w:p w14:paraId="35A84071" w14:textId="125EFBA5" w:rsidR="00BF6C28" w:rsidRPr="005F3AA9" w:rsidRDefault="00BF6C28" w:rsidP="00BF6C28">
            <w:pPr>
              <w:rPr>
                <w:sz w:val="22"/>
                <w:szCs w:val="22"/>
              </w:rPr>
            </w:pPr>
            <w:r w:rsidRPr="005F3AA9">
              <w:rPr>
                <w:sz w:val="22"/>
                <w:szCs w:val="22"/>
              </w:rPr>
              <w:t>female: 54.6%</w:t>
            </w:r>
          </w:p>
        </w:tc>
        <w:tc>
          <w:tcPr>
            <w:tcW w:w="1526" w:type="dxa"/>
          </w:tcPr>
          <w:p w14:paraId="12BCF0B1" w14:textId="0943B780" w:rsidR="00BF6C28" w:rsidRPr="005F3AA9" w:rsidRDefault="00BF6C28" w:rsidP="00BF6C28">
            <w:pPr>
              <w:rPr>
                <w:sz w:val="22"/>
                <w:szCs w:val="22"/>
              </w:rPr>
            </w:pPr>
            <w:r w:rsidRPr="005F3AA9">
              <w:rPr>
                <w:sz w:val="22"/>
                <w:szCs w:val="22"/>
              </w:rPr>
              <w:t>Cross-sectional</w:t>
            </w:r>
          </w:p>
        </w:tc>
        <w:tc>
          <w:tcPr>
            <w:tcW w:w="989" w:type="dxa"/>
          </w:tcPr>
          <w:p w14:paraId="756A6E45" w14:textId="01457D19" w:rsidR="00BF6C28" w:rsidRPr="005F3AA9" w:rsidRDefault="00BF6C28" w:rsidP="00BF6C28">
            <w:pPr>
              <w:rPr>
                <w:sz w:val="22"/>
                <w:szCs w:val="22"/>
              </w:rPr>
            </w:pPr>
            <w:r w:rsidRPr="005F3AA9">
              <w:rPr>
                <w:sz w:val="22"/>
                <w:szCs w:val="22"/>
              </w:rPr>
              <w:t>FFQ</w:t>
            </w:r>
          </w:p>
        </w:tc>
        <w:tc>
          <w:tcPr>
            <w:tcW w:w="1413" w:type="dxa"/>
          </w:tcPr>
          <w:p w14:paraId="27DFC4A6" w14:textId="01D32729" w:rsidR="00BF6C28" w:rsidRPr="005F3AA9" w:rsidRDefault="00BF6C28" w:rsidP="00BF6C28">
            <w:pPr>
              <w:rPr>
                <w:sz w:val="22"/>
                <w:szCs w:val="22"/>
              </w:rPr>
            </w:pPr>
            <w:r w:rsidRPr="005F3AA9">
              <w:rPr>
                <w:sz w:val="22"/>
                <w:szCs w:val="22"/>
              </w:rPr>
              <w:t>Unknown</w:t>
            </w:r>
          </w:p>
        </w:tc>
        <w:tc>
          <w:tcPr>
            <w:tcW w:w="1356" w:type="dxa"/>
          </w:tcPr>
          <w:p w14:paraId="0F154135" w14:textId="61702F9F" w:rsidR="00BF6C28" w:rsidRPr="005F3AA9" w:rsidRDefault="00BF6C28" w:rsidP="00BF6C28">
            <w:pPr>
              <w:rPr>
                <w:sz w:val="22"/>
                <w:szCs w:val="22"/>
              </w:rPr>
            </w:pPr>
            <w:r w:rsidRPr="005F3AA9">
              <w:rPr>
                <w:sz w:val="22"/>
                <w:szCs w:val="22"/>
              </w:rPr>
              <w:t>no</w:t>
            </w:r>
          </w:p>
        </w:tc>
        <w:tc>
          <w:tcPr>
            <w:tcW w:w="2303" w:type="dxa"/>
          </w:tcPr>
          <w:p w14:paraId="07822794" w14:textId="65CC78FF" w:rsidR="00BF6C28" w:rsidRPr="005F3AA9" w:rsidRDefault="00BF6C28" w:rsidP="00BF6C28">
            <w:pPr>
              <w:rPr>
                <w:sz w:val="22"/>
                <w:szCs w:val="22"/>
              </w:rPr>
            </w:pPr>
            <w:r w:rsidRPr="005F3AA9">
              <w:rPr>
                <w:sz w:val="22"/>
                <w:szCs w:val="22"/>
              </w:rPr>
              <w:t>SSB</w:t>
            </w:r>
          </w:p>
          <w:p w14:paraId="66937FCB" w14:textId="77777777" w:rsidR="00BF6C28" w:rsidRPr="005F3AA9" w:rsidRDefault="00BF6C28" w:rsidP="00BF6C28">
            <w:pPr>
              <w:rPr>
                <w:sz w:val="22"/>
                <w:szCs w:val="22"/>
              </w:rPr>
            </w:pPr>
            <w:r w:rsidRPr="005F3AA9">
              <w:rPr>
                <w:sz w:val="22"/>
                <w:szCs w:val="22"/>
              </w:rPr>
              <w:t>White bread</w:t>
            </w:r>
          </w:p>
          <w:p w14:paraId="3D7356B6" w14:textId="19936729" w:rsidR="00BF6C28" w:rsidRPr="005F3AA9" w:rsidRDefault="00BF6C28" w:rsidP="00BF6C28">
            <w:pPr>
              <w:rPr>
                <w:b/>
                <w:sz w:val="22"/>
                <w:szCs w:val="22"/>
              </w:rPr>
            </w:pPr>
            <w:r w:rsidRPr="005F3AA9">
              <w:rPr>
                <w:sz w:val="22"/>
                <w:szCs w:val="22"/>
              </w:rPr>
              <w:t>Brown bread</w:t>
            </w:r>
          </w:p>
        </w:tc>
        <w:tc>
          <w:tcPr>
            <w:tcW w:w="1438" w:type="dxa"/>
            <w:gridSpan w:val="2"/>
          </w:tcPr>
          <w:p w14:paraId="2734FE02" w14:textId="6D515F93" w:rsidR="00BF6C28" w:rsidRPr="005F3AA9" w:rsidRDefault="00BF6C28" w:rsidP="00BF6C28">
            <w:pPr>
              <w:rPr>
                <w:b/>
                <w:sz w:val="22"/>
                <w:szCs w:val="22"/>
              </w:rPr>
            </w:pPr>
            <w:r w:rsidRPr="005F3AA9">
              <w:rPr>
                <w:sz w:val="22"/>
                <w:szCs w:val="22"/>
              </w:rPr>
              <w:t>significant</w:t>
            </w:r>
            <w:r w:rsidRPr="005F3AA9">
              <w:rPr>
                <w:sz w:val="22"/>
                <w:szCs w:val="22"/>
                <w:vertAlign w:val="superscript"/>
              </w:rPr>
              <w:t xml:space="preserve"> a</w:t>
            </w:r>
          </w:p>
          <w:p w14:paraId="370150C5" w14:textId="4D9A8C3B" w:rsidR="00BF6C28" w:rsidRPr="005F3AA9" w:rsidRDefault="00BF6C28" w:rsidP="00BF6C28">
            <w:pPr>
              <w:rPr>
                <w:sz w:val="22"/>
                <w:szCs w:val="22"/>
              </w:rPr>
            </w:pPr>
            <w:r w:rsidRPr="005F3AA9">
              <w:rPr>
                <w:sz w:val="22"/>
                <w:szCs w:val="22"/>
              </w:rPr>
              <w:t>n.s.</w:t>
            </w:r>
          </w:p>
          <w:p w14:paraId="0CD25066" w14:textId="269F0058" w:rsidR="00BF6C28" w:rsidRPr="005F3AA9" w:rsidRDefault="00BF6C28" w:rsidP="00BF6C28">
            <w:pPr>
              <w:rPr>
                <w:sz w:val="22"/>
                <w:szCs w:val="22"/>
              </w:rPr>
            </w:pPr>
            <w:r w:rsidRPr="005F3AA9">
              <w:rPr>
                <w:sz w:val="22"/>
                <w:szCs w:val="22"/>
              </w:rPr>
              <w:t>n.s.</w:t>
            </w:r>
          </w:p>
        </w:tc>
        <w:tc>
          <w:tcPr>
            <w:tcW w:w="1610" w:type="dxa"/>
          </w:tcPr>
          <w:p w14:paraId="36B20E25" w14:textId="77777777" w:rsidR="00BF6C28" w:rsidRPr="005F3AA9" w:rsidRDefault="00BF6C28" w:rsidP="00BF6C28">
            <w:pPr>
              <w:rPr>
                <w:sz w:val="22"/>
                <w:szCs w:val="22"/>
              </w:rPr>
            </w:pPr>
            <w:r w:rsidRPr="005F3AA9">
              <w:rPr>
                <w:sz w:val="22"/>
                <w:szCs w:val="22"/>
              </w:rPr>
              <w:t xml:space="preserve">Multiple linear regression, </w:t>
            </w:r>
          </w:p>
          <w:p w14:paraId="7B630915" w14:textId="67D56314" w:rsidR="00BF6C28" w:rsidRPr="005F3AA9" w:rsidRDefault="00BF6C28" w:rsidP="00BF6C28">
            <w:pPr>
              <w:rPr>
                <w:rFonts w:cs="Lucida Grande"/>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21605507" w14:textId="1C9207F2" w:rsidR="00BF6C28" w:rsidRPr="005F3AA9" w:rsidRDefault="00BF6C28" w:rsidP="00BF6C28">
            <w:pPr>
              <w:rPr>
                <w:sz w:val="22"/>
                <w:szCs w:val="22"/>
              </w:rPr>
            </w:pPr>
            <w:r w:rsidRPr="005F3AA9">
              <w:rPr>
                <w:sz w:val="22"/>
                <w:szCs w:val="22"/>
              </w:rPr>
              <w:t>Unknown</w:t>
            </w:r>
          </w:p>
        </w:tc>
        <w:tc>
          <w:tcPr>
            <w:tcW w:w="907" w:type="dxa"/>
          </w:tcPr>
          <w:p w14:paraId="07AAC4B0" w14:textId="61DCCF91" w:rsidR="00BF6C28" w:rsidRPr="005F3AA9" w:rsidRDefault="00BF6C28" w:rsidP="00BF6C28">
            <w:pPr>
              <w:rPr>
                <w:sz w:val="22"/>
                <w:szCs w:val="22"/>
              </w:rPr>
            </w:pPr>
            <w:r w:rsidRPr="005F3AA9">
              <w:rPr>
                <w:sz w:val="22"/>
                <w:szCs w:val="22"/>
              </w:rPr>
              <w:t>4</w:t>
            </w:r>
          </w:p>
        </w:tc>
      </w:tr>
      <w:tr w:rsidR="00BF6C28" w:rsidRPr="005F3AA9" w14:paraId="6C6775DF" w14:textId="77777777" w:rsidTr="00346ACE">
        <w:tc>
          <w:tcPr>
            <w:tcW w:w="1776" w:type="dxa"/>
          </w:tcPr>
          <w:p w14:paraId="1DAACB16" w14:textId="2FF37B15" w:rsidR="00BF6C28" w:rsidRPr="005F3AA9" w:rsidRDefault="00BF6C28" w:rsidP="00BF6C28">
            <w:pPr>
              <w:rPr>
                <w:sz w:val="22"/>
                <w:szCs w:val="22"/>
              </w:rPr>
            </w:pPr>
            <w:r w:rsidRPr="005F3AA9">
              <w:rPr>
                <w:sz w:val="22"/>
                <w:szCs w:val="22"/>
              </w:rPr>
              <w:t>Kynde et al. 2009, Denmark</w:t>
            </w:r>
            <w:r w:rsidRPr="005F3AA9">
              <w:rPr>
                <w:sz w:val="22"/>
                <w:szCs w:val="22"/>
              </w:rPr>
              <w:fldChar w:fldCharType="begin">
                <w:fldData xml:space="preserve">PEVuZE5vdGU+PENpdGU+PEF1dGhvcj5LeW5kZTwvQXV0aG9yPjxZZWFyPjIwMTA8L1llYXI+PFJl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E2NjktNzQ8L3BhZ2VzPjx2b2x1bWU+MTM8L3ZvbHVtZT48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LeW5kZTwvQXV0aG9yPjxZZWFyPjIwMTA8L1llYXI+PFJl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6]</w:t>
            </w:r>
            <w:r w:rsidRPr="005F3AA9">
              <w:rPr>
                <w:sz w:val="22"/>
                <w:szCs w:val="22"/>
              </w:rPr>
              <w:fldChar w:fldCharType="end"/>
            </w:r>
          </w:p>
        </w:tc>
        <w:tc>
          <w:tcPr>
            <w:tcW w:w="1811" w:type="dxa"/>
          </w:tcPr>
          <w:p w14:paraId="538EFCD3" w14:textId="60E891EE" w:rsidR="00BF6C28" w:rsidRPr="005F3AA9" w:rsidRDefault="00BF6C28" w:rsidP="00BF6C28">
            <w:pPr>
              <w:rPr>
                <w:sz w:val="22"/>
                <w:szCs w:val="22"/>
              </w:rPr>
            </w:pPr>
            <w:r w:rsidRPr="005F3AA9">
              <w:rPr>
                <w:sz w:val="22"/>
                <w:szCs w:val="22"/>
              </w:rPr>
              <w:t>n: 651;</w:t>
            </w:r>
          </w:p>
          <w:p w14:paraId="182689F6" w14:textId="77777777" w:rsidR="00BF6C28" w:rsidRPr="005F3AA9" w:rsidRDefault="00BF6C28" w:rsidP="00BF6C28">
            <w:pPr>
              <w:rPr>
                <w:sz w:val="22"/>
                <w:szCs w:val="22"/>
              </w:rPr>
            </w:pPr>
            <w:r w:rsidRPr="005F3AA9">
              <w:rPr>
                <w:sz w:val="22"/>
                <w:szCs w:val="22"/>
              </w:rPr>
              <w:t>age: 8-16;</w:t>
            </w:r>
          </w:p>
          <w:p w14:paraId="3C3DD03B" w14:textId="55D201BC" w:rsidR="00BF6C28" w:rsidRPr="005F3AA9" w:rsidRDefault="00BF6C28" w:rsidP="00BF6C28">
            <w:pPr>
              <w:rPr>
                <w:sz w:val="22"/>
                <w:szCs w:val="22"/>
              </w:rPr>
            </w:pPr>
            <w:r w:rsidRPr="005F3AA9">
              <w:rPr>
                <w:sz w:val="22"/>
                <w:szCs w:val="22"/>
              </w:rPr>
              <w:t>female: 62.5%</w:t>
            </w:r>
          </w:p>
        </w:tc>
        <w:tc>
          <w:tcPr>
            <w:tcW w:w="1526" w:type="dxa"/>
          </w:tcPr>
          <w:p w14:paraId="2A6A2B9F" w14:textId="38DE8018" w:rsidR="00BF6C28" w:rsidRPr="005F3AA9" w:rsidRDefault="00BF6C28" w:rsidP="00BF6C28">
            <w:pPr>
              <w:rPr>
                <w:sz w:val="22"/>
                <w:szCs w:val="22"/>
              </w:rPr>
            </w:pPr>
            <w:r w:rsidRPr="005F3AA9">
              <w:rPr>
                <w:sz w:val="22"/>
                <w:szCs w:val="22"/>
              </w:rPr>
              <w:t>Prospective study</w:t>
            </w:r>
          </w:p>
        </w:tc>
        <w:tc>
          <w:tcPr>
            <w:tcW w:w="989" w:type="dxa"/>
          </w:tcPr>
          <w:p w14:paraId="4618317A" w14:textId="4AC948D3" w:rsidR="00BF6C28" w:rsidRPr="005F3AA9" w:rsidRDefault="00BF6C28" w:rsidP="00BF6C28">
            <w:pPr>
              <w:rPr>
                <w:sz w:val="22"/>
                <w:szCs w:val="22"/>
              </w:rPr>
            </w:pPr>
            <w:r w:rsidRPr="005F3AA9">
              <w:rPr>
                <w:sz w:val="22"/>
                <w:szCs w:val="22"/>
              </w:rPr>
              <w:t>24 hour recall; food record</w:t>
            </w:r>
          </w:p>
        </w:tc>
        <w:tc>
          <w:tcPr>
            <w:tcW w:w="1413" w:type="dxa"/>
          </w:tcPr>
          <w:p w14:paraId="4D74CDE2" w14:textId="2C202E4C" w:rsidR="00BF6C28" w:rsidRPr="005F3AA9" w:rsidRDefault="00BF6C28" w:rsidP="00BF6C28">
            <w:pPr>
              <w:rPr>
                <w:sz w:val="22"/>
                <w:szCs w:val="22"/>
              </w:rPr>
            </w:pPr>
            <w:r w:rsidRPr="005F3AA9">
              <w:rPr>
                <w:sz w:val="22"/>
                <w:szCs w:val="22"/>
              </w:rPr>
              <w:t>Unknown</w:t>
            </w:r>
          </w:p>
        </w:tc>
        <w:tc>
          <w:tcPr>
            <w:tcW w:w="1356" w:type="dxa"/>
          </w:tcPr>
          <w:p w14:paraId="0EC94594" w14:textId="4E87DEA2" w:rsidR="00BF6C28" w:rsidRPr="005F3AA9" w:rsidRDefault="00BF6C28" w:rsidP="00BF6C28">
            <w:pPr>
              <w:rPr>
                <w:sz w:val="22"/>
                <w:szCs w:val="22"/>
              </w:rPr>
            </w:pPr>
            <w:r w:rsidRPr="005F3AA9">
              <w:rPr>
                <w:sz w:val="22"/>
                <w:szCs w:val="22"/>
              </w:rPr>
              <w:t>1. Boys</w:t>
            </w:r>
          </w:p>
          <w:p w14:paraId="12743883" w14:textId="73F4F10D" w:rsidR="00BF6C28" w:rsidRPr="005F3AA9" w:rsidRDefault="00BF6C28" w:rsidP="00BF6C28">
            <w:pPr>
              <w:rPr>
                <w:sz w:val="22"/>
                <w:szCs w:val="22"/>
              </w:rPr>
            </w:pPr>
            <w:r w:rsidRPr="005F3AA9">
              <w:rPr>
                <w:sz w:val="22"/>
                <w:szCs w:val="22"/>
              </w:rPr>
              <w:t>1.1 Children school</w:t>
            </w:r>
          </w:p>
          <w:p w14:paraId="414741CC" w14:textId="77777777" w:rsidR="00BF6C28" w:rsidRPr="005F3AA9" w:rsidRDefault="00BF6C28" w:rsidP="00BF6C28">
            <w:pPr>
              <w:rPr>
                <w:sz w:val="22"/>
                <w:szCs w:val="22"/>
              </w:rPr>
            </w:pPr>
          </w:p>
          <w:p w14:paraId="65B3FEC2" w14:textId="77777777" w:rsidR="00BF6C28" w:rsidRPr="005F3AA9" w:rsidRDefault="00BF6C28" w:rsidP="00BF6C28">
            <w:pPr>
              <w:rPr>
                <w:sz w:val="22"/>
                <w:szCs w:val="22"/>
              </w:rPr>
            </w:pPr>
          </w:p>
          <w:p w14:paraId="0FA8C0C6" w14:textId="16D07F1B" w:rsidR="00BF6C28" w:rsidRPr="005F3AA9" w:rsidRDefault="00BF6C28" w:rsidP="00BF6C28">
            <w:pPr>
              <w:rPr>
                <w:sz w:val="22"/>
                <w:szCs w:val="22"/>
              </w:rPr>
            </w:pPr>
            <w:r w:rsidRPr="005F3AA9">
              <w:rPr>
                <w:sz w:val="22"/>
                <w:szCs w:val="22"/>
              </w:rPr>
              <w:t>1.2 Adolescents</w:t>
            </w:r>
          </w:p>
          <w:p w14:paraId="4541358A" w14:textId="77777777" w:rsidR="00BF6C28" w:rsidRPr="005F3AA9" w:rsidRDefault="00BF6C28" w:rsidP="00BF6C28">
            <w:pPr>
              <w:rPr>
                <w:sz w:val="22"/>
                <w:szCs w:val="22"/>
              </w:rPr>
            </w:pPr>
          </w:p>
          <w:p w14:paraId="7D6DA4C4" w14:textId="77777777" w:rsidR="00BF6C28" w:rsidRPr="005F3AA9" w:rsidRDefault="00BF6C28" w:rsidP="00BF6C28">
            <w:pPr>
              <w:rPr>
                <w:sz w:val="22"/>
                <w:szCs w:val="22"/>
              </w:rPr>
            </w:pPr>
          </w:p>
          <w:p w14:paraId="1E058F72" w14:textId="77777777" w:rsidR="00BF6C28" w:rsidRPr="005F3AA9" w:rsidRDefault="00BF6C28" w:rsidP="00BF6C28">
            <w:pPr>
              <w:rPr>
                <w:sz w:val="22"/>
                <w:szCs w:val="22"/>
              </w:rPr>
            </w:pPr>
            <w:r w:rsidRPr="005F3AA9">
              <w:rPr>
                <w:sz w:val="22"/>
                <w:szCs w:val="22"/>
              </w:rPr>
              <w:t>2. Girls</w:t>
            </w:r>
          </w:p>
          <w:p w14:paraId="565CD4B1" w14:textId="5218E6FA" w:rsidR="00BF6C28" w:rsidRPr="005F3AA9" w:rsidRDefault="00BF6C28" w:rsidP="00BF6C28">
            <w:pPr>
              <w:rPr>
                <w:sz w:val="22"/>
                <w:szCs w:val="22"/>
              </w:rPr>
            </w:pPr>
            <w:r w:rsidRPr="005F3AA9">
              <w:rPr>
                <w:sz w:val="22"/>
                <w:szCs w:val="22"/>
              </w:rPr>
              <w:t>2.1 Children school</w:t>
            </w:r>
          </w:p>
          <w:p w14:paraId="7256F7E6" w14:textId="77777777" w:rsidR="00BF6C28" w:rsidRPr="005F3AA9" w:rsidRDefault="00BF6C28" w:rsidP="00BF6C28">
            <w:pPr>
              <w:rPr>
                <w:sz w:val="22"/>
                <w:szCs w:val="22"/>
              </w:rPr>
            </w:pPr>
          </w:p>
          <w:p w14:paraId="0D7126C6" w14:textId="77777777" w:rsidR="00BF6C28" w:rsidRPr="005F3AA9" w:rsidRDefault="00BF6C28" w:rsidP="00BF6C28">
            <w:pPr>
              <w:rPr>
                <w:sz w:val="22"/>
                <w:szCs w:val="22"/>
              </w:rPr>
            </w:pPr>
          </w:p>
          <w:p w14:paraId="292EF06F" w14:textId="64D314A2" w:rsidR="00BF6C28" w:rsidRPr="005F3AA9" w:rsidRDefault="00BF6C28" w:rsidP="00BF6C28">
            <w:pPr>
              <w:rPr>
                <w:sz w:val="22"/>
                <w:szCs w:val="22"/>
              </w:rPr>
            </w:pPr>
            <w:r w:rsidRPr="005F3AA9">
              <w:rPr>
                <w:sz w:val="22"/>
                <w:szCs w:val="22"/>
              </w:rPr>
              <w:t>2.2 Adolescents</w:t>
            </w:r>
          </w:p>
        </w:tc>
        <w:tc>
          <w:tcPr>
            <w:tcW w:w="2303" w:type="dxa"/>
          </w:tcPr>
          <w:p w14:paraId="10CB88A9" w14:textId="77777777" w:rsidR="00BF6C28" w:rsidRPr="005F3AA9" w:rsidRDefault="00BF6C28" w:rsidP="00BF6C28">
            <w:pPr>
              <w:rPr>
                <w:sz w:val="22"/>
                <w:szCs w:val="22"/>
              </w:rPr>
            </w:pPr>
          </w:p>
          <w:p w14:paraId="7A3B1547" w14:textId="21467351" w:rsidR="00BF6C28" w:rsidRPr="005F3AA9" w:rsidRDefault="00BF6C28" w:rsidP="00BF6C28">
            <w:pPr>
              <w:rPr>
                <w:sz w:val="22"/>
                <w:szCs w:val="22"/>
              </w:rPr>
            </w:pPr>
            <w:r w:rsidRPr="005F3AA9">
              <w:rPr>
                <w:sz w:val="22"/>
                <w:szCs w:val="22"/>
              </w:rPr>
              <w:t>Total sugar</w:t>
            </w:r>
          </w:p>
          <w:p w14:paraId="3444DA63" w14:textId="77777777" w:rsidR="00BF6C28" w:rsidRPr="005F3AA9" w:rsidRDefault="00BF6C28" w:rsidP="00BF6C28">
            <w:pPr>
              <w:rPr>
                <w:sz w:val="22"/>
                <w:szCs w:val="22"/>
              </w:rPr>
            </w:pPr>
            <w:r w:rsidRPr="005F3AA9">
              <w:rPr>
                <w:sz w:val="22"/>
                <w:szCs w:val="22"/>
              </w:rPr>
              <w:t>Added sugars</w:t>
            </w:r>
          </w:p>
          <w:p w14:paraId="15BC876F" w14:textId="77777777" w:rsidR="00BF6C28" w:rsidRPr="005F3AA9" w:rsidRDefault="00BF6C28" w:rsidP="00BF6C28">
            <w:pPr>
              <w:rPr>
                <w:sz w:val="22"/>
                <w:szCs w:val="22"/>
              </w:rPr>
            </w:pPr>
            <w:r w:rsidRPr="005F3AA9">
              <w:rPr>
                <w:sz w:val="22"/>
                <w:szCs w:val="22"/>
              </w:rPr>
              <w:t>Non added sugars</w:t>
            </w:r>
          </w:p>
          <w:p w14:paraId="48C94E27" w14:textId="77777777" w:rsidR="00BF6C28" w:rsidRPr="005F3AA9" w:rsidRDefault="00BF6C28" w:rsidP="00BF6C28">
            <w:pPr>
              <w:rPr>
                <w:sz w:val="22"/>
                <w:szCs w:val="22"/>
              </w:rPr>
            </w:pPr>
            <w:r w:rsidRPr="005F3AA9">
              <w:rPr>
                <w:sz w:val="22"/>
                <w:szCs w:val="22"/>
              </w:rPr>
              <w:t>Starch</w:t>
            </w:r>
          </w:p>
          <w:p w14:paraId="2FBF7131" w14:textId="461AE950" w:rsidR="00BF6C28" w:rsidRPr="005F3AA9" w:rsidRDefault="00BF6C28" w:rsidP="00BF6C28">
            <w:pPr>
              <w:rPr>
                <w:sz w:val="22"/>
                <w:szCs w:val="22"/>
              </w:rPr>
            </w:pPr>
            <w:r w:rsidRPr="005F3AA9">
              <w:rPr>
                <w:sz w:val="22"/>
                <w:szCs w:val="22"/>
              </w:rPr>
              <w:t>Fiber</w:t>
            </w:r>
          </w:p>
          <w:p w14:paraId="74372162" w14:textId="307C07DD" w:rsidR="00BF6C28" w:rsidRPr="005F3AA9" w:rsidRDefault="00BF6C28" w:rsidP="00BF6C28">
            <w:pPr>
              <w:rPr>
                <w:sz w:val="22"/>
                <w:szCs w:val="22"/>
              </w:rPr>
            </w:pPr>
            <w:r w:rsidRPr="005F3AA9">
              <w:rPr>
                <w:sz w:val="22"/>
                <w:szCs w:val="22"/>
              </w:rPr>
              <w:t>Total sugar</w:t>
            </w:r>
          </w:p>
          <w:p w14:paraId="0208919C" w14:textId="77777777" w:rsidR="00BF6C28" w:rsidRPr="005F3AA9" w:rsidRDefault="00BF6C28" w:rsidP="00BF6C28">
            <w:pPr>
              <w:rPr>
                <w:sz w:val="22"/>
                <w:szCs w:val="22"/>
              </w:rPr>
            </w:pPr>
            <w:r w:rsidRPr="005F3AA9">
              <w:rPr>
                <w:sz w:val="22"/>
                <w:szCs w:val="22"/>
              </w:rPr>
              <w:t>Added sugars</w:t>
            </w:r>
          </w:p>
          <w:p w14:paraId="1DC6BB75" w14:textId="77777777" w:rsidR="00BF6C28" w:rsidRPr="005F3AA9" w:rsidRDefault="00BF6C28" w:rsidP="00BF6C28">
            <w:pPr>
              <w:rPr>
                <w:sz w:val="22"/>
                <w:szCs w:val="22"/>
              </w:rPr>
            </w:pPr>
            <w:r w:rsidRPr="005F3AA9">
              <w:rPr>
                <w:sz w:val="22"/>
                <w:szCs w:val="22"/>
              </w:rPr>
              <w:t>Non added sugars</w:t>
            </w:r>
          </w:p>
          <w:p w14:paraId="6C122A4E" w14:textId="77777777" w:rsidR="00BF6C28" w:rsidRPr="005F3AA9" w:rsidRDefault="00BF6C28" w:rsidP="00BF6C28">
            <w:pPr>
              <w:rPr>
                <w:sz w:val="22"/>
                <w:szCs w:val="22"/>
              </w:rPr>
            </w:pPr>
            <w:r w:rsidRPr="005F3AA9">
              <w:rPr>
                <w:sz w:val="22"/>
                <w:szCs w:val="22"/>
              </w:rPr>
              <w:t>Starch</w:t>
            </w:r>
          </w:p>
          <w:p w14:paraId="0FEDE907" w14:textId="5CB416AA" w:rsidR="00BF6C28" w:rsidRPr="005F3AA9" w:rsidRDefault="00BF6C28" w:rsidP="00BF6C28">
            <w:pPr>
              <w:rPr>
                <w:sz w:val="22"/>
                <w:szCs w:val="22"/>
              </w:rPr>
            </w:pPr>
            <w:r w:rsidRPr="005F3AA9">
              <w:rPr>
                <w:sz w:val="22"/>
                <w:szCs w:val="22"/>
              </w:rPr>
              <w:t>Fiber</w:t>
            </w:r>
          </w:p>
          <w:p w14:paraId="37A947E0" w14:textId="77777777" w:rsidR="00BF6C28" w:rsidRPr="005F3AA9" w:rsidRDefault="00BF6C28" w:rsidP="00BF6C28">
            <w:pPr>
              <w:rPr>
                <w:sz w:val="22"/>
                <w:szCs w:val="22"/>
              </w:rPr>
            </w:pPr>
          </w:p>
          <w:p w14:paraId="75BF551C" w14:textId="680BEC78" w:rsidR="00BF6C28" w:rsidRPr="005F3AA9" w:rsidRDefault="003F6258" w:rsidP="00BF6C28">
            <w:pPr>
              <w:rPr>
                <w:sz w:val="22"/>
                <w:szCs w:val="22"/>
              </w:rPr>
            </w:pPr>
            <w:r>
              <w:rPr>
                <w:sz w:val="22"/>
                <w:szCs w:val="22"/>
              </w:rPr>
              <w:t>Total sugar</w:t>
            </w:r>
          </w:p>
          <w:p w14:paraId="4830FE8B" w14:textId="77777777" w:rsidR="00BF6C28" w:rsidRPr="005F3AA9" w:rsidRDefault="00BF6C28" w:rsidP="00BF6C28">
            <w:pPr>
              <w:rPr>
                <w:sz w:val="22"/>
                <w:szCs w:val="22"/>
              </w:rPr>
            </w:pPr>
            <w:r w:rsidRPr="005F3AA9">
              <w:rPr>
                <w:sz w:val="22"/>
                <w:szCs w:val="22"/>
              </w:rPr>
              <w:t>Added sugars</w:t>
            </w:r>
          </w:p>
          <w:p w14:paraId="1AA1FF94" w14:textId="77777777" w:rsidR="00BF6C28" w:rsidRPr="005F3AA9" w:rsidRDefault="00BF6C28" w:rsidP="00BF6C28">
            <w:pPr>
              <w:rPr>
                <w:sz w:val="22"/>
                <w:szCs w:val="22"/>
              </w:rPr>
            </w:pPr>
            <w:r w:rsidRPr="005F3AA9">
              <w:rPr>
                <w:sz w:val="22"/>
                <w:szCs w:val="22"/>
              </w:rPr>
              <w:t>Non added sugars</w:t>
            </w:r>
          </w:p>
          <w:p w14:paraId="53D68584" w14:textId="77777777" w:rsidR="00BF6C28" w:rsidRPr="005F3AA9" w:rsidRDefault="00BF6C28" w:rsidP="00BF6C28">
            <w:pPr>
              <w:rPr>
                <w:sz w:val="22"/>
                <w:szCs w:val="22"/>
              </w:rPr>
            </w:pPr>
            <w:r w:rsidRPr="005F3AA9">
              <w:rPr>
                <w:sz w:val="22"/>
                <w:szCs w:val="22"/>
              </w:rPr>
              <w:t>Starch</w:t>
            </w:r>
          </w:p>
          <w:p w14:paraId="35115A3B" w14:textId="3B94D435" w:rsidR="00BF6C28" w:rsidRPr="005F3AA9" w:rsidRDefault="00BF6C28" w:rsidP="00BF6C28">
            <w:pPr>
              <w:rPr>
                <w:sz w:val="22"/>
                <w:szCs w:val="22"/>
              </w:rPr>
            </w:pPr>
            <w:r w:rsidRPr="005F3AA9">
              <w:rPr>
                <w:sz w:val="22"/>
                <w:szCs w:val="22"/>
              </w:rPr>
              <w:t>Fiber</w:t>
            </w:r>
          </w:p>
          <w:p w14:paraId="2FD99442" w14:textId="20DF6370" w:rsidR="00BF6C28" w:rsidRPr="005F3AA9" w:rsidRDefault="003F6258" w:rsidP="00BF6C28">
            <w:pPr>
              <w:rPr>
                <w:sz w:val="22"/>
                <w:szCs w:val="22"/>
              </w:rPr>
            </w:pPr>
            <w:r>
              <w:rPr>
                <w:sz w:val="22"/>
                <w:szCs w:val="22"/>
              </w:rPr>
              <w:t>Total s</w:t>
            </w:r>
            <w:r w:rsidR="00FF229E">
              <w:rPr>
                <w:sz w:val="22"/>
                <w:szCs w:val="22"/>
              </w:rPr>
              <w:t>ugar</w:t>
            </w:r>
          </w:p>
          <w:p w14:paraId="49198496" w14:textId="77777777" w:rsidR="00BF6C28" w:rsidRPr="005F3AA9" w:rsidRDefault="00BF6C28" w:rsidP="00BF6C28">
            <w:pPr>
              <w:rPr>
                <w:sz w:val="22"/>
                <w:szCs w:val="22"/>
              </w:rPr>
            </w:pPr>
            <w:r w:rsidRPr="005F3AA9">
              <w:rPr>
                <w:sz w:val="22"/>
                <w:szCs w:val="22"/>
              </w:rPr>
              <w:t>Added sugars</w:t>
            </w:r>
          </w:p>
          <w:p w14:paraId="73005BCF" w14:textId="77777777" w:rsidR="00BF6C28" w:rsidRPr="005F3AA9" w:rsidRDefault="00BF6C28" w:rsidP="00BF6C28">
            <w:pPr>
              <w:rPr>
                <w:sz w:val="22"/>
                <w:szCs w:val="22"/>
              </w:rPr>
            </w:pPr>
            <w:r w:rsidRPr="005F3AA9">
              <w:rPr>
                <w:sz w:val="22"/>
                <w:szCs w:val="22"/>
              </w:rPr>
              <w:t>Non added sugars</w:t>
            </w:r>
          </w:p>
          <w:p w14:paraId="6FCF14EC" w14:textId="77777777" w:rsidR="00BF6C28" w:rsidRPr="005F3AA9" w:rsidRDefault="00BF6C28" w:rsidP="00BF6C28">
            <w:pPr>
              <w:rPr>
                <w:sz w:val="22"/>
                <w:szCs w:val="22"/>
              </w:rPr>
            </w:pPr>
            <w:r w:rsidRPr="005F3AA9">
              <w:rPr>
                <w:sz w:val="22"/>
                <w:szCs w:val="22"/>
              </w:rPr>
              <w:t>Starch</w:t>
            </w:r>
          </w:p>
          <w:p w14:paraId="7662A455" w14:textId="63C575C7" w:rsidR="00BF6C28" w:rsidRPr="005F3AA9" w:rsidRDefault="00BF6C28" w:rsidP="00BF6C28">
            <w:pPr>
              <w:rPr>
                <w:sz w:val="22"/>
                <w:szCs w:val="22"/>
              </w:rPr>
            </w:pPr>
            <w:r w:rsidRPr="005F3AA9">
              <w:rPr>
                <w:sz w:val="22"/>
                <w:szCs w:val="22"/>
              </w:rPr>
              <w:t>Fiber</w:t>
            </w:r>
          </w:p>
          <w:p w14:paraId="3BD32FB2" w14:textId="77777777" w:rsidR="00BF6C28" w:rsidRPr="005F3AA9" w:rsidRDefault="00BF6C28" w:rsidP="00BF6C28">
            <w:pPr>
              <w:rPr>
                <w:sz w:val="22"/>
                <w:szCs w:val="22"/>
              </w:rPr>
            </w:pPr>
          </w:p>
          <w:p w14:paraId="5E6626A9" w14:textId="77777777" w:rsidR="00BF6C28" w:rsidRPr="005F3AA9" w:rsidRDefault="00BF6C28" w:rsidP="00BF6C28">
            <w:pPr>
              <w:rPr>
                <w:sz w:val="22"/>
                <w:szCs w:val="22"/>
              </w:rPr>
            </w:pPr>
          </w:p>
          <w:p w14:paraId="08CAA75F" w14:textId="77777777" w:rsidR="00BF6C28" w:rsidRPr="005F3AA9" w:rsidRDefault="00BF6C28" w:rsidP="00BF6C28">
            <w:pPr>
              <w:rPr>
                <w:sz w:val="22"/>
                <w:szCs w:val="22"/>
              </w:rPr>
            </w:pPr>
          </w:p>
        </w:tc>
        <w:tc>
          <w:tcPr>
            <w:tcW w:w="1438" w:type="dxa"/>
            <w:gridSpan w:val="2"/>
          </w:tcPr>
          <w:p w14:paraId="4756C776" w14:textId="77777777" w:rsidR="00BF6C28" w:rsidRPr="005F3AA9" w:rsidRDefault="00BF6C28" w:rsidP="00BF6C28">
            <w:pPr>
              <w:rPr>
                <w:b/>
                <w:sz w:val="22"/>
                <w:szCs w:val="22"/>
              </w:rPr>
            </w:pPr>
          </w:p>
          <w:p w14:paraId="52209578" w14:textId="042D7A23" w:rsidR="00BF6C28" w:rsidRPr="005F3AA9" w:rsidRDefault="00BF6C28" w:rsidP="00BF6C28">
            <w:pPr>
              <w:rPr>
                <w:sz w:val="22"/>
                <w:szCs w:val="22"/>
              </w:rPr>
            </w:pPr>
            <w:r w:rsidRPr="005F3AA9">
              <w:rPr>
                <w:sz w:val="22"/>
                <w:szCs w:val="22"/>
              </w:rPr>
              <w:t>n.s.</w:t>
            </w:r>
          </w:p>
          <w:p w14:paraId="41562607" w14:textId="7C03D531" w:rsidR="00BF6C28" w:rsidRPr="005F3AA9" w:rsidRDefault="00BF6C28" w:rsidP="00BF6C28">
            <w:pPr>
              <w:rPr>
                <w:sz w:val="22"/>
                <w:szCs w:val="22"/>
              </w:rPr>
            </w:pPr>
            <w:r w:rsidRPr="005F3AA9">
              <w:rPr>
                <w:sz w:val="22"/>
                <w:szCs w:val="22"/>
              </w:rPr>
              <w:t>n.s.</w:t>
            </w:r>
          </w:p>
          <w:p w14:paraId="3CEA48B6" w14:textId="156AE59D" w:rsidR="00BF6C28" w:rsidRPr="005F3AA9" w:rsidRDefault="00BF6C28" w:rsidP="00BF6C28">
            <w:pPr>
              <w:rPr>
                <w:sz w:val="22"/>
                <w:szCs w:val="22"/>
              </w:rPr>
            </w:pPr>
            <w:r w:rsidRPr="005F3AA9">
              <w:rPr>
                <w:sz w:val="22"/>
                <w:szCs w:val="22"/>
              </w:rPr>
              <w:t>n.s.</w:t>
            </w:r>
          </w:p>
          <w:p w14:paraId="6D2679F4" w14:textId="6E8B3645" w:rsidR="00BF6C28" w:rsidRPr="005F3AA9" w:rsidRDefault="00BF6C28" w:rsidP="00BF6C28">
            <w:pPr>
              <w:rPr>
                <w:sz w:val="22"/>
                <w:szCs w:val="22"/>
              </w:rPr>
            </w:pPr>
            <w:r w:rsidRPr="005F3AA9">
              <w:rPr>
                <w:sz w:val="22"/>
                <w:szCs w:val="22"/>
              </w:rPr>
              <w:t>n.s.</w:t>
            </w:r>
          </w:p>
          <w:p w14:paraId="37DC665F" w14:textId="41BBF706" w:rsidR="00BF6C28" w:rsidRPr="005F3AA9" w:rsidRDefault="00BF6C28" w:rsidP="00BF6C28">
            <w:pPr>
              <w:rPr>
                <w:sz w:val="22"/>
                <w:szCs w:val="22"/>
              </w:rPr>
            </w:pPr>
            <w:r w:rsidRPr="005F3AA9">
              <w:rPr>
                <w:sz w:val="22"/>
                <w:szCs w:val="22"/>
              </w:rPr>
              <w:t>n.s.</w:t>
            </w:r>
          </w:p>
          <w:p w14:paraId="2416FED2" w14:textId="23964AD6" w:rsidR="00BF6C28" w:rsidRPr="005F3AA9" w:rsidRDefault="00BF6C28" w:rsidP="00BF6C28">
            <w:pPr>
              <w:rPr>
                <w:sz w:val="22"/>
                <w:szCs w:val="22"/>
              </w:rPr>
            </w:pPr>
            <w:r w:rsidRPr="005F3AA9">
              <w:rPr>
                <w:sz w:val="22"/>
                <w:szCs w:val="22"/>
              </w:rPr>
              <w:t>n.s.</w:t>
            </w:r>
          </w:p>
          <w:p w14:paraId="5DBD54BF" w14:textId="3E917A7A" w:rsidR="00BF6C28" w:rsidRPr="005F3AA9" w:rsidRDefault="00BF6C28" w:rsidP="00BF6C28">
            <w:pPr>
              <w:rPr>
                <w:sz w:val="22"/>
                <w:szCs w:val="22"/>
              </w:rPr>
            </w:pPr>
            <w:r w:rsidRPr="005F3AA9">
              <w:rPr>
                <w:sz w:val="22"/>
                <w:szCs w:val="22"/>
              </w:rPr>
              <w:t>n.s.</w:t>
            </w:r>
          </w:p>
          <w:p w14:paraId="328A34E9" w14:textId="21969C1F" w:rsidR="00BF6C28" w:rsidRPr="005F3AA9" w:rsidRDefault="00BF6C28" w:rsidP="00BF6C28">
            <w:pPr>
              <w:rPr>
                <w:sz w:val="22"/>
                <w:szCs w:val="22"/>
              </w:rPr>
            </w:pPr>
            <w:r w:rsidRPr="005F3AA9">
              <w:rPr>
                <w:sz w:val="22"/>
                <w:szCs w:val="22"/>
              </w:rPr>
              <w:t>n.s.</w:t>
            </w:r>
          </w:p>
          <w:p w14:paraId="124253B6" w14:textId="799085B5" w:rsidR="00BF6C28" w:rsidRPr="005F3AA9" w:rsidRDefault="00BF6C28" w:rsidP="00BF6C28">
            <w:pPr>
              <w:rPr>
                <w:sz w:val="22"/>
                <w:szCs w:val="22"/>
              </w:rPr>
            </w:pPr>
            <w:r w:rsidRPr="005F3AA9">
              <w:rPr>
                <w:sz w:val="22"/>
                <w:szCs w:val="22"/>
              </w:rPr>
              <w:t>n.s.</w:t>
            </w:r>
          </w:p>
          <w:p w14:paraId="204FCC08" w14:textId="4A451891" w:rsidR="00BF6C28" w:rsidRPr="005F3AA9" w:rsidRDefault="00BF6C28" w:rsidP="00BF6C28">
            <w:pPr>
              <w:rPr>
                <w:sz w:val="22"/>
                <w:szCs w:val="22"/>
              </w:rPr>
            </w:pPr>
            <w:r w:rsidRPr="005F3AA9">
              <w:rPr>
                <w:sz w:val="22"/>
                <w:szCs w:val="22"/>
              </w:rPr>
              <w:t>n.s.</w:t>
            </w:r>
          </w:p>
          <w:p w14:paraId="30532467" w14:textId="77777777" w:rsidR="00BF6C28" w:rsidRPr="005F3AA9" w:rsidRDefault="00BF6C28" w:rsidP="00BF6C28">
            <w:pPr>
              <w:rPr>
                <w:sz w:val="22"/>
                <w:szCs w:val="22"/>
              </w:rPr>
            </w:pPr>
          </w:p>
          <w:p w14:paraId="00A84090" w14:textId="077E118A" w:rsidR="00BF6C28" w:rsidRPr="005F3AA9" w:rsidRDefault="00BF6C28" w:rsidP="00BF6C28">
            <w:pPr>
              <w:rPr>
                <w:sz w:val="22"/>
                <w:szCs w:val="22"/>
              </w:rPr>
            </w:pPr>
            <w:r w:rsidRPr="005F3AA9">
              <w:rPr>
                <w:sz w:val="22"/>
                <w:szCs w:val="22"/>
              </w:rPr>
              <w:t>0.23*</w:t>
            </w:r>
          </w:p>
          <w:p w14:paraId="688CABB1" w14:textId="514D3065" w:rsidR="00BF6C28" w:rsidRPr="005F3AA9" w:rsidRDefault="00BF6C28" w:rsidP="00BF6C28">
            <w:pPr>
              <w:rPr>
                <w:sz w:val="22"/>
                <w:szCs w:val="22"/>
              </w:rPr>
            </w:pPr>
            <w:r w:rsidRPr="005F3AA9">
              <w:rPr>
                <w:sz w:val="22"/>
                <w:szCs w:val="22"/>
              </w:rPr>
              <w:t>n.s.</w:t>
            </w:r>
          </w:p>
          <w:p w14:paraId="59A9F336" w14:textId="3F090035" w:rsidR="00BF6C28" w:rsidRPr="005F3AA9" w:rsidRDefault="00BF6C28" w:rsidP="00BF6C28">
            <w:pPr>
              <w:rPr>
                <w:sz w:val="22"/>
                <w:szCs w:val="22"/>
              </w:rPr>
            </w:pPr>
            <w:r w:rsidRPr="005F3AA9">
              <w:rPr>
                <w:sz w:val="22"/>
                <w:szCs w:val="22"/>
              </w:rPr>
              <w:t>n.s.</w:t>
            </w:r>
          </w:p>
          <w:p w14:paraId="393433BA" w14:textId="28B7A194" w:rsidR="00BF6C28" w:rsidRPr="005F3AA9" w:rsidRDefault="00BF6C28" w:rsidP="00BF6C28">
            <w:pPr>
              <w:rPr>
                <w:sz w:val="22"/>
                <w:szCs w:val="22"/>
              </w:rPr>
            </w:pPr>
            <w:r w:rsidRPr="005F3AA9">
              <w:rPr>
                <w:sz w:val="22"/>
                <w:szCs w:val="22"/>
              </w:rPr>
              <w:t>n.s.</w:t>
            </w:r>
          </w:p>
          <w:p w14:paraId="0698FB75" w14:textId="485C9ACD" w:rsidR="00BF6C28" w:rsidRPr="005F3AA9" w:rsidRDefault="00BF6C28" w:rsidP="00BF6C28">
            <w:pPr>
              <w:rPr>
                <w:sz w:val="22"/>
                <w:szCs w:val="22"/>
              </w:rPr>
            </w:pPr>
            <w:r w:rsidRPr="005F3AA9">
              <w:rPr>
                <w:sz w:val="22"/>
                <w:szCs w:val="22"/>
              </w:rPr>
              <w:t>-1.28*</w:t>
            </w:r>
          </w:p>
          <w:p w14:paraId="54D50271" w14:textId="4DA25D27" w:rsidR="00BF6C28" w:rsidRPr="005F3AA9" w:rsidRDefault="00BF6C28" w:rsidP="00BF6C28">
            <w:pPr>
              <w:rPr>
                <w:sz w:val="22"/>
                <w:szCs w:val="22"/>
              </w:rPr>
            </w:pPr>
            <w:r w:rsidRPr="005F3AA9">
              <w:rPr>
                <w:sz w:val="22"/>
                <w:szCs w:val="22"/>
              </w:rPr>
              <w:t>n.s.</w:t>
            </w:r>
          </w:p>
          <w:p w14:paraId="3FD8CEED" w14:textId="6C3FBAB7" w:rsidR="00BF6C28" w:rsidRPr="005F3AA9" w:rsidRDefault="00BF6C28" w:rsidP="00BF6C28">
            <w:pPr>
              <w:rPr>
                <w:sz w:val="22"/>
                <w:szCs w:val="22"/>
              </w:rPr>
            </w:pPr>
            <w:r w:rsidRPr="005F3AA9">
              <w:rPr>
                <w:sz w:val="22"/>
                <w:szCs w:val="22"/>
              </w:rPr>
              <w:t>n.s.</w:t>
            </w:r>
          </w:p>
          <w:p w14:paraId="0D8CC81A" w14:textId="4986EDE7" w:rsidR="00BF6C28" w:rsidRPr="005F3AA9" w:rsidRDefault="00BF6C28" w:rsidP="00BF6C28">
            <w:pPr>
              <w:rPr>
                <w:sz w:val="22"/>
                <w:szCs w:val="22"/>
              </w:rPr>
            </w:pPr>
            <w:r w:rsidRPr="005F3AA9">
              <w:rPr>
                <w:sz w:val="22"/>
                <w:szCs w:val="22"/>
              </w:rPr>
              <w:t>n.s.</w:t>
            </w:r>
          </w:p>
          <w:p w14:paraId="351D4B32" w14:textId="34933646" w:rsidR="00BF6C28" w:rsidRPr="005F3AA9" w:rsidRDefault="00BF6C28" w:rsidP="00BF6C28">
            <w:pPr>
              <w:rPr>
                <w:sz w:val="22"/>
                <w:szCs w:val="22"/>
              </w:rPr>
            </w:pPr>
            <w:r w:rsidRPr="005F3AA9">
              <w:rPr>
                <w:sz w:val="22"/>
                <w:szCs w:val="22"/>
              </w:rPr>
              <w:t>n.s.</w:t>
            </w:r>
          </w:p>
          <w:p w14:paraId="6183A134" w14:textId="2AEEFE3B" w:rsidR="00BF6C28" w:rsidRPr="005F3AA9" w:rsidRDefault="00BF6C28" w:rsidP="00BF6C28">
            <w:pPr>
              <w:rPr>
                <w:b/>
                <w:sz w:val="22"/>
                <w:szCs w:val="22"/>
              </w:rPr>
            </w:pPr>
            <w:r w:rsidRPr="005F3AA9">
              <w:rPr>
                <w:sz w:val="22"/>
                <w:szCs w:val="22"/>
              </w:rPr>
              <w:t>n.s.</w:t>
            </w:r>
          </w:p>
        </w:tc>
        <w:tc>
          <w:tcPr>
            <w:tcW w:w="1610" w:type="dxa"/>
          </w:tcPr>
          <w:p w14:paraId="35963027" w14:textId="77777777" w:rsidR="00BF6C28" w:rsidRPr="005F3AA9" w:rsidRDefault="00BF6C28" w:rsidP="00BF6C28">
            <w:pPr>
              <w:rPr>
                <w:sz w:val="22"/>
                <w:szCs w:val="22"/>
              </w:rPr>
            </w:pPr>
            <w:r w:rsidRPr="005F3AA9">
              <w:rPr>
                <w:sz w:val="22"/>
                <w:szCs w:val="22"/>
              </w:rPr>
              <w:t>Linear regression,</w:t>
            </w:r>
          </w:p>
          <w:p w14:paraId="11CC42DA" w14:textId="5DC2278D"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42D5B71" w14:textId="699CD879" w:rsidR="00BF6C28" w:rsidRPr="005F3AA9" w:rsidRDefault="00BF6C28" w:rsidP="00BF6C28">
            <w:pPr>
              <w:rPr>
                <w:sz w:val="22"/>
                <w:szCs w:val="22"/>
              </w:rPr>
            </w:pPr>
            <w:r w:rsidRPr="005F3AA9">
              <w:rPr>
                <w:sz w:val="22"/>
                <w:szCs w:val="22"/>
              </w:rPr>
              <w:t>Unknown</w:t>
            </w:r>
          </w:p>
        </w:tc>
        <w:tc>
          <w:tcPr>
            <w:tcW w:w="907" w:type="dxa"/>
          </w:tcPr>
          <w:p w14:paraId="3B19EB5F" w14:textId="3F6158BA" w:rsidR="00BF6C28" w:rsidRPr="005F3AA9" w:rsidRDefault="00BF6C28" w:rsidP="00BF6C28">
            <w:pPr>
              <w:rPr>
                <w:sz w:val="22"/>
                <w:szCs w:val="22"/>
              </w:rPr>
            </w:pPr>
            <w:r w:rsidRPr="005F3AA9">
              <w:rPr>
                <w:sz w:val="22"/>
                <w:szCs w:val="22"/>
              </w:rPr>
              <w:t>5</w:t>
            </w:r>
          </w:p>
        </w:tc>
      </w:tr>
      <w:tr w:rsidR="00BF6C28" w:rsidRPr="005F3AA9" w14:paraId="4AA846E8" w14:textId="77777777" w:rsidTr="00346ACE">
        <w:tc>
          <w:tcPr>
            <w:tcW w:w="1776" w:type="dxa"/>
          </w:tcPr>
          <w:p w14:paraId="5CD7CCC5" w14:textId="0A1004C4" w:rsidR="00BF6C28" w:rsidRPr="005F3AA9" w:rsidRDefault="00BF6C28" w:rsidP="00BF6C28">
            <w:pPr>
              <w:rPr>
                <w:sz w:val="22"/>
                <w:szCs w:val="22"/>
              </w:rPr>
            </w:pPr>
            <w:r w:rsidRPr="005F3AA9">
              <w:rPr>
                <w:sz w:val="22"/>
                <w:szCs w:val="22"/>
              </w:rPr>
              <w:t>Lopez Alarcon et al. 2014, Mexico</w:t>
            </w:r>
            <w:r w:rsidRPr="005F3AA9">
              <w:rPr>
                <w:sz w:val="22"/>
                <w:szCs w:val="22"/>
              </w:rPr>
              <w:fldChar w:fldCharType="begin">
                <w:fldData xml:space="preserve">PEVuZE5vdGU+PENpdGU+PEF1dGhvcj5Mb3Blei1BbGFyY29uPC9BdXRob3I+PFllYXI+MjAxNDwv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Mb3Blei1BbGFyY29uPC9BdXRob3I+PFllYXI+MjAxNDwv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7]</w:t>
            </w:r>
            <w:r w:rsidRPr="005F3AA9">
              <w:rPr>
                <w:sz w:val="22"/>
                <w:szCs w:val="22"/>
              </w:rPr>
              <w:fldChar w:fldCharType="end"/>
            </w:r>
          </w:p>
        </w:tc>
        <w:tc>
          <w:tcPr>
            <w:tcW w:w="1811" w:type="dxa"/>
          </w:tcPr>
          <w:p w14:paraId="766BCA3B" w14:textId="749975A4" w:rsidR="00BF6C28" w:rsidRPr="005F3AA9" w:rsidRDefault="00BF6C28" w:rsidP="00BF6C28">
            <w:pPr>
              <w:rPr>
                <w:sz w:val="22"/>
                <w:szCs w:val="22"/>
              </w:rPr>
            </w:pPr>
            <w:r w:rsidRPr="005F3AA9">
              <w:rPr>
                <w:sz w:val="22"/>
                <w:szCs w:val="22"/>
              </w:rPr>
              <w:t>n: 229;</w:t>
            </w:r>
          </w:p>
          <w:p w14:paraId="0504E42A" w14:textId="77777777" w:rsidR="00BF6C28" w:rsidRPr="005F3AA9" w:rsidRDefault="00BF6C28" w:rsidP="00BF6C28">
            <w:pPr>
              <w:rPr>
                <w:sz w:val="22"/>
                <w:szCs w:val="22"/>
              </w:rPr>
            </w:pPr>
            <w:r w:rsidRPr="005F3AA9">
              <w:rPr>
                <w:sz w:val="22"/>
                <w:szCs w:val="22"/>
              </w:rPr>
              <w:t>age: 10-18;</w:t>
            </w:r>
          </w:p>
          <w:p w14:paraId="5DD79182" w14:textId="7B1CC53C" w:rsidR="00BF6C28" w:rsidRPr="005F3AA9" w:rsidRDefault="00BF6C28" w:rsidP="00BF6C28">
            <w:pPr>
              <w:rPr>
                <w:sz w:val="22"/>
                <w:szCs w:val="22"/>
              </w:rPr>
            </w:pPr>
            <w:r w:rsidRPr="005F3AA9">
              <w:rPr>
                <w:sz w:val="22"/>
                <w:szCs w:val="22"/>
              </w:rPr>
              <w:t>female: 46.7%</w:t>
            </w:r>
          </w:p>
        </w:tc>
        <w:tc>
          <w:tcPr>
            <w:tcW w:w="1526" w:type="dxa"/>
          </w:tcPr>
          <w:p w14:paraId="31F6104E" w14:textId="44D65634" w:rsidR="00BF6C28" w:rsidRPr="005F3AA9" w:rsidRDefault="00BF6C28" w:rsidP="00BF6C28">
            <w:pPr>
              <w:rPr>
                <w:sz w:val="22"/>
                <w:szCs w:val="22"/>
              </w:rPr>
            </w:pPr>
            <w:r w:rsidRPr="005F3AA9">
              <w:rPr>
                <w:sz w:val="22"/>
                <w:szCs w:val="22"/>
              </w:rPr>
              <w:t>Cross-sectional</w:t>
            </w:r>
          </w:p>
        </w:tc>
        <w:tc>
          <w:tcPr>
            <w:tcW w:w="989" w:type="dxa"/>
          </w:tcPr>
          <w:p w14:paraId="47DC3F47" w14:textId="6DFDE0E8" w:rsidR="00BF6C28" w:rsidRPr="005F3AA9" w:rsidRDefault="00BF6C28" w:rsidP="00BF6C28">
            <w:pPr>
              <w:rPr>
                <w:sz w:val="22"/>
                <w:szCs w:val="22"/>
              </w:rPr>
            </w:pPr>
            <w:r w:rsidRPr="005F3AA9">
              <w:rPr>
                <w:sz w:val="22"/>
                <w:szCs w:val="22"/>
              </w:rPr>
              <w:t>24h recall</w:t>
            </w:r>
          </w:p>
        </w:tc>
        <w:tc>
          <w:tcPr>
            <w:tcW w:w="1413" w:type="dxa"/>
          </w:tcPr>
          <w:p w14:paraId="6AABF059" w14:textId="39021113" w:rsidR="00BF6C28" w:rsidRPr="005F3AA9" w:rsidRDefault="00BF6C28" w:rsidP="00BF6C28">
            <w:pPr>
              <w:rPr>
                <w:sz w:val="22"/>
                <w:szCs w:val="22"/>
              </w:rPr>
            </w:pPr>
            <w:r w:rsidRPr="005F3AA9">
              <w:rPr>
                <w:sz w:val="22"/>
                <w:szCs w:val="22"/>
              </w:rPr>
              <w:t>Unknown</w:t>
            </w:r>
          </w:p>
        </w:tc>
        <w:tc>
          <w:tcPr>
            <w:tcW w:w="1356" w:type="dxa"/>
          </w:tcPr>
          <w:p w14:paraId="67745072" w14:textId="150B398F" w:rsidR="00BF6C28" w:rsidRPr="005F3AA9" w:rsidRDefault="00BF6C28" w:rsidP="00BF6C28">
            <w:pPr>
              <w:rPr>
                <w:sz w:val="22"/>
                <w:szCs w:val="22"/>
              </w:rPr>
            </w:pPr>
            <w:r w:rsidRPr="005F3AA9">
              <w:rPr>
                <w:sz w:val="22"/>
                <w:szCs w:val="22"/>
              </w:rPr>
              <w:t>no</w:t>
            </w:r>
          </w:p>
        </w:tc>
        <w:tc>
          <w:tcPr>
            <w:tcW w:w="2303" w:type="dxa"/>
          </w:tcPr>
          <w:p w14:paraId="2E80790D" w14:textId="5259EA84" w:rsidR="00BF6C28" w:rsidRPr="005F3AA9" w:rsidRDefault="00BF6C28" w:rsidP="00BF6C28">
            <w:pPr>
              <w:rPr>
                <w:sz w:val="22"/>
                <w:szCs w:val="22"/>
              </w:rPr>
            </w:pPr>
            <w:r w:rsidRPr="005F3AA9">
              <w:rPr>
                <w:sz w:val="22"/>
                <w:szCs w:val="22"/>
              </w:rPr>
              <w:t>Proteins</w:t>
            </w:r>
          </w:p>
          <w:p w14:paraId="4194AA4D" w14:textId="5E86A1B1" w:rsidR="00BF6C28" w:rsidRPr="005F3AA9" w:rsidRDefault="00BF6C28" w:rsidP="00BF6C28">
            <w:pPr>
              <w:rPr>
                <w:sz w:val="22"/>
                <w:szCs w:val="22"/>
              </w:rPr>
            </w:pPr>
            <w:r w:rsidRPr="005F3AA9">
              <w:rPr>
                <w:sz w:val="22"/>
                <w:szCs w:val="22"/>
              </w:rPr>
              <w:t>Carbohydrates</w:t>
            </w:r>
          </w:p>
          <w:p w14:paraId="24EA45C6" w14:textId="6DF5F809" w:rsidR="00BF6C28" w:rsidRPr="005F3AA9" w:rsidRDefault="00BF6C28" w:rsidP="00BF6C28">
            <w:pPr>
              <w:rPr>
                <w:sz w:val="22"/>
                <w:szCs w:val="22"/>
              </w:rPr>
            </w:pPr>
            <w:r w:rsidRPr="005F3AA9">
              <w:rPr>
                <w:sz w:val="22"/>
                <w:szCs w:val="22"/>
              </w:rPr>
              <w:t>Lipids</w:t>
            </w:r>
          </w:p>
          <w:p w14:paraId="329573C3" w14:textId="10397153" w:rsidR="00BF6C28" w:rsidRPr="005F3AA9" w:rsidRDefault="00BF6C28" w:rsidP="00BF6C28">
            <w:pPr>
              <w:rPr>
                <w:sz w:val="22"/>
                <w:szCs w:val="22"/>
              </w:rPr>
            </w:pPr>
            <w:r w:rsidRPr="005F3AA9">
              <w:rPr>
                <w:sz w:val="22"/>
                <w:szCs w:val="22"/>
              </w:rPr>
              <w:t>Fiber</w:t>
            </w:r>
          </w:p>
          <w:p w14:paraId="743F1474" w14:textId="06BD40F7" w:rsidR="00BF6C28" w:rsidRPr="005F3AA9" w:rsidRDefault="00BF6C28" w:rsidP="00BF6C28">
            <w:pPr>
              <w:rPr>
                <w:sz w:val="22"/>
                <w:szCs w:val="22"/>
              </w:rPr>
            </w:pPr>
            <w:r w:rsidRPr="005F3AA9">
              <w:rPr>
                <w:sz w:val="22"/>
                <w:szCs w:val="22"/>
              </w:rPr>
              <w:t>SFA</w:t>
            </w:r>
          </w:p>
        </w:tc>
        <w:tc>
          <w:tcPr>
            <w:tcW w:w="1438" w:type="dxa"/>
            <w:gridSpan w:val="2"/>
          </w:tcPr>
          <w:p w14:paraId="3A29C19A" w14:textId="2E7482D1"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36FF1EC2" w14:textId="67C8490A" w:rsidR="00BF6C28" w:rsidRPr="005F3AA9" w:rsidRDefault="00BF6C28" w:rsidP="00BF6C28">
            <w:pPr>
              <w:rPr>
                <w:sz w:val="22"/>
                <w:szCs w:val="22"/>
              </w:rPr>
            </w:pPr>
            <w:r w:rsidRPr="005F3AA9">
              <w:rPr>
                <w:sz w:val="22"/>
                <w:szCs w:val="22"/>
              </w:rPr>
              <w:t>mixed</w:t>
            </w:r>
            <w:r w:rsidRPr="005F3AA9">
              <w:rPr>
                <w:sz w:val="22"/>
                <w:szCs w:val="22"/>
                <w:vertAlign w:val="superscript"/>
              </w:rPr>
              <w:t xml:space="preserve"> a</w:t>
            </w:r>
          </w:p>
          <w:p w14:paraId="1CD8B334" w14:textId="458A216C" w:rsidR="00BF6C28" w:rsidRPr="005F3AA9" w:rsidRDefault="00BF6C28" w:rsidP="00BF6C28">
            <w:pPr>
              <w:rPr>
                <w:sz w:val="22"/>
                <w:szCs w:val="22"/>
              </w:rPr>
            </w:pPr>
            <w:r w:rsidRPr="005F3AA9">
              <w:rPr>
                <w:sz w:val="22"/>
                <w:szCs w:val="22"/>
              </w:rPr>
              <w:t>mixed</w:t>
            </w:r>
            <w:r w:rsidRPr="005F3AA9">
              <w:rPr>
                <w:sz w:val="22"/>
                <w:szCs w:val="22"/>
                <w:vertAlign w:val="superscript"/>
              </w:rPr>
              <w:t xml:space="preserve"> a</w:t>
            </w:r>
          </w:p>
          <w:p w14:paraId="2C2D3194" w14:textId="51B2C065" w:rsidR="00BF6C28" w:rsidRPr="005F3AA9" w:rsidRDefault="00BF6C28" w:rsidP="00BF6C28">
            <w:pPr>
              <w:rPr>
                <w:sz w:val="22"/>
                <w:szCs w:val="22"/>
              </w:rPr>
            </w:pPr>
            <w:r w:rsidRPr="005F3AA9">
              <w:rPr>
                <w:sz w:val="22"/>
                <w:szCs w:val="22"/>
              </w:rPr>
              <w:t>mixed</w:t>
            </w:r>
            <w:r w:rsidRPr="005F3AA9">
              <w:rPr>
                <w:sz w:val="22"/>
                <w:szCs w:val="22"/>
                <w:vertAlign w:val="superscript"/>
              </w:rPr>
              <w:t xml:space="preserve"> a</w:t>
            </w:r>
          </w:p>
          <w:p w14:paraId="3300ADB0" w14:textId="69CE74A8"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22C5E63D" w14:textId="77777777" w:rsidR="00BF6C28" w:rsidRPr="005F3AA9" w:rsidRDefault="00BF6C28" w:rsidP="00BF6C28">
            <w:pPr>
              <w:rPr>
                <w:sz w:val="22"/>
                <w:szCs w:val="22"/>
              </w:rPr>
            </w:pPr>
            <w:r w:rsidRPr="005F3AA9">
              <w:rPr>
                <w:sz w:val="22"/>
                <w:szCs w:val="22"/>
              </w:rPr>
              <w:t xml:space="preserve">Logistic regression, </w:t>
            </w:r>
          </w:p>
          <w:p w14:paraId="3C14030B" w14:textId="1D1E66D6" w:rsidR="00BF6C28" w:rsidRPr="005F3AA9" w:rsidRDefault="00BF6C28" w:rsidP="00BF6C28">
            <w:pPr>
              <w:rPr>
                <w:sz w:val="22"/>
                <w:szCs w:val="22"/>
              </w:rPr>
            </w:pPr>
            <w:r w:rsidRPr="005F3AA9">
              <w:rPr>
                <w:sz w:val="22"/>
                <w:szCs w:val="22"/>
              </w:rPr>
              <w:t xml:space="preserve">Odds ratio </w:t>
            </w:r>
          </w:p>
        </w:tc>
        <w:tc>
          <w:tcPr>
            <w:tcW w:w="1358" w:type="dxa"/>
          </w:tcPr>
          <w:p w14:paraId="66C5891F" w14:textId="1F55E3A4" w:rsidR="00BF6C28" w:rsidRPr="005F3AA9" w:rsidRDefault="00BF6C28" w:rsidP="00BF6C28">
            <w:pPr>
              <w:rPr>
                <w:sz w:val="22"/>
                <w:szCs w:val="22"/>
              </w:rPr>
            </w:pPr>
            <w:r w:rsidRPr="005F3AA9">
              <w:rPr>
                <w:sz w:val="22"/>
                <w:szCs w:val="22"/>
              </w:rPr>
              <w:t>Yes</w:t>
            </w:r>
          </w:p>
        </w:tc>
        <w:tc>
          <w:tcPr>
            <w:tcW w:w="907" w:type="dxa"/>
          </w:tcPr>
          <w:p w14:paraId="432A5915" w14:textId="7DE493C1" w:rsidR="00BF6C28" w:rsidRPr="005F3AA9" w:rsidRDefault="00BF6C28" w:rsidP="00BF6C28">
            <w:pPr>
              <w:rPr>
                <w:sz w:val="22"/>
                <w:szCs w:val="22"/>
              </w:rPr>
            </w:pPr>
            <w:r w:rsidRPr="005F3AA9">
              <w:rPr>
                <w:sz w:val="22"/>
                <w:szCs w:val="22"/>
              </w:rPr>
              <w:t>2</w:t>
            </w:r>
          </w:p>
        </w:tc>
      </w:tr>
      <w:tr w:rsidR="00BF6C28" w:rsidRPr="005F3AA9" w14:paraId="44C3DF5E" w14:textId="77777777" w:rsidTr="00346ACE">
        <w:tc>
          <w:tcPr>
            <w:tcW w:w="1776" w:type="dxa"/>
          </w:tcPr>
          <w:p w14:paraId="0BE6E631" w14:textId="77777777" w:rsidR="00BF6C28" w:rsidRPr="005F3AA9" w:rsidRDefault="00BF6C28" w:rsidP="00BF6C28">
            <w:pPr>
              <w:rPr>
                <w:sz w:val="22"/>
                <w:szCs w:val="22"/>
              </w:rPr>
            </w:pPr>
            <w:r w:rsidRPr="005F3AA9">
              <w:rPr>
                <w:sz w:val="22"/>
                <w:szCs w:val="22"/>
              </w:rPr>
              <w:t>Michels et al. 2015, Multiple European countries</w:t>
            </w:r>
          </w:p>
          <w:p w14:paraId="5F47F121" w14:textId="341995D5" w:rsidR="00BF6C28" w:rsidRPr="005F3AA9" w:rsidRDefault="00BF6C28" w:rsidP="00BF6C28">
            <w:pPr>
              <w:rPr>
                <w:sz w:val="22"/>
                <w:szCs w:val="22"/>
              </w:rPr>
            </w:pP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 </w:instrText>
            </w:r>
            <w:r w:rsidRPr="005F3AA9">
              <w:rPr>
                <w:sz w:val="22"/>
                <w:szCs w:val="22"/>
              </w:rPr>
              <w:fldChar w:fldCharType="begin">
                <w:fldData xml:space="preserve">PEVuZE5vdGU+PENpdGU+PEF1dGhvcj5NaWNoZWxzPC9BdXRob3I+PFllYXI+MjAxNTwvWWVhcj48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9]</w:t>
            </w:r>
            <w:r w:rsidRPr="005F3AA9">
              <w:rPr>
                <w:sz w:val="22"/>
                <w:szCs w:val="22"/>
              </w:rPr>
              <w:fldChar w:fldCharType="end"/>
            </w:r>
          </w:p>
        </w:tc>
        <w:tc>
          <w:tcPr>
            <w:tcW w:w="1811" w:type="dxa"/>
          </w:tcPr>
          <w:p w14:paraId="3D5B3C88" w14:textId="19C7894F" w:rsidR="00BF6C28" w:rsidRPr="005F3AA9" w:rsidRDefault="00BF6C28" w:rsidP="00BF6C28">
            <w:pPr>
              <w:rPr>
                <w:sz w:val="22"/>
                <w:szCs w:val="22"/>
              </w:rPr>
            </w:pPr>
            <w:r w:rsidRPr="005F3AA9">
              <w:rPr>
                <w:sz w:val="22"/>
                <w:szCs w:val="22"/>
              </w:rPr>
              <w:t>n: 387;</w:t>
            </w:r>
          </w:p>
          <w:p w14:paraId="702E104F" w14:textId="3DA0716B" w:rsidR="00BF6C28" w:rsidRPr="005F3AA9" w:rsidRDefault="00BF6C28" w:rsidP="00BF6C28">
            <w:pPr>
              <w:rPr>
                <w:sz w:val="22"/>
                <w:szCs w:val="22"/>
              </w:rPr>
            </w:pPr>
            <w:r w:rsidRPr="005F3AA9">
              <w:rPr>
                <w:sz w:val="22"/>
                <w:szCs w:val="22"/>
              </w:rPr>
              <w:t>age: 12.5-17.5;</w:t>
            </w:r>
          </w:p>
          <w:p w14:paraId="65FA5651" w14:textId="16EB4E94" w:rsidR="00BF6C28" w:rsidRPr="005F3AA9" w:rsidRDefault="00BF6C28" w:rsidP="00BF6C28">
            <w:pPr>
              <w:rPr>
                <w:sz w:val="22"/>
                <w:szCs w:val="22"/>
              </w:rPr>
            </w:pPr>
            <w:r w:rsidRPr="005F3AA9">
              <w:rPr>
                <w:sz w:val="22"/>
                <w:szCs w:val="22"/>
              </w:rPr>
              <w:t>female: n.a.</w:t>
            </w:r>
          </w:p>
        </w:tc>
        <w:tc>
          <w:tcPr>
            <w:tcW w:w="1526" w:type="dxa"/>
          </w:tcPr>
          <w:p w14:paraId="4FCE42FB" w14:textId="78BE603C" w:rsidR="00BF6C28" w:rsidRPr="005F3AA9" w:rsidRDefault="00BF6C28" w:rsidP="00BF6C28">
            <w:pPr>
              <w:rPr>
                <w:sz w:val="22"/>
                <w:szCs w:val="22"/>
              </w:rPr>
            </w:pPr>
            <w:r w:rsidRPr="005F3AA9">
              <w:rPr>
                <w:sz w:val="22"/>
                <w:szCs w:val="22"/>
              </w:rPr>
              <w:t>Cross-sectional</w:t>
            </w:r>
          </w:p>
        </w:tc>
        <w:tc>
          <w:tcPr>
            <w:tcW w:w="989" w:type="dxa"/>
          </w:tcPr>
          <w:p w14:paraId="36EC840E" w14:textId="3A7EC7AC" w:rsidR="00BF6C28" w:rsidRPr="005F3AA9" w:rsidRDefault="00BF6C28" w:rsidP="00BF6C28">
            <w:pPr>
              <w:rPr>
                <w:sz w:val="22"/>
                <w:szCs w:val="22"/>
              </w:rPr>
            </w:pPr>
            <w:r w:rsidRPr="005F3AA9">
              <w:rPr>
                <w:sz w:val="22"/>
                <w:szCs w:val="22"/>
              </w:rPr>
              <w:t>FFQ</w:t>
            </w:r>
          </w:p>
        </w:tc>
        <w:tc>
          <w:tcPr>
            <w:tcW w:w="1413" w:type="dxa"/>
          </w:tcPr>
          <w:p w14:paraId="1B8C7FA1" w14:textId="3D0AC6F9" w:rsidR="00BF6C28" w:rsidRPr="005F3AA9" w:rsidRDefault="00BF6C28" w:rsidP="00BF6C28">
            <w:pPr>
              <w:rPr>
                <w:sz w:val="22"/>
                <w:szCs w:val="22"/>
              </w:rPr>
            </w:pPr>
            <w:r w:rsidRPr="005F3AA9">
              <w:rPr>
                <w:sz w:val="22"/>
                <w:szCs w:val="22"/>
              </w:rPr>
              <w:t>No</w:t>
            </w:r>
          </w:p>
        </w:tc>
        <w:tc>
          <w:tcPr>
            <w:tcW w:w="1356" w:type="dxa"/>
          </w:tcPr>
          <w:p w14:paraId="2A92E401" w14:textId="61307885" w:rsidR="00BF6C28" w:rsidRPr="005F3AA9" w:rsidRDefault="00BF6C28" w:rsidP="00BF6C28">
            <w:pPr>
              <w:rPr>
                <w:sz w:val="22"/>
                <w:szCs w:val="22"/>
              </w:rPr>
            </w:pPr>
            <w:r w:rsidRPr="005F3AA9">
              <w:rPr>
                <w:sz w:val="22"/>
                <w:szCs w:val="22"/>
              </w:rPr>
              <w:t>no</w:t>
            </w:r>
          </w:p>
        </w:tc>
        <w:tc>
          <w:tcPr>
            <w:tcW w:w="2303" w:type="dxa"/>
          </w:tcPr>
          <w:p w14:paraId="6041C8D0" w14:textId="1AEF0C8C" w:rsidR="00BF6C28" w:rsidRPr="005F3AA9" w:rsidRDefault="00BF6C28" w:rsidP="00BF6C28">
            <w:pPr>
              <w:rPr>
                <w:sz w:val="22"/>
                <w:szCs w:val="22"/>
              </w:rPr>
            </w:pPr>
            <w:r w:rsidRPr="005F3AA9">
              <w:rPr>
                <w:sz w:val="22"/>
                <w:szCs w:val="22"/>
              </w:rPr>
              <w:t>Ready to eat cereals</w:t>
            </w:r>
          </w:p>
        </w:tc>
        <w:tc>
          <w:tcPr>
            <w:tcW w:w="1438" w:type="dxa"/>
            <w:gridSpan w:val="2"/>
          </w:tcPr>
          <w:p w14:paraId="56C1B438" w14:textId="67B72E66"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10" w:type="dxa"/>
          </w:tcPr>
          <w:p w14:paraId="602BAE52" w14:textId="3AF78242" w:rsidR="00BF6C28" w:rsidRPr="005F3AA9" w:rsidRDefault="00BF6C28" w:rsidP="00BF6C28">
            <w:pPr>
              <w:rPr>
                <w:sz w:val="22"/>
                <w:szCs w:val="22"/>
              </w:rPr>
            </w:pPr>
            <w:r w:rsidRPr="005F3AA9">
              <w:rPr>
                <w:sz w:val="22"/>
                <w:szCs w:val="22"/>
              </w:rPr>
              <w:t>Linear regression, Estimated marginal means</w:t>
            </w:r>
          </w:p>
        </w:tc>
        <w:tc>
          <w:tcPr>
            <w:tcW w:w="1358" w:type="dxa"/>
          </w:tcPr>
          <w:p w14:paraId="06CB61CD" w14:textId="6180015E" w:rsidR="00BF6C28" w:rsidRPr="005F3AA9" w:rsidRDefault="00BF6C28" w:rsidP="00BF6C28">
            <w:pPr>
              <w:rPr>
                <w:sz w:val="22"/>
                <w:szCs w:val="22"/>
              </w:rPr>
            </w:pPr>
            <w:r w:rsidRPr="005F3AA9">
              <w:rPr>
                <w:sz w:val="22"/>
                <w:szCs w:val="22"/>
              </w:rPr>
              <w:t>Yes</w:t>
            </w:r>
          </w:p>
        </w:tc>
        <w:tc>
          <w:tcPr>
            <w:tcW w:w="907" w:type="dxa"/>
          </w:tcPr>
          <w:p w14:paraId="43739910" w14:textId="536E7041" w:rsidR="00BF6C28" w:rsidRPr="005F3AA9" w:rsidRDefault="00BF6C28" w:rsidP="00BF6C28">
            <w:pPr>
              <w:rPr>
                <w:sz w:val="22"/>
                <w:szCs w:val="22"/>
              </w:rPr>
            </w:pPr>
            <w:r w:rsidRPr="005F3AA9">
              <w:rPr>
                <w:sz w:val="22"/>
                <w:szCs w:val="22"/>
              </w:rPr>
              <w:t>1</w:t>
            </w:r>
          </w:p>
        </w:tc>
      </w:tr>
      <w:tr w:rsidR="00BF6C28" w:rsidRPr="005F3AA9" w14:paraId="7393D41E" w14:textId="77777777" w:rsidTr="00346ACE">
        <w:tc>
          <w:tcPr>
            <w:tcW w:w="1776" w:type="dxa"/>
          </w:tcPr>
          <w:p w14:paraId="5F35632D" w14:textId="719BABFE" w:rsidR="00BF6C28" w:rsidRPr="005F3AA9" w:rsidRDefault="00BF6C28" w:rsidP="00BF6C28">
            <w:pPr>
              <w:rPr>
                <w:sz w:val="22"/>
                <w:szCs w:val="22"/>
              </w:rPr>
            </w:pPr>
            <w:r w:rsidRPr="005F3AA9">
              <w:rPr>
                <w:sz w:val="22"/>
                <w:szCs w:val="22"/>
              </w:rPr>
              <w:t>Romero-Polvo et al. 2012, Mexico</w:t>
            </w:r>
            <w:r w:rsidRPr="005F3AA9">
              <w:rPr>
                <w:sz w:val="22"/>
                <w:szCs w:val="22"/>
              </w:rPr>
              <w:fldChar w:fldCharType="begin">
                <w:fldData xml:space="preserve">PEVuZE5vdGU+PENpdGU+PEF1dGhvcj5Sb21lcm8tUG9sdm88L0F1dGhvcj48WWVhcj4yMDEyPC9Z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</w:fldData>
              </w:fldChar>
            </w:r>
            <w:r w:rsidRPr="005F3AA9">
              <w:rPr>
                <w:sz w:val="22"/>
                <w:szCs w:val="22"/>
              </w:rPr>
              <w:instrText xml:space="preserve"> ADDIN EN.CITE </w:instrText>
            </w:r>
            <w:r w:rsidRPr="005F3AA9">
              <w:rPr>
                <w:sz w:val="22"/>
                <w:szCs w:val="22"/>
              </w:rPr>
              <w:fldChar w:fldCharType="begin">
                <w:fldData xml:space="preserve">PEVuZE5vdGU+PENpdGU+PEF1dGhvcj5Sb21lcm8tUG9sdm88L0F1dGhvcj48WWVhcj4yMDEyPC9Z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8]</w:t>
            </w:r>
            <w:r w:rsidRPr="005F3AA9">
              <w:rPr>
                <w:sz w:val="22"/>
                <w:szCs w:val="22"/>
              </w:rPr>
              <w:fldChar w:fldCharType="end"/>
            </w:r>
          </w:p>
        </w:tc>
        <w:tc>
          <w:tcPr>
            <w:tcW w:w="1811" w:type="dxa"/>
          </w:tcPr>
          <w:p w14:paraId="659BC2E2" w14:textId="77777777" w:rsidR="00BF6C28" w:rsidRPr="005F3AA9" w:rsidRDefault="00BF6C28" w:rsidP="00BF6C28">
            <w:pPr>
              <w:rPr>
                <w:sz w:val="22"/>
                <w:szCs w:val="22"/>
              </w:rPr>
            </w:pPr>
            <w:r w:rsidRPr="005F3AA9">
              <w:rPr>
                <w:sz w:val="22"/>
                <w:szCs w:val="22"/>
              </w:rPr>
              <w:t>n: 916;</w:t>
            </w:r>
          </w:p>
          <w:p w14:paraId="4DA4658C" w14:textId="77777777" w:rsidR="00BF6C28" w:rsidRPr="005F3AA9" w:rsidRDefault="00BF6C28" w:rsidP="00BF6C28">
            <w:pPr>
              <w:rPr>
                <w:sz w:val="22"/>
                <w:szCs w:val="22"/>
              </w:rPr>
            </w:pPr>
            <w:r w:rsidRPr="005F3AA9">
              <w:rPr>
                <w:sz w:val="22"/>
                <w:szCs w:val="22"/>
              </w:rPr>
              <w:t>age: 7-18;</w:t>
            </w:r>
          </w:p>
          <w:p w14:paraId="1E2AB075" w14:textId="35B57289" w:rsidR="00BF6C28" w:rsidRPr="005F3AA9" w:rsidRDefault="000C18F7" w:rsidP="00BF6C28">
            <w:pPr>
              <w:rPr>
                <w:sz w:val="22"/>
                <w:szCs w:val="22"/>
              </w:rPr>
            </w:pPr>
            <w:r>
              <w:rPr>
                <w:sz w:val="22"/>
                <w:szCs w:val="22"/>
              </w:rPr>
              <w:t>female: 50.8%</w:t>
            </w:r>
          </w:p>
        </w:tc>
        <w:tc>
          <w:tcPr>
            <w:tcW w:w="1526" w:type="dxa"/>
          </w:tcPr>
          <w:p w14:paraId="66C03CB0" w14:textId="3C9A39CB" w:rsidR="00BF6C28" w:rsidRPr="005F3AA9" w:rsidRDefault="00BF6C28" w:rsidP="00BF6C28">
            <w:pPr>
              <w:rPr>
                <w:sz w:val="22"/>
                <w:szCs w:val="22"/>
              </w:rPr>
            </w:pPr>
            <w:r w:rsidRPr="005F3AA9">
              <w:rPr>
                <w:sz w:val="22"/>
                <w:szCs w:val="22"/>
              </w:rPr>
              <w:t>Cohort study</w:t>
            </w:r>
          </w:p>
        </w:tc>
        <w:tc>
          <w:tcPr>
            <w:tcW w:w="989" w:type="dxa"/>
          </w:tcPr>
          <w:p w14:paraId="77E51103" w14:textId="03A7F040" w:rsidR="00BF6C28" w:rsidRPr="005F3AA9" w:rsidRDefault="00BF6C28" w:rsidP="00BF6C28">
            <w:pPr>
              <w:rPr>
                <w:sz w:val="22"/>
                <w:szCs w:val="22"/>
              </w:rPr>
            </w:pPr>
            <w:r w:rsidRPr="005F3AA9">
              <w:rPr>
                <w:sz w:val="22"/>
                <w:szCs w:val="22"/>
              </w:rPr>
              <w:t>FFQ</w:t>
            </w:r>
          </w:p>
        </w:tc>
        <w:tc>
          <w:tcPr>
            <w:tcW w:w="1413" w:type="dxa"/>
          </w:tcPr>
          <w:p w14:paraId="29CAA191" w14:textId="77777777" w:rsidR="00BF6C28" w:rsidRPr="005F3AA9" w:rsidRDefault="00BF6C28" w:rsidP="00BF6C28">
            <w:pPr>
              <w:rPr>
                <w:sz w:val="22"/>
                <w:szCs w:val="22"/>
              </w:rPr>
            </w:pPr>
          </w:p>
        </w:tc>
        <w:tc>
          <w:tcPr>
            <w:tcW w:w="1356" w:type="dxa"/>
          </w:tcPr>
          <w:p w14:paraId="5DA50CB8" w14:textId="5CB87002" w:rsidR="00BF6C28" w:rsidRPr="005F3AA9" w:rsidRDefault="00BF6C28" w:rsidP="00BF6C28">
            <w:pPr>
              <w:rPr>
                <w:sz w:val="22"/>
                <w:szCs w:val="22"/>
              </w:rPr>
            </w:pPr>
            <w:r w:rsidRPr="005F3AA9">
              <w:rPr>
                <w:sz w:val="22"/>
                <w:szCs w:val="22"/>
              </w:rPr>
              <w:t>no</w:t>
            </w:r>
          </w:p>
        </w:tc>
        <w:tc>
          <w:tcPr>
            <w:tcW w:w="2303" w:type="dxa"/>
          </w:tcPr>
          <w:p w14:paraId="7CB908DB" w14:textId="77777777" w:rsidR="00BF6C28" w:rsidRPr="005F3AA9" w:rsidRDefault="00BF6C28" w:rsidP="00BF6C28">
            <w:pPr>
              <w:rPr>
                <w:sz w:val="22"/>
                <w:szCs w:val="22"/>
              </w:rPr>
            </w:pPr>
            <w:r w:rsidRPr="005F3AA9">
              <w:rPr>
                <w:sz w:val="22"/>
                <w:szCs w:val="22"/>
              </w:rPr>
              <w:t>Western dietary pattern</w:t>
            </w:r>
          </w:p>
          <w:p w14:paraId="4382CC2D" w14:textId="05037FE1" w:rsidR="00BF6C28" w:rsidRPr="005F3AA9" w:rsidRDefault="00BF6C28" w:rsidP="00BF6C28">
            <w:pPr>
              <w:rPr>
                <w:sz w:val="22"/>
                <w:szCs w:val="22"/>
              </w:rPr>
            </w:pPr>
            <w:r w:rsidRPr="005F3AA9">
              <w:rPr>
                <w:sz w:val="22"/>
                <w:szCs w:val="22"/>
              </w:rPr>
              <w:t>Prudent dietary pattern</w:t>
            </w:r>
          </w:p>
          <w:p w14:paraId="21EBA176" w14:textId="2F0C7EF4" w:rsidR="00BF6C28" w:rsidRPr="005F3AA9" w:rsidRDefault="00BF6C28" w:rsidP="00BF6C28">
            <w:pPr>
              <w:rPr>
                <w:sz w:val="22"/>
                <w:szCs w:val="22"/>
              </w:rPr>
            </w:pPr>
            <w:r w:rsidRPr="005F3AA9">
              <w:rPr>
                <w:sz w:val="22"/>
                <w:szCs w:val="22"/>
              </w:rPr>
              <w:t>High protein/fat dietary pattern</w:t>
            </w:r>
          </w:p>
          <w:p w14:paraId="1FE5CEE7" w14:textId="4D56243D" w:rsidR="00BF6C28" w:rsidRPr="005F3AA9" w:rsidRDefault="00BF6C28" w:rsidP="00BF6C28">
            <w:pPr>
              <w:rPr>
                <w:sz w:val="22"/>
                <w:szCs w:val="22"/>
              </w:rPr>
            </w:pPr>
          </w:p>
        </w:tc>
        <w:tc>
          <w:tcPr>
            <w:tcW w:w="1438" w:type="dxa"/>
            <w:gridSpan w:val="2"/>
          </w:tcPr>
          <w:p w14:paraId="0D6F1429" w14:textId="133CA047" w:rsidR="00BF6C28" w:rsidRPr="005F3AA9" w:rsidRDefault="00BF6C28" w:rsidP="00BF6C28">
            <w:pPr>
              <w:rPr>
                <w:sz w:val="22"/>
                <w:szCs w:val="22"/>
                <w:vertAlign w:val="superscript"/>
              </w:rPr>
            </w:pPr>
            <w:r w:rsidRPr="005F3AA9">
              <w:rPr>
                <w:sz w:val="22"/>
                <w:szCs w:val="22"/>
              </w:rPr>
              <w:t>positive</w:t>
            </w:r>
            <w:r w:rsidRPr="005F3AA9">
              <w:rPr>
                <w:sz w:val="22"/>
                <w:szCs w:val="22"/>
                <w:vertAlign w:val="superscript"/>
              </w:rPr>
              <w:t>a</w:t>
            </w:r>
          </w:p>
          <w:p w14:paraId="444CEBAD" w14:textId="77777777" w:rsidR="00BF6C28" w:rsidRPr="005F3AA9" w:rsidRDefault="00BF6C28" w:rsidP="00BF6C28">
            <w:pPr>
              <w:rPr>
                <w:sz w:val="22"/>
                <w:szCs w:val="22"/>
              </w:rPr>
            </w:pPr>
          </w:p>
          <w:p w14:paraId="7965213D" w14:textId="66009EEE"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55FA338C" w14:textId="77777777" w:rsidR="00BF6C28" w:rsidRPr="005F3AA9" w:rsidRDefault="00BF6C28" w:rsidP="00BF6C28">
            <w:pPr>
              <w:rPr>
                <w:sz w:val="22"/>
                <w:szCs w:val="22"/>
              </w:rPr>
            </w:pPr>
          </w:p>
          <w:p w14:paraId="4E3F4883" w14:textId="1F43DD3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325BEDD2" w14:textId="77777777" w:rsidR="00BF6C28" w:rsidRPr="005F3AA9" w:rsidRDefault="00BF6C28" w:rsidP="00BF6C28">
            <w:pPr>
              <w:rPr>
                <w:sz w:val="22"/>
                <w:szCs w:val="22"/>
              </w:rPr>
            </w:pPr>
            <w:r w:rsidRPr="005F3AA9">
              <w:rPr>
                <w:sz w:val="22"/>
                <w:szCs w:val="22"/>
              </w:rPr>
              <w:t xml:space="preserve">Multiple logistic regressions, </w:t>
            </w:r>
          </w:p>
          <w:p w14:paraId="6CCDA633" w14:textId="0BBF4F1C" w:rsidR="00BF6C28" w:rsidRPr="005F3AA9" w:rsidRDefault="00BF6C28" w:rsidP="00BF6C28">
            <w:pPr>
              <w:rPr>
                <w:sz w:val="22"/>
                <w:szCs w:val="22"/>
              </w:rPr>
            </w:pPr>
            <w:r w:rsidRPr="005F3AA9">
              <w:rPr>
                <w:sz w:val="22"/>
                <w:szCs w:val="22"/>
              </w:rPr>
              <w:t>Odd’s ratio</w:t>
            </w:r>
          </w:p>
        </w:tc>
        <w:tc>
          <w:tcPr>
            <w:tcW w:w="1358" w:type="dxa"/>
          </w:tcPr>
          <w:p w14:paraId="286DDFD9" w14:textId="77777777" w:rsidR="00BF6C28" w:rsidRPr="005F3AA9" w:rsidRDefault="00BF6C28" w:rsidP="00BF6C28">
            <w:pPr>
              <w:rPr>
                <w:sz w:val="22"/>
                <w:szCs w:val="22"/>
              </w:rPr>
            </w:pPr>
          </w:p>
        </w:tc>
        <w:tc>
          <w:tcPr>
            <w:tcW w:w="907" w:type="dxa"/>
          </w:tcPr>
          <w:p w14:paraId="1A316246" w14:textId="45EC45C6" w:rsidR="00BF6C28" w:rsidRPr="005F3AA9" w:rsidRDefault="00BF6C28" w:rsidP="00BF6C28">
            <w:pPr>
              <w:rPr>
                <w:sz w:val="22"/>
                <w:szCs w:val="22"/>
              </w:rPr>
            </w:pPr>
            <w:r w:rsidRPr="005F3AA9">
              <w:rPr>
                <w:sz w:val="22"/>
                <w:szCs w:val="22"/>
              </w:rPr>
              <w:t>5</w:t>
            </w:r>
          </w:p>
        </w:tc>
      </w:tr>
      <w:tr w:rsidR="00BF6C28" w:rsidRPr="005F3AA9" w14:paraId="1468EF78" w14:textId="77777777" w:rsidTr="00346ACE">
        <w:tc>
          <w:tcPr>
            <w:tcW w:w="1776" w:type="dxa"/>
          </w:tcPr>
          <w:p w14:paraId="08506428" w14:textId="45AABB0F" w:rsidR="00BF6C28" w:rsidRPr="005F3AA9" w:rsidRDefault="00BF6C28" w:rsidP="00BF6C28">
            <w:pPr>
              <w:rPr>
                <w:sz w:val="22"/>
                <w:szCs w:val="22"/>
              </w:rPr>
            </w:pPr>
            <w:r w:rsidRPr="005F3AA9">
              <w:rPr>
                <w:sz w:val="22"/>
                <w:szCs w:val="22"/>
              </w:rPr>
              <w:t>Sese et al. 2012, Multiple European Countries</w:t>
            </w:r>
            <w:r w:rsidRPr="005F3AA9">
              <w:rPr>
                <w:sz w:val="22"/>
                <w:szCs w:val="22"/>
              </w:rPr>
              <w:fldChar w:fldCharType="begin">
                <w:fldData xml:space="preserve">PEVuZE5vdGU+PENpdGU+PEF1dGhvcj5TZXNlPC9BdXRob3I+PFllYXI+MjAxMjwvWWVhcj48UmVj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TZXNlPC9BdXRob3I+PFllYXI+MjAxMjwvWWVhcj48UmVj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9]</w:t>
            </w:r>
            <w:r w:rsidRPr="005F3AA9">
              <w:rPr>
                <w:sz w:val="22"/>
                <w:szCs w:val="22"/>
              </w:rPr>
              <w:fldChar w:fldCharType="end"/>
            </w:r>
          </w:p>
        </w:tc>
        <w:tc>
          <w:tcPr>
            <w:tcW w:w="1811" w:type="dxa"/>
          </w:tcPr>
          <w:p w14:paraId="15F7A02D" w14:textId="5C32440D" w:rsidR="00BF6C28" w:rsidRPr="005F3AA9" w:rsidRDefault="00BF6C28" w:rsidP="00BF6C28">
            <w:pPr>
              <w:rPr>
                <w:sz w:val="22"/>
                <w:szCs w:val="22"/>
              </w:rPr>
            </w:pPr>
            <w:r w:rsidRPr="005F3AA9">
              <w:rPr>
                <w:sz w:val="22"/>
                <w:szCs w:val="22"/>
              </w:rPr>
              <w:t>n: 826</w:t>
            </w:r>
          </w:p>
          <w:p w14:paraId="4740FE49" w14:textId="44604929" w:rsidR="00BF6C28" w:rsidRPr="005F3AA9" w:rsidRDefault="00BF6C28" w:rsidP="00BF6C28">
            <w:pPr>
              <w:rPr>
                <w:sz w:val="22"/>
                <w:szCs w:val="22"/>
              </w:rPr>
            </w:pPr>
            <w:r w:rsidRPr="005F3AA9">
              <w:rPr>
                <w:sz w:val="22"/>
                <w:szCs w:val="22"/>
              </w:rPr>
              <w:t>age: 12.5-17.5;</w:t>
            </w:r>
          </w:p>
          <w:p w14:paraId="0F1F0CE7" w14:textId="0F69A115" w:rsidR="00BF6C28" w:rsidRPr="005F3AA9" w:rsidRDefault="00BF6C28" w:rsidP="00BF6C28">
            <w:pPr>
              <w:rPr>
                <w:sz w:val="22"/>
                <w:szCs w:val="22"/>
              </w:rPr>
            </w:pPr>
            <w:r w:rsidRPr="005F3AA9">
              <w:rPr>
                <w:sz w:val="22"/>
                <w:szCs w:val="22"/>
              </w:rPr>
              <w:t>female: 52.1%</w:t>
            </w:r>
          </w:p>
        </w:tc>
        <w:tc>
          <w:tcPr>
            <w:tcW w:w="1526" w:type="dxa"/>
          </w:tcPr>
          <w:p w14:paraId="353EC080" w14:textId="1FC9A625" w:rsidR="00BF6C28" w:rsidRPr="005F3AA9" w:rsidRDefault="00BF6C28" w:rsidP="00BF6C28">
            <w:pPr>
              <w:rPr>
                <w:sz w:val="22"/>
                <w:szCs w:val="22"/>
              </w:rPr>
            </w:pPr>
            <w:r w:rsidRPr="005F3AA9">
              <w:rPr>
                <w:sz w:val="22"/>
                <w:szCs w:val="22"/>
              </w:rPr>
              <w:t>Cross-sectional</w:t>
            </w:r>
          </w:p>
        </w:tc>
        <w:tc>
          <w:tcPr>
            <w:tcW w:w="989" w:type="dxa"/>
          </w:tcPr>
          <w:p w14:paraId="436BCC63" w14:textId="28060201" w:rsidR="00BF6C28" w:rsidRPr="005F3AA9" w:rsidRDefault="00BF6C28" w:rsidP="00BF6C28">
            <w:pPr>
              <w:rPr>
                <w:sz w:val="22"/>
                <w:szCs w:val="22"/>
              </w:rPr>
            </w:pPr>
            <w:r w:rsidRPr="005F3AA9">
              <w:rPr>
                <w:sz w:val="22"/>
                <w:szCs w:val="22"/>
              </w:rPr>
              <w:t>FFQ</w:t>
            </w:r>
          </w:p>
        </w:tc>
        <w:tc>
          <w:tcPr>
            <w:tcW w:w="1413" w:type="dxa"/>
          </w:tcPr>
          <w:p w14:paraId="0B674E5D" w14:textId="395ECD55" w:rsidR="00BF6C28" w:rsidRPr="005F3AA9" w:rsidRDefault="00BF6C28" w:rsidP="00BF6C28">
            <w:pPr>
              <w:rPr>
                <w:sz w:val="22"/>
                <w:szCs w:val="22"/>
              </w:rPr>
            </w:pPr>
            <w:r w:rsidRPr="005F3AA9">
              <w:rPr>
                <w:sz w:val="22"/>
                <w:szCs w:val="22"/>
              </w:rPr>
              <w:t>Yes</w:t>
            </w:r>
          </w:p>
        </w:tc>
        <w:tc>
          <w:tcPr>
            <w:tcW w:w="1356" w:type="dxa"/>
          </w:tcPr>
          <w:p w14:paraId="0987A4DA" w14:textId="7808F9E2" w:rsidR="00BF6C28" w:rsidRPr="005F3AA9" w:rsidRDefault="00BF6C28" w:rsidP="00BF6C28">
            <w:pPr>
              <w:rPr>
                <w:sz w:val="22"/>
                <w:szCs w:val="22"/>
              </w:rPr>
            </w:pPr>
            <w:r w:rsidRPr="005F3AA9">
              <w:rPr>
                <w:sz w:val="22"/>
                <w:szCs w:val="22"/>
              </w:rPr>
              <w:t>Boys</w:t>
            </w:r>
          </w:p>
          <w:p w14:paraId="1F2799AE" w14:textId="77777777" w:rsidR="00BF6C28" w:rsidRPr="005F3AA9" w:rsidRDefault="00BF6C28" w:rsidP="00BF6C28">
            <w:pPr>
              <w:rPr>
                <w:sz w:val="22"/>
                <w:szCs w:val="22"/>
              </w:rPr>
            </w:pPr>
          </w:p>
          <w:p w14:paraId="4D3F583D" w14:textId="77777777" w:rsidR="00BF6C28" w:rsidRPr="005F3AA9" w:rsidRDefault="00BF6C28" w:rsidP="00BF6C28">
            <w:pPr>
              <w:rPr>
                <w:sz w:val="22"/>
                <w:szCs w:val="22"/>
              </w:rPr>
            </w:pPr>
          </w:p>
          <w:p w14:paraId="12290690" w14:textId="77777777" w:rsidR="00BF6C28" w:rsidRPr="005F3AA9" w:rsidRDefault="00BF6C28" w:rsidP="00BF6C28">
            <w:pPr>
              <w:rPr>
                <w:sz w:val="22"/>
                <w:szCs w:val="22"/>
              </w:rPr>
            </w:pPr>
          </w:p>
          <w:p w14:paraId="4AED7317" w14:textId="77777777" w:rsidR="00BF6C28" w:rsidRPr="005F3AA9" w:rsidRDefault="00BF6C28" w:rsidP="00BF6C28">
            <w:pPr>
              <w:rPr>
                <w:sz w:val="22"/>
                <w:szCs w:val="22"/>
              </w:rPr>
            </w:pPr>
          </w:p>
          <w:p w14:paraId="12651CB7" w14:textId="77777777" w:rsidR="00BF6C28" w:rsidRPr="005F3AA9" w:rsidRDefault="00BF6C28" w:rsidP="00BF6C28">
            <w:pPr>
              <w:rPr>
                <w:sz w:val="22"/>
                <w:szCs w:val="22"/>
              </w:rPr>
            </w:pPr>
          </w:p>
          <w:p w14:paraId="4C0B4669" w14:textId="77777777" w:rsidR="00BF6C28" w:rsidRPr="005F3AA9" w:rsidRDefault="00BF6C28" w:rsidP="00BF6C28">
            <w:pPr>
              <w:rPr>
                <w:sz w:val="22"/>
                <w:szCs w:val="22"/>
              </w:rPr>
            </w:pPr>
          </w:p>
          <w:p w14:paraId="6799113E" w14:textId="77777777" w:rsidR="00BF6C28" w:rsidRPr="005F3AA9" w:rsidRDefault="00BF6C28" w:rsidP="00BF6C28">
            <w:pPr>
              <w:rPr>
                <w:sz w:val="22"/>
                <w:szCs w:val="22"/>
              </w:rPr>
            </w:pPr>
          </w:p>
          <w:p w14:paraId="76377553" w14:textId="77777777" w:rsidR="00BF6C28" w:rsidRPr="005F3AA9" w:rsidRDefault="00BF6C28" w:rsidP="00BF6C28">
            <w:pPr>
              <w:rPr>
                <w:sz w:val="22"/>
                <w:szCs w:val="22"/>
              </w:rPr>
            </w:pPr>
          </w:p>
          <w:p w14:paraId="489CF061" w14:textId="77777777" w:rsidR="00BF6C28" w:rsidRPr="005F3AA9" w:rsidRDefault="00BF6C28" w:rsidP="00BF6C28">
            <w:pPr>
              <w:rPr>
                <w:sz w:val="22"/>
                <w:szCs w:val="22"/>
              </w:rPr>
            </w:pPr>
          </w:p>
          <w:p w14:paraId="47BEA390" w14:textId="77777777" w:rsidR="00BF6C28" w:rsidRPr="005F3AA9" w:rsidRDefault="00BF6C28" w:rsidP="00BF6C28">
            <w:pPr>
              <w:rPr>
                <w:sz w:val="22"/>
                <w:szCs w:val="22"/>
              </w:rPr>
            </w:pPr>
          </w:p>
          <w:p w14:paraId="77959B7C" w14:textId="77777777" w:rsidR="00BF6C28" w:rsidRPr="005F3AA9" w:rsidRDefault="00BF6C28" w:rsidP="00BF6C28">
            <w:pPr>
              <w:rPr>
                <w:sz w:val="22"/>
                <w:szCs w:val="22"/>
              </w:rPr>
            </w:pPr>
          </w:p>
          <w:p w14:paraId="417ACB86" w14:textId="77777777" w:rsidR="00BF6C28" w:rsidRPr="005F3AA9" w:rsidRDefault="00BF6C28" w:rsidP="00BF6C28">
            <w:pPr>
              <w:rPr>
                <w:sz w:val="22"/>
                <w:szCs w:val="22"/>
              </w:rPr>
            </w:pPr>
          </w:p>
          <w:p w14:paraId="1EDEA7AD" w14:textId="77777777" w:rsidR="00BF6C28" w:rsidRPr="005F3AA9" w:rsidRDefault="00BF6C28" w:rsidP="00BF6C28">
            <w:pPr>
              <w:rPr>
                <w:sz w:val="22"/>
                <w:szCs w:val="22"/>
              </w:rPr>
            </w:pPr>
          </w:p>
          <w:p w14:paraId="5ED36313" w14:textId="77777777" w:rsidR="00BF6C28" w:rsidRPr="005F3AA9" w:rsidRDefault="00BF6C28" w:rsidP="00BF6C28">
            <w:pPr>
              <w:rPr>
                <w:sz w:val="22"/>
                <w:szCs w:val="22"/>
              </w:rPr>
            </w:pPr>
          </w:p>
          <w:p w14:paraId="6E8CB7D3" w14:textId="77777777" w:rsidR="00BF6C28" w:rsidRPr="005F3AA9" w:rsidRDefault="00BF6C28" w:rsidP="00BF6C28">
            <w:pPr>
              <w:rPr>
                <w:sz w:val="22"/>
                <w:szCs w:val="22"/>
              </w:rPr>
            </w:pPr>
          </w:p>
          <w:p w14:paraId="27751762" w14:textId="77777777" w:rsidR="00BF6C28" w:rsidRPr="005F3AA9" w:rsidRDefault="00BF6C28" w:rsidP="00BF6C28">
            <w:pPr>
              <w:rPr>
                <w:sz w:val="22"/>
                <w:szCs w:val="22"/>
              </w:rPr>
            </w:pPr>
          </w:p>
          <w:p w14:paraId="520EDCA6" w14:textId="77777777" w:rsidR="00BF6C28" w:rsidRPr="005F3AA9" w:rsidRDefault="00BF6C28" w:rsidP="00BF6C28">
            <w:pPr>
              <w:rPr>
                <w:sz w:val="22"/>
                <w:szCs w:val="22"/>
              </w:rPr>
            </w:pPr>
          </w:p>
          <w:p w14:paraId="1F33A22D" w14:textId="77777777" w:rsidR="00BF6C28" w:rsidRPr="005F3AA9" w:rsidRDefault="00BF6C28" w:rsidP="00BF6C28">
            <w:pPr>
              <w:rPr>
                <w:sz w:val="22"/>
                <w:szCs w:val="22"/>
              </w:rPr>
            </w:pPr>
          </w:p>
          <w:p w14:paraId="1AE151F8" w14:textId="77777777" w:rsidR="00BF6C28" w:rsidRPr="005F3AA9" w:rsidRDefault="00BF6C28" w:rsidP="00BF6C28">
            <w:pPr>
              <w:rPr>
                <w:sz w:val="22"/>
                <w:szCs w:val="22"/>
              </w:rPr>
            </w:pPr>
          </w:p>
          <w:p w14:paraId="511264B8" w14:textId="77777777" w:rsidR="00BF6C28" w:rsidRPr="005F3AA9" w:rsidRDefault="00BF6C28" w:rsidP="00BF6C28">
            <w:pPr>
              <w:rPr>
                <w:sz w:val="22"/>
                <w:szCs w:val="22"/>
              </w:rPr>
            </w:pPr>
          </w:p>
          <w:p w14:paraId="49AEC793" w14:textId="77777777" w:rsidR="00BF6C28" w:rsidRPr="005F3AA9" w:rsidRDefault="00BF6C28" w:rsidP="00BF6C28">
            <w:pPr>
              <w:rPr>
                <w:sz w:val="22"/>
                <w:szCs w:val="22"/>
              </w:rPr>
            </w:pPr>
          </w:p>
          <w:p w14:paraId="512B3F59" w14:textId="77777777" w:rsidR="00BF6C28" w:rsidRPr="005F3AA9" w:rsidRDefault="00BF6C28" w:rsidP="00BF6C28">
            <w:pPr>
              <w:rPr>
                <w:sz w:val="22"/>
                <w:szCs w:val="22"/>
              </w:rPr>
            </w:pPr>
          </w:p>
          <w:p w14:paraId="032A1739" w14:textId="77777777" w:rsidR="00BF6C28" w:rsidRPr="005F3AA9" w:rsidRDefault="00BF6C28" w:rsidP="00BF6C28">
            <w:pPr>
              <w:rPr>
                <w:sz w:val="22"/>
                <w:szCs w:val="22"/>
              </w:rPr>
            </w:pPr>
          </w:p>
          <w:p w14:paraId="00C989AD" w14:textId="77777777" w:rsidR="00BF6C28" w:rsidRPr="005F3AA9" w:rsidRDefault="00BF6C28" w:rsidP="00BF6C28">
            <w:pPr>
              <w:rPr>
                <w:sz w:val="22"/>
                <w:szCs w:val="22"/>
              </w:rPr>
            </w:pPr>
          </w:p>
          <w:p w14:paraId="4EB36C85" w14:textId="77777777" w:rsidR="00BF6C28" w:rsidRPr="005F3AA9" w:rsidRDefault="00BF6C28" w:rsidP="00BF6C28">
            <w:pPr>
              <w:rPr>
                <w:sz w:val="22"/>
                <w:szCs w:val="22"/>
              </w:rPr>
            </w:pPr>
          </w:p>
          <w:p w14:paraId="5456FD68" w14:textId="77777777" w:rsidR="00BF6C28" w:rsidRPr="005F3AA9" w:rsidRDefault="00BF6C28" w:rsidP="00BF6C28">
            <w:pPr>
              <w:rPr>
                <w:sz w:val="22"/>
                <w:szCs w:val="22"/>
              </w:rPr>
            </w:pPr>
          </w:p>
          <w:p w14:paraId="28445660" w14:textId="77777777" w:rsidR="00BF6C28" w:rsidRPr="005F3AA9" w:rsidRDefault="00BF6C28" w:rsidP="00BF6C28">
            <w:pPr>
              <w:rPr>
                <w:sz w:val="22"/>
                <w:szCs w:val="22"/>
              </w:rPr>
            </w:pPr>
          </w:p>
          <w:p w14:paraId="60B26150" w14:textId="77777777" w:rsidR="00BF6C28" w:rsidRPr="005F3AA9" w:rsidRDefault="00BF6C28" w:rsidP="00BF6C28">
            <w:pPr>
              <w:rPr>
                <w:sz w:val="22"/>
                <w:szCs w:val="22"/>
              </w:rPr>
            </w:pPr>
          </w:p>
          <w:p w14:paraId="364C1BFF" w14:textId="77777777" w:rsidR="00BF6C28" w:rsidRPr="005F3AA9" w:rsidRDefault="00BF6C28" w:rsidP="00BF6C28">
            <w:pPr>
              <w:rPr>
                <w:sz w:val="22"/>
                <w:szCs w:val="22"/>
              </w:rPr>
            </w:pPr>
          </w:p>
          <w:p w14:paraId="20DAC8A0" w14:textId="77777777" w:rsidR="00BF6C28" w:rsidRPr="005F3AA9" w:rsidRDefault="00BF6C28" w:rsidP="00BF6C28">
            <w:pPr>
              <w:rPr>
                <w:sz w:val="22"/>
                <w:szCs w:val="22"/>
              </w:rPr>
            </w:pPr>
          </w:p>
          <w:p w14:paraId="044F6471" w14:textId="77777777" w:rsidR="00BF6C28" w:rsidRPr="005F3AA9" w:rsidRDefault="00BF6C28" w:rsidP="00BF6C28">
            <w:pPr>
              <w:rPr>
                <w:sz w:val="22"/>
                <w:szCs w:val="22"/>
              </w:rPr>
            </w:pPr>
          </w:p>
          <w:p w14:paraId="74AD5B23" w14:textId="77777777" w:rsidR="00BF6C28" w:rsidRPr="005F3AA9" w:rsidRDefault="00BF6C28" w:rsidP="00BF6C28">
            <w:pPr>
              <w:rPr>
                <w:sz w:val="22"/>
                <w:szCs w:val="22"/>
              </w:rPr>
            </w:pPr>
          </w:p>
          <w:p w14:paraId="398E3FD5" w14:textId="77777777" w:rsidR="00BF6C28" w:rsidRPr="005F3AA9" w:rsidRDefault="00BF6C28" w:rsidP="00BF6C28">
            <w:pPr>
              <w:rPr>
                <w:sz w:val="22"/>
                <w:szCs w:val="22"/>
              </w:rPr>
            </w:pPr>
          </w:p>
          <w:p w14:paraId="21339A6F" w14:textId="77777777" w:rsidR="00BF6C28" w:rsidRPr="005F3AA9" w:rsidRDefault="00BF6C28" w:rsidP="00BF6C28">
            <w:pPr>
              <w:rPr>
                <w:sz w:val="22"/>
                <w:szCs w:val="22"/>
              </w:rPr>
            </w:pPr>
          </w:p>
          <w:p w14:paraId="198CBC4C" w14:textId="324640DD" w:rsidR="00BF6C28" w:rsidRPr="005F3AA9" w:rsidRDefault="00BF6C28" w:rsidP="00BF6C28">
            <w:pPr>
              <w:rPr>
                <w:sz w:val="22"/>
                <w:szCs w:val="22"/>
              </w:rPr>
            </w:pPr>
            <w:r w:rsidRPr="005F3AA9">
              <w:rPr>
                <w:sz w:val="22"/>
                <w:szCs w:val="22"/>
              </w:rPr>
              <w:t>Girls</w:t>
            </w:r>
          </w:p>
        </w:tc>
        <w:tc>
          <w:tcPr>
            <w:tcW w:w="2303" w:type="dxa"/>
          </w:tcPr>
          <w:p w14:paraId="1E52BF90" w14:textId="2F4DECFA" w:rsidR="00BF6C28" w:rsidRPr="005F3AA9" w:rsidRDefault="00BF6C28" w:rsidP="00BF6C28">
            <w:pPr>
              <w:rPr>
                <w:sz w:val="22"/>
                <w:szCs w:val="22"/>
              </w:rPr>
            </w:pPr>
            <w:r w:rsidRPr="005F3AA9">
              <w:rPr>
                <w:sz w:val="22"/>
                <w:szCs w:val="22"/>
              </w:rPr>
              <w:t>Fresh fruit</w:t>
            </w:r>
            <w:r w:rsidR="00F34D6E">
              <w:rPr>
                <w:sz w:val="22"/>
                <w:szCs w:val="22"/>
              </w:rPr>
              <w:t>s</w:t>
            </w:r>
          </w:p>
          <w:p w14:paraId="76ECB8FB" w14:textId="77777777" w:rsidR="00BF6C28" w:rsidRPr="005F3AA9" w:rsidRDefault="00BF6C28" w:rsidP="00BF6C28">
            <w:pPr>
              <w:rPr>
                <w:sz w:val="22"/>
                <w:szCs w:val="22"/>
              </w:rPr>
            </w:pPr>
            <w:r w:rsidRPr="005F3AA9">
              <w:rPr>
                <w:sz w:val="22"/>
                <w:szCs w:val="22"/>
              </w:rPr>
              <w:t>Vegetables</w:t>
            </w:r>
          </w:p>
          <w:p w14:paraId="67C113E8" w14:textId="4012E0FC" w:rsidR="00BF6C28" w:rsidRPr="005F3AA9" w:rsidRDefault="00BF6C28" w:rsidP="00BF6C28">
            <w:pPr>
              <w:rPr>
                <w:sz w:val="22"/>
                <w:szCs w:val="22"/>
              </w:rPr>
            </w:pPr>
            <w:r w:rsidRPr="005F3AA9">
              <w:rPr>
                <w:sz w:val="22"/>
                <w:szCs w:val="22"/>
              </w:rPr>
              <w:t>Dried fruit</w:t>
            </w:r>
            <w:r w:rsidR="00F34D6E">
              <w:rPr>
                <w:sz w:val="22"/>
                <w:szCs w:val="22"/>
              </w:rPr>
              <w:t>s</w:t>
            </w:r>
          </w:p>
          <w:p w14:paraId="3BBB8492" w14:textId="25B4F1AF" w:rsidR="00BF6C28" w:rsidRPr="005F3AA9" w:rsidRDefault="00BF6C28" w:rsidP="00BF6C28">
            <w:pPr>
              <w:rPr>
                <w:sz w:val="22"/>
                <w:szCs w:val="22"/>
              </w:rPr>
            </w:pPr>
            <w:r w:rsidRPr="005F3AA9">
              <w:rPr>
                <w:sz w:val="22"/>
                <w:szCs w:val="22"/>
              </w:rPr>
              <w:t>Nuts, peanuts, seeds</w:t>
            </w:r>
          </w:p>
          <w:p w14:paraId="243B559A" w14:textId="77777777" w:rsidR="00BF6C28" w:rsidRPr="005F3AA9" w:rsidRDefault="00BF6C28" w:rsidP="00BF6C28">
            <w:pPr>
              <w:rPr>
                <w:sz w:val="22"/>
                <w:szCs w:val="22"/>
              </w:rPr>
            </w:pPr>
            <w:r w:rsidRPr="005F3AA9">
              <w:rPr>
                <w:sz w:val="22"/>
                <w:szCs w:val="22"/>
              </w:rPr>
              <w:t>Yoghurt, yoghurt products</w:t>
            </w:r>
          </w:p>
          <w:p w14:paraId="134FC259" w14:textId="77777777" w:rsidR="00BF6C28" w:rsidRPr="005F3AA9" w:rsidRDefault="00BF6C28" w:rsidP="00BF6C28">
            <w:pPr>
              <w:rPr>
                <w:sz w:val="22"/>
                <w:szCs w:val="22"/>
              </w:rPr>
            </w:pPr>
            <w:r w:rsidRPr="005F3AA9">
              <w:rPr>
                <w:sz w:val="22"/>
                <w:szCs w:val="22"/>
              </w:rPr>
              <w:t>Cheese products</w:t>
            </w:r>
          </w:p>
          <w:p w14:paraId="1E76A3D8" w14:textId="77777777" w:rsidR="00BF6C28" w:rsidRPr="005F3AA9" w:rsidRDefault="00BF6C28" w:rsidP="00BF6C28">
            <w:pPr>
              <w:rPr>
                <w:sz w:val="22"/>
                <w:szCs w:val="22"/>
              </w:rPr>
            </w:pPr>
            <w:r w:rsidRPr="005F3AA9">
              <w:rPr>
                <w:sz w:val="22"/>
                <w:szCs w:val="22"/>
              </w:rPr>
              <w:t>Sweets, candy</w:t>
            </w:r>
          </w:p>
          <w:p w14:paraId="4A06386A" w14:textId="77777777" w:rsidR="00BF6C28" w:rsidRPr="005F3AA9" w:rsidRDefault="00BF6C28" w:rsidP="00BF6C28">
            <w:pPr>
              <w:rPr>
                <w:sz w:val="22"/>
                <w:szCs w:val="22"/>
              </w:rPr>
            </w:pPr>
            <w:r w:rsidRPr="005F3AA9">
              <w:rPr>
                <w:sz w:val="22"/>
                <w:szCs w:val="22"/>
              </w:rPr>
              <w:t>Chocolate</w:t>
            </w:r>
          </w:p>
          <w:p w14:paraId="73CECE0E" w14:textId="449D7A00" w:rsidR="00BF6C28" w:rsidRPr="005F3AA9" w:rsidRDefault="00BF6C28" w:rsidP="00BF6C28">
            <w:pPr>
              <w:rPr>
                <w:sz w:val="22"/>
                <w:szCs w:val="22"/>
              </w:rPr>
            </w:pPr>
            <w:r w:rsidRPr="005F3AA9">
              <w:rPr>
                <w:sz w:val="22"/>
                <w:szCs w:val="22"/>
              </w:rPr>
              <w:t>Biscuits, cookies</w:t>
            </w:r>
          </w:p>
          <w:p w14:paraId="5FC3EA91" w14:textId="77777777" w:rsidR="00BF6C28" w:rsidRPr="005F3AA9" w:rsidRDefault="00BF6C28" w:rsidP="00BF6C28">
            <w:pPr>
              <w:rPr>
                <w:sz w:val="22"/>
                <w:szCs w:val="22"/>
              </w:rPr>
            </w:pPr>
            <w:r w:rsidRPr="005F3AA9">
              <w:rPr>
                <w:sz w:val="22"/>
                <w:szCs w:val="22"/>
              </w:rPr>
              <w:t>Cake, muffins, pastries</w:t>
            </w:r>
          </w:p>
          <w:p w14:paraId="053700DE" w14:textId="77777777" w:rsidR="00BF6C28" w:rsidRPr="005F3AA9" w:rsidRDefault="00BF6C28" w:rsidP="00BF6C28">
            <w:pPr>
              <w:rPr>
                <w:sz w:val="22"/>
                <w:szCs w:val="22"/>
              </w:rPr>
            </w:pPr>
            <w:r w:rsidRPr="005F3AA9">
              <w:rPr>
                <w:sz w:val="22"/>
                <w:szCs w:val="22"/>
              </w:rPr>
              <w:t>Crisps, tortilla chips</w:t>
            </w:r>
          </w:p>
          <w:p w14:paraId="01422F9C" w14:textId="77777777" w:rsidR="00BF6C28" w:rsidRPr="005F3AA9" w:rsidRDefault="00BF6C28" w:rsidP="00BF6C28">
            <w:pPr>
              <w:rPr>
                <w:sz w:val="22"/>
                <w:szCs w:val="22"/>
              </w:rPr>
            </w:pPr>
            <w:r w:rsidRPr="005F3AA9">
              <w:rPr>
                <w:sz w:val="22"/>
                <w:szCs w:val="22"/>
              </w:rPr>
              <w:t>Crackers, rice cakes, salty sticks</w:t>
            </w:r>
          </w:p>
          <w:p w14:paraId="3E50DD26" w14:textId="77777777" w:rsidR="00BF6C28" w:rsidRPr="005F3AA9" w:rsidRDefault="00BF6C28" w:rsidP="00BF6C28">
            <w:pPr>
              <w:rPr>
                <w:sz w:val="22"/>
                <w:szCs w:val="22"/>
              </w:rPr>
            </w:pPr>
            <w:r w:rsidRPr="005F3AA9">
              <w:rPr>
                <w:sz w:val="22"/>
                <w:szCs w:val="22"/>
              </w:rPr>
              <w:t>Popcorn</w:t>
            </w:r>
          </w:p>
          <w:p w14:paraId="348C76BA" w14:textId="032C0FAD" w:rsidR="00BF6C28" w:rsidRPr="005F3AA9" w:rsidRDefault="00BF6C28" w:rsidP="00BF6C28">
            <w:pPr>
              <w:rPr>
                <w:sz w:val="22"/>
                <w:szCs w:val="22"/>
              </w:rPr>
            </w:pPr>
            <w:r w:rsidRPr="005F3AA9">
              <w:rPr>
                <w:sz w:val="22"/>
                <w:szCs w:val="22"/>
              </w:rPr>
              <w:t>Meat based snacks</w:t>
            </w:r>
          </w:p>
          <w:p w14:paraId="4C62071C" w14:textId="2076EDB1" w:rsidR="00BF6C28" w:rsidRPr="005F3AA9" w:rsidRDefault="00BF6C28" w:rsidP="00BF6C28">
            <w:pPr>
              <w:rPr>
                <w:sz w:val="22"/>
                <w:szCs w:val="22"/>
              </w:rPr>
            </w:pPr>
            <w:r w:rsidRPr="005F3AA9">
              <w:rPr>
                <w:sz w:val="22"/>
                <w:szCs w:val="22"/>
              </w:rPr>
              <w:t>Bread, toast</w:t>
            </w:r>
          </w:p>
          <w:p w14:paraId="0A31AADF" w14:textId="2E28C87B" w:rsidR="00BF6C28" w:rsidRPr="005F3AA9" w:rsidRDefault="00BF6C28" w:rsidP="00BF6C28">
            <w:pPr>
              <w:rPr>
                <w:sz w:val="22"/>
                <w:szCs w:val="22"/>
              </w:rPr>
            </w:pPr>
            <w:r w:rsidRPr="005F3AA9">
              <w:rPr>
                <w:sz w:val="22"/>
                <w:szCs w:val="22"/>
              </w:rPr>
              <w:t>Cereals</w:t>
            </w:r>
          </w:p>
          <w:p w14:paraId="541455BF" w14:textId="77777777" w:rsidR="00BF6C28" w:rsidRPr="005F3AA9" w:rsidRDefault="00BF6C28" w:rsidP="00BF6C28">
            <w:pPr>
              <w:rPr>
                <w:sz w:val="22"/>
                <w:szCs w:val="22"/>
              </w:rPr>
            </w:pPr>
            <w:r w:rsidRPr="005F3AA9">
              <w:rPr>
                <w:sz w:val="22"/>
                <w:szCs w:val="22"/>
              </w:rPr>
              <w:t>Oatmeal, porridge</w:t>
            </w:r>
          </w:p>
          <w:p w14:paraId="5932E8D0" w14:textId="77777777" w:rsidR="00BF6C28" w:rsidRPr="005F3AA9" w:rsidRDefault="00BF6C28" w:rsidP="00BF6C28">
            <w:pPr>
              <w:rPr>
                <w:sz w:val="22"/>
                <w:szCs w:val="22"/>
              </w:rPr>
            </w:pPr>
            <w:r w:rsidRPr="005F3AA9">
              <w:rPr>
                <w:sz w:val="22"/>
                <w:szCs w:val="22"/>
              </w:rPr>
              <w:t>Cereal bars</w:t>
            </w:r>
          </w:p>
          <w:p w14:paraId="3812A5DC" w14:textId="77777777" w:rsidR="00BF6C28" w:rsidRPr="005F3AA9" w:rsidRDefault="00BF6C28" w:rsidP="00BF6C28">
            <w:pPr>
              <w:rPr>
                <w:sz w:val="22"/>
                <w:szCs w:val="22"/>
              </w:rPr>
            </w:pPr>
            <w:r w:rsidRPr="005F3AA9">
              <w:rPr>
                <w:sz w:val="22"/>
                <w:szCs w:val="22"/>
              </w:rPr>
              <w:t>Sandwiches, toasties, pannini</w:t>
            </w:r>
          </w:p>
          <w:p w14:paraId="76173A10" w14:textId="24513271" w:rsidR="00BF6C28" w:rsidRPr="005F3AA9" w:rsidRDefault="00BF6C28" w:rsidP="00BF6C28">
            <w:pPr>
              <w:rPr>
                <w:sz w:val="22"/>
                <w:szCs w:val="22"/>
              </w:rPr>
            </w:pPr>
            <w:r w:rsidRPr="005F3AA9">
              <w:rPr>
                <w:sz w:val="22"/>
                <w:szCs w:val="22"/>
              </w:rPr>
              <w:t>Pizza</w:t>
            </w:r>
          </w:p>
          <w:p w14:paraId="589F33D3" w14:textId="232A3436" w:rsidR="00BF6C28" w:rsidRPr="005F3AA9" w:rsidRDefault="00BF6C28" w:rsidP="00BF6C28">
            <w:pPr>
              <w:rPr>
                <w:sz w:val="22"/>
                <w:szCs w:val="22"/>
              </w:rPr>
            </w:pPr>
            <w:r w:rsidRPr="005F3AA9">
              <w:rPr>
                <w:sz w:val="22"/>
                <w:szCs w:val="22"/>
              </w:rPr>
              <w:t>Hamburger</w:t>
            </w:r>
          </w:p>
          <w:p w14:paraId="62E8D7DA" w14:textId="77777777" w:rsidR="00BF6C28" w:rsidRPr="005F3AA9" w:rsidRDefault="00BF6C28" w:rsidP="00BF6C28">
            <w:pPr>
              <w:rPr>
                <w:sz w:val="22"/>
                <w:szCs w:val="22"/>
              </w:rPr>
            </w:pPr>
            <w:r w:rsidRPr="005F3AA9">
              <w:rPr>
                <w:sz w:val="22"/>
                <w:szCs w:val="22"/>
              </w:rPr>
              <w:t>Hot dog, sausages</w:t>
            </w:r>
          </w:p>
          <w:p w14:paraId="367698B5" w14:textId="3F306AF3" w:rsidR="00BF6C28" w:rsidRPr="005F3AA9" w:rsidRDefault="00BF6C28" w:rsidP="00BF6C28">
            <w:pPr>
              <w:rPr>
                <w:sz w:val="22"/>
                <w:szCs w:val="22"/>
              </w:rPr>
            </w:pPr>
            <w:r w:rsidRPr="005F3AA9">
              <w:rPr>
                <w:sz w:val="22"/>
                <w:szCs w:val="22"/>
              </w:rPr>
              <w:t>French fries</w:t>
            </w:r>
          </w:p>
          <w:p w14:paraId="200B905E" w14:textId="77777777" w:rsidR="00BF6C28" w:rsidRPr="005F3AA9" w:rsidRDefault="00BF6C28" w:rsidP="00BF6C28">
            <w:pPr>
              <w:rPr>
                <w:sz w:val="22"/>
                <w:szCs w:val="22"/>
              </w:rPr>
            </w:pPr>
            <w:r w:rsidRPr="005F3AA9">
              <w:rPr>
                <w:sz w:val="22"/>
                <w:szCs w:val="22"/>
              </w:rPr>
              <w:t>Pasta dishes</w:t>
            </w:r>
          </w:p>
          <w:p w14:paraId="14137305" w14:textId="77777777" w:rsidR="00BF6C28" w:rsidRPr="005F3AA9" w:rsidRDefault="00BF6C28" w:rsidP="00BF6C28">
            <w:pPr>
              <w:rPr>
                <w:sz w:val="22"/>
                <w:szCs w:val="22"/>
              </w:rPr>
            </w:pPr>
            <w:r w:rsidRPr="005F3AA9">
              <w:rPr>
                <w:sz w:val="22"/>
                <w:szCs w:val="22"/>
              </w:rPr>
              <w:t>Pasta snack products</w:t>
            </w:r>
          </w:p>
          <w:p w14:paraId="3F83B303" w14:textId="77777777" w:rsidR="00BF6C28" w:rsidRPr="005F3AA9" w:rsidRDefault="00BF6C28" w:rsidP="00BF6C28">
            <w:pPr>
              <w:rPr>
                <w:sz w:val="22"/>
                <w:szCs w:val="22"/>
              </w:rPr>
            </w:pPr>
            <w:r w:rsidRPr="005F3AA9">
              <w:rPr>
                <w:sz w:val="22"/>
                <w:szCs w:val="22"/>
              </w:rPr>
              <w:t>Milk</w:t>
            </w:r>
          </w:p>
          <w:p w14:paraId="0BCDC650" w14:textId="77777777" w:rsidR="00BF6C28" w:rsidRPr="005F3AA9" w:rsidRDefault="00BF6C28" w:rsidP="00BF6C28">
            <w:pPr>
              <w:rPr>
                <w:sz w:val="22"/>
                <w:szCs w:val="22"/>
              </w:rPr>
            </w:pPr>
            <w:r w:rsidRPr="005F3AA9">
              <w:rPr>
                <w:sz w:val="22"/>
                <w:szCs w:val="22"/>
              </w:rPr>
              <w:t>Chocolate milk</w:t>
            </w:r>
          </w:p>
          <w:p w14:paraId="0828981A" w14:textId="77777777" w:rsidR="00BF6C28" w:rsidRPr="005F3AA9" w:rsidRDefault="00BF6C28" w:rsidP="00BF6C28">
            <w:pPr>
              <w:rPr>
                <w:sz w:val="22"/>
                <w:szCs w:val="22"/>
              </w:rPr>
            </w:pPr>
            <w:r w:rsidRPr="005F3AA9">
              <w:rPr>
                <w:sz w:val="22"/>
                <w:szCs w:val="22"/>
              </w:rPr>
              <w:t>Soft drinks</w:t>
            </w:r>
          </w:p>
          <w:p w14:paraId="2C9459CA" w14:textId="77777777" w:rsidR="00BF6C28" w:rsidRPr="005F3AA9" w:rsidRDefault="00BF6C28" w:rsidP="00BF6C28">
            <w:pPr>
              <w:rPr>
                <w:sz w:val="22"/>
                <w:szCs w:val="22"/>
              </w:rPr>
            </w:pPr>
            <w:r w:rsidRPr="005F3AA9">
              <w:rPr>
                <w:sz w:val="22"/>
                <w:szCs w:val="22"/>
              </w:rPr>
              <w:t>Juices</w:t>
            </w:r>
          </w:p>
          <w:p w14:paraId="1BA07713" w14:textId="77777777" w:rsidR="00BF6C28" w:rsidRPr="005F3AA9" w:rsidRDefault="00BF6C28" w:rsidP="00BF6C28">
            <w:pPr>
              <w:rPr>
                <w:sz w:val="22"/>
                <w:szCs w:val="22"/>
              </w:rPr>
            </w:pPr>
            <w:r w:rsidRPr="005F3AA9">
              <w:rPr>
                <w:sz w:val="22"/>
                <w:szCs w:val="22"/>
              </w:rPr>
              <w:t>Water</w:t>
            </w:r>
          </w:p>
          <w:p w14:paraId="7604D47D" w14:textId="1FCCE8C7" w:rsidR="00BF6C28" w:rsidRPr="005F3AA9" w:rsidRDefault="00BF6C28" w:rsidP="00BF6C28">
            <w:pPr>
              <w:rPr>
                <w:sz w:val="22"/>
                <w:szCs w:val="22"/>
              </w:rPr>
            </w:pPr>
            <w:r w:rsidRPr="005F3AA9">
              <w:rPr>
                <w:sz w:val="22"/>
                <w:szCs w:val="22"/>
              </w:rPr>
              <w:t>Fresh fruit</w:t>
            </w:r>
            <w:r w:rsidR="00A6766B">
              <w:rPr>
                <w:sz w:val="22"/>
                <w:szCs w:val="22"/>
              </w:rPr>
              <w:t>s</w:t>
            </w:r>
          </w:p>
          <w:p w14:paraId="3258AF47" w14:textId="77777777" w:rsidR="00BF6C28" w:rsidRPr="005F3AA9" w:rsidRDefault="00BF6C28" w:rsidP="00BF6C28">
            <w:pPr>
              <w:rPr>
                <w:sz w:val="22"/>
                <w:szCs w:val="22"/>
              </w:rPr>
            </w:pPr>
            <w:r w:rsidRPr="005F3AA9">
              <w:rPr>
                <w:sz w:val="22"/>
                <w:szCs w:val="22"/>
              </w:rPr>
              <w:t>Vegetables</w:t>
            </w:r>
          </w:p>
          <w:p w14:paraId="0F4917FA" w14:textId="130AE659" w:rsidR="00BF6C28" w:rsidRPr="005F3AA9" w:rsidRDefault="00BF6C28" w:rsidP="00BF6C28">
            <w:pPr>
              <w:rPr>
                <w:sz w:val="22"/>
                <w:szCs w:val="22"/>
              </w:rPr>
            </w:pPr>
            <w:r w:rsidRPr="005F3AA9">
              <w:rPr>
                <w:sz w:val="22"/>
                <w:szCs w:val="22"/>
              </w:rPr>
              <w:t>Dried fruit</w:t>
            </w:r>
            <w:r w:rsidR="00A6766B">
              <w:rPr>
                <w:sz w:val="22"/>
                <w:szCs w:val="22"/>
              </w:rPr>
              <w:t>s</w:t>
            </w:r>
          </w:p>
          <w:p w14:paraId="41F93133" w14:textId="7A52426E" w:rsidR="00BF6C28" w:rsidRPr="005F3AA9" w:rsidRDefault="00BF6C28" w:rsidP="00BF6C28">
            <w:pPr>
              <w:rPr>
                <w:sz w:val="22"/>
                <w:szCs w:val="22"/>
              </w:rPr>
            </w:pPr>
            <w:r w:rsidRPr="005F3AA9">
              <w:rPr>
                <w:sz w:val="22"/>
                <w:szCs w:val="22"/>
              </w:rPr>
              <w:t>Nuts, peanuts, seeds</w:t>
            </w:r>
          </w:p>
          <w:p w14:paraId="114CBF5B" w14:textId="77777777" w:rsidR="00BF6C28" w:rsidRPr="005F3AA9" w:rsidRDefault="00BF6C28" w:rsidP="00BF6C28">
            <w:pPr>
              <w:rPr>
                <w:sz w:val="22"/>
                <w:szCs w:val="22"/>
              </w:rPr>
            </w:pPr>
            <w:r w:rsidRPr="005F3AA9">
              <w:rPr>
                <w:sz w:val="22"/>
                <w:szCs w:val="22"/>
              </w:rPr>
              <w:t>Yoghurt, yoghurt products</w:t>
            </w:r>
          </w:p>
          <w:p w14:paraId="4855D2A3" w14:textId="77777777" w:rsidR="00BF6C28" w:rsidRPr="005F3AA9" w:rsidRDefault="00BF6C28" w:rsidP="00BF6C28">
            <w:pPr>
              <w:rPr>
                <w:sz w:val="22"/>
                <w:szCs w:val="22"/>
              </w:rPr>
            </w:pPr>
            <w:r w:rsidRPr="005F3AA9">
              <w:rPr>
                <w:sz w:val="22"/>
                <w:szCs w:val="22"/>
              </w:rPr>
              <w:t>Cheese products</w:t>
            </w:r>
          </w:p>
          <w:p w14:paraId="1F7E9A1F" w14:textId="77777777" w:rsidR="00BF6C28" w:rsidRPr="005F3AA9" w:rsidRDefault="00BF6C28" w:rsidP="00BF6C28">
            <w:pPr>
              <w:rPr>
                <w:sz w:val="22"/>
                <w:szCs w:val="22"/>
              </w:rPr>
            </w:pPr>
            <w:r w:rsidRPr="005F3AA9">
              <w:rPr>
                <w:sz w:val="22"/>
                <w:szCs w:val="22"/>
              </w:rPr>
              <w:t>Sweets, candy</w:t>
            </w:r>
          </w:p>
          <w:p w14:paraId="5165A333" w14:textId="1168BF40" w:rsidR="00BF6C28" w:rsidRPr="005F3AA9" w:rsidRDefault="00BF6C28" w:rsidP="00BF6C28">
            <w:pPr>
              <w:rPr>
                <w:sz w:val="22"/>
                <w:szCs w:val="22"/>
              </w:rPr>
            </w:pPr>
            <w:r w:rsidRPr="005F3AA9">
              <w:rPr>
                <w:sz w:val="22"/>
                <w:szCs w:val="22"/>
              </w:rPr>
              <w:t>Chocolate</w:t>
            </w:r>
          </w:p>
          <w:p w14:paraId="2005D3A3" w14:textId="7EBF148B" w:rsidR="00BF6C28" w:rsidRPr="005F3AA9" w:rsidRDefault="00BF6C28" w:rsidP="00BF6C28">
            <w:pPr>
              <w:rPr>
                <w:sz w:val="22"/>
                <w:szCs w:val="22"/>
              </w:rPr>
            </w:pPr>
            <w:r w:rsidRPr="005F3AA9">
              <w:rPr>
                <w:sz w:val="22"/>
                <w:szCs w:val="22"/>
              </w:rPr>
              <w:t>Biscuits, cookies</w:t>
            </w:r>
          </w:p>
          <w:p w14:paraId="1A94E969" w14:textId="77777777" w:rsidR="00BF6C28" w:rsidRPr="005F3AA9" w:rsidRDefault="00BF6C28" w:rsidP="00BF6C28">
            <w:pPr>
              <w:rPr>
                <w:sz w:val="22"/>
                <w:szCs w:val="22"/>
              </w:rPr>
            </w:pPr>
            <w:r w:rsidRPr="005F3AA9">
              <w:rPr>
                <w:sz w:val="22"/>
                <w:szCs w:val="22"/>
              </w:rPr>
              <w:t>Cake, muffins, pastries</w:t>
            </w:r>
          </w:p>
          <w:p w14:paraId="5DCB28C6" w14:textId="77777777" w:rsidR="00BF6C28" w:rsidRPr="005F3AA9" w:rsidRDefault="00BF6C28" w:rsidP="00BF6C28">
            <w:pPr>
              <w:rPr>
                <w:sz w:val="22"/>
                <w:szCs w:val="22"/>
              </w:rPr>
            </w:pPr>
            <w:r w:rsidRPr="005F3AA9">
              <w:rPr>
                <w:sz w:val="22"/>
                <w:szCs w:val="22"/>
              </w:rPr>
              <w:t>Crisps, tortilla chips</w:t>
            </w:r>
          </w:p>
          <w:p w14:paraId="55E826A5" w14:textId="77777777" w:rsidR="00BF6C28" w:rsidRPr="005F3AA9" w:rsidRDefault="00BF6C28" w:rsidP="00BF6C28">
            <w:pPr>
              <w:rPr>
                <w:sz w:val="22"/>
                <w:szCs w:val="22"/>
              </w:rPr>
            </w:pPr>
            <w:r w:rsidRPr="005F3AA9">
              <w:rPr>
                <w:sz w:val="22"/>
                <w:szCs w:val="22"/>
              </w:rPr>
              <w:t>Crackers, rice cakes, salty sticks</w:t>
            </w:r>
          </w:p>
          <w:p w14:paraId="461F654D" w14:textId="77777777" w:rsidR="00BF6C28" w:rsidRPr="005F3AA9" w:rsidRDefault="00BF6C28" w:rsidP="00BF6C28">
            <w:pPr>
              <w:rPr>
                <w:sz w:val="22"/>
                <w:szCs w:val="22"/>
              </w:rPr>
            </w:pPr>
            <w:r w:rsidRPr="005F3AA9">
              <w:rPr>
                <w:sz w:val="22"/>
                <w:szCs w:val="22"/>
              </w:rPr>
              <w:t>Popcorn</w:t>
            </w:r>
          </w:p>
          <w:p w14:paraId="0B47EA1E" w14:textId="0DC49940" w:rsidR="00BF6C28" w:rsidRPr="005F3AA9" w:rsidRDefault="00BF6C28" w:rsidP="00BF6C28">
            <w:pPr>
              <w:rPr>
                <w:sz w:val="22"/>
                <w:szCs w:val="22"/>
              </w:rPr>
            </w:pPr>
            <w:r w:rsidRPr="005F3AA9">
              <w:rPr>
                <w:sz w:val="22"/>
                <w:szCs w:val="22"/>
              </w:rPr>
              <w:t>Meat based snacks</w:t>
            </w:r>
          </w:p>
          <w:p w14:paraId="2ACE6BC5" w14:textId="722C16E3" w:rsidR="00BF6C28" w:rsidRPr="005F3AA9" w:rsidRDefault="00BF6C28" w:rsidP="00BF6C28">
            <w:pPr>
              <w:rPr>
                <w:sz w:val="22"/>
                <w:szCs w:val="22"/>
              </w:rPr>
            </w:pPr>
            <w:r w:rsidRPr="005F3AA9">
              <w:rPr>
                <w:sz w:val="22"/>
                <w:szCs w:val="22"/>
              </w:rPr>
              <w:t>Bread, toast</w:t>
            </w:r>
          </w:p>
          <w:p w14:paraId="4C091E09" w14:textId="77777777" w:rsidR="00BF6C28" w:rsidRPr="005F3AA9" w:rsidRDefault="00BF6C28" w:rsidP="00BF6C28">
            <w:pPr>
              <w:rPr>
                <w:sz w:val="22"/>
                <w:szCs w:val="22"/>
              </w:rPr>
            </w:pPr>
            <w:r w:rsidRPr="005F3AA9">
              <w:rPr>
                <w:sz w:val="22"/>
                <w:szCs w:val="22"/>
              </w:rPr>
              <w:t>Bowl of cereal</w:t>
            </w:r>
          </w:p>
          <w:p w14:paraId="14D22553" w14:textId="77777777" w:rsidR="00BF6C28" w:rsidRPr="005F3AA9" w:rsidRDefault="00BF6C28" w:rsidP="00BF6C28">
            <w:pPr>
              <w:rPr>
                <w:sz w:val="22"/>
                <w:szCs w:val="22"/>
              </w:rPr>
            </w:pPr>
            <w:r w:rsidRPr="005F3AA9">
              <w:rPr>
                <w:sz w:val="22"/>
                <w:szCs w:val="22"/>
              </w:rPr>
              <w:t>Oatmeal, porridge</w:t>
            </w:r>
          </w:p>
          <w:p w14:paraId="5CEEA3C3" w14:textId="77777777" w:rsidR="00BF6C28" w:rsidRPr="005F3AA9" w:rsidRDefault="00BF6C28" w:rsidP="00BF6C28">
            <w:pPr>
              <w:rPr>
                <w:sz w:val="22"/>
                <w:szCs w:val="22"/>
              </w:rPr>
            </w:pPr>
            <w:r w:rsidRPr="005F3AA9">
              <w:rPr>
                <w:sz w:val="22"/>
                <w:szCs w:val="22"/>
              </w:rPr>
              <w:t>Cereal bars</w:t>
            </w:r>
          </w:p>
          <w:p w14:paraId="4A0D5C09" w14:textId="77777777" w:rsidR="00BF6C28" w:rsidRPr="005F3AA9" w:rsidRDefault="00BF6C28" w:rsidP="00BF6C28">
            <w:pPr>
              <w:rPr>
                <w:sz w:val="22"/>
                <w:szCs w:val="22"/>
              </w:rPr>
            </w:pPr>
            <w:r w:rsidRPr="005F3AA9">
              <w:rPr>
                <w:sz w:val="22"/>
                <w:szCs w:val="22"/>
              </w:rPr>
              <w:t>Sandwiches, toasties, pannini</w:t>
            </w:r>
          </w:p>
          <w:p w14:paraId="7D90AA32" w14:textId="77777777" w:rsidR="00BF6C28" w:rsidRPr="005F3AA9" w:rsidRDefault="00BF6C28" w:rsidP="00BF6C28">
            <w:pPr>
              <w:rPr>
                <w:sz w:val="22"/>
                <w:szCs w:val="22"/>
              </w:rPr>
            </w:pPr>
            <w:r w:rsidRPr="005F3AA9">
              <w:rPr>
                <w:sz w:val="22"/>
                <w:szCs w:val="22"/>
              </w:rPr>
              <w:t>Pizza</w:t>
            </w:r>
          </w:p>
          <w:p w14:paraId="075B146A" w14:textId="3169C3A7" w:rsidR="00BF6C28" w:rsidRPr="005F3AA9" w:rsidRDefault="00BF6C28" w:rsidP="00BF6C28">
            <w:pPr>
              <w:rPr>
                <w:sz w:val="22"/>
                <w:szCs w:val="22"/>
              </w:rPr>
            </w:pPr>
            <w:r w:rsidRPr="005F3AA9">
              <w:rPr>
                <w:sz w:val="22"/>
                <w:szCs w:val="22"/>
              </w:rPr>
              <w:t>Hamburger</w:t>
            </w:r>
          </w:p>
          <w:p w14:paraId="34725DD4" w14:textId="77777777" w:rsidR="00BF6C28" w:rsidRPr="005F3AA9" w:rsidRDefault="00BF6C28" w:rsidP="00BF6C28">
            <w:pPr>
              <w:rPr>
                <w:sz w:val="22"/>
                <w:szCs w:val="22"/>
              </w:rPr>
            </w:pPr>
            <w:r w:rsidRPr="005F3AA9">
              <w:rPr>
                <w:sz w:val="22"/>
                <w:szCs w:val="22"/>
              </w:rPr>
              <w:t>Hot dog, sausages</w:t>
            </w:r>
          </w:p>
          <w:p w14:paraId="228654E6" w14:textId="77777777" w:rsidR="00BF6C28" w:rsidRPr="005F3AA9" w:rsidRDefault="00BF6C28" w:rsidP="00BF6C28">
            <w:pPr>
              <w:rPr>
                <w:sz w:val="22"/>
                <w:szCs w:val="22"/>
              </w:rPr>
            </w:pPr>
            <w:r w:rsidRPr="005F3AA9">
              <w:rPr>
                <w:sz w:val="22"/>
                <w:szCs w:val="22"/>
              </w:rPr>
              <w:t>French fries</w:t>
            </w:r>
          </w:p>
          <w:p w14:paraId="1673CEF4" w14:textId="77777777" w:rsidR="00BF6C28" w:rsidRPr="005F3AA9" w:rsidRDefault="00BF6C28" w:rsidP="00BF6C28">
            <w:pPr>
              <w:rPr>
                <w:sz w:val="22"/>
                <w:szCs w:val="22"/>
              </w:rPr>
            </w:pPr>
            <w:r w:rsidRPr="005F3AA9">
              <w:rPr>
                <w:sz w:val="22"/>
                <w:szCs w:val="22"/>
              </w:rPr>
              <w:t>Pasta dishes</w:t>
            </w:r>
          </w:p>
          <w:p w14:paraId="73D7207C" w14:textId="77777777" w:rsidR="00BF6C28" w:rsidRPr="005F3AA9" w:rsidRDefault="00BF6C28" w:rsidP="00BF6C28">
            <w:pPr>
              <w:rPr>
                <w:sz w:val="22"/>
                <w:szCs w:val="22"/>
              </w:rPr>
            </w:pPr>
            <w:r w:rsidRPr="005F3AA9">
              <w:rPr>
                <w:sz w:val="22"/>
                <w:szCs w:val="22"/>
              </w:rPr>
              <w:t>Pasta snack products</w:t>
            </w:r>
          </w:p>
          <w:p w14:paraId="1F061794" w14:textId="77777777" w:rsidR="00BF6C28" w:rsidRPr="005F3AA9" w:rsidRDefault="00BF6C28" w:rsidP="00BF6C28">
            <w:pPr>
              <w:rPr>
                <w:sz w:val="22"/>
                <w:szCs w:val="22"/>
              </w:rPr>
            </w:pPr>
            <w:r w:rsidRPr="005F3AA9">
              <w:rPr>
                <w:sz w:val="22"/>
                <w:szCs w:val="22"/>
              </w:rPr>
              <w:t>Milk</w:t>
            </w:r>
          </w:p>
          <w:p w14:paraId="47C35D36" w14:textId="77777777" w:rsidR="00BF6C28" w:rsidRPr="005F3AA9" w:rsidRDefault="00BF6C28" w:rsidP="00BF6C28">
            <w:pPr>
              <w:rPr>
                <w:sz w:val="22"/>
                <w:szCs w:val="22"/>
              </w:rPr>
            </w:pPr>
            <w:r w:rsidRPr="005F3AA9">
              <w:rPr>
                <w:sz w:val="22"/>
                <w:szCs w:val="22"/>
              </w:rPr>
              <w:t>Chocolate milk</w:t>
            </w:r>
          </w:p>
          <w:p w14:paraId="42299CE2" w14:textId="56970ED7" w:rsidR="00BF6C28" w:rsidRPr="005F3AA9" w:rsidRDefault="00BF6C28" w:rsidP="00BF6C28">
            <w:pPr>
              <w:rPr>
                <w:sz w:val="22"/>
                <w:szCs w:val="22"/>
              </w:rPr>
            </w:pPr>
            <w:r w:rsidRPr="005F3AA9">
              <w:rPr>
                <w:sz w:val="22"/>
                <w:szCs w:val="22"/>
              </w:rPr>
              <w:t>Soft drinks</w:t>
            </w:r>
          </w:p>
          <w:p w14:paraId="51744EE3" w14:textId="5CC3977A" w:rsidR="00BF6C28" w:rsidRPr="005F3AA9" w:rsidRDefault="00BF6C28" w:rsidP="00BF6C28">
            <w:pPr>
              <w:rPr>
                <w:sz w:val="22"/>
                <w:szCs w:val="22"/>
              </w:rPr>
            </w:pPr>
            <w:r w:rsidRPr="005F3AA9">
              <w:rPr>
                <w:sz w:val="22"/>
                <w:szCs w:val="22"/>
              </w:rPr>
              <w:t>Juices</w:t>
            </w:r>
          </w:p>
          <w:p w14:paraId="47206A47" w14:textId="7E51B206" w:rsidR="00BF6C28" w:rsidRPr="005F3AA9" w:rsidRDefault="00BF6C28" w:rsidP="00BF6C28">
            <w:pPr>
              <w:rPr>
                <w:sz w:val="22"/>
                <w:szCs w:val="22"/>
              </w:rPr>
            </w:pPr>
            <w:r w:rsidRPr="005F3AA9">
              <w:rPr>
                <w:sz w:val="22"/>
                <w:szCs w:val="22"/>
              </w:rPr>
              <w:t>Water</w:t>
            </w:r>
          </w:p>
        </w:tc>
        <w:tc>
          <w:tcPr>
            <w:tcW w:w="1438" w:type="dxa"/>
            <w:gridSpan w:val="2"/>
          </w:tcPr>
          <w:p w14:paraId="28693F5F" w14:textId="43726958"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4E042E65"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1174C3B1"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5D6AF67C"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24E44AED" w14:textId="48522DCE"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6F9E3379" w14:textId="77777777" w:rsidR="00BF6C28" w:rsidRPr="005F3AA9" w:rsidRDefault="00BF6C28" w:rsidP="00BF6C28">
            <w:pPr>
              <w:rPr>
                <w:sz w:val="22"/>
                <w:szCs w:val="22"/>
              </w:rPr>
            </w:pPr>
          </w:p>
          <w:p w14:paraId="7CA079F3"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33735BBC"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6B9309E5"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02EF84CA"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39C5F0C1"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79B1FEDE"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1B5F5C7D" w14:textId="3BCDA1D3"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a</w:t>
            </w:r>
          </w:p>
          <w:p w14:paraId="651B3AB1" w14:textId="77777777" w:rsidR="00BF6C28" w:rsidRPr="005F3AA9" w:rsidRDefault="00BF6C28" w:rsidP="00BF6C28">
            <w:pPr>
              <w:rPr>
                <w:sz w:val="22"/>
                <w:szCs w:val="22"/>
              </w:rPr>
            </w:pPr>
          </w:p>
          <w:p w14:paraId="6D9FE55B" w14:textId="3965BAA6"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0FF1087C" w14:textId="6715DBBB"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75BD2A74" w14:textId="17402538"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6E753F68" w14:textId="4C9B77C3"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71625736"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46CB4B9D" w14:textId="602C74DE"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a</w:t>
            </w:r>
          </w:p>
          <w:p w14:paraId="62C6A976"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a</w:t>
            </w:r>
          </w:p>
          <w:p w14:paraId="6FBB021B" w14:textId="77777777" w:rsidR="00BF6C28" w:rsidRPr="005F3AA9" w:rsidRDefault="00BF6C28" w:rsidP="00BF6C28">
            <w:pPr>
              <w:rPr>
                <w:sz w:val="22"/>
                <w:szCs w:val="22"/>
                <w:vertAlign w:val="superscript"/>
              </w:rPr>
            </w:pPr>
          </w:p>
          <w:p w14:paraId="248C5BF7" w14:textId="744CBB71" w:rsidR="00BF6C28" w:rsidRPr="005F3AA9" w:rsidRDefault="00BF6C28" w:rsidP="00BF6C28">
            <w:pPr>
              <w:rPr>
                <w:b/>
                <w:sz w:val="22"/>
                <w:szCs w:val="22"/>
                <w:vertAlign w:val="superscript"/>
              </w:rPr>
            </w:pPr>
            <w:r w:rsidRPr="005F3AA9">
              <w:rPr>
                <w:sz w:val="22"/>
                <w:szCs w:val="22"/>
              </w:rPr>
              <w:t>significant</w:t>
            </w:r>
            <w:r w:rsidRPr="005F3AA9">
              <w:rPr>
                <w:b/>
                <w:sz w:val="22"/>
                <w:szCs w:val="22"/>
                <w:vertAlign w:val="superscript"/>
              </w:rPr>
              <w:t>a</w:t>
            </w:r>
          </w:p>
          <w:p w14:paraId="67E9AE8B" w14:textId="77777777" w:rsidR="00BF6C28" w:rsidRPr="005F3AA9" w:rsidRDefault="00BF6C28" w:rsidP="00BF6C28">
            <w:pPr>
              <w:rPr>
                <w:b/>
                <w:sz w:val="22"/>
                <w:szCs w:val="22"/>
              </w:rPr>
            </w:pPr>
            <w:r w:rsidRPr="005F3AA9">
              <w:rPr>
                <w:sz w:val="22"/>
                <w:szCs w:val="22"/>
              </w:rPr>
              <w:t>significant</w:t>
            </w:r>
            <w:r w:rsidRPr="005F3AA9">
              <w:rPr>
                <w:b/>
                <w:sz w:val="22"/>
                <w:szCs w:val="22"/>
                <w:vertAlign w:val="superscript"/>
              </w:rPr>
              <w:t>a</w:t>
            </w:r>
          </w:p>
          <w:p w14:paraId="6ED01017"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3F0647E1"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6F005096"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7A208020"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4BE052B8"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a</w:t>
            </w:r>
          </w:p>
          <w:p w14:paraId="7F72BBDE" w14:textId="77777777" w:rsidR="00BF6C28" w:rsidRPr="005F3AA9" w:rsidRDefault="00BF6C28" w:rsidP="00BF6C28">
            <w:pPr>
              <w:rPr>
                <w:sz w:val="22"/>
                <w:szCs w:val="22"/>
              </w:rPr>
            </w:pPr>
          </w:p>
          <w:p w14:paraId="77D249DD"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59688823"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1A3B9370"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7A93F8AA"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19B78ED1"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31EEA18C"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2AB8457D"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338EB24F" w14:textId="77777777" w:rsidR="00BF6C28" w:rsidRPr="005F3AA9" w:rsidRDefault="00BF6C28" w:rsidP="00BF6C28">
            <w:pPr>
              <w:rPr>
                <w:b/>
                <w:sz w:val="22"/>
                <w:szCs w:val="22"/>
                <w:vertAlign w:val="superscript"/>
              </w:rPr>
            </w:pPr>
            <w:r w:rsidRPr="005F3AA9">
              <w:rPr>
                <w:sz w:val="22"/>
                <w:szCs w:val="22"/>
              </w:rPr>
              <w:t>significant</w:t>
            </w:r>
            <w:r w:rsidRPr="005F3AA9">
              <w:rPr>
                <w:b/>
                <w:sz w:val="22"/>
                <w:szCs w:val="22"/>
                <w:vertAlign w:val="superscript"/>
              </w:rPr>
              <w:t>a</w:t>
            </w:r>
          </w:p>
          <w:p w14:paraId="731E9EFD"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7EEB5CDD"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265680C0"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4360D4EA" w14:textId="77777777" w:rsidR="00BF6C28" w:rsidRPr="005F3AA9" w:rsidRDefault="00BF6C28" w:rsidP="00BF6C28">
            <w:pPr>
              <w:rPr>
                <w:b/>
                <w:sz w:val="22"/>
                <w:szCs w:val="22"/>
              </w:rPr>
            </w:pPr>
            <w:r w:rsidRPr="005F3AA9">
              <w:rPr>
                <w:sz w:val="22"/>
                <w:szCs w:val="22"/>
              </w:rPr>
              <w:t>significant</w:t>
            </w:r>
            <w:r w:rsidRPr="005F3AA9">
              <w:rPr>
                <w:b/>
                <w:sz w:val="22"/>
                <w:szCs w:val="22"/>
                <w:vertAlign w:val="superscript"/>
              </w:rPr>
              <w:t>a</w:t>
            </w:r>
          </w:p>
          <w:p w14:paraId="31956D3D"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4C8C9B32"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399CA761"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a</w:t>
            </w:r>
          </w:p>
          <w:p w14:paraId="1889AC1B"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5F95FFF8" w14:textId="77777777" w:rsidR="00BF6C28" w:rsidRPr="005F3AA9" w:rsidRDefault="00BF6C28" w:rsidP="00BF6C28">
            <w:pPr>
              <w:rPr>
                <w:sz w:val="22"/>
                <w:szCs w:val="22"/>
              </w:rPr>
            </w:pPr>
          </w:p>
          <w:p w14:paraId="749C4792"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74D4DCC9" w14:textId="77777777" w:rsidR="00BF6C28" w:rsidRPr="005F3AA9" w:rsidRDefault="00BF6C28" w:rsidP="00BF6C28">
            <w:pPr>
              <w:rPr>
                <w:b/>
                <w:sz w:val="22"/>
                <w:szCs w:val="22"/>
              </w:rPr>
            </w:pPr>
            <w:r w:rsidRPr="005F3AA9">
              <w:rPr>
                <w:sz w:val="22"/>
                <w:szCs w:val="22"/>
              </w:rPr>
              <w:t>significant</w:t>
            </w:r>
            <w:r w:rsidRPr="005F3AA9">
              <w:rPr>
                <w:b/>
                <w:sz w:val="22"/>
                <w:szCs w:val="22"/>
                <w:vertAlign w:val="superscript"/>
              </w:rPr>
              <w:t>a</w:t>
            </w:r>
          </w:p>
          <w:p w14:paraId="60790335"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5895B9F4"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030BB25E"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72C662C3"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5D2B0B2C"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2A308123" w14:textId="77777777" w:rsidR="00BF6C28" w:rsidRPr="005F3AA9" w:rsidRDefault="00BF6C28" w:rsidP="00BF6C28">
            <w:pPr>
              <w:rPr>
                <w:sz w:val="22"/>
                <w:szCs w:val="22"/>
              </w:rPr>
            </w:pPr>
          </w:p>
          <w:p w14:paraId="09D6D46A"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25270BAC" w14:textId="77777777" w:rsidR="00BF6C28" w:rsidRPr="005F3AA9" w:rsidRDefault="00BF6C28" w:rsidP="00BF6C28">
            <w:pPr>
              <w:rPr>
                <w:b/>
                <w:sz w:val="22"/>
                <w:szCs w:val="22"/>
              </w:rPr>
            </w:pPr>
            <w:r w:rsidRPr="005F3AA9">
              <w:rPr>
                <w:sz w:val="22"/>
                <w:szCs w:val="22"/>
              </w:rPr>
              <w:t>significant</w:t>
            </w:r>
            <w:r w:rsidRPr="005F3AA9">
              <w:rPr>
                <w:b/>
                <w:sz w:val="22"/>
                <w:szCs w:val="22"/>
                <w:vertAlign w:val="superscript"/>
              </w:rPr>
              <w:t>a</w:t>
            </w:r>
          </w:p>
          <w:p w14:paraId="1B0FDEE0"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72301633"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39D09AB7"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3BDF1E66"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045B4DCE" w14:textId="119F8D06"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22C93544" w14:textId="77777777" w:rsidR="00BF6C28" w:rsidRPr="005F3AA9" w:rsidRDefault="00BF6C28" w:rsidP="00BF6C28">
            <w:pPr>
              <w:rPr>
                <w:sz w:val="22"/>
                <w:szCs w:val="22"/>
              </w:rPr>
            </w:pPr>
            <w:r w:rsidRPr="005F3AA9">
              <w:rPr>
                <w:sz w:val="22"/>
                <w:szCs w:val="22"/>
              </w:rPr>
              <w:t>n.s.</w:t>
            </w:r>
            <w:r w:rsidRPr="005F3AA9">
              <w:rPr>
                <w:sz w:val="22"/>
                <w:szCs w:val="22"/>
                <w:vertAlign w:val="superscript"/>
              </w:rPr>
              <w:t>a</w:t>
            </w:r>
          </w:p>
          <w:p w14:paraId="7EC046D1" w14:textId="77777777" w:rsidR="00BF6C28" w:rsidRPr="005F3AA9" w:rsidRDefault="00BF6C28" w:rsidP="00BF6C28">
            <w:pPr>
              <w:rPr>
                <w:b/>
                <w:sz w:val="22"/>
                <w:szCs w:val="22"/>
                <w:vertAlign w:val="superscript"/>
              </w:rPr>
            </w:pPr>
            <w:r w:rsidRPr="005F3AA9">
              <w:rPr>
                <w:sz w:val="22"/>
                <w:szCs w:val="22"/>
              </w:rPr>
              <w:t>significant</w:t>
            </w:r>
            <w:r w:rsidRPr="005F3AA9">
              <w:rPr>
                <w:b/>
                <w:sz w:val="22"/>
                <w:szCs w:val="22"/>
                <w:vertAlign w:val="superscript"/>
              </w:rPr>
              <w:t>a</w:t>
            </w:r>
          </w:p>
          <w:p w14:paraId="379A33D0" w14:textId="5ABDB282" w:rsidR="00BF6C28" w:rsidRPr="005F3AA9" w:rsidRDefault="00BF6C28" w:rsidP="00BF6C28">
            <w:pPr>
              <w:rPr>
                <w:b/>
                <w:sz w:val="22"/>
                <w:szCs w:val="22"/>
              </w:rPr>
            </w:pPr>
            <w:r w:rsidRPr="005F3AA9">
              <w:rPr>
                <w:sz w:val="22"/>
                <w:szCs w:val="22"/>
              </w:rPr>
              <w:t>significant</w:t>
            </w:r>
            <w:r w:rsidRPr="005F3AA9">
              <w:rPr>
                <w:b/>
                <w:sz w:val="22"/>
                <w:szCs w:val="22"/>
                <w:vertAlign w:val="superscript"/>
              </w:rPr>
              <w:t>a</w:t>
            </w:r>
          </w:p>
          <w:p w14:paraId="419A0840" w14:textId="1E0DB808" w:rsidR="00BF6C28" w:rsidRPr="005F3AA9" w:rsidRDefault="00BF6C28" w:rsidP="00BF6C28">
            <w:pPr>
              <w:rPr>
                <w:sz w:val="22"/>
                <w:szCs w:val="22"/>
              </w:rPr>
            </w:pPr>
            <w:r w:rsidRPr="005F3AA9">
              <w:rPr>
                <w:sz w:val="22"/>
                <w:szCs w:val="22"/>
              </w:rPr>
              <w:t>n.s.</w:t>
            </w:r>
            <w:r w:rsidRPr="005F3AA9">
              <w:rPr>
                <w:sz w:val="22"/>
                <w:szCs w:val="22"/>
                <w:vertAlign w:val="superscript"/>
              </w:rPr>
              <w:t>a</w:t>
            </w:r>
          </w:p>
        </w:tc>
        <w:tc>
          <w:tcPr>
            <w:tcW w:w="1610" w:type="dxa"/>
          </w:tcPr>
          <w:p w14:paraId="0E3ABF28" w14:textId="77777777" w:rsidR="00BF6C28" w:rsidRPr="005F3AA9" w:rsidRDefault="00BF6C28" w:rsidP="00BF6C28">
            <w:pPr>
              <w:rPr>
                <w:sz w:val="22"/>
                <w:szCs w:val="22"/>
              </w:rPr>
            </w:pPr>
            <w:r w:rsidRPr="005F3AA9">
              <w:rPr>
                <w:sz w:val="22"/>
                <w:szCs w:val="22"/>
              </w:rPr>
              <w:t xml:space="preserve">One way ANOVA, </w:t>
            </w:r>
          </w:p>
          <w:p w14:paraId="4D3B4CA7" w14:textId="7EC40E2F" w:rsidR="00BF6C28" w:rsidRPr="005F3AA9" w:rsidRDefault="00BF6C28" w:rsidP="00BF6C28">
            <w:pPr>
              <w:rPr>
                <w:sz w:val="22"/>
                <w:szCs w:val="22"/>
              </w:rPr>
            </w:pPr>
            <w:r w:rsidRPr="005F3AA9">
              <w:rPr>
                <w:sz w:val="22"/>
                <w:szCs w:val="22"/>
              </w:rPr>
              <w:t>Mean</w:t>
            </w:r>
          </w:p>
        </w:tc>
        <w:tc>
          <w:tcPr>
            <w:tcW w:w="1358" w:type="dxa"/>
          </w:tcPr>
          <w:p w14:paraId="76F86E7E" w14:textId="35E13438" w:rsidR="00BF6C28" w:rsidRPr="005F3AA9" w:rsidRDefault="00BF6C28" w:rsidP="00BF6C28">
            <w:pPr>
              <w:rPr>
                <w:sz w:val="22"/>
                <w:szCs w:val="22"/>
              </w:rPr>
            </w:pPr>
            <w:r w:rsidRPr="005F3AA9">
              <w:rPr>
                <w:sz w:val="22"/>
                <w:szCs w:val="22"/>
              </w:rPr>
              <w:t>Unknown</w:t>
            </w:r>
          </w:p>
        </w:tc>
        <w:tc>
          <w:tcPr>
            <w:tcW w:w="907" w:type="dxa"/>
          </w:tcPr>
          <w:p w14:paraId="33B3D115" w14:textId="1169AE5C" w:rsidR="00BF6C28" w:rsidRPr="005F3AA9" w:rsidRDefault="00BF6C28" w:rsidP="00BF6C28">
            <w:pPr>
              <w:rPr>
                <w:sz w:val="22"/>
                <w:szCs w:val="22"/>
              </w:rPr>
            </w:pPr>
            <w:r w:rsidRPr="005F3AA9">
              <w:rPr>
                <w:sz w:val="22"/>
                <w:szCs w:val="22"/>
              </w:rPr>
              <w:t>1</w:t>
            </w:r>
          </w:p>
        </w:tc>
      </w:tr>
      <w:tr w:rsidR="00BF6C28" w:rsidRPr="005F3AA9" w14:paraId="720F3387" w14:textId="77777777" w:rsidTr="00346ACE">
        <w:tc>
          <w:tcPr>
            <w:tcW w:w="1776" w:type="dxa"/>
          </w:tcPr>
          <w:p w14:paraId="48DB5269" w14:textId="2A728AE9" w:rsidR="00BF6C28" w:rsidRPr="005F3AA9" w:rsidRDefault="00BF6C28" w:rsidP="00BF6C28">
            <w:pPr>
              <w:rPr>
                <w:b/>
                <w:sz w:val="22"/>
                <w:szCs w:val="22"/>
              </w:rPr>
            </w:pPr>
            <w:r w:rsidRPr="005F3AA9">
              <w:rPr>
                <w:sz w:val="22"/>
                <w:szCs w:val="22"/>
              </w:rPr>
              <w:t>Song et al. 2015, Korea</w: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8]</w:t>
            </w:r>
            <w:r w:rsidRPr="005F3AA9">
              <w:rPr>
                <w:sz w:val="22"/>
                <w:szCs w:val="22"/>
              </w:rPr>
              <w:fldChar w:fldCharType="end"/>
            </w:r>
          </w:p>
        </w:tc>
        <w:tc>
          <w:tcPr>
            <w:tcW w:w="1811" w:type="dxa"/>
          </w:tcPr>
          <w:p w14:paraId="45A26D89" w14:textId="62556DDB" w:rsidR="00BF6C28" w:rsidRPr="005F3AA9" w:rsidRDefault="00BF6C28" w:rsidP="00BF6C28">
            <w:pPr>
              <w:rPr>
                <w:sz w:val="22"/>
                <w:szCs w:val="22"/>
              </w:rPr>
            </w:pPr>
            <w:r w:rsidRPr="005F3AA9">
              <w:rPr>
                <w:sz w:val="22"/>
                <w:szCs w:val="22"/>
              </w:rPr>
              <w:t>n: 2209;</w:t>
            </w:r>
          </w:p>
          <w:p w14:paraId="0350F571" w14:textId="77777777" w:rsidR="00BF6C28" w:rsidRPr="005F3AA9" w:rsidRDefault="00BF6C28" w:rsidP="00BF6C28">
            <w:pPr>
              <w:rPr>
                <w:sz w:val="22"/>
                <w:szCs w:val="22"/>
              </w:rPr>
            </w:pPr>
            <w:r w:rsidRPr="005F3AA9">
              <w:rPr>
                <w:sz w:val="22"/>
                <w:szCs w:val="22"/>
              </w:rPr>
              <w:t>age: 10-18;</w:t>
            </w:r>
          </w:p>
          <w:p w14:paraId="20F5617C" w14:textId="3EDD5268" w:rsidR="00BF6C28" w:rsidRPr="005F3AA9" w:rsidRDefault="00BF6C28" w:rsidP="00BF6C28">
            <w:pPr>
              <w:rPr>
                <w:sz w:val="22"/>
                <w:szCs w:val="22"/>
              </w:rPr>
            </w:pPr>
            <w:r w:rsidRPr="005F3AA9">
              <w:rPr>
                <w:sz w:val="22"/>
                <w:szCs w:val="22"/>
              </w:rPr>
              <w:t>female: 47.3%</w:t>
            </w:r>
          </w:p>
          <w:p w14:paraId="236DDF27" w14:textId="77777777" w:rsidR="00BF6C28" w:rsidRPr="005F3AA9" w:rsidRDefault="00BF6C28" w:rsidP="00BF6C28">
            <w:pPr>
              <w:jc w:val="center"/>
              <w:rPr>
                <w:sz w:val="22"/>
                <w:szCs w:val="22"/>
              </w:rPr>
            </w:pPr>
          </w:p>
        </w:tc>
        <w:tc>
          <w:tcPr>
            <w:tcW w:w="1526" w:type="dxa"/>
          </w:tcPr>
          <w:p w14:paraId="00A995A3" w14:textId="06D7F2E9" w:rsidR="00BF6C28" w:rsidRPr="005F3AA9" w:rsidRDefault="00BF6C28" w:rsidP="00BF6C28">
            <w:pPr>
              <w:rPr>
                <w:sz w:val="22"/>
                <w:szCs w:val="22"/>
              </w:rPr>
            </w:pPr>
            <w:r w:rsidRPr="005F3AA9">
              <w:rPr>
                <w:sz w:val="22"/>
                <w:szCs w:val="22"/>
              </w:rPr>
              <w:t>Cross-sectional</w:t>
            </w:r>
          </w:p>
        </w:tc>
        <w:tc>
          <w:tcPr>
            <w:tcW w:w="989" w:type="dxa"/>
          </w:tcPr>
          <w:p w14:paraId="04DE3B8D" w14:textId="258E79A9" w:rsidR="00BF6C28" w:rsidRPr="005F3AA9" w:rsidRDefault="00BF6C28" w:rsidP="00BF6C28">
            <w:pPr>
              <w:rPr>
                <w:sz w:val="22"/>
                <w:szCs w:val="22"/>
              </w:rPr>
            </w:pPr>
            <w:r w:rsidRPr="005F3AA9">
              <w:rPr>
                <w:sz w:val="22"/>
                <w:szCs w:val="22"/>
              </w:rPr>
              <w:t>24h recall</w:t>
            </w:r>
          </w:p>
        </w:tc>
        <w:tc>
          <w:tcPr>
            <w:tcW w:w="1413" w:type="dxa"/>
          </w:tcPr>
          <w:p w14:paraId="0142BAD6" w14:textId="77777777" w:rsidR="00BF6C28" w:rsidRPr="005F3AA9" w:rsidRDefault="00BF6C28" w:rsidP="00BF6C28">
            <w:pPr>
              <w:rPr>
                <w:sz w:val="22"/>
                <w:szCs w:val="22"/>
              </w:rPr>
            </w:pPr>
            <w:r w:rsidRPr="005F3AA9">
              <w:rPr>
                <w:sz w:val="22"/>
                <w:szCs w:val="22"/>
              </w:rPr>
              <w:t>Unknown</w:t>
            </w:r>
          </w:p>
          <w:p w14:paraId="51831E34" w14:textId="77777777" w:rsidR="00BF6C28" w:rsidRPr="005F3AA9" w:rsidRDefault="00BF6C28" w:rsidP="00BF6C28">
            <w:pPr>
              <w:jc w:val="center"/>
              <w:rPr>
                <w:sz w:val="22"/>
                <w:szCs w:val="22"/>
              </w:rPr>
            </w:pPr>
          </w:p>
        </w:tc>
        <w:tc>
          <w:tcPr>
            <w:tcW w:w="1356" w:type="dxa"/>
          </w:tcPr>
          <w:p w14:paraId="65DE17E4" w14:textId="1535F19F" w:rsidR="00BF6C28" w:rsidRPr="005F3AA9" w:rsidRDefault="00BF6C28" w:rsidP="00BF6C28">
            <w:pPr>
              <w:rPr>
                <w:sz w:val="22"/>
                <w:szCs w:val="22"/>
              </w:rPr>
            </w:pPr>
            <w:r w:rsidRPr="005F3AA9">
              <w:rPr>
                <w:sz w:val="22"/>
                <w:szCs w:val="22"/>
              </w:rPr>
              <w:t>Boys</w:t>
            </w:r>
          </w:p>
          <w:p w14:paraId="1552A513" w14:textId="77777777" w:rsidR="00BF6C28" w:rsidRPr="005F3AA9" w:rsidRDefault="00BF6C28" w:rsidP="00BF6C28">
            <w:pPr>
              <w:rPr>
                <w:sz w:val="22"/>
                <w:szCs w:val="22"/>
              </w:rPr>
            </w:pPr>
          </w:p>
          <w:p w14:paraId="5C9F3F94" w14:textId="1E938ACB" w:rsidR="00BF6C28" w:rsidRPr="005F3AA9" w:rsidRDefault="00BF6C28" w:rsidP="00BF6C28">
            <w:pPr>
              <w:rPr>
                <w:sz w:val="22"/>
                <w:szCs w:val="22"/>
              </w:rPr>
            </w:pPr>
            <w:r w:rsidRPr="005F3AA9">
              <w:rPr>
                <w:sz w:val="22"/>
                <w:szCs w:val="22"/>
              </w:rPr>
              <w:t>Girls</w:t>
            </w:r>
          </w:p>
        </w:tc>
        <w:tc>
          <w:tcPr>
            <w:tcW w:w="2303" w:type="dxa"/>
          </w:tcPr>
          <w:p w14:paraId="1D404CC3" w14:textId="7016A601" w:rsidR="00BF6C28" w:rsidRPr="005F3AA9" w:rsidRDefault="00BF6C28" w:rsidP="00BF6C28">
            <w:pPr>
              <w:rPr>
                <w:sz w:val="22"/>
                <w:szCs w:val="22"/>
              </w:rPr>
            </w:pPr>
            <w:r w:rsidRPr="005F3AA9">
              <w:rPr>
                <w:sz w:val="22"/>
                <w:szCs w:val="22"/>
              </w:rPr>
              <w:t xml:space="preserve">Carbohydrates </w:t>
            </w:r>
          </w:p>
          <w:p w14:paraId="2F086057" w14:textId="4001E6CF" w:rsidR="00BF6C28" w:rsidRPr="005F3AA9" w:rsidRDefault="00BF6C28" w:rsidP="00BF6C28">
            <w:pPr>
              <w:rPr>
                <w:sz w:val="22"/>
                <w:szCs w:val="22"/>
              </w:rPr>
            </w:pPr>
            <w:r w:rsidRPr="005F3AA9">
              <w:rPr>
                <w:sz w:val="22"/>
                <w:szCs w:val="22"/>
              </w:rPr>
              <w:t>White rice</w:t>
            </w:r>
          </w:p>
          <w:p w14:paraId="5A518ACA" w14:textId="06E18724" w:rsidR="00BF6C28" w:rsidRPr="005F3AA9" w:rsidRDefault="00BF6C28" w:rsidP="00BF6C28">
            <w:pPr>
              <w:rPr>
                <w:sz w:val="22"/>
                <w:szCs w:val="22"/>
              </w:rPr>
            </w:pPr>
            <w:r w:rsidRPr="005F3AA9">
              <w:rPr>
                <w:sz w:val="22"/>
                <w:szCs w:val="22"/>
              </w:rPr>
              <w:t>Carbohydrates</w:t>
            </w:r>
          </w:p>
          <w:p w14:paraId="6456EE4F" w14:textId="237FD8F1" w:rsidR="00BF6C28" w:rsidRPr="005F3AA9" w:rsidRDefault="00BF6C28" w:rsidP="00BF6C28">
            <w:pPr>
              <w:rPr>
                <w:sz w:val="22"/>
                <w:szCs w:val="22"/>
              </w:rPr>
            </w:pPr>
            <w:r w:rsidRPr="005F3AA9">
              <w:rPr>
                <w:sz w:val="22"/>
                <w:szCs w:val="22"/>
              </w:rPr>
              <w:t>White rice</w:t>
            </w:r>
          </w:p>
        </w:tc>
        <w:tc>
          <w:tcPr>
            <w:tcW w:w="1438" w:type="dxa"/>
            <w:gridSpan w:val="2"/>
          </w:tcPr>
          <w:p w14:paraId="1FF78241" w14:textId="6FF31BEE"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AB25217" w14:textId="5C836C1A"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2079DBD7" w14:textId="38D70EEB"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601299B" w14:textId="2D640F4F" w:rsidR="00BF6C28" w:rsidRPr="005F3AA9" w:rsidRDefault="00BF6C28" w:rsidP="00BF6C28">
            <w:pPr>
              <w:rPr>
                <w:b/>
                <w:sz w:val="22"/>
                <w:szCs w:val="22"/>
              </w:rPr>
            </w:pPr>
            <w:r w:rsidRPr="005F3AA9">
              <w:rPr>
                <w:sz w:val="22"/>
                <w:szCs w:val="22"/>
              </w:rPr>
              <w:t>positive**</w:t>
            </w:r>
            <w:r w:rsidRPr="005F3AA9">
              <w:rPr>
                <w:sz w:val="22"/>
                <w:szCs w:val="22"/>
                <w:vertAlign w:val="superscript"/>
              </w:rPr>
              <w:t xml:space="preserve"> a</w:t>
            </w:r>
          </w:p>
        </w:tc>
        <w:tc>
          <w:tcPr>
            <w:tcW w:w="1610" w:type="dxa"/>
          </w:tcPr>
          <w:p w14:paraId="25A62881" w14:textId="2BB7F2E6" w:rsidR="00BF6C28" w:rsidRPr="005F3AA9" w:rsidRDefault="00BF6C28" w:rsidP="00BF6C28">
            <w:pPr>
              <w:rPr>
                <w:sz w:val="22"/>
                <w:szCs w:val="22"/>
              </w:rPr>
            </w:pPr>
            <w:r w:rsidRPr="005F3AA9">
              <w:rPr>
                <w:sz w:val="22"/>
                <w:szCs w:val="22"/>
              </w:rPr>
              <w:t>Linear regression, Quartiles</w:t>
            </w:r>
          </w:p>
        </w:tc>
        <w:tc>
          <w:tcPr>
            <w:tcW w:w="1358" w:type="dxa"/>
          </w:tcPr>
          <w:p w14:paraId="726CA6D1" w14:textId="7806654D" w:rsidR="00BF6C28" w:rsidRPr="005F3AA9" w:rsidRDefault="00BF6C28" w:rsidP="00BF6C28">
            <w:pPr>
              <w:rPr>
                <w:sz w:val="22"/>
                <w:szCs w:val="22"/>
              </w:rPr>
            </w:pPr>
            <w:r w:rsidRPr="005F3AA9">
              <w:rPr>
                <w:sz w:val="22"/>
                <w:szCs w:val="22"/>
              </w:rPr>
              <w:t>No</w:t>
            </w:r>
          </w:p>
        </w:tc>
        <w:tc>
          <w:tcPr>
            <w:tcW w:w="907" w:type="dxa"/>
          </w:tcPr>
          <w:p w14:paraId="4D48847B" w14:textId="15304E9A" w:rsidR="00BF6C28" w:rsidRPr="005F3AA9" w:rsidRDefault="00BF6C28" w:rsidP="00BF6C28">
            <w:pPr>
              <w:rPr>
                <w:sz w:val="22"/>
                <w:szCs w:val="22"/>
              </w:rPr>
            </w:pPr>
            <w:r w:rsidRPr="005F3AA9">
              <w:rPr>
                <w:sz w:val="22"/>
                <w:szCs w:val="22"/>
              </w:rPr>
              <w:t>8</w:t>
            </w:r>
          </w:p>
        </w:tc>
      </w:tr>
      <w:tr w:rsidR="00BF6C28" w:rsidRPr="005F3AA9" w14:paraId="2AC56559" w14:textId="77777777" w:rsidTr="00346ACE">
        <w:tc>
          <w:tcPr>
            <w:tcW w:w="1776" w:type="dxa"/>
          </w:tcPr>
          <w:p w14:paraId="631C4B09" w14:textId="695417E5" w:rsidR="00BF6C28" w:rsidRPr="005F3AA9" w:rsidRDefault="00BF6C28" w:rsidP="00BF6C28">
            <w:pPr>
              <w:rPr>
                <w:sz w:val="22"/>
                <w:szCs w:val="22"/>
              </w:rPr>
            </w:pPr>
            <w:r w:rsidRPr="005F3AA9">
              <w:rPr>
                <w:sz w:val="22"/>
                <w:szCs w:val="22"/>
              </w:rPr>
              <w:t>Wang et al. 2013, Canada</w:t>
            </w:r>
            <w:r w:rsidRPr="005F3AA9">
              <w:rPr>
                <w:sz w:val="22"/>
                <w:szCs w:val="22"/>
              </w:rPr>
              <w:fldChar w:fldCharType="begin">
                <w:fldData xml:space="preserve">PEVuZE5vdGU+PENpdGU+PEF1dGhvcj5XYW5nPC9BdXRob3I+PFllYXI+MjAxMzwvWWVhcj48UmVj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4NC05Mzwv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XYW5nPC9BdXRob3I+PFllYXI+MjAxMzwvWWVhcj48UmVj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4NC05Mzwv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4]</w:t>
            </w:r>
            <w:r w:rsidRPr="005F3AA9">
              <w:rPr>
                <w:sz w:val="22"/>
                <w:szCs w:val="22"/>
              </w:rPr>
              <w:fldChar w:fldCharType="end"/>
            </w:r>
          </w:p>
        </w:tc>
        <w:tc>
          <w:tcPr>
            <w:tcW w:w="1811" w:type="dxa"/>
          </w:tcPr>
          <w:p w14:paraId="3F15BB5B" w14:textId="4BAF3EB7" w:rsidR="00BF6C28" w:rsidRPr="005F3AA9" w:rsidRDefault="00BF6C28" w:rsidP="00BF6C28">
            <w:pPr>
              <w:rPr>
                <w:sz w:val="22"/>
                <w:szCs w:val="22"/>
              </w:rPr>
            </w:pPr>
            <w:r w:rsidRPr="005F3AA9">
              <w:rPr>
                <w:sz w:val="22"/>
                <w:szCs w:val="22"/>
              </w:rPr>
              <w:t>n: 548;</w:t>
            </w:r>
          </w:p>
          <w:p w14:paraId="3FC1629B" w14:textId="77777777" w:rsidR="00BF6C28" w:rsidRPr="005F3AA9" w:rsidRDefault="00BF6C28" w:rsidP="00BF6C28">
            <w:pPr>
              <w:rPr>
                <w:sz w:val="22"/>
                <w:szCs w:val="22"/>
              </w:rPr>
            </w:pPr>
            <w:r w:rsidRPr="005F3AA9">
              <w:rPr>
                <w:sz w:val="22"/>
                <w:szCs w:val="22"/>
              </w:rPr>
              <w:t>age: 8-10;</w:t>
            </w:r>
          </w:p>
          <w:p w14:paraId="4F7776AE" w14:textId="1D05D1A4" w:rsidR="00BF6C28" w:rsidRPr="005F3AA9" w:rsidRDefault="00BF6C28" w:rsidP="00BF6C28">
            <w:pPr>
              <w:rPr>
                <w:sz w:val="22"/>
                <w:szCs w:val="22"/>
              </w:rPr>
            </w:pPr>
            <w:r w:rsidRPr="005F3AA9">
              <w:rPr>
                <w:sz w:val="22"/>
                <w:szCs w:val="22"/>
              </w:rPr>
              <w:t>female: n.a.</w:t>
            </w:r>
          </w:p>
        </w:tc>
        <w:tc>
          <w:tcPr>
            <w:tcW w:w="1526" w:type="dxa"/>
          </w:tcPr>
          <w:p w14:paraId="3510C5F5" w14:textId="1705FFA5" w:rsidR="00BF6C28" w:rsidRPr="005F3AA9" w:rsidRDefault="00BF6C28" w:rsidP="00BF6C28">
            <w:pPr>
              <w:rPr>
                <w:sz w:val="22"/>
                <w:szCs w:val="22"/>
              </w:rPr>
            </w:pPr>
            <w:r w:rsidRPr="005F3AA9">
              <w:rPr>
                <w:sz w:val="22"/>
                <w:szCs w:val="22"/>
              </w:rPr>
              <w:t>Cross-sectional</w:t>
            </w:r>
          </w:p>
        </w:tc>
        <w:tc>
          <w:tcPr>
            <w:tcW w:w="989" w:type="dxa"/>
          </w:tcPr>
          <w:p w14:paraId="5F870C30" w14:textId="5C2D24CC" w:rsidR="00BF6C28" w:rsidRPr="005F3AA9" w:rsidRDefault="00BF6C28" w:rsidP="00BF6C28">
            <w:pPr>
              <w:rPr>
                <w:sz w:val="22"/>
                <w:szCs w:val="22"/>
              </w:rPr>
            </w:pPr>
            <w:r w:rsidRPr="005F3AA9">
              <w:rPr>
                <w:sz w:val="22"/>
                <w:szCs w:val="22"/>
              </w:rPr>
              <w:t>24h recall</w:t>
            </w:r>
          </w:p>
        </w:tc>
        <w:tc>
          <w:tcPr>
            <w:tcW w:w="1413" w:type="dxa"/>
          </w:tcPr>
          <w:p w14:paraId="5F658D92" w14:textId="55F50CFA" w:rsidR="00BF6C28" w:rsidRPr="005F3AA9" w:rsidRDefault="00BF6C28" w:rsidP="00BF6C28">
            <w:pPr>
              <w:rPr>
                <w:sz w:val="22"/>
                <w:szCs w:val="22"/>
              </w:rPr>
            </w:pPr>
            <w:r w:rsidRPr="005F3AA9">
              <w:rPr>
                <w:sz w:val="22"/>
                <w:szCs w:val="22"/>
              </w:rPr>
              <w:t>Yes</w:t>
            </w:r>
          </w:p>
        </w:tc>
        <w:tc>
          <w:tcPr>
            <w:tcW w:w="1356" w:type="dxa"/>
          </w:tcPr>
          <w:p w14:paraId="5AEB7284" w14:textId="2E2A88A2" w:rsidR="00BF6C28" w:rsidRPr="005F3AA9" w:rsidRDefault="00BF6C28" w:rsidP="00BF6C28">
            <w:pPr>
              <w:rPr>
                <w:sz w:val="22"/>
                <w:szCs w:val="22"/>
              </w:rPr>
            </w:pPr>
            <w:r w:rsidRPr="005F3AA9">
              <w:rPr>
                <w:sz w:val="22"/>
                <w:szCs w:val="22"/>
              </w:rPr>
              <w:t>no</w:t>
            </w:r>
          </w:p>
        </w:tc>
        <w:tc>
          <w:tcPr>
            <w:tcW w:w="2303" w:type="dxa"/>
          </w:tcPr>
          <w:p w14:paraId="15950D12" w14:textId="7BFAF225" w:rsidR="00BF6C28" w:rsidRPr="005F3AA9" w:rsidRDefault="00BF6C28" w:rsidP="00BF6C28">
            <w:pPr>
              <w:rPr>
                <w:sz w:val="22"/>
                <w:szCs w:val="22"/>
              </w:rPr>
            </w:pPr>
            <w:r w:rsidRPr="005F3AA9">
              <w:rPr>
                <w:sz w:val="22"/>
                <w:szCs w:val="22"/>
              </w:rPr>
              <w:t>SSB</w:t>
            </w:r>
          </w:p>
        </w:tc>
        <w:tc>
          <w:tcPr>
            <w:tcW w:w="1438" w:type="dxa"/>
            <w:gridSpan w:val="2"/>
          </w:tcPr>
          <w:p w14:paraId="12231A39" w14:textId="3FA34F0B" w:rsidR="00BF6C28" w:rsidRPr="005F3AA9" w:rsidRDefault="00BF6C28" w:rsidP="00BF6C28">
            <w:pPr>
              <w:rPr>
                <w:sz w:val="22"/>
                <w:szCs w:val="22"/>
              </w:rPr>
            </w:pPr>
            <w:r w:rsidRPr="005F3AA9">
              <w:rPr>
                <w:sz w:val="22"/>
                <w:szCs w:val="22"/>
              </w:rPr>
              <w:t>n.s.</w:t>
            </w:r>
          </w:p>
        </w:tc>
        <w:tc>
          <w:tcPr>
            <w:tcW w:w="1610" w:type="dxa"/>
          </w:tcPr>
          <w:p w14:paraId="454A9307" w14:textId="77777777" w:rsidR="00BF6C28" w:rsidRPr="005F3AA9" w:rsidRDefault="00BF6C28" w:rsidP="00BF6C28">
            <w:pPr>
              <w:rPr>
                <w:sz w:val="22"/>
                <w:szCs w:val="22"/>
              </w:rPr>
            </w:pPr>
            <w:r w:rsidRPr="005F3AA9">
              <w:rPr>
                <w:sz w:val="22"/>
                <w:szCs w:val="22"/>
              </w:rPr>
              <w:t xml:space="preserve">Linear regression analysis, </w:t>
            </w:r>
          </w:p>
          <w:p w14:paraId="67B1B666" w14:textId="58F753AD"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27AF6204" w14:textId="41CDBAEC" w:rsidR="00BF6C28" w:rsidRPr="005F3AA9" w:rsidRDefault="00BF6C28" w:rsidP="00BF6C28">
            <w:pPr>
              <w:rPr>
                <w:sz w:val="22"/>
                <w:szCs w:val="22"/>
              </w:rPr>
            </w:pPr>
            <w:r w:rsidRPr="005F3AA9">
              <w:rPr>
                <w:sz w:val="22"/>
                <w:szCs w:val="22"/>
              </w:rPr>
              <w:t>Yes</w:t>
            </w:r>
          </w:p>
        </w:tc>
        <w:tc>
          <w:tcPr>
            <w:tcW w:w="907" w:type="dxa"/>
          </w:tcPr>
          <w:p w14:paraId="0E4FE9B4" w14:textId="0B83D29E" w:rsidR="00BF6C28" w:rsidRPr="005F3AA9" w:rsidRDefault="00BF6C28" w:rsidP="00BF6C28">
            <w:pPr>
              <w:rPr>
                <w:sz w:val="22"/>
                <w:szCs w:val="22"/>
              </w:rPr>
            </w:pPr>
            <w:r w:rsidRPr="005F3AA9">
              <w:rPr>
                <w:sz w:val="22"/>
                <w:szCs w:val="22"/>
              </w:rPr>
              <w:t>4</w:t>
            </w:r>
          </w:p>
        </w:tc>
      </w:tr>
      <w:tr w:rsidR="00BF6C28" w:rsidRPr="005F3AA9" w14:paraId="437C7636" w14:textId="77777777" w:rsidTr="00346ACE">
        <w:tc>
          <w:tcPr>
            <w:tcW w:w="1776" w:type="dxa"/>
          </w:tcPr>
          <w:p w14:paraId="48EA15FC" w14:textId="6DC464DE" w:rsidR="00BF6C28" w:rsidRPr="005F3AA9" w:rsidRDefault="00BF6C28" w:rsidP="00BF6C28">
            <w:pPr>
              <w:rPr>
                <w:sz w:val="22"/>
                <w:szCs w:val="22"/>
              </w:rPr>
            </w:pPr>
            <w:r w:rsidRPr="005F3AA9">
              <w:rPr>
                <w:sz w:val="22"/>
                <w:szCs w:val="22"/>
              </w:rPr>
              <w:t>Wang et al. 2014, Canada</w:t>
            </w:r>
            <w:r w:rsidRPr="005F3AA9">
              <w:rPr>
                <w:sz w:val="22"/>
                <w:szCs w:val="22"/>
              </w:rPr>
              <w:fldChar w:fldCharType="begin">
                <w:fldData xml:space="preserve">PEVuZE5vdGU+PENpdGU+PEF1dGhvcj5XYW5nPC9BdXRob3I+PFllYXI+MjAxNDwvWWVhcj48UmVj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XYW5nPC9BdXRob3I+PFllYXI+MjAxNDwvWWVhcj48UmVj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1]</w:t>
            </w:r>
            <w:r w:rsidRPr="005F3AA9">
              <w:rPr>
                <w:sz w:val="22"/>
                <w:szCs w:val="22"/>
              </w:rPr>
              <w:fldChar w:fldCharType="end"/>
            </w:r>
          </w:p>
        </w:tc>
        <w:tc>
          <w:tcPr>
            <w:tcW w:w="1811" w:type="dxa"/>
          </w:tcPr>
          <w:p w14:paraId="35791252" w14:textId="03484E48" w:rsidR="00BF6C28" w:rsidRPr="005F3AA9" w:rsidRDefault="00BF6C28" w:rsidP="00BF6C28">
            <w:pPr>
              <w:rPr>
                <w:sz w:val="22"/>
                <w:szCs w:val="22"/>
              </w:rPr>
            </w:pPr>
            <w:r w:rsidRPr="005F3AA9">
              <w:rPr>
                <w:sz w:val="22"/>
                <w:szCs w:val="22"/>
              </w:rPr>
              <w:t>n: 457;</w:t>
            </w:r>
          </w:p>
          <w:p w14:paraId="00C096C7" w14:textId="77777777" w:rsidR="00BF6C28" w:rsidRPr="005F3AA9" w:rsidRDefault="00BF6C28" w:rsidP="00BF6C28">
            <w:pPr>
              <w:rPr>
                <w:sz w:val="22"/>
                <w:szCs w:val="22"/>
              </w:rPr>
            </w:pPr>
            <w:r w:rsidRPr="005F3AA9">
              <w:rPr>
                <w:sz w:val="22"/>
                <w:szCs w:val="22"/>
              </w:rPr>
              <w:t>age: 8-10;</w:t>
            </w:r>
          </w:p>
          <w:p w14:paraId="575A3937" w14:textId="07EFE17F" w:rsidR="00BF6C28" w:rsidRPr="005F3AA9" w:rsidRDefault="00BF6C28" w:rsidP="00BF6C28">
            <w:pPr>
              <w:rPr>
                <w:sz w:val="22"/>
                <w:szCs w:val="22"/>
              </w:rPr>
            </w:pPr>
            <w:r w:rsidRPr="005F3AA9">
              <w:rPr>
                <w:sz w:val="22"/>
                <w:szCs w:val="22"/>
              </w:rPr>
              <w:t>female: n.a.</w:t>
            </w:r>
          </w:p>
        </w:tc>
        <w:tc>
          <w:tcPr>
            <w:tcW w:w="1526" w:type="dxa"/>
          </w:tcPr>
          <w:p w14:paraId="3B51D690" w14:textId="4D78ED65" w:rsidR="00BF6C28" w:rsidRPr="005F3AA9" w:rsidRDefault="00BF6C28" w:rsidP="00BF6C28">
            <w:pPr>
              <w:rPr>
                <w:sz w:val="22"/>
                <w:szCs w:val="22"/>
              </w:rPr>
            </w:pPr>
            <w:r w:rsidRPr="005F3AA9">
              <w:rPr>
                <w:sz w:val="22"/>
                <w:szCs w:val="22"/>
              </w:rPr>
              <w:t>Prospective cohort study</w:t>
            </w:r>
          </w:p>
        </w:tc>
        <w:tc>
          <w:tcPr>
            <w:tcW w:w="989" w:type="dxa"/>
          </w:tcPr>
          <w:p w14:paraId="4DA11526" w14:textId="1B5DE571" w:rsidR="00BF6C28" w:rsidRPr="005F3AA9" w:rsidRDefault="00BF6C28" w:rsidP="00BF6C28">
            <w:pPr>
              <w:rPr>
                <w:sz w:val="22"/>
                <w:szCs w:val="22"/>
              </w:rPr>
            </w:pPr>
            <w:r w:rsidRPr="005F3AA9">
              <w:rPr>
                <w:sz w:val="22"/>
                <w:szCs w:val="22"/>
              </w:rPr>
              <w:t>24h recall</w:t>
            </w:r>
          </w:p>
        </w:tc>
        <w:tc>
          <w:tcPr>
            <w:tcW w:w="1413" w:type="dxa"/>
          </w:tcPr>
          <w:p w14:paraId="392C4393" w14:textId="4508286A" w:rsidR="00BF6C28" w:rsidRPr="005F3AA9" w:rsidRDefault="00BF6C28" w:rsidP="00BF6C28">
            <w:pPr>
              <w:rPr>
                <w:sz w:val="22"/>
                <w:szCs w:val="22"/>
              </w:rPr>
            </w:pPr>
            <w:r w:rsidRPr="005F3AA9">
              <w:rPr>
                <w:sz w:val="22"/>
                <w:szCs w:val="22"/>
              </w:rPr>
              <w:t>Unknown</w:t>
            </w:r>
          </w:p>
        </w:tc>
        <w:tc>
          <w:tcPr>
            <w:tcW w:w="1356" w:type="dxa"/>
          </w:tcPr>
          <w:p w14:paraId="37B52D8B" w14:textId="1678F3C3" w:rsidR="00BF6C28" w:rsidRPr="005F3AA9" w:rsidRDefault="00BF6C28" w:rsidP="00BF6C28">
            <w:pPr>
              <w:rPr>
                <w:sz w:val="22"/>
                <w:szCs w:val="22"/>
              </w:rPr>
            </w:pPr>
            <w:r w:rsidRPr="005F3AA9">
              <w:rPr>
                <w:sz w:val="22"/>
                <w:szCs w:val="22"/>
              </w:rPr>
              <w:t>no</w:t>
            </w:r>
          </w:p>
        </w:tc>
        <w:tc>
          <w:tcPr>
            <w:tcW w:w="2303" w:type="dxa"/>
          </w:tcPr>
          <w:p w14:paraId="0835CBA1" w14:textId="63EFF3F3" w:rsidR="00BF6C28" w:rsidRPr="005F3AA9" w:rsidRDefault="00BF6C28" w:rsidP="00BF6C28">
            <w:pPr>
              <w:rPr>
                <w:sz w:val="22"/>
                <w:szCs w:val="22"/>
              </w:rPr>
            </w:pPr>
            <w:r w:rsidRPr="005F3AA9">
              <w:rPr>
                <w:sz w:val="22"/>
                <w:szCs w:val="22"/>
              </w:rPr>
              <w:t>Added sugars (solid sources)</w:t>
            </w:r>
          </w:p>
          <w:p w14:paraId="3CA10610" w14:textId="54685295" w:rsidR="00BF6C28" w:rsidRPr="005F3AA9" w:rsidRDefault="00BF6C28" w:rsidP="00BF6C28">
            <w:pPr>
              <w:rPr>
                <w:sz w:val="22"/>
                <w:szCs w:val="22"/>
              </w:rPr>
            </w:pPr>
            <w:r w:rsidRPr="005F3AA9">
              <w:rPr>
                <w:sz w:val="22"/>
                <w:szCs w:val="22"/>
              </w:rPr>
              <w:t>Added sugars (liquid sources)</w:t>
            </w:r>
          </w:p>
        </w:tc>
        <w:tc>
          <w:tcPr>
            <w:tcW w:w="1438" w:type="dxa"/>
            <w:gridSpan w:val="2"/>
          </w:tcPr>
          <w:p w14:paraId="0B33F419" w14:textId="0D366BAE" w:rsidR="00BF6C28" w:rsidRPr="005F3AA9" w:rsidRDefault="00BF6C28" w:rsidP="00BF6C28">
            <w:pPr>
              <w:rPr>
                <w:sz w:val="22"/>
                <w:szCs w:val="22"/>
              </w:rPr>
            </w:pPr>
            <w:r w:rsidRPr="005F3AA9">
              <w:rPr>
                <w:sz w:val="22"/>
                <w:szCs w:val="22"/>
              </w:rPr>
              <w:t>n.s.</w:t>
            </w:r>
          </w:p>
          <w:p w14:paraId="63281D4D" w14:textId="77777777" w:rsidR="00BF6C28" w:rsidRPr="005F3AA9" w:rsidRDefault="00BF6C28" w:rsidP="00BF6C28">
            <w:pPr>
              <w:rPr>
                <w:sz w:val="22"/>
                <w:szCs w:val="22"/>
              </w:rPr>
            </w:pPr>
          </w:p>
          <w:p w14:paraId="0872621E" w14:textId="18C2B0D1" w:rsidR="00BF6C28" w:rsidRPr="005F3AA9" w:rsidRDefault="00BF6C28" w:rsidP="00BF6C28">
            <w:pPr>
              <w:rPr>
                <w:b/>
                <w:sz w:val="22"/>
                <w:szCs w:val="22"/>
              </w:rPr>
            </w:pPr>
            <w:r w:rsidRPr="005F3AA9">
              <w:rPr>
                <w:sz w:val="22"/>
                <w:szCs w:val="22"/>
              </w:rPr>
              <w:t>0.09**</w:t>
            </w:r>
          </w:p>
        </w:tc>
        <w:tc>
          <w:tcPr>
            <w:tcW w:w="1610" w:type="dxa"/>
          </w:tcPr>
          <w:p w14:paraId="1035565B" w14:textId="77777777" w:rsidR="00BF6C28" w:rsidRPr="005F3AA9" w:rsidRDefault="00BF6C28" w:rsidP="00BF6C28">
            <w:pPr>
              <w:rPr>
                <w:sz w:val="22"/>
                <w:szCs w:val="22"/>
              </w:rPr>
            </w:pPr>
            <w:r w:rsidRPr="005F3AA9">
              <w:rPr>
                <w:sz w:val="22"/>
                <w:szCs w:val="22"/>
              </w:rPr>
              <w:t>Linear regression,</w:t>
            </w:r>
          </w:p>
          <w:p w14:paraId="272AC542" w14:textId="693EA4B7"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2EDE3CD6" w14:textId="65033F79" w:rsidR="00BF6C28" w:rsidRPr="005F3AA9" w:rsidRDefault="00BF6C28" w:rsidP="00BF6C28">
            <w:pPr>
              <w:rPr>
                <w:sz w:val="22"/>
                <w:szCs w:val="22"/>
              </w:rPr>
            </w:pPr>
            <w:r w:rsidRPr="005F3AA9">
              <w:rPr>
                <w:sz w:val="22"/>
                <w:szCs w:val="22"/>
              </w:rPr>
              <w:t>Yes</w:t>
            </w:r>
          </w:p>
        </w:tc>
        <w:tc>
          <w:tcPr>
            <w:tcW w:w="907" w:type="dxa"/>
          </w:tcPr>
          <w:p w14:paraId="1ED098A3" w14:textId="0C4696A5" w:rsidR="00BF6C28" w:rsidRPr="005F3AA9" w:rsidRDefault="00BF6C28" w:rsidP="00BF6C28">
            <w:pPr>
              <w:rPr>
                <w:sz w:val="22"/>
                <w:szCs w:val="22"/>
              </w:rPr>
            </w:pPr>
            <w:r w:rsidRPr="005F3AA9">
              <w:rPr>
                <w:sz w:val="22"/>
                <w:szCs w:val="22"/>
              </w:rPr>
              <w:t>4</w:t>
            </w:r>
          </w:p>
        </w:tc>
      </w:tr>
      <w:tr w:rsidR="00BF6C28" w:rsidRPr="005F3AA9" w14:paraId="35256066" w14:textId="77777777" w:rsidTr="00346ACE">
        <w:tc>
          <w:tcPr>
            <w:tcW w:w="1776" w:type="dxa"/>
          </w:tcPr>
          <w:p w14:paraId="4D95786D" w14:textId="1FD04F54" w:rsidR="00BF6C28" w:rsidRPr="005F3AA9" w:rsidRDefault="00BF6C28" w:rsidP="00BF6C28">
            <w:pPr>
              <w:rPr>
                <w:b/>
                <w:sz w:val="22"/>
                <w:szCs w:val="22"/>
              </w:rPr>
            </w:pPr>
            <w:r w:rsidRPr="005F3AA9">
              <w:rPr>
                <w:sz w:val="22"/>
                <w:szCs w:val="22"/>
              </w:rPr>
              <w:t>White et al. 2012, USA</w:t>
            </w:r>
            <w:r w:rsidRPr="005F3AA9">
              <w:rPr>
                <w:sz w:val="22"/>
                <w:szCs w:val="22"/>
              </w:rPr>
              <w:fldChar w:fldCharType="begin"/>
            </w:r>
            <w:r w:rsidRPr="005F3AA9">
              <w:rPr>
                <w:sz w:val="22"/>
                <w:szCs w:val="22"/>
              </w:rPr>
              <w:instrText xml:space="preserve"> ADDIN EN.CITE &lt;EndNote&gt;&lt;Cite&gt;&lt;Author&gt;White&lt;/Author&gt;&lt;Year&gt;2014&lt;/Year&gt;&lt;RecNum&gt;227&lt;/RecNum&gt;&lt;DisplayText&gt;[49]&lt;/DisplayText&gt;&lt;record&gt;&lt;rec-number&gt;227&lt;/rec-number&gt;&lt;foreign-keys&gt;&lt;key app="EN" db-id="t2dxed09qrzwf4eetwqvrwt10fd0axp5ze9z" timestamp="1464598757"&gt;227&lt;/key&gt;&lt;/foreign-keys&gt;&lt;ref-type name="Journal Article"&gt;17&lt;/ref-type&gt;&lt;contributors&gt;&lt;authors&gt;&lt;author&gt;White, J.&lt;/author&gt;&lt;author&gt;Jago, R.&lt;/author&gt;&lt;author&gt;Thompson, J. L.&lt;/author&gt;&lt;/authors&gt;&lt;/contributors&gt;&lt;auth-address&gt;1 Centre for the Development and Evaluation of Complex Interventions for Public Health Improvement, School of Medicine, Cardiff University, Heath Park, Cardiff CF14 4YS, UK.&amp;#xD;2 Centre for Exercise, Nutrition &amp;amp; Health Sciences, School for Policy Studies, University of Bristol, Bristol, UK.&lt;/auth-address&gt;&lt;titles&gt;&lt;title&gt;Dietary risk factors for the development of insulin resistance in adolescent girls: a 3-year prospective study&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361-8&lt;/pages&gt;&lt;volume&gt;17&lt;/volume&gt;&lt;number&gt;2&lt;/number&gt;&lt;edition&gt;2012/11/20&lt;/edition&gt;&lt;dates&gt;&lt;year&gt;2014&lt;/year&gt;&lt;pub-dates&gt;&lt;date&gt;Feb&lt;/date&gt;&lt;/pub-dates&gt;&lt;/dates&gt;&lt;isbn&gt;1475-2727 (Electronic)&amp;#xD;1368-9800 (Linking)&lt;/isbn&gt;&lt;accession-num&gt;23158020&lt;/accession-num&gt;&lt;urls&gt;&lt;related-urls&gt;&lt;url&gt;http://journals.cambridge.org/download.php?file=%2FPHN%2FPHN17_02%2FS1368980012004983a.pdf&amp;amp;code=d984eb00be4c9f54e4a6c55bf429b91c&lt;/url&gt;&lt;/related-urls&gt;&lt;/urls&gt;&lt;electronic-resource-num&gt;10.1017/s1368980012004983&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9]</w:t>
            </w:r>
            <w:r w:rsidRPr="005F3AA9">
              <w:rPr>
                <w:sz w:val="22"/>
                <w:szCs w:val="22"/>
              </w:rPr>
              <w:fldChar w:fldCharType="end"/>
            </w:r>
          </w:p>
        </w:tc>
        <w:tc>
          <w:tcPr>
            <w:tcW w:w="1811" w:type="dxa"/>
          </w:tcPr>
          <w:p w14:paraId="7D43C6FD" w14:textId="18AA879A" w:rsidR="00BF6C28" w:rsidRPr="005F3AA9" w:rsidRDefault="00BF6C28" w:rsidP="00BF6C28">
            <w:pPr>
              <w:rPr>
                <w:sz w:val="22"/>
                <w:szCs w:val="22"/>
              </w:rPr>
            </w:pPr>
            <w:r w:rsidRPr="005F3AA9">
              <w:rPr>
                <w:sz w:val="22"/>
                <w:szCs w:val="22"/>
              </w:rPr>
              <w:t>n: 774;</w:t>
            </w:r>
          </w:p>
          <w:p w14:paraId="2C35C263" w14:textId="77777777" w:rsidR="00BF6C28" w:rsidRPr="005F3AA9" w:rsidRDefault="00BF6C28" w:rsidP="00BF6C28">
            <w:pPr>
              <w:rPr>
                <w:sz w:val="22"/>
                <w:szCs w:val="22"/>
              </w:rPr>
            </w:pPr>
            <w:r w:rsidRPr="005F3AA9">
              <w:rPr>
                <w:sz w:val="22"/>
                <w:szCs w:val="22"/>
              </w:rPr>
              <w:t>age: 16-17;</w:t>
            </w:r>
          </w:p>
          <w:p w14:paraId="7A39C3C3" w14:textId="4750FF99" w:rsidR="00BF6C28" w:rsidRPr="005F3AA9" w:rsidRDefault="00BF6C28" w:rsidP="00BF6C28">
            <w:pPr>
              <w:rPr>
                <w:b/>
                <w:sz w:val="22"/>
                <w:szCs w:val="22"/>
              </w:rPr>
            </w:pPr>
            <w:r w:rsidRPr="005F3AA9">
              <w:rPr>
                <w:sz w:val="22"/>
                <w:szCs w:val="22"/>
              </w:rPr>
              <w:t>female: 100.0%</w:t>
            </w:r>
          </w:p>
        </w:tc>
        <w:tc>
          <w:tcPr>
            <w:tcW w:w="1526" w:type="dxa"/>
          </w:tcPr>
          <w:p w14:paraId="15180BB3" w14:textId="72788B3D" w:rsidR="00BF6C28" w:rsidRPr="005F3AA9" w:rsidRDefault="00BF6C28" w:rsidP="00BF6C28">
            <w:pPr>
              <w:rPr>
                <w:sz w:val="22"/>
                <w:szCs w:val="22"/>
              </w:rPr>
            </w:pPr>
            <w:r w:rsidRPr="005F3AA9">
              <w:rPr>
                <w:sz w:val="22"/>
                <w:szCs w:val="22"/>
              </w:rPr>
              <w:t>Prospective cohort study</w:t>
            </w:r>
          </w:p>
        </w:tc>
        <w:tc>
          <w:tcPr>
            <w:tcW w:w="989" w:type="dxa"/>
          </w:tcPr>
          <w:p w14:paraId="56858F3E" w14:textId="71CBAB41" w:rsidR="00BF6C28" w:rsidRPr="005F3AA9" w:rsidRDefault="00BF6C28" w:rsidP="00BF6C28">
            <w:pPr>
              <w:rPr>
                <w:sz w:val="22"/>
                <w:szCs w:val="22"/>
              </w:rPr>
            </w:pPr>
            <w:r w:rsidRPr="005F3AA9">
              <w:rPr>
                <w:sz w:val="22"/>
                <w:szCs w:val="22"/>
              </w:rPr>
              <w:t>Dietary record</w:t>
            </w:r>
          </w:p>
        </w:tc>
        <w:tc>
          <w:tcPr>
            <w:tcW w:w="1413" w:type="dxa"/>
          </w:tcPr>
          <w:p w14:paraId="338A66BF" w14:textId="4ADBB503" w:rsidR="00BF6C28" w:rsidRPr="005F3AA9" w:rsidRDefault="00BF6C28" w:rsidP="00BF6C28">
            <w:pPr>
              <w:rPr>
                <w:sz w:val="22"/>
                <w:szCs w:val="22"/>
              </w:rPr>
            </w:pPr>
            <w:r w:rsidRPr="005F3AA9">
              <w:rPr>
                <w:sz w:val="22"/>
                <w:szCs w:val="22"/>
              </w:rPr>
              <w:t>Unknown</w:t>
            </w:r>
          </w:p>
        </w:tc>
        <w:tc>
          <w:tcPr>
            <w:tcW w:w="1356" w:type="dxa"/>
          </w:tcPr>
          <w:p w14:paraId="5CD526B9" w14:textId="72294008" w:rsidR="00BF6C28" w:rsidRPr="005F3AA9" w:rsidRDefault="00BF6C28" w:rsidP="00BF6C28">
            <w:pPr>
              <w:rPr>
                <w:sz w:val="22"/>
                <w:szCs w:val="22"/>
              </w:rPr>
            </w:pPr>
            <w:r w:rsidRPr="005F3AA9">
              <w:rPr>
                <w:sz w:val="22"/>
                <w:szCs w:val="22"/>
              </w:rPr>
              <w:t>no</w:t>
            </w:r>
          </w:p>
        </w:tc>
        <w:tc>
          <w:tcPr>
            <w:tcW w:w="2303" w:type="dxa"/>
          </w:tcPr>
          <w:p w14:paraId="19696082" w14:textId="77777777" w:rsidR="00BF6C28" w:rsidRPr="005F3AA9" w:rsidRDefault="00BF6C28" w:rsidP="00BF6C28">
            <w:pPr>
              <w:rPr>
                <w:sz w:val="22"/>
                <w:szCs w:val="22"/>
              </w:rPr>
            </w:pPr>
            <w:r w:rsidRPr="005F3AA9">
              <w:rPr>
                <w:sz w:val="22"/>
                <w:szCs w:val="22"/>
              </w:rPr>
              <w:t>SFA</w:t>
            </w:r>
          </w:p>
          <w:p w14:paraId="7AA808EE" w14:textId="77777777" w:rsidR="00BF6C28" w:rsidRPr="005F3AA9" w:rsidRDefault="00BF6C28" w:rsidP="00BF6C28">
            <w:pPr>
              <w:rPr>
                <w:sz w:val="22"/>
                <w:szCs w:val="22"/>
              </w:rPr>
            </w:pPr>
            <w:r w:rsidRPr="005F3AA9">
              <w:rPr>
                <w:sz w:val="22"/>
                <w:szCs w:val="22"/>
              </w:rPr>
              <w:t>MUFA</w:t>
            </w:r>
          </w:p>
          <w:p w14:paraId="1B6B8B06" w14:textId="77777777" w:rsidR="00BF6C28" w:rsidRPr="005F3AA9" w:rsidRDefault="00BF6C28" w:rsidP="00BF6C28">
            <w:pPr>
              <w:rPr>
                <w:sz w:val="22"/>
                <w:szCs w:val="22"/>
              </w:rPr>
            </w:pPr>
            <w:r w:rsidRPr="005F3AA9">
              <w:rPr>
                <w:sz w:val="22"/>
                <w:szCs w:val="22"/>
              </w:rPr>
              <w:t>PUFA</w:t>
            </w:r>
          </w:p>
          <w:p w14:paraId="07C122B3" w14:textId="77777777" w:rsidR="00BF6C28" w:rsidRPr="005F3AA9" w:rsidRDefault="00BF6C28" w:rsidP="00BF6C28">
            <w:pPr>
              <w:rPr>
                <w:sz w:val="22"/>
                <w:szCs w:val="22"/>
              </w:rPr>
            </w:pPr>
            <w:r w:rsidRPr="005F3AA9">
              <w:rPr>
                <w:sz w:val="22"/>
                <w:szCs w:val="22"/>
              </w:rPr>
              <w:t>Carbohydrates</w:t>
            </w:r>
          </w:p>
          <w:p w14:paraId="175CE560" w14:textId="77777777" w:rsidR="00BF6C28" w:rsidRPr="005F3AA9" w:rsidRDefault="00BF6C28" w:rsidP="00BF6C28">
            <w:pPr>
              <w:rPr>
                <w:sz w:val="22"/>
                <w:szCs w:val="22"/>
              </w:rPr>
            </w:pPr>
            <w:r w:rsidRPr="005F3AA9">
              <w:rPr>
                <w:sz w:val="22"/>
                <w:szCs w:val="22"/>
              </w:rPr>
              <w:t>Sucrose</w:t>
            </w:r>
          </w:p>
          <w:p w14:paraId="61D85E21" w14:textId="77777777" w:rsidR="00BF6C28" w:rsidRPr="005F3AA9" w:rsidRDefault="00BF6C28" w:rsidP="00BF6C28">
            <w:pPr>
              <w:rPr>
                <w:sz w:val="22"/>
                <w:szCs w:val="22"/>
              </w:rPr>
            </w:pPr>
            <w:r w:rsidRPr="005F3AA9">
              <w:rPr>
                <w:sz w:val="22"/>
                <w:szCs w:val="22"/>
              </w:rPr>
              <w:t>Starch</w:t>
            </w:r>
          </w:p>
          <w:p w14:paraId="449FF20D" w14:textId="2808778B" w:rsidR="00BF6C28" w:rsidRPr="005F3AA9" w:rsidRDefault="00BF6C28" w:rsidP="00BF6C28">
            <w:pPr>
              <w:rPr>
                <w:sz w:val="22"/>
                <w:szCs w:val="22"/>
              </w:rPr>
            </w:pPr>
            <w:r w:rsidRPr="005F3AA9">
              <w:rPr>
                <w:sz w:val="22"/>
                <w:szCs w:val="22"/>
              </w:rPr>
              <w:t>Soluble fiber</w:t>
            </w:r>
          </w:p>
          <w:p w14:paraId="783B61F1" w14:textId="6B8DF23A" w:rsidR="00BF6C28" w:rsidRPr="005F3AA9" w:rsidRDefault="00BF6C28" w:rsidP="00BF6C28">
            <w:pPr>
              <w:rPr>
                <w:sz w:val="22"/>
                <w:szCs w:val="22"/>
              </w:rPr>
            </w:pPr>
            <w:r w:rsidRPr="005F3AA9">
              <w:rPr>
                <w:sz w:val="22"/>
                <w:szCs w:val="22"/>
              </w:rPr>
              <w:t>Insoluble fiber</w:t>
            </w:r>
          </w:p>
        </w:tc>
        <w:tc>
          <w:tcPr>
            <w:tcW w:w="1438" w:type="dxa"/>
            <w:gridSpan w:val="2"/>
          </w:tcPr>
          <w:p w14:paraId="28F22E00" w14:textId="1C121A56" w:rsidR="00BF6C28" w:rsidRPr="005F3AA9" w:rsidRDefault="00BF6C28" w:rsidP="00BF6C28">
            <w:pPr>
              <w:rPr>
                <w:sz w:val="22"/>
                <w:szCs w:val="22"/>
              </w:rPr>
            </w:pPr>
            <w:r w:rsidRPr="005F3AA9">
              <w:rPr>
                <w:sz w:val="22"/>
                <w:szCs w:val="22"/>
              </w:rPr>
              <w:t>n.s.</w:t>
            </w:r>
          </w:p>
          <w:p w14:paraId="6DDB8559" w14:textId="0DCCC4C2" w:rsidR="00BF6C28" w:rsidRPr="005F3AA9" w:rsidRDefault="00BF6C28" w:rsidP="00BF6C28">
            <w:pPr>
              <w:rPr>
                <w:sz w:val="22"/>
                <w:szCs w:val="22"/>
              </w:rPr>
            </w:pPr>
            <w:r w:rsidRPr="005F3AA9">
              <w:rPr>
                <w:sz w:val="22"/>
                <w:szCs w:val="22"/>
              </w:rPr>
              <w:t>n.s.</w:t>
            </w:r>
          </w:p>
          <w:p w14:paraId="19978EE3" w14:textId="6E3AB319" w:rsidR="00BF6C28" w:rsidRPr="005F3AA9" w:rsidRDefault="00BF6C28" w:rsidP="00BF6C28">
            <w:pPr>
              <w:rPr>
                <w:sz w:val="22"/>
                <w:szCs w:val="22"/>
              </w:rPr>
            </w:pPr>
            <w:r w:rsidRPr="005F3AA9">
              <w:rPr>
                <w:sz w:val="22"/>
                <w:szCs w:val="22"/>
              </w:rPr>
              <w:t>n.s.</w:t>
            </w:r>
          </w:p>
          <w:p w14:paraId="66514F23" w14:textId="5B407637" w:rsidR="00BF6C28" w:rsidRPr="005F3AA9" w:rsidRDefault="00BF6C28" w:rsidP="00BF6C28">
            <w:pPr>
              <w:rPr>
                <w:sz w:val="22"/>
                <w:szCs w:val="22"/>
              </w:rPr>
            </w:pPr>
            <w:r w:rsidRPr="005F3AA9">
              <w:rPr>
                <w:sz w:val="22"/>
                <w:szCs w:val="22"/>
              </w:rPr>
              <w:t>n.s.</w:t>
            </w:r>
          </w:p>
          <w:p w14:paraId="5855E627" w14:textId="5A9E2397" w:rsidR="00BF6C28" w:rsidRPr="005F3AA9" w:rsidRDefault="00BF6C28" w:rsidP="00BF6C28">
            <w:pPr>
              <w:rPr>
                <w:sz w:val="22"/>
                <w:szCs w:val="22"/>
              </w:rPr>
            </w:pPr>
            <w:r w:rsidRPr="005F3AA9">
              <w:rPr>
                <w:sz w:val="22"/>
                <w:szCs w:val="22"/>
              </w:rPr>
              <w:t>n.s.</w:t>
            </w:r>
          </w:p>
          <w:p w14:paraId="726B4A58" w14:textId="3D60F443" w:rsidR="00BF6C28" w:rsidRPr="005F3AA9" w:rsidRDefault="00BF6C28" w:rsidP="00BF6C28">
            <w:pPr>
              <w:rPr>
                <w:sz w:val="22"/>
                <w:szCs w:val="22"/>
              </w:rPr>
            </w:pPr>
            <w:r w:rsidRPr="005F3AA9">
              <w:rPr>
                <w:sz w:val="22"/>
                <w:szCs w:val="22"/>
              </w:rPr>
              <w:t>n.s.</w:t>
            </w:r>
          </w:p>
          <w:p w14:paraId="19100C8E" w14:textId="261085F5" w:rsidR="00BF6C28" w:rsidRPr="005F3AA9" w:rsidRDefault="00BF6C28" w:rsidP="00BF6C28">
            <w:pPr>
              <w:rPr>
                <w:sz w:val="22"/>
                <w:szCs w:val="22"/>
              </w:rPr>
            </w:pPr>
            <w:r w:rsidRPr="005F3AA9">
              <w:rPr>
                <w:sz w:val="22"/>
                <w:szCs w:val="22"/>
              </w:rPr>
              <w:t>n.s.</w:t>
            </w:r>
          </w:p>
          <w:p w14:paraId="1929597B" w14:textId="26E8F674" w:rsidR="00BF6C28" w:rsidRPr="005F3AA9" w:rsidRDefault="00BF6C28" w:rsidP="00BF6C28">
            <w:pPr>
              <w:rPr>
                <w:sz w:val="22"/>
                <w:szCs w:val="22"/>
              </w:rPr>
            </w:pPr>
            <w:r w:rsidRPr="005F3AA9">
              <w:rPr>
                <w:sz w:val="22"/>
                <w:szCs w:val="22"/>
              </w:rPr>
              <w:t>n.s.</w:t>
            </w:r>
          </w:p>
        </w:tc>
        <w:tc>
          <w:tcPr>
            <w:tcW w:w="1610" w:type="dxa"/>
          </w:tcPr>
          <w:p w14:paraId="13EB8A5A" w14:textId="77777777" w:rsidR="00BF6C28" w:rsidRPr="005F3AA9" w:rsidRDefault="00BF6C28" w:rsidP="00BF6C28">
            <w:pPr>
              <w:rPr>
                <w:sz w:val="22"/>
                <w:szCs w:val="22"/>
              </w:rPr>
            </w:pPr>
            <w:r w:rsidRPr="005F3AA9">
              <w:rPr>
                <w:sz w:val="22"/>
                <w:szCs w:val="22"/>
              </w:rPr>
              <w:t xml:space="preserve">Multiple linear regression, </w:t>
            </w:r>
          </w:p>
          <w:p w14:paraId="625A9222" w14:textId="4E2767E7"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7A50302" w14:textId="69BC1FAF" w:rsidR="00BF6C28" w:rsidRPr="005F3AA9" w:rsidRDefault="00BF6C28" w:rsidP="00BF6C28">
            <w:pPr>
              <w:rPr>
                <w:sz w:val="22"/>
                <w:szCs w:val="22"/>
              </w:rPr>
            </w:pPr>
            <w:r w:rsidRPr="005F3AA9">
              <w:rPr>
                <w:sz w:val="22"/>
                <w:szCs w:val="22"/>
              </w:rPr>
              <w:t>Yes</w:t>
            </w:r>
          </w:p>
        </w:tc>
        <w:tc>
          <w:tcPr>
            <w:tcW w:w="907" w:type="dxa"/>
          </w:tcPr>
          <w:p w14:paraId="207149B5" w14:textId="74987740" w:rsidR="00BF6C28" w:rsidRPr="005F3AA9" w:rsidRDefault="00BF6C28" w:rsidP="00BF6C28">
            <w:pPr>
              <w:rPr>
                <w:sz w:val="22"/>
                <w:szCs w:val="22"/>
              </w:rPr>
            </w:pPr>
            <w:r w:rsidRPr="005F3AA9">
              <w:rPr>
                <w:sz w:val="22"/>
                <w:szCs w:val="22"/>
              </w:rPr>
              <w:t>5</w:t>
            </w:r>
          </w:p>
        </w:tc>
      </w:tr>
      <w:tr w:rsidR="00BF6C28" w:rsidRPr="005F3AA9" w14:paraId="547D5E90" w14:textId="77777777" w:rsidTr="00346ACE">
        <w:tc>
          <w:tcPr>
            <w:tcW w:w="1776" w:type="dxa"/>
          </w:tcPr>
          <w:p w14:paraId="631B0604" w14:textId="6A950862" w:rsidR="00BF6C28" w:rsidRPr="005F3AA9" w:rsidRDefault="00BF6C28" w:rsidP="00BF6C28">
            <w:pPr>
              <w:rPr>
                <w:sz w:val="22"/>
                <w:szCs w:val="22"/>
              </w:rPr>
            </w:pPr>
            <w:r w:rsidRPr="005F3AA9">
              <w:rPr>
                <w:sz w:val="22"/>
                <w:szCs w:val="22"/>
              </w:rPr>
              <w:t>Zhu et al. 2014, USA</w:t>
            </w:r>
            <w:r w:rsidRPr="005F3AA9">
              <w:rPr>
                <w:sz w:val="22"/>
                <w:szCs w:val="22"/>
              </w:rPr>
              <w:fldChar w:fldCharType="begin"/>
            </w:r>
            <w:r w:rsidRPr="005F3AA9">
              <w:rPr>
                <w:sz w:val="22"/>
                <w:szCs w:val="22"/>
              </w:rPr>
              <w:instrText xml:space="preserve"> ADDIN EN.CITE &lt;EndNote&gt;&lt;Cite&gt;&lt;Author&gt;Zhu&lt;/Author&gt;&lt;Year&gt;2014&lt;/Year&gt;&lt;RecNum&gt;228&lt;/RecNum&gt;&lt;DisplayText&gt;[36]&lt;/DisplayText&gt;&lt;record&gt;&lt;rec-number&gt;228&lt;/rec-number&gt;&lt;foreign-keys&gt;&lt;key app="EN" db-id="t2dxed09qrzwf4eetwqvrwt10fd0axp5ze9z" timestamp="1464598757"&gt;228&lt;/key&gt;&lt;/foreign-keys&gt;&lt;ref-type name="Journal Article"&gt;17&lt;/ref-type&gt;&lt;contributors&gt;&lt;authors&gt;&lt;author&gt;Zhu, Y.&lt;/author&gt;&lt;author&gt;Wang, H.&lt;/author&gt;&lt;author&gt;Hollis, J. H.&lt;/author&gt;&lt;author&gt;Jacques, P. F.&lt;/author&gt;&lt;/authors&gt;&lt;/contributors&gt;&lt;auth-address&gt;Department of Epidemiology, The University of Iowa, Iowa City, IA, USA.&lt;/auth-address&gt;&lt;titles&gt;&lt;title&gt;The associations between yogurt consumption, diet quality, and metabolic profiles in children in the US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4/07/19&lt;/edition&gt;&lt;dates&gt;&lt;year&gt;2014&lt;/year&gt;&lt;pub-dates&gt;&lt;date&gt;Jul 18&lt;/date&gt;&lt;/pub-dates&gt;&lt;/dates&gt;&lt;isbn&gt;1436-6215 (Electronic)&amp;#xD;1436-6207 (Linking)&lt;/isbn&gt;&lt;accession-num&gt;25034879&lt;/accession-num&gt;&lt;urls&gt;&lt;related-urls&gt;&lt;url&gt;http://download.springer.com/static/pdf/413/art%253A10.1007%252Fs00394-014-0735-7.pdf?auth66=1415293935_b4eea05bb9953af35b9fcd183cd97a88&amp;amp;ext=.pdf&lt;/url&gt;&lt;/related-urls&gt;&lt;/urls&gt;&lt;electronic-resource-num&gt;10.1007/s00394-014-0735-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6]</w:t>
            </w:r>
            <w:r w:rsidRPr="005F3AA9">
              <w:rPr>
                <w:sz w:val="22"/>
                <w:szCs w:val="22"/>
              </w:rPr>
              <w:fldChar w:fldCharType="end"/>
            </w:r>
          </w:p>
        </w:tc>
        <w:tc>
          <w:tcPr>
            <w:tcW w:w="1811" w:type="dxa"/>
          </w:tcPr>
          <w:p w14:paraId="7636255E" w14:textId="096A7271" w:rsidR="00BF6C28" w:rsidRPr="005F3AA9" w:rsidRDefault="00BF6C28" w:rsidP="00BF6C28">
            <w:pPr>
              <w:rPr>
                <w:sz w:val="22"/>
                <w:szCs w:val="22"/>
              </w:rPr>
            </w:pPr>
            <w:r w:rsidRPr="005F3AA9">
              <w:rPr>
                <w:sz w:val="22"/>
                <w:szCs w:val="22"/>
              </w:rPr>
              <w:t>n: 5124;</w:t>
            </w:r>
          </w:p>
          <w:p w14:paraId="16448D7F" w14:textId="77777777" w:rsidR="00BF6C28" w:rsidRPr="005F3AA9" w:rsidRDefault="00BF6C28" w:rsidP="00BF6C28">
            <w:pPr>
              <w:rPr>
                <w:sz w:val="22"/>
                <w:szCs w:val="22"/>
              </w:rPr>
            </w:pPr>
            <w:r w:rsidRPr="005F3AA9">
              <w:rPr>
                <w:sz w:val="22"/>
                <w:szCs w:val="22"/>
              </w:rPr>
              <w:t>age: 2-18;</w:t>
            </w:r>
          </w:p>
          <w:p w14:paraId="1EC2A7D0" w14:textId="504F3568" w:rsidR="00BF6C28" w:rsidRPr="005F3AA9" w:rsidRDefault="00BF6C28" w:rsidP="00BF6C28">
            <w:pPr>
              <w:rPr>
                <w:sz w:val="22"/>
                <w:szCs w:val="22"/>
              </w:rPr>
            </w:pPr>
            <w:r w:rsidRPr="005F3AA9">
              <w:rPr>
                <w:sz w:val="22"/>
                <w:szCs w:val="22"/>
              </w:rPr>
              <w:t>female: 51.3%</w:t>
            </w:r>
          </w:p>
        </w:tc>
        <w:tc>
          <w:tcPr>
            <w:tcW w:w="1526" w:type="dxa"/>
          </w:tcPr>
          <w:p w14:paraId="2CACA0AB" w14:textId="353FF7B6" w:rsidR="00BF6C28" w:rsidRPr="005F3AA9" w:rsidRDefault="00BF6C28" w:rsidP="00BF6C28">
            <w:pPr>
              <w:rPr>
                <w:sz w:val="22"/>
                <w:szCs w:val="22"/>
              </w:rPr>
            </w:pPr>
            <w:r w:rsidRPr="005F3AA9">
              <w:rPr>
                <w:sz w:val="22"/>
                <w:szCs w:val="22"/>
              </w:rPr>
              <w:t>Cross-sectional</w:t>
            </w:r>
          </w:p>
        </w:tc>
        <w:tc>
          <w:tcPr>
            <w:tcW w:w="989" w:type="dxa"/>
          </w:tcPr>
          <w:p w14:paraId="759C8C3F" w14:textId="720EC4C6" w:rsidR="00BF6C28" w:rsidRPr="005F3AA9" w:rsidRDefault="00BF6C28" w:rsidP="00BF6C28">
            <w:pPr>
              <w:rPr>
                <w:sz w:val="22"/>
                <w:szCs w:val="22"/>
              </w:rPr>
            </w:pPr>
            <w:r w:rsidRPr="005F3AA9">
              <w:rPr>
                <w:sz w:val="22"/>
                <w:szCs w:val="22"/>
              </w:rPr>
              <w:t>FFQ</w:t>
            </w:r>
          </w:p>
        </w:tc>
        <w:tc>
          <w:tcPr>
            <w:tcW w:w="1413" w:type="dxa"/>
          </w:tcPr>
          <w:p w14:paraId="5F0C19A3" w14:textId="7118767B" w:rsidR="00BF6C28" w:rsidRPr="005F3AA9" w:rsidRDefault="00BF6C28" w:rsidP="00BF6C28">
            <w:pPr>
              <w:rPr>
                <w:sz w:val="22"/>
                <w:szCs w:val="22"/>
              </w:rPr>
            </w:pPr>
            <w:r w:rsidRPr="005F3AA9">
              <w:rPr>
                <w:sz w:val="22"/>
                <w:szCs w:val="22"/>
              </w:rPr>
              <w:t>Unknown</w:t>
            </w:r>
          </w:p>
        </w:tc>
        <w:tc>
          <w:tcPr>
            <w:tcW w:w="1356" w:type="dxa"/>
          </w:tcPr>
          <w:p w14:paraId="11BD3BB5" w14:textId="0CF7D4FA" w:rsidR="00BF6C28" w:rsidRPr="005F3AA9" w:rsidRDefault="00BF6C28" w:rsidP="00BF6C28">
            <w:pPr>
              <w:rPr>
                <w:sz w:val="22"/>
                <w:szCs w:val="22"/>
              </w:rPr>
            </w:pPr>
            <w:r w:rsidRPr="005F3AA9">
              <w:rPr>
                <w:sz w:val="22"/>
                <w:szCs w:val="22"/>
              </w:rPr>
              <w:t>n:</w:t>
            </w:r>
            <w:r w:rsidR="000C18F7">
              <w:rPr>
                <w:sz w:val="22"/>
                <w:szCs w:val="22"/>
              </w:rPr>
              <w:t xml:space="preserve"> </w:t>
            </w:r>
            <w:r w:rsidRPr="005F3AA9">
              <w:rPr>
                <w:sz w:val="22"/>
                <w:szCs w:val="22"/>
              </w:rPr>
              <w:t>3769</w:t>
            </w:r>
          </w:p>
        </w:tc>
        <w:tc>
          <w:tcPr>
            <w:tcW w:w="2303" w:type="dxa"/>
          </w:tcPr>
          <w:p w14:paraId="23A85B1C" w14:textId="7F85E8BF" w:rsidR="00BF6C28" w:rsidRPr="005F3AA9" w:rsidRDefault="00BF6C28" w:rsidP="00BF6C28">
            <w:pPr>
              <w:rPr>
                <w:sz w:val="22"/>
                <w:szCs w:val="22"/>
              </w:rPr>
            </w:pPr>
            <w:r w:rsidRPr="005F3AA9">
              <w:rPr>
                <w:sz w:val="22"/>
                <w:szCs w:val="22"/>
              </w:rPr>
              <w:t>Yoghurt</w:t>
            </w:r>
          </w:p>
        </w:tc>
        <w:tc>
          <w:tcPr>
            <w:tcW w:w="1438" w:type="dxa"/>
            <w:gridSpan w:val="2"/>
          </w:tcPr>
          <w:p w14:paraId="0CBBF82C" w14:textId="7E320EA5" w:rsidR="00BF6C28" w:rsidRPr="005F3AA9" w:rsidRDefault="00BF6C28" w:rsidP="00BF6C28">
            <w:pPr>
              <w:rPr>
                <w:sz w:val="22"/>
                <w:szCs w:val="22"/>
              </w:rPr>
            </w:pPr>
            <w:r w:rsidRPr="005F3AA9">
              <w:rPr>
                <w:sz w:val="22"/>
                <w:szCs w:val="22"/>
              </w:rPr>
              <w:t>negative***</w:t>
            </w:r>
            <w:r w:rsidRPr="005F3AA9">
              <w:rPr>
                <w:sz w:val="22"/>
                <w:szCs w:val="22"/>
                <w:vertAlign w:val="superscript"/>
              </w:rPr>
              <w:t xml:space="preserve"> a</w:t>
            </w:r>
          </w:p>
        </w:tc>
        <w:tc>
          <w:tcPr>
            <w:tcW w:w="1610" w:type="dxa"/>
          </w:tcPr>
          <w:p w14:paraId="2351EF69" w14:textId="77777777" w:rsidR="00BF6C28" w:rsidRPr="005F3AA9" w:rsidRDefault="00BF6C28" w:rsidP="00BF6C28">
            <w:pPr>
              <w:rPr>
                <w:sz w:val="22"/>
                <w:szCs w:val="22"/>
              </w:rPr>
            </w:pPr>
            <w:r w:rsidRPr="005F3AA9">
              <w:rPr>
                <w:sz w:val="22"/>
                <w:szCs w:val="22"/>
              </w:rPr>
              <w:t xml:space="preserve">Linear regression, </w:t>
            </w:r>
          </w:p>
          <w:p w14:paraId="222C6FE6" w14:textId="195A67A3" w:rsidR="00BF6C28" w:rsidRPr="005F3AA9" w:rsidRDefault="00BF6C28" w:rsidP="00BF6C28">
            <w:pPr>
              <w:rPr>
                <w:sz w:val="22"/>
                <w:szCs w:val="22"/>
              </w:rPr>
            </w:pPr>
            <w:r w:rsidRPr="005F3AA9">
              <w:rPr>
                <w:sz w:val="22"/>
                <w:szCs w:val="22"/>
              </w:rPr>
              <w:t>Least square means</w:t>
            </w:r>
          </w:p>
        </w:tc>
        <w:tc>
          <w:tcPr>
            <w:tcW w:w="1358" w:type="dxa"/>
          </w:tcPr>
          <w:p w14:paraId="1DCDA213" w14:textId="52863AD4" w:rsidR="00BF6C28" w:rsidRPr="005F3AA9" w:rsidRDefault="00BF6C28" w:rsidP="00BF6C28">
            <w:pPr>
              <w:rPr>
                <w:sz w:val="22"/>
                <w:szCs w:val="22"/>
              </w:rPr>
            </w:pPr>
            <w:r w:rsidRPr="005F3AA9">
              <w:rPr>
                <w:sz w:val="22"/>
                <w:szCs w:val="22"/>
              </w:rPr>
              <w:t>Unknown</w:t>
            </w:r>
          </w:p>
        </w:tc>
        <w:tc>
          <w:tcPr>
            <w:tcW w:w="907" w:type="dxa"/>
          </w:tcPr>
          <w:p w14:paraId="74CF6C5F" w14:textId="35CF99AA" w:rsidR="00BF6C28" w:rsidRPr="005F3AA9" w:rsidRDefault="00BF6C28" w:rsidP="00BF6C28">
            <w:pPr>
              <w:rPr>
                <w:sz w:val="22"/>
                <w:szCs w:val="22"/>
              </w:rPr>
            </w:pPr>
            <w:r w:rsidRPr="005F3AA9">
              <w:rPr>
                <w:sz w:val="22"/>
                <w:szCs w:val="22"/>
              </w:rPr>
              <w:t>6</w:t>
            </w:r>
          </w:p>
        </w:tc>
      </w:tr>
      <w:tr w:rsidR="00BF6C28" w:rsidRPr="005F3AA9" w14:paraId="0C4F193B" w14:textId="77777777" w:rsidTr="00346ACE">
        <w:tc>
          <w:tcPr>
            <w:tcW w:w="1776" w:type="dxa"/>
            <w:shd w:val="clear" w:color="auto" w:fill="BFBFBF" w:themeFill="background1" w:themeFillShade="BF"/>
          </w:tcPr>
          <w:p w14:paraId="3B1A5D14" w14:textId="77777777" w:rsidR="00BF6C28" w:rsidRPr="005F3AA9" w:rsidRDefault="00BF6C28" w:rsidP="00BF6C28">
            <w:pPr>
              <w:rPr>
                <w:b/>
                <w:sz w:val="22"/>
                <w:szCs w:val="22"/>
              </w:rPr>
            </w:pPr>
          </w:p>
        </w:tc>
        <w:tc>
          <w:tcPr>
            <w:tcW w:w="14711" w:type="dxa"/>
            <w:gridSpan w:val="11"/>
            <w:shd w:val="clear" w:color="auto" w:fill="BFBFBF" w:themeFill="background1" w:themeFillShade="BF"/>
          </w:tcPr>
          <w:p w14:paraId="4C44F3F0" w14:textId="6E407D78" w:rsidR="00BF6C28" w:rsidRPr="005F3AA9" w:rsidRDefault="00BF6C28" w:rsidP="00BF6C28">
            <w:pPr>
              <w:rPr>
                <w:b/>
                <w:sz w:val="22"/>
                <w:szCs w:val="22"/>
              </w:rPr>
            </w:pPr>
            <w:r w:rsidRPr="005F3AA9">
              <w:rPr>
                <w:b/>
                <w:sz w:val="22"/>
                <w:szCs w:val="22"/>
              </w:rPr>
              <w:t>Outcome: insulin sensitivity</w:t>
            </w:r>
          </w:p>
        </w:tc>
      </w:tr>
      <w:tr w:rsidR="00BF6C28" w:rsidRPr="005F3AA9" w14:paraId="07894DF6" w14:textId="77777777" w:rsidTr="00346ACE">
        <w:tc>
          <w:tcPr>
            <w:tcW w:w="1776" w:type="dxa"/>
          </w:tcPr>
          <w:p w14:paraId="51879425" w14:textId="1E2109C3" w:rsidR="00BF6C28" w:rsidRPr="005F3AA9" w:rsidRDefault="00BF6C28" w:rsidP="00BF6C28">
            <w:pPr>
              <w:rPr>
                <w:sz w:val="22"/>
                <w:szCs w:val="22"/>
              </w:rPr>
            </w:pPr>
            <w:r w:rsidRPr="005F3AA9">
              <w:rPr>
                <w:sz w:val="22"/>
                <w:szCs w:val="22"/>
              </w:rPr>
              <w:t>Casazza et al. 2009a, USA</w:t>
            </w:r>
            <w:r w:rsidRPr="005F3AA9">
              <w:rPr>
                <w:sz w:val="22"/>
                <w:szCs w:val="22"/>
              </w:rPr>
              <w:fldChar w:fldCharType="begin">
                <w:fldData xml:space="preserve">PEVuZE5vdGU+PENpdGU+PEF1dGhvcj5DYXNhenphPC9BdXRob3I+PFllYXI+MjAwOTwvWWVhcj48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</w:fldData>
              </w:fldChar>
            </w:r>
            <w:r w:rsidRPr="005F3AA9">
              <w:rPr>
                <w:sz w:val="22"/>
                <w:szCs w:val="22"/>
              </w:rPr>
              <w:instrText xml:space="preserve"> ADDIN EN.CITE </w:instrText>
            </w:r>
            <w:r w:rsidRPr="005F3AA9">
              <w:rPr>
                <w:sz w:val="22"/>
                <w:szCs w:val="22"/>
              </w:rPr>
              <w:fldChar w:fldCharType="begin">
                <w:fldData xml:space="preserve">PEVuZE5vdGU+PENpdGU+PEF1dGhvcj5DYXNhenphPC9BdXRob3I+PFllYXI+MjAwOTwvWWVhcj48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6]</w:t>
            </w:r>
            <w:r w:rsidRPr="005F3AA9">
              <w:rPr>
                <w:sz w:val="22"/>
                <w:szCs w:val="22"/>
              </w:rPr>
              <w:fldChar w:fldCharType="end"/>
            </w:r>
          </w:p>
        </w:tc>
        <w:tc>
          <w:tcPr>
            <w:tcW w:w="1811" w:type="dxa"/>
          </w:tcPr>
          <w:p w14:paraId="6CFBDB6E" w14:textId="09C0A95B" w:rsidR="00BF6C28" w:rsidRPr="005F3AA9" w:rsidRDefault="00BF6C28" w:rsidP="00BF6C28">
            <w:pPr>
              <w:rPr>
                <w:sz w:val="22"/>
                <w:szCs w:val="22"/>
              </w:rPr>
            </w:pPr>
            <w:r w:rsidRPr="005F3AA9">
              <w:rPr>
                <w:sz w:val="22"/>
                <w:szCs w:val="22"/>
              </w:rPr>
              <w:t>n: 250;</w:t>
            </w:r>
          </w:p>
          <w:p w14:paraId="151DF3F0" w14:textId="1AB2412E" w:rsidR="00BF6C28" w:rsidRPr="005F3AA9" w:rsidRDefault="00BF6C28" w:rsidP="00BF6C28">
            <w:pPr>
              <w:rPr>
                <w:sz w:val="22"/>
                <w:szCs w:val="22"/>
              </w:rPr>
            </w:pPr>
            <w:r w:rsidRPr="005F3AA9">
              <w:rPr>
                <w:sz w:val="22"/>
                <w:szCs w:val="22"/>
              </w:rPr>
              <w:t>age:</w:t>
            </w:r>
            <w:r w:rsidR="000C18F7">
              <w:rPr>
                <w:sz w:val="22"/>
                <w:szCs w:val="22"/>
              </w:rPr>
              <w:t xml:space="preserve"> </w:t>
            </w:r>
            <w:r w:rsidRPr="005F3AA9">
              <w:rPr>
                <w:sz w:val="22"/>
                <w:szCs w:val="22"/>
              </w:rPr>
              <w:t>7-12;</w:t>
            </w:r>
          </w:p>
          <w:p w14:paraId="594B339F" w14:textId="580F8309" w:rsidR="00BF6C28" w:rsidRPr="005F3AA9" w:rsidRDefault="00BF6C28" w:rsidP="00BF6C28">
            <w:pPr>
              <w:rPr>
                <w:sz w:val="22"/>
                <w:szCs w:val="22"/>
              </w:rPr>
            </w:pPr>
            <w:r w:rsidRPr="005F3AA9">
              <w:rPr>
                <w:sz w:val="22"/>
                <w:szCs w:val="22"/>
              </w:rPr>
              <w:t>female: 48.9%</w:t>
            </w:r>
          </w:p>
        </w:tc>
        <w:tc>
          <w:tcPr>
            <w:tcW w:w="1526" w:type="dxa"/>
          </w:tcPr>
          <w:p w14:paraId="35082EFB" w14:textId="35BDF89E" w:rsidR="00BF6C28" w:rsidRPr="005F3AA9" w:rsidRDefault="00BF6C28" w:rsidP="00BF6C28">
            <w:pPr>
              <w:rPr>
                <w:sz w:val="22"/>
                <w:szCs w:val="22"/>
              </w:rPr>
            </w:pPr>
            <w:r w:rsidRPr="005F3AA9">
              <w:rPr>
                <w:sz w:val="22"/>
                <w:szCs w:val="22"/>
              </w:rPr>
              <w:t>Cross-sectional</w:t>
            </w:r>
          </w:p>
        </w:tc>
        <w:tc>
          <w:tcPr>
            <w:tcW w:w="989" w:type="dxa"/>
          </w:tcPr>
          <w:p w14:paraId="15FF3352" w14:textId="53F78E74" w:rsidR="00BF6C28" w:rsidRPr="005F3AA9" w:rsidRDefault="00BF6C28" w:rsidP="00BF6C28">
            <w:pPr>
              <w:rPr>
                <w:sz w:val="22"/>
                <w:szCs w:val="22"/>
              </w:rPr>
            </w:pPr>
            <w:r w:rsidRPr="005F3AA9">
              <w:rPr>
                <w:sz w:val="22"/>
                <w:szCs w:val="22"/>
              </w:rPr>
              <w:t>24h recall</w:t>
            </w:r>
          </w:p>
        </w:tc>
        <w:tc>
          <w:tcPr>
            <w:tcW w:w="1413" w:type="dxa"/>
          </w:tcPr>
          <w:p w14:paraId="0BD7B250" w14:textId="4F8B80BF" w:rsidR="00BF6C28" w:rsidRPr="005F3AA9" w:rsidRDefault="00BF6C28" w:rsidP="00BF6C28">
            <w:pPr>
              <w:rPr>
                <w:sz w:val="22"/>
                <w:szCs w:val="22"/>
              </w:rPr>
            </w:pPr>
            <w:r w:rsidRPr="005F3AA9">
              <w:rPr>
                <w:sz w:val="22"/>
                <w:szCs w:val="22"/>
              </w:rPr>
              <w:t>Yes</w:t>
            </w:r>
          </w:p>
        </w:tc>
        <w:tc>
          <w:tcPr>
            <w:tcW w:w="1356" w:type="dxa"/>
          </w:tcPr>
          <w:p w14:paraId="7A6085FC" w14:textId="7D71A519" w:rsidR="00BF6C28" w:rsidRPr="005F3AA9" w:rsidRDefault="00BF6C28" w:rsidP="00BF6C28">
            <w:pPr>
              <w:rPr>
                <w:sz w:val="22"/>
                <w:szCs w:val="22"/>
              </w:rPr>
            </w:pPr>
            <w:r w:rsidRPr="005F3AA9">
              <w:rPr>
                <w:sz w:val="22"/>
                <w:szCs w:val="22"/>
              </w:rPr>
              <w:t>no</w:t>
            </w:r>
          </w:p>
        </w:tc>
        <w:tc>
          <w:tcPr>
            <w:tcW w:w="2303" w:type="dxa"/>
          </w:tcPr>
          <w:p w14:paraId="15B6F543" w14:textId="71AA143B" w:rsidR="00BF6C28" w:rsidRPr="005F3AA9" w:rsidRDefault="00BF6C28" w:rsidP="00BF6C28">
            <w:pPr>
              <w:rPr>
                <w:sz w:val="22"/>
                <w:szCs w:val="22"/>
              </w:rPr>
            </w:pPr>
            <w:r w:rsidRPr="005F3AA9">
              <w:rPr>
                <w:sz w:val="22"/>
                <w:szCs w:val="22"/>
              </w:rPr>
              <w:t>Fat</w:t>
            </w:r>
          </w:p>
          <w:p w14:paraId="26EBD260" w14:textId="6BB66919" w:rsidR="00BF6C28" w:rsidRPr="005F3AA9" w:rsidRDefault="00BF6C28" w:rsidP="00BF6C28">
            <w:pPr>
              <w:rPr>
                <w:sz w:val="22"/>
                <w:szCs w:val="22"/>
              </w:rPr>
            </w:pPr>
            <w:r w:rsidRPr="005F3AA9">
              <w:rPr>
                <w:sz w:val="22"/>
                <w:szCs w:val="22"/>
              </w:rPr>
              <w:t>Carbohydrates</w:t>
            </w:r>
          </w:p>
          <w:p w14:paraId="3FF267D8" w14:textId="4FEAE4CF" w:rsidR="00BF6C28" w:rsidRPr="005F3AA9" w:rsidRDefault="00BF6C28" w:rsidP="00BF6C28">
            <w:pPr>
              <w:rPr>
                <w:sz w:val="22"/>
                <w:szCs w:val="22"/>
              </w:rPr>
            </w:pPr>
            <w:r w:rsidRPr="005F3AA9">
              <w:rPr>
                <w:sz w:val="22"/>
                <w:szCs w:val="22"/>
              </w:rPr>
              <w:t>Proteins</w:t>
            </w:r>
          </w:p>
          <w:p w14:paraId="5186A16F" w14:textId="1B909CC0" w:rsidR="00BF6C28" w:rsidRPr="005F3AA9" w:rsidRDefault="00BF6C28" w:rsidP="00BF6C28">
            <w:pPr>
              <w:rPr>
                <w:sz w:val="22"/>
                <w:szCs w:val="22"/>
              </w:rPr>
            </w:pPr>
            <w:r w:rsidRPr="005F3AA9">
              <w:rPr>
                <w:sz w:val="22"/>
                <w:szCs w:val="22"/>
              </w:rPr>
              <w:t>Sugar</w:t>
            </w:r>
          </w:p>
          <w:p w14:paraId="34EC029B" w14:textId="69BC3B2B" w:rsidR="00BF6C28" w:rsidRPr="005F3AA9" w:rsidRDefault="00BF6C28" w:rsidP="00BF6C28">
            <w:pPr>
              <w:rPr>
                <w:sz w:val="22"/>
                <w:szCs w:val="22"/>
              </w:rPr>
            </w:pPr>
            <w:r w:rsidRPr="005F3AA9">
              <w:rPr>
                <w:sz w:val="22"/>
                <w:szCs w:val="22"/>
              </w:rPr>
              <w:t xml:space="preserve">Fiber </w:t>
            </w:r>
          </w:p>
          <w:p w14:paraId="5D2CC1A2" w14:textId="7536C433" w:rsidR="00BF6C28" w:rsidRPr="005F3AA9" w:rsidRDefault="00BF6C28" w:rsidP="00BF6C28">
            <w:pPr>
              <w:rPr>
                <w:sz w:val="22"/>
                <w:szCs w:val="22"/>
              </w:rPr>
            </w:pPr>
            <w:r w:rsidRPr="005F3AA9">
              <w:rPr>
                <w:sz w:val="22"/>
                <w:szCs w:val="22"/>
              </w:rPr>
              <w:t>SFA</w:t>
            </w:r>
          </w:p>
          <w:p w14:paraId="190D4F14" w14:textId="5111C1BA" w:rsidR="00BF6C28" w:rsidRPr="005F3AA9" w:rsidRDefault="00BF6C28" w:rsidP="00BF6C28">
            <w:pPr>
              <w:rPr>
                <w:sz w:val="22"/>
                <w:szCs w:val="22"/>
              </w:rPr>
            </w:pPr>
            <w:r w:rsidRPr="005F3AA9">
              <w:rPr>
                <w:sz w:val="22"/>
                <w:szCs w:val="22"/>
              </w:rPr>
              <w:t>MUFA</w:t>
            </w:r>
          </w:p>
          <w:p w14:paraId="64011366" w14:textId="3141D74F" w:rsidR="00BF6C28" w:rsidRPr="005F3AA9" w:rsidRDefault="00BF6C28" w:rsidP="00BF6C28">
            <w:pPr>
              <w:rPr>
                <w:sz w:val="22"/>
                <w:szCs w:val="22"/>
              </w:rPr>
            </w:pPr>
            <w:r w:rsidRPr="005F3AA9">
              <w:rPr>
                <w:sz w:val="22"/>
                <w:szCs w:val="22"/>
              </w:rPr>
              <w:t>PUFA</w:t>
            </w:r>
          </w:p>
        </w:tc>
        <w:tc>
          <w:tcPr>
            <w:tcW w:w="1438" w:type="dxa"/>
            <w:gridSpan w:val="2"/>
          </w:tcPr>
          <w:p w14:paraId="2B1954F8" w14:textId="04DED639" w:rsidR="00BF6C28" w:rsidRPr="005F3AA9" w:rsidRDefault="00BF6C28" w:rsidP="00BF6C28">
            <w:pPr>
              <w:rPr>
                <w:sz w:val="22"/>
                <w:szCs w:val="22"/>
              </w:rPr>
            </w:pPr>
            <w:r w:rsidRPr="005F3AA9">
              <w:rPr>
                <w:sz w:val="22"/>
                <w:szCs w:val="22"/>
              </w:rPr>
              <w:t>n.s.</w:t>
            </w:r>
          </w:p>
          <w:p w14:paraId="1B588C7A" w14:textId="0158B571" w:rsidR="00BF6C28" w:rsidRPr="005F3AA9" w:rsidRDefault="00BF6C28" w:rsidP="00BF6C28">
            <w:pPr>
              <w:rPr>
                <w:sz w:val="22"/>
                <w:szCs w:val="22"/>
              </w:rPr>
            </w:pPr>
            <w:r w:rsidRPr="005F3AA9">
              <w:rPr>
                <w:sz w:val="22"/>
                <w:szCs w:val="22"/>
              </w:rPr>
              <w:t>n.s.</w:t>
            </w:r>
          </w:p>
          <w:p w14:paraId="2F11DDCB" w14:textId="24A10215" w:rsidR="00BF6C28" w:rsidRPr="005F3AA9" w:rsidRDefault="00BF6C28" w:rsidP="00BF6C28">
            <w:pPr>
              <w:rPr>
                <w:sz w:val="22"/>
                <w:szCs w:val="22"/>
              </w:rPr>
            </w:pPr>
            <w:r w:rsidRPr="005F3AA9">
              <w:rPr>
                <w:sz w:val="22"/>
                <w:szCs w:val="22"/>
              </w:rPr>
              <w:t>n.s.</w:t>
            </w:r>
          </w:p>
          <w:p w14:paraId="5B76746F" w14:textId="45EDCA44" w:rsidR="00BF6C28" w:rsidRPr="005F3AA9" w:rsidRDefault="00BF6C28" w:rsidP="00BF6C28">
            <w:pPr>
              <w:rPr>
                <w:sz w:val="22"/>
                <w:szCs w:val="22"/>
              </w:rPr>
            </w:pPr>
            <w:r w:rsidRPr="005F3AA9">
              <w:rPr>
                <w:sz w:val="22"/>
                <w:szCs w:val="22"/>
              </w:rPr>
              <w:t>n.s.</w:t>
            </w:r>
          </w:p>
          <w:p w14:paraId="0D3628F8" w14:textId="2677A68A" w:rsidR="00BF6C28" w:rsidRPr="005F3AA9" w:rsidRDefault="00BF6C28" w:rsidP="00BF6C28">
            <w:pPr>
              <w:rPr>
                <w:sz w:val="22"/>
                <w:szCs w:val="22"/>
              </w:rPr>
            </w:pPr>
            <w:r w:rsidRPr="005F3AA9">
              <w:rPr>
                <w:sz w:val="22"/>
                <w:szCs w:val="22"/>
              </w:rPr>
              <w:t>n.s.</w:t>
            </w:r>
          </w:p>
          <w:p w14:paraId="71CE5828" w14:textId="53CCC46C" w:rsidR="00BF6C28" w:rsidRPr="005F3AA9" w:rsidRDefault="00BF6C28" w:rsidP="00BF6C28">
            <w:pPr>
              <w:rPr>
                <w:sz w:val="22"/>
                <w:szCs w:val="22"/>
              </w:rPr>
            </w:pPr>
            <w:r w:rsidRPr="005F3AA9">
              <w:rPr>
                <w:sz w:val="22"/>
                <w:szCs w:val="22"/>
              </w:rPr>
              <w:t>n.s.</w:t>
            </w:r>
          </w:p>
          <w:p w14:paraId="23F77562" w14:textId="4E756101" w:rsidR="00BF6C28" w:rsidRPr="005F3AA9" w:rsidRDefault="00BF6C28" w:rsidP="00BF6C28">
            <w:pPr>
              <w:rPr>
                <w:sz w:val="22"/>
                <w:szCs w:val="22"/>
              </w:rPr>
            </w:pPr>
            <w:r w:rsidRPr="005F3AA9">
              <w:rPr>
                <w:sz w:val="22"/>
                <w:szCs w:val="22"/>
              </w:rPr>
              <w:t>n.s.</w:t>
            </w:r>
          </w:p>
          <w:p w14:paraId="18521DD4" w14:textId="3FFF2352" w:rsidR="00BF6C28" w:rsidRPr="005F3AA9" w:rsidRDefault="00BF6C28" w:rsidP="00BF6C28">
            <w:pPr>
              <w:rPr>
                <w:sz w:val="22"/>
                <w:szCs w:val="22"/>
              </w:rPr>
            </w:pPr>
            <w:r w:rsidRPr="005F3AA9">
              <w:rPr>
                <w:sz w:val="22"/>
                <w:szCs w:val="22"/>
              </w:rPr>
              <w:t>n.s.</w:t>
            </w:r>
          </w:p>
        </w:tc>
        <w:tc>
          <w:tcPr>
            <w:tcW w:w="1610" w:type="dxa"/>
          </w:tcPr>
          <w:p w14:paraId="214F0577" w14:textId="13BD93F1" w:rsidR="00BF6C28" w:rsidRPr="005F3AA9" w:rsidRDefault="00BF6C28" w:rsidP="00BF6C28">
            <w:pPr>
              <w:rPr>
                <w:sz w:val="22"/>
                <w:szCs w:val="22"/>
              </w:rPr>
            </w:pPr>
            <w:r w:rsidRPr="005F3AA9">
              <w:rPr>
                <w:sz w:val="22"/>
                <w:szCs w:val="22"/>
              </w:rPr>
              <w:t>Linear regression, Standardized parameter estimate</w:t>
            </w:r>
          </w:p>
        </w:tc>
        <w:tc>
          <w:tcPr>
            <w:tcW w:w="1358" w:type="dxa"/>
          </w:tcPr>
          <w:p w14:paraId="6F916997" w14:textId="35D6F136" w:rsidR="00BF6C28" w:rsidRPr="005F3AA9" w:rsidRDefault="00BF6C28" w:rsidP="00BF6C28">
            <w:pPr>
              <w:rPr>
                <w:sz w:val="22"/>
                <w:szCs w:val="22"/>
              </w:rPr>
            </w:pPr>
            <w:r w:rsidRPr="005F3AA9">
              <w:rPr>
                <w:sz w:val="22"/>
                <w:szCs w:val="22"/>
              </w:rPr>
              <w:t>Unknown</w:t>
            </w:r>
          </w:p>
        </w:tc>
        <w:tc>
          <w:tcPr>
            <w:tcW w:w="907" w:type="dxa"/>
          </w:tcPr>
          <w:p w14:paraId="388CAB02" w14:textId="5AB747B5" w:rsidR="00BF6C28" w:rsidRPr="005F3AA9" w:rsidRDefault="00BF6C28" w:rsidP="00BF6C28">
            <w:pPr>
              <w:rPr>
                <w:sz w:val="22"/>
                <w:szCs w:val="22"/>
              </w:rPr>
            </w:pPr>
            <w:r w:rsidRPr="005F3AA9">
              <w:rPr>
                <w:sz w:val="22"/>
                <w:szCs w:val="22"/>
              </w:rPr>
              <w:t>3</w:t>
            </w:r>
          </w:p>
        </w:tc>
      </w:tr>
      <w:tr w:rsidR="00BF6C28" w:rsidRPr="005F3AA9" w14:paraId="29720B7A" w14:textId="77777777" w:rsidTr="00346ACE">
        <w:tc>
          <w:tcPr>
            <w:tcW w:w="1776" w:type="dxa"/>
          </w:tcPr>
          <w:p w14:paraId="679DF42D" w14:textId="374732BF" w:rsidR="00BF6C28" w:rsidRPr="005F3AA9" w:rsidRDefault="00BF6C28" w:rsidP="00BF6C28">
            <w:pPr>
              <w:rPr>
                <w:sz w:val="22"/>
                <w:szCs w:val="22"/>
              </w:rPr>
            </w:pPr>
            <w:r w:rsidRPr="005F3AA9">
              <w:rPr>
                <w:sz w:val="22"/>
                <w:szCs w:val="22"/>
              </w:rPr>
              <w:t>Cook et al. 2014, USA</w:t>
            </w:r>
            <w:r w:rsidRPr="005F3AA9">
              <w:rPr>
                <w:sz w:val="22"/>
                <w:szCs w:val="22"/>
              </w:rPr>
              <w:fldChar w:fldCharType="begin"/>
            </w:r>
            <w:r w:rsidRPr="005F3AA9">
              <w:rPr>
                <w:sz w:val="22"/>
                <w:szCs w:val="22"/>
              </w:rPr>
              <w:instrText xml:space="preserve"> ADDIN EN.CITE &lt;EndNote&gt;&lt;Cite&gt;&lt;Author&gt;Cook&lt;/Author&gt;&lt;Year&gt;2014&lt;/Year&gt;&lt;RecNum&gt;178&lt;/RecNum&gt;&lt;DisplayText&gt;[47]&lt;/DisplayText&gt;&lt;record&gt;&lt;rec-number&gt;178&lt;/rec-number&gt;&lt;foreign-keys&gt;&lt;key app="EN" db-id="t2dxed09qrzwf4eetwqvrwt10fd0axp5ze9z" timestamp="1464598756"&gt;178&lt;/key&gt;&lt;/foreign-keys&gt;&lt;ref-type name="Journal Article"&gt;17&lt;/ref-type&gt;&lt;contributors&gt;&lt;authors&gt;&lt;author&gt;Cook, L. T.&lt;/author&gt;&lt;author&gt;O&amp;apos;Reilly, G. A.&lt;/author&gt;&lt;author&gt;Goran, M. I.&lt;/author&gt;&lt;author&gt;Weigensberg, M. J.&lt;/author&gt;&lt;author&gt;Spruijt-Metz, D.&lt;/author&gt;&lt;author&gt;Davis, J. N.&lt;/author&gt;&lt;/authors&gt;&lt;/contributors&gt;&lt;titles&gt;&lt;title&gt;Vegetable Consumption Is Linked to Decreased Visceral and Liver Fat and Improved Insulin Resistance in Overweight Latino Youth&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edition&gt;2014/04/02&lt;/edition&gt;&lt;dates&gt;&lt;year&gt;2014&lt;/year&gt;&lt;pub-dates&gt;&lt;date&gt;Mar 27&lt;/date&gt;&lt;/pub-dates&gt;&lt;/dates&gt;&lt;isbn&gt;2212-2672 (Electronic)&lt;/isbn&gt;&lt;accession-num&gt;24685236&lt;/accession-num&gt;&lt;urls&gt;&lt;related-urls&gt;&lt;url&gt;http://ac.els-cdn.com/S2212267214001075/1-s2.0-S2212267214001075-main.pdf?_tid=4f797864-65d7-11e4-bf8e-00000aacb35e&amp;amp;acdnat=1415293795_7ea91fce2c8d6ae2d39f0f89744f0f9e&lt;/url&gt;&lt;/related-urls&gt;&lt;/urls&gt;&lt;electronic-resource-num&gt;10.1016/j.jand.2014.01.01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7]</w:t>
            </w:r>
            <w:r w:rsidRPr="005F3AA9">
              <w:rPr>
                <w:sz w:val="22"/>
                <w:szCs w:val="22"/>
              </w:rPr>
              <w:fldChar w:fldCharType="end"/>
            </w:r>
          </w:p>
        </w:tc>
        <w:tc>
          <w:tcPr>
            <w:tcW w:w="1811" w:type="dxa"/>
          </w:tcPr>
          <w:p w14:paraId="24D285DF" w14:textId="6622DEB6" w:rsidR="00BF6C28" w:rsidRPr="005F3AA9" w:rsidRDefault="00BF6C28" w:rsidP="00BF6C28">
            <w:pPr>
              <w:rPr>
                <w:sz w:val="22"/>
                <w:szCs w:val="22"/>
              </w:rPr>
            </w:pPr>
            <w:r w:rsidRPr="005F3AA9">
              <w:rPr>
                <w:sz w:val="22"/>
                <w:szCs w:val="22"/>
              </w:rPr>
              <w:t>n: 175;</w:t>
            </w:r>
          </w:p>
          <w:p w14:paraId="3B668272" w14:textId="77777777" w:rsidR="00BF6C28" w:rsidRPr="005F3AA9" w:rsidRDefault="00BF6C28" w:rsidP="00BF6C28">
            <w:pPr>
              <w:rPr>
                <w:sz w:val="22"/>
                <w:szCs w:val="22"/>
              </w:rPr>
            </w:pPr>
            <w:r w:rsidRPr="005F3AA9">
              <w:rPr>
                <w:sz w:val="22"/>
                <w:szCs w:val="22"/>
              </w:rPr>
              <w:t>age: 8-18;</w:t>
            </w:r>
          </w:p>
          <w:p w14:paraId="31AD5E21" w14:textId="72CF35E8" w:rsidR="00BF6C28" w:rsidRPr="005F3AA9" w:rsidRDefault="00BF6C28" w:rsidP="00BF6C28">
            <w:pPr>
              <w:rPr>
                <w:sz w:val="22"/>
                <w:szCs w:val="22"/>
              </w:rPr>
            </w:pPr>
            <w:r w:rsidRPr="005F3AA9">
              <w:rPr>
                <w:sz w:val="22"/>
                <w:szCs w:val="22"/>
              </w:rPr>
              <w:t>female: 68.6%</w:t>
            </w:r>
          </w:p>
        </w:tc>
        <w:tc>
          <w:tcPr>
            <w:tcW w:w="1526" w:type="dxa"/>
          </w:tcPr>
          <w:p w14:paraId="6300F486" w14:textId="346B055B" w:rsidR="00BF6C28" w:rsidRPr="005F3AA9" w:rsidRDefault="00BF6C28" w:rsidP="00BF6C28">
            <w:pPr>
              <w:rPr>
                <w:sz w:val="22"/>
                <w:szCs w:val="22"/>
              </w:rPr>
            </w:pPr>
            <w:r w:rsidRPr="005F3AA9">
              <w:rPr>
                <w:sz w:val="22"/>
                <w:szCs w:val="22"/>
              </w:rPr>
              <w:t>Cross-sectional</w:t>
            </w:r>
          </w:p>
        </w:tc>
        <w:tc>
          <w:tcPr>
            <w:tcW w:w="989" w:type="dxa"/>
          </w:tcPr>
          <w:p w14:paraId="36B19F08" w14:textId="08B95458" w:rsidR="00BF6C28" w:rsidRPr="005F3AA9" w:rsidRDefault="00BF6C28" w:rsidP="00BF6C28">
            <w:pPr>
              <w:rPr>
                <w:sz w:val="22"/>
                <w:szCs w:val="22"/>
              </w:rPr>
            </w:pPr>
            <w:r w:rsidRPr="005F3AA9">
              <w:rPr>
                <w:sz w:val="22"/>
                <w:szCs w:val="22"/>
              </w:rPr>
              <w:t>24h recall</w:t>
            </w:r>
          </w:p>
        </w:tc>
        <w:tc>
          <w:tcPr>
            <w:tcW w:w="1413" w:type="dxa"/>
          </w:tcPr>
          <w:p w14:paraId="743DC5FA" w14:textId="23683FC7" w:rsidR="00BF6C28" w:rsidRPr="005F3AA9" w:rsidRDefault="00BF6C28" w:rsidP="00BF6C28">
            <w:pPr>
              <w:rPr>
                <w:sz w:val="22"/>
                <w:szCs w:val="22"/>
              </w:rPr>
            </w:pPr>
            <w:r w:rsidRPr="005F3AA9">
              <w:rPr>
                <w:sz w:val="22"/>
                <w:szCs w:val="22"/>
              </w:rPr>
              <w:t>Yes</w:t>
            </w:r>
          </w:p>
        </w:tc>
        <w:tc>
          <w:tcPr>
            <w:tcW w:w="1356" w:type="dxa"/>
          </w:tcPr>
          <w:p w14:paraId="572ED464" w14:textId="6CE04ED9" w:rsidR="00BF6C28" w:rsidRPr="005F3AA9" w:rsidRDefault="00BF6C28" w:rsidP="00BF6C28">
            <w:pPr>
              <w:rPr>
                <w:sz w:val="22"/>
                <w:szCs w:val="22"/>
              </w:rPr>
            </w:pPr>
            <w:r w:rsidRPr="005F3AA9">
              <w:rPr>
                <w:sz w:val="22"/>
                <w:szCs w:val="22"/>
              </w:rPr>
              <w:t>no</w:t>
            </w:r>
          </w:p>
        </w:tc>
        <w:tc>
          <w:tcPr>
            <w:tcW w:w="2303" w:type="dxa"/>
          </w:tcPr>
          <w:p w14:paraId="2617170F" w14:textId="4EFC4A81" w:rsidR="00BF6C28" w:rsidRPr="005F3AA9" w:rsidRDefault="00BF6C28" w:rsidP="00BF6C28">
            <w:pPr>
              <w:rPr>
                <w:sz w:val="22"/>
                <w:szCs w:val="22"/>
              </w:rPr>
            </w:pPr>
            <w:r w:rsidRPr="005F3AA9">
              <w:rPr>
                <w:sz w:val="22"/>
                <w:szCs w:val="22"/>
              </w:rPr>
              <w:t>Vegetables</w:t>
            </w:r>
          </w:p>
          <w:p w14:paraId="5EDC6287" w14:textId="7D82B1D8" w:rsidR="00BF6C28" w:rsidRPr="005F3AA9" w:rsidRDefault="00BF6C28" w:rsidP="00BF6C28">
            <w:pPr>
              <w:rPr>
                <w:sz w:val="22"/>
                <w:szCs w:val="22"/>
              </w:rPr>
            </w:pPr>
            <w:r w:rsidRPr="005F3AA9">
              <w:rPr>
                <w:sz w:val="22"/>
                <w:szCs w:val="22"/>
              </w:rPr>
              <w:t>No starchy vegetables</w:t>
            </w:r>
          </w:p>
          <w:p w14:paraId="3A96DC0A" w14:textId="47BCCB34" w:rsidR="00BF6C28" w:rsidRPr="005F3AA9" w:rsidRDefault="00BF6C28" w:rsidP="00BF6C28">
            <w:pPr>
              <w:rPr>
                <w:sz w:val="22"/>
                <w:szCs w:val="22"/>
              </w:rPr>
            </w:pPr>
            <w:r w:rsidRPr="005F3AA9">
              <w:rPr>
                <w:sz w:val="22"/>
                <w:szCs w:val="22"/>
              </w:rPr>
              <w:t>Nutrient rich vegetables</w:t>
            </w:r>
          </w:p>
        </w:tc>
        <w:tc>
          <w:tcPr>
            <w:tcW w:w="1438" w:type="dxa"/>
            <w:gridSpan w:val="2"/>
          </w:tcPr>
          <w:p w14:paraId="3A43E7E6" w14:textId="2B43F5B9"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0DA336B" w14:textId="6C28558F"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4884520F" w14:textId="2BC8315E"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tc>
        <w:tc>
          <w:tcPr>
            <w:tcW w:w="1610" w:type="dxa"/>
          </w:tcPr>
          <w:p w14:paraId="174CEEE8" w14:textId="5C29A1FB" w:rsidR="00BF6C28" w:rsidRPr="005F3AA9" w:rsidRDefault="00BF6C28" w:rsidP="00BF6C28">
            <w:pPr>
              <w:rPr>
                <w:sz w:val="22"/>
                <w:szCs w:val="22"/>
              </w:rPr>
            </w:pPr>
            <w:r w:rsidRPr="005F3AA9">
              <w:rPr>
                <w:sz w:val="22"/>
                <w:szCs w:val="22"/>
              </w:rPr>
              <w:t>ANOVA, Mean</w:t>
            </w:r>
          </w:p>
        </w:tc>
        <w:tc>
          <w:tcPr>
            <w:tcW w:w="1358" w:type="dxa"/>
          </w:tcPr>
          <w:p w14:paraId="7D75EB81" w14:textId="7163804B" w:rsidR="00BF6C28" w:rsidRPr="005F3AA9" w:rsidRDefault="00BF6C28" w:rsidP="00BF6C28">
            <w:pPr>
              <w:rPr>
                <w:sz w:val="22"/>
                <w:szCs w:val="22"/>
              </w:rPr>
            </w:pPr>
            <w:r w:rsidRPr="005F3AA9">
              <w:rPr>
                <w:sz w:val="22"/>
                <w:szCs w:val="22"/>
              </w:rPr>
              <w:t>Yes</w:t>
            </w:r>
          </w:p>
        </w:tc>
        <w:tc>
          <w:tcPr>
            <w:tcW w:w="907" w:type="dxa"/>
          </w:tcPr>
          <w:p w14:paraId="2FD8C108" w14:textId="4071A2A9" w:rsidR="00BF6C28" w:rsidRPr="005F3AA9" w:rsidRDefault="00BF6C28" w:rsidP="00BF6C28">
            <w:pPr>
              <w:rPr>
                <w:sz w:val="22"/>
                <w:szCs w:val="22"/>
              </w:rPr>
            </w:pPr>
            <w:r w:rsidRPr="005F3AA9">
              <w:rPr>
                <w:sz w:val="22"/>
                <w:szCs w:val="22"/>
              </w:rPr>
              <w:t>3</w:t>
            </w:r>
          </w:p>
        </w:tc>
      </w:tr>
      <w:tr w:rsidR="00BF6C28" w:rsidRPr="005F3AA9" w14:paraId="6B56B31C" w14:textId="77777777" w:rsidTr="00346ACE">
        <w:tc>
          <w:tcPr>
            <w:tcW w:w="1776" w:type="dxa"/>
          </w:tcPr>
          <w:p w14:paraId="183763BD" w14:textId="574CC861" w:rsidR="00BF6C28" w:rsidRPr="005F3AA9" w:rsidRDefault="00BF6C28" w:rsidP="00BF6C28">
            <w:pPr>
              <w:rPr>
                <w:sz w:val="22"/>
                <w:szCs w:val="22"/>
              </w:rPr>
            </w:pPr>
            <w:r w:rsidRPr="005F3AA9">
              <w:rPr>
                <w:sz w:val="22"/>
                <w:szCs w:val="22"/>
              </w:rPr>
              <w:t>Davis et al. 2007, USA</w:t>
            </w:r>
            <w:r w:rsidRPr="005F3AA9">
              <w:rPr>
                <w:sz w:val="22"/>
                <w:szCs w:val="22"/>
              </w:rPr>
              <w:fldChar w:fldCharType="begin">
                <w:fldData xml:space="preserve">PEVuZE5vdGU+PENpdGU+PEF1dGhvcj5EYXZpczwvQXV0aG9yPjxZZWFyPjIwMDc8L1llYXI+PFJl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zMzEtODwvcGFnZXM+PHZvbHVtZT44Njwvdm9sdW1lPjxudW1i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EYXZpczwvQXV0aG9yPjxZZWFyPjIwMDc8L1llYXI+PFJl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zMzEtODwvcGFnZXM+PHZvbHVtZT44Njwvdm9sdW1lPjxudW1i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0]</w:t>
            </w:r>
            <w:r w:rsidRPr="005F3AA9">
              <w:rPr>
                <w:sz w:val="22"/>
                <w:szCs w:val="22"/>
              </w:rPr>
              <w:fldChar w:fldCharType="end"/>
            </w:r>
          </w:p>
        </w:tc>
        <w:tc>
          <w:tcPr>
            <w:tcW w:w="1811" w:type="dxa"/>
          </w:tcPr>
          <w:p w14:paraId="6C79291E" w14:textId="1253EE09" w:rsidR="00BF6C28" w:rsidRPr="005F3AA9" w:rsidRDefault="00BF6C28" w:rsidP="00BF6C28">
            <w:pPr>
              <w:rPr>
                <w:sz w:val="22"/>
                <w:szCs w:val="22"/>
              </w:rPr>
            </w:pPr>
            <w:r w:rsidRPr="005F3AA9">
              <w:rPr>
                <w:sz w:val="22"/>
                <w:szCs w:val="22"/>
              </w:rPr>
              <w:t>n: 120;</w:t>
            </w:r>
          </w:p>
          <w:p w14:paraId="3A97ECD9" w14:textId="77777777" w:rsidR="00BF6C28" w:rsidRPr="005F3AA9" w:rsidRDefault="00BF6C28" w:rsidP="00BF6C28">
            <w:pPr>
              <w:rPr>
                <w:sz w:val="22"/>
                <w:szCs w:val="22"/>
              </w:rPr>
            </w:pPr>
            <w:r w:rsidRPr="005F3AA9">
              <w:rPr>
                <w:sz w:val="22"/>
                <w:szCs w:val="22"/>
              </w:rPr>
              <w:t>age: 10-17;</w:t>
            </w:r>
          </w:p>
          <w:p w14:paraId="1FFA09CD" w14:textId="4FB78DE1" w:rsidR="00BF6C28" w:rsidRPr="005F3AA9" w:rsidRDefault="00BF6C28" w:rsidP="00BF6C28">
            <w:pPr>
              <w:rPr>
                <w:sz w:val="22"/>
                <w:szCs w:val="22"/>
              </w:rPr>
            </w:pPr>
            <w:r w:rsidRPr="005F3AA9">
              <w:rPr>
                <w:sz w:val="22"/>
                <w:szCs w:val="22"/>
              </w:rPr>
              <w:t>female: 43.3%</w:t>
            </w:r>
          </w:p>
        </w:tc>
        <w:tc>
          <w:tcPr>
            <w:tcW w:w="1526" w:type="dxa"/>
          </w:tcPr>
          <w:p w14:paraId="5656C388" w14:textId="2BE0DC88" w:rsidR="00BF6C28" w:rsidRPr="005F3AA9" w:rsidRDefault="00BF6C28" w:rsidP="00BF6C28">
            <w:pPr>
              <w:rPr>
                <w:sz w:val="22"/>
                <w:szCs w:val="22"/>
              </w:rPr>
            </w:pPr>
            <w:r w:rsidRPr="005F3AA9">
              <w:rPr>
                <w:sz w:val="22"/>
                <w:szCs w:val="22"/>
              </w:rPr>
              <w:t>Cross-sectional</w:t>
            </w:r>
          </w:p>
        </w:tc>
        <w:tc>
          <w:tcPr>
            <w:tcW w:w="989" w:type="dxa"/>
          </w:tcPr>
          <w:p w14:paraId="59980BE0" w14:textId="1E853F3D" w:rsidR="00BF6C28" w:rsidRPr="005F3AA9" w:rsidRDefault="00BF6C28" w:rsidP="00BF6C28">
            <w:pPr>
              <w:rPr>
                <w:sz w:val="22"/>
                <w:szCs w:val="22"/>
              </w:rPr>
            </w:pPr>
            <w:r w:rsidRPr="005F3AA9">
              <w:rPr>
                <w:sz w:val="22"/>
                <w:szCs w:val="22"/>
              </w:rPr>
              <w:t>24h recall</w:t>
            </w:r>
          </w:p>
        </w:tc>
        <w:tc>
          <w:tcPr>
            <w:tcW w:w="1413" w:type="dxa"/>
          </w:tcPr>
          <w:p w14:paraId="07942239" w14:textId="58F18F1E" w:rsidR="00BF6C28" w:rsidRPr="005F3AA9" w:rsidRDefault="00BF6C28" w:rsidP="00BF6C28">
            <w:pPr>
              <w:rPr>
                <w:sz w:val="22"/>
                <w:szCs w:val="22"/>
              </w:rPr>
            </w:pPr>
            <w:r w:rsidRPr="005F3AA9">
              <w:rPr>
                <w:sz w:val="22"/>
                <w:szCs w:val="22"/>
              </w:rPr>
              <w:t>Unknown</w:t>
            </w:r>
          </w:p>
        </w:tc>
        <w:tc>
          <w:tcPr>
            <w:tcW w:w="1356" w:type="dxa"/>
          </w:tcPr>
          <w:p w14:paraId="390C778D" w14:textId="00E0FE70" w:rsidR="00BF6C28" w:rsidRPr="005F3AA9" w:rsidRDefault="00BF6C28" w:rsidP="00BF6C28">
            <w:pPr>
              <w:rPr>
                <w:sz w:val="22"/>
                <w:szCs w:val="22"/>
              </w:rPr>
            </w:pPr>
            <w:r w:rsidRPr="005F3AA9">
              <w:rPr>
                <w:sz w:val="22"/>
                <w:szCs w:val="22"/>
              </w:rPr>
              <w:t>no</w:t>
            </w:r>
          </w:p>
        </w:tc>
        <w:tc>
          <w:tcPr>
            <w:tcW w:w="2303" w:type="dxa"/>
          </w:tcPr>
          <w:p w14:paraId="2E533AA2" w14:textId="502BC1B7" w:rsidR="00BF6C28" w:rsidRPr="005F3AA9" w:rsidRDefault="00BF6C28" w:rsidP="00BF6C28">
            <w:pPr>
              <w:rPr>
                <w:sz w:val="22"/>
                <w:szCs w:val="22"/>
              </w:rPr>
            </w:pPr>
            <w:r w:rsidRPr="005F3AA9">
              <w:rPr>
                <w:sz w:val="22"/>
                <w:szCs w:val="22"/>
              </w:rPr>
              <w:t>Sugar</w:t>
            </w:r>
          </w:p>
        </w:tc>
        <w:tc>
          <w:tcPr>
            <w:tcW w:w="1438" w:type="dxa"/>
            <w:gridSpan w:val="2"/>
          </w:tcPr>
          <w:p w14:paraId="49FD2D98" w14:textId="10871172" w:rsidR="00BF6C28" w:rsidRPr="005F3AA9" w:rsidRDefault="00BF6C28" w:rsidP="00BF6C28">
            <w:pPr>
              <w:rPr>
                <w:sz w:val="22"/>
                <w:szCs w:val="22"/>
              </w:rPr>
            </w:pPr>
            <w:r w:rsidRPr="005F3AA9">
              <w:rPr>
                <w:sz w:val="22"/>
                <w:szCs w:val="22"/>
              </w:rPr>
              <w:t>-0.02*</w:t>
            </w:r>
          </w:p>
        </w:tc>
        <w:tc>
          <w:tcPr>
            <w:tcW w:w="1610" w:type="dxa"/>
          </w:tcPr>
          <w:p w14:paraId="58C9E527" w14:textId="77777777" w:rsidR="00BF6C28" w:rsidRPr="005F3AA9" w:rsidRDefault="00BF6C28" w:rsidP="00BF6C28">
            <w:pPr>
              <w:rPr>
                <w:sz w:val="22"/>
                <w:szCs w:val="22"/>
              </w:rPr>
            </w:pPr>
            <w:r w:rsidRPr="005F3AA9">
              <w:rPr>
                <w:sz w:val="22"/>
                <w:szCs w:val="22"/>
              </w:rPr>
              <w:t xml:space="preserve">Hierarchical multiple regression analyses, Unstandar-dized </w:t>
            </w:r>
          </w:p>
          <w:p w14:paraId="10CB0AC5" w14:textId="5468FA02"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5868E648" w14:textId="460C4465" w:rsidR="00BF6C28" w:rsidRPr="005F3AA9" w:rsidRDefault="00BF6C28" w:rsidP="00BF6C28">
            <w:pPr>
              <w:rPr>
                <w:sz w:val="22"/>
                <w:szCs w:val="22"/>
              </w:rPr>
            </w:pPr>
            <w:r w:rsidRPr="005F3AA9">
              <w:rPr>
                <w:sz w:val="22"/>
                <w:szCs w:val="22"/>
              </w:rPr>
              <w:t>Yes</w:t>
            </w:r>
          </w:p>
        </w:tc>
        <w:tc>
          <w:tcPr>
            <w:tcW w:w="907" w:type="dxa"/>
          </w:tcPr>
          <w:p w14:paraId="4B573345" w14:textId="56C68F43" w:rsidR="00BF6C28" w:rsidRPr="005F3AA9" w:rsidRDefault="00BF6C28" w:rsidP="00BF6C28">
            <w:pPr>
              <w:rPr>
                <w:sz w:val="22"/>
                <w:szCs w:val="22"/>
              </w:rPr>
            </w:pPr>
            <w:r w:rsidRPr="005F3AA9">
              <w:rPr>
                <w:sz w:val="22"/>
                <w:szCs w:val="22"/>
              </w:rPr>
              <w:t>3</w:t>
            </w:r>
          </w:p>
        </w:tc>
      </w:tr>
      <w:tr w:rsidR="00BF6C28" w:rsidRPr="005F3AA9" w14:paraId="322F00DC" w14:textId="77777777" w:rsidTr="00346ACE">
        <w:tc>
          <w:tcPr>
            <w:tcW w:w="1776" w:type="dxa"/>
          </w:tcPr>
          <w:p w14:paraId="029624D4" w14:textId="7960028F" w:rsidR="00BF6C28" w:rsidRPr="005F3AA9" w:rsidRDefault="00BF6C28" w:rsidP="00BF6C28">
            <w:pPr>
              <w:rPr>
                <w:sz w:val="22"/>
                <w:szCs w:val="22"/>
              </w:rPr>
            </w:pPr>
            <w:r w:rsidRPr="005F3AA9">
              <w:rPr>
                <w:sz w:val="22"/>
                <w:szCs w:val="22"/>
              </w:rPr>
              <w:t>Forbes et al. 2013,  Canada</w:t>
            </w:r>
            <w:r w:rsidRPr="005F3AA9">
              <w:rPr>
                <w:sz w:val="22"/>
                <w:szCs w:val="22"/>
              </w:rPr>
              <w:fldChar w:fldCharType="begin">
                <w:fldData xml:space="preserve">PEVuZE5vdGU+PENpdGU+PEF1dGhvcj5Gb3JiZXM8L0F1dGhvcj48WWVhcj4yMDEzPC9ZZWFyPjxS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Gb3JiZXM8L0F1dGhvcj48WWVhcj4yMDEzPC9ZZWFyPjxS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1]</w:t>
            </w:r>
            <w:r w:rsidRPr="005F3AA9">
              <w:rPr>
                <w:sz w:val="22"/>
                <w:szCs w:val="22"/>
              </w:rPr>
              <w:fldChar w:fldCharType="end"/>
            </w:r>
          </w:p>
        </w:tc>
        <w:tc>
          <w:tcPr>
            <w:tcW w:w="1811" w:type="dxa"/>
          </w:tcPr>
          <w:p w14:paraId="2E99611E" w14:textId="4FCAD8F7" w:rsidR="00BF6C28" w:rsidRPr="005F3AA9" w:rsidRDefault="00BF6C28" w:rsidP="00BF6C28">
            <w:pPr>
              <w:rPr>
                <w:sz w:val="22"/>
                <w:szCs w:val="22"/>
              </w:rPr>
            </w:pPr>
            <w:r w:rsidRPr="005F3AA9">
              <w:rPr>
                <w:sz w:val="22"/>
                <w:szCs w:val="22"/>
              </w:rPr>
              <w:t>n: 378;</w:t>
            </w:r>
          </w:p>
          <w:p w14:paraId="311558EF" w14:textId="77777777" w:rsidR="00BF6C28" w:rsidRPr="005F3AA9" w:rsidRDefault="00BF6C28" w:rsidP="00BF6C28">
            <w:pPr>
              <w:rPr>
                <w:sz w:val="22"/>
                <w:szCs w:val="22"/>
              </w:rPr>
            </w:pPr>
            <w:r w:rsidRPr="005F3AA9">
              <w:rPr>
                <w:sz w:val="22"/>
                <w:szCs w:val="22"/>
              </w:rPr>
              <w:t>age: 10-14;</w:t>
            </w:r>
          </w:p>
          <w:p w14:paraId="550F8C1E" w14:textId="349EF76C" w:rsidR="00BF6C28" w:rsidRPr="005F3AA9" w:rsidRDefault="00BF6C28" w:rsidP="00BF6C28">
            <w:pPr>
              <w:rPr>
                <w:sz w:val="22"/>
                <w:szCs w:val="22"/>
              </w:rPr>
            </w:pPr>
            <w:r w:rsidRPr="005F3AA9">
              <w:rPr>
                <w:sz w:val="22"/>
                <w:szCs w:val="22"/>
              </w:rPr>
              <w:t>female: 60.1%</w:t>
            </w:r>
          </w:p>
        </w:tc>
        <w:tc>
          <w:tcPr>
            <w:tcW w:w="1526" w:type="dxa"/>
          </w:tcPr>
          <w:p w14:paraId="507F3B97" w14:textId="5FC3E8C7" w:rsidR="00BF6C28" w:rsidRPr="005F3AA9" w:rsidRDefault="00BF6C28" w:rsidP="00BF6C28">
            <w:pPr>
              <w:rPr>
                <w:sz w:val="22"/>
                <w:szCs w:val="22"/>
              </w:rPr>
            </w:pPr>
            <w:r w:rsidRPr="005F3AA9">
              <w:rPr>
                <w:sz w:val="22"/>
                <w:szCs w:val="22"/>
              </w:rPr>
              <w:t>Cross- sectional; Cohort study</w:t>
            </w:r>
          </w:p>
        </w:tc>
        <w:tc>
          <w:tcPr>
            <w:tcW w:w="989" w:type="dxa"/>
          </w:tcPr>
          <w:p w14:paraId="3C1DF589" w14:textId="6A1AA49C" w:rsidR="00BF6C28" w:rsidRPr="005F3AA9" w:rsidRDefault="00BF6C28" w:rsidP="00BF6C28">
            <w:pPr>
              <w:rPr>
                <w:sz w:val="22"/>
                <w:szCs w:val="22"/>
              </w:rPr>
            </w:pPr>
            <w:r w:rsidRPr="005F3AA9">
              <w:rPr>
                <w:sz w:val="22"/>
                <w:szCs w:val="22"/>
              </w:rPr>
              <w:t>24h recall</w:t>
            </w:r>
          </w:p>
        </w:tc>
        <w:tc>
          <w:tcPr>
            <w:tcW w:w="1413" w:type="dxa"/>
          </w:tcPr>
          <w:p w14:paraId="738808A7" w14:textId="52E97E8E" w:rsidR="00BF6C28" w:rsidRPr="005F3AA9" w:rsidRDefault="00BF6C28" w:rsidP="00BF6C28">
            <w:pPr>
              <w:tabs>
                <w:tab w:val="left" w:pos="693"/>
              </w:tabs>
              <w:rPr>
                <w:sz w:val="22"/>
                <w:szCs w:val="22"/>
              </w:rPr>
            </w:pPr>
            <w:r w:rsidRPr="005F3AA9">
              <w:rPr>
                <w:sz w:val="22"/>
                <w:szCs w:val="22"/>
              </w:rPr>
              <w:t>Yes</w:t>
            </w:r>
          </w:p>
        </w:tc>
        <w:tc>
          <w:tcPr>
            <w:tcW w:w="1356" w:type="dxa"/>
          </w:tcPr>
          <w:p w14:paraId="0D90D825" w14:textId="20B83574" w:rsidR="00BF6C28" w:rsidRPr="005F3AA9" w:rsidRDefault="00BF6C28" w:rsidP="00BF6C28">
            <w:pPr>
              <w:rPr>
                <w:sz w:val="22"/>
                <w:szCs w:val="22"/>
              </w:rPr>
            </w:pPr>
            <w:r w:rsidRPr="005F3AA9">
              <w:rPr>
                <w:sz w:val="22"/>
                <w:szCs w:val="22"/>
              </w:rPr>
              <w:t>Boys</w:t>
            </w:r>
          </w:p>
          <w:p w14:paraId="058B993D" w14:textId="77777777" w:rsidR="00BF6C28" w:rsidRPr="005F3AA9" w:rsidRDefault="00BF6C28" w:rsidP="00BF6C28">
            <w:pPr>
              <w:rPr>
                <w:sz w:val="22"/>
                <w:szCs w:val="22"/>
              </w:rPr>
            </w:pPr>
          </w:p>
          <w:p w14:paraId="57827A6C" w14:textId="77777777" w:rsidR="00BF6C28" w:rsidRPr="005F3AA9" w:rsidRDefault="00BF6C28" w:rsidP="00BF6C28">
            <w:pPr>
              <w:rPr>
                <w:sz w:val="22"/>
                <w:szCs w:val="22"/>
              </w:rPr>
            </w:pPr>
          </w:p>
          <w:p w14:paraId="439F6317" w14:textId="77777777" w:rsidR="00BF6C28" w:rsidRPr="005F3AA9" w:rsidRDefault="00BF6C28" w:rsidP="00BF6C28">
            <w:pPr>
              <w:rPr>
                <w:sz w:val="22"/>
                <w:szCs w:val="22"/>
              </w:rPr>
            </w:pPr>
          </w:p>
          <w:p w14:paraId="64614EE7" w14:textId="677D8147" w:rsidR="00BF6C28" w:rsidRPr="005F3AA9" w:rsidRDefault="00BF6C28" w:rsidP="00BF6C28">
            <w:pPr>
              <w:rPr>
                <w:sz w:val="22"/>
                <w:szCs w:val="22"/>
              </w:rPr>
            </w:pPr>
            <w:r w:rsidRPr="005F3AA9">
              <w:rPr>
                <w:sz w:val="22"/>
                <w:szCs w:val="22"/>
              </w:rPr>
              <w:t>Girls</w:t>
            </w:r>
          </w:p>
        </w:tc>
        <w:tc>
          <w:tcPr>
            <w:tcW w:w="2303" w:type="dxa"/>
          </w:tcPr>
          <w:p w14:paraId="4B06024C" w14:textId="77777777" w:rsidR="00BF6C28" w:rsidRPr="005F3AA9" w:rsidRDefault="00BF6C28" w:rsidP="00BF6C28">
            <w:pPr>
              <w:rPr>
                <w:sz w:val="22"/>
                <w:szCs w:val="22"/>
              </w:rPr>
            </w:pPr>
            <w:r w:rsidRPr="005F3AA9">
              <w:rPr>
                <w:sz w:val="22"/>
                <w:szCs w:val="22"/>
              </w:rPr>
              <w:t>Sugar</w:t>
            </w:r>
          </w:p>
          <w:p w14:paraId="603D332E" w14:textId="77777777" w:rsidR="00BF6C28" w:rsidRPr="005F3AA9" w:rsidRDefault="00BF6C28" w:rsidP="00BF6C28">
            <w:pPr>
              <w:rPr>
                <w:sz w:val="22"/>
                <w:szCs w:val="22"/>
              </w:rPr>
            </w:pPr>
            <w:r w:rsidRPr="005F3AA9">
              <w:rPr>
                <w:sz w:val="22"/>
                <w:szCs w:val="22"/>
              </w:rPr>
              <w:t>Fiber</w:t>
            </w:r>
          </w:p>
          <w:p w14:paraId="20F7D302" w14:textId="77777777" w:rsidR="00A6766B" w:rsidRDefault="00A6766B" w:rsidP="00BF6C28">
            <w:pPr>
              <w:rPr>
                <w:sz w:val="22"/>
                <w:szCs w:val="22"/>
              </w:rPr>
            </w:pPr>
            <w:r>
              <w:rPr>
                <w:sz w:val="22"/>
                <w:szCs w:val="22"/>
              </w:rPr>
              <w:t>Fruits/V</w:t>
            </w:r>
            <w:r w:rsidRPr="005F3AA9">
              <w:rPr>
                <w:sz w:val="22"/>
                <w:szCs w:val="22"/>
              </w:rPr>
              <w:t>egetable</w:t>
            </w:r>
            <w:r>
              <w:rPr>
                <w:sz w:val="22"/>
                <w:szCs w:val="22"/>
              </w:rPr>
              <w:t>s</w:t>
            </w:r>
            <w:r w:rsidRPr="005F3AA9">
              <w:rPr>
                <w:sz w:val="22"/>
                <w:szCs w:val="22"/>
              </w:rPr>
              <w:t xml:space="preserve"> </w:t>
            </w:r>
          </w:p>
          <w:p w14:paraId="36C7D9EF" w14:textId="5E66C1CD" w:rsidR="00BF6C28" w:rsidRPr="005F3AA9" w:rsidRDefault="00BF6C28" w:rsidP="00BF6C28">
            <w:pPr>
              <w:rPr>
                <w:sz w:val="22"/>
                <w:szCs w:val="22"/>
              </w:rPr>
            </w:pPr>
            <w:r w:rsidRPr="005F3AA9">
              <w:rPr>
                <w:sz w:val="22"/>
                <w:szCs w:val="22"/>
              </w:rPr>
              <w:t>Fat</w:t>
            </w:r>
          </w:p>
          <w:p w14:paraId="2C00813D" w14:textId="77777777" w:rsidR="00BF6C28" w:rsidRPr="005F3AA9" w:rsidRDefault="00BF6C28" w:rsidP="00BF6C28">
            <w:pPr>
              <w:rPr>
                <w:sz w:val="22"/>
                <w:szCs w:val="22"/>
              </w:rPr>
            </w:pPr>
            <w:r w:rsidRPr="005F3AA9">
              <w:rPr>
                <w:sz w:val="22"/>
                <w:szCs w:val="22"/>
              </w:rPr>
              <w:t>Sugar</w:t>
            </w:r>
          </w:p>
          <w:p w14:paraId="2A6ACBB7" w14:textId="77777777" w:rsidR="00BF6C28" w:rsidRPr="005F3AA9" w:rsidRDefault="00BF6C28" w:rsidP="00BF6C28">
            <w:pPr>
              <w:rPr>
                <w:sz w:val="22"/>
                <w:szCs w:val="22"/>
              </w:rPr>
            </w:pPr>
            <w:r w:rsidRPr="005F3AA9">
              <w:rPr>
                <w:sz w:val="22"/>
                <w:szCs w:val="22"/>
              </w:rPr>
              <w:t>Fiber</w:t>
            </w:r>
          </w:p>
          <w:p w14:paraId="35C47D0C" w14:textId="77777777" w:rsidR="00A6766B" w:rsidRDefault="00A6766B" w:rsidP="00BF6C28">
            <w:pPr>
              <w:rPr>
                <w:sz w:val="22"/>
                <w:szCs w:val="22"/>
              </w:rPr>
            </w:pPr>
            <w:r>
              <w:rPr>
                <w:sz w:val="22"/>
                <w:szCs w:val="22"/>
              </w:rPr>
              <w:t>Fruits/V</w:t>
            </w:r>
            <w:r w:rsidRPr="005F3AA9">
              <w:rPr>
                <w:sz w:val="22"/>
                <w:szCs w:val="22"/>
              </w:rPr>
              <w:t>egetable</w:t>
            </w:r>
            <w:r>
              <w:rPr>
                <w:sz w:val="22"/>
                <w:szCs w:val="22"/>
              </w:rPr>
              <w:t>s</w:t>
            </w:r>
            <w:r w:rsidRPr="005F3AA9">
              <w:rPr>
                <w:sz w:val="22"/>
                <w:szCs w:val="22"/>
              </w:rPr>
              <w:t xml:space="preserve"> </w:t>
            </w:r>
          </w:p>
          <w:p w14:paraId="041CCE5C" w14:textId="4DFE0C93" w:rsidR="00BF6C28" w:rsidRPr="005F3AA9" w:rsidRDefault="00BF6C28" w:rsidP="00BF6C28">
            <w:pPr>
              <w:rPr>
                <w:sz w:val="22"/>
                <w:szCs w:val="22"/>
              </w:rPr>
            </w:pPr>
            <w:r w:rsidRPr="005F3AA9">
              <w:rPr>
                <w:sz w:val="22"/>
                <w:szCs w:val="22"/>
              </w:rPr>
              <w:t>Fat</w:t>
            </w:r>
          </w:p>
        </w:tc>
        <w:tc>
          <w:tcPr>
            <w:tcW w:w="1438" w:type="dxa"/>
            <w:gridSpan w:val="2"/>
          </w:tcPr>
          <w:p w14:paraId="17B984B7" w14:textId="3F76182B" w:rsidR="00BF6C28" w:rsidRPr="005F3AA9" w:rsidRDefault="00BF6C28" w:rsidP="00BF6C28">
            <w:pPr>
              <w:rPr>
                <w:sz w:val="22"/>
                <w:szCs w:val="22"/>
              </w:rPr>
            </w:pPr>
            <w:r w:rsidRPr="005F3AA9">
              <w:rPr>
                <w:sz w:val="22"/>
                <w:szCs w:val="22"/>
              </w:rPr>
              <w:t>n.s.</w:t>
            </w:r>
          </w:p>
          <w:p w14:paraId="43251801" w14:textId="382F8900" w:rsidR="00BF6C28" w:rsidRPr="005F3AA9" w:rsidRDefault="00BF6C28" w:rsidP="00BF6C28">
            <w:pPr>
              <w:rPr>
                <w:sz w:val="22"/>
                <w:szCs w:val="22"/>
              </w:rPr>
            </w:pPr>
            <w:r w:rsidRPr="005F3AA9">
              <w:rPr>
                <w:sz w:val="22"/>
                <w:szCs w:val="22"/>
              </w:rPr>
              <w:t>n.s.</w:t>
            </w:r>
          </w:p>
          <w:p w14:paraId="0116A8B2" w14:textId="40973188" w:rsidR="00BF6C28" w:rsidRPr="005F3AA9" w:rsidRDefault="00BF6C28" w:rsidP="00BF6C28">
            <w:pPr>
              <w:rPr>
                <w:sz w:val="22"/>
                <w:szCs w:val="22"/>
              </w:rPr>
            </w:pPr>
            <w:r w:rsidRPr="005F3AA9">
              <w:rPr>
                <w:sz w:val="22"/>
                <w:szCs w:val="22"/>
              </w:rPr>
              <w:t>n.s.</w:t>
            </w:r>
          </w:p>
          <w:p w14:paraId="5D526F55" w14:textId="49F288E1" w:rsidR="00BF6C28" w:rsidRPr="005F3AA9" w:rsidRDefault="00BF6C28" w:rsidP="00BF6C28">
            <w:pPr>
              <w:rPr>
                <w:sz w:val="22"/>
                <w:szCs w:val="22"/>
              </w:rPr>
            </w:pPr>
            <w:r w:rsidRPr="005F3AA9">
              <w:rPr>
                <w:sz w:val="22"/>
                <w:szCs w:val="22"/>
              </w:rPr>
              <w:t>n.s.</w:t>
            </w:r>
          </w:p>
          <w:p w14:paraId="26193A0C" w14:textId="780FC677" w:rsidR="00BF6C28" w:rsidRPr="005F3AA9" w:rsidRDefault="00BF6C28" w:rsidP="00BF6C28">
            <w:pPr>
              <w:rPr>
                <w:sz w:val="22"/>
                <w:szCs w:val="22"/>
              </w:rPr>
            </w:pPr>
            <w:r w:rsidRPr="005F3AA9">
              <w:rPr>
                <w:sz w:val="22"/>
                <w:szCs w:val="22"/>
              </w:rPr>
              <w:t>n.s.</w:t>
            </w:r>
          </w:p>
          <w:p w14:paraId="74FA3917" w14:textId="6F1BBD06" w:rsidR="00BF6C28" w:rsidRPr="005F3AA9" w:rsidRDefault="00BF6C28" w:rsidP="00BF6C28">
            <w:pPr>
              <w:rPr>
                <w:sz w:val="22"/>
                <w:szCs w:val="22"/>
              </w:rPr>
            </w:pPr>
            <w:r w:rsidRPr="005F3AA9">
              <w:rPr>
                <w:sz w:val="22"/>
                <w:szCs w:val="22"/>
              </w:rPr>
              <w:t>-0.18*</w:t>
            </w:r>
          </w:p>
          <w:p w14:paraId="33AEA61C" w14:textId="2DAA3D9F" w:rsidR="00BF6C28" w:rsidRPr="005F3AA9" w:rsidRDefault="00BF6C28" w:rsidP="00BF6C28">
            <w:pPr>
              <w:rPr>
                <w:sz w:val="22"/>
                <w:szCs w:val="22"/>
              </w:rPr>
            </w:pPr>
            <w:r w:rsidRPr="005F3AA9">
              <w:rPr>
                <w:sz w:val="22"/>
                <w:szCs w:val="22"/>
              </w:rPr>
              <w:t>n.s.</w:t>
            </w:r>
          </w:p>
          <w:p w14:paraId="60255C1D" w14:textId="75D4C3BE" w:rsidR="00BF6C28" w:rsidRPr="005F3AA9" w:rsidRDefault="00BF6C28" w:rsidP="00BF6C28">
            <w:pPr>
              <w:rPr>
                <w:sz w:val="22"/>
                <w:szCs w:val="22"/>
              </w:rPr>
            </w:pPr>
            <w:r w:rsidRPr="005F3AA9">
              <w:rPr>
                <w:sz w:val="22"/>
                <w:szCs w:val="22"/>
              </w:rPr>
              <w:t>n.s.</w:t>
            </w:r>
          </w:p>
        </w:tc>
        <w:tc>
          <w:tcPr>
            <w:tcW w:w="1610" w:type="dxa"/>
          </w:tcPr>
          <w:p w14:paraId="3C469F8C" w14:textId="77777777" w:rsidR="00BF6C28" w:rsidRPr="005F3AA9" w:rsidRDefault="00BF6C28" w:rsidP="00BF6C28">
            <w:pPr>
              <w:rPr>
                <w:sz w:val="22"/>
                <w:szCs w:val="22"/>
              </w:rPr>
            </w:pPr>
            <w:r w:rsidRPr="005F3AA9">
              <w:rPr>
                <w:sz w:val="22"/>
                <w:szCs w:val="22"/>
              </w:rPr>
              <w:t>Least squares multiple regression analysis,</w:t>
            </w:r>
          </w:p>
          <w:p w14:paraId="144BA353" w14:textId="134C84E0"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34C55203" w14:textId="62A8FAE8" w:rsidR="00BF6C28" w:rsidRPr="005F3AA9" w:rsidRDefault="00BF6C28" w:rsidP="00BF6C28">
            <w:pPr>
              <w:rPr>
                <w:sz w:val="22"/>
                <w:szCs w:val="22"/>
              </w:rPr>
            </w:pPr>
            <w:r w:rsidRPr="005F3AA9">
              <w:rPr>
                <w:sz w:val="22"/>
                <w:szCs w:val="22"/>
              </w:rPr>
              <w:t>Yes</w:t>
            </w:r>
          </w:p>
        </w:tc>
        <w:tc>
          <w:tcPr>
            <w:tcW w:w="907" w:type="dxa"/>
          </w:tcPr>
          <w:p w14:paraId="10E81309" w14:textId="1178313F" w:rsidR="00BF6C28" w:rsidRPr="005F3AA9" w:rsidRDefault="00BF6C28" w:rsidP="00BF6C28">
            <w:pPr>
              <w:rPr>
                <w:sz w:val="22"/>
                <w:szCs w:val="22"/>
              </w:rPr>
            </w:pPr>
            <w:r w:rsidRPr="005F3AA9">
              <w:rPr>
                <w:sz w:val="22"/>
                <w:szCs w:val="22"/>
              </w:rPr>
              <w:t>3</w:t>
            </w:r>
          </w:p>
        </w:tc>
      </w:tr>
      <w:tr w:rsidR="00BF6C28" w:rsidRPr="005F3AA9" w14:paraId="07188835" w14:textId="77777777" w:rsidTr="00346ACE">
        <w:tc>
          <w:tcPr>
            <w:tcW w:w="1776" w:type="dxa"/>
          </w:tcPr>
          <w:p w14:paraId="5D63A17A" w14:textId="3ECCD19A" w:rsidR="00BF6C28" w:rsidRPr="005F3AA9" w:rsidRDefault="00BF6C28" w:rsidP="00BF6C28">
            <w:pPr>
              <w:rPr>
                <w:sz w:val="22"/>
                <w:szCs w:val="22"/>
              </w:rPr>
            </w:pPr>
            <w:r w:rsidRPr="005F3AA9">
              <w:rPr>
                <w:sz w:val="22"/>
                <w:szCs w:val="22"/>
              </w:rPr>
              <w:t>Steffen et al. 2003, USA</w: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9]</w:t>
            </w:r>
            <w:r w:rsidRPr="005F3AA9">
              <w:rPr>
                <w:sz w:val="22"/>
                <w:szCs w:val="22"/>
              </w:rPr>
              <w:fldChar w:fldCharType="end"/>
            </w:r>
          </w:p>
        </w:tc>
        <w:tc>
          <w:tcPr>
            <w:tcW w:w="1811" w:type="dxa"/>
          </w:tcPr>
          <w:p w14:paraId="2F1E08BB" w14:textId="43D828C8" w:rsidR="00BF6C28" w:rsidRPr="005F3AA9" w:rsidRDefault="00BF6C28" w:rsidP="00BF6C28">
            <w:pPr>
              <w:rPr>
                <w:sz w:val="22"/>
                <w:szCs w:val="22"/>
              </w:rPr>
            </w:pPr>
            <w:r w:rsidRPr="005F3AA9">
              <w:rPr>
                <w:sz w:val="22"/>
                <w:szCs w:val="22"/>
              </w:rPr>
              <w:t>n: 285;</w:t>
            </w:r>
          </w:p>
          <w:p w14:paraId="2E41B4AB" w14:textId="77777777" w:rsidR="00BF6C28" w:rsidRPr="005F3AA9" w:rsidRDefault="00BF6C28" w:rsidP="00BF6C28">
            <w:pPr>
              <w:rPr>
                <w:sz w:val="22"/>
                <w:szCs w:val="22"/>
              </w:rPr>
            </w:pPr>
            <w:r w:rsidRPr="005F3AA9">
              <w:rPr>
                <w:sz w:val="22"/>
                <w:szCs w:val="22"/>
              </w:rPr>
              <w:t>age: 13, 15;</w:t>
            </w:r>
          </w:p>
          <w:p w14:paraId="5236AE5E" w14:textId="39AD2E5B" w:rsidR="00BF6C28" w:rsidRPr="005F3AA9" w:rsidRDefault="00BF6C28" w:rsidP="00BF6C28">
            <w:pPr>
              <w:rPr>
                <w:sz w:val="22"/>
                <w:szCs w:val="22"/>
              </w:rPr>
            </w:pPr>
            <w:r w:rsidRPr="005F3AA9">
              <w:rPr>
                <w:sz w:val="22"/>
                <w:szCs w:val="22"/>
              </w:rPr>
              <w:t>female: 45.6%</w:t>
            </w:r>
          </w:p>
        </w:tc>
        <w:tc>
          <w:tcPr>
            <w:tcW w:w="1526" w:type="dxa"/>
          </w:tcPr>
          <w:p w14:paraId="16CC3F51" w14:textId="3AE00644" w:rsidR="00BF6C28" w:rsidRPr="005F3AA9" w:rsidRDefault="00BF6C28" w:rsidP="00BF6C28">
            <w:pPr>
              <w:rPr>
                <w:sz w:val="22"/>
                <w:szCs w:val="22"/>
              </w:rPr>
            </w:pPr>
            <w:r w:rsidRPr="005F3AA9">
              <w:rPr>
                <w:sz w:val="22"/>
                <w:szCs w:val="22"/>
              </w:rPr>
              <w:t>Prospective cohort study</w:t>
            </w:r>
          </w:p>
        </w:tc>
        <w:tc>
          <w:tcPr>
            <w:tcW w:w="989" w:type="dxa"/>
          </w:tcPr>
          <w:p w14:paraId="34A5C0DF" w14:textId="32D36301" w:rsidR="00BF6C28" w:rsidRPr="005F3AA9" w:rsidRDefault="00BF6C28" w:rsidP="00BF6C28">
            <w:pPr>
              <w:rPr>
                <w:sz w:val="22"/>
                <w:szCs w:val="22"/>
              </w:rPr>
            </w:pPr>
            <w:r w:rsidRPr="005F3AA9">
              <w:rPr>
                <w:sz w:val="22"/>
                <w:szCs w:val="22"/>
              </w:rPr>
              <w:t>FFQ</w:t>
            </w:r>
          </w:p>
        </w:tc>
        <w:tc>
          <w:tcPr>
            <w:tcW w:w="1413" w:type="dxa"/>
          </w:tcPr>
          <w:p w14:paraId="253D772D" w14:textId="1F94462F" w:rsidR="00BF6C28" w:rsidRPr="005F3AA9" w:rsidRDefault="00BF6C28" w:rsidP="00BF6C28">
            <w:pPr>
              <w:rPr>
                <w:sz w:val="22"/>
                <w:szCs w:val="22"/>
              </w:rPr>
            </w:pPr>
            <w:r w:rsidRPr="005F3AA9">
              <w:rPr>
                <w:sz w:val="22"/>
                <w:szCs w:val="22"/>
              </w:rPr>
              <w:t>Unknown</w:t>
            </w:r>
          </w:p>
        </w:tc>
        <w:tc>
          <w:tcPr>
            <w:tcW w:w="1356" w:type="dxa"/>
          </w:tcPr>
          <w:p w14:paraId="55E4F890" w14:textId="2A9EB2C8" w:rsidR="00BF6C28" w:rsidRPr="005F3AA9" w:rsidRDefault="00BF6C28" w:rsidP="00BF6C28">
            <w:pPr>
              <w:rPr>
                <w:sz w:val="22"/>
                <w:szCs w:val="22"/>
              </w:rPr>
            </w:pPr>
            <w:r w:rsidRPr="005F3AA9">
              <w:rPr>
                <w:sz w:val="22"/>
                <w:szCs w:val="22"/>
              </w:rPr>
              <w:t>no</w:t>
            </w:r>
          </w:p>
        </w:tc>
        <w:tc>
          <w:tcPr>
            <w:tcW w:w="2303" w:type="dxa"/>
          </w:tcPr>
          <w:p w14:paraId="4C208614" w14:textId="2E178304" w:rsidR="00BF6C28" w:rsidRPr="005F3AA9" w:rsidRDefault="00BF6C28" w:rsidP="00BF6C28">
            <w:pPr>
              <w:rPr>
                <w:sz w:val="22"/>
                <w:szCs w:val="22"/>
              </w:rPr>
            </w:pPr>
            <w:r w:rsidRPr="005F3AA9">
              <w:rPr>
                <w:sz w:val="22"/>
                <w:szCs w:val="22"/>
              </w:rPr>
              <w:t>Whole grains</w:t>
            </w:r>
          </w:p>
        </w:tc>
        <w:tc>
          <w:tcPr>
            <w:tcW w:w="1438" w:type="dxa"/>
            <w:gridSpan w:val="2"/>
          </w:tcPr>
          <w:p w14:paraId="16C477F9" w14:textId="23086F49" w:rsidR="00BF6C28" w:rsidRPr="005F3AA9" w:rsidRDefault="00BF6C28" w:rsidP="00BF6C28">
            <w:pPr>
              <w:rPr>
                <w:sz w:val="22"/>
                <w:szCs w:val="22"/>
              </w:rPr>
            </w:pPr>
            <w:r w:rsidRPr="005F3AA9">
              <w:rPr>
                <w:sz w:val="22"/>
                <w:szCs w:val="22"/>
              </w:rPr>
              <w:t>positive*</w:t>
            </w:r>
            <w:r w:rsidRPr="005F3AA9">
              <w:rPr>
                <w:sz w:val="22"/>
                <w:szCs w:val="22"/>
                <w:vertAlign w:val="superscript"/>
              </w:rPr>
              <w:t xml:space="preserve"> a</w:t>
            </w:r>
          </w:p>
        </w:tc>
        <w:tc>
          <w:tcPr>
            <w:tcW w:w="1610" w:type="dxa"/>
          </w:tcPr>
          <w:p w14:paraId="0A3B429C" w14:textId="37B82B3A" w:rsidR="00BF6C28" w:rsidRPr="005F3AA9" w:rsidRDefault="00BF6C28" w:rsidP="00BF6C28">
            <w:pPr>
              <w:rPr>
                <w:sz w:val="22"/>
                <w:szCs w:val="22"/>
              </w:rPr>
            </w:pPr>
            <w:r w:rsidRPr="005F3AA9">
              <w:rPr>
                <w:sz w:val="22"/>
                <w:szCs w:val="22"/>
              </w:rPr>
              <w:t>Multiple linear regression, Adjusted mean values</w:t>
            </w:r>
          </w:p>
        </w:tc>
        <w:tc>
          <w:tcPr>
            <w:tcW w:w="1358" w:type="dxa"/>
          </w:tcPr>
          <w:p w14:paraId="1E770229" w14:textId="16552DAD" w:rsidR="00BF6C28" w:rsidRPr="005F3AA9" w:rsidRDefault="00BF6C28" w:rsidP="00BF6C28">
            <w:pPr>
              <w:rPr>
                <w:sz w:val="22"/>
                <w:szCs w:val="22"/>
              </w:rPr>
            </w:pPr>
            <w:r w:rsidRPr="005F3AA9">
              <w:rPr>
                <w:sz w:val="22"/>
                <w:szCs w:val="22"/>
              </w:rPr>
              <w:t>Yes</w:t>
            </w:r>
          </w:p>
        </w:tc>
        <w:tc>
          <w:tcPr>
            <w:tcW w:w="907" w:type="dxa"/>
          </w:tcPr>
          <w:p w14:paraId="569AAE2B" w14:textId="2F5F33F3" w:rsidR="00BF6C28" w:rsidRPr="005F3AA9" w:rsidRDefault="00BF6C28" w:rsidP="00BF6C28">
            <w:pPr>
              <w:rPr>
                <w:sz w:val="22"/>
                <w:szCs w:val="22"/>
              </w:rPr>
            </w:pPr>
            <w:r w:rsidRPr="005F3AA9">
              <w:rPr>
                <w:sz w:val="22"/>
                <w:szCs w:val="22"/>
              </w:rPr>
              <w:t>4</w:t>
            </w:r>
          </w:p>
        </w:tc>
      </w:tr>
      <w:tr w:rsidR="00BF6C28" w:rsidRPr="005F3AA9" w14:paraId="13F58C7B" w14:textId="77777777" w:rsidTr="00346ACE">
        <w:tc>
          <w:tcPr>
            <w:tcW w:w="1776" w:type="dxa"/>
            <w:shd w:val="clear" w:color="auto" w:fill="BFBFBF" w:themeFill="background1" w:themeFillShade="BF"/>
          </w:tcPr>
          <w:p w14:paraId="403EB15A" w14:textId="77777777" w:rsidR="00BF6C28" w:rsidRPr="005F3AA9" w:rsidRDefault="00BF6C28" w:rsidP="00BF6C28">
            <w:pPr>
              <w:rPr>
                <w:b/>
                <w:sz w:val="22"/>
                <w:szCs w:val="22"/>
              </w:rPr>
            </w:pPr>
          </w:p>
        </w:tc>
        <w:tc>
          <w:tcPr>
            <w:tcW w:w="14711" w:type="dxa"/>
            <w:gridSpan w:val="11"/>
            <w:shd w:val="clear" w:color="auto" w:fill="BFBFBF" w:themeFill="background1" w:themeFillShade="BF"/>
          </w:tcPr>
          <w:p w14:paraId="39808EDD" w14:textId="17E10B36" w:rsidR="00BF6C28" w:rsidRPr="005F3AA9" w:rsidRDefault="00BF6C28" w:rsidP="00BF6C28">
            <w:pPr>
              <w:rPr>
                <w:b/>
                <w:sz w:val="22"/>
                <w:szCs w:val="22"/>
              </w:rPr>
            </w:pPr>
            <w:r w:rsidRPr="005F3AA9">
              <w:rPr>
                <w:b/>
                <w:sz w:val="22"/>
                <w:szCs w:val="22"/>
              </w:rPr>
              <w:t>Outcome: C-reactive Protein</w:t>
            </w:r>
          </w:p>
        </w:tc>
      </w:tr>
      <w:tr w:rsidR="00BF6C28" w:rsidRPr="005F3AA9" w14:paraId="21B907CC" w14:textId="77777777" w:rsidTr="00346ACE">
        <w:tc>
          <w:tcPr>
            <w:tcW w:w="1776" w:type="dxa"/>
          </w:tcPr>
          <w:p w14:paraId="62520341" w14:textId="77777777" w:rsidR="00BF6C28" w:rsidRPr="005F3AA9" w:rsidRDefault="00BF6C28" w:rsidP="00BF6C28">
            <w:pPr>
              <w:rPr>
                <w:sz w:val="22"/>
                <w:szCs w:val="22"/>
              </w:rPr>
            </w:pPr>
            <w:r w:rsidRPr="005F3AA9">
              <w:rPr>
                <w:sz w:val="22"/>
                <w:szCs w:val="22"/>
              </w:rPr>
              <w:t>Aeberli et al. 2006, Switzerland</w:t>
            </w:r>
          </w:p>
          <w:p w14:paraId="4E1AF624" w14:textId="7F53C082" w:rsidR="00BF6C28" w:rsidRPr="005F3AA9" w:rsidRDefault="00BF6C28" w:rsidP="00BF6C28">
            <w:pPr>
              <w:rPr>
                <w:sz w:val="22"/>
                <w:szCs w:val="22"/>
              </w:rPr>
            </w:pPr>
            <w:r w:rsidRPr="005F3AA9">
              <w:rPr>
                <w:sz w:val="22"/>
                <w:szCs w:val="22"/>
              </w:rPr>
              <w:fldChar w:fldCharType="begin">
                <w:fldData xml:space="preserve">PEVuZE5vdGU+PENpdGU+PEF1dGhvcj5BZWJlcmxpPC9BdXRob3I+PFllYXI+MjAwNjwvWWVhcj48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c0OC01NTwvcGFnZXM+PHZvbHVtZT44NDwvdm9sdW1l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BZWJlcmxpPC9BdXRob3I+PFllYXI+MjAwNjwvWWVhcj48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c0OC01NTwvcGFnZXM+PHZvbHVtZT44NDwvdm9sdW1l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2]</w:t>
            </w:r>
            <w:r w:rsidRPr="005F3AA9">
              <w:rPr>
                <w:sz w:val="22"/>
                <w:szCs w:val="22"/>
              </w:rPr>
              <w:fldChar w:fldCharType="end"/>
            </w:r>
          </w:p>
        </w:tc>
        <w:tc>
          <w:tcPr>
            <w:tcW w:w="1811" w:type="dxa"/>
          </w:tcPr>
          <w:p w14:paraId="65156048" w14:textId="0F7D9EB9" w:rsidR="00BF6C28" w:rsidRPr="005F3AA9" w:rsidRDefault="00BF6C28" w:rsidP="00BF6C28">
            <w:pPr>
              <w:rPr>
                <w:sz w:val="22"/>
                <w:szCs w:val="22"/>
              </w:rPr>
            </w:pPr>
            <w:r w:rsidRPr="005F3AA9">
              <w:rPr>
                <w:sz w:val="22"/>
                <w:szCs w:val="22"/>
              </w:rPr>
              <w:t>n: 79;</w:t>
            </w:r>
          </w:p>
          <w:p w14:paraId="1B9BB660" w14:textId="77777777" w:rsidR="00BF6C28" w:rsidRPr="005F3AA9" w:rsidRDefault="00BF6C28" w:rsidP="00BF6C28">
            <w:pPr>
              <w:rPr>
                <w:sz w:val="22"/>
                <w:szCs w:val="22"/>
              </w:rPr>
            </w:pPr>
            <w:r w:rsidRPr="005F3AA9">
              <w:rPr>
                <w:sz w:val="22"/>
                <w:szCs w:val="22"/>
              </w:rPr>
              <w:t>age: 6-14;</w:t>
            </w:r>
          </w:p>
          <w:p w14:paraId="7B61AA67" w14:textId="46D78BDB" w:rsidR="00BF6C28" w:rsidRPr="005F3AA9" w:rsidRDefault="00BF6C28" w:rsidP="00BF6C28">
            <w:pPr>
              <w:rPr>
                <w:sz w:val="22"/>
                <w:szCs w:val="22"/>
              </w:rPr>
            </w:pPr>
            <w:r w:rsidRPr="005F3AA9">
              <w:rPr>
                <w:sz w:val="22"/>
                <w:szCs w:val="22"/>
              </w:rPr>
              <w:t>female: 46.8%</w:t>
            </w:r>
          </w:p>
        </w:tc>
        <w:tc>
          <w:tcPr>
            <w:tcW w:w="1526" w:type="dxa"/>
          </w:tcPr>
          <w:p w14:paraId="6CD31DC3" w14:textId="1455E8C6" w:rsidR="00BF6C28" w:rsidRPr="005F3AA9" w:rsidRDefault="00BF6C28" w:rsidP="00BF6C28">
            <w:pPr>
              <w:rPr>
                <w:sz w:val="22"/>
                <w:szCs w:val="22"/>
              </w:rPr>
            </w:pPr>
            <w:r w:rsidRPr="005F3AA9">
              <w:rPr>
                <w:sz w:val="22"/>
                <w:szCs w:val="22"/>
              </w:rPr>
              <w:t>Cross-sectional</w:t>
            </w:r>
          </w:p>
        </w:tc>
        <w:tc>
          <w:tcPr>
            <w:tcW w:w="989" w:type="dxa"/>
          </w:tcPr>
          <w:p w14:paraId="7A29B4DA" w14:textId="6AB1AFC9" w:rsidR="00BF6C28" w:rsidRPr="005F3AA9" w:rsidRDefault="00BF6C28" w:rsidP="00BF6C28">
            <w:pPr>
              <w:rPr>
                <w:sz w:val="22"/>
                <w:szCs w:val="22"/>
              </w:rPr>
            </w:pPr>
            <w:r w:rsidRPr="005F3AA9">
              <w:rPr>
                <w:sz w:val="22"/>
                <w:szCs w:val="22"/>
              </w:rPr>
              <w:t>24h recall; 1d food record</w:t>
            </w:r>
          </w:p>
        </w:tc>
        <w:tc>
          <w:tcPr>
            <w:tcW w:w="1413" w:type="dxa"/>
          </w:tcPr>
          <w:p w14:paraId="2562502F" w14:textId="7BE0D588" w:rsidR="00BF6C28" w:rsidRPr="005F3AA9" w:rsidRDefault="00BF6C28" w:rsidP="00BF6C28">
            <w:pPr>
              <w:rPr>
                <w:sz w:val="22"/>
                <w:szCs w:val="22"/>
              </w:rPr>
            </w:pPr>
            <w:r w:rsidRPr="005F3AA9">
              <w:rPr>
                <w:sz w:val="22"/>
                <w:szCs w:val="22"/>
              </w:rPr>
              <w:t>Yes</w:t>
            </w:r>
          </w:p>
        </w:tc>
        <w:tc>
          <w:tcPr>
            <w:tcW w:w="1356" w:type="dxa"/>
          </w:tcPr>
          <w:p w14:paraId="2D0C0881" w14:textId="4026A3AF" w:rsidR="00BF6C28" w:rsidRPr="005F3AA9" w:rsidRDefault="00BF6C28" w:rsidP="00BF6C28">
            <w:pPr>
              <w:rPr>
                <w:sz w:val="22"/>
                <w:szCs w:val="22"/>
              </w:rPr>
            </w:pPr>
            <w:r w:rsidRPr="005F3AA9">
              <w:rPr>
                <w:sz w:val="22"/>
                <w:szCs w:val="22"/>
              </w:rPr>
              <w:t>no</w:t>
            </w:r>
          </w:p>
        </w:tc>
        <w:tc>
          <w:tcPr>
            <w:tcW w:w="2303" w:type="dxa"/>
          </w:tcPr>
          <w:p w14:paraId="22CB9FCC" w14:textId="77777777" w:rsidR="002B236D" w:rsidRPr="005F3AA9" w:rsidRDefault="002B236D" w:rsidP="002B236D">
            <w:pPr>
              <w:rPr>
                <w:sz w:val="22"/>
                <w:szCs w:val="22"/>
              </w:rPr>
            </w:pPr>
            <w:r>
              <w:rPr>
                <w:sz w:val="22"/>
                <w:szCs w:val="22"/>
              </w:rPr>
              <w:t>Fat</w:t>
            </w:r>
          </w:p>
          <w:p w14:paraId="2C1BB796" w14:textId="74E0011E" w:rsidR="00BF6C28" w:rsidRPr="005F3AA9" w:rsidRDefault="00BF6C28" w:rsidP="00BF6C28">
            <w:pPr>
              <w:rPr>
                <w:sz w:val="22"/>
                <w:szCs w:val="22"/>
              </w:rPr>
            </w:pPr>
            <w:r w:rsidRPr="005F3AA9">
              <w:rPr>
                <w:sz w:val="22"/>
                <w:szCs w:val="22"/>
              </w:rPr>
              <w:t>Fat (% energy)</w:t>
            </w:r>
          </w:p>
          <w:p w14:paraId="567E3EF7" w14:textId="0982EC4F" w:rsidR="00BF6C28" w:rsidRPr="005F3AA9" w:rsidRDefault="00BF6C28" w:rsidP="00BF6C28">
            <w:pPr>
              <w:rPr>
                <w:sz w:val="22"/>
                <w:szCs w:val="22"/>
              </w:rPr>
            </w:pPr>
            <w:r w:rsidRPr="005F3AA9">
              <w:rPr>
                <w:sz w:val="22"/>
                <w:szCs w:val="22"/>
              </w:rPr>
              <w:t>SFA</w:t>
            </w:r>
          </w:p>
          <w:p w14:paraId="5C525AA2" w14:textId="4D61086C" w:rsidR="00BF6C28" w:rsidRPr="005F3AA9" w:rsidRDefault="00BF6C28" w:rsidP="00BF6C28">
            <w:pPr>
              <w:rPr>
                <w:sz w:val="22"/>
                <w:szCs w:val="22"/>
              </w:rPr>
            </w:pPr>
            <w:r w:rsidRPr="005F3AA9">
              <w:rPr>
                <w:sz w:val="22"/>
                <w:szCs w:val="22"/>
              </w:rPr>
              <w:t>PUFA</w:t>
            </w:r>
          </w:p>
          <w:p w14:paraId="5DCEF7F9" w14:textId="4FCC9CF3" w:rsidR="00BF6C28" w:rsidRPr="005F3AA9" w:rsidRDefault="00BF6C28" w:rsidP="00BF6C28">
            <w:pPr>
              <w:rPr>
                <w:sz w:val="22"/>
                <w:szCs w:val="22"/>
              </w:rPr>
            </w:pPr>
            <w:r w:rsidRPr="005F3AA9">
              <w:rPr>
                <w:sz w:val="22"/>
                <w:szCs w:val="22"/>
              </w:rPr>
              <w:t>MUFA</w:t>
            </w:r>
          </w:p>
          <w:p w14:paraId="71ED81D3" w14:textId="77777777" w:rsidR="00BF6C28" w:rsidRPr="005F3AA9" w:rsidRDefault="00BF6C28" w:rsidP="00BF6C28">
            <w:pPr>
              <w:rPr>
                <w:sz w:val="22"/>
                <w:szCs w:val="22"/>
              </w:rPr>
            </w:pPr>
            <w:r w:rsidRPr="005F3AA9">
              <w:rPr>
                <w:sz w:val="22"/>
                <w:szCs w:val="22"/>
              </w:rPr>
              <w:t>Dairy products</w:t>
            </w:r>
          </w:p>
          <w:p w14:paraId="3F9A6AFF" w14:textId="77777777" w:rsidR="00BF6C28" w:rsidRPr="005F3AA9" w:rsidRDefault="00BF6C28" w:rsidP="00BF6C28">
            <w:pPr>
              <w:rPr>
                <w:sz w:val="22"/>
                <w:szCs w:val="22"/>
              </w:rPr>
            </w:pPr>
            <w:r w:rsidRPr="005F3AA9">
              <w:rPr>
                <w:sz w:val="22"/>
                <w:szCs w:val="22"/>
              </w:rPr>
              <w:t>Meat</w:t>
            </w:r>
          </w:p>
          <w:p w14:paraId="1718292B" w14:textId="77777777" w:rsidR="00BF6C28" w:rsidRPr="005F3AA9" w:rsidRDefault="00BF6C28" w:rsidP="00BF6C28">
            <w:pPr>
              <w:rPr>
                <w:sz w:val="22"/>
                <w:szCs w:val="22"/>
              </w:rPr>
            </w:pPr>
            <w:r w:rsidRPr="005F3AA9">
              <w:rPr>
                <w:sz w:val="22"/>
                <w:szCs w:val="22"/>
              </w:rPr>
              <w:t>Plant oils</w:t>
            </w:r>
          </w:p>
          <w:p w14:paraId="41AF19B3" w14:textId="5963DFDF" w:rsidR="00BF6C28" w:rsidRPr="005F3AA9" w:rsidRDefault="00BF6C28" w:rsidP="00BF6C28">
            <w:pPr>
              <w:rPr>
                <w:sz w:val="22"/>
                <w:szCs w:val="22"/>
              </w:rPr>
            </w:pPr>
            <w:r w:rsidRPr="005F3AA9">
              <w:rPr>
                <w:sz w:val="22"/>
                <w:szCs w:val="22"/>
              </w:rPr>
              <w:t>Animal fat</w:t>
            </w:r>
          </w:p>
        </w:tc>
        <w:tc>
          <w:tcPr>
            <w:tcW w:w="1393" w:type="dxa"/>
          </w:tcPr>
          <w:p w14:paraId="074FD27E" w14:textId="1CFF6609" w:rsidR="00BF6C28" w:rsidRPr="005F3AA9" w:rsidRDefault="00BF6C28" w:rsidP="00BF6C28">
            <w:pPr>
              <w:rPr>
                <w:sz w:val="22"/>
                <w:szCs w:val="22"/>
              </w:rPr>
            </w:pPr>
            <w:r w:rsidRPr="005F3AA9">
              <w:rPr>
                <w:sz w:val="22"/>
                <w:szCs w:val="22"/>
              </w:rPr>
              <w:t>0.28**</w:t>
            </w:r>
          </w:p>
          <w:p w14:paraId="7071074F" w14:textId="2CB9C7CA" w:rsidR="00BF6C28" w:rsidRPr="005F3AA9" w:rsidRDefault="00BF6C28" w:rsidP="00BF6C28">
            <w:pPr>
              <w:rPr>
                <w:sz w:val="22"/>
                <w:szCs w:val="22"/>
              </w:rPr>
            </w:pPr>
            <w:r w:rsidRPr="005F3AA9">
              <w:rPr>
                <w:sz w:val="22"/>
                <w:szCs w:val="22"/>
              </w:rPr>
              <w:t>0.28**</w:t>
            </w:r>
          </w:p>
          <w:p w14:paraId="10E4D924" w14:textId="28EE2443" w:rsidR="00BF6C28" w:rsidRPr="005F3AA9" w:rsidRDefault="00BF6C28" w:rsidP="00BF6C28">
            <w:pPr>
              <w:rPr>
                <w:sz w:val="22"/>
                <w:szCs w:val="22"/>
              </w:rPr>
            </w:pPr>
            <w:r w:rsidRPr="005F3AA9">
              <w:rPr>
                <w:sz w:val="22"/>
                <w:szCs w:val="22"/>
              </w:rPr>
              <w:t>0.24*</w:t>
            </w:r>
          </w:p>
          <w:p w14:paraId="3EDF38C7" w14:textId="2760732B" w:rsidR="00BF6C28" w:rsidRPr="005F3AA9" w:rsidRDefault="00BF6C28" w:rsidP="00BF6C28">
            <w:pPr>
              <w:rPr>
                <w:sz w:val="22"/>
                <w:szCs w:val="22"/>
              </w:rPr>
            </w:pPr>
            <w:r w:rsidRPr="005F3AA9">
              <w:rPr>
                <w:sz w:val="22"/>
                <w:szCs w:val="22"/>
              </w:rPr>
              <w:t>0.21*</w:t>
            </w:r>
          </w:p>
          <w:p w14:paraId="5D3A978F" w14:textId="3AAD6CFF" w:rsidR="00BF6C28" w:rsidRPr="005F3AA9" w:rsidRDefault="00BF6C28" w:rsidP="00BF6C28">
            <w:pPr>
              <w:rPr>
                <w:sz w:val="22"/>
                <w:szCs w:val="22"/>
              </w:rPr>
            </w:pPr>
            <w:r w:rsidRPr="005F3AA9">
              <w:rPr>
                <w:sz w:val="22"/>
                <w:szCs w:val="22"/>
              </w:rPr>
              <w:t>0.27*</w:t>
            </w:r>
          </w:p>
          <w:p w14:paraId="2CA9F7CA" w14:textId="36B04C5A" w:rsidR="00BF6C28" w:rsidRPr="005F3AA9" w:rsidRDefault="00BF6C28" w:rsidP="00BF6C28">
            <w:pPr>
              <w:rPr>
                <w:sz w:val="22"/>
                <w:szCs w:val="22"/>
              </w:rPr>
            </w:pPr>
            <w:r w:rsidRPr="005F3AA9">
              <w:rPr>
                <w:sz w:val="22"/>
                <w:szCs w:val="22"/>
              </w:rPr>
              <w:t>n.s.</w:t>
            </w:r>
          </w:p>
          <w:p w14:paraId="0F93D295" w14:textId="27D910A2" w:rsidR="00BF6C28" w:rsidRPr="005F3AA9" w:rsidRDefault="00BF6C28" w:rsidP="00BF6C28">
            <w:pPr>
              <w:rPr>
                <w:sz w:val="22"/>
                <w:szCs w:val="22"/>
              </w:rPr>
            </w:pPr>
            <w:r w:rsidRPr="005F3AA9">
              <w:rPr>
                <w:sz w:val="22"/>
                <w:szCs w:val="22"/>
              </w:rPr>
              <w:t>n.s.</w:t>
            </w:r>
          </w:p>
          <w:p w14:paraId="44659F1F" w14:textId="401CD40D" w:rsidR="00BF6C28" w:rsidRPr="005F3AA9" w:rsidRDefault="00BF6C28" w:rsidP="00BF6C28">
            <w:pPr>
              <w:rPr>
                <w:sz w:val="22"/>
                <w:szCs w:val="22"/>
              </w:rPr>
            </w:pPr>
            <w:r w:rsidRPr="005F3AA9">
              <w:rPr>
                <w:sz w:val="22"/>
                <w:szCs w:val="22"/>
              </w:rPr>
              <w:t>0.24*</w:t>
            </w:r>
          </w:p>
          <w:p w14:paraId="7579C3E3" w14:textId="74510B97" w:rsidR="00BF6C28" w:rsidRPr="005F3AA9" w:rsidRDefault="00BF6C28" w:rsidP="00BF6C28">
            <w:pPr>
              <w:rPr>
                <w:sz w:val="22"/>
                <w:szCs w:val="22"/>
              </w:rPr>
            </w:pPr>
            <w:r w:rsidRPr="005F3AA9">
              <w:rPr>
                <w:sz w:val="22"/>
                <w:szCs w:val="22"/>
              </w:rPr>
              <w:t>n.s.</w:t>
            </w:r>
          </w:p>
        </w:tc>
        <w:tc>
          <w:tcPr>
            <w:tcW w:w="1655" w:type="dxa"/>
            <w:gridSpan w:val="2"/>
          </w:tcPr>
          <w:p w14:paraId="3081C92A" w14:textId="61EB47A7" w:rsidR="00BF6C28" w:rsidRPr="005F3AA9" w:rsidRDefault="00BF6C28" w:rsidP="00BF6C28">
            <w:pPr>
              <w:rPr>
                <w:sz w:val="22"/>
                <w:szCs w:val="22"/>
              </w:rPr>
            </w:pPr>
            <w:r w:rsidRPr="005F3AA9">
              <w:rPr>
                <w:sz w:val="22"/>
                <w:szCs w:val="22"/>
              </w:rPr>
              <w:t>Multiple regression and ANCOVA,</w:t>
            </w:r>
          </w:p>
          <w:p w14:paraId="5B5CCFD4" w14:textId="23BB3631"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29DD54E" w14:textId="534EA053" w:rsidR="00BF6C28" w:rsidRPr="005F3AA9" w:rsidRDefault="00BF6C28" w:rsidP="00BF6C28">
            <w:pPr>
              <w:rPr>
                <w:sz w:val="22"/>
                <w:szCs w:val="22"/>
              </w:rPr>
            </w:pPr>
            <w:r w:rsidRPr="005F3AA9">
              <w:rPr>
                <w:sz w:val="22"/>
                <w:szCs w:val="22"/>
              </w:rPr>
              <w:t>Yes</w:t>
            </w:r>
          </w:p>
        </w:tc>
        <w:tc>
          <w:tcPr>
            <w:tcW w:w="907" w:type="dxa"/>
          </w:tcPr>
          <w:p w14:paraId="4C0CCA48" w14:textId="74E71139" w:rsidR="00BF6C28" w:rsidRPr="005F3AA9" w:rsidRDefault="00BF6C28" w:rsidP="00BF6C28">
            <w:pPr>
              <w:rPr>
                <w:sz w:val="22"/>
                <w:szCs w:val="22"/>
              </w:rPr>
            </w:pPr>
            <w:r w:rsidRPr="005F3AA9">
              <w:rPr>
                <w:sz w:val="22"/>
                <w:szCs w:val="22"/>
              </w:rPr>
              <w:t>3</w:t>
            </w:r>
          </w:p>
        </w:tc>
      </w:tr>
      <w:tr w:rsidR="00BF6C28" w:rsidRPr="005F3AA9" w14:paraId="30686D01" w14:textId="77777777" w:rsidTr="00346ACE">
        <w:tc>
          <w:tcPr>
            <w:tcW w:w="1776" w:type="dxa"/>
          </w:tcPr>
          <w:p w14:paraId="7D7B01F5" w14:textId="4BA8EE02" w:rsidR="00BF6C28" w:rsidRPr="005F3AA9" w:rsidRDefault="00BF6C28" w:rsidP="00BF6C28">
            <w:pPr>
              <w:rPr>
                <w:sz w:val="22"/>
                <w:szCs w:val="22"/>
              </w:rPr>
            </w:pPr>
            <w:r w:rsidRPr="005F3AA9">
              <w:rPr>
                <w:sz w:val="22"/>
                <w:szCs w:val="22"/>
              </w:rPr>
              <w:t>Au et al. 2012, USA</w:t>
            </w:r>
            <w:r w:rsidRPr="005F3AA9">
              <w:rPr>
                <w:sz w:val="22"/>
                <w:szCs w:val="22"/>
              </w:rPr>
              <w:fldChar w:fldCharType="begin">
                <w:fldData xml:space="preserve">PEVuZE5vdGU+PENpdGU+PEF1dGhvcj5BdTwvQXV0aG9yPjxZZWFyPjIwMTI8L1llYXI+PFJlY051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xODE1LTIxPC9wYWdlcz48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BdTwvQXV0aG9yPjxZZWFyPjIwMTI8L1llYXI+PFJlY051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xODE1LTIxPC9wYWdlcz48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w:t>
            </w:r>
            <w:r w:rsidRPr="005F3AA9">
              <w:rPr>
                <w:sz w:val="22"/>
                <w:szCs w:val="22"/>
              </w:rPr>
              <w:fldChar w:fldCharType="end"/>
            </w:r>
          </w:p>
        </w:tc>
        <w:tc>
          <w:tcPr>
            <w:tcW w:w="1811" w:type="dxa"/>
          </w:tcPr>
          <w:p w14:paraId="69000B6E" w14:textId="561D23A7" w:rsidR="00BF6C28" w:rsidRPr="005F3AA9" w:rsidRDefault="00BF6C28" w:rsidP="00BF6C28">
            <w:pPr>
              <w:rPr>
                <w:sz w:val="22"/>
                <w:szCs w:val="22"/>
              </w:rPr>
            </w:pPr>
            <w:r w:rsidRPr="005F3AA9">
              <w:rPr>
                <w:sz w:val="22"/>
                <w:szCs w:val="22"/>
              </w:rPr>
              <w:t>n: 148;</w:t>
            </w:r>
          </w:p>
          <w:p w14:paraId="41C37C10" w14:textId="77777777" w:rsidR="00BF6C28" w:rsidRPr="005F3AA9" w:rsidRDefault="00BF6C28" w:rsidP="00BF6C28">
            <w:pPr>
              <w:rPr>
                <w:sz w:val="22"/>
                <w:szCs w:val="22"/>
              </w:rPr>
            </w:pPr>
            <w:r w:rsidRPr="005F3AA9">
              <w:rPr>
                <w:sz w:val="22"/>
                <w:szCs w:val="22"/>
              </w:rPr>
              <w:t>age: 9-15;</w:t>
            </w:r>
          </w:p>
          <w:p w14:paraId="73070644" w14:textId="5F1C8D57" w:rsidR="00BF6C28" w:rsidRPr="005F3AA9" w:rsidRDefault="00BF6C28" w:rsidP="00BF6C28">
            <w:pPr>
              <w:rPr>
                <w:sz w:val="22"/>
                <w:szCs w:val="22"/>
              </w:rPr>
            </w:pPr>
            <w:r w:rsidRPr="005F3AA9">
              <w:rPr>
                <w:sz w:val="22"/>
                <w:szCs w:val="22"/>
              </w:rPr>
              <w:t>female: 58.8%</w:t>
            </w:r>
          </w:p>
        </w:tc>
        <w:tc>
          <w:tcPr>
            <w:tcW w:w="1526" w:type="dxa"/>
          </w:tcPr>
          <w:p w14:paraId="6F885F0D" w14:textId="2BE1398A" w:rsidR="00BF6C28" w:rsidRPr="005F3AA9" w:rsidRDefault="00BF6C28" w:rsidP="00BF6C28">
            <w:pPr>
              <w:rPr>
                <w:sz w:val="22"/>
                <w:szCs w:val="22"/>
              </w:rPr>
            </w:pPr>
            <w:r w:rsidRPr="005F3AA9">
              <w:rPr>
                <w:sz w:val="22"/>
                <w:szCs w:val="22"/>
              </w:rPr>
              <w:t>Cross-sectional</w:t>
            </w:r>
          </w:p>
        </w:tc>
        <w:tc>
          <w:tcPr>
            <w:tcW w:w="989" w:type="dxa"/>
          </w:tcPr>
          <w:p w14:paraId="5DB37BC5" w14:textId="7A6935DA" w:rsidR="00BF6C28" w:rsidRPr="005F3AA9" w:rsidRDefault="00BF6C28" w:rsidP="00BF6C28">
            <w:pPr>
              <w:rPr>
                <w:sz w:val="22"/>
                <w:szCs w:val="22"/>
              </w:rPr>
            </w:pPr>
            <w:r w:rsidRPr="005F3AA9">
              <w:rPr>
                <w:sz w:val="22"/>
                <w:szCs w:val="22"/>
              </w:rPr>
              <w:t>FFQ</w:t>
            </w:r>
          </w:p>
        </w:tc>
        <w:tc>
          <w:tcPr>
            <w:tcW w:w="1413" w:type="dxa"/>
          </w:tcPr>
          <w:p w14:paraId="033515AF" w14:textId="42348CB6" w:rsidR="00BF6C28" w:rsidRPr="005F3AA9" w:rsidRDefault="00BF6C28" w:rsidP="00BF6C28">
            <w:pPr>
              <w:tabs>
                <w:tab w:val="left" w:pos="560"/>
              </w:tabs>
              <w:rPr>
                <w:sz w:val="22"/>
                <w:szCs w:val="22"/>
              </w:rPr>
            </w:pPr>
            <w:r w:rsidRPr="005F3AA9">
              <w:rPr>
                <w:sz w:val="22"/>
                <w:szCs w:val="22"/>
              </w:rPr>
              <w:t>Yes</w:t>
            </w:r>
          </w:p>
        </w:tc>
        <w:tc>
          <w:tcPr>
            <w:tcW w:w="1356" w:type="dxa"/>
          </w:tcPr>
          <w:p w14:paraId="49A00CC2" w14:textId="47AAEC39" w:rsidR="00BF6C28" w:rsidRPr="005F3AA9" w:rsidRDefault="00BF6C28" w:rsidP="00BF6C28">
            <w:pPr>
              <w:rPr>
                <w:sz w:val="22"/>
                <w:szCs w:val="22"/>
              </w:rPr>
            </w:pPr>
            <w:r w:rsidRPr="005F3AA9">
              <w:rPr>
                <w:sz w:val="22"/>
                <w:szCs w:val="22"/>
              </w:rPr>
              <w:t>no</w:t>
            </w:r>
          </w:p>
        </w:tc>
        <w:tc>
          <w:tcPr>
            <w:tcW w:w="2303" w:type="dxa"/>
          </w:tcPr>
          <w:p w14:paraId="131EF5D8" w14:textId="286D47B0" w:rsidR="00BF6C28" w:rsidRPr="005F3AA9" w:rsidRDefault="00BF6C28" w:rsidP="00BF6C28">
            <w:pPr>
              <w:rPr>
                <w:sz w:val="22"/>
                <w:szCs w:val="22"/>
              </w:rPr>
            </w:pPr>
            <w:r w:rsidRPr="005F3AA9">
              <w:rPr>
                <w:sz w:val="22"/>
                <w:szCs w:val="22"/>
              </w:rPr>
              <w:t>SFA</w:t>
            </w:r>
          </w:p>
          <w:p w14:paraId="25CA1113" w14:textId="2E93DDEA" w:rsidR="00BF6C28" w:rsidRPr="005F3AA9" w:rsidRDefault="00BF6C28" w:rsidP="00BF6C28">
            <w:pPr>
              <w:rPr>
                <w:sz w:val="22"/>
                <w:szCs w:val="22"/>
              </w:rPr>
            </w:pPr>
            <w:r w:rsidRPr="005F3AA9">
              <w:rPr>
                <w:sz w:val="22"/>
                <w:szCs w:val="22"/>
              </w:rPr>
              <w:t>MUFA</w:t>
            </w:r>
          </w:p>
          <w:p w14:paraId="53FDC2D1" w14:textId="372B6229" w:rsidR="00BF6C28" w:rsidRPr="005F3AA9" w:rsidRDefault="00BF6C28" w:rsidP="00BF6C28">
            <w:pPr>
              <w:rPr>
                <w:sz w:val="22"/>
                <w:szCs w:val="22"/>
              </w:rPr>
            </w:pPr>
            <w:r w:rsidRPr="005F3AA9">
              <w:rPr>
                <w:sz w:val="22"/>
                <w:szCs w:val="22"/>
              </w:rPr>
              <w:t>PUFA</w:t>
            </w:r>
          </w:p>
          <w:p w14:paraId="1C16404D" w14:textId="4927BF9D" w:rsidR="00BF6C28" w:rsidRPr="005F3AA9" w:rsidRDefault="00BF6C28" w:rsidP="00BF6C28">
            <w:pPr>
              <w:rPr>
                <w:sz w:val="22"/>
                <w:szCs w:val="22"/>
              </w:rPr>
            </w:pPr>
            <w:r w:rsidRPr="005F3AA9">
              <w:rPr>
                <w:sz w:val="22"/>
                <w:szCs w:val="22"/>
              </w:rPr>
              <w:t>Carbohydrates</w:t>
            </w:r>
          </w:p>
        </w:tc>
        <w:tc>
          <w:tcPr>
            <w:tcW w:w="1393" w:type="dxa"/>
          </w:tcPr>
          <w:p w14:paraId="29781C0C" w14:textId="1EA17175" w:rsidR="00BF6C28" w:rsidRPr="005F3AA9" w:rsidRDefault="00BF6C28" w:rsidP="00BF6C28">
            <w:pPr>
              <w:rPr>
                <w:sz w:val="22"/>
                <w:szCs w:val="22"/>
              </w:rPr>
            </w:pPr>
            <w:r w:rsidRPr="005F3AA9">
              <w:rPr>
                <w:sz w:val="22"/>
                <w:szCs w:val="22"/>
              </w:rPr>
              <w:t>n.s.</w:t>
            </w:r>
          </w:p>
          <w:p w14:paraId="36A6BE05" w14:textId="0054DD62" w:rsidR="00BF6C28" w:rsidRPr="005F3AA9" w:rsidRDefault="00BF6C28" w:rsidP="00BF6C28">
            <w:pPr>
              <w:rPr>
                <w:sz w:val="22"/>
                <w:szCs w:val="22"/>
              </w:rPr>
            </w:pPr>
            <w:r w:rsidRPr="005F3AA9">
              <w:rPr>
                <w:sz w:val="22"/>
                <w:szCs w:val="22"/>
              </w:rPr>
              <w:t>n.s.</w:t>
            </w:r>
          </w:p>
          <w:p w14:paraId="352C6DAD" w14:textId="507F7873" w:rsidR="00BF6C28" w:rsidRPr="005F3AA9" w:rsidRDefault="00BF6C28" w:rsidP="00BF6C28">
            <w:pPr>
              <w:rPr>
                <w:sz w:val="22"/>
                <w:szCs w:val="22"/>
              </w:rPr>
            </w:pPr>
            <w:r w:rsidRPr="005F3AA9">
              <w:rPr>
                <w:sz w:val="22"/>
                <w:szCs w:val="22"/>
              </w:rPr>
              <w:t>n.s.</w:t>
            </w:r>
          </w:p>
          <w:p w14:paraId="1CAD8AF0" w14:textId="436D3D1D" w:rsidR="00BF6C28" w:rsidRPr="005F3AA9" w:rsidRDefault="00BF6C28" w:rsidP="00BF6C28">
            <w:pPr>
              <w:rPr>
                <w:sz w:val="22"/>
                <w:szCs w:val="22"/>
              </w:rPr>
            </w:pPr>
            <w:r w:rsidRPr="005F3AA9">
              <w:rPr>
                <w:sz w:val="22"/>
                <w:szCs w:val="22"/>
              </w:rPr>
              <w:t>n.s.</w:t>
            </w:r>
          </w:p>
        </w:tc>
        <w:tc>
          <w:tcPr>
            <w:tcW w:w="1655" w:type="dxa"/>
            <w:gridSpan w:val="2"/>
          </w:tcPr>
          <w:p w14:paraId="7F84693F" w14:textId="77777777" w:rsidR="00BF6C28" w:rsidRPr="005F3AA9" w:rsidRDefault="00BF6C28" w:rsidP="00BF6C28">
            <w:pPr>
              <w:rPr>
                <w:sz w:val="22"/>
                <w:szCs w:val="22"/>
              </w:rPr>
            </w:pPr>
            <w:r w:rsidRPr="005F3AA9">
              <w:rPr>
                <w:sz w:val="22"/>
                <w:szCs w:val="22"/>
              </w:rPr>
              <w:t>Linear regression,</w:t>
            </w:r>
          </w:p>
          <w:p w14:paraId="48B7DF2C" w14:textId="15C687A1"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0F9677C" w14:textId="7506FBE1" w:rsidR="00BF6C28" w:rsidRPr="005F3AA9" w:rsidRDefault="00BF6C28" w:rsidP="00BF6C28">
            <w:pPr>
              <w:rPr>
                <w:sz w:val="22"/>
                <w:szCs w:val="22"/>
              </w:rPr>
            </w:pPr>
            <w:r w:rsidRPr="005F3AA9">
              <w:rPr>
                <w:sz w:val="22"/>
                <w:szCs w:val="22"/>
              </w:rPr>
              <w:t>Yes</w:t>
            </w:r>
          </w:p>
        </w:tc>
        <w:tc>
          <w:tcPr>
            <w:tcW w:w="907" w:type="dxa"/>
          </w:tcPr>
          <w:p w14:paraId="0B03EB59" w14:textId="5A893565" w:rsidR="00BF6C28" w:rsidRPr="005F3AA9" w:rsidRDefault="00BF6C28" w:rsidP="00BF6C28">
            <w:pPr>
              <w:rPr>
                <w:sz w:val="22"/>
                <w:szCs w:val="22"/>
              </w:rPr>
            </w:pPr>
            <w:r w:rsidRPr="005F3AA9">
              <w:rPr>
                <w:sz w:val="22"/>
                <w:szCs w:val="22"/>
              </w:rPr>
              <w:t>3</w:t>
            </w:r>
          </w:p>
        </w:tc>
      </w:tr>
      <w:tr w:rsidR="00BF6C28" w:rsidRPr="005F3AA9" w14:paraId="43CBF57A" w14:textId="77777777" w:rsidTr="00346ACE">
        <w:tc>
          <w:tcPr>
            <w:tcW w:w="1776" w:type="dxa"/>
          </w:tcPr>
          <w:p w14:paraId="11F4EEB9" w14:textId="77777777" w:rsidR="00BF6C28" w:rsidRPr="005F3AA9" w:rsidRDefault="00BF6C28" w:rsidP="00BF6C28">
            <w:pPr>
              <w:rPr>
                <w:sz w:val="22"/>
                <w:szCs w:val="22"/>
              </w:rPr>
            </w:pPr>
            <w:r w:rsidRPr="005F3AA9">
              <w:rPr>
                <w:sz w:val="22"/>
                <w:szCs w:val="22"/>
              </w:rPr>
              <w:t>Chan et al. 2015, Australia</w:t>
            </w:r>
          </w:p>
          <w:p w14:paraId="68D30767" w14:textId="7C76F8A2" w:rsidR="00BF6C28" w:rsidRPr="005F3AA9" w:rsidRDefault="00BF6C28" w:rsidP="00BF6C28">
            <w:pPr>
              <w:rPr>
                <w:b/>
                <w:sz w:val="22"/>
                <w:szCs w:val="22"/>
              </w:rPr>
            </w:pP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1]</w:t>
            </w:r>
            <w:r w:rsidRPr="005F3AA9">
              <w:rPr>
                <w:sz w:val="22"/>
                <w:szCs w:val="22"/>
              </w:rPr>
              <w:fldChar w:fldCharType="end"/>
            </w:r>
          </w:p>
        </w:tc>
        <w:tc>
          <w:tcPr>
            <w:tcW w:w="1811" w:type="dxa"/>
          </w:tcPr>
          <w:p w14:paraId="020835A2" w14:textId="65673EC2" w:rsidR="00BF6C28" w:rsidRPr="005F3AA9" w:rsidRDefault="00BF6C28" w:rsidP="00BF6C28">
            <w:pPr>
              <w:rPr>
                <w:sz w:val="22"/>
                <w:szCs w:val="22"/>
              </w:rPr>
            </w:pPr>
            <w:r w:rsidRPr="005F3AA9">
              <w:rPr>
                <w:sz w:val="22"/>
                <w:szCs w:val="22"/>
              </w:rPr>
              <w:t>n: 2262;</w:t>
            </w:r>
          </w:p>
          <w:p w14:paraId="0FFE333D" w14:textId="0796762F" w:rsidR="00BF6C28" w:rsidRPr="005F3AA9" w:rsidRDefault="000C18F7" w:rsidP="00BF6C28">
            <w:pPr>
              <w:rPr>
                <w:sz w:val="22"/>
                <w:szCs w:val="22"/>
              </w:rPr>
            </w:pPr>
            <w:r>
              <w:rPr>
                <w:sz w:val="22"/>
                <w:szCs w:val="22"/>
              </w:rPr>
              <w:t xml:space="preserve">age: 14, </w:t>
            </w:r>
            <w:r w:rsidR="00BF6C28" w:rsidRPr="005F3AA9">
              <w:rPr>
                <w:sz w:val="22"/>
                <w:szCs w:val="22"/>
              </w:rPr>
              <w:t>17;</w:t>
            </w:r>
          </w:p>
          <w:p w14:paraId="02CFEB1D" w14:textId="50D17E4E" w:rsidR="00BF6C28" w:rsidRPr="005F3AA9" w:rsidRDefault="00BF6C28" w:rsidP="00BF6C28">
            <w:pPr>
              <w:rPr>
                <w:sz w:val="22"/>
                <w:szCs w:val="22"/>
              </w:rPr>
            </w:pPr>
            <w:r w:rsidRPr="005F3AA9">
              <w:rPr>
                <w:sz w:val="22"/>
                <w:szCs w:val="22"/>
              </w:rPr>
              <w:t>female: 50.4%</w:t>
            </w:r>
          </w:p>
        </w:tc>
        <w:tc>
          <w:tcPr>
            <w:tcW w:w="1526" w:type="dxa"/>
          </w:tcPr>
          <w:p w14:paraId="7D7B7233" w14:textId="1582A4CA" w:rsidR="00BF6C28" w:rsidRPr="005F3AA9" w:rsidRDefault="00BF6C28" w:rsidP="00BF6C28">
            <w:pPr>
              <w:rPr>
                <w:sz w:val="22"/>
                <w:szCs w:val="22"/>
              </w:rPr>
            </w:pPr>
            <w:r w:rsidRPr="005F3AA9">
              <w:rPr>
                <w:sz w:val="22"/>
                <w:szCs w:val="22"/>
              </w:rPr>
              <w:t>Prospective cohort study</w:t>
            </w:r>
          </w:p>
        </w:tc>
        <w:tc>
          <w:tcPr>
            <w:tcW w:w="989" w:type="dxa"/>
          </w:tcPr>
          <w:p w14:paraId="03D9175A" w14:textId="32ADC487" w:rsidR="00BF6C28" w:rsidRPr="005F3AA9" w:rsidRDefault="00BF6C28" w:rsidP="00BF6C28">
            <w:pPr>
              <w:rPr>
                <w:sz w:val="22"/>
                <w:szCs w:val="22"/>
              </w:rPr>
            </w:pPr>
            <w:r w:rsidRPr="005F3AA9">
              <w:rPr>
                <w:sz w:val="22"/>
                <w:szCs w:val="22"/>
              </w:rPr>
              <w:t>FFQ</w:t>
            </w:r>
          </w:p>
        </w:tc>
        <w:tc>
          <w:tcPr>
            <w:tcW w:w="1413" w:type="dxa"/>
          </w:tcPr>
          <w:p w14:paraId="22247CA7" w14:textId="42D1FF96" w:rsidR="00BF6C28" w:rsidRPr="005F3AA9" w:rsidRDefault="00BF6C28" w:rsidP="00BF6C28">
            <w:pPr>
              <w:tabs>
                <w:tab w:val="left" w:pos="707"/>
              </w:tabs>
              <w:rPr>
                <w:sz w:val="22"/>
                <w:szCs w:val="22"/>
              </w:rPr>
            </w:pPr>
            <w:r w:rsidRPr="005F3AA9">
              <w:rPr>
                <w:sz w:val="22"/>
                <w:szCs w:val="22"/>
              </w:rPr>
              <w:t>Unknown</w:t>
            </w:r>
          </w:p>
        </w:tc>
        <w:tc>
          <w:tcPr>
            <w:tcW w:w="1356" w:type="dxa"/>
          </w:tcPr>
          <w:p w14:paraId="3A6195D0" w14:textId="3240AFBC" w:rsidR="00BF6C28" w:rsidRPr="005F3AA9" w:rsidRDefault="00BF6C28" w:rsidP="00BF6C28">
            <w:pPr>
              <w:rPr>
                <w:sz w:val="22"/>
                <w:szCs w:val="22"/>
              </w:rPr>
            </w:pPr>
            <w:r w:rsidRPr="005F3AA9">
              <w:rPr>
                <w:sz w:val="22"/>
                <w:szCs w:val="22"/>
              </w:rPr>
              <w:t>n:</w:t>
            </w:r>
            <w:r w:rsidR="000C18F7">
              <w:rPr>
                <w:sz w:val="22"/>
                <w:szCs w:val="22"/>
              </w:rPr>
              <w:t xml:space="preserve"> </w:t>
            </w:r>
            <w:r w:rsidRPr="005F3AA9">
              <w:rPr>
                <w:sz w:val="22"/>
                <w:szCs w:val="22"/>
              </w:rPr>
              <w:t>1458</w:t>
            </w:r>
          </w:p>
        </w:tc>
        <w:tc>
          <w:tcPr>
            <w:tcW w:w="2303" w:type="dxa"/>
          </w:tcPr>
          <w:p w14:paraId="4CBD164B" w14:textId="0D888DC3" w:rsidR="00BF6C28" w:rsidRPr="005F3AA9" w:rsidRDefault="00BF6C28" w:rsidP="00BF6C28">
            <w:pPr>
              <w:rPr>
                <w:sz w:val="22"/>
                <w:szCs w:val="22"/>
              </w:rPr>
            </w:pPr>
            <w:r w:rsidRPr="005F3AA9">
              <w:rPr>
                <w:sz w:val="22"/>
                <w:szCs w:val="22"/>
              </w:rPr>
              <w:t>DGI-CA</w:t>
            </w:r>
          </w:p>
        </w:tc>
        <w:tc>
          <w:tcPr>
            <w:tcW w:w="1393" w:type="dxa"/>
          </w:tcPr>
          <w:p w14:paraId="0D0D0AE6" w14:textId="1899D7C8" w:rsidR="00BF6C28" w:rsidRPr="005F3AA9" w:rsidRDefault="00BF6C28" w:rsidP="00BF6C28">
            <w:pPr>
              <w:rPr>
                <w:sz w:val="22"/>
                <w:szCs w:val="22"/>
              </w:rPr>
            </w:pPr>
            <w:r w:rsidRPr="005F3AA9">
              <w:rPr>
                <w:sz w:val="22"/>
                <w:szCs w:val="22"/>
              </w:rPr>
              <w:t>n.s.</w:t>
            </w:r>
          </w:p>
        </w:tc>
        <w:tc>
          <w:tcPr>
            <w:tcW w:w="1655" w:type="dxa"/>
            <w:gridSpan w:val="2"/>
          </w:tcPr>
          <w:p w14:paraId="56A84AC6" w14:textId="77777777" w:rsidR="00BF6C28" w:rsidRPr="005F3AA9" w:rsidRDefault="00BF6C28" w:rsidP="00BF6C28">
            <w:pPr>
              <w:rPr>
                <w:sz w:val="22"/>
                <w:szCs w:val="22"/>
              </w:rPr>
            </w:pPr>
            <w:r w:rsidRPr="005F3AA9">
              <w:rPr>
                <w:sz w:val="22"/>
                <w:szCs w:val="22"/>
              </w:rPr>
              <w:t>Linear regression,</w:t>
            </w:r>
          </w:p>
          <w:p w14:paraId="4867D041" w14:textId="11497EDA"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1AD1804" w14:textId="0D4705A5" w:rsidR="00BF6C28" w:rsidRPr="005F3AA9" w:rsidRDefault="00BF6C28" w:rsidP="00BF6C28">
            <w:pPr>
              <w:rPr>
                <w:sz w:val="22"/>
                <w:szCs w:val="22"/>
              </w:rPr>
            </w:pPr>
            <w:r w:rsidRPr="005F3AA9">
              <w:rPr>
                <w:sz w:val="22"/>
                <w:szCs w:val="22"/>
              </w:rPr>
              <w:t>Unknown</w:t>
            </w:r>
          </w:p>
        </w:tc>
        <w:tc>
          <w:tcPr>
            <w:tcW w:w="907" w:type="dxa"/>
          </w:tcPr>
          <w:p w14:paraId="787F3973" w14:textId="155704C4" w:rsidR="00BF6C28" w:rsidRPr="005F3AA9" w:rsidRDefault="00BF6C28" w:rsidP="00BF6C28">
            <w:pPr>
              <w:rPr>
                <w:sz w:val="22"/>
                <w:szCs w:val="22"/>
              </w:rPr>
            </w:pPr>
            <w:r w:rsidRPr="005F3AA9">
              <w:rPr>
                <w:sz w:val="22"/>
                <w:szCs w:val="22"/>
              </w:rPr>
              <w:t>7</w:t>
            </w:r>
          </w:p>
        </w:tc>
      </w:tr>
      <w:tr w:rsidR="00BF6C28" w:rsidRPr="005F3AA9" w14:paraId="0CDD142C" w14:textId="77777777" w:rsidTr="00346ACE">
        <w:tc>
          <w:tcPr>
            <w:tcW w:w="1776" w:type="dxa"/>
          </w:tcPr>
          <w:p w14:paraId="16AFED51" w14:textId="77777777" w:rsidR="00BF6C28" w:rsidRPr="005F3AA9" w:rsidRDefault="00BF6C28" w:rsidP="00BF6C28">
            <w:pPr>
              <w:rPr>
                <w:sz w:val="22"/>
                <w:szCs w:val="22"/>
              </w:rPr>
            </w:pPr>
            <w:r w:rsidRPr="005F3AA9">
              <w:rPr>
                <w:sz w:val="22"/>
                <w:szCs w:val="22"/>
              </w:rPr>
              <w:t>Gonzalez Gil et al. 2015, Multiple European countries</w:t>
            </w:r>
          </w:p>
          <w:p w14:paraId="258560A2" w14:textId="76300C5F" w:rsidR="00BF6C28" w:rsidRPr="005F3AA9" w:rsidRDefault="00BF6C28" w:rsidP="00BF6C28">
            <w:pPr>
              <w:rPr>
                <w:sz w:val="22"/>
                <w:szCs w:val="22"/>
              </w:rPr>
            </w:pPr>
            <w:r w:rsidRPr="005F3AA9">
              <w:rPr>
                <w:sz w:val="22"/>
                <w:szCs w:val="22"/>
              </w:rPr>
              <w:fldChar w:fldCharType="begin">
                <w:fldData xml:space="preserve">PEVuZE5vdGU+PENpdGU+PEF1dGhvcj5Hb256YWxlei1HaWw8L0F1dGhvcj48WWVhcj4yMDE1PC9Z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Hb256YWxlei1HaWw8L0F1dGhvcj48WWVhcj4yMDE1PC9Z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3]</w:t>
            </w:r>
            <w:r w:rsidRPr="005F3AA9">
              <w:rPr>
                <w:sz w:val="22"/>
                <w:szCs w:val="22"/>
              </w:rPr>
              <w:fldChar w:fldCharType="end"/>
            </w:r>
          </w:p>
        </w:tc>
        <w:tc>
          <w:tcPr>
            <w:tcW w:w="1811" w:type="dxa"/>
          </w:tcPr>
          <w:p w14:paraId="68FF0873" w14:textId="0FE756B2" w:rsidR="00BF6C28" w:rsidRPr="005F3AA9" w:rsidRDefault="00BF6C28" w:rsidP="00BF6C28">
            <w:pPr>
              <w:rPr>
                <w:sz w:val="22"/>
                <w:szCs w:val="22"/>
              </w:rPr>
            </w:pPr>
            <w:r w:rsidRPr="005F3AA9">
              <w:rPr>
                <w:sz w:val="22"/>
                <w:szCs w:val="22"/>
              </w:rPr>
              <w:t xml:space="preserve">n: 3884; </w:t>
            </w:r>
          </w:p>
          <w:p w14:paraId="22E4480E" w14:textId="77777777" w:rsidR="00BF6C28" w:rsidRPr="005F3AA9" w:rsidRDefault="00BF6C28" w:rsidP="00BF6C28">
            <w:pPr>
              <w:rPr>
                <w:sz w:val="22"/>
                <w:szCs w:val="22"/>
              </w:rPr>
            </w:pPr>
            <w:r w:rsidRPr="005F3AA9">
              <w:rPr>
                <w:sz w:val="22"/>
                <w:szCs w:val="22"/>
              </w:rPr>
              <w:t>age: 6-9;</w:t>
            </w:r>
          </w:p>
          <w:p w14:paraId="08D8F262" w14:textId="38F5B4C5" w:rsidR="00BF6C28" w:rsidRPr="005F3AA9" w:rsidRDefault="00BF6C28" w:rsidP="00BF6C28">
            <w:pPr>
              <w:rPr>
                <w:sz w:val="22"/>
                <w:szCs w:val="22"/>
              </w:rPr>
            </w:pPr>
            <w:r w:rsidRPr="005F3AA9">
              <w:rPr>
                <w:sz w:val="22"/>
                <w:szCs w:val="22"/>
              </w:rPr>
              <w:t>female: 50.9%</w:t>
            </w:r>
          </w:p>
        </w:tc>
        <w:tc>
          <w:tcPr>
            <w:tcW w:w="1526" w:type="dxa"/>
          </w:tcPr>
          <w:p w14:paraId="05D750AE" w14:textId="5F12B293" w:rsidR="00BF6C28" w:rsidRPr="005F3AA9" w:rsidRDefault="00BF6C28" w:rsidP="00BF6C28">
            <w:pPr>
              <w:rPr>
                <w:sz w:val="22"/>
                <w:szCs w:val="22"/>
              </w:rPr>
            </w:pPr>
            <w:r w:rsidRPr="005F3AA9">
              <w:rPr>
                <w:sz w:val="22"/>
                <w:szCs w:val="22"/>
              </w:rPr>
              <w:t>Cross-sectional</w:t>
            </w:r>
          </w:p>
        </w:tc>
        <w:tc>
          <w:tcPr>
            <w:tcW w:w="989" w:type="dxa"/>
          </w:tcPr>
          <w:p w14:paraId="303EC3BB" w14:textId="2C41E9CD" w:rsidR="00BF6C28" w:rsidRPr="005F3AA9" w:rsidRDefault="00BF6C28" w:rsidP="00BF6C28">
            <w:pPr>
              <w:rPr>
                <w:sz w:val="22"/>
                <w:szCs w:val="22"/>
              </w:rPr>
            </w:pPr>
            <w:r w:rsidRPr="005F3AA9">
              <w:rPr>
                <w:sz w:val="22"/>
                <w:szCs w:val="22"/>
              </w:rPr>
              <w:t>FFQ</w:t>
            </w:r>
          </w:p>
        </w:tc>
        <w:tc>
          <w:tcPr>
            <w:tcW w:w="1413" w:type="dxa"/>
          </w:tcPr>
          <w:p w14:paraId="58A4B0C9" w14:textId="13A93576" w:rsidR="00BF6C28" w:rsidRPr="005F3AA9" w:rsidRDefault="00BF6C28" w:rsidP="00BF6C28">
            <w:pPr>
              <w:rPr>
                <w:sz w:val="22"/>
                <w:szCs w:val="22"/>
              </w:rPr>
            </w:pPr>
            <w:r w:rsidRPr="005F3AA9">
              <w:rPr>
                <w:sz w:val="22"/>
                <w:szCs w:val="22"/>
              </w:rPr>
              <w:t>No</w:t>
            </w:r>
          </w:p>
        </w:tc>
        <w:tc>
          <w:tcPr>
            <w:tcW w:w="1356" w:type="dxa"/>
          </w:tcPr>
          <w:p w14:paraId="2D40B05F" w14:textId="59C17C4A" w:rsidR="00BF6C28" w:rsidRPr="005F3AA9" w:rsidRDefault="00BF6C28" w:rsidP="00BF6C28">
            <w:pPr>
              <w:rPr>
                <w:sz w:val="22"/>
                <w:szCs w:val="22"/>
              </w:rPr>
            </w:pPr>
            <w:r w:rsidRPr="005F3AA9">
              <w:rPr>
                <w:sz w:val="22"/>
                <w:szCs w:val="22"/>
              </w:rPr>
              <w:t>Boys</w:t>
            </w:r>
          </w:p>
          <w:p w14:paraId="72E7B053" w14:textId="11712D92" w:rsidR="00BF6C28" w:rsidRPr="005F3AA9" w:rsidRDefault="00BF6C28" w:rsidP="00BF6C28">
            <w:pPr>
              <w:rPr>
                <w:sz w:val="22"/>
                <w:szCs w:val="22"/>
              </w:rPr>
            </w:pPr>
            <w:r w:rsidRPr="005F3AA9">
              <w:rPr>
                <w:sz w:val="22"/>
                <w:szCs w:val="22"/>
              </w:rPr>
              <w:t>Gils</w:t>
            </w:r>
          </w:p>
        </w:tc>
        <w:tc>
          <w:tcPr>
            <w:tcW w:w="2303" w:type="dxa"/>
          </w:tcPr>
          <w:p w14:paraId="2BB8B3F3" w14:textId="01489D26" w:rsidR="00BF6C28" w:rsidRPr="005F3AA9" w:rsidRDefault="00BF6C28" w:rsidP="00BF6C28">
            <w:pPr>
              <w:rPr>
                <w:sz w:val="22"/>
                <w:szCs w:val="22"/>
              </w:rPr>
            </w:pPr>
            <w:r w:rsidRPr="005F3AA9">
              <w:rPr>
                <w:sz w:val="22"/>
                <w:szCs w:val="22"/>
              </w:rPr>
              <w:t>Raw vegetables</w:t>
            </w:r>
          </w:p>
          <w:p w14:paraId="3D6466B9" w14:textId="08D8D3F9" w:rsidR="00BF6C28" w:rsidRPr="005F3AA9" w:rsidRDefault="00BF6C28" w:rsidP="00BF6C28">
            <w:pPr>
              <w:rPr>
                <w:sz w:val="22"/>
                <w:szCs w:val="22"/>
              </w:rPr>
            </w:pPr>
            <w:r w:rsidRPr="005F3AA9">
              <w:rPr>
                <w:sz w:val="22"/>
                <w:szCs w:val="22"/>
              </w:rPr>
              <w:t>Raw vegetables</w:t>
            </w:r>
          </w:p>
        </w:tc>
        <w:tc>
          <w:tcPr>
            <w:tcW w:w="1393" w:type="dxa"/>
          </w:tcPr>
          <w:p w14:paraId="633FB23B" w14:textId="5F25641F" w:rsidR="00BF6C28" w:rsidRPr="005F3AA9" w:rsidRDefault="00BF6C28" w:rsidP="00BF6C28">
            <w:pPr>
              <w:rPr>
                <w:sz w:val="22"/>
                <w:szCs w:val="22"/>
              </w:rPr>
            </w:pPr>
            <w:r w:rsidRPr="005F3AA9">
              <w:rPr>
                <w:sz w:val="22"/>
                <w:szCs w:val="22"/>
              </w:rPr>
              <w:t>0.7*</w:t>
            </w:r>
          </w:p>
          <w:p w14:paraId="4FC5A9BD" w14:textId="1DD886EE" w:rsidR="00BF6C28" w:rsidRPr="005F3AA9" w:rsidRDefault="00BF6C28" w:rsidP="00BF6C28">
            <w:pPr>
              <w:rPr>
                <w:sz w:val="22"/>
                <w:szCs w:val="22"/>
              </w:rPr>
            </w:pPr>
            <w:r w:rsidRPr="005F3AA9">
              <w:rPr>
                <w:sz w:val="22"/>
                <w:szCs w:val="22"/>
              </w:rPr>
              <w:t>n.s.</w:t>
            </w:r>
          </w:p>
        </w:tc>
        <w:tc>
          <w:tcPr>
            <w:tcW w:w="1655" w:type="dxa"/>
            <w:gridSpan w:val="2"/>
          </w:tcPr>
          <w:p w14:paraId="799243F0" w14:textId="77777777" w:rsidR="00BF6C28" w:rsidRPr="005F3AA9" w:rsidRDefault="00BF6C28" w:rsidP="00BF6C28">
            <w:pPr>
              <w:rPr>
                <w:sz w:val="22"/>
                <w:szCs w:val="22"/>
              </w:rPr>
            </w:pPr>
            <w:r w:rsidRPr="005F3AA9">
              <w:rPr>
                <w:sz w:val="22"/>
                <w:szCs w:val="22"/>
              </w:rPr>
              <w:t xml:space="preserve">Multilevel ordinal logistic regression, </w:t>
            </w:r>
          </w:p>
          <w:p w14:paraId="6D0D8C07" w14:textId="7B4541B9" w:rsidR="00BF6C28" w:rsidRPr="005F3AA9" w:rsidRDefault="00BF6C28" w:rsidP="00BF6C28">
            <w:pPr>
              <w:rPr>
                <w:sz w:val="22"/>
                <w:szCs w:val="22"/>
              </w:rPr>
            </w:pPr>
            <w:r w:rsidRPr="005F3AA9">
              <w:rPr>
                <w:sz w:val="22"/>
                <w:szCs w:val="22"/>
              </w:rPr>
              <w:t>Odds ratio</w:t>
            </w:r>
          </w:p>
        </w:tc>
        <w:tc>
          <w:tcPr>
            <w:tcW w:w="1358" w:type="dxa"/>
          </w:tcPr>
          <w:p w14:paraId="3BC1D69D" w14:textId="5D749C73" w:rsidR="00BF6C28" w:rsidRPr="005F3AA9" w:rsidRDefault="00BF6C28" w:rsidP="00BF6C28">
            <w:pPr>
              <w:rPr>
                <w:sz w:val="22"/>
                <w:szCs w:val="22"/>
              </w:rPr>
            </w:pPr>
            <w:r w:rsidRPr="005F3AA9">
              <w:rPr>
                <w:sz w:val="22"/>
                <w:szCs w:val="22"/>
              </w:rPr>
              <w:t>Unknown</w:t>
            </w:r>
          </w:p>
        </w:tc>
        <w:tc>
          <w:tcPr>
            <w:tcW w:w="907" w:type="dxa"/>
          </w:tcPr>
          <w:p w14:paraId="1653186F" w14:textId="62798C40" w:rsidR="00BF6C28" w:rsidRPr="005F3AA9" w:rsidRDefault="00BF6C28" w:rsidP="00BF6C28">
            <w:pPr>
              <w:rPr>
                <w:sz w:val="22"/>
                <w:szCs w:val="22"/>
              </w:rPr>
            </w:pPr>
            <w:r w:rsidRPr="005F3AA9">
              <w:rPr>
                <w:sz w:val="22"/>
                <w:szCs w:val="22"/>
              </w:rPr>
              <w:t>5</w:t>
            </w:r>
          </w:p>
        </w:tc>
      </w:tr>
      <w:tr w:rsidR="00BF6C28" w:rsidRPr="005F3AA9" w14:paraId="256D2CA3" w14:textId="77777777" w:rsidTr="00346ACE">
        <w:tc>
          <w:tcPr>
            <w:tcW w:w="1776" w:type="dxa"/>
          </w:tcPr>
          <w:p w14:paraId="2134DE1E" w14:textId="3673A2D9" w:rsidR="00BF6C28" w:rsidRPr="005F3AA9" w:rsidRDefault="00BF6C28" w:rsidP="00BF6C28">
            <w:pPr>
              <w:rPr>
                <w:sz w:val="22"/>
                <w:szCs w:val="22"/>
              </w:rPr>
            </w:pPr>
            <w:r w:rsidRPr="005F3AA9">
              <w:rPr>
                <w:sz w:val="22"/>
                <w:szCs w:val="22"/>
              </w:rPr>
              <w:t>Holt et al. 2009,  USA</w:t>
            </w:r>
            <w:r w:rsidRPr="005F3AA9">
              <w:rPr>
                <w:sz w:val="22"/>
                <w:szCs w:val="22"/>
              </w:rPr>
              <w:fldChar w:fldCharType="begin">
                <w:fldData xml:space="preserve">PEVuZE5vdGU+PENpdGU+PEF1dGhvcj5Ib2x0PC9BdXRob3I+PFllYXI+MjAwOTwvWWVhcj48UmVj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</w:fldData>
              </w:fldChar>
            </w:r>
            <w:r w:rsidRPr="005F3AA9">
              <w:rPr>
                <w:sz w:val="22"/>
                <w:szCs w:val="22"/>
              </w:rPr>
              <w:instrText xml:space="preserve"> ADDIN EN.CITE </w:instrText>
            </w:r>
            <w:r w:rsidRPr="005F3AA9">
              <w:rPr>
                <w:sz w:val="22"/>
                <w:szCs w:val="22"/>
              </w:rPr>
              <w:fldChar w:fldCharType="begin">
                <w:fldData xml:space="preserve">PEVuZE5vdGU+PENpdGU+PEF1dGhvcj5Ib2x0PC9BdXRob3I+PFllYXI+MjAwOTwvWWVhcj48UmVj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4]</w:t>
            </w:r>
            <w:r w:rsidRPr="005F3AA9">
              <w:rPr>
                <w:sz w:val="22"/>
                <w:szCs w:val="22"/>
              </w:rPr>
              <w:fldChar w:fldCharType="end"/>
            </w:r>
          </w:p>
        </w:tc>
        <w:tc>
          <w:tcPr>
            <w:tcW w:w="1811" w:type="dxa"/>
          </w:tcPr>
          <w:p w14:paraId="0A9A6922" w14:textId="4524B5B2" w:rsidR="00BF6C28" w:rsidRPr="005F3AA9" w:rsidRDefault="00BF6C28" w:rsidP="00BF6C28">
            <w:pPr>
              <w:rPr>
                <w:sz w:val="22"/>
                <w:szCs w:val="22"/>
              </w:rPr>
            </w:pPr>
            <w:r w:rsidRPr="005F3AA9">
              <w:rPr>
                <w:sz w:val="22"/>
                <w:szCs w:val="22"/>
              </w:rPr>
              <w:t>n: 285;</w:t>
            </w:r>
          </w:p>
          <w:p w14:paraId="128DB54C" w14:textId="7B472FAA" w:rsidR="00BF6C28" w:rsidRPr="005F3AA9" w:rsidRDefault="00BF6C28" w:rsidP="00BF6C28">
            <w:pPr>
              <w:rPr>
                <w:sz w:val="22"/>
                <w:szCs w:val="22"/>
              </w:rPr>
            </w:pPr>
            <w:r w:rsidRPr="005F3AA9">
              <w:rPr>
                <w:sz w:val="22"/>
                <w:szCs w:val="22"/>
              </w:rPr>
              <w:t>age: 13-17;</w:t>
            </w:r>
          </w:p>
          <w:p w14:paraId="0439F081" w14:textId="42380F8A" w:rsidR="00BF6C28" w:rsidRPr="005F3AA9" w:rsidRDefault="00BF6C28" w:rsidP="00BF6C28">
            <w:pPr>
              <w:rPr>
                <w:sz w:val="22"/>
                <w:szCs w:val="22"/>
              </w:rPr>
            </w:pPr>
            <w:r w:rsidRPr="005F3AA9">
              <w:rPr>
                <w:sz w:val="22"/>
                <w:szCs w:val="22"/>
              </w:rPr>
              <w:t>female: 45.6%</w:t>
            </w:r>
          </w:p>
        </w:tc>
        <w:tc>
          <w:tcPr>
            <w:tcW w:w="1526" w:type="dxa"/>
          </w:tcPr>
          <w:p w14:paraId="3DCC42E8" w14:textId="621CFA45" w:rsidR="00BF6C28" w:rsidRPr="005F3AA9" w:rsidRDefault="00BF6C28" w:rsidP="00BF6C28">
            <w:pPr>
              <w:rPr>
                <w:sz w:val="22"/>
                <w:szCs w:val="22"/>
              </w:rPr>
            </w:pPr>
            <w:r w:rsidRPr="005F3AA9">
              <w:rPr>
                <w:sz w:val="22"/>
                <w:szCs w:val="22"/>
              </w:rPr>
              <w:t>Cross –sectional; Cohort study</w:t>
            </w:r>
          </w:p>
        </w:tc>
        <w:tc>
          <w:tcPr>
            <w:tcW w:w="989" w:type="dxa"/>
          </w:tcPr>
          <w:p w14:paraId="602F810A" w14:textId="09822B61" w:rsidR="00BF6C28" w:rsidRPr="005F3AA9" w:rsidRDefault="00BF6C28" w:rsidP="00BF6C28">
            <w:pPr>
              <w:rPr>
                <w:sz w:val="22"/>
                <w:szCs w:val="22"/>
              </w:rPr>
            </w:pPr>
            <w:r w:rsidRPr="005F3AA9">
              <w:rPr>
                <w:sz w:val="22"/>
                <w:szCs w:val="22"/>
              </w:rPr>
              <w:t>FFQ</w:t>
            </w:r>
          </w:p>
        </w:tc>
        <w:tc>
          <w:tcPr>
            <w:tcW w:w="1413" w:type="dxa"/>
          </w:tcPr>
          <w:p w14:paraId="4A3706B7" w14:textId="4D508282" w:rsidR="00BF6C28" w:rsidRPr="005F3AA9" w:rsidRDefault="00BF6C28" w:rsidP="00BF6C28">
            <w:pPr>
              <w:tabs>
                <w:tab w:val="left" w:pos="747"/>
              </w:tabs>
              <w:rPr>
                <w:sz w:val="22"/>
                <w:szCs w:val="22"/>
              </w:rPr>
            </w:pPr>
            <w:r w:rsidRPr="005F3AA9">
              <w:rPr>
                <w:sz w:val="22"/>
                <w:szCs w:val="22"/>
              </w:rPr>
              <w:t>Yes</w:t>
            </w:r>
          </w:p>
        </w:tc>
        <w:tc>
          <w:tcPr>
            <w:tcW w:w="1356" w:type="dxa"/>
          </w:tcPr>
          <w:p w14:paraId="197656C5" w14:textId="411EFDB0" w:rsidR="00BF6C28" w:rsidRPr="005F3AA9" w:rsidRDefault="00BF6C28" w:rsidP="00BF6C28">
            <w:pPr>
              <w:rPr>
                <w:sz w:val="22"/>
                <w:szCs w:val="22"/>
              </w:rPr>
            </w:pPr>
            <w:r w:rsidRPr="005F3AA9">
              <w:rPr>
                <w:sz w:val="22"/>
                <w:szCs w:val="22"/>
              </w:rPr>
              <w:t>no</w:t>
            </w:r>
          </w:p>
        </w:tc>
        <w:tc>
          <w:tcPr>
            <w:tcW w:w="2303" w:type="dxa"/>
          </w:tcPr>
          <w:p w14:paraId="5D30928F" w14:textId="5AF8EA20" w:rsidR="00BF6C28" w:rsidRPr="005F3AA9" w:rsidRDefault="00BF6C28" w:rsidP="00BF6C28">
            <w:pPr>
              <w:rPr>
                <w:sz w:val="22"/>
                <w:szCs w:val="22"/>
              </w:rPr>
            </w:pPr>
            <w:r w:rsidRPr="005F3AA9">
              <w:rPr>
                <w:sz w:val="22"/>
                <w:szCs w:val="22"/>
              </w:rPr>
              <w:t>Fruit</w:t>
            </w:r>
            <w:r w:rsidR="00F34D6E">
              <w:rPr>
                <w:sz w:val="22"/>
                <w:szCs w:val="22"/>
              </w:rPr>
              <w:t>s</w:t>
            </w:r>
            <w:r w:rsidRPr="005F3AA9">
              <w:rPr>
                <w:sz w:val="22"/>
                <w:szCs w:val="22"/>
              </w:rPr>
              <w:t xml:space="preserve"> (no fruit juice)</w:t>
            </w:r>
          </w:p>
          <w:p w14:paraId="2B73687E" w14:textId="77777777" w:rsidR="00BF6C28" w:rsidRPr="005F3AA9" w:rsidRDefault="00BF6C28" w:rsidP="00BF6C28">
            <w:pPr>
              <w:rPr>
                <w:sz w:val="22"/>
                <w:szCs w:val="22"/>
              </w:rPr>
            </w:pPr>
            <w:r w:rsidRPr="005F3AA9">
              <w:rPr>
                <w:sz w:val="22"/>
                <w:szCs w:val="22"/>
              </w:rPr>
              <w:t>Fruit juice</w:t>
            </w:r>
          </w:p>
          <w:p w14:paraId="13CF3B59" w14:textId="77777777" w:rsidR="00BF6C28" w:rsidRPr="005F3AA9" w:rsidRDefault="00BF6C28" w:rsidP="00BF6C28">
            <w:pPr>
              <w:rPr>
                <w:sz w:val="22"/>
                <w:szCs w:val="22"/>
              </w:rPr>
            </w:pPr>
            <w:r w:rsidRPr="005F3AA9">
              <w:rPr>
                <w:sz w:val="22"/>
                <w:szCs w:val="22"/>
              </w:rPr>
              <w:t>Vegetables</w:t>
            </w:r>
          </w:p>
          <w:p w14:paraId="6601436A" w14:textId="77777777" w:rsidR="00BF6C28" w:rsidRPr="005F3AA9" w:rsidRDefault="00BF6C28" w:rsidP="00BF6C28">
            <w:pPr>
              <w:rPr>
                <w:sz w:val="22"/>
                <w:szCs w:val="22"/>
              </w:rPr>
            </w:pPr>
            <w:r w:rsidRPr="005F3AA9">
              <w:rPr>
                <w:sz w:val="22"/>
                <w:szCs w:val="22"/>
              </w:rPr>
              <w:t>French fries</w:t>
            </w:r>
          </w:p>
          <w:p w14:paraId="400B93C6" w14:textId="77777777" w:rsidR="00BF6C28" w:rsidRPr="005F3AA9" w:rsidRDefault="00BF6C28" w:rsidP="00BF6C28">
            <w:pPr>
              <w:rPr>
                <w:sz w:val="22"/>
                <w:szCs w:val="22"/>
              </w:rPr>
            </w:pPr>
            <w:r w:rsidRPr="005F3AA9">
              <w:rPr>
                <w:sz w:val="22"/>
                <w:szCs w:val="22"/>
              </w:rPr>
              <w:t>Legumes</w:t>
            </w:r>
          </w:p>
          <w:p w14:paraId="6BEB79E3" w14:textId="64BECA6B" w:rsidR="00BF6C28" w:rsidRPr="005F3AA9" w:rsidRDefault="00A6766B" w:rsidP="00A6766B">
            <w:pPr>
              <w:rPr>
                <w:sz w:val="22"/>
                <w:szCs w:val="22"/>
              </w:rPr>
            </w:pPr>
            <w:r>
              <w:rPr>
                <w:sz w:val="22"/>
                <w:szCs w:val="22"/>
              </w:rPr>
              <w:t>Fruits/V</w:t>
            </w:r>
            <w:r w:rsidR="00BF6C28" w:rsidRPr="005F3AA9">
              <w:rPr>
                <w:sz w:val="22"/>
                <w:szCs w:val="22"/>
              </w:rPr>
              <w:t>egetable</w:t>
            </w:r>
            <w:r>
              <w:rPr>
                <w:sz w:val="22"/>
                <w:szCs w:val="22"/>
              </w:rPr>
              <w:t>s</w:t>
            </w:r>
            <w:r w:rsidR="00BF6C28" w:rsidRPr="005F3AA9">
              <w:rPr>
                <w:sz w:val="22"/>
                <w:szCs w:val="22"/>
              </w:rPr>
              <w:t xml:space="preserve"> </w:t>
            </w:r>
          </w:p>
        </w:tc>
        <w:tc>
          <w:tcPr>
            <w:tcW w:w="1393" w:type="dxa"/>
          </w:tcPr>
          <w:p w14:paraId="19E2115C" w14:textId="2A02EDAE" w:rsidR="00BF6C28" w:rsidRPr="005F3AA9" w:rsidRDefault="00BF6C28" w:rsidP="00BF6C28">
            <w:pPr>
              <w:rPr>
                <w:sz w:val="22"/>
                <w:szCs w:val="22"/>
              </w:rPr>
            </w:pPr>
            <w:r w:rsidRPr="005F3AA9">
              <w:rPr>
                <w:sz w:val="22"/>
                <w:szCs w:val="22"/>
              </w:rPr>
              <w:t>-0.19**</w:t>
            </w:r>
          </w:p>
          <w:p w14:paraId="79E60C80" w14:textId="6F1AD55D" w:rsidR="00BF6C28" w:rsidRPr="005F3AA9" w:rsidRDefault="00BF6C28" w:rsidP="00BF6C28">
            <w:pPr>
              <w:rPr>
                <w:sz w:val="22"/>
                <w:szCs w:val="22"/>
              </w:rPr>
            </w:pPr>
            <w:r w:rsidRPr="005F3AA9">
              <w:rPr>
                <w:sz w:val="22"/>
                <w:szCs w:val="22"/>
              </w:rPr>
              <w:t>n.s.</w:t>
            </w:r>
          </w:p>
          <w:p w14:paraId="3B2E03E6" w14:textId="67A2C448" w:rsidR="00BF6C28" w:rsidRPr="005F3AA9" w:rsidRDefault="00BF6C28" w:rsidP="00BF6C28">
            <w:pPr>
              <w:rPr>
                <w:sz w:val="22"/>
                <w:szCs w:val="22"/>
              </w:rPr>
            </w:pPr>
            <w:r w:rsidRPr="005F3AA9">
              <w:rPr>
                <w:sz w:val="22"/>
                <w:szCs w:val="22"/>
              </w:rPr>
              <w:t>n.s.</w:t>
            </w:r>
          </w:p>
          <w:p w14:paraId="2E19D752" w14:textId="3D6681AF" w:rsidR="00BF6C28" w:rsidRPr="005F3AA9" w:rsidRDefault="00BF6C28" w:rsidP="00BF6C28">
            <w:pPr>
              <w:rPr>
                <w:sz w:val="22"/>
                <w:szCs w:val="22"/>
              </w:rPr>
            </w:pPr>
            <w:r w:rsidRPr="005F3AA9">
              <w:rPr>
                <w:sz w:val="22"/>
                <w:szCs w:val="22"/>
              </w:rPr>
              <w:t>n.s.</w:t>
            </w:r>
          </w:p>
          <w:p w14:paraId="5C58455A" w14:textId="672F204C" w:rsidR="00BF6C28" w:rsidRPr="005F3AA9" w:rsidRDefault="00BF6C28" w:rsidP="00BF6C28">
            <w:pPr>
              <w:rPr>
                <w:sz w:val="22"/>
                <w:szCs w:val="22"/>
              </w:rPr>
            </w:pPr>
            <w:r w:rsidRPr="005F3AA9">
              <w:rPr>
                <w:sz w:val="22"/>
                <w:szCs w:val="22"/>
              </w:rPr>
              <w:t>n.s.</w:t>
            </w:r>
          </w:p>
          <w:p w14:paraId="43AFEDC1" w14:textId="0676306A" w:rsidR="00BF6C28" w:rsidRPr="005F3AA9" w:rsidRDefault="00BF6C28" w:rsidP="00BF6C28">
            <w:pPr>
              <w:rPr>
                <w:sz w:val="22"/>
                <w:szCs w:val="22"/>
              </w:rPr>
            </w:pPr>
            <w:r w:rsidRPr="005F3AA9">
              <w:rPr>
                <w:sz w:val="22"/>
                <w:szCs w:val="22"/>
              </w:rPr>
              <w:t>-0.15*</w:t>
            </w:r>
          </w:p>
        </w:tc>
        <w:tc>
          <w:tcPr>
            <w:tcW w:w="1655" w:type="dxa"/>
            <w:gridSpan w:val="2"/>
          </w:tcPr>
          <w:p w14:paraId="4F40DB5B" w14:textId="2B09D907" w:rsidR="00BF6C28" w:rsidRPr="005F3AA9" w:rsidRDefault="00BF6C28" w:rsidP="00BF6C28">
            <w:pPr>
              <w:rPr>
                <w:sz w:val="22"/>
                <w:szCs w:val="22"/>
              </w:rPr>
            </w:pPr>
            <w:r w:rsidRPr="005F3AA9">
              <w:rPr>
                <w:sz w:val="22"/>
                <w:szCs w:val="22"/>
              </w:rPr>
              <w:t>Spearman partial correlation coefficients, Correlation coefficient</w:t>
            </w:r>
          </w:p>
        </w:tc>
        <w:tc>
          <w:tcPr>
            <w:tcW w:w="1358" w:type="dxa"/>
          </w:tcPr>
          <w:p w14:paraId="062C0E86" w14:textId="6539C56F" w:rsidR="00BF6C28" w:rsidRPr="005F3AA9" w:rsidRDefault="00BF6C28" w:rsidP="00BF6C28">
            <w:pPr>
              <w:rPr>
                <w:sz w:val="22"/>
                <w:szCs w:val="22"/>
              </w:rPr>
            </w:pPr>
            <w:r w:rsidRPr="005F3AA9">
              <w:rPr>
                <w:sz w:val="22"/>
                <w:szCs w:val="22"/>
              </w:rPr>
              <w:t>Yes</w:t>
            </w:r>
          </w:p>
        </w:tc>
        <w:tc>
          <w:tcPr>
            <w:tcW w:w="907" w:type="dxa"/>
          </w:tcPr>
          <w:p w14:paraId="6335E3B3" w14:textId="61C6DF75" w:rsidR="00BF6C28" w:rsidRPr="005F3AA9" w:rsidRDefault="00BF6C28" w:rsidP="00BF6C28">
            <w:pPr>
              <w:rPr>
                <w:sz w:val="22"/>
                <w:szCs w:val="22"/>
              </w:rPr>
            </w:pPr>
            <w:r w:rsidRPr="005F3AA9">
              <w:rPr>
                <w:sz w:val="22"/>
                <w:szCs w:val="22"/>
              </w:rPr>
              <w:t>4</w:t>
            </w:r>
          </w:p>
        </w:tc>
      </w:tr>
      <w:tr w:rsidR="00BF6C28" w:rsidRPr="005F3AA9" w14:paraId="4D95F7A9" w14:textId="77777777" w:rsidTr="00346ACE">
        <w:tc>
          <w:tcPr>
            <w:tcW w:w="1776" w:type="dxa"/>
          </w:tcPr>
          <w:p w14:paraId="0C08CBD7" w14:textId="32A99F4A" w:rsidR="00BF6C28" w:rsidRPr="005F3AA9" w:rsidRDefault="00BF6C28" w:rsidP="00BF6C28">
            <w:pPr>
              <w:rPr>
                <w:b/>
                <w:sz w:val="22"/>
                <w:szCs w:val="22"/>
              </w:rPr>
            </w:pPr>
            <w:r w:rsidRPr="005F3AA9">
              <w:rPr>
                <w:sz w:val="22"/>
                <w:szCs w:val="22"/>
              </w:rPr>
              <w:t>Hur et al. 2012, USA</w: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4]</w:t>
            </w:r>
            <w:r w:rsidRPr="005F3AA9">
              <w:rPr>
                <w:sz w:val="22"/>
                <w:szCs w:val="22"/>
              </w:rPr>
              <w:fldChar w:fldCharType="end"/>
            </w:r>
          </w:p>
        </w:tc>
        <w:tc>
          <w:tcPr>
            <w:tcW w:w="1811" w:type="dxa"/>
          </w:tcPr>
          <w:p w14:paraId="664640EC" w14:textId="7BB8F786" w:rsidR="00BF6C28" w:rsidRPr="005F3AA9" w:rsidRDefault="00BF6C28" w:rsidP="00BF6C28">
            <w:pPr>
              <w:rPr>
                <w:sz w:val="22"/>
                <w:szCs w:val="22"/>
              </w:rPr>
            </w:pPr>
            <w:r w:rsidRPr="005F3AA9">
              <w:rPr>
                <w:sz w:val="22"/>
                <w:szCs w:val="22"/>
              </w:rPr>
              <w:t>n: 4928;</w:t>
            </w:r>
          </w:p>
          <w:p w14:paraId="30359373" w14:textId="76A27DC9" w:rsidR="00BF6C28" w:rsidRPr="005F3AA9" w:rsidRDefault="00BF6C28" w:rsidP="00BF6C28">
            <w:pPr>
              <w:rPr>
                <w:sz w:val="22"/>
                <w:szCs w:val="22"/>
              </w:rPr>
            </w:pPr>
            <w:r w:rsidRPr="005F3AA9">
              <w:rPr>
                <w:sz w:val="22"/>
                <w:szCs w:val="22"/>
              </w:rPr>
              <w:t>age:</w:t>
            </w:r>
            <w:r w:rsidR="000C18F7">
              <w:rPr>
                <w:sz w:val="22"/>
                <w:szCs w:val="22"/>
              </w:rPr>
              <w:t xml:space="preserve"> </w:t>
            </w:r>
            <w:r w:rsidRPr="005F3AA9">
              <w:rPr>
                <w:sz w:val="22"/>
                <w:szCs w:val="22"/>
              </w:rPr>
              <w:t>12-19;</w:t>
            </w:r>
          </w:p>
          <w:p w14:paraId="4880B6CB" w14:textId="34614124" w:rsidR="00BF6C28" w:rsidRPr="005F3AA9" w:rsidRDefault="00BF6C28" w:rsidP="00BF6C28">
            <w:pPr>
              <w:rPr>
                <w:sz w:val="22"/>
                <w:szCs w:val="22"/>
              </w:rPr>
            </w:pPr>
            <w:r w:rsidRPr="005F3AA9">
              <w:rPr>
                <w:sz w:val="22"/>
                <w:szCs w:val="22"/>
              </w:rPr>
              <w:t>female: 49.4%</w:t>
            </w:r>
          </w:p>
        </w:tc>
        <w:tc>
          <w:tcPr>
            <w:tcW w:w="1526" w:type="dxa"/>
          </w:tcPr>
          <w:p w14:paraId="0CF172B9" w14:textId="7D15D59D" w:rsidR="00BF6C28" w:rsidRPr="005F3AA9" w:rsidRDefault="00BF6C28" w:rsidP="00BF6C28">
            <w:pPr>
              <w:rPr>
                <w:sz w:val="22"/>
                <w:szCs w:val="22"/>
              </w:rPr>
            </w:pPr>
            <w:r w:rsidRPr="005F3AA9">
              <w:rPr>
                <w:sz w:val="22"/>
                <w:szCs w:val="22"/>
              </w:rPr>
              <w:t>Cross-sectional</w:t>
            </w:r>
          </w:p>
        </w:tc>
        <w:tc>
          <w:tcPr>
            <w:tcW w:w="989" w:type="dxa"/>
          </w:tcPr>
          <w:p w14:paraId="25CAE90B" w14:textId="49B0F4E6" w:rsidR="00BF6C28" w:rsidRPr="005F3AA9" w:rsidRDefault="00BF6C28" w:rsidP="00BF6C28">
            <w:pPr>
              <w:rPr>
                <w:sz w:val="22"/>
                <w:szCs w:val="22"/>
              </w:rPr>
            </w:pPr>
            <w:r w:rsidRPr="005F3AA9">
              <w:rPr>
                <w:sz w:val="22"/>
                <w:szCs w:val="22"/>
              </w:rPr>
              <w:t>24h recall</w:t>
            </w:r>
          </w:p>
        </w:tc>
        <w:tc>
          <w:tcPr>
            <w:tcW w:w="1413" w:type="dxa"/>
          </w:tcPr>
          <w:p w14:paraId="13E6C045" w14:textId="5EAF9991" w:rsidR="00BF6C28" w:rsidRPr="005F3AA9" w:rsidRDefault="00BF6C28" w:rsidP="00BF6C28">
            <w:pPr>
              <w:rPr>
                <w:sz w:val="22"/>
                <w:szCs w:val="22"/>
              </w:rPr>
            </w:pPr>
            <w:r w:rsidRPr="005F3AA9">
              <w:rPr>
                <w:sz w:val="22"/>
                <w:szCs w:val="22"/>
              </w:rPr>
              <w:t>Unknown</w:t>
            </w:r>
          </w:p>
        </w:tc>
        <w:tc>
          <w:tcPr>
            <w:tcW w:w="1356" w:type="dxa"/>
          </w:tcPr>
          <w:p w14:paraId="24B007FA" w14:textId="119ECB37" w:rsidR="00BF6C28" w:rsidRPr="005F3AA9" w:rsidRDefault="00BF6C28" w:rsidP="00BF6C28">
            <w:pPr>
              <w:rPr>
                <w:sz w:val="22"/>
                <w:szCs w:val="22"/>
              </w:rPr>
            </w:pPr>
            <w:r w:rsidRPr="005F3AA9">
              <w:rPr>
                <w:sz w:val="22"/>
                <w:szCs w:val="22"/>
              </w:rPr>
              <w:t>Boys</w:t>
            </w:r>
          </w:p>
          <w:p w14:paraId="745B098F" w14:textId="102ED54B" w:rsidR="00BF6C28" w:rsidRPr="005F3AA9" w:rsidRDefault="00BF6C28" w:rsidP="00BF6C28">
            <w:pPr>
              <w:rPr>
                <w:sz w:val="22"/>
                <w:szCs w:val="22"/>
              </w:rPr>
            </w:pPr>
            <w:r w:rsidRPr="005F3AA9">
              <w:rPr>
                <w:sz w:val="22"/>
                <w:szCs w:val="22"/>
              </w:rPr>
              <w:t>Girls</w:t>
            </w:r>
          </w:p>
        </w:tc>
        <w:tc>
          <w:tcPr>
            <w:tcW w:w="2303" w:type="dxa"/>
          </w:tcPr>
          <w:p w14:paraId="6FB95F0E" w14:textId="77777777" w:rsidR="00BF6C28" w:rsidRPr="005F3AA9" w:rsidRDefault="00BF6C28" w:rsidP="00BF6C28">
            <w:pPr>
              <w:rPr>
                <w:sz w:val="22"/>
                <w:szCs w:val="22"/>
              </w:rPr>
            </w:pPr>
            <w:r w:rsidRPr="005F3AA9">
              <w:rPr>
                <w:sz w:val="22"/>
                <w:szCs w:val="22"/>
              </w:rPr>
              <w:t>Whole grains</w:t>
            </w:r>
          </w:p>
          <w:p w14:paraId="638AA67D" w14:textId="3580A0DC" w:rsidR="00BF6C28" w:rsidRPr="005F3AA9" w:rsidRDefault="00BF6C28" w:rsidP="00BF6C28">
            <w:pPr>
              <w:rPr>
                <w:sz w:val="22"/>
                <w:szCs w:val="22"/>
              </w:rPr>
            </w:pPr>
            <w:r w:rsidRPr="005F3AA9">
              <w:rPr>
                <w:sz w:val="22"/>
                <w:szCs w:val="22"/>
              </w:rPr>
              <w:t>Whole grains</w:t>
            </w:r>
          </w:p>
        </w:tc>
        <w:tc>
          <w:tcPr>
            <w:tcW w:w="1393" w:type="dxa"/>
          </w:tcPr>
          <w:p w14:paraId="22A7ECAB" w14:textId="611E63EE"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921E6D8" w14:textId="37BAD0E9" w:rsidR="00BF6C28" w:rsidRPr="005F3AA9" w:rsidRDefault="00BF6C28" w:rsidP="00BF6C28">
            <w:pPr>
              <w:rPr>
                <w:sz w:val="22"/>
                <w:szCs w:val="22"/>
              </w:rPr>
            </w:pPr>
            <w:r w:rsidRPr="005F3AA9">
              <w:rPr>
                <w:sz w:val="22"/>
                <w:szCs w:val="22"/>
              </w:rPr>
              <w:t xml:space="preserve">significant </w:t>
            </w:r>
            <w:r w:rsidRPr="005F3AA9">
              <w:rPr>
                <w:sz w:val="22"/>
                <w:szCs w:val="22"/>
                <w:vertAlign w:val="superscript"/>
              </w:rPr>
              <w:t>a</w:t>
            </w:r>
          </w:p>
        </w:tc>
        <w:tc>
          <w:tcPr>
            <w:tcW w:w="1655" w:type="dxa"/>
            <w:gridSpan w:val="2"/>
          </w:tcPr>
          <w:p w14:paraId="04A1D9B8" w14:textId="6DF73569" w:rsidR="00BF6C28" w:rsidRPr="005F3AA9" w:rsidRDefault="00BF6C28" w:rsidP="00BF6C28">
            <w:pPr>
              <w:rPr>
                <w:sz w:val="22"/>
                <w:szCs w:val="22"/>
              </w:rPr>
            </w:pPr>
            <w:r w:rsidRPr="005F3AA9">
              <w:rPr>
                <w:sz w:val="22"/>
                <w:szCs w:val="22"/>
              </w:rPr>
              <w:t>Multiple linear regression, Adjusted mean values</w:t>
            </w:r>
          </w:p>
        </w:tc>
        <w:tc>
          <w:tcPr>
            <w:tcW w:w="1358" w:type="dxa"/>
          </w:tcPr>
          <w:p w14:paraId="502A14E0" w14:textId="11A32AB8" w:rsidR="00BF6C28" w:rsidRPr="005F3AA9" w:rsidRDefault="00BF6C28" w:rsidP="00BF6C28">
            <w:pPr>
              <w:rPr>
                <w:sz w:val="22"/>
                <w:szCs w:val="22"/>
              </w:rPr>
            </w:pPr>
            <w:r w:rsidRPr="005F3AA9">
              <w:rPr>
                <w:sz w:val="22"/>
                <w:szCs w:val="22"/>
              </w:rPr>
              <w:t>No</w:t>
            </w:r>
          </w:p>
        </w:tc>
        <w:tc>
          <w:tcPr>
            <w:tcW w:w="907" w:type="dxa"/>
          </w:tcPr>
          <w:p w14:paraId="796FB594" w14:textId="3FC8FE9F" w:rsidR="00BF6C28" w:rsidRPr="005F3AA9" w:rsidRDefault="00BF6C28" w:rsidP="00BF6C28">
            <w:pPr>
              <w:rPr>
                <w:sz w:val="22"/>
                <w:szCs w:val="22"/>
              </w:rPr>
            </w:pPr>
            <w:r w:rsidRPr="005F3AA9">
              <w:rPr>
                <w:sz w:val="22"/>
                <w:szCs w:val="22"/>
              </w:rPr>
              <w:t>8</w:t>
            </w:r>
          </w:p>
        </w:tc>
      </w:tr>
      <w:tr w:rsidR="00BF6C28" w:rsidRPr="005F3AA9" w14:paraId="79A1ADC2" w14:textId="77777777" w:rsidTr="00346ACE">
        <w:tc>
          <w:tcPr>
            <w:tcW w:w="1776" w:type="dxa"/>
          </w:tcPr>
          <w:p w14:paraId="3EE55029" w14:textId="207F0F3D" w:rsidR="00BF6C28" w:rsidRPr="005F3AA9" w:rsidRDefault="00BF6C28" w:rsidP="00BF6C28">
            <w:pPr>
              <w:rPr>
                <w:b/>
                <w:sz w:val="22"/>
                <w:szCs w:val="22"/>
              </w:rPr>
            </w:pPr>
            <w:r w:rsidRPr="005F3AA9">
              <w:rPr>
                <w:sz w:val="22"/>
                <w:szCs w:val="22"/>
              </w:rPr>
              <w:t>Kosova et al. 2013, USA</w:t>
            </w:r>
            <w:r w:rsidRPr="005F3AA9">
              <w:rPr>
                <w:sz w:val="22"/>
                <w:szCs w:val="22"/>
              </w:rPr>
              <w:fldChar w:fldCharType="begin">
                <w:fldData xml:space="preserve">PEVuZE5vdGU+PENpdGU+PEF1dGhvcj5Lb3NvdmE8L0F1dGhvcj48WWVhcj4yMDEzPC9ZZWFyPjxS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yMTktMjc8L3BhZ2VzPjx2b2x1bWU+MTEzPC92b2x1bWU+PG51bWJlcj4yPC9udW1iZXI+PGVk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Lb3NvdmE8L0F1dGhvcj48WWVhcj4yMDEzPC9ZZWFyPjxS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yMTktMjc8L3BhZ2VzPjx2b2x1bWU+MTEzPC92b2x1bWU+PG51bWJlcj4yPC9udW1iZXI+PGVk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6]</w:t>
            </w:r>
            <w:r w:rsidRPr="005F3AA9">
              <w:rPr>
                <w:sz w:val="22"/>
                <w:szCs w:val="22"/>
              </w:rPr>
              <w:fldChar w:fldCharType="end"/>
            </w:r>
          </w:p>
        </w:tc>
        <w:tc>
          <w:tcPr>
            <w:tcW w:w="1811" w:type="dxa"/>
          </w:tcPr>
          <w:p w14:paraId="65C7C02B" w14:textId="17D2EC48" w:rsidR="00BF6C28" w:rsidRPr="005F3AA9" w:rsidRDefault="00BF6C28" w:rsidP="00BF6C28">
            <w:pPr>
              <w:rPr>
                <w:sz w:val="22"/>
                <w:szCs w:val="22"/>
              </w:rPr>
            </w:pPr>
            <w:r w:rsidRPr="005F3AA9">
              <w:rPr>
                <w:sz w:val="22"/>
                <w:szCs w:val="22"/>
              </w:rPr>
              <w:t>n: 4880;</w:t>
            </w:r>
          </w:p>
          <w:p w14:paraId="3B240E28" w14:textId="52C07497" w:rsidR="00BF6C28" w:rsidRPr="005F3AA9" w:rsidRDefault="00BF6C28" w:rsidP="00BF6C28">
            <w:pPr>
              <w:rPr>
                <w:sz w:val="22"/>
                <w:szCs w:val="22"/>
              </w:rPr>
            </w:pPr>
            <w:r w:rsidRPr="005F3AA9">
              <w:rPr>
                <w:sz w:val="22"/>
                <w:szCs w:val="22"/>
              </w:rPr>
              <w:t>age:</w:t>
            </w:r>
            <w:r w:rsidR="000C18F7">
              <w:rPr>
                <w:sz w:val="22"/>
                <w:szCs w:val="22"/>
              </w:rPr>
              <w:t xml:space="preserve"> </w:t>
            </w:r>
            <w:r w:rsidRPr="005F3AA9">
              <w:rPr>
                <w:sz w:val="22"/>
                <w:szCs w:val="22"/>
              </w:rPr>
              <w:t>3-11;</w:t>
            </w:r>
          </w:p>
          <w:p w14:paraId="7E41043D" w14:textId="0943B0D7" w:rsidR="00BF6C28" w:rsidRPr="005F3AA9" w:rsidRDefault="00BF6C28" w:rsidP="00BF6C28">
            <w:pPr>
              <w:rPr>
                <w:b/>
                <w:sz w:val="22"/>
                <w:szCs w:val="22"/>
              </w:rPr>
            </w:pPr>
            <w:r w:rsidRPr="005F3AA9">
              <w:rPr>
                <w:sz w:val="22"/>
                <w:szCs w:val="22"/>
              </w:rPr>
              <w:t>female: 49.3%</w:t>
            </w:r>
          </w:p>
        </w:tc>
        <w:tc>
          <w:tcPr>
            <w:tcW w:w="1526" w:type="dxa"/>
          </w:tcPr>
          <w:p w14:paraId="1F4CA614" w14:textId="1E4B5034" w:rsidR="00BF6C28" w:rsidRPr="005F3AA9" w:rsidRDefault="00BF6C28" w:rsidP="00BF6C28">
            <w:pPr>
              <w:rPr>
                <w:sz w:val="22"/>
                <w:szCs w:val="22"/>
              </w:rPr>
            </w:pPr>
            <w:r w:rsidRPr="005F3AA9">
              <w:rPr>
                <w:sz w:val="22"/>
                <w:szCs w:val="22"/>
              </w:rPr>
              <w:t>Cross-sectional</w:t>
            </w:r>
          </w:p>
        </w:tc>
        <w:tc>
          <w:tcPr>
            <w:tcW w:w="989" w:type="dxa"/>
          </w:tcPr>
          <w:p w14:paraId="5A8C01F0" w14:textId="4D5F0936" w:rsidR="00BF6C28" w:rsidRPr="005F3AA9" w:rsidRDefault="00BF6C28" w:rsidP="00BF6C28">
            <w:pPr>
              <w:rPr>
                <w:sz w:val="22"/>
                <w:szCs w:val="22"/>
              </w:rPr>
            </w:pPr>
            <w:r w:rsidRPr="005F3AA9">
              <w:rPr>
                <w:sz w:val="22"/>
                <w:szCs w:val="22"/>
              </w:rPr>
              <w:t>24h recall</w:t>
            </w:r>
          </w:p>
        </w:tc>
        <w:tc>
          <w:tcPr>
            <w:tcW w:w="1413" w:type="dxa"/>
          </w:tcPr>
          <w:p w14:paraId="1A8FC0AB" w14:textId="7F98191E" w:rsidR="00BF6C28" w:rsidRPr="005F3AA9" w:rsidRDefault="00BF6C28" w:rsidP="00BF6C28">
            <w:pPr>
              <w:rPr>
                <w:b/>
                <w:sz w:val="22"/>
                <w:szCs w:val="22"/>
              </w:rPr>
            </w:pPr>
            <w:r w:rsidRPr="005F3AA9">
              <w:rPr>
                <w:sz w:val="22"/>
                <w:szCs w:val="22"/>
              </w:rPr>
              <w:t>Unknown</w:t>
            </w:r>
          </w:p>
        </w:tc>
        <w:tc>
          <w:tcPr>
            <w:tcW w:w="1356" w:type="dxa"/>
          </w:tcPr>
          <w:p w14:paraId="3B6FCCCE" w14:textId="77777777" w:rsidR="00BF6C28" w:rsidRPr="005F3AA9" w:rsidRDefault="00BF6C28" w:rsidP="00BF6C28">
            <w:pPr>
              <w:rPr>
                <w:sz w:val="22"/>
                <w:szCs w:val="22"/>
              </w:rPr>
            </w:pPr>
            <w:r w:rsidRPr="005F3AA9">
              <w:rPr>
                <w:sz w:val="22"/>
                <w:szCs w:val="22"/>
              </w:rPr>
              <w:t>Age 3-5</w:t>
            </w:r>
          </w:p>
          <w:p w14:paraId="1BC91D7A" w14:textId="3C45A656" w:rsidR="00BF6C28" w:rsidRPr="005F3AA9" w:rsidRDefault="00BF6C28" w:rsidP="00BF6C28">
            <w:pPr>
              <w:rPr>
                <w:sz w:val="22"/>
                <w:szCs w:val="22"/>
              </w:rPr>
            </w:pPr>
            <w:r w:rsidRPr="005F3AA9">
              <w:rPr>
                <w:sz w:val="22"/>
                <w:szCs w:val="22"/>
              </w:rPr>
              <w:t>(n:</w:t>
            </w:r>
            <w:r w:rsidR="000C18F7">
              <w:rPr>
                <w:sz w:val="22"/>
                <w:szCs w:val="22"/>
              </w:rPr>
              <w:t xml:space="preserve"> </w:t>
            </w:r>
            <w:r w:rsidRPr="005F3AA9">
              <w:rPr>
                <w:sz w:val="22"/>
                <w:szCs w:val="22"/>
              </w:rPr>
              <w:t>1227)</w:t>
            </w:r>
          </w:p>
          <w:p w14:paraId="61960D2E" w14:textId="186E5AD3" w:rsidR="00BF6C28" w:rsidRPr="005F3AA9" w:rsidRDefault="00BF6C28" w:rsidP="00BF6C28">
            <w:pPr>
              <w:rPr>
                <w:sz w:val="22"/>
                <w:szCs w:val="22"/>
              </w:rPr>
            </w:pPr>
            <w:r w:rsidRPr="005F3AA9">
              <w:rPr>
                <w:sz w:val="22"/>
                <w:szCs w:val="22"/>
              </w:rPr>
              <w:t>Age 6-8</w:t>
            </w:r>
          </w:p>
          <w:p w14:paraId="38067C87" w14:textId="570B1725" w:rsidR="00BF6C28" w:rsidRPr="005F3AA9" w:rsidRDefault="00BF6C28" w:rsidP="00BF6C28">
            <w:pPr>
              <w:rPr>
                <w:sz w:val="22"/>
                <w:szCs w:val="22"/>
              </w:rPr>
            </w:pPr>
            <w:r w:rsidRPr="005F3AA9">
              <w:rPr>
                <w:sz w:val="22"/>
                <w:szCs w:val="22"/>
              </w:rPr>
              <w:t>(n:</w:t>
            </w:r>
            <w:r w:rsidR="000C18F7">
              <w:rPr>
                <w:sz w:val="22"/>
                <w:szCs w:val="22"/>
              </w:rPr>
              <w:t xml:space="preserve"> </w:t>
            </w:r>
            <w:r w:rsidRPr="005F3AA9">
              <w:rPr>
                <w:sz w:val="22"/>
                <w:szCs w:val="22"/>
              </w:rPr>
              <w:t>1316)</w:t>
            </w:r>
          </w:p>
          <w:p w14:paraId="2A1ECC27" w14:textId="77777777" w:rsidR="00BF6C28" w:rsidRPr="005F3AA9" w:rsidRDefault="00BF6C28" w:rsidP="00BF6C28">
            <w:pPr>
              <w:rPr>
                <w:sz w:val="22"/>
                <w:szCs w:val="22"/>
              </w:rPr>
            </w:pPr>
            <w:r w:rsidRPr="005F3AA9">
              <w:rPr>
                <w:sz w:val="22"/>
                <w:szCs w:val="22"/>
              </w:rPr>
              <w:t>Age 9-11</w:t>
            </w:r>
          </w:p>
          <w:p w14:paraId="483348A0" w14:textId="5F83C17A" w:rsidR="00BF6C28" w:rsidRPr="005F3AA9" w:rsidRDefault="00BF6C28" w:rsidP="00BF6C28">
            <w:pPr>
              <w:rPr>
                <w:sz w:val="22"/>
                <w:szCs w:val="22"/>
              </w:rPr>
            </w:pPr>
            <w:r w:rsidRPr="005F3AA9">
              <w:rPr>
                <w:sz w:val="22"/>
                <w:szCs w:val="22"/>
              </w:rPr>
              <w:t>(n:</w:t>
            </w:r>
            <w:r w:rsidR="000C18F7">
              <w:rPr>
                <w:sz w:val="22"/>
                <w:szCs w:val="22"/>
              </w:rPr>
              <w:t xml:space="preserve"> </w:t>
            </w:r>
            <w:r w:rsidRPr="005F3AA9">
              <w:rPr>
                <w:sz w:val="22"/>
                <w:szCs w:val="22"/>
              </w:rPr>
              <w:t>1375)</w:t>
            </w:r>
          </w:p>
        </w:tc>
        <w:tc>
          <w:tcPr>
            <w:tcW w:w="2303" w:type="dxa"/>
          </w:tcPr>
          <w:p w14:paraId="1A76AF98" w14:textId="77777777" w:rsidR="00BF6C28" w:rsidRPr="005F3AA9" w:rsidRDefault="00BF6C28" w:rsidP="00BF6C28">
            <w:pPr>
              <w:rPr>
                <w:sz w:val="22"/>
                <w:szCs w:val="22"/>
              </w:rPr>
            </w:pPr>
            <w:r w:rsidRPr="005F3AA9">
              <w:rPr>
                <w:sz w:val="22"/>
                <w:szCs w:val="22"/>
              </w:rPr>
              <w:t>SSB</w:t>
            </w:r>
          </w:p>
          <w:p w14:paraId="3E6B53D0" w14:textId="77777777" w:rsidR="00BF6C28" w:rsidRPr="005F3AA9" w:rsidRDefault="00BF6C28" w:rsidP="00BF6C28">
            <w:pPr>
              <w:rPr>
                <w:sz w:val="22"/>
                <w:szCs w:val="22"/>
              </w:rPr>
            </w:pPr>
          </w:p>
          <w:p w14:paraId="34832093" w14:textId="77777777" w:rsidR="00BF6C28" w:rsidRPr="005F3AA9" w:rsidRDefault="00BF6C28" w:rsidP="00BF6C28">
            <w:pPr>
              <w:rPr>
                <w:sz w:val="22"/>
                <w:szCs w:val="22"/>
              </w:rPr>
            </w:pPr>
            <w:r w:rsidRPr="005F3AA9">
              <w:rPr>
                <w:sz w:val="22"/>
                <w:szCs w:val="22"/>
              </w:rPr>
              <w:t>SSB</w:t>
            </w:r>
          </w:p>
          <w:p w14:paraId="367B39E4" w14:textId="77777777" w:rsidR="00BF6C28" w:rsidRPr="005F3AA9" w:rsidRDefault="00BF6C28" w:rsidP="00BF6C28">
            <w:pPr>
              <w:rPr>
                <w:sz w:val="22"/>
                <w:szCs w:val="22"/>
              </w:rPr>
            </w:pPr>
          </w:p>
          <w:p w14:paraId="7276064D" w14:textId="25858464" w:rsidR="00BF6C28" w:rsidRPr="005F3AA9" w:rsidRDefault="00BF6C28" w:rsidP="00BF6C28">
            <w:pPr>
              <w:rPr>
                <w:sz w:val="22"/>
                <w:szCs w:val="22"/>
              </w:rPr>
            </w:pPr>
            <w:r w:rsidRPr="005F3AA9">
              <w:rPr>
                <w:sz w:val="22"/>
                <w:szCs w:val="22"/>
              </w:rPr>
              <w:t>SSB</w:t>
            </w:r>
          </w:p>
        </w:tc>
        <w:tc>
          <w:tcPr>
            <w:tcW w:w="1393" w:type="dxa"/>
          </w:tcPr>
          <w:p w14:paraId="42082A1B" w14:textId="77777777" w:rsidR="00BF6C28" w:rsidRPr="005F3AA9" w:rsidRDefault="00BF6C28" w:rsidP="00BF6C28">
            <w:pPr>
              <w:rPr>
                <w:sz w:val="22"/>
                <w:szCs w:val="22"/>
              </w:rPr>
            </w:pPr>
            <w:r w:rsidRPr="005F3AA9">
              <w:rPr>
                <w:sz w:val="22"/>
                <w:szCs w:val="22"/>
              </w:rPr>
              <w:t>n.s.</w:t>
            </w:r>
          </w:p>
          <w:p w14:paraId="291C0CAF" w14:textId="77777777" w:rsidR="00BF6C28" w:rsidRPr="005F3AA9" w:rsidRDefault="00BF6C28" w:rsidP="00BF6C28">
            <w:pPr>
              <w:rPr>
                <w:sz w:val="22"/>
                <w:szCs w:val="22"/>
              </w:rPr>
            </w:pPr>
          </w:p>
          <w:p w14:paraId="341F5A6F" w14:textId="77777777" w:rsidR="00BF6C28" w:rsidRPr="005F3AA9" w:rsidRDefault="00BF6C28" w:rsidP="00BF6C28">
            <w:pPr>
              <w:rPr>
                <w:sz w:val="22"/>
                <w:szCs w:val="22"/>
              </w:rPr>
            </w:pPr>
            <w:r w:rsidRPr="005F3AA9">
              <w:rPr>
                <w:sz w:val="22"/>
                <w:szCs w:val="22"/>
              </w:rPr>
              <w:t>n.s.</w:t>
            </w:r>
          </w:p>
          <w:p w14:paraId="0CD677B8" w14:textId="77777777" w:rsidR="00BF6C28" w:rsidRPr="005F3AA9" w:rsidRDefault="00BF6C28" w:rsidP="00BF6C28">
            <w:pPr>
              <w:rPr>
                <w:sz w:val="22"/>
                <w:szCs w:val="22"/>
              </w:rPr>
            </w:pPr>
          </w:p>
          <w:p w14:paraId="34DCB28E" w14:textId="26265AEC" w:rsidR="00BF6C28" w:rsidRPr="005F3AA9" w:rsidRDefault="00BF6C28" w:rsidP="00BF6C28">
            <w:pPr>
              <w:rPr>
                <w:b/>
                <w:sz w:val="22"/>
                <w:szCs w:val="22"/>
              </w:rPr>
            </w:pPr>
            <w:r w:rsidRPr="005F3AA9">
              <w:rPr>
                <w:sz w:val="22"/>
                <w:szCs w:val="22"/>
              </w:rPr>
              <w:t>0.01*</w:t>
            </w:r>
          </w:p>
        </w:tc>
        <w:tc>
          <w:tcPr>
            <w:tcW w:w="1655" w:type="dxa"/>
            <w:gridSpan w:val="2"/>
          </w:tcPr>
          <w:p w14:paraId="42ACD6C8" w14:textId="77777777" w:rsidR="00E96FB9" w:rsidRPr="00E96FB9" w:rsidRDefault="00BF6C28" w:rsidP="00BF6C28">
            <w:pPr>
              <w:rPr>
                <w:sz w:val="22"/>
                <w:szCs w:val="22"/>
              </w:rPr>
            </w:pPr>
            <w:r w:rsidRPr="005F3AA9">
              <w:rPr>
                <w:sz w:val="22"/>
                <w:szCs w:val="22"/>
              </w:rPr>
              <w:t xml:space="preserve">Linear regression, Adjusted </w:t>
            </w:r>
          </w:p>
          <w:p w14:paraId="11BAD1B9" w14:textId="7BB8A014"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470C5B68" w14:textId="54047C19" w:rsidR="00BF6C28" w:rsidRPr="005F3AA9" w:rsidRDefault="00BF6C28" w:rsidP="00BF6C28">
            <w:pPr>
              <w:tabs>
                <w:tab w:val="left" w:pos="613"/>
              </w:tabs>
              <w:rPr>
                <w:sz w:val="22"/>
                <w:szCs w:val="22"/>
              </w:rPr>
            </w:pPr>
            <w:r w:rsidRPr="005F3AA9">
              <w:rPr>
                <w:sz w:val="22"/>
                <w:szCs w:val="22"/>
              </w:rPr>
              <w:t>No</w:t>
            </w:r>
          </w:p>
        </w:tc>
        <w:tc>
          <w:tcPr>
            <w:tcW w:w="907" w:type="dxa"/>
          </w:tcPr>
          <w:p w14:paraId="401B7D46" w14:textId="4A50A8F7" w:rsidR="00BF6C28" w:rsidRPr="005F3AA9" w:rsidRDefault="00BF6C28" w:rsidP="00BF6C28">
            <w:pPr>
              <w:rPr>
                <w:sz w:val="22"/>
                <w:szCs w:val="22"/>
              </w:rPr>
            </w:pPr>
            <w:r w:rsidRPr="005F3AA9">
              <w:rPr>
                <w:sz w:val="22"/>
                <w:szCs w:val="22"/>
              </w:rPr>
              <w:t>9</w:t>
            </w:r>
          </w:p>
        </w:tc>
      </w:tr>
      <w:tr w:rsidR="00BF6C28" w:rsidRPr="005F3AA9" w14:paraId="12316008" w14:textId="77777777" w:rsidTr="00346ACE">
        <w:tc>
          <w:tcPr>
            <w:tcW w:w="1776" w:type="dxa"/>
          </w:tcPr>
          <w:p w14:paraId="34F92830" w14:textId="77777777" w:rsidR="00BF6C28" w:rsidRPr="005F3AA9" w:rsidRDefault="00BF6C28" w:rsidP="00BF6C28">
            <w:pPr>
              <w:rPr>
                <w:sz w:val="22"/>
                <w:szCs w:val="22"/>
              </w:rPr>
            </w:pPr>
            <w:r w:rsidRPr="005F3AA9">
              <w:rPr>
                <w:sz w:val="22"/>
                <w:szCs w:val="22"/>
              </w:rPr>
              <w:t>Lin et al. 2014, Multiple European countries</w:t>
            </w:r>
          </w:p>
          <w:p w14:paraId="79B2E330" w14:textId="55877EF8" w:rsidR="00BF6C28" w:rsidRPr="005F3AA9" w:rsidRDefault="00BF6C28" w:rsidP="00BF6C28">
            <w:pPr>
              <w:rPr>
                <w:sz w:val="22"/>
                <w:szCs w:val="22"/>
              </w:rPr>
            </w:pP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8]</w:t>
            </w:r>
            <w:r w:rsidRPr="005F3AA9">
              <w:rPr>
                <w:sz w:val="22"/>
                <w:szCs w:val="22"/>
              </w:rPr>
              <w:fldChar w:fldCharType="end"/>
            </w:r>
          </w:p>
        </w:tc>
        <w:tc>
          <w:tcPr>
            <w:tcW w:w="1811" w:type="dxa"/>
          </w:tcPr>
          <w:p w14:paraId="0A049411" w14:textId="120CC704" w:rsidR="00BF6C28" w:rsidRPr="005F3AA9" w:rsidRDefault="00BF6C28" w:rsidP="00BF6C28">
            <w:pPr>
              <w:rPr>
                <w:sz w:val="22"/>
                <w:szCs w:val="22"/>
              </w:rPr>
            </w:pPr>
            <w:r w:rsidRPr="005F3AA9">
              <w:rPr>
                <w:sz w:val="22"/>
                <w:szCs w:val="22"/>
              </w:rPr>
              <w:t>n: 1804;</w:t>
            </w:r>
          </w:p>
          <w:p w14:paraId="356A4FB7" w14:textId="5BFB7049" w:rsidR="00BF6C28" w:rsidRPr="005F3AA9" w:rsidRDefault="00BF6C28" w:rsidP="00BF6C28">
            <w:pPr>
              <w:rPr>
                <w:sz w:val="22"/>
                <w:szCs w:val="22"/>
              </w:rPr>
            </w:pPr>
            <w:r w:rsidRPr="005F3AA9">
              <w:rPr>
                <w:sz w:val="22"/>
                <w:szCs w:val="22"/>
              </w:rPr>
              <w:t>age: 12.5-17.5;</w:t>
            </w:r>
          </w:p>
          <w:p w14:paraId="5EC2A737" w14:textId="5B5A4BA8" w:rsidR="00BF6C28" w:rsidRPr="005F3AA9" w:rsidRDefault="000C18F7" w:rsidP="00BF6C28">
            <w:pPr>
              <w:rPr>
                <w:sz w:val="22"/>
                <w:szCs w:val="22"/>
              </w:rPr>
            </w:pPr>
            <w:r>
              <w:rPr>
                <w:sz w:val="22"/>
                <w:szCs w:val="22"/>
              </w:rPr>
              <w:t>female: 52.6</w:t>
            </w:r>
            <w:r w:rsidR="00BF6C28" w:rsidRPr="005F3AA9">
              <w:rPr>
                <w:sz w:val="22"/>
                <w:szCs w:val="22"/>
              </w:rPr>
              <w:t>%</w:t>
            </w:r>
          </w:p>
        </w:tc>
        <w:tc>
          <w:tcPr>
            <w:tcW w:w="1526" w:type="dxa"/>
          </w:tcPr>
          <w:p w14:paraId="6C95CFB4" w14:textId="743DDE7A" w:rsidR="00BF6C28" w:rsidRPr="005F3AA9" w:rsidRDefault="00BF6C28" w:rsidP="00BF6C28">
            <w:pPr>
              <w:rPr>
                <w:sz w:val="22"/>
                <w:szCs w:val="22"/>
              </w:rPr>
            </w:pPr>
            <w:r w:rsidRPr="005F3AA9">
              <w:rPr>
                <w:sz w:val="22"/>
                <w:szCs w:val="22"/>
              </w:rPr>
              <w:t>Cross-sectional</w:t>
            </w:r>
          </w:p>
        </w:tc>
        <w:tc>
          <w:tcPr>
            <w:tcW w:w="989" w:type="dxa"/>
          </w:tcPr>
          <w:p w14:paraId="4A4E2DB7" w14:textId="366328E4" w:rsidR="00BF6C28" w:rsidRPr="005F3AA9" w:rsidRDefault="00BF6C28" w:rsidP="00BF6C28">
            <w:pPr>
              <w:rPr>
                <w:sz w:val="22"/>
                <w:szCs w:val="22"/>
              </w:rPr>
            </w:pPr>
            <w:r w:rsidRPr="005F3AA9">
              <w:rPr>
                <w:sz w:val="22"/>
                <w:szCs w:val="22"/>
              </w:rPr>
              <w:t>24h recall</w:t>
            </w:r>
          </w:p>
        </w:tc>
        <w:tc>
          <w:tcPr>
            <w:tcW w:w="1413" w:type="dxa"/>
          </w:tcPr>
          <w:p w14:paraId="685AF413" w14:textId="2EE62307" w:rsidR="00BF6C28" w:rsidRPr="005F3AA9" w:rsidRDefault="00BF6C28" w:rsidP="00BF6C28">
            <w:pPr>
              <w:rPr>
                <w:sz w:val="22"/>
                <w:szCs w:val="22"/>
              </w:rPr>
            </w:pPr>
            <w:r w:rsidRPr="005F3AA9">
              <w:rPr>
                <w:sz w:val="22"/>
                <w:szCs w:val="22"/>
              </w:rPr>
              <w:t>Yes</w:t>
            </w:r>
          </w:p>
        </w:tc>
        <w:tc>
          <w:tcPr>
            <w:tcW w:w="1356" w:type="dxa"/>
          </w:tcPr>
          <w:p w14:paraId="343CB31A" w14:textId="17DF30AC" w:rsidR="00BF6C28" w:rsidRPr="005F3AA9" w:rsidRDefault="00BF6C28" w:rsidP="00BF6C28">
            <w:pPr>
              <w:rPr>
                <w:sz w:val="22"/>
                <w:szCs w:val="22"/>
              </w:rPr>
            </w:pPr>
            <w:r w:rsidRPr="005F3AA9">
              <w:rPr>
                <w:sz w:val="22"/>
                <w:szCs w:val="22"/>
              </w:rPr>
              <w:t>no</w:t>
            </w:r>
          </w:p>
        </w:tc>
        <w:tc>
          <w:tcPr>
            <w:tcW w:w="2303" w:type="dxa"/>
          </w:tcPr>
          <w:p w14:paraId="6071559E" w14:textId="77777777" w:rsidR="00BF6C28" w:rsidRPr="005F3AA9" w:rsidRDefault="00BF6C28" w:rsidP="00BF6C28">
            <w:pPr>
              <w:rPr>
                <w:sz w:val="22"/>
                <w:szCs w:val="22"/>
              </w:rPr>
            </w:pPr>
            <w:r w:rsidRPr="005F3AA9">
              <w:rPr>
                <w:sz w:val="22"/>
                <w:szCs w:val="22"/>
              </w:rPr>
              <w:t>Dietary fiber</w:t>
            </w:r>
          </w:p>
          <w:p w14:paraId="76EE7FC3" w14:textId="689408A7" w:rsidR="00BF6C28" w:rsidRPr="005F3AA9" w:rsidRDefault="00BF6C28" w:rsidP="00BF6C28">
            <w:pPr>
              <w:rPr>
                <w:sz w:val="22"/>
                <w:szCs w:val="22"/>
              </w:rPr>
            </w:pPr>
            <w:r w:rsidRPr="005F3AA9">
              <w:rPr>
                <w:sz w:val="22"/>
                <w:szCs w:val="22"/>
              </w:rPr>
              <w:t>Soluble Fiber</w:t>
            </w:r>
          </w:p>
          <w:p w14:paraId="24501D84" w14:textId="26033AA4" w:rsidR="00BF6C28" w:rsidRPr="005F3AA9" w:rsidRDefault="00BF6C28" w:rsidP="00BF6C28">
            <w:pPr>
              <w:rPr>
                <w:sz w:val="22"/>
                <w:szCs w:val="22"/>
              </w:rPr>
            </w:pPr>
            <w:r w:rsidRPr="005F3AA9">
              <w:rPr>
                <w:sz w:val="22"/>
                <w:szCs w:val="22"/>
              </w:rPr>
              <w:t>Insoluble Fiber</w:t>
            </w:r>
          </w:p>
          <w:p w14:paraId="17AFBC52" w14:textId="6E0F6A63" w:rsidR="00BF6C28" w:rsidRPr="005F3AA9" w:rsidRDefault="00BF6C28" w:rsidP="00BF6C28">
            <w:pPr>
              <w:rPr>
                <w:sz w:val="22"/>
                <w:szCs w:val="22"/>
              </w:rPr>
            </w:pPr>
          </w:p>
        </w:tc>
        <w:tc>
          <w:tcPr>
            <w:tcW w:w="1393" w:type="dxa"/>
          </w:tcPr>
          <w:p w14:paraId="67DE27FA" w14:textId="17A53655" w:rsidR="00BF6C28" w:rsidRPr="005F3AA9" w:rsidRDefault="00BF6C28" w:rsidP="00BF6C28">
            <w:pPr>
              <w:rPr>
                <w:sz w:val="22"/>
                <w:szCs w:val="22"/>
              </w:rPr>
            </w:pPr>
            <w:r w:rsidRPr="005F3AA9">
              <w:rPr>
                <w:sz w:val="22"/>
                <w:szCs w:val="22"/>
              </w:rPr>
              <w:t>n.s.</w:t>
            </w:r>
          </w:p>
          <w:p w14:paraId="50B09FA0" w14:textId="1147DFCC" w:rsidR="00BF6C28" w:rsidRPr="005F3AA9" w:rsidRDefault="00BF6C28" w:rsidP="00BF6C28">
            <w:pPr>
              <w:rPr>
                <w:sz w:val="22"/>
                <w:szCs w:val="22"/>
              </w:rPr>
            </w:pPr>
            <w:r w:rsidRPr="005F3AA9">
              <w:rPr>
                <w:sz w:val="22"/>
                <w:szCs w:val="22"/>
              </w:rPr>
              <w:t>n.s.</w:t>
            </w:r>
          </w:p>
          <w:p w14:paraId="4BD86164" w14:textId="6A079EB2" w:rsidR="00BF6C28" w:rsidRPr="005F3AA9" w:rsidRDefault="00BF6C28" w:rsidP="00BF6C28">
            <w:pPr>
              <w:rPr>
                <w:sz w:val="22"/>
                <w:szCs w:val="22"/>
              </w:rPr>
            </w:pPr>
            <w:r w:rsidRPr="005F3AA9">
              <w:rPr>
                <w:sz w:val="22"/>
                <w:szCs w:val="22"/>
              </w:rPr>
              <w:t>n.s.</w:t>
            </w:r>
          </w:p>
        </w:tc>
        <w:tc>
          <w:tcPr>
            <w:tcW w:w="1655" w:type="dxa"/>
            <w:gridSpan w:val="2"/>
          </w:tcPr>
          <w:p w14:paraId="5F60A4F0" w14:textId="77777777" w:rsidR="00BF6C28" w:rsidRPr="005F3AA9" w:rsidRDefault="00BF6C28" w:rsidP="00BF6C28">
            <w:pPr>
              <w:rPr>
                <w:sz w:val="22"/>
                <w:szCs w:val="22"/>
              </w:rPr>
            </w:pPr>
            <w:r w:rsidRPr="005F3AA9">
              <w:rPr>
                <w:sz w:val="22"/>
                <w:szCs w:val="22"/>
              </w:rPr>
              <w:t xml:space="preserve">GLM multivariate analysis, </w:t>
            </w:r>
          </w:p>
          <w:p w14:paraId="471D1DBB" w14:textId="19A4676D"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430A780F" w14:textId="4DDA9D75" w:rsidR="00BF6C28" w:rsidRPr="005F3AA9" w:rsidRDefault="00BF6C28" w:rsidP="00BF6C28">
            <w:pPr>
              <w:rPr>
                <w:sz w:val="22"/>
                <w:szCs w:val="22"/>
              </w:rPr>
            </w:pPr>
            <w:r w:rsidRPr="005F3AA9">
              <w:rPr>
                <w:sz w:val="22"/>
                <w:szCs w:val="22"/>
              </w:rPr>
              <w:t>Unknown</w:t>
            </w:r>
          </w:p>
        </w:tc>
        <w:tc>
          <w:tcPr>
            <w:tcW w:w="907" w:type="dxa"/>
          </w:tcPr>
          <w:p w14:paraId="03ACAB39" w14:textId="067BE7F4" w:rsidR="00BF6C28" w:rsidRPr="005F3AA9" w:rsidRDefault="00BF6C28" w:rsidP="00BF6C28">
            <w:pPr>
              <w:rPr>
                <w:sz w:val="22"/>
                <w:szCs w:val="22"/>
              </w:rPr>
            </w:pPr>
            <w:r w:rsidRPr="005F3AA9">
              <w:rPr>
                <w:sz w:val="22"/>
                <w:szCs w:val="22"/>
              </w:rPr>
              <w:t>6</w:t>
            </w:r>
          </w:p>
        </w:tc>
      </w:tr>
      <w:tr w:rsidR="00BF6C28" w:rsidRPr="005F3AA9" w14:paraId="323554EA" w14:textId="77777777" w:rsidTr="00346ACE">
        <w:tc>
          <w:tcPr>
            <w:tcW w:w="1776" w:type="dxa"/>
          </w:tcPr>
          <w:p w14:paraId="7F23D595" w14:textId="1D718241" w:rsidR="00BF6C28" w:rsidRPr="005F3AA9" w:rsidRDefault="00BF6C28" w:rsidP="00BF6C28">
            <w:pPr>
              <w:rPr>
                <w:b/>
                <w:sz w:val="22"/>
                <w:szCs w:val="22"/>
              </w:rPr>
            </w:pPr>
            <w:r w:rsidRPr="005F3AA9">
              <w:rPr>
                <w:sz w:val="22"/>
                <w:szCs w:val="22"/>
              </w:rPr>
              <w:t>Qureshi et al. 2009, USA</w:t>
            </w:r>
            <w:r w:rsidRPr="005F3AA9">
              <w:rPr>
                <w:sz w:val="22"/>
                <w:szCs w:val="22"/>
              </w:rPr>
              <w:fldChar w:fldCharType="begin"/>
            </w:r>
            <w:r w:rsidRPr="005F3AA9">
              <w:rPr>
                <w:sz w:val="22"/>
                <w:szCs w:val="22"/>
              </w:rPr>
              <w:instrText xml:space="preserve"> ADDIN EN.CITE &lt;EndNote&gt;&lt;Cite&gt;&lt;Author&gt;Qureshi&lt;/Author&gt;&lt;Year&gt;2009&lt;/Year&gt;&lt;RecNum&gt;207&lt;/RecNum&gt;&lt;DisplayText&gt;[65]&lt;/DisplayText&gt;&lt;record&gt;&lt;rec-number&gt;207&lt;/rec-number&gt;&lt;foreign-keys&gt;&lt;key app="EN" db-id="t2dxed09qrzwf4eetwqvrwt10fd0axp5ze9z" timestamp="1464598756"&gt;207&lt;/key&gt;&lt;/foreign-keys&gt;&lt;ref-type name="Journal Article"&gt;17&lt;/ref-type&gt;&lt;contributors&gt;&lt;authors&gt;&lt;author&gt;Qureshi, M. M.&lt;/author&gt;&lt;author&gt;Singer, M. R.&lt;/author&gt;&lt;author&gt;Moore, L. L.&lt;/author&gt;&lt;/authors&gt;&lt;/contributors&gt;&lt;auth-address&gt;Section of Preventive Medicine and Epidemiology, Boston University School of Medicine, Harrison Court, 761 Harrison Ave, Boston, MA 02118, USA. llmoore@bu.edu.&lt;/auth-address&gt;&lt;titles&gt;&lt;title&gt;A cross-sectional study of food group intake and C-reactive protein among children&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40&lt;/pages&gt;&lt;volume&gt;6&lt;/volume&gt;&lt;edition&gt;2009/10/14&lt;/edition&gt;&lt;dates&gt;&lt;year&gt;2009&lt;/year&gt;&lt;/dates&gt;&lt;isbn&gt;1743-7075 (Electronic)&amp;#xD;1743-7075 (Linking)&lt;/isbn&gt;&lt;accession-num&gt;19822004&lt;/accession-num&gt;&lt;urls&gt;&lt;related-urls&gt;&lt;url&gt;http://www.nutritionandmetabolism.com/content/pdf/1743-7075-6-40.pdf&lt;/url&gt;&lt;/related-urls&gt;&lt;/urls&gt;&lt;custom2&gt;PMC2770558&lt;/custom2&gt;&lt;electronic-resource-num&gt;10.1186/1743-7075-6-40&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65]</w:t>
            </w:r>
            <w:r w:rsidRPr="005F3AA9">
              <w:rPr>
                <w:sz w:val="22"/>
                <w:szCs w:val="22"/>
              </w:rPr>
              <w:fldChar w:fldCharType="end"/>
            </w:r>
          </w:p>
        </w:tc>
        <w:tc>
          <w:tcPr>
            <w:tcW w:w="1811" w:type="dxa"/>
          </w:tcPr>
          <w:p w14:paraId="16C842C4" w14:textId="7CE14FE3" w:rsidR="00BF6C28" w:rsidRPr="005F3AA9" w:rsidRDefault="00BF6C28" w:rsidP="00BF6C28">
            <w:pPr>
              <w:rPr>
                <w:sz w:val="22"/>
                <w:szCs w:val="22"/>
              </w:rPr>
            </w:pPr>
            <w:r w:rsidRPr="005F3AA9">
              <w:rPr>
                <w:sz w:val="22"/>
                <w:szCs w:val="22"/>
              </w:rPr>
              <w:t>n: 4110;</w:t>
            </w:r>
          </w:p>
          <w:p w14:paraId="30F4ADB0" w14:textId="77777777" w:rsidR="00BF6C28" w:rsidRPr="005F3AA9" w:rsidRDefault="00BF6C28" w:rsidP="00BF6C28">
            <w:pPr>
              <w:rPr>
                <w:sz w:val="22"/>
                <w:szCs w:val="22"/>
              </w:rPr>
            </w:pPr>
            <w:r w:rsidRPr="005F3AA9">
              <w:rPr>
                <w:sz w:val="22"/>
                <w:szCs w:val="22"/>
              </w:rPr>
              <w:t>age: 5-16;</w:t>
            </w:r>
          </w:p>
          <w:p w14:paraId="1CC5BBA1" w14:textId="744EB761" w:rsidR="00BF6C28" w:rsidRPr="005F3AA9" w:rsidRDefault="000C18F7" w:rsidP="00BF6C28">
            <w:pPr>
              <w:rPr>
                <w:sz w:val="22"/>
                <w:szCs w:val="22"/>
              </w:rPr>
            </w:pPr>
            <w:r>
              <w:rPr>
                <w:sz w:val="22"/>
                <w:szCs w:val="22"/>
              </w:rPr>
              <w:t>female: 49.9</w:t>
            </w:r>
            <w:r w:rsidR="00BF6C28" w:rsidRPr="005F3AA9">
              <w:rPr>
                <w:sz w:val="22"/>
                <w:szCs w:val="22"/>
              </w:rPr>
              <w:t>%</w:t>
            </w:r>
          </w:p>
        </w:tc>
        <w:tc>
          <w:tcPr>
            <w:tcW w:w="1526" w:type="dxa"/>
          </w:tcPr>
          <w:p w14:paraId="68BBC4C3" w14:textId="4108183B" w:rsidR="00BF6C28" w:rsidRPr="005F3AA9" w:rsidRDefault="00BF6C28" w:rsidP="00BF6C28">
            <w:pPr>
              <w:rPr>
                <w:sz w:val="22"/>
                <w:szCs w:val="22"/>
              </w:rPr>
            </w:pPr>
            <w:r w:rsidRPr="005F3AA9">
              <w:rPr>
                <w:sz w:val="22"/>
                <w:szCs w:val="22"/>
              </w:rPr>
              <w:t>Cross-sectional</w:t>
            </w:r>
          </w:p>
        </w:tc>
        <w:tc>
          <w:tcPr>
            <w:tcW w:w="989" w:type="dxa"/>
          </w:tcPr>
          <w:p w14:paraId="06784C4D" w14:textId="69F15ACB" w:rsidR="00BF6C28" w:rsidRPr="005F3AA9" w:rsidRDefault="00BF6C28" w:rsidP="00BF6C28">
            <w:pPr>
              <w:rPr>
                <w:sz w:val="22"/>
                <w:szCs w:val="22"/>
              </w:rPr>
            </w:pPr>
            <w:r w:rsidRPr="005F3AA9">
              <w:rPr>
                <w:sz w:val="22"/>
                <w:szCs w:val="22"/>
              </w:rPr>
              <w:t>24h recall</w:t>
            </w:r>
          </w:p>
        </w:tc>
        <w:tc>
          <w:tcPr>
            <w:tcW w:w="1413" w:type="dxa"/>
          </w:tcPr>
          <w:p w14:paraId="679CB442" w14:textId="21FECE5B" w:rsidR="00BF6C28" w:rsidRPr="005F3AA9" w:rsidRDefault="00BF6C28" w:rsidP="00BF6C28">
            <w:pPr>
              <w:rPr>
                <w:sz w:val="22"/>
                <w:szCs w:val="22"/>
              </w:rPr>
            </w:pPr>
            <w:r w:rsidRPr="005F3AA9">
              <w:rPr>
                <w:sz w:val="22"/>
                <w:szCs w:val="22"/>
              </w:rPr>
              <w:t>Unknown</w:t>
            </w:r>
          </w:p>
        </w:tc>
        <w:tc>
          <w:tcPr>
            <w:tcW w:w="1356" w:type="dxa"/>
          </w:tcPr>
          <w:p w14:paraId="5013E92F" w14:textId="04526296" w:rsidR="00BF6C28" w:rsidRPr="005F3AA9" w:rsidRDefault="00BF6C28" w:rsidP="00BF6C28">
            <w:pPr>
              <w:rPr>
                <w:sz w:val="22"/>
                <w:szCs w:val="22"/>
              </w:rPr>
            </w:pPr>
            <w:r w:rsidRPr="005F3AA9">
              <w:rPr>
                <w:sz w:val="22"/>
                <w:szCs w:val="22"/>
              </w:rPr>
              <w:t>no</w:t>
            </w:r>
          </w:p>
        </w:tc>
        <w:tc>
          <w:tcPr>
            <w:tcW w:w="2303" w:type="dxa"/>
          </w:tcPr>
          <w:p w14:paraId="6F92FC12" w14:textId="7A73E7FF" w:rsidR="00BF6C28" w:rsidRPr="005F3AA9" w:rsidRDefault="00BF6C28" w:rsidP="00BF6C28">
            <w:pPr>
              <w:rPr>
                <w:sz w:val="22"/>
                <w:szCs w:val="22"/>
              </w:rPr>
            </w:pPr>
            <w:r w:rsidRPr="005F3AA9">
              <w:rPr>
                <w:sz w:val="22"/>
                <w:szCs w:val="22"/>
              </w:rPr>
              <w:t>Dairy products</w:t>
            </w:r>
          </w:p>
          <w:p w14:paraId="6DECCAD7" w14:textId="4B981912" w:rsidR="00BF6C28" w:rsidRPr="005F3AA9" w:rsidRDefault="00BF6C28" w:rsidP="00BF6C28">
            <w:pPr>
              <w:rPr>
                <w:sz w:val="22"/>
                <w:szCs w:val="22"/>
              </w:rPr>
            </w:pPr>
            <w:r w:rsidRPr="005F3AA9">
              <w:rPr>
                <w:sz w:val="22"/>
                <w:szCs w:val="22"/>
              </w:rPr>
              <w:t>Milk</w:t>
            </w:r>
          </w:p>
          <w:p w14:paraId="1785AFFA" w14:textId="77777777" w:rsidR="00BF6C28" w:rsidRPr="005F3AA9" w:rsidRDefault="00BF6C28" w:rsidP="00BF6C28">
            <w:pPr>
              <w:rPr>
                <w:sz w:val="22"/>
                <w:szCs w:val="22"/>
              </w:rPr>
            </w:pPr>
            <w:r w:rsidRPr="005F3AA9">
              <w:rPr>
                <w:sz w:val="22"/>
                <w:szCs w:val="22"/>
              </w:rPr>
              <w:t>Cheese</w:t>
            </w:r>
          </w:p>
          <w:p w14:paraId="2A8B94B6" w14:textId="77777777" w:rsidR="00BF6C28" w:rsidRPr="005F3AA9" w:rsidRDefault="00BF6C28" w:rsidP="00BF6C28">
            <w:pPr>
              <w:rPr>
                <w:sz w:val="22"/>
                <w:szCs w:val="22"/>
              </w:rPr>
            </w:pPr>
            <w:r w:rsidRPr="005F3AA9">
              <w:rPr>
                <w:sz w:val="22"/>
                <w:szCs w:val="22"/>
              </w:rPr>
              <w:t>Yoghurt</w:t>
            </w:r>
          </w:p>
          <w:p w14:paraId="168A7127" w14:textId="2506B60F" w:rsidR="00BF6C28" w:rsidRPr="005F3AA9" w:rsidRDefault="00BF6C28" w:rsidP="00BF6C28">
            <w:pPr>
              <w:rPr>
                <w:sz w:val="22"/>
                <w:szCs w:val="22"/>
              </w:rPr>
            </w:pPr>
            <w:r w:rsidRPr="005F3AA9">
              <w:rPr>
                <w:sz w:val="22"/>
                <w:szCs w:val="22"/>
              </w:rPr>
              <w:t xml:space="preserve">Grains </w:t>
            </w:r>
          </w:p>
          <w:p w14:paraId="08791851" w14:textId="0D833438" w:rsidR="00BF6C28" w:rsidRPr="005F3AA9" w:rsidRDefault="00BF6C28" w:rsidP="00BF6C28">
            <w:pPr>
              <w:rPr>
                <w:sz w:val="22"/>
                <w:szCs w:val="22"/>
              </w:rPr>
            </w:pPr>
            <w:r w:rsidRPr="005F3AA9">
              <w:rPr>
                <w:sz w:val="22"/>
                <w:szCs w:val="22"/>
              </w:rPr>
              <w:t>Refined grains</w:t>
            </w:r>
          </w:p>
          <w:p w14:paraId="025E24F4" w14:textId="77777777" w:rsidR="00BF6C28" w:rsidRPr="005F3AA9" w:rsidRDefault="00BF6C28" w:rsidP="00BF6C28">
            <w:pPr>
              <w:rPr>
                <w:sz w:val="22"/>
                <w:szCs w:val="22"/>
              </w:rPr>
            </w:pPr>
            <w:r w:rsidRPr="005F3AA9">
              <w:rPr>
                <w:sz w:val="22"/>
                <w:szCs w:val="22"/>
              </w:rPr>
              <w:t>Whole grains</w:t>
            </w:r>
          </w:p>
          <w:p w14:paraId="0578FDF9" w14:textId="77777777" w:rsidR="00BF6C28" w:rsidRPr="005F3AA9" w:rsidRDefault="00BF6C28" w:rsidP="00BF6C28">
            <w:pPr>
              <w:rPr>
                <w:sz w:val="22"/>
                <w:szCs w:val="22"/>
              </w:rPr>
            </w:pPr>
            <w:r w:rsidRPr="005F3AA9">
              <w:rPr>
                <w:sz w:val="22"/>
                <w:szCs w:val="22"/>
              </w:rPr>
              <w:t>Fruits</w:t>
            </w:r>
          </w:p>
          <w:p w14:paraId="32D21FDF" w14:textId="7D7708DB" w:rsidR="00BF6C28" w:rsidRPr="005F3AA9" w:rsidRDefault="00BF6C28" w:rsidP="00BF6C28">
            <w:pPr>
              <w:rPr>
                <w:sz w:val="22"/>
                <w:szCs w:val="22"/>
              </w:rPr>
            </w:pPr>
            <w:r w:rsidRPr="005F3AA9">
              <w:rPr>
                <w:sz w:val="22"/>
                <w:szCs w:val="22"/>
              </w:rPr>
              <w:t>Citrus, melon, berries</w:t>
            </w:r>
          </w:p>
          <w:p w14:paraId="3BA28CBF" w14:textId="354AEAF5" w:rsidR="00BF6C28" w:rsidRPr="005F3AA9" w:rsidRDefault="00BF6C28" w:rsidP="00BF6C28">
            <w:pPr>
              <w:tabs>
                <w:tab w:val="right" w:pos="1911"/>
              </w:tabs>
              <w:rPr>
                <w:sz w:val="22"/>
                <w:szCs w:val="22"/>
              </w:rPr>
            </w:pPr>
            <w:r w:rsidRPr="005F3AA9">
              <w:rPr>
                <w:sz w:val="22"/>
                <w:szCs w:val="22"/>
              </w:rPr>
              <w:t>Other fruit</w:t>
            </w:r>
            <w:r w:rsidR="00A6766B">
              <w:rPr>
                <w:sz w:val="22"/>
                <w:szCs w:val="22"/>
              </w:rPr>
              <w:t>s</w:t>
            </w:r>
          </w:p>
          <w:p w14:paraId="2BD60D9B" w14:textId="5A9BA275" w:rsidR="00BF6C28" w:rsidRPr="005F3AA9" w:rsidRDefault="00BF6C28" w:rsidP="00BF6C28">
            <w:pPr>
              <w:tabs>
                <w:tab w:val="right" w:pos="1911"/>
              </w:tabs>
              <w:rPr>
                <w:sz w:val="22"/>
                <w:szCs w:val="22"/>
              </w:rPr>
            </w:pPr>
            <w:r w:rsidRPr="005F3AA9">
              <w:rPr>
                <w:sz w:val="22"/>
                <w:szCs w:val="22"/>
              </w:rPr>
              <w:t>Vegetables</w:t>
            </w:r>
          </w:p>
          <w:p w14:paraId="1C027822" w14:textId="77777777" w:rsidR="00BF6C28" w:rsidRPr="005F3AA9" w:rsidRDefault="00BF6C28" w:rsidP="00BF6C28">
            <w:pPr>
              <w:tabs>
                <w:tab w:val="right" w:pos="1911"/>
              </w:tabs>
              <w:rPr>
                <w:sz w:val="22"/>
                <w:szCs w:val="22"/>
              </w:rPr>
            </w:pPr>
            <w:r w:rsidRPr="005F3AA9">
              <w:rPr>
                <w:sz w:val="22"/>
                <w:szCs w:val="22"/>
              </w:rPr>
              <w:t>Non starchy vegetables</w:t>
            </w:r>
          </w:p>
          <w:p w14:paraId="0278A1CB" w14:textId="1FB447BC" w:rsidR="00BF6C28" w:rsidRPr="005F3AA9" w:rsidRDefault="00BF6C28" w:rsidP="00BF6C28">
            <w:pPr>
              <w:tabs>
                <w:tab w:val="right" w:pos="1911"/>
              </w:tabs>
              <w:rPr>
                <w:sz w:val="22"/>
                <w:szCs w:val="22"/>
              </w:rPr>
            </w:pPr>
            <w:r w:rsidRPr="005F3AA9">
              <w:rPr>
                <w:sz w:val="22"/>
                <w:szCs w:val="22"/>
              </w:rPr>
              <w:t>Dark green vegetables</w:t>
            </w:r>
          </w:p>
          <w:p w14:paraId="4C297277" w14:textId="77777777" w:rsidR="00BF6C28" w:rsidRPr="005F3AA9" w:rsidRDefault="00BF6C28" w:rsidP="00BF6C28">
            <w:pPr>
              <w:tabs>
                <w:tab w:val="right" w:pos="1911"/>
              </w:tabs>
              <w:rPr>
                <w:sz w:val="22"/>
                <w:szCs w:val="22"/>
              </w:rPr>
            </w:pPr>
            <w:r w:rsidRPr="005F3AA9">
              <w:rPr>
                <w:sz w:val="22"/>
                <w:szCs w:val="22"/>
              </w:rPr>
              <w:t>Deep yellow/orange vegetables</w:t>
            </w:r>
          </w:p>
          <w:p w14:paraId="7E93EC63" w14:textId="025BC55A" w:rsidR="00BF6C28" w:rsidRPr="005F3AA9" w:rsidRDefault="00BF6C28" w:rsidP="00BF6C28">
            <w:pPr>
              <w:tabs>
                <w:tab w:val="right" w:pos="1911"/>
              </w:tabs>
              <w:rPr>
                <w:sz w:val="22"/>
                <w:szCs w:val="22"/>
              </w:rPr>
            </w:pPr>
            <w:r w:rsidRPr="005F3AA9">
              <w:rPr>
                <w:sz w:val="22"/>
                <w:szCs w:val="22"/>
              </w:rPr>
              <w:t>Tomatoes</w:t>
            </w:r>
          </w:p>
          <w:p w14:paraId="40DB92CD" w14:textId="15AEC824" w:rsidR="00BF6C28" w:rsidRPr="005F3AA9" w:rsidRDefault="00BF6C28" w:rsidP="00BF6C28">
            <w:pPr>
              <w:tabs>
                <w:tab w:val="right" w:pos="1911"/>
              </w:tabs>
              <w:rPr>
                <w:sz w:val="22"/>
                <w:szCs w:val="22"/>
              </w:rPr>
            </w:pPr>
            <w:r w:rsidRPr="005F3AA9">
              <w:rPr>
                <w:sz w:val="22"/>
                <w:szCs w:val="22"/>
              </w:rPr>
              <w:t>Starchy vegetables</w:t>
            </w:r>
          </w:p>
          <w:p w14:paraId="52F7CDFF" w14:textId="77777777" w:rsidR="00BF6C28" w:rsidRPr="005F3AA9" w:rsidRDefault="00BF6C28" w:rsidP="00BF6C28">
            <w:pPr>
              <w:tabs>
                <w:tab w:val="right" w:pos="1911"/>
              </w:tabs>
              <w:rPr>
                <w:sz w:val="22"/>
                <w:szCs w:val="22"/>
              </w:rPr>
            </w:pPr>
            <w:r w:rsidRPr="005F3AA9">
              <w:rPr>
                <w:sz w:val="22"/>
                <w:szCs w:val="22"/>
              </w:rPr>
              <w:t>Legumes</w:t>
            </w:r>
          </w:p>
          <w:p w14:paraId="1BD7F4C7" w14:textId="77777777" w:rsidR="00BF6C28" w:rsidRPr="005F3AA9" w:rsidRDefault="00BF6C28" w:rsidP="00BF6C28">
            <w:pPr>
              <w:tabs>
                <w:tab w:val="right" w:pos="1911"/>
              </w:tabs>
              <w:rPr>
                <w:sz w:val="22"/>
                <w:szCs w:val="22"/>
              </w:rPr>
            </w:pPr>
            <w:r w:rsidRPr="005F3AA9">
              <w:rPr>
                <w:sz w:val="22"/>
                <w:szCs w:val="22"/>
              </w:rPr>
              <w:t>Potatoes</w:t>
            </w:r>
          </w:p>
          <w:p w14:paraId="23EFFB01" w14:textId="414F071C" w:rsidR="00BF6C28" w:rsidRPr="005F3AA9" w:rsidRDefault="00BF6C28" w:rsidP="00BF6C28">
            <w:pPr>
              <w:tabs>
                <w:tab w:val="right" w:pos="1911"/>
              </w:tabs>
              <w:rPr>
                <w:sz w:val="22"/>
                <w:szCs w:val="22"/>
              </w:rPr>
            </w:pPr>
            <w:r w:rsidRPr="005F3AA9">
              <w:rPr>
                <w:sz w:val="22"/>
                <w:szCs w:val="22"/>
              </w:rPr>
              <w:t>Meat/other Proteins</w:t>
            </w:r>
          </w:p>
          <w:p w14:paraId="5A92E15C" w14:textId="77777777" w:rsidR="00BF6C28" w:rsidRPr="005F3AA9" w:rsidRDefault="00BF6C28" w:rsidP="00BF6C28">
            <w:pPr>
              <w:tabs>
                <w:tab w:val="right" w:pos="1911"/>
              </w:tabs>
              <w:rPr>
                <w:sz w:val="22"/>
                <w:szCs w:val="22"/>
              </w:rPr>
            </w:pPr>
            <w:r w:rsidRPr="005F3AA9">
              <w:rPr>
                <w:sz w:val="22"/>
                <w:szCs w:val="22"/>
              </w:rPr>
              <w:t>Red meat</w:t>
            </w:r>
            <w:r w:rsidRPr="005F3AA9">
              <w:rPr>
                <w:sz w:val="22"/>
                <w:szCs w:val="22"/>
              </w:rPr>
              <w:tab/>
            </w:r>
          </w:p>
          <w:p w14:paraId="4FDC7757" w14:textId="77777777" w:rsidR="00BF6C28" w:rsidRPr="005F3AA9" w:rsidRDefault="00BF6C28" w:rsidP="00BF6C28">
            <w:pPr>
              <w:tabs>
                <w:tab w:val="right" w:pos="1911"/>
              </w:tabs>
              <w:rPr>
                <w:sz w:val="22"/>
                <w:szCs w:val="22"/>
              </w:rPr>
            </w:pPr>
            <w:r w:rsidRPr="005F3AA9">
              <w:rPr>
                <w:sz w:val="22"/>
                <w:szCs w:val="22"/>
              </w:rPr>
              <w:t>White meat</w:t>
            </w:r>
          </w:p>
          <w:p w14:paraId="26E5874B" w14:textId="4FB96050" w:rsidR="00BF6C28" w:rsidRPr="005F3AA9" w:rsidRDefault="00BF6C28" w:rsidP="00BF6C28">
            <w:pPr>
              <w:tabs>
                <w:tab w:val="right" w:pos="1911"/>
              </w:tabs>
              <w:rPr>
                <w:sz w:val="22"/>
                <w:szCs w:val="22"/>
              </w:rPr>
            </w:pPr>
            <w:r w:rsidRPr="005F3AA9">
              <w:rPr>
                <w:sz w:val="22"/>
                <w:szCs w:val="22"/>
              </w:rPr>
              <w:t>Other Proteins sources</w:t>
            </w:r>
          </w:p>
        </w:tc>
        <w:tc>
          <w:tcPr>
            <w:tcW w:w="1393" w:type="dxa"/>
          </w:tcPr>
          <w:p w14:paraId="2D659702" w14:textId="32292591" w:rsidR="00BF6C28" w:rsidRPr="005F3AA9" w:rsidRDefault="00BF6C28" w:rsidP="00BF6C28">
            <w:pPr>
              <w:rPr>
                <w:b/>
                <w:sz w:val="22"/>
                <w:szCs w:val="22"/>
              </w:rPr>
            </w:pPr>
            <w:r w:rsidRPr="005F3AA9">
              <w:rPr>
                <w:sz w:val="22"/>
                <w:szCs w:val="22"/>
              </w:rPr>
              <w:t xml:space="preserve">significant </w:t>
            </w:r>
            <w:r w:rsidRPr="005F3AA9">
              <w:rPr>
                <w:sz w:val="22"/>
                <w:szCs w:val="22"/>
                <w:vertAlign w:val="superscript"/>
              </w:rPr>
              <w:t>a</w:t>
            </w:r>
          </w:p>
          <w:p w14:paraId="7C97FDB4" w14:textId="77777777" w:rsidR="00BF6C28" w:rsidRPr="005F3AA9" w:rsidRDefault="00BF6C28" w:rsidP="00BF6C28">
            <w:pPr>
              <w:rPr>
                <w:b/>
                <w:sz w:val="22"/>
                <w:szCs w:val="22"/>
              </w:rPr>
            </w:pPr>
            <w:r w:rsidRPr="005F3AA9">
              <w:rPr>
                <w:sz w:val="22"/>
                <w:szCs w:val="22"/>
              </w:rPr>
              <w:t xml:space="preserve">significant </w:t>
            </w:r>
            <w:r w:rsidRPr="005F3AA9">
              <w:rPr>
                <w:sz w:val="22"/>
                <w:szCs w:val="22"/>
                <w:vertAlign w:val="superscript"/>
              </w:rPr>
              <w:t>a</w:t>
            </w:r>
          </w:p>
          <w:p w14:paraId="6EB7F34F"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2C49BE9E"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3189419F" w14:textId="77777777" w:rsidR="00BF6C28" w:rsidRPr="005F3AA9" w:rsidRDefault="00BF6C28" w:rsidP="00BF6C28">
            <w:pPr>
              <w:rPr>
                <w:b/>
                <w:sz w:val="22"/>
                <w:szCs w:val="22"/>
              </w:rPr>
            </w:pPr>
            <w:r w:rsidRPr="005F3AA9">
              <w:rPr>
                <w:sz w:val="22"/>
                <w:szCs w:val="22"/>
              </w:rPr>
              <w:t xml:space="preserve">significant </w:t>
            </w:r>
            <w:r w:rsidRPr="005F3AA9">
              <w:rPr>
                <w:sz w:val="22"/>
                <w:szCs w:val="22"/>
                <w:vertAlign w:val="superscript"/>
              </w:rPr>
              <w:t>a</w:t>
            </w:r>
          </w:p>
          <w:p w14:paraId="79A73CE3" w14:textId="77777777" w:rsidR="00BF6C28" w:rsidRPr="005F3AA9" w:rsidRDefault="00BF6C28" w:rsidP="00BF6C28">
            <w:pPr>
              <w:rPr>
                <w:b/>
                <w:sz w:val="22"/>
                <w:szCs w:val="22"/>
              </w:rPr>
            </w:pPr>
            <w:r w:rsidRPr="005F3AA9">
              <w:rPr>
                <w:sz w:val="22"/>
                <w:szCs w:val="22"/>
              </w:rPr>
              <w:t xml:space="preserve">significant </w:t>
            </w:r>
            <w:r w:rsidRPr="005F3AA9">
              <w:rPr>
                <w:sz w:val="22"/>
                <w:szCs w:val="22"/>
                <w:vertAlign w:val="superscript"/>
              </w:rPr>
              <w:t>a</w:t>
            </w:r>
          </w:p>
          <w:p w14:paraId="7F0F6184"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4E283AA0"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1FD7BF49" w14:textId="77777777" w:rsidR="00BF6C28" w:rsidRPr="005F3AA9" w:rsidRDefault="00BF6C28" w:rsidP="00BF6C28">
            <w:pPr>
              <w:rPr>
                <w:b/>
                <w:sz w:val="22"/>
                <w:szCs w:val="22"/>
              </w:rPr>
            </w:pPr>
            <w:r w:rsidRPr="005F3AA9">
              <w:rPr>
                <w:sz w:val="22"/>
                <w:szCs w:val="22"/>
              </w:rPr>
              <w:t xml:space="preserve">significant </w:t>
            </w:r>
            <w:r w:rsidRPr="005F3AA9">
              <w:rPr>
                <w:sz w:val="22"/>
                <w:szCs w:val="22"/>
                <w:vertAlign w:val="superscript"/>
              </w:rPr>
              <w:t>a</w:t>
            </w:r>
          </w:p>
          <w:p w14:paraId="1A400850"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77D119C2" w14:textId="77777777" w:rsidR="00BF6C28" w:rsidRPr="005F3AA9" w:rsidRDefault="00BF6C28" w:rsidP="00BF6C28">
            <w:pPr>
              <w:rPr>
                <w:b/>
                <w:sz w:val="22"/>
                <w:szCs w:val="22"/>
              </w:rPr>
            </w:pPr>
            <w:r w:rsidRPr="005F3AA9">
              <w:rPr>
                <w:sz w:val="22"/>
                <w:szCs w:val="22"/>
              </w:rPr>
              <w:t xml:space="preserve">significant </w:t>
            </w:r>
            <w:r w:rsidRPr="005F3AA9">
              <w:rPr>
                <w:sz w:val="22"/>
                <w:szCs w:val="22"/>
                <w:vertAlign w:val="superscript"/>
              </w:rPr>
              <w:t>a</w:t>
            </w:r>
          </w:p>
          <w:p w14:paraId="776A97AC" w14:textId="6230B9FB" w:rsidR="00BF6C28" w:rsidRDefault="00BF6C28" w:rsidP="00BF6C28">
            <w:pPr>
              <w:rPr>
                <w:sz w:val="22"/>
                <w:szCs w:val="22"/>
                <w:vertAlign w:val="superscript"/>
              </w:rPr>
            </w:pPr>
            <w:r w:rsidRPr="005F3AA9">
              <w:rPr>
                <w:sz w:val="22"/>
                <w:szCs w:val="22"/>
              </w:rPr>
              <w:t xml:space="preserve">significant </w:t>
            </w:r>
            <w:r w:rsidRPr="005F3AA9">
              <w:rPr>
                <w:sz w:val="22"/>
                <w:szCs w:val="22"/>
                <w:vertAlign w:val="superscript"/>
              </w:rPr>
              <w:t>a</w:t>
            </w:r>
          </w:p>
          <w:p w14:paraId="50075A0C" w14:textId="77777777" w:rsidR="00E96FB9" w:rsidRPr="005F3AA9" w:rsidRDefault="00E96FB9" w:rsidP="00BF6C28">
            <w:pPr>
              <w:rPr>
                <w:b/>
                <w:sz w:val="22"/>
                <w:szCs w:val="22"/>
              </w:rPr>
            </w:pPr>
          </w:p>
          <w:p w14:paraId="561D56A6" w14:textId="77777777" w:rsidR="00BF6C28"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45166550" w14:textId="77777777" w:rsidR="00E96FB9" w:rsidRPr="005F3AA9" w:rsidRDefault="00E96FB9" w:rsidP="00BF6C28">
            <w:pPr>
              <w:rPr>
                <w:sz w:val="22"/>
                <w:szCs w:val="22"/>
                <w:vertAlign w:val="superscript"/>
              </w:rPr>
            </w:pPr>
          </w:p>
          <w:p w14:paraId="005C9B74"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6D40DAA1" w14:textId="77777777" w:rsidR="00BF6C28" w:rsidRPr="005F3AA9" w:rsidRDefault="00BF6C28" w:rsidP="00BF6C28">
            <w:pPr>
              <w:rPr>
                <w:sz w:val="22"/>
                <w:szCs w:val="22"/>
                <w:vertAlign w:val="superscript"/>
              </w:rPr>
            </w:pPr>
          </w:p>
          <w:p w14:paraId="68E399E6" w14:textId="77777777" w:rsidR="00BF6C28" w:rsidRPr="005F3AA9" w:rsidRDefault="00BF6C28" w:rsidP="00BF6C28">
            <w:pPr>
              <w:rPr>
                <w:b/>
                <w:sz w:val="22"/>
                <w:szCs w:val="22"/>
              </w:rPr>
            </w:pPr>
            <w:r w:rsidRPr="005F3AA9">
              <w:rPr>
                <w:sz w:val="22"/>
                <w:szCs w:val="22"/>
              </w:rPr>
              <w:t xml:space="preserve">significant </w:t>
            </w:r>
            <w:r w:rsidRPr="005F3AA9">
              <w:rPr>
                <w:sz w:val="22"/>
                <w:szCs w:val="22"/>
                <w:vertAlign w:val="superscript"/>
              </w:rPr>
              <w:t>a</w:t>
            </w:r>
          </w:p>
          <w:p w14:paraId="0BE08F06" w14:textId="77777777" w:rsidR="00BF6C28" w:rsidRPr="005F3AA9" w:rsidRDefault="00BF6C28" w:rsidP="00BF6C28">
            <w:pPr>
              <w:rPr>
                <w:b/>
                <w:sz w:val="22"/>
                <w:szCs w:val="22"/>
              </w:rPr>
            </w:pPr>
            <w:r w:rsidRPr="005F3AA9">
              <w:rPr>
                <w:sz w:val="22"/>
                <w:szCs w:val="22"/>
              </w:rPr>
              <w:t xml:space="preserve">significant </w:t>
            </w:r>
            <w:r w:rsidRPr="005F3AA9">
              <w:rPr>
                <w:sz w:val="22"/>
                <w:szCs w:val="22"/>
                <w:vertAlign w:val="superscript"/>
              </w:rPr>
              <w:t>a</w:t>
            </w:r>
          </w:p>
          <w:p w14:paraId="5D086130"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068E6DD2"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27D60586"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5A6BA26A"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0C15BFEE" w14:textId="77777777"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4E840C35" w14:textId="3970BEB1"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3AD51D6E" w14:textId="580F8AFE" w:rsidR="00BF6C28" w:rsidRPr="005F3AA9" w:rsidRDefault="00BF6C28" w:rsidP="00BF6C28">
            <w:pPr>
              <w:rPr>
                <w:sz w:val="22"/>
                <w:szCs w:val="22"/>
              </w:rPr>
            </w:pPr>
            <w:r w:rsidRPr="005F3AA9">
              <w:rPr>
                <w:sz w:val="22"/>
                <w:szCs w:val="22"/>
              </w:rPr>
              <w:t xml:space="preserve">ANOVA,  Mean differences </w:t>
            </w:r>
          </w:p>
        </w:tc>
        <w:tc>
          <w:tcPr>
            <w:tcW w:w="1358" w:type="dxa"/>
          </w:tcPr>
          <w:p w14:paraId="1CD6C613" w14:textId="473F4376" w:rsidR="00BF6C28" w:rsidRPr="005F3AA9" w:rsidRDefault="00BF6C28" w:rsidP="00BF6C28">
            <w:pPr>
              <w:rPr>
                <w:sz w:val="22"/>
                <w:szCs w:val="22"/>
              </w:rPr>
            </w:pPr>
            <w:r w:rsidRPr="005F3AA9">
              <w:rPr>
                <w:sz w:val="22"/>
                <w:szCs w:val="22"/>
              </w:rPr>
              <w:t>No</w:t>
            </w:r>
          </w:p>
        </w:tc>
        <w:tc>
          <w:tcPr>
            <w:tcW w:w="907" w:type="dxa"/>
          </w:tcPr>
          <w:p w14:paraId="76799AD2" w14:textId="4229EFCB" w:rsidR="00BF6C28" w:rsidRPr="005F3AA9" w:rsidRDefault="00BF6C28" w:rsidP="00BF6C28">
            <w:pPr>
              <w:rPr>
                <w:sz w:val="22"/>
                <w:szCs w:val="22"/>
              </w:rPr>
            </w:pPr>
            <w:r w:rsidRPr="005F3AA9">
              <w:rPr>
                <w:sz w:val="22"/>
                <w:szCs w:val="22"/>
              </w:rPr>
              <w:t>7</w:t>
            </w:r>
          </w:p>
        </w:tc>
      </w:tr>
      <w:tr w:rsidR="00BF6C28" w:rsidRPr="005F3AA9" w14:paraId="36ACF75F" w14:textId="77777777" w:rsidTr="00346ACE">
        <w:tc>
          <w:tcPr>
            <w:tcW w:w="1776" w:type="dxa"/>
          </w:tcPr>
          <w:p w14:paraId="5B6B97B6" w14:textId="30611FAB" w:rsidR="00BF6C28" w:rsidRPr="005F3AA9" w:rsidRDefault="00BF6C28" w:rsidP="00BF6C28">
            <w:pPr>
              <w:rPr>
                <w:sz w:val="22"/>
                <w:szCs w:val="22"/>
              </w:rPr>
            </w:pPr>
            <w:r w:rsidRPr="005F3AA9">
              <w:rPr>
                <w:sz w:val="22"/>
                <w:szCs w:val="22"/>
              </w:rPr>
              <w:t>Thomas et al. 2008, UK</w:t>
            </w:r>
            <w:r w:rsidRPr="005F3AA9">
              <w:rPr>
                <w:sz w:val="22"/>
                <w:szCs w:val="22"/>
              </w:rPr>
              <w:fldChar w:fldCharType="begin"/>
            </w:r>
            <w:r w:rsidRPr="005F3AA9">
              <w:rPr>
                <w:sz w:val="22"/>
                <w:szCs w:val="22"/>
              </w:rPr>
              <w:instrText xml:space="preserve"> ADDIN EN.CITE &lt;EndNote&gt;&lt;Cite&gt;&lt;Author&gt;Thomas&lt;/Author&gt;&lt;Year&gt;2008&lt;/Year&gt;&lt;RecNum&gt;94&lt;/RecNum&gt;&lt;DisplayText&gt;[66]&lt;/DisplayText&gt;&lt;record&gt;&lt;rec-number&gt;94&lt;/rec-number&gt;&lt;foreign-keys&gt;&lt;key app="EN" db-id="t2dxed09qrzwf4eetwqvrwt10fd0axp5ze9z" timestamp="1464598557"&gt;94&lt;/key&gt;&lt;/foreign-keys&gt;&lt;ref-type name="Journal Article"&gt;17&lt;/ref-type&gt;&lt;contributors&gt;&lt;authors&gt;&lt;author&gt;Thomas, N. E.&lt;/author&gt;&lt;author&gt;Baker, J. S.&lt;/author&gt;&lt;author&gt;Graham, M. R.&lt;/author&gt;&lt;author&gt;Cooper, S. M.&lt;/author&gt;&lt;author&gt;Davies, B.&lt;/author&gt;&lt;/authors&gt;&lt;/contributors&gt;&lt;auth-address&gt;[Thomas, N-E; Cooper, S-M] Univ Wales Coll Cardiff, Inst Cardiff, Sch Sport, Cardiff, Wales. [Baker, J. S.; Graham, M. R.; Davies, B.] Univ Glamorgan, Div Sport Hlth &amp;amp; Exercise, Pontypridd CF37 1DL, M Glam, Wales.&amp;#xD;Thomas, NE (reprint author), Univ Wales Coll Cardiff, Inst Cardiff, Sch Sport, Cardiff, Wales.&amp;#xD;nethomas@uwic.ac.uk&lt;/auth-address&gt;&lt;titles&gt;&lt;title&gt;C-reactive protein in schoolchildren and its relation to adiposity, physical activity, aerobic fitness and habitual diet&lt;/title&gt;&lt;secondary-title&gt;British Journal of Sports Medicine&lt;/secondary-title&gt;&lt;alt-title&gt;Br. J. Sports Med.&lt;/alt-title&gt;&lt;/titles&gt;&lt;periodical&gt;&lt;full-title&gt;British Journal of Sports Medicine&lt;/full-title&gt;&lt;abbr-1&gt;Br. J. Sports Med.&lt;/abbr-1&gt;&lt;/periodical&gt;&lt;alt-periodical&gt;&lt;full-title&gt;British Journal of Sports Medicine&lt;/full-title&gt;&lt;abbr-1&gt;Br. J. Sports Med.&lt;/abbr-1&gt;&lt;/alt-periodical&gt;&lt;volume&gt;42&lt;/volume&gt;&lt;number&gt;5&lt;/number&gt;&lt;keywords&gt;&lt;keyword&gt;CARDIOVASCULAR RISK-FACTORS&lt;/keyword&gt;&lt;keyword&gt;CORONARY-HEART-DISEASE&lt;/keyword&gt;&lt;keyword&gt;INFLAMMATION&lt;/keyword&gt;&lt;keyword&gt;CHILDREN&lt;/keyword&gt;&lt;keyword&gt;MARKERS&lt;/keyword&gt;&lt;keyword&gt;EXERCISE&lt;/keyword&gt;&lt;keyword&gt;DETERMINANTS&lt;/keyword&gt;&lt;keyword&gt;ASSOCIATIONS&lt;/keyword&gt;&lt;keyword&gt;ADOLESCENCE&lt;/keyword&gt;&lt;keyword&gt;PREVENTION&lt;/keyword&gt;&lt;/keywords&gt;&lt;dates&gt;&lt;year&gt;2008&lt;/year&gt;&lt;pub-dates&gt;&lt;date&gt;May&lt;/date&gt;&lt;/pub-dates&gt;&lt;/dates&gt;&lt;isbn&gt;0306-3674&lt;/isbn&gt;&lt;accession-num&gt;WOS:000255588900009&lt;/accession-num&gt;&lt;work-type&gt;Article&lt;/work-type&gt;&lt;urls&gt;&lt;/urls&gt;&lt;language&gt;English&lt;/language&gt;&lt;/record&gt;&lt;/Cite&gt;&lt;/EndNote&gt;</w:instrText>
            </w:r>
            <w:r w:rsidRPr="005F3AA9">
              <w:rPr>
                <w:sz w:val="22"/>
                <w:szCs w:val="22"/>
              </w:rPr>
              <w:fldChar w:fldCharType="separate"/>
            </w:r>
            <w:r w:rsidRPr="005F3AA9">
              <w:rPr>
                <w:noProof/>
                <w:sz w:val="22"/>
                <w:szCs w:val="22"/>
              </w:rPr>
              <w:t>[66]</w:t>
            </w:r>
            <w:r w:rsidRPr="005F3AA9">
              <w:rPr>
                <w:sz w:val="22"/>
                <w:szCs w:val="22"/>
              </w:rPr>
              <w:fldChar w:fldCharType="end"/>
            </w:r>
          </w:p>
        </w:tc>
        <w:tc>
          <w:tcPr>
            <w:tcW w:w="1811" w:type="dxa"/>
          </w:tcPr>
          <w:p w14:paraId="42917F2C" w14:textId="4AE4AEAE" w:rsidR="00BF6C28" w:rsidRPr="005F3AA9" w:rsidRDefault="00BF6C28" w:rsidP="00BF6C28">
            <w:pPr>
              <w:rPr>
                <w:sz w:val="22"/>
                <w:szCs w:val="22"/>
              </w:rPr>
            </w:pPr>
            <w:r w:rsidRPr="005F3AA9">
              <w:rPr>
                <w:sz w:val="22"/>
                <w:szCs w:val="22"/>
              </w:rPr>
              <w:t xml:space="preserve">n: 164; </w:t>
            </w:r>
          </w:p>
          <w:p w14:paraId="42B8BBF4" w14:textId="62C88610" w:rsidR="00BF6C28" w:rsidRPr="005F3AA9" w:rsidRDefault="00BF6C28" w:rsidP="00BF6C28">
            <w:pPr>
              <w:rPr>
                <w:sz w:val="22"/>
                <w:szCs w:val="22"/>
              </w:rPr>
            </w:pPr>
            <w:r w:rsidRPr="005F3AA9">
              <w:rPr>
                <w:sz w:val="22"/>
                <w:szCs w:val="22"/>
              </w:rPr>
              <w:t>age: 12-13;</w:t>
            </w:r>
          </w:p>
          <w:p w14:paraId="49A7F93C" w14:textId="1A929758" w:rsidR="00BF6C28" w:rsidRPr="005F3AA9" w:rsidRDefault="00BF6C28" w:rsidP="00BF6C28">
            <w:pPr>
              <w:rPr>
                <w:sz w:val="22"/>
                <w:szCs w:val="22"/>
              </w:rPr>
            </w:pPr>
            <w:r w:rsidRPr="005F3AA9">
              <w:rPr>
                <w:sz w:val="22"/>
                <w:szCs w:val="22"/>
              </w:rPr>
              <w:t>female: 54.3%</w:t>
            </w:r>
          </w:p>
        </w:tc>
        <w:tc>
          <w:tcPr>
            <w:tcW w:w="1526" w:type="dxa"/>
          </w:tcPr>
          <w:p w14:paraId="4C113DA6" w14:textId="5D392F5B" w:rsidR="00BF6C28" w:rsidRPr="005F3AA9" w:rsidRDefault="00BF6C28" w:rsidP="00BF6C28">
            <w:pPr>
              <w:rPr>
                <w:sz w:val="22"/>
                <w:szCs w:val="22"/>
              </w:rPr>
            </w:pPr>
            <w:r w:rsidRPr="005F3AA9">
              <w:rPr>
                <w:sz w:val="22"/>
                <w:szCs w:val="22"/>
              </w:rPr>
              <w:t>Cross-sectional</w:t>
            </w:r>
          </w:p>
        </w:tc>
        <w:tc>
          <w:tcPr>
            <w:tcW w:w="989" w:type="dxa"/>
          </w:tcPr>
          <w:p w14:paraId="4C76F4C0" w14:textId="5B8F8FE1" w:rsidR="00BF6C28" w:rsidRPr="005F3AA9" w:rsidRDefault="00BF6C28" w:rsidP="00BF6C28">
            <w:pPr>
              <w:rPr>
                <w:sz w:val="22"/>
                <w:szCs w:val="22"/>
              </w:rPr>
            </w:pPr>
            <w:r w:rsidRPr="005F3AA9">
              <w:rPr>
                <w:sz w:val="22"/>
                <w:szCs w:val="22"/>
              </w:rPr>
              <w:t>FFQ , food diary</w:t>
            </w:r>
          </w:p>
        </w:tc>
        <w:tc>
          <w:tcPr>
            <w:tcW w:w="1413" w:type="dxa"/>
          </w:tcPr>
          <w:p w14:paraId="2F40DD59" w14:textId="046EAE50" w:rsidR="00BF6C28" w:rsidRPr="005F3AA9" w:rsidRDefault="00BF6C28" w:rsidP="00BF6C28">
            <w:pPr>
              <w:rPr>
                <w:sz w:val="22"/>
                <w:szCs w:val="22"/>
              </w:rPr>
            </w:pPr>
            <w:r w:rsidRPr="005F3AA9">
              <w:rPr>
                <w:sz w:val="22"/>
                <w:szCs w:val="22"/>
              </w:rPr>
              <w:t>Yes</w:t>
            </w:r>
          </w:p>
        </w:tc>
        <w:tc>
          <w:tcPr>
            <w:tcW w:w="1356" w:type="dxa"/>
          </w:tcPr>
          <w:p w14:paraId="2DE113C0" w14:textId="01BC48C8" w:rsidR="00BF6C28" w:rsidRPr="005F3AA9" w:rsidRDefault="00BF6C28" w:rsidP="00BF6C28">
            <w:pPr>
              <w:rPr>
                <w:sz w:val="22"/>
                <w:szCs w:val="22"/>
              </w:rPr>
            </w:pPr>
            <w:r w:rsidRPr="005F3AA9">
              <w:rPr>
                <w:sz w:val="22"/>
                <w:szCs w:val="22"/>
              </w:rPr>
              <w:t>Boys</w:t>
            </w:r>
          </w:p>
          <w:p w14:paraId="05E29B7B" w14:textId="77777777" w:rsidR="00BF6C28" w:rsidRPr="005F3AA9" w:rsidRDefault="00BF6C28" w:rsidP="00BF6C28">
            <w:pPr>
              <w:rPr>
                <w:sz w:val="22"/>
                <w:szCs w:val="22"/>
              </w:rPr>
            </w:pPr>
          </w:p>
          <w:p w14:paraId="0A9855BA" w14:textId="0516BAF8" w:rsidR="00BF6C28" w:rsidRPr="005F3AA9" w:rsidRDefault="00BF6C28" w:rsidP="00BF6C28">
            <w:pPr>
              <w:rPr>
                <w:sz w:val="22"/>
                <w:szCs w:val="22"/>
              </w:rPr>
            </w:pPr>
            <w:r w:rsidRPr="005F3AA9">
              <w:rPr>
                <w:sz w:val="22"/>
                <w:szCs w:val="22"/>
              </w:rPr>
              <w:t>Girls</w:t>
            </w:r>
          </w:p>
        </w:tc>
        <w:tc>
          <w:tcPr>
            <w:tcW w:w="2303" w:type="dxa"/>
          </w:tcPr>
          <w:p w14:paraId="02553F1A" w14:textId="01A831FE" w:rsidR="00BF6C28" w:rsidRPr="005F3AA9" w:rsidRDefault="00BF6C28" w:rsidP="00BF6C28">
            <w:pPr>
              <w:rPr>
                <w:sz w:val="22"/>
                <w:szCs w:val="22"/>
              </w:rPr>
            </w:pPr>
            <w:r w:rsidRPr="005F3AA9">
              <w:rPr>
                <w:sz w:val="22"/>
                <w:szCs w:val="22"/>
              </w:rPr>
              <w:t>Fat</w:t>
            </w:r>
          </w:p>
          <w:p w14:paraId="31F6C76C" w14:textId="0B01E75F" w:rsidR="00BF6C28" w:rsidRPr="005F3AA9" w:rsidRDefault="00BF6C28" w:rsidP="00BF6C28">
            <w:pPr>
              <w:rPr>
                <w:sz w:val="22"/>
                <w:szCs w:val="22"/>
              </w:rPr>
            </w:pPr>
            <w:r w:rsidRPr="005F3AA9">
              <w:rPr>
                <w:sz w:val="22"/>
                <w:szCs w:val="22"/>
              </w:rPr>
              <w:t>SFA</w:t>
            </w:r>
          </w:p>
          <w:p w14:paraId="634D4B61" w14:textId="5777E96A" w:rsidR="00BF6C28" w:rsidRPr="005F3AA9" w:rsidRDefault="00BF6C28" w:rsidP="00BF6C28">
            <w:pPr>
              <w:rPr>
                <w:sz w:val="22"/>
                <w:szCs w:val="22"/>
              </w:rPr>
            </w:pPr>
            <w:r w:rsidRPr="005F3AA9">
              <w:rPr>
                <w:sz w:val="22"/>
                <w:szCs w:val="22"/>
              </w:rPr>
              <w:t>Fat</w:t>
            </w:r>
          </w:p>
          <w:p w14:paraId="111D6A3C" w14:textId="4571EFEC" w:rsidR="00BF6C28" w:rsidRPr="005F3AA9" w:rsidRDefault="00BF6C28" w:rsidP="00BF6C28">
            <w:pPr>
              <w:rPr>
                <w:sz w:val="22"/>
                <w:szCs w:val="22"/>
              </w:rPr>
            </w:pPr>
            <w:r w:rsidRPr="005F3AA9">
              <w:rPr>
                <w:sz w:val="22"/>
                <w:szCs w:val="22"/>
              </w:rPr>
              <w:t>SFA</w:t>
            </w:r>
          </w:p>
        </w:tc>
        <w:tc>
          <w:tcPr>
            <w:tcW w:w="1393" w:type="dxa"/>
          </w:tcPr>
          <w:p w14:paraId="617BA4D1" w14:textId="18E6D831" w:rsidR="00BF6C28" w:rsidRPr="005F3AA9" w:rsidRDefault="00BF6C28" w:rsidP="00BF6C28">
            <w:pPr>
              <w:rPr>
                <w:sz w:val="22"/>
                <w:szCs w:val="22"/>
              </w:rPr>
            </w:pPr>
            <w:r w:rsidRPr="005F3AA9">
              <w:rPr>
                <w:sz w:val="22"/>
                <w:szCs w:val="22"/>
              </w:rPr>
              <w:t>n.s.</w:t>
            </w:r>
          </w:p>
          <w:p w14:paraId="3963157C" w14:textId="0FFDB258" w:rsidR="00BF6C28" w:rsidRPr="005F3AA9" w:rsidRDefault="00BF6C28" w:rsidP="00BF6C28">
            <w:pPr>
              <w:rPr>
                <w:sz w:val="22"/>
                <w:szCs w:val="22"/>
              </w:rPr>
            </w:pPr>
            <w:r w:rsidRPr="005F3AA9">
              <w:rPr>
                <w:sz w:val="22"/>
                <w:szCs w:val="22"/>
              </w:rPr>
              <w:t>n.s.</w:t>
            </w:r>
          </w:p>
          <w:p w14:paraId="7EC1BA13" w14:textId="757B8CF1" w:rsidR="00BF6C28" w:rsidRPr="005F3AA9" w:rsidRDefault="00BF6C28" w:rsidP="00BF6C28">
            <w:pPr>
              <w:rPr>
                <w:sz w:val="22"/>
                <w:szCs w:val="22"/>
              </w:rPr>
            </w:pPr>
            <w:r w:rsidRPr="005F3AA9">
              <w:rPr>
                <w:sz w:val="22"/>
                <w:szCs w:val="22"/>
              </w:rPr>
              <w:t>n.s.</w:t>
            </w:r>
          </w:p>
          <w:p w14:paraId="308132F9" w14:textId="2F306CEA" w:rsidR="00BF6C28" w:rsidRPr="005F3AA9" w:rsidRDefault="00BF6C28" w:rsidP="00BF6C28">
            <w:pPr>
              <w:rPr>
                <w:b/>
                <w:sz w:val="22"/>
                <w:szCs w:val="22"/>
              </w:rPr>
            </w:pPr>
            <w:r w:rsidRPr="005F3AA9">
              <w:rPr>
                <w:sz w:val="22"/>
                <w:szCs w:val="22"/>
              </w:rPr>
              <w:t>n.s.</w:t>
            </w:r>
          </w:p>
        </w:tc>
        <w:tc>
          <w:tcPr>
            <w:tcW w:w="1655" w:type="dxa"/>
            <w:gridSpan w:val="2"/>
          </w:tcPr>
          <w:p w14:paraId="678D569E" w14:textId="07FB9254" w:rsidR="00BF6C28" w:rsidRPr="005F3AA9" w:rsidRDefault="00BF6C28" w:rsidP="00BF6C28">
            <w:pPr>
              <w:rPr>
                <w:sz w:val="22"/>
                <w:szCs w:val="22"/>
              </w:rPr>
            </w:pPr>
            <w:r w:rsidRPr="005F3AA9">
              <w:rPr>
                <w:sz w:val="22"/>
                <w:szCs w:val="22"/>
              </w:rPr>
              <w:t>Pearson correlation, Partial correlation coefficient</w:t>
            </w:r>
          </w:p>
        </w:tc>
        <w:tc>
          <w:tcPr>
            <w:tcW w:w="1358" w:type="dxa"/>
          </w:tcPr>
          <w:p w14:paraId="3440D546" w14:textId="314C3380" w:rsidR="00BF6C28" w:rsidRPr="005F3AA9" w:rsidRDefault="00BF6C28" w:rsidP="00BF6C28">
            <w:pPr>
              <w:rPr>
                <w:sz w:val="22"/>
                <w:szCs w:val="22"/>
              </w:rPr>
            </w:pPr>
            <w:r w:rsidRPr="005F3AA9">
              <w:rPr>
                <w:sz w:val="22"/>
                <w:szCs w:val="22"/>
              </w:rPr>
              <w:t>No</w:t>
            </w:r>
          </w:p>
        </w:tc>
        <w:tc>
          <w:tcPr>
            <w:tcW w:w="907" w:type="dxa"/>
          </w:tcPr>
          <w:p w14:paraId="3642AB28" w14:textId="540F7DBB" w:rsidR="00BF6C28" w:rsidRPr="005F3AA9" w:rsidRDefault="00BF6C28" w:rsidP="00BF6C28">
            <w:pPr>
              <w:rPr>
                <w:sz w:val="22"/>
                <w:szCs w:val="22"/>
              </w:rPr>
            </w:pPr>
            <w:r w:rsidRPr="005F3AA9">
              <w:rPr>
                <w:sz w:val="22"/>
                <w:szCs w:val="22"/>
              </w:rPr>
              <w:t>4</w:t>
            </w:r>
          </w:p>
        </w:tc>
      </w:tr>
      <w:tr w:rsidR="00BF6C28" w:rsidRPr="005F3AA9" w14:paraId="07CFB149" w14:textId="77777777" w:rsidTr="00346ACE">
        <w:tc>
          <w:tcPr>
            <w:tcW w:w="1776" w:type="dxa"/>
          </w:tcPr>
          <w:p w14:paraId="4062DA37" w14:textId="592946F4" w:rsidR="00BF6C28" w:rsidRPr="005F3AA9" w:rsidRDefault="00BF6C28" w:rsidP="00BF6C28">
            <w:pPr>
              <w:rPr>
                <w:sz w:val="22"/>
                <w:szCs w:val="22"/>
              </w:rPr>
            </w:pPr>
            <w:r w:rsidRPr="005F3AA9">
              <w:rPr>
                <w:sz w:val="22"/>
                <w:szCs w:val="22"/>
              </w:rPr>
              <w:t>Truthmann et al. 2012, Germany</w:t>
            </w:r>
            <w:r w:rsidRPr="005F3AA9">
              <w:rPr>
                <w:sz w:val="22"/>
                <w:szCs w:val="22"/>
              </w:rPr>
              <w:fldChar w:fldCharType="begin"/>
            </w:r>
            <w:r w:rsidRPr="005F3AA9">
              <w:rPr>
                <w:sz w:val="22"/>
                <w:szCs w:val="22"/>
              </w:rPr>
              <w:instrText xml:space="preserve"> ADDIN EN.CITE &lt;EndNote&gt;&lt;Cite&gt;&lt;Author&gt;Truthmann&lt;/Author&gt;&lt;Year&gt;2012&lt;/Year&gt;&lt;RecNum&gt;220&lt;/RecNum&gt;&lt;DisplayText&gt;[44]&lt;/DisplayText&gt;&lt;record&gt;&lt;rec-number&gt;220&lt;/rec-number&gt;&lt;foreign-keys&gt;&lt;key app="EN" db-id="t2dxed09qrzwf4eetwqvrwt10fd0axp5ze9z" timestamp="1464598757"&gt;220&lt;/key&gt;&lt;/foreign-keys&gt;&lt;ref-type name="Journal Article"&gt;17&lt;/ref-type&gt;&lt;contributors&gt;&lt;authors&gt;&lt;author&gt;Truthmann, J.&lt;/author&gt;&lt;author&gt;Richter, A.&lt;/author&gt;&lt;author&gt;Thiele, S.&lt;/author&gt;&lt;author&gt;Drescher, L.&lt;/author&gt;&lt;author&gt;Roosen, J.&lt;/author&gt;&lt;author&gt;Mensink, G. B.&lt;/author&gt;&lt;/authors&gt;&lt;/contributors&gt;&lt;auth-address&gt;Robert Koch Institute Berlin, Department of Epidemiology and Health Reporting, Postbox 65 02 61, D-13302, Berlin, Germany. TruthmannJ@rki.de.&lt;/auth-address&gt;&lt;titles&gt;&lt;title&gt;Associations of dietary indices with biomarkers of dietary exposure and cardiovascular status among adolescents in Germany&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92&lt;/pages&gt;&lt;volume&gt;9&lt;/volume&gt;&lt;number&gt;1&lt;/number&gt;&lt;edition&gt;2012/10/26&lt;/edition&gt;&lt;dates&gt;&lt;year&gt;2012&lt;/year&gt;&lt;/dates&gt;&lt;isbn&gt;1743-7075 (Electronic)&amp;#xD;1743-7075 (Linking)&lt;/isbn&gt;&lt;accession-num&gt;23095712&lt;/accession-num&gt;&lt;urls&gt;&lt;related-urls&gt;&lt;url&gt;http://www.nutritionandmetabolism.com/content/pdf/1743-7075-9-92.pdf&lt;/url&gt;&lt;/related-urls&gt;&lt;/urls&gt;&lt;custom2&gt;PMC3545909&lt;/custom2&gt;&lt;electronic-resource-num&gt;10.1186/1743-7075-9-92&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4]</w:t>
            </w:r>
            <w:r w:rsidRPr="005F3AA9">
              <w:rPr>
                <w:sz w:val="22"/>
                <w:szCs w:val="22"/>
              </w:rPr>
              <w:fldChar w:fldCharType="end"/>
            </w:r>
          </w:p>
        </w:tc>
        <w:tc>
          <w:tcPr>
            <w:tcW w:w="1811" w:type="dxa"/>
          </w:tcPr>
          <w:p w14:paraId="6BE2A4D4" w14:textId="04C4C0FF" w:rsidR="00BF6C28" w:rsidRPr="005F3AA9" w:rsidRDefault="00BF6C28" w:rsidP="00BF6C28">
            <w:pPr>
              <w:rPr>
                <w:sz w:val="22"/>
                <w:szCs w:val="22"/>
              </w:rPr>
            </w:pPr>
            <w:r w:rsidRPr="005F3AA9">
              <w:rPr>
                <w:sz w:val="22"/>
                <w:szCs w:val="22"/>
              </w:rPr>
              <w:t>n: 5198;</w:t>
            </w:r>
          </w:p>
          <w:p w14:paraId="03A90A94" w14:textId="77777777" w:rsidR="00BF6C28" w:rsidRPr="005F3AA9" w:rsidRDefault="00BF6C28" w:rsidP="00BF6C28">
            <w:pPr>
              <w:rPr>
                <w:sz w:val="22"/>
                <w:szCs w:val="22"/>
              </w:rPr>
            </w:pPr>
            <w:r w:rsidRPr="005F3AA9">
              <w:rPr>
                <w:sz w:val="22"/>
                <w:szCs w:val="22"/>
              </w:rPr>
              <w:t>age:12-17;</w:t>
            </w:r>
          </w:p>
          <w:p w14:paraId="2B5A4819" w14:textId="62E6AAB8" w:rsidR="00BF6C28" w:rsidRPr="005F3AA9" w:rsidRDefault="00BF6C28" w:rsidP="00BF6C28">
            <w:pPr>
              <w:rPr>
                <w:sz w:val="22"/>
                <w:szCs w:val="22"/>
              </w:rPr>
            </w:pPr>
            <w:r w:rsidRPr="005F3AA9">
              <w:rPr>
                <w:sz w:val="22"/>
                <w:szCs w:val="22"/>
              </w:rPr>
              <w:t>female: 49.1%</w:t>
            </w:r>
          </w:p>
        </w:tc>
        <w:tc>
          <w:tcPr>
            <w:tcW w:w="1526" w:type="dxa"/>
          </w:tcPr>
          <w:p w14:paraId="418CB1F0" w14:textId="6F4602B4" w:rsidR="00BF6C28" w:rsidRPr="005F3AA9" w:rsidRDefault="00BF6C28" w:rsidP="00BF6C28">
            <w:pPr>
              <w:rPr>
                <w:sz w:val="22"/>
                <w:szCs w:val="22"/>
              </w:rPr>
            </w:pPr>
            <w:r w:rsidRPr="005F3AA9">
              <w:rPr>
                <w:sz w:val="22"/>
                <w:szCs w:val="22"/>
              </w:rPr>
              <w:t>Cross-sectional</w:t>
            </w:r>
          </w:p>
        </w:tc>
        <w:tc>
          <w:tcPr>
            <w:tcW w:w="989" w:type="dxa"/>
          </w:tcPr>
          <w:p w14:paraId="4D930945" w14:textId="73422BAF" w:rsidR="00BF6C28" w:rsidRPr="005F3AA9" w:rsidRDefault="00BF6C28" w:rsidP="00BF6C28">
            <w:pPr>
              <w:rPr>
                <w:sz w:val="22"/>
                <w:szCs w:val="22"/>
              </w:rPr>
            </w:pPr>
            <w:r w:rsidRPr="005F3AA9">
              <w:rPr>
                <w:sz w:val="22"/>
                <w:szCs w:val="22"/>
              </w:rPr>
              <w:t>FFQ</w:t>
            </w:r>
          </w:p>
        </w:tc>
        <w:tc>
          <w:tcPr>
            <w:tcW w:w="1413" w:type="dxa"/>
          </w:tcPr>
          <w:p w14:paraId="378B2D20" w14:textId="5360884B" w:rsidR="00BF6C28" w:rsidRPr="005F3AA9" w:rsidRDefault="00BF6C28" w:rsidP="00BF6C28">
            <w:pPr>
              <w:rPr>
                <w:sz w:val="22"/>
                <w:szCs w:val="22"/>
              </w:rPr>
            </w:pPr>
            <w:r w:rsidRPr="005F3AA9">
              <w:rPr>
                <w:sz w:val="22"/>
                <w:szCs w:val="22"/>
              </w:rPr>
              <w:t>Yes</w:t>
            </w:r>
          </w:p>
        </w:tc>
        <w:tc>
          <w:tcPr>
            <w:tcW w:w="1356" w:type="dxa"/>
          </w:tcPr>
          <w:p w14:paraId="4C92CA8A" w14:textId="66787E1E" w:rsidR="00BF6C28" w:rsidRPr="005F3AA9" w:rsidRDefault="00BF6C28" w:rsidP="00BF6C28">
            <w:pPr>
              <w:rPr>
                <w:sz w:val="22"/>
                <w:szCs w:val="22"/>
              </w:rPr>
            </w:pPr>
            <w:r w:rsidRPr="005F3AA9">
              <w:rPr>
                <w:sz w:val="22"/>
                <w:szCs w:val="22"/>
              </w:rPr>
              <w:t>Boys</w:t>
            </w:r>
          </w:p>
          <w:p w14:paraId="08ED72EC" w14:textId="0ADE062B" w:rsidR="00BF6C28" w:rsidRPr="005F3AA9" w:rsidRDefault="00BF6C28" w:rsidP="00BF6C28">
            <w:pPr>
              <w:rPr>
                <w:sz w:val="22"/>
                <w:szCs w:val="22"/>
              </w:rPr>
            </w:pPr>
            <w:r w:rsidRPr="005F3AA9">
              <w:rPr>
                <w:sz w:val="22"/>
                <w:szCs w:val="22"/>
              </w:rPr>
              <w:t>(n:</w:t>
            </w:r>
            <w:r w:rsidR="000C18F7">
              <w:rPr>
                <w:sz w:val="22"/>
                <w:szCs w:val="22"/>
              </w:rPr>
              <w:t xml:space="preserve"> </w:t>
            </w:r>
            <w:r w:rsidRPr="005F3AA9">
              <w:rPr>
                <w:sz w:val="22"/>
                <w:szCs w:val="22"/>
              </w:rPr>
              <w:t>2554)</w:t>
            </w:r>
          </w:p>
          <w:p w14:paraId="185E6AE1" w14:textId="77777777" w:rsidR="00BF6C28" w:rsidRPr="005F3AA9" w:rsidRDefault="00BF6C28" w:rsidP="00BF6C28">
            <w:pPr>
              <w:rPr>
                <w:sz w:val="22"/>
                <w:szCs w:val="22"/>
              </w:rPr>
            </w:pPr>
          </w:p>
          <w:p w14:paraId="66CD8786" w14:textId="77777777" w:rsidR="00BF6C28" w:rsidRPr="005F3AA9" w:rsidRDefault="00BF6C28" w:rsidP="00BF6C28">
            <w:pPr>
              <w:rPr>
                <w:sz w:val="22"/>
                <w:szCs w:val="22"/>
              </w:rPr>
            </w:pPr>
          </w:p>
          <w:p w14:paraId="556B4CBF" w14:textId="77777777" w:rsidR="00BF6C28" w:rsidRPr="005F3AA9" w:rsidRDefault="00BF6C28" w:rsidP="00BF6C28">
            <w:pPr>
              <w:rPr>
                <w:sz w:val="22"/>
                <w:szCs w:val="22"/>
              </w:rPr>
            </w:pPr>
            <w:r w:rsidRPr="005F3AA9">
              <w:rPr>
                <w:sz w:val="22"/>
                <w:szCs w:val="22"/>
              </w:rPr>
              <w:t>Girls</w:t>
            </w:r>
          </w:p>
          <w:p w14:paraId="1CD7880A" w14:textId="029F51E7" w:rsidR="00BF6C28" w:rsidRPr="005F3AA9" w:rsidRDefault="00BF6C28" w:rsidP="00BF6C28">
            <w:pPr>
              <w:rPr>
                <w:sz w:val="22"/>
                <w:szCs w:val="22"/>
              </w:rPr>
            </w:pPr>
            <w:r w:rsidRPr="005F3AA9">
              <w:rPr>
                <w:sz w:val="22"/>
                <w:szCs w:val="22"/>
              </w:rPr>
              <w:t>(n:</w:t>
            </w:r>
            <w:r w:rsidR="000C18F7">
              <w:rPr>
                <w:sz w:val="22"/>
                <w:szCs w:val="22"/>
              </w:rPr>
              <w:t xml:space="preserve"> </w:t>
            </w:r>
            <w:r w:rsidRPr="005F3AA9">
              <w:rPr>
                <w:sz w:val="22"/>
                <w:szCs w:val="22"/>
              </w:rPr>
              <w:t>2438)</w:t>
            </w:r>
          </w:p>
        </w:tc>
        <w:tc>
          <w:tcPr>
            <w:tcW w:w="2303" w:type="dxa"/>
          </w:tcPr>
          <w:p w14:paraId="6EE003F1" w14:textId="18677E37" w:rsidR="00BF6C28" w:rsidRPr="005F3AA9" w:rsidRDefault="00BF6C28" w:rsidP="00BF6C28">
            <w:pPr>
              <w:rPr>
                <w:sz w:val="22"/>
                <w:szCs w:val="22"/>
              </w:rPr>
            </w:pPr>
            <w:r w:rsidRPr="005F3AA9">
              <w:rPr>
                <w:sz w:val="22"/>
                <w:szCs w:val="22"/>
              </w:rPr>
              <w:t>HFD</w:t>
            </w:r>
          </w:p>
          <w:p w14:paraId="230419A2" w14:textId="509E07D9" w:rsidR="00BF6C28" w:rsidRPr="005F3AA9" w:rsidRDefault="00BF6C28" w:rsidP="00BF6C28">
            <w:pPr>
              <w:rPr>
                <w:sz w:val="22"/>
                <w:szCs w:val="22"/>
              </w:rPr>
            </w:pPr>
            <w:r w:rsidRPr="005F3AA9">
              <w:rPr>
                <w:sz w:val="22"/>
                <w:szCs w:val="22"/>
              </w:rPr>
              <w:t>HuSKY</w:t>
            </w:r>
          </w:p>
          <w:p w14:paraId="6132C2EB" w14:textId="3D514C67" w:rsidR="00BF6C28" w:rsidRPr="005F3AA9" w:rsidRDefault="00BF6C28" w:rsidP="00BF6C28">
            <w:pPr>
              <w:rPr>
                <w:sz w:val="22"/>
                <w:szCs w:val="22"/>
              </w:rPr>
            </w:pPr>
            <w:r w:rsidRPr="005F3AA9">
              <w:rPr>
                <w:sz w:val="22"/>
                <w:szCs w:val="22"/>
              </w:rPr>
              <w:t>IFI</w:t>
            </w:r>
          </w:p>
          <w:p w14:paraId="781A507B" w14:textId="1B78BB64" w:rsidR="00BF6C28" w:rsidRPr="005F3AA9" w:rsidRDefault="00BF6C28" w:rsidP="00BF6C28">
            <w:pPr>
              <w:rPr>
                <w:sz w:val="22"/>
                <w:szCs w:val="22"/>
              </w:rPr>
            </w:pPr>
            <w:r w:rsidRPr="005F3AA9">
              <w:rPr>
                <w:sz w:val="22"/>
                <w:szCs w:val="22"/>
              </w:rPr>
              <w:t>F &amp; V Index</w:t>
            </w:r>
          </w:p>
          <w:p w14:paraId="7FDF9E14" w14:textId="602E4D07" w:rsidR="00BF6C28" w:rsidRPr="005F3AA9" w:rsidRDefault="00BF6C28" w:rsidP="00BF6C28">
            <w:pPr>
              <w:rPr>
                <w:sz w:val="22"/>
                <w:szCs w:val="22"/>
              </w:rPr>
            </w:pPr>
            <w:r w:rsidRPr="005F3AA9">
              <w:rPr>
                <w:sz w:val="22"/>
                <w:szCs w:val="22"/>
              </w:rPr>
              <w:t>HFD</w:t>
            </w:r>
          </w:p>
          <w:p w14:paraId="40C07222" w14:textId="7033F5DC" w:rsidR="00BF6C28" w:rsidRPr="005F3AA9" w:rsidRDefault="00BF6C28" w:rsidP="00BF6C28">
            <w:pPr>
              <w:rPr>
                <w:sz w:val="22"/>
                <w:szCs w:val="22"/>
              </w:rPr>
            </w:pPr>
            <w:r w:rsidRPr="005F3AA9">
              <w:rPr>
                <w:sz w:val="22"/>
                <w:szCs w:val="22"/>
              </w:rPr>
              <w:t>HuSKY</w:t>
            </w:r>
          </w:p>
          <w:p w14:paraId="31E74869" w14:textId="18F51B1C" w:rsidR="00BF6C28" w:rsidRPr="005F3AA9" w:rsidRDefault="00BF6C28" w:rsidP="00BF6C28">
            <w:pPr>
              <w:rPr>
                <w:sz w:val="22"/>
                <w:szCs w:val="22"/>
              </w:rPr>
            </w:pPr>
            <w:r w:rsidRPr="005F3AA9">
              <w:rPr>
                <w:sz w:val="22"/>
                <w:szCs w:val="22"/>
              </w:rPr>
              <w:t>IFI</w:t>
            </w:r>
          </w:p>
          <w:p w14:paraId="138AB7A9" w14:textId="4CE80A26" w:rsidR="00BF6C28" w:rsidRPr="005F3AA9" w:rsidRDefault="00BF6C28" w:rsidP="00BF6C28">
            <w:pPr>
              <w:rPr>
                <w:sz w:val="22"/>
                <w:szCs w:val="22"/>
              </w:rPr>
            </w:pPr>
            <w:r w:rsidRPr="005F3AA9">
              <w:rPr>
                <w:sz w:val="22"/>
                <w:szCs w:val="22"/>
              </w:rPr>
              <w:t>F &amp; V Index</w:t>
            </w:r>
          </w:p>
        </w:tc>
        <w:tc>
          <w:tcPr>
            <w:tcW w:w="1393" w:type="dxa"/>
          </w:tcPr>
          <w:p w14:paraId="43B21A0F" w14:textId="77777777" w:rsidR="00A6766B" w:rsidRPr="005F3AA9" w:rsidRDefault="00A6766B" w:rsidP="00A6766B">
            <w:pPr>
              <w:rPr>
                <w:sz w:val="22"/>
                <w:szCs w:val="22"/>
              </w:rPr>
            </w:pPr>
            <w:r w:rsidRPr="005F3AA9">
              <w:rPr>
                <w:sz w:val="22"/>
                <w:szCs w:val="22"/>
              </w:rPr>
              <w:t>n.s.</w:t>
            </w:r>
          </w:p>
          <w:p w14:paraId="67A23ECB" w14:textId="28EC6CF0" w:rsidR="00BF6C28" w:rsidRPr="005F3AA9" w:rsidRDefault="00BF6C28" w:rsidP="00BF6C28">
            <w:pPr>
              <w:rPr>
                <w:sz w:val="22"/>
                <w:szCs w:val="22"/>
              </w:rPr>
            </w:pPr>
            <w:r w:rsidRPr="005F3AA9">
              <w:rPr>
                <w:sz w:val="22"/>
                <w:szCs w:val="22"/>
              </w:rPr>
              <w:t>-8.20*</w:t>
            </w:r>
          </w:p>
          <w:p w14:paraId="479C940F" w14:textId="74A2B796" w:rsidR="00BF6C28" w:rsidRPr="005F3AA9" w:rsidRDefault="00BF6C28" w:rsidP="00BF6C28">
            <w:pPr>
              <w:rPr>
                <w:sz w:val="22"/>
                <w:szCs w:val="22"/>
              </w:rPr>
            </w:pPr>
            <w:r w:rsidRPr="005F3AA9">
              <w:rPr>
                <w:sz w:val="22"/>
                <w:szCs w:val="22"/>
              </w:rPr>
              <w:t>n.s.</w:t>
            </w:r>
          </w:p>
          <w:p w14:paraId="299FD5AD" w14:textId="5BC8017E" w:rsidR="00BF6C28" w:rsidRPr="005F3AA9" w:rsidRDefault="00BF6C28" w:rsidP="00BF6C28">
            <w:pPr>
              <w:rPr>
                <w:sz w:val="22"/>
                <w:szCs w:val="22"/>
              </w:rPr>
            </w:pPr>
            <w:r w:rsidRPr="005F3AA9">
              <w:rPr>
                <w:sz w:val="22"/>
                <w:szCs w:val="22"/>
              </w:rPr>
              <w:t>n.s.</w:t>
            </w:r>
          </w:p>
          <w:p w14:paraId="50C2CE41" w14:textId="3CF1C619" w:rsidR="00BF6C28" w:rsidRPr="005F3AA9" w:rsidRDefault="00BF6C28" w:rsidP="00BF6C28">
            <w:pPr>
              <w:rPr>
                <w:sz w:val="22"/>
                <w:szCs w:val="22"/>
              </w:rPr>
            </w:pPr>
            <w:r w:rsidRPr="005F3AA9">
              <w:rPr>
                <w:sz w:val="22"/>
                <w:szCs w:val="22"/>
              </w:rPr>
              <w:t>n.s.</w:t>
            </w:r>
          </w:p>
          <w:p w14:paraId="1C35ADB3" w14:textId="7ACF71A2" w:rsidR="00BF6C28" w:rsidRPr="005F3AA9" w:rsidRDefault="00BF6C28" w:rsidP="00BF6C28">
            <w:pPr>
              <w:rPr>
                <w:sz w:val="22"/>
                <w:szCs w:val="22"/>
              </w:rPr>
            </w:pPr>
            <w:r w:rsidRPr="005F3AA9">
              <w:rPr>
                <w:sz w:val="22"/>
                <w:szCs w:val="22"/>
              </w:rPr>
              <w:t>n.s.</w:t>
            </w:r>
          </w:p>
          <w:p w14:paraId="42A89DFA" w14:textId="6DDC9E66" w:rsidR="00BF6C28" w:rsidRPr="005F3AA9" w:rsidRDefault="00BF6C28" w:rsidP="00BF6C28">
            <w:pPr>
              <w:rPr>
                <w:sz w:val="22"/>
                <w:szCs w:val="22"/>
              </w:rPr>
            </w:pPr>
            <w:r w:rsidRPr="005F3AA9">
              <w:rPr>
                <w:sz w:val="22"/>
                <w:szCs w:val="22"/>
              </w:rPr>
              <w:t>-14.00**</w:t>
            </w:r>
          </w:p>
          <w:p w14:paraId="4BB48192" w14:textId="3515B9D3" w:rsidR="00BF6C28" w:rsidRPr="005F3AA9" w:rsidRDefault="00BF6C28" w:rsidP="00BF6C28">
            <w:pPr>
              <w:rPr>
                <w:sz w:val="22"/>
                <w:szCs w:val="22"/>
              </w:rPr>
            </w:pPr>
            <w:r w:rsidRPr="005F3AA9">
              <w:rPr>
                <w:sz w:val="22"/>
                <w:szCs w:val="22"/>
              </w:rPr>
              <w:t>n.s.</w:t>
            </w:r>
          </w:p>
        </w:tc>
        <w:tc>
          <w:tcPr>
            <w:tcW w:w="1655" w:type="dxa"/>
            <w:gridSpan w:val="2"/>
          </w:tcPr>
          <w:p w14:paraId="12A5672F" w14:textId="77777777" w:rsidR="00BF6C28" w:rsidRPr="005F3AA9" w:rsidRDefault="00BF6C28" w:rsidP="00BF6C28">
            <w:pPr>
              <w:rPr>
                <w:sz w:val="22"/>
                <w:szCs w:val="22"/>
              </w:rPr>
            </w:pPr>
            <w:r w:rsidRPr="005F3AA9">
              <w:rPr>
                <w:sz w:val="22"/>
                <w:szCs w:val="22"/>
              </w:rPr>
              <w:t>Linear regression,</w:t>
            </w:r>
          </w:p>
          <w:p w14:paraId="66DB9A33" w14:textId="6E743191"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1B78067" w14:textId="39599A6F" w:rsidR="00BF6C28" w:rsidRPr="005F3AA9" w:rsidRDefault="00BF6C28" w:rsidP="00BF6C28">
            <w:pPr>
              <w:rPr>
                <w:sz w:val="22"/>
                <w:szCs w:val="22"/>
              </w:rPr>
            </w:pPr>
            <w:r w:rsidRPr="005F3AA9">
              <w:rPr>
                <w:sz w:val="22"/>
                <w:szCs w:val="22"/>
              </w:rPr>
              <w:t>No</w:t>
            </w:r>
          </w:p>
        </w:tc>
        <w:tc>
          <w:tcPr>
            <w:tcW w:w="907" w:type="dxa"/>
          </w:tcPr>
          <w:p w14:paraId="47C5BC25" w14:textId="0A0ED2DB" w:rsidR="00BF6C28" w:rsidRPr="005F3AA9" w:rsidRDefault="00BF6C28" w:rsidP="00BF6C28">
            <w:pPr>
              <w:rPr>
                <w:sz w:val="22"/>
                <w:szCs w:val="22"/>
              </w:rPr>
            </w:pPr>
            <w:r w:rsidRPr="005F3AA9">
              <w:rPr>
                <w:sz w:val="22"/>
                <w:szCs w:val="22"/>
              </w:rPr>
              <w:t>10</w:t>
            </w:r>
          </w:p>
        </w:tc>
      </w:tr>
      <w:tr w:rsidR="00BF6C28" w:rsidRPr="005F3AA9" w14:paraId="47B23D33" w14:textId="77777777" w:rsidTr="00346ACE">
        <w:tc>
          <w:tcPr>
            <w:tcW w:w="1776" w:type="dxa"/>
          </w:tcPr>
          <w:p w14:paraId="28043640" w14:textId="216FC56F" w:rsidR="00BF6C28" w:rsidRPr="005F3AA9" w:rsidRDefault="00BF6C28" w:rsidP="00BF6C28">
            <w:pPr>
              <w:rPr>
                <w:sz w:val="22"/>
                <w:szCs w:val="22"/>
              </w:rPr>
            </w:pPr>
            <w:r w:rsidRPr="005F3AA9">
              <w:rPr>
                <w:sz w:val="22"/>
                <w:szCs w:val="22"/>
              </w:rPr>
              <w:t>Vyncke et al. 2013, Multiple European Countries</w:t>
            </w:r>
            <w:r w:rsidRPr="005F3AA9">
              <w:rPr>
                <w:sz w:val="22"/>
                <w:szCs w:val="22"/>
              </w:rPr>
              <w:fldChar w:fldCharType="begin">
                <w:fldData xml:space="preserve">PEVuZE5vdGU+PENpdGU+PEF1dGhvcj5WeW5ja2U8L0F1dGhvcj48WWVhcj4yMDEzPC9ZZWFyPjxS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WeW5ja2U8L0F1dGhvcj48WWVhcj4yMDEzPC9ZZWFyPjxS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2]</w:t>
            </w:r>
            <w:r w:rsidRPr="005F3AA9">
              <w:rPr>
                <w:sz w:val="22"/>
                <w:szCs w:val="22"/>
              </w:rPr>
              <w:fldChar w:fldCharType="end"/>
            </w:r>
          </w:p>
        </w:tc>
        <w:tc>
          <w:tcPr>
            <w:tcW w:w="1811" w:type="dxa"/>
          </w:tcPr>
          <w:p w14:paraId="349B1B03" w14:textId="46304250" w:rsidR="00BF6C28" w:rsidRPr="005F3AA9" w:rsidRDefault="00BF6C28" w:rsidP="00BF6C28">
            <w:pPr>
              <w:rPr>
                <w:sz w:val="22"/>
                <w:szCs w:val="22"/>
              </w:rPr>
            </w:pPr>
            <w:r w:rsidRPr="005F3AA9">
              <w:rPr>
                <w:sz w:val="22"/>
                <w:szCs w:val="22"/>
              </w:rPr>
              <w:t>n: 552;</w:t>
            </w:r>
          </w:p>
          <w:p w14:paraId="5AD9AF9A" w14:textId="30E756AC" w:rsidR="00BF6C28" w:rsidRPr="005F3AA9" w:rsidRDefault="00BF6C28" w:rsidP="00BF6C28">
            <w:pPr>
              <w:rPr>
                <w:sz w:val="22"/>
                <w:szCs w:val="22"/>
              </w:rPr>
            </w:pPr>
            <w:r w:rsidRPr="005F3AA9">
              <w:rPr>
                <w:sz w:val="22"/>
                <w:szCs w:val="22"/>
              </w:rPr>
              <w:t>age: 12.5-17.5;</w:t>
            </w:r>
          </w:p>
          <w:p w14:paraId="44A20460" w14:textId="67EDF224" w:rsidR="00BF6C28" w:rsidRPr="005F3AA9" w:rsidRDefault="00BF6C28" w:rsidP="00BF6C28">
            <w:pPr>
              <w:rPr>
                <w:sz w:val="22"/>
                <w:szCs w:val="22"/>
              </w:rPr>
            </w:pPr>
            <w:r w:rsidRPr="005F3AA9">
              <w:rPr>
                <w:sz w:val="22"/>
                <w:szCs w:val="22"/>
              </w:rPr>
              <w:t>female: 52.0%</w:t>
            </w:r>
          </w:p>
        </w:tc>
        <w:tc>
          <w:tcPr>
            <w:tcW w:w="1526" w:type="dxa"/>
          </w:tcPr>
          <w:p w14:paraId="168EA986" w14:textId="0BBB899E" w:rsidR="00BF6C28" w:rsidRPr="005F3AA9" w:rsidRDefault="00BF6C28" w:rsidP="00BF6C28">
            <w:pPr>
              <w:rPr>
                <w:sz w:val="22"/>
                <w:szCs w:val="22"/>
              </w:rPr>
            </w:pPr>
            <w:r w:rsidRPr="005F3AA9">
              <w:rPr>
                <w:sz w:val="22"/>
                <w:szCs w:val="22"/>
              </w:rPr>
              <w:t>Cross-sectional</w:t>
            </w:r>
          </w:p>
        </w:tc>
        <w:tc>
          <w:tcPr>
            <w:tcW w:w="989" w:type="dxa"/>
          </w:tcPr>
          <w:p w14:paraId="7A0A3A90" w14:textId="42EDFD1D" w:rsidR="00BF6C28" w:rsidRPr="005F3AA9" w:rsidRDefault="00BF6C28" w:rsidP="00BF6C28">
            <w:pPr>
              <w:rPr>
                <w:sz w:val="22"/>
                <w:szCs w:val="22"/>
              </w:rPr>
            </w:pPr>
            <w:r w:rsidRPr="005F3AA9">
              <w:rPr>
                <w:sz w:val="22"/>
                <w:szCs w:val="22"/>
              </w:rPr>
              <w:t>24h recall</w:t>
            </w:r>
          </w:p>
        </w:tc>
        <w:tc>
          <w:tcPr>
            <w:tcW w:w="1413" w:type="dxa"/>
          </w:tcPr>
          <w:p w14:paraId="7C93A346" w14:textId="7EE3FAFA" w:rsidR="00BF6C28" w:rsidRPr="005F3AA9" w:rsidRDefault="00BF6C28" w:rsidP="00BF6C28">
            <w:pPr>
              <w:rPr>
                <w:sz w:val="22"/>
                <w:szCs w:val="22"/>
              </w:rPr>
            </w:pPr>
            <w:r w:rsidRPr="005F3AA9">
              <w:rPr>
                <w:sz w:val="22"/>
                <w:szCs w:val="22"/>
              </w:rPr>
              <w:t>Yes</w:t>
            </w:r>
          </w:p>
        </w:tc>
        <w:tc>
          <w:tcPr>
            <w:tcW w:w="1356" w:type="dxa"/>
          </w:tcPr>
          <w:p w14:paraId="7E2F1EFE" w14:textId="714EF180" w:rsidR="00BF6C28" w:rsidRPr="005F3AA9" w:rsidRDefault="00BF6C28" w:rsidP="00BF6C28">
            <w:pPr>
              <w:rPr>
                <w:sz w:val="22"/>
                <w:szCs w:val="22"/>
              </w:rPr>
            </w:pPr>
            <w:r w:rsidRPr="005F3AA9">
              <w:rPr>
                <w:sz w:val="22"/>
                <w:szCs w:val="22"/>
              </w:rPr>
              <w:t>Boys</w:t>
            </w:r>
          </w:p>
          <w:p w14:paraId="7575B20D" w14:textId="14D914F7" w:rsidR="00BF6C28" w:rsidRPr="005F3AA9" w:rsidRDefault="00BF6C28" w:rsidP="00BF6C28">
            <w:pPr>
              <w:rPr>
                <w:sz w:val="22"/>
                <w:szCs w:val="22"/>
              </w:rPr>
            </w:pPr>
            <w:r w:rsidRPr="005F3AA9">
              <w:rPr>
                <w:sz w:val="22"/>
                <w:szCs w:val="22"/>
              </w:rPr>
              <w:t>Girls</w:t>
            </w:r>
          </w:p>
        </w:tc>
        <w:tc>
          <w:tcPr>
            <w:tcW w:w="2303" w:type="dxa"/>
          </w:tcPr>
          <w:p w14:paraId="4F66ECFE" w14:textId="2451C0B0" w:rsidR="00BF6C28" w:rsidRPr="005F3AA9" w:rsidRDefault="00BF6C28" w:rsidP="00BF6C28">
            <w:pPr>
              <w:rPr>
                <w:sz w:val="22"/>
                <w:szCs w:val="22"/>
              </w:rPr>
            </w:pPr>
            <w:r w:rsidRPr="005F3AA9">
              <w:rPr>
                <w:sz w:val="22"/>
                <w:szCs w:val="22"/>
              </w:rPr>
              <w:t>DQI-A</w:t>
            </w:r>
          </w:p>
          <w:p w14:paraId="3F3C93C9" w14:textId="21CD319F" w:rsidR="00BF6C28" w:rsidRPr="005F3AA9" w:rsidRDefault="00BF6C28" w:rsidP="00BF6C28">
            <w:pPr>
              <w:rPr>
                <w:sz w:val="22"/>
                <w:szCs w:val="22"/>
              </w:rPr>
            </w:pPr>
            <w:r w:rsidRPr="005F3AA9">
              <w:rPr>
                <w:sz w:val="22"/>
                <w:szCs w:val="22"/>
              </w:rPr>
              <w:t>DQI-A</w:t>
            </w:r>
          </w:p>
        </w:tc>
        <w:tc>
          <w:tcPr>
            <w:tcW w:w="1393" w:type="dxa"/>
          </w:tcPr>
          <w:p w14:paraId="0A550A87" w14:textId="77450CFA" w:rsidR="00BF6C28" w:rsidRPr="005F3AA9" w:rsidRDefault="00BF6C28" w:rsidP="00BF6C28">
            <w:pPr>
              <w:rPr>
                <w:sz w:val="22"/>
                <w:szCs w:val="22"/>
              </w:rPr>
            </w:pPr>
            <w:r w:rsidRPr="005F3AA9">
              <w:rPr>
                <w:sz w:val="22"/>
                <w:szCs w:val="22"/>
              </w:rPr>
              <w:t>n.s.</w:t>
            </w:r>
          </w:p>
          <w:p w14:paraId="11FE51A0" w14:textId="099E9E35" w:rsidR="00BF6C28" w:rsidRPr="005F3AA9" w:rsidRDefault="00BF6C28" w:rsidP="00BF6C28">
            <w:pPr>
              <w:rPr>
                <w:sz w:val="22"/>
                <w:szCs w:val="22"/>
              </w:rPr>
            </w:pPr>
            <w:r w:rsidRPr="005F3AA9">
              <w:rPr>
                <w:sz w:val="22"/>
                <w:szCs w:val="22"/>
              </w:rPr>
              <w:t>n.s.</w:t>
            </w:r>
          </w:p>
        </w:tc>
        <w:tc>
          <w:tcPr>
            <w:tcW w:w="1655" w:type="dxa"/>
            <w:gridSpan w:val="2"/>
          </w:tcPr>
          <w:p w14:paraId="756F403E" w14:textId="77777777" w:rsidR="00BF6C28" w:rsidRPr="005F3AA9" w:rsidRDefault="00BF6C28" w:rsidP="00BF6C28">
            <w:pPr>
              <w:rPr>
                <w:sz w:val="22"/>
                <w:szCs w:val="22"/>
              </w:rPr>
            </w:pPr>
            <w:r w:rsidRPr="005F3AA9">
              <w:rPr>
                <w:sz w:val="22"/>
                <w:szCs w:val="22"/>
              </w:rPr>
              <w:t>Multilevel regression models,</w:t>
            </w:r>
          </w:p>
          <w:p w14:paraId="648E252A" w14:textId="38485A68"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3C34A562" w14:textId="0B2034F2" w:rsidR="00BF6C28" w:rsidRPr="005F3AA9" w:rsidRDefault="00BF6C28" w:rsidP="00BF6C28">
            <w:pPr>
              <w:rPr>
                <w:sz w:val="22"/>
                <w:szCs w:val="22"/>
              </w:rPr>
            </w:pPr>
            <w:r w:rsidRPr="005F3AA9">
              <w:rPr>
                <w:sz w:val="22"/>
                <w:szCs w:val="22"/>
              </w:rPr>
              <w:t>Yes</w:t>
            </w:r>
          </w:p>
        </w:tc>
        <w:tc>
          <w:tcPr>
            <w:tcW w:w="907" w:type="dxa"/>
          </w:tcPr>
          <w:p w14:paraId="4AB9745F" w14:textId="56360625" w:rsidR="00BF6C28" w:rsidRPr="005F3AA9" w:rsidRDefault="00BF6C28" w:rsidP="00BF6C28">
            <w:pPr>
              <w:rPr>
                <w:sz w:val="22"/>
                <w:szCs w:val="22"/>
              </w:rPr>
            </w:pPr>
            <w:r w:rsidRPr="005F3AA9">
              <w:rPr>
                <w:sz w:val="22"/>
                <w:szCs w:val="22"/>
              </w:rPr>
              <w:t>2</w:t>
            </w:r>
          </w:p>
        </w:tc>
      </w:tr>
      <w:tr w:rsidR="00BF6C28" w:rsidRPr="005F3AA9" w14:paraId="06D0E571" w14:textId="77777777" w:rsidTr="00346ACE">
        <w:tc>
          <w:tcPr>
            <w:tcW w:w="1776" w:type="dxa"/>
          </w:tcPr>
          <w:p w14:paraId="792F80A4" w14:textId="345E22A3" w:rsidR="00BF6C28" w:rsidRPr="005F3AA9" w:rsidRDefault="00BF6C28" w:rsidP="00BF6C28">
            <w:pPr>
              <w:rPr>
                <w:b/>
                <w:sz w:val="22"/>
                <w:szCs w:val="22"/>
              </w:rPr>
            </w:pPr>
            <w:r w:rsidRPr="005F3AA9">
              <w:rPr>
                <w:sz w:val="22"/>
                <w:szCs w:val="22"/>
              </w:rPr>
              <w:t>Zhu et al. 2014, USA</w:t>
            </w:r>
            <w:r w:rsidRPr="005F3AA9">
              <w:rPr>
                <w:sz w:val="22"/>
                <w:szCs w:val="22"/>
              </w:rPr>
              <w:fldChar w:fldCharType="begin"/>
            </w:r>
            <w:r w:rsidRPr="005F3AA9">
              <w:rPr>
                <w:sz w:val="22"/>
                <w:szCs w:val="22"/>
              </w:rPr>
              <w:instrText xml:space="preserve"> ADDIN EN.CITE &lt;EndNote&gt;&lt;Cite&gt;&lt;Author&gt;Zhu&lt;/Author&gt;&lt;Year&gt;2014&lt;/Year&gt;&lt;RecNum&gt;228&lt;/RecNum&gt;&lt;DisplayText&gt;[36]&lt;/DisplayText&gt;&lt;record&gt;&lt;rec-number&gt;228&lt;/rec-number&gt;&lt;foreign-keys&gt;&lt;key app="EN" db-id="t2dxed09qrzwf4eetwqvrwt10fd0axp5ze9z" timestamp="1464598757"&gt;228&lt;/key&gt;&lt;/foreign-keys&gt;&lt;ref-type name="Journal Article"&gt;17&lt;/ref-type&gt;&lt;contributors&gt;&lt;authors&gt;&lt;author&gt;Zhu, Y.&lt;/author&gt;&lt;author&gt;Wang, H.&lt;/author&gt;&lt;author&gt;Hollis, J. H.&lt;/author&gt;&lt;author&gt;Jacques, P. F.&lt;/author&gt;&lt;/authors&gt;&lt;/contributors&gt;&lt;auth-address&gt;Department of Epidemiology, The University of Iowa, Iowa City, IA, USA.&lt;/auth-address&gt;&lt;titles&gt;&lt;title&gt;The associations between yogurt consumption, diet quality, and metabolic profiles in children in the US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4/07/19&lt;/edition&gt;&lt;dates&gt;&lt;year&gt;2014&lt;/year&gt;&lt;pub-dates&gt;&lt;date&gt;Jul 18&lt;/date&gt;&lt;/pub-dates&gt;&lt;/dates&gt;&lt;isbn&gt;1436-6215 (Electronic)&amp;#xD;1436-6207 (Linking)&lt;/isbn&gt;&lt;accession-num&gt;25034879&lt;/accession-num&gt;&lt;urls&gt;&lt;related-urls&gt;&lt;url&gt;http://download.springer.com/static/pdf/413/art%253A10.1007%252Fs00394-014-0735-7.pdf?auth66=1415293935_b4eea05bb9953af35b9fcd183cd97a88&amp;amp;ext=.pdf&lt;/url&gt;&lt;/related-urls&gt;&lt;/urls&gt;&lt;electronic-resource-num&gt;10.1007/s00394-014-0735-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6]</w:t>
            </w:r>
            <w:r w:rsidRPr="005F3AA9">
              <w:rPr>
                <w:sz w:val="22"/>
                <w:szCs w:val="22"/>
              </w:rPr>
              <w:fldChar w:fldCharType="end"/>
            </w:r>
          </w:p>
        </w:tc>
        <w:tc>
          <w:tcPr>
            <w:tcW w:w="1811" w:type="dxa"/>
          </w:tcPr>
          <w:p w14:paraId="7C0F06E1" w14:textId="2E6F3F3F" w:rsidR="00BF6C28" w:rsidRPr="005F3AA9" w:rsidRDefault="00BF6C28" w:rsidP="00BF6C28">
            <w:pPr>
              <w:rPr>
                <w:sz w:val="22"/>
                <w:szCs w:val="22"/>
              </w:rPr>
            </w:pPr>
            <w:r w:rsidRPr="005F3AA9">
              <w:rPr>
                <w:sz w:val="22"/>
                <w:szCs w:val="22"/>
              </w:rPr>
              <w:t>n: 5124;</w:t>
            </w:r>
          </w:p>
          <w:p w14:paraId="6787EB55" w14:textId="77777777" w:rsidR="00BF6C28" w:rsidRPr="005F3AA9" w:rsidRDefault="00BF6C28" w:rsidP="00BF6C28">
            <w:pPr>
              <w:rPr>
                <w:sz w:val="22"/>
                <w:szCs w:val="22"/>
              </w:rPr>
            </w:pPr>
            <w:r w:rsidRPr="005F3AA9">
              <w:rPr>
                <w:sz w:val="22"/>
                <w:szCs w:val="22"/>
              </w:rPr>
              <w:t>age: 2-18;</w:t>
            </w:r>
          </w:p>
          <w:p w14:paraId="2E66FE6D" w14:textId="2AD6FCB1" w:rsidR="00BF6C28" w:rsidRPr="005F3AA9" w:rsidRDefault="00BF6C28" w:rsidP="00BF6C28">
            <w:pPr>
              <w:rPr>
                <w:sz w:val="22"/>
                <w:szCs w:val="22"/>
              </w:rPr>
            </w:pPr>
            <w:r w:rsidRPr="005F3AA9">
              <w:rPr>
                <w:sz w:val="22"/>
                <w:szCs w:val="22"/>
              </w:rPr>
              <w:t>female: 51.3%</w:t>
            </w:r>
          </w:p>
        </w:tc>
        <w:tc>
          <w:tcPr>
            <w:tcW w:w="1526" w:type="dxa"/>
          </w:tcPr>
          <w:p w14:paraId="403B7656" w14:textId="69D37C70" w:rsidR="00BF6C28" w:rsidRPr="005F3AA9" w:rsidRDefault="00BF6C28" w:rsidP="00BF6C28">
            <w:pPr>
              <w:rPr>
                <w:sz w:val="22"/>
                <w:szCs w:val="22"/>
              </w:rPr>
            </w:pPr>
            <w:r w:rsidRPr="005F3AA9">
              <w:rPr>
                <w:sz w:val="22"/>
                <w:szCs w:val="22"/>
              </w:rPr>
              <w:t>Cross-sectional</w:t>
            </w:r>
          </w:p>
        </w:tc>
        <w:tc>
          <w:tcPr>
            <w:tcW w:w="989" w:type="dxa"/>
          </w:tcPr>
          <w:p w14:paraId="443799CF" w14:textId="1B7BF9D9" w:rsidR="00BF6C28" w:rsidRPr="005F3AA9" w:rsidRDefault="00BF6C28" w:rsidP="00BF6C28">
            <w:pPr>
              <w:rPr>
                <w:sz w:val="22"/>
                <w:szCs w:val="22"/>
              </w:rPr>
            </w:pPr>
            <w:r w:rsidRPr="005F3AA9">
              <w:rPr>
                <w:sz w:val="22"/>
                <w:szCs w:val="22"/>
              </w:rPr>
              <w:t>FFQ</w:t>
            </w:r>
          </w:p>
        </w:tc>
        <w:tc>
          <w:tcPr>
            <w:tcW w:w="1413" w:type="dxa"/>
          </w:tcPr>
          <w:p w14:paraId="590AD8CA" w14:textId="028BB175" w:rsidR="00BF6C28" w:rsidRPr="005F3AA9" w:rsidRDefault="00BF6C28" w:rsidP="00BF6C28">
            <w:pPr>
              <w:rPr>
                <w:sz w:val="22"/>
                <w:szCs w:val="22"/>
              </w:rPr>
            </w:pPr>
            <w:r w:rsidRPr="005F3AA9">
              <w:rPr>
                <w:sz w:val="22"/>
                <w:szCs w:val="22"/>
              </w:rPr>
              <w:t>Unknown</w:t>
            </w:r>
          </w:p>
        </w:tc>
        <w:tc>
          <w:tcPr>
            <w:tcW w:w="1356" w:type="dxa"/>
          </w:tcPr>
          <w:p w14:paraId="24146880" w14:textId="1D86A242" w:rsidR="00BF6C28" w:rsidRPr="005F3AA9" w:rsidRDefault="00BF6C28" w:rsidP="00BF6C28">
            <w:pPr>
              <w:rPr>
                <w:sz w:val="22"/>
                <w:szCs w:val="22"/>
              </w:rPr>
            </w:pPr>
            <w:r w:rsidRPr="005F3AA9">
              <w:rPr>
                <w:sz w:val="22"/>
                <w:szCs w:val="22"/>
              </w:rPr>
              <w:t>n:</w:t>
            </w:r>
            <w:r w:rsidR="000C18F7">
              <w:rPr>
                <w:sz w:val="22"/>
                <w:szCs w:val="22"/>
              </w:rPr>
              <w:t xml:space="preserve"> </w:t>
            </w:r>
            <w:r w:rsidRPr="005F3AA9">
              <w:rPr>
                <w:sz w:val="22"/>
                <w:szCs w:val="22"/>
              </w:rPr>
              <w:t>3769</w:t>
            </w:r>
          </w:p>
        </w:tc>
        <w:tc>
          <w:tcPr>
            <w:tcW w:w="2303" w:type="dxa"/>
          </w:tcPr>
          <w:p w14:paraId="3DF9C939" w14:textId="59E7D22D" w:rsidR="00BF6C28" w:rsidRPr="005F3AA9" w:rsidRDefault="00BF6C28" w:rsidP="00BF6C28">
            <w:pPr>
              <w:rPr>
                <w:sz w:val="22"/>
                <w:szCs w:val="22"/>
              </w:rPr>
            </w:pPr>
            <w:r w:rsidRPr="005F3AA9">
              <w:rPr>
                <w:sz w:val="22"/>
                <w:szCs w:val="22"/>
              </w:rPr>
              <w:t>Yoghurt</w:t>
            </w:r>
          </w:p>
        </w:tc>
        <w:tc>
          <w:tcPr>
            <w:tcW w:w="1393" w:type="dxa"/>
          </w:tcPr>
          <w:p w14:paraId="32A95790" w14:textId="6168BAB6"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55" w:type="dxa"/>
            <w:gridSpan w:val="2"/>
          </w:tcPr>
          <w:p w14:paraId="4AC10DB0" w14:textId="77777777" w:rsidR="00BF6C28" w:rsidRPr="005F3AA9" w:rsidRDefault="00BF6C28" w:rsidP="00BF6C28">
            <w:pPr>
              <w:rPr>
                <w:sz w:val="22"/>
                <w:szCs w:val="22"/>
              </w:rPr>
            </w:pPr>
            <w:r w:rsidRPr="005F3AA9">
              <w:rPr>
                <w:sz w:val="22"/>
                <w:szCs w:val="22"/>
              </w:rPr>
              <w:t xml:space="preserve">Linear regression, </w:t>
            </w:r>
          </w:p>
          <w:p w14:paraId="25911092" w14:textId="6B3704D5" w:rsidR="00BF6C28" w:rsidRPr="005F3AA9" w:rsidRDefault="00BF6C28" w:rsidP="00BF6C28">
            <w:pPr>
              <w:rPr>
                <w:sz w:val="22"/>
                <w:szCs w:val="22"/>
              </w:rPr>
            </w:pPr>
            <w:r w:rsidRPr="005F3AA9">
              <w:rPr>
                <w:sz w:val="22"/>
                <w:szCs w:val="22"/>
              </w:rPr>
              <w:t xml:space="preserve">Least square means </w:t>
            </w:r>
          </w:p>
        </w:tc>
        <w:tc>
          <w:tcPr>
            <w:tcW w:w="1358" w:type="dxa"/>
          </w:tcPr>
          <w:p w14:paraId="49358209" w14:textId="44239232" w:rsidR="00BF6C28" w:rsidRPr="005F3AA9" w:rsidRDefault="00BF6C28" w:rsidP="00BF6C28">
            <w:pPr>
              <w:rPr>
                <w:sz w:val="22"/>
                <w:szCs w:val="22"/>
              </w:rPr>
            </w:pPr>
            <w:r w:rsidRPr="005F3AA9">
              <w:rPr>
                <w:sz w:val="22"/>
                <w:szCs w:val="22"/>
              </w:rPr>
              <w:t>Unknown</w:t>
            </w:r>
          </w:p>
        </w:tc>
        <w:tc>
          <w:tcPr>
            <w:tcW w:w="907" w:type="dxa"/>
          </w:tcPr>
          <w:p w14:paraId="24CA7AAC" w14:textId="7E2CB1CD" w:rsidR="00BF6C28" w:rsidRPr="005F3AA9" w:rsidRDefault="00BF6C28" w:rsidP="00BF6C28">
            <w:pPr>
              <w:rPr>
                <w:sz w:val="22"/>
                <w:szCs w:val="22"/>
              </w:rPr>
            </w:pPr>
            <w:r w:rsidRPr="005F3AA9">
              <w:rPr>
                <w:sz w:val="22"/>
                <w:szCs w:val="22"/>
              </w:rPr>
              <w:t>6</w:t>
            </w:r>
          </w:p>
        </w:tc>
      </w:tr>
      <w:tr w:rsidR="00BF6C28" w:rsidRPr="005F3AA9" w14:paraId="34627277" w14:textId="77777777" w:rsidTr="00346ACE">
        <w:tc>
          <w:tcPr>
            <w:tcW w:w="1776" w:type="dxa"/>
            <w:shd w:val="clear" w:color="auto" w:fill="BFBFBF" w:themeFill="background1" w:themeFillShade="BF"/>
          </w:tcPr>
          <w:p w14:paraId="76B67073" w14:textId="77777777" w:rsidR="00BF6C28" w:rsidRPr="005F3AA9" w:rsidRDefault="00BF6C28" w:rsidP="00BF6C28">
            <w:pPr>
              <w:rPr>
                <w:b/>
                <w:sz w:val="22"/>
                <w:szCs w:val="22"/>
              </w:rPr>
            </w:pPr>
          </w:p>
        </w:tc>
        <w:tc>
          <w:tcPr>
            <w:tcW w:w="14711" w:type="dxa"/>
            <w:gridSpan w:val="11"/>
            <w:shd w:val="clear" w:color="auto" w:fill="BFBFBF" w:themeFill="background1" w:themeFillShade="BF"/>
          </w:tcPr>
          <w:p w14:paraId="526CD634" w14:textId="102BADC7" w:rsidR="00BF6C28" w:rsidRPr="005F3AA9" w:rsidRDefault="00BF6C28" w:rsidP="00BF6C28">
            <w:pPr>
              <w:rPr>
                <w:b/>
                <w:sz w:val="22"/>
                <w:szCs w:val="22"/>
              </w:rPr>
            </w:pPr>
            <w:r w:rsidRPr="005F3AA9">
              <w:rPr>
                <w:b/>
                <w:sz w:val="22"/>
                <w:szCs w:val="22"/>
              </w:rPr>
              <w:t>Outcome: systolic blood pressure</w:t>
            </w:r>
          </w:p>
        </w:tc>
      </w:tr>
      <w:tr w:rsidR="00BF6C28" w:rsidRPr="005F3AA9" w14:paraId="0BCC67C6" w14:textId="77777777" w:rsidTr="00346ACE">
        <w:tc>
          <w:tcPr>
            <w:tcW w:w="1776" w:type="dxa"/>
          </w:tcPr>
          <w:p w14:paraId="3BAF07E1" w14:textId="76E1DE18" w:rsidR="00BF6C28" w:rsidRPr="005F3AA9" w:rsidRDefault="00BF6C28" w:rsidP="00BF6C28">
            <w:pPr>
              <w:rPr>
                <w:b/>
                <w:sz w:val="22"/>
                <w:szCs w:val="22"/>
              </w:rPr>
            </w:pPr>
            <w:r w:rsidRPr="005F3AA9">
              <w:rPr>
                <w:sz w:val="22"/>
                <w:szCs w:val="22"/>
              </w:rPr>
              <w:t>Ambrosini et al. 2013, Australia</w: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w:t>
            </w:r>
            <w:r w:rsidRPr="005F3AA9">
              <w:rPr>
                <w:sz w:val="22"/>
                <w:szCs w:val="22"/>
              </w:rPr>
              <w:fldChar w:fldCharType="end"/>
            </w:r>
          </w:p>
        </w:tc>
        <w:tc>
          <w:tcPr>
            <w:tcW w:w="1811" w:type="dxa"/>
          </w:tcPr>
          <w:p w14:paraId="59528480" w14:textId="14A8D763" w:rsidR="00BF6C28" w:rsidRPr="005F3AA9" w:rsidRDefault="00BF6C28" w:rsidP="00BF6C28">
            <w:pPr>
              <w:rPr>
                <w:sz w:val="22"/>
                <w:szCs w:val="22"/>
              </w:rPr>
            </w:pPr>
            <w:r w:rsidRPr="005F3AA9">
              <w:rPr>
                <w:sz w:val="22"/>
                <w:szCs w:val="22"/>
              </w:rPr>
              <w:t>n: 1366;</w:t>
            </w:r>
          </w:p>
          <w:p w14:paraId="4DB212E4" w14:textId="77777777" w:rsidR="00BF6C28" w:rsidRPr="005F3AA9" w:rsidRDefault="00BF6C28" w:rsidP="00BF6C28">
            <w:pPr>
              <w:rPr>
                <w:sz w:val="22"/>
                <w:szCs w:val="22"/>
              </w:rPr>
            </w:pPr>
            <w:r w:rsidRPr="005F3AA9">
              <w:rPr>
                <w:sz w:val="22"/>
                <w:szCs w:val="22"/>
              </w:rPr>
              <w:t>age: 14-17;</w:t>
            </w:r>
          </w:p>
          <w:p w14:paraId="44CE20A0" w14:textId="760F3022" w:rsidR="00BF6C28" w:rsidRPr="005F3AA9" w:rsidRDefault="00BF6C28" w:rsidP="00BF6C28">
            <w:pPr>
              <w:rPr>
                <w:sz w:val="22"/>
                <w:szCs w:val="22"/>
              </w:rPr>
            </w:pPr>
            <w:r w:rsidRPr="005F3AA9">
              <w:rPr>
                <w:sz w:val="22"/>
                <w:szCs w:val="22"/>
              </w:rPr>
              <w:t>female: 48.3%</w:t>
            </w:r>
          </w:p>
        </w:tc>
        <w:tc>
          <w:tcPr>
            <w:tcW w:w="1526" w:type="dxa"/>
          </w:tcPr>
          <w:p w14:paraId="32C66474" w14:textId="4FF89626" w:rsidR="00BF6C28" w:rsidRPr="005F3AA9" w:rsidRDefault="00BF6C28" w:rsidP="00BF6C28">
            <w:pPr>
              <w:rPr>
                <w:sz w:val="22"/>
                <w:szCs w:val="22"/>
              </w:rPr>
            </w:pPr>
            <w:r w:rsidRPr="005F3AA9">
              <w:rPr>
                <w:sz w:val="22"/>
                <w:szCs w:val="22"/>
              </w:rPr>
              <w:t>Prospective cohort study</w:t>
            </w:r>
          </w:p>
        </w:tc>
        <w:tc>
          <w:tcPr>
            <w:tcW w:w="989" w:type="dxa"/>
          </w:tcPr>
          <w:p w14:paraId="0008972D" w14:textId="583A6E55" w:rsidR="00BF6C28" w:rsidRPr="005F3AA9" w:rsidRDefault="00BF6C28" w:rsidP="00BF6C28">
            <w:pPr>
              <w:rPr>
                <w:sz w:val="22"/>
                <w:szCs w:val="22"/>
              </w:rPr>
            </w:pPr>
            <w:r w:rsidRPr="005F3AA9">
              <w:rPr>
                <w:sz w:val="22"/>
                <w:szCs w:val="22"/>
              </w:rPr>
              <w:t>FFQ</w:t>
            </w:r>
          </w:p>
        </w:tc>
        <w:tc>
          <w:tcPr>
            <w:tcW w:w="1413" w:type="dxa"/>
          </w:tcPr>
          <w:p w14:paraId="65E104E5" w14:textId="0B8966EC" w:rsidR="00BF6C28" w:rsidRPr="005F3AA9" w:rsidRDefault="00BF6C28" w:rsidP="00BF6C28">
            <w:pPr>
              <w:rPr>
                <w:sz w:val="22"/>
                <w:szCs w:val="22"/>
              </w:rPr>
            </w:pPr>
            <w:r w:rsidRPr="005F3AA9">
              <w:rPr>
                <w:sz w:val="22"/>
                <w:szCs w:val="22"/>
              </w:rPr>
              <w:t>Yes</w:t>
            </w:r>
          </w:p>
        </w:tc>
        <w:tc>
          <w:tcPr>
            <w:tcW w:w="1356" w:type="dxa"/>
          </w:tcPr>
          <w:p w14:paraId="3AD12063" w14:textId="5004DEB7" w:rsidR="00BF6C28" w:rsidRPr="005F3AA9" w:rsidRDefault="00BF6C28" w:rsidP="00BF6C28">
            <w:pPr>
              <w:rPr>
                <w:sz w:val="22"/>
                <w:szCs w:val="22"/>
              </w:rPr>
            </w:pPr>
            <w:r w:rsidRPr="005F3AA9">
              <w:rPr>
                <w:sz w:val="22"/>
                <w:szCs w:val="22"/>
              </w:rPr>
              <w:t>Boys</w:t>
            </w:r>
          </w:p>
          <w:p w14:paraId="649C5570" w14:textId="03D44B3D" w:rsidR="00BF6C28" w:rsidRPr="005F3AA9" w:rsidRDefault="00BF6C28" w:rsidP="00BF6C28">
            <w:pPr>
              <w:rPr>
                <w:sz w:val="22"/>
                <w:szCs w:val="22"/>
              </w:rPr>
            </w:pPr>
            <w:r w:rsidRPr="005F3AA9">
              <w:rPr>
                <w:sz w:val="22"/>
                <w:szCs w:val="22"/>
              </w:rPr>
              <w:t>Girls</w:t>
            </w:r>
          </w:p>
        </w:tc>
        <w:tc>
          <w:tcPr>
            <w:tcW w:w="2303" w:type="dxa"/>
          </w:tcPr>
          <w:p w14:paraId="02570B67" w14:textId="721D5106" w:rsidR="00BF6C28" w:rsidRPr="005F3AA9" w:rsidRDefault="00BF6C28" w:rsidP="00BF6C28">
            <w:pPr>
              <w:rPr>
                <w:sz w:val="22"/>
                <w:szCs w:val="22"/>
              </w:rPr>
            </w:pPr>
            <w:r w:rsidRPr="005F3AA9">
              <w:rPr>
                <w:sz w:val="22"/>
                <w:szCs w:val="22"/>
              </w:rPr>
              <w:t>SSB</w:t>
            </w:r>
          </w:p>
          <w:p w14:paraId="5C869D74" w14:textId="282F959D" w:rsidR="00BF6C28" w:rsidRPr="005F3AA9" w:rsidRDefault="00BF6C28" w:rsidP="00BF6C28">
            <w:pPr>
              <w:rPr>
                <w:sz w:val="22"/>
                <w:szCs w:val="22"/>
              </w:rPr>
            </w:pPr>
            <w:r w:rsidRPr="005F3AA9">
              <w:rPr>
                <w:sz w:val="22"/>
                <w:szCs w:val="22"/>
              </w:rPr>
              <w:t>SSB</w:t>
            </w:r>
          </w:p>
        </w:tc>
        <w:tc>
          <w:tcPr>
            <w:tcW w:w="1438" w:type="dxa"/>
            <w:gridSpan w:val="2"/>
          </w:tcPr>
          <w:p w14:paraId="4765EC36" w14:textId="7B729A3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3353449B" w14:textId="5CB0BBE1"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49321D5F" w14:textId="77777777" w:rsidR="00BF6C28" w:rsidRPr="005F3AA9" w:rsidRDefault="00BF6C28" w:rsidP="00BF6C28">
            <w:pPr>
              <w:rPr>
                <w:sz w:val="22"/>
                <w:szCs w:val="22"/>
              </w:rPr>
            </w:pPr>
            <w:r w:rsidRPr="005F3AA9">
              <w:rPr>
                <w:sz w:val="22"/>
                <w:szCs w:val="22"/>
              </w:rPr>
              <w:t>Linear regression,</w:t>
            </w:r>
          </w:p>
          <w:p w14:paraId="1C7BC381" w14:textId="55A9CADC" w:rsidR="00BF6C28" w:rsidRPr="005F3AA9" w:rsidRDefault="00BF6C28" w:rsidP="00BF6C28">
            <w:pPr>
              <w:rPr>
                <w:sz w:val="22"/>
                <w:szCs w:val="22"/>
              </w:rPr>
            </w:pPr>
            <w:r w:rsidRPr="005F3AA9">
              <w:rPr>
                <w:sz w:val="22"/>
                <w:szCs w:val="22"/>
              </w:rPr>
              <w:t xml:space="preserve">% of change </w:t>
            </w:r>
          </w:p>
        </w:tc>
        <w:tc>
          <w:tcPr>
            <w:tcW w:w="1358" w:type="dxa"/>
          </w:tcPr>
          <w:p w14:paraId="5307F37E" w14:textId="313E11CD" w:rsidR="00BF6C28" w:rsidRPr="005F3AA9" w:rsidRDefault="00BF6C28" w:rsidP="00BF6C28">
            <w:pPr>
              <w:rPr>
                <w:sz w:val="22"/>
                <w:szCs w:val="22"/>
              </w:rPr>
            </w:pPr>
            <w:r w:rsidRPr="005F3AA9">
              <w:rPr>
                <w:sz w:val="22"/>
                <w:szCs w:val="22"/>
              </w:rPr>
              <w:t>Unknown</w:t>
            </w:r>
          </w:p>
        </w:tc>
        <w:tc>
          <w:tcPr>
            <w:tcW w:w="907" w:type="dxa"/>
          </w:tcPr>
          <w:p w14:paraId="73151B7C" w14:textId="14EE4640" w:rsidR="00BF6C28" w:rsidRPr="005F3AA9" w:rsidRDefault="00BF6C28" w:rsidP="00BF6C28">
            <w:pPr>
              <w:rPr>
                <w:sz w:val="22"/>
                <w:szCs w:val="22"/>
              </w:rPr>
            </w:pPr>
            <w:r w:rsidRPr="005F3AA9">
              <w:rPr>
                <w:sz w:val="22"/>
                <w:szCs w:val="22"/>
              </w:rPr>
              <w:t>7</w:t>
            </w:r>
          </w:p>
        </w:tc>
      </w:tr>
      <w:tr w:rsidR="00BF6C28" w:rsidRPr="005F3AA9" w14:paraId="048092AE" w14:textId="77777777" w:rsidTr="00346ACE">
        <w:tc>
          <w:tcPr>
            <w:tcW w:w="1776" w:type="dxa"/>
          </w:tcPr>
          <w:p w14:paraId="44BCDAC2" w14:textId="2224288D" w:rsidR="00BF6C28" w:rsidRPr="005F3AA9" w:rsidRDefault="00BF6C28" w:rsidP="00BF6C28">
            <w:pPr>
              <w:rPr>
                <w:sz w:val="22"/>
                <w:szCs w:val="22"/>
              </w:rPr>
            </w:pPr>
            <w:r w:rsidRPr="005F3AA9">
              <w:rPr>
                <w:sz w:val="22"/>
                <w:szCs w:val="22"/>
              </w:rPr>
              <w:t>Aounallah-Skhiri et al. 2011, Tunisia</w:t>
            </w:r>
            <w:r w:rsidRPr="005F3AA9">
              <w:rPr>
                <w:sz w:val="22"/>
                <w:szCs w:val="22"/>
              </w:rPr>
              <w:fldChar w:fldCharType="begin">
                <w:fldData xml:space="preserve">PEVuZE5vdGU+PENpdGU+PEF1dGhvcj5Bb3VuYWxsYWgtU2toaXJpPC9BdXRob3I+PFllYXI+MjAx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Bb3VuYWxsYWgtU2toaXJpPC9BdXRob3I+PFllYXI+MjAx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7]</w:t>
            </w:r>
            <w:r w:rsidRPr="005F3AA9">
              <w:rPr>
                <w:sz w:val="22"/>
                <w:szCs w:val="22"/>
              </w:rPr>
              <w:fldChar w:fldCharType="end"/>
            </w:r>
          </w:p>
        </w:tc>
        <w:tc>
          <w:tcPr>
            <w:tcW w:w="1811" w:type="dxa"/>
          </w:tcPr>
          <w:p w14:paraId="6EAC33E0" w14:textId="3FB68AE1" w:rsidR="00BF6C28" w:rsidRPr="005F3AA9" w:rsidRDefault="00BF6C28" w:rsidP="00BF6C28">
            <w:pPr>
              <w:rPr>
                <w:sz w:val="22"/>
                <w:szCs w:val="22"/>
              </w:rPr>
            </w:pPr>
            <w:r w:rsidRPr="005F3AA9">
              <w:rPr>
                <w:sz w:val="22"/>
                <w:szCs w:val="22"/>
              </w:rPr>
              <w:t>n: 1019;</w:t>
            </w:r>
          </w:p>
          <w:p w14:paraId="5F4EFA74" w14:textId="77777777" w:rsidR="00BF6C28" w:rsidRPr="005F3AA9" w:rsidRDefault="00BF6C28" w:rsidP="00BF6C28">
            <w:pPr>
              <w:rPr>
                <w:sz w:val="22"/>
                <w:szCs w:val="22"/>
              </w:rPr>
            </w:pPr>
            <w:r w:rsidRPr="005F3AA9">
              <w:rPr>
                <w:sz w:val="22"/>
                <w:szCs w:val="22"/>
              </w:rPr>
              <w:t>age: 15-19;</w:t>
            </w:r>
          </w:p>
          <w:p w14:paraId="1C211687" w14:textId="21752CB8" w:rsidR="00BF6C28" w:rsidRPr="005F3AA9" w:rsidRDefault="00BF6C28" w:rsidP="00BF6C28">
            <w:pPr>
              <w:rPr>
                <w:sz w:val="22"/>
                <w:szCs w:val="22"/>
              </w:rPr>
            </w:pPr>
            <w:r w:rsidRPr="005F3AA9">
              <w:rPr>
                <w:sz w:val="22"/>
                <w:szCs w:val="22"/>
              </w:rPr>
              <w:t>female: 57.6%</w:t>
            </w:r>
          </w:p>
        </w:tc>
        <w:tc>
          <w:tcPr>
            <w:tcW w:w="1526" w:type="dxa"/>
          </w:tcPr>
          <w:p w14:paraId="3C69E88C" w14:textId="1FF0B4E7" w:rsidR="00BF6C28" w:rsidRPr="005F3AA9" w:rsidRDefault="00BF6C28" w:rsidP="00BF6C28">
            <w:pPr>
              <w:rPr>
                <w:sz w:val="22"/>
                <w:szCs w:val="22"/>
              </w:rPr>
            </w:pPr>
            <w:r w:rsidRPr="005F3AA9">
              <w:rPr>
                <w:sz w:val="22"/>
                <w:szCs w:val="22"/>
              </w:rPr>
              <w:t>Cross-sectional</w:t>
            </w:r>
          </w:p>
        </w:tc>
        <w:tc>
          <w:tcPr>
            <w:tcW w:w="989" w:type="dxa"/>
          </w:tcPr>
          <w:p w14:paraId="460B22D8" w14:textId="2C22FE1A" w:rsidR="00BF6C28" w:rsidRPr="005F3AA9" w:rsidRDefault="00BF6C28" w:rsidP="00BF6C28">
            <w:pPr>
              <w:rPr>
                <w:sz w:val="22"/>
                <w:szCs w:val="22"/>
              </w:rPr>
            </w:pPr>
            <w:r w:rsidRPr="005F3AA9">
              <w:rPr>
                <w:sz w:val="22"/>
                <w:szCs w:val="22"/>
              </w:rPr>
              <w:t>FFQ</w:t>
            </w:r>
          </w:p>
        </w:tc>
        <w:tc>
          <w:tcPr>
            <w:tcW w:w="1413" w:type="dxa"/>
          </w:tcPr>
          <w:p w14:paraId="174C4F66" w14:textId="7AF5DB13" w:rsidR="00BF6C28" w:rsidRPr="005F3AA9" w:rsidRDefault="00BF6C28" w:rsidP="00BF6C28">
            <w:pPr>
              <w:rPr>
                <w:sz w:val="22"/>
                <w:szCs w:val="22"/>
              </w:rPr>
            </w:pPr>
            <w:r w:rsidRPr="005F3AA9">
              <w:rPr>
                <w:sz w:val="22"/>
                <w:szCs w:val="22"/>
              </w:rPr>
              <w:t>Yes</w:t>
            </w:r>
          </w:p>
        </w:tc>
        <w:tc>
          <w:tcPr>
            <w:tcW w:w="1356" w:type="dxa"/>
          </w:tcPr>
          <w:p w14:paraId="6986EA36" w14:textId="0485AD0C" w:rsidR="00BF6C28" w:rsidRPr="005F3AA9" w:rsidRDefault="00BF6C28" w:rsidP="00BF6C28">
            <w:pPr>
              <w:rPr>
                <w:sz w:val="22"/>
                <w:szCs w:val="22"/>
              </w:rPr>
            </w:pPr>
            <w:r w:rsidRPr="005F3AA9">
              <w:rPr>
                <w:sz w:val="22"/>
                <w:szCs w:val="22"/>
              </w:rPr>
              <w:t>Boys</w:t>
            </w:r>
          </w:p>
          <w:p w14:paraId="77D3F7A6" w14:textId="77777777" w:rsidR="00BF6C28" w:rsidRPr="005F3AA9" w:rsidRDefault="00BF6C28" w:rsidP="00BF6C28">
            <w:pPr>
              <w:rPr>
                <w:sz w:val="22"/>
                <w:szCs w:val="22"/>
              </w:rPr>
            </w:pPr>
          </w:p>
          <w:p w14:paraId="72AE3EC3" w14:textId="77777777" w:rsidR="00BF6C28" w:rsidRPr="005F3AA9" w:rsidRDefault="00BF6C28" w:rsidP="00BF6C28">
            <w:pPr>
              <w:rPr>
                <w:sz w:val="22"/>
                <w:szCs w:val="22"/>
              </w:rPr>
            </w:pPr>
          </w:p>
          <w:p w14:paraId="57F6012C" w14:textId="77777777" w:rsidR="00BF6C28" w:rsidRPr="005F3AA9" w:rsidRDefault="00BF6C28" w:rsidP="00BF6C28">
            <w:pPr>
              <w:rPr>
                <w:sz w:val="22"/>
                <w:szCs w:val="22"/>
              </w:rPr>
            </w:pPr>
          </w:p>
          <w:p w14:paraId="34448618" w14:textId="21AAAFFC" w:rsidR="00BF6C28" w:rsidRPr="005F3AA9" w:rsidRDefault="00BF6C28" w:rsidP="00BF6C28">
            <w:pPr>
              <w:rPr>
                <w:sz w:val="22"/>
                <w:szCs w:val="22"/>
              </w:rPr>
            </w:pPr>
            <w:r w:rsidRPr="005F3AA9">
              <w:rPr>
                <w:sz w:val="22"/>
                <w:szCs w:val="22"/>
              </w:rPr>
              <w:t xml:space="preserve">Girls </w:t>
            </w:r>
          </w:p>
        </w:tc>
        <w:tc>
          <w:tcPr>
            <w:tcW w:w="2303" w:type="dxa"/>
          </w:tcPr>
          <w:p w14:paraId="7EE1473A" w14:textId="3D931B8F" w:rsidR="00BF6C28" w:rsidRPr="005F3AA9" w:rsidRDefault="00BF6C28" w:rsidP="00BF6C28">
            <w:pPr>
              <w:rPr>
                <w:sz w:val="22"/>
                <w:szCs w:val="22"/>
              </w:rPr>
            </w:pPr>
            <w:r w:rsidRPr="005F3AA9">
              <w:rPr>
                <w:sz w:val="22"/>
                <w:szCs w:val="22"/>
              </w:rPr>
              <w:t>“Modern dietary pattern”</w:t>
            </w:r>
          </w:p>
          <w:p w14:paraId="237669D8" w14:textId="659B1A54" w:rsidR="00BF6C28" w:rsidRPr="005F3AA9" w:rsidRDefault="00BF6C28" w:rsidP="00BF6C28">
            <w:pPr>
              <w:rPr>
                <w:sz w:val="22"/>
                <w:szCs w:val="22"/>
              </w:rPr>
            </w:pPr>
            <w:r w:rsidRPr="005F3AA9">
              <w:rPr>
                <w:sz w:val="22"/>
                <w:szCs w:val="22"/>
              </w:rPr>
              <w:t>“Meat &amp; fish dietary pattern”</w:t>
            </w:r>
          </w:p>
          <w:p w14:paraId="10C73AFE" w14:textId="1B53B442" w:rsidR="00BF6C28" w:rsidRPr="005F3AA9" w:rsidRDefault="00BF6C28" w:rsidP="00BF6C28">
            <w:pPr>
              <w:rPr>
                <w:sz w:val="22"/>
                <w:szCs w:val="22"/>
              </w:rPr>
            </w:pPr>
            <w:r w:rsidRPr="005F3AA9">
              <w:rPr>
                <w:sz w:val="22"/>
                <w:szCs w:val="22"/>
              </w:rPr>
              <w:t>“Modern dietary pattern”</w:t>
            </w:r>
          </w:p>
          <w:p w14:paraId="43D92774" w14:textId="275BC5A8" w:rsidR="00BF6C28" w:rsidRPr="005F3AA9" w:rsidRDefault="00BF6C28" w:rsidP="00BF6C28">
            <w:pPr>
              <w:rPr>
                <w:sz w:val="22"/>
                <w:szCs w:val="22"/>
              </w:rPr>
            </w:pPr>
            <w:r w:rsidRPr="005F3AA9">
              <w:rPr>
                <w:sz w:val="22"/>
                <w:szCs w:val="22"/>
              </w:rPr>
              <w:t>“Meat &amp; fish dietary pattern”</w:t>
            </w:r>
          </w:p>
        </w:tc>
        <w:tc>
          <w:tcPr>
            <w:tcW w:w="1438" w:type="dxa"/>
            <w:gridSpan w:val="2"/>
          </w:tcPr>
          <w:p w14:paraId="6740F631" w14:textId="3A33B9BE"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1397EAA0" w14:textId="77777777" w:rsidR="00BF6C28" w:rsidRPr="005F3AA9" w:rsidRDefault="00BF6C28" w:rsidP="00BF6C28">
            <w:pPr>
              <w:rPr>
                <w:sz w:val="22"/>
                <w:szCs w:val="22"/>
              </w:rPr>
            </w:pPr>
          </w:p>
          <w:p w14:paraId="193451C1" w14:textId="50368278"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06068E39" w14:textId="77777777" w:rsidR="00BF6C28" w:rsidRPr="005F3AA9" w:rsidRDefault="00BF6C28" w:rsidP="00BF6C28">
            <w:pPr>
              <w:rPr>
                <w:sz w:val="22"/>
                <w:szCs w:val="22"/>
              </w:rPr>
            </w:pPr>
          </w:p>
          <w:p w14:paraId="1D6AFBB4" w14:textId="40CBBA74"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4610B658" w14:textId="77777777" w:rsidR="00BF6C28" w:rsidRPr="005F3AA9" w:rsidRDefault="00BF6C28" w:rsidP="00BF6C28">
            <w:pPr>
              <w:rPr>
                <w:sz w:val="22"/>
                <w:szCs w:val="22"/>
              </w:rPr>
            </w:pPr>
          </w:p>
          <w:p w14:paraId="7CCB53B8" w14:textId="7E21F35C"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38C14ECC" w14:textId="77777777" w:rsidR="00BF6C28" w:rsidRPr="005F3AA9" w:rsidRDefault="00BF6C28" w:rsidP="00BF6C28">
            <w:pPr>
              <w:rPr>
                <w:sz w:val="22"/>
                <w:szCs w:val="22"/>
              </w:rPr>
            </w:pPr>
            <w:r w:rsidRPr="005F3AA9">
              <w:rPr>
                <w:sz w:val="22"/>
                <w:szCs w:val="22"/>
              </w:rPr>
              <w:t xml:space="preserve">Linear/ Logistic regression, </w:t>
            </w:r>
          </w:p>
          <w:p w14:paraId="482871C8" w14:textId="408BFE0E" w:rsidR="00BF6C28" w:rsidRPr="005F3AA9" w:rsidRDefault="00BF6C28" w:rsidP="00BF6C28">
            <w:pPr>
              <w:rPr>
                <w:sz w:val="22"/>
                <w:szCs w:val="22"/>
              </w:rPr>
            </w:pPr>
            <w:r w:rsidRPr="005F3AA9">
              <w:rPr>
                <w:sz w:val="22"/>
                <w:szCs w:val="22"/>
              </w:rPr>
              <w:t>Mean difference</w:t>
            </w:r>
          </w:p>
          <w:p w14:paraId="7BD999EA" w14:textId="77777777" w:rsidR="00BF6C28" w:rsidRPr="005F3AA9" w:rsidRDefault="00BF6C28" w:rsidP="00BF6C28">
            <w:pPr>
              <w:rPr>
                <w:sz w:val="22"/>
                <w:szCs w:val="22"/>
              </w:rPr>
            </w:pPr>
          </w:p>
          <w:p w14:paraId="1F57BE18" w14:textId="5A036D2E" w:rsidR="00BF6C28" w:rsidRPr="005F3AA9" w:rsidRDefault="00BF6C28" w:rsidP="00BF6C28">
            <w:pPr>
              <w:rPr>
                <w:sz w:val="22"/>
                <w:szCs w:val="22"/>
              </w:rPr>
            </w:pPr>
          </w:p>
        </w:tc>
        <w:tc>
          <w:tcPr>
            <w:tcW w:w="1358" w:type="dxa"/>
          </w:tcPr>
          <w:p w14:paraId="04246920" w14:textId="492BBC18" w:rsidR="00BF6C28" w:rsidRPr="005F3AA9" w:rsidRDefault="00BF6C28" w:rsidP="00BF6C28">
            <w:pPr>
              <w:rPr>
                <w:sz w:val="22"/>
                <w:szCs w:val="22"/>
              </w:rPr>
            </w:pPr>
            <w:r w:rsidRPr="005F3AA9">
              <w:rPr>
                <w:sz w:val="22"/>
                <w:szCs w:val="22"/>
              </w:rPr>
              <w:t>Yes</w:t>
            </w:r>
          </w:p>
        </w:tc>
        <w:tc>
          <w:tcPr>
            <w:tcW w:w="907" w:type="dxa"/>
          </w:tcPr>
          <w:p w14:paraId="03E1B244" w14:textId="6F2CC0D3" w:rsidR="00BF6C28" w:rsidRPr="005F3AA9" w:rsidRDefault="00BF6C28" w:rsidP="00BF6C28">
            <w:pPr>
              <w:rPr>
                <w:sz w:val="22"/>
                <w:szCs w:val="22"/>
              </w:rPr>
            </w:pPr>
            <w:r w:rsidRPr="005F3AA9">
              <w:rPr>
                <w:sz w:val="22"/>
                <w:szCs w:val="22"/>
              </w:rPr>
              <w:t>8</w:t>
            </w:r>
          </w:p>
        </w:tc>
      </w:tr>
      <w:tr w:rsidR="00BF6C28" w:rsidRPr="005F3AA9" w14:paraId="35CA00D6" w14:textId="77777777" w:rsidTr="00346ACE">
        <w:tc>
          <w:tcPr>
            <w:tcW w:w="1776" w:type="dxa"/>
          </w:tcPr>
          <w:p w14:paraId="564A9460" w14:textId="77777777" w:rsidR="00BF6C28" w:rsidRPr="005F3AA9" w:rsidRDefault="00BF6C28" w:rsidP="00BF6C28">
            <w:pPr>
              <w:rPr>
                <w:sz w:val="22"/>
                <w:szCs w:val="22"/>
              </w:rPr>
            </w:pPr>
            <w:r w:rsidRPr="005F3AA9">
              <w:rPr>
                <w:sz w:val="22"/>
                <w:szCs w:val="22"/>
              </w:rPr>
              <w:t>Bobridge et al. 2013, Australia</w:t>
            </w:r>
          </w:p>
          <w:p w14:paraId="41E22D3E" w14:textId="062B127A" w:rsidR="00BF6C28" w:rsidRPr="005F3AA9" w:rsidRDefault="00BF6C28" w:rsidP="00BF6C28">
            <w:pPr>
              <w:rPr>
                <w:sz w:val="22"/>
                <w:szCs w:val="22"/>
              </w:rPr>
            </w:pPr>
            <w:r w:rsidRPr="005F3AA9">
              <w:rPr>
                <w:sz w:val="22"/>
                <w:szCs w:val="22"/>
              </w:rPr>
              <w:fldChar w:fldCharType="begin">
                <w:fldData xml:space="preserve">PEVuZE5vdGU+PENpdGU+PEF1dGhvcj5Cb2JyaWRnZTwvQXV0aG9yPjxZZWFyPjIwMTM8L1llYXI+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Cb2JyaWRnZTwvQXV0aG9yPjxZZWFyPjIwMTM8L1llYXI+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8]</w:t>
            </w:r>
            <w:r w:rsidRPr="005F3AA9">
              <w:rPr>
                <w:sz w:val="22"/>
                <w:szCs w:val="22"/>
              </w:rPr>
              <w:fldChar w:fldCharType="end"/>
            </w:r>
          </w:p>
        </w:tc>
        <w:tc>
          <w:tcPr>
            <w:tcW w:w="1811" w:type="dxa"/>
          </w:tcPr>
          <w:p w14:paraId="7A3C3795" w14:textId="27416071" w:rsidR="00BF6C28" w:rsidRPr="005F3AA9" w:rsidRDefault="00BF6C28" w:rsidP="00BF6C28">
            <w:pPr>
              <w:rPr>
                <w:sz w:val="22"/>
                <w:szCs w:val="22"/>
              </w:rPr>
            </w:pPr>
            <w:r w:rsidRPr="005F3AA9">
              <w:rPr>
                <w:sz w:val="22"/>
                <w:szCs w:val="22"/>
              </w:rPr>
              <w:t>n: 814;</w:t>
            </w:r>
          </w:p>
          <w:p w14:paraId="24E8D4A0" w14:textId="564FCA78" w:rsidR="00BF6C28" w:rsidRPr="005F3AA9" w:rsidRDefault="00BF6C28" w:rsidP="00BF6C28">
            <w:pPr>
              <w:rPr>
                <w:sz w:val="22"/>
                <w:szCs w:val="22"/>
              </w:rPr>
            </w:pPr>
            <w:r w:rsidRPr="005F3AA9">
              <w:rPr>
                <w:sz w:val="22"/>
                <w:szCs w:val="22"/>
              </w:rPr>
              <w:t>age: 13.0-14.9;</w:t>
            </w:r>
          </w:p>
          <w:p w14:paraId="1CEE86BB" w14:textId="15C8714E" w:rsidR="00BF6C28" w:rsidRPr="005F3AA9" w:rsidRDefault="00BF6C28" w:rsidP="00BF6C28">
            <w:pPr>
              <w:rPr>
                <w:sz w:val="22"/>
                <w:szCs w:val="22"/>
              </w:rPr>
            </w:pPr>
            <w:r w:rsidRPr="005F3AA9">
              <w:rPr>
                <w:sz w:val="22"/>
                <w:szCs w:val="22"/>
              </w:rPr>
              <w:t>female: 48.5%</w:t>
            </w:r>
          </w:p>
        </w:tc>
        <w:tc>
          <w:tcPr>
            <w:tcW w:w="1526" w:type="dxa"/>
          </w:tcPr>
          <w:p w14:paraId="05B37A4C" w14:textId="41AE6561" w:rsidR="00BF6C28" w:rsidRPr="005F3AA9" w:rsidRDefault="00BF6C28" w:rsidP="00BF6C28">
            <w:pPr>
              <w:rPr>
                <w:sz w:val="22"/>
                <w:szCs w:val="22"/>
              </w:rPr>
            </w:pPr>
            <w:r w:rsidRPr="005F3AA9">
              <w:rPr>
                <w:sz w:val="22"/>
                <w:szCs w:val="22"/>
              </w:rPr>
              <w:t>Cross-sectional</w:t>
            </w:r>
          </w:p>
        </w:tc>
        <w:tc>
          <w:tcPr>
            <w:tcW w:w="989" w:type="dxa"/>
          </w:tcPr>
          <w:p w14:paraId="5167583A" w14:textId="6A708312" w:rsidR="00BF6C28" w:rsidRPr="005F3AA9" w:rsidRDefault="00BF6C28" w:rsidP="00BF6C28">
            <w:pPr>
              <w:rPr>
                <w:sz w:val="22"/>
                <w:szCs w:val="22"/>
              </w:rPr>
            </w:pPr>
            <w:r w:rsidRPr="005F3AA9">
              <w:rPr>
                <w:sz w:val="22"/>
                <w:szCs w:val="22"/>
              </w:rPr>
              <w:t>Dietary record</w:t>
            </w:r>
          </w:p>
        </w:tc>
        <w:tc>
          <w:tcPr>
            <w:tcW w:w="1413" w:type="dxa"/>
          </w:tcPr>
          <w:p w14:paraId="33D965D5" w14:textId="362475C5" w:rsidR="00BF6C28" w:rsidRPr="005F3AA9" w:rsidRDefault="00BF6C28" w:rsidP="00BF6C28">
            <w:pPr>
              <w:rPr>
                <w:sz w:val="22"/>
                <w:szCs w:val="22"/>
              </w:rPr>
            </w:pPr>
            <w:r w:rsidRPr="005F3AA9">
              <w:rPr>
                <w:sz w:val="22"/>
                <w:szCs w:val="22"/>
              </w:rPr>
              <w:t>Yes</w:t>
            </w:r>
          </w:p>
        </w:tc>
        <w:tc>
          <w:tcPr>
            <w:tcW w:w="1356" w:type="dxa"/>
          </w:tcPr>
          <w:p w14:paraId="20885B8A" w14:textId="658EABB5" w:rsidR="00BF6C28" w:rsidRPr="005F3AA9" w:rsidRDefault="00BF6C28" w:rsidP="00BF6C28">
            <w:pPr>
              <w:rPr>
                <w:sz w:val="22"/>
                <w:szCs w:val="22"/>
              </w:rPr>
            </w:pPr>
            <w:r w:rsidRPr="005F3AA9">
              <w:rPr>
                <w:sz w:val="22"/>
                <w:szCs w:val="22"/>
              </w:rPr>
              <w:t>Boys</w:t>
            </w:r>
          </w:p>
          <w:p w14:paraId="04B07FC4" w14:textId="083EC773" w:rsidR="00BF6C28" w:rsidRPr="005F3AA9" w:rsidRDefault="00BF6C28" w:rsidP="00BF6C28">
            <w:pPr>
              <w:rPr>
                <w:sz w:val="22"/>
                <w:szCs w:val="22"/>
              </w:rPr>
            </w:pPr>
            <w:r w:rsidRPr="005F3AA9">
              <w:rPr>
                <w:sz w:val="22"/>
                <w:szCs w:val="22"/>
              </w:rPr>
              <w:t>Girls</w:t>
            </w:r>
          </w:p>
        </w:tc>
        <w:tc>
          <w:tcPr>
            <w:tcW w:w="2303" w:type="dxa"/>
          </w:tcPr>
          <w:p w14:paraId="045121F8" w14:textId="77777777" w:rsidR="00BF6C28" w:rsidRPr="005F3AA9" w:rsidRDefault="00BF6C28" w:rsidP="00BF6C28">
            <w:pPr>
              <w:rPr>
                <w:sz w:val="22"/>
                <w:szCs w:val="22"/>
              </w:rPr>
            </w:pPr>
            <w:r w:rsidRPr="005F3AA9">
              <w:rPr>
                <w:sz w:val="22"/>
                <w:szCs w:val="22"/>
              </w:rPr>
              <w:t>Fructose</w:t>
            </w:r>
          </w:p>
          <w:p w14:paraId="02223BC1" w14:textId="48B7EC7B" w:rsidR="00BF6C28" w:rsidRPr="005F3AA9" w:rsidRDefault="00BF6C28" w:rsidP="00BF6C28">
            <w:pPr>
              <w:rPr>
                <w:sz w:val="22"/>
                <w:szCs w:val="22"/>
              </w:rPr>
            </w:pPr>
            <w:r w:rsidRPr="005F3AA9">
              <w:rPr>
                <w:sz w:val="22"/>
                <w:szCs w:val="22"/>
              </w:rPr>
              <w:t>Fructose</w:t>
            </w:r>
          </w:p>
        </w:tc>
        <w:tc>
          <w:tcPr>
            <w:tcW w:w="1438" w:type="dxa"/>
            <w:gridSpan w:val="2"/>
          </w:tcPr>
          <w:p w14:paraId="6DD98E79" w14:textId="0C6D4577" w:rsidR="00BF6C28" w:rsidRPr="005F3AA9" w:rsidRDefault="00BF6C28" w:rsidP="00BF6C28">
            <w:pPr>
              <w:rPr>
                <w:sz w:val="22"/>
                <w:szCs w:val="22"/>
              </w:rPr>
            </w:pPr>
            <w:r w:rsidRPr="005F3AA9">
              <w:rPr>
                <w:sz w:val="22"/>
                <w:szCs w:val="22"/>
              </w:rPr>
              <w:t>n.s.</w:t>
            </w:r>
          </w:p>
          <w:p w14:paraId="765AFB68" w14:textId="689E2A3B" w:rsidR="00BF6C28" w:rsidRPr="005F3AA9" w:rsidRDefault="00BF6C28" w:rsidP="00BF6C28">
            <w:pPr>
              <w:rPr>
                <w:sz w:val="22"/>
                <w:szCs w:val="22"/>
              </w:rPr>
            </w:pPr>
            <w:r w:rsidRPr="005F3AA9">
              <w:rPr>
                <w:sz w:val="22"/>
                <w:szCs w:val="22"/>
              </w:rPr>
              <w:t>n.s.</w:t>
            </w:r>
          </w:p>
        </w:tc>
        <w:tc>
          <w:tcPr>
            <w:tcW w:w="1610" w:type="dxa"/>
          </w:tcPr>
          <w:p w14:paraId="2A5787F5" w14:textId="77777777" w:rsidR="00BF6C28" w:rsidRPr="005F3AA9" w:rsidRDefault="00BF6C28" w:rsidP="00BF6C28">
            <w:pPr>
              <w:rPr>
                <w:sz w:val="22"/>
                <w:szCs w:val="22"/>
              </w:rPr>
            </w:pPr>
            <w:r w:rsidRPr="005F3AA9">
              <w:rPr>
                <w:sz w:val="22"/>
                <w:szCs w:val="22"/>
              </w:rPr>
              <w:t xml:space="preserve">Linear regression, Standardized </w:t>
            </w:r>
          </w:p>
          <w:p w14:paraId="1B6BA9A4" w14:textId="7B0798FE"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0C57AF81" w14:textId="2FC6D4CB" w:rsidR="00BF6C28" w:rsidRPr="005F3AA9" w:rsidRDefault="00BF6C28" w:rsidP="00BF6C28">
            <w:pPr>
              <w:rPr>
                <w:sz w:val="22"/>
                <w:szCs w:val="22"/>
              </w:rPr>
            </w:pPr>
            <w:r w:rsidRPr="005F3AA9">
              <w:rPr>
                <w:sz w:val="22"/>
                <w:szCs w:val="22"/>
              </w:rPr>
              <w:t>Yes</w:t>
            </w:r>
          </w:p>
        </w:tc>
        <w:tc>
          <w:tcPr>
            <w:tcW w:w="907" w:type="dxa"/>
          </w:tcPr>
          <w:p w14:paraId="1AF4A0D0" w14:textId="79613056" w:rsidR="00BF6C28" w:rsidRPr="005F3AA9" w:rsidRDefault="00BF6C28" w:rsidP="00BF6C28">
            <w:pPr>
              <w:rPr>
                <w:sz w:val="22"/>
                <w:szCs w:val="22"/>
              </w:rPr>
            </w:pPr>
            <w:r w:rsidRPr="005F3AA9">
              <w:rPr>
                <w:sz w:val="22"/>
                <w:szCs w:val="22"/>
              </w:rPr>
              <w:t>4</w:t>
            </w:r>
          </w:p>
        </w:tc>
      </w:tr>
      <w:tr w:rsidR="00BF6C28" w:rsidRPr="005F3AA9" w14:paraId="01CC08F4" w14:textId="77777777" w:rsidTr="00346ACE">
        <w:tc>
          <w:tcPr>
            <w:tcW w:w="1776" w:type="dxa"/>
          </w:tcPr>
          <w:p w14:paraId="626C7B40" w14:textId="1FD83FA6" w:rsidR="00BF6C28" w:rsidRPr="005F3AA9" w:rsidRDefault="00BF6C28" w:rsidP="00BF6C28">
            <w:pPr>
              <w:rPr>
                <w:sz w:val="22"/>
                <w:szCs w:val="22"/>
              </w:rPr>
            </w:pPr>
            <w:r w:rsidRPr="005F3AA9">
              <w:rPr>
                <w:sz w:val="22"/>
                <w:szCs w:val="22"/>
              </w:rPr>
              <w:t>Bremer et al. 2009, USA</w: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w:t>
            </w:r>
            <w:r w:rsidRPr="005F3AA9">
              <w:rPr>
                <w:sz w:val="22"/>
                <w:szCs w:val="22"/>
              </w:rPr>
              <w:fldChar w:fldCharType="end"/>
            </w:r>
          </w:p>
        </w:tc>
        <w:tc>
          <w:tcPr>
            <w:tcW w:w="1811" w:type="dxa"/>
          </w:tcPr>
          <w:p w14:paraId="47E26A9B" w14:textId="77777777" w:rsidR="00BF6C28" w:rsidRPr="005F3AA9" w:rsidRDefault="00BF6C28" w:rsidP="00BF6C28">
            <w:pPr>
              <w:rPr>
                <w:sz w:val="22"/>
                <w:szCs w:val="22"/>
              </w:rPr>
            </w:pPr>
            <w:r w:rsidRPr="005F3AA9">
              <w:rPr>
                <w:sz w:val="22"/>
                <w:szCs w:val="22"/>
              </w:rPr>
              <w:t>n: 6967;</w:t>
            </w:r>
          </w:p>
          <w:p w14:paraId="54209B18" w14:textId="77777777" w:rsidR="00BF6C28" w:rsidRPr="005F3AA9" w:rsidRDefault="00BF6C28" w:rsidP="00BF6C28">
            <w:pPr>
              <w:rPr>
                <w:sz w:val="22"/>
                <w:szCs w:val="22"/>
              </w:rPr>
            </w:pPr>
            <w:r w:rsidRPr="005F3AA9">
              <w:rPr>
                <w:sz w:val="22"/>
                <w:szCs w:val="22"/>
              </w:rPr>
              <w:t>age: 12-19;</w:t>
            </w:r>
          </w:p>
          <w:p w14:paraId="76C11F43" w14:textId="01EAB8F2" w:rsidR="00BF6C28" w:rsidRPr="005F3AA9" w:rsidRDefault="00BF6C28" w:rsidP="00BF6C28">
            <w:pPr>
              <w:rPr>
                <w:sz w:val="22"/>
                <w:szCs w:val="22"/>
              </w:rPr>
            </w:pPr>
            <w:r w:rsidRPr="005F3AA9">
              <w:rPr>
                <w:sz w:val="22"/>
                <w:szCs w:val="22"/>
              </w:rPr>
              <w:t>female: 48.9%</w:t>
            </w:r>
          </w:p>
        </w:tc>
        <w:tc>
          <w:tcPr>
            <w:tcW w:w="1526" w:type="dxa"/>
          </w:tcPr>
          <w:p w14:paraId="69D94573" w14:textId="24C5CB7F" w:rsidR="00BF6C28" w:rsidRPr="005F3AA9" w:rsidRDefault="00BF6C28" w:rsidP="00BF6C28">
            <w:pPr>
              <w:rPr>
                <w:sz w:val="22"/>
                <w:szCs w:val="22"/>
              </w:rPr>
            </w:pPr>
            <w:r w:rsidRPr="005F3AA9">
              <w:rPr>
                <w:sz w:val="22"/>
                <w:szCs w:val="22"/>
              </w:rPr>
              <w:t>Cross-sectional</w:t>
            </w:r>
          </w:p>
        </w:tc>
        <w:tc>
          <w:tcPr>
            <w:tcW w:w="989" w:type="dxa"/>
          </w:tcPr>
          <w:p w14:paraId="4F4A2D36" w14:textId="531C87BA" w:rsidR="00BF6C28" w:rsidRPr="005F3AA9" w:rsidRDefault="00BF6C28" w:rsidP="00BF6C28">
            <w:pPr>
              <w:rPr>
                <w:sz w:val="22"/>
                <w:szCs w:val="22"/>
              </w:rPr>
            </w:pPr>
            <w:r w:rsidRPr="005F3AA9">
              <w:rPr>
                <w:sz w:val="22"/>
                <w:szCs w:val="22"/>
              </w:rPr>
              <w:t>24h recall</w:t>
            </w:r>
          </w:p>
        </w:tc>
        <w:tc>
          <w:tcPr>
            <w:tcW w:w="1413" w:type="dxa"/>
          </w:tcPr>
          <w:p w14:paraId="6BB541B0" w14:textId="088FCB15" w:rsidR="00BF6C28" w:rsidRPr="005F3AA9" w:rsidRDefault="00BF6C28" w:rsidP="00BF6C28">
            <w:pPr>
              <w:tabs>
                <w:tab w:val="left" w:pos="547"/>
              </w:tabs>
              <w:rPr>
                <w:sz w:val="22"/>
                <w:szCs w:val="22"/>
              </w:rPr>
            </w:pPr>
            <w:r w:rsidRPr="005F3AA9">
              <w:rPr>
                <w:sz w:val="22"/>
                <w:szCs w:val="22"/>
              </w:rPr>
              <w:t>Unknown</w:t>
            </w:r>
          </w:p>
        </w:tc>
        <w:tc>
          <w:tcPr>
            <w:tcW w:w="1356" w:type="dxa"/>
          </w:tcPr>
          <w:p w14:paraId="0F6E964F" w14:textId="77777777" w:rsidR="00BF6C28" w:rsidRPr="005F3AA9" w:rsidRDefault="00BF6C28" w:rsidP="00BF6C28">
            <w:pPr>
              <w:rPr>
                <w:sz w:val="22"/>
                <w:szCs w:val="22"/>
              </w:rPr>
            </w:pPr>
            <w:r w:rsidRPr="005F3AA9">
              <w:rPr>
                <w:sz w:val="22"/>
                <w:szCs w:val="22"/>
              </w:rPr>
              <w:t>Boys</w:t>
            </w:r>
          </w:p>
          <w:p w14:paraId="23A5EB4F" w14:textId="20891896" w:rsidR="00BF6C28" w:rsidRPr="005F3AA9" w:rsidRDefault="00BF6C28" w:rsidP="00BF6C28">
            <w:pPr>
              <w:rPr>
                <w:sz w:val="22"/>
                <w:szCs w:val="22"/>
              </w:rPr>
            </w:pPr>
            <w:r w:rsidRPr="005F3AA9">
              <w:rPr>
                <w:sz w:val="22"/>
                <w:szCs w:val="22"/>
              </w:rPr>
              <w:t>Girls</w:t>
            </w:r>
          </w:p>
        </w:tc>
        <w:tc>
          <w:tcPr>
            <w:tcW w:w="2303" w:type="dxa"/>
          </w:tcPr>
          <w:p w14:paraId="4680FBB2" w14:textId="77777777" w:rsidR="00BF6C28" w:rsidRPr="005F3AA9" w:rsidRDefault="00BF6C28" w:rsidP="00BF6C28">
            <w:pPr>
              <w:rPr>
                <w:sz w:val="22"/>
                <w:szCs w:val="22"/>
              </w:rPr>
            </w:pPr>
            <w:r w:rsidRPr="005F3AA9">
              <w:rPr>
                <w:sz w:val="22"/>
                <w:szCs w:val="22"/>
              </w:rPr>
              <w:t>SSB</w:t>
            </w:r>
          </w:p>
          <w:p w14:paraId="2F40FE9B" w14:textId="5D44C742" w:rsidR="00BF6C28" w:rsidRPr="005F3AA9" w:rsidRDefault="00BF6C28" w:rsidP="00BF6C28">
            <w:pPr>
              <w:rPr>
                <w:sz w:val="22"/>
                <w:szCs w:val="22"/>
              </w:rPr>
            </w:pPr>
            <w:r w:rsidRPr="005F3AA9">
              <w:rPr>
                <w:sz w:val="22"/>
                <w:szCs w:val="22"/>
              </w:rPr>
              <w:t>SSB</w:t>
            </w:r>
          </w:p>
        </w:tc>
        <w:tc>
          <w:tcPr>
            <w:tcW w:w="1438" w:type="dxa"/>
            <w:gridSpan w:val="2"/>
          </w:tcPr>
          <w:p w14:paraId="329D28E3" w14:textId="1B98F6C4" w:rsidR="00BF6C28" w:rsidRPr="005F3AA9" w:rsidRDefault="00BF6C28" w:rsidP="00BF6C28">
            <w:pPr>
              <w:rPr>
                <w:sz w:val="22"/>
                <w:szCs w:val="22"/>
              </w:rPr>
            </w:pPr>
            <w:r w:rsidRPr="005F3AA9">
              <w:rPr>
                <w:sz w:val="22"/>
                <w:szCs w:val="22"/>
              </w:rPr>
              <w:t>n.s.</w:t>
            </w:r>
          </w:p>
          <w:p w14:paraId="6B745008" w14:textId="5D36D956" w:rsidR="00BF6C28" w:rsidRPr="005F3AA9" w:rsidRDefault="00BF6C28" w:rsidP="00BF6C28">
            <w:pPr>
              <w:rPr>
                <w:sz w:val="22"/>
                <w:szCs w:val="22"/>
              </w:rPr>
            </w:pPr>
            <w:r w:rsidRPr="005F3AA9">
              <w:rPr>
                <w:sz w:val="22"/>
                <w:szCs w:val="22"/>
              </w:rPr>
              <w:t>0.38*</w:t>
            </w:r>
          </w:p>
        </w:tc>
        <w:tc>
          <w:tcPr>
            <w:tcW w:w="1610" w:type="dxa"/>
          </w:tcPr>
          <w:p w14:paraId="2C90A9A0" w14:textId="77777777" w:rsidR="00BF6C28" w:rsidRPr="005F3AA9" w:rsidRDefault="00BF6C28" w:rsidP="00BF6C28">
            <w:pPr>
              <w:rPr>
                <w:sz w:val="22"/>
                <w:szCs w:val="22"/>
              </w:rPr>
            </w:pPr>
            <w:r w:rsidRPr="005F3AA9">
              <w:rPr>
                <w:sz w:val="22"/>
                <w:szCs w:val="22"/>
              </w:rPr>
              <w:t>Linear regression,</w:t>
            </w:r>
          </w:p>
          <w:p w14:paraId="682F26EF" w14:textId="44C81F30"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73F58B8B" w14:textId="15FAC678" w:rsidR="00BF6C28" w:rsidRPr="005F3AA9" w:rsidRDefault="00BF6C28" w:rsidP="00BF6C28">
            <w:pPr>
              <w:rPr>
                <w:sz w:val="22"/>
                <w:szCs w:val="22"/>
              </w:rPr>
            </w:pPr>
            <w:r w:rsidRPr="005F3AA9">
              <w:rPr>
                <w:sz w:val="22"/>
                <w:szCs w:val="22"/>
              </w:rPr>
              <w:t>No</w:t>
            </w:r>
          </w:p>
        </w:tc>
        <w:tc>
          <w:tcPr>
            <w:tcW w:w="907" w:type="dxa"/>
          </w:tcPr>
          <w:p w14:paraId="2DF742D7" w14:textId="509CAA42" w:rsidR="00BF6C28" w:rsidRPr="005F3AA9" w:rsidRDefault="00BF6C28" w:rsidP="00BF6C28">
            <w:pPr>
              <w:rPr>
                <w:sz w:val="22"/>
                <w:szCs w:val="22"/>
              </w:rPr>
            </w:pPr>
            <w:r w:rsidRPr="005F3AA9">
              <w:rPr>
                <w:sz w:val="22"/>
                <w:szCs w:val="22"/>
              </w:rPr>
              <w:t>7</w:t>
            </w:r>
          </w:p>
        </w:tc>
      </w:tr>
      <w:tr w:rsidR="00BF6C28" w:rsidRPr="005F3AA9" w14:paraId="4C7C63AC" w14:textId="77777777" w:rsidTr="00346ACE">
        <w:tc>
          <w:tcPr>
            <w:tcW w:w="1776" w:type="dxa"/>
          </w:tcPr>
          <w:p w14:paraId="6B80303B" w14:textId="3400E78E" w:rsidR="00BF6C28" w:rsidRPr="005F3AA9" w:rsidRDefault="00BF6C28" w:rsidP="00BF6C28">
            <w:pPr>
              <w:rPr>
                <w:sz w:val="22"/>
                <w:szCs w:val="22"/>
              </w:rPr>
            </w:pPr>
            <w:r w:rsidRPr="005F3AA9">
              <w:rPr>
                <w:sz w:val="22"/>
                <w:szCs w:val="22"/>
              </w:rPr>
              <w:t xml:space="preserve">Boreham et al. 1999, </w:t>
            </w:r>
            <w:r w:rsidRPr="005F3AA9">
              <w:t xml:space="preserve"> </w:t>
            </w:r>
            <w:r w:rsidRPr="005F3AA9">
              <w:rPr>
                <w:sz w:val="22"/>
                <w:szCs w:val="22"/>
              </w:rPr>
              <w:t>Northern Ireland</w:t>
            </w:r>
            <w:r w:rsidRPr="005F3AA9">
              <w:rPr>
                <w:sz w:val="22"/>
                <w:szCs w:val="22"/>
              </w:rPr>
              <w:fldChar w:fldCharType="begin">
                <w:fldData xml:space="preserve">PEVuZE5vdGU+PENpdGU+PEF1dGhvcj5Cb3JlaGFtPC9BdXRob3I+PFllYXI+MTk5OTwvWWVhcj48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Cb3JlaGFtPC9BdXRob3I+PFllYXI+MTk5OTwvWWVhcj48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45]</w:t>
            </w:r>
            <w:r w:rsidRPr="005F3AA9">
              <w:rPr>
                <w:sz w:val="22"/>
                <w:szCs w:val="22"/>
              </w:rPr>
              <w:fldChar w:fldCharType="end"/>
            </w:r>
          </w:p>
        </w:tc>
        <w:tc>
          <w:tcPr>
            <w:tcW w:w="1811" w:type="dxa"/>
          </w:tcPr>
          <w:p w14:paraId="285C04D2" w14:textId="77777777" w:rsidR="00BF6C28" w:rsidRPr="005F3AA9" w:rsidRDefault="00BF6C28" w:rsidP="00BF6C28">
            <w:pPr>
              <w:rPr>
                <w:sz w:val="22"/>
                <w:szCs w:val="22"/>
              </w:rPr>
            </w:pPr>
            <w:r w:rsidRPr="005F3AA9">
              <w:rPr>
                <w:sz w:val="22"/>
                <w:szCs w:val="22"/>
              </w:rPr>
              <w:t>n: 454;</w:t>
            </w:r>
          </w:p>
          <w:p w14:paraId="6D31A2D6" w14:textId="77777777" w:rsidR="00BF6C28" w:rsidRPr="005F3AA9" w:rsidRDefault="00BF6C28" w:rsidP="00BF6C28">
            <w:pPr>
              <w:rPr>
                <w:sz w:val="22"/>
                <w:szCs w:val="22"/>
              </w:rPr>
            </w:pPr>
            <w:r w:rsidRPr="005F3AA9">
              <w:rPr>
                <w:sz w:val="22"/>
                <w:szCs w:val="22"/>
              </w:rPr>
              <w:t>age: 12-15;</w:t>
            </w:r>
          </w:p>
          <w:p w14:paraId="2FC72F96" w14:textId="3FDB3780" w:rsidR="00BF6C28" w:rsidRPr="005F3AA9" w:rsidRDefault="000C18F7" w:rsidP="00BF6C28">
            <w:pPr>
              <w:rPr>
                <w:sz w:val="22"/>
                <w:szCs w:val="22"/>
              </w:rPr>
            </w:pPr>
            <w:r>
              <w:rPr>
                <w:sz w:val="22"/>
                <w:szCs w:val="22"/>
              </w:rPr>
              <w:t>female: 50.7</w:t>
            </w:r>
            <w:r w:rsidR="00BF6C28" w:rsidRPr="005F3AA9">
              <w:rPr>
                <w:sz w:val="22"/>
                <w:szCs w:val="22"/>
              </w:rPr>
              <w:t>%</w:t>
            </w:r>
          </w:p>
        </w:tc>
        <w:tc>
          <w:tcPr>
            <w:tcW w:w="1526" w:type="dxa"/>
          </w:tcPr>
          <w:p w14:paraId="0779538E" w14:textId="68B41FBA" w:rsidR="00BF6C28" w:rsidRPr="005F3AA9" w:rsidRDefault="00BF6C28" w:rsidP="00BF6C28">
            <w:pPr>
              <w:rPr>
                <w:sz w:val="22"/>
                <w:szCs w:val="22"/>
              </w:rPr>
            </w:pPr>
            <w:r w:rsidRPr="005F3AA9">
              <w:rPr>
                <w:sz w:val="22"/>
                <w:szCs w:val="22"/>
              </w:rPr>
              <w:t>Longitudinal cohort study</w:t>
            </w:r>
          </w:p>
        </w:tc>
        <w:tc>
          <w:tcPr>
            <w:tcW w:w="989" w:type="dxa"/>
          </w:tcPr>
          <w:p w14:paraId="54871BB1" w14:textId="61320EEA" w:rsidR="00BF6C28" w:rsidRPr="005F3AA9" w:rsidRDefault="00BF6C28" w:rsidP="00BF6C28">
            <w:pPr>
              <w:rPr>
                <w:sz w:val="22"/>
                <w:szCs w:val="22"/>
              </w:rPr>
            </w:pPr>
            <w:r w:rsidRPr="005F3AA9">
              <w:rPr>
                <w:sz w:val="22"/>
                <w:szCs w:val="22"/>
              </w:rPr>
              <w:t>Dietary history</w:t>
            </w:r>
          </w:p>
        </w:tc>
        <w:tc>
          <w:tcPr>
            <w:tcW w:w="1413" w:type="dxa"/>
          </w:tcPr>
          <w:p w14:paraId="5E3E3C7A" w14:textId="587319DF" w:rsidR="00BF6C28" w:rsidRPr="005F3AA9" w:rsidRDefault="00BF6C28" w:rsidP="00BF6C28">
            <w:pPr>
              <w:tabs>
                <w:tab w:val="left" w:pos="547"/>
              </w:tabs>
              <w:rPr>
                <w:sz w:val="22"/>
                <w:szCs w:val="22"/>
              </w:rPr>
            </w:pPr>
            <w:r w:rsidRPr="005F3AA9">
              <w:rPr>
                <w:sz w:val="22"/>
                <w:szCs w:val="22"/>
              </w:rPr>
              <w:t>Unknown</w:t>
            </w:r>
          </w:p>
        </w:tc>
        <w:tc>
          <w:tcPr>
            <w:tcW w:w="1356" w:type="dxa"/>
          </w:tcPr>
          <w:p w14:paraId="14A2F2BC" w14:textId="79202007" w:rsidR="00BF6C28" w:rsidRPr="005F3AA9" w:rsidRDefault="00BF6C28" w:rsidP="00BF6C28">
            <w:pPr>
              <w:rPr>
                <w:sz w:val="22"/>
                <w:szCs w:val="22"/>
              </w:rPr>
            </w:pPr>
            <w:r w:rsidRPr="005F3AA9">
              <w:rPr>
                <w:sz w:val="22"/>
                <w:szCs w:val="22"/>
              </w:rPr>
              <w:t>Boys</w:t>
            </w:r>
          </w:p>
        </w:tc>
        <w:tc>
          <w:tcPr>
            <w:tcW w:w="2303" w:type="dxa"/>
          </w:tcPr>
          <w:p w14:paraId="6E8593BB" w14:textId="77777777" w:rsidR="00BF6C28" w:rsidRPr="005F3AA9" w:rsidRDefault="00BF6C28" w:rsidP="00BF6C28">
            <w:pPr>
              <w:rPr>
                <w:sz w:val="22"/>
                <w:szCs w:val="22"/>
              </w:rPr>
            </w:pPr>
            <w:r w:rsidRPr="005F3AA9">
              <w:rPr>
                <w:sz w:val="22"/>
                <w:szCs w:val="22"/>
              </w:rPr>
              <w:t>Carbohydrates</w:t>
            </w:r>
          </w:p>
          <w:p w14:paraId="4A46C4AD" w14:textId="60799D75" w:rsidR="00BF6C28" w:rsidRPr="005F3AA9" w:rsidRDefault="00BF6C28" w:rsidP="00BF6C28">
            <w:pPr>
              <w:rPr>
                <w:sz w:val="22"/>
                <w:szCs w:val="22"/>
              </w:rPr>
            </w:pPr>
          </w:p>
        </w:tc>
        <w:tc>
          <w:tcPr>
            <w:tcW w:w="1438" w:type="dxa"/>
            <w:gridSpan w:val="2"/>
          </w:tcPr>
          <w:p w14:paraId="56622464" w14:textId="0E3486D1" w:rsidR="00BF6C28" w:rsidRPr="005F3AA9" w:rsidRDefault="00BF6C28" w:rsidP="00BF6C28">
            <w:pPr>
              <w:rPr>
                <w:sz w:val="22"/>
                <w:szCs w:val="22"/>
              </w:rPr>
            </w:pPr>
            <w:r w:rsidRPr="005F3AA9">
              <w:rPr>
                <w:sz w:val="22"/>
                <w:szCs w:val="22"/>
              </w:rPr>
              <w:t>0.27*</w:t>
            </w:r>
          </w:p>
          <w:p w14:paraId="17F40B66" w14:textId="349A8784" w:rsidR="00BF6C28" w:rsidRPr="005F3AA9" w:rsidRDefault="00BF6C28" w:rsidP="00BF6C28">
            <w:pPr>
              <w:rPr>
                <w:sz w:val="22"/>
                <w:szCs w:val="22"/>
              </w:rPr>
            </w:pPr>
          </w:p>
        </w:tc>
        <w:tc>
          <w:tcPr>
            <w:tcW w:w="1610" w:type="dxa"/>
          </w:tcPr>
          <w:p w14:paraId="18ADB928" w14:textId="77777777" w:rsidR="00BF6C28" w:rsidRPr="005F3AA9" w:rsidRDefault="00BF6C28" w:rsidP="00BF6C28">
            <w:pPr>
              <w:rPr>
                <w:sz w:val="22"/>
                <w:szCs w:val="22"/>
              </w:rPr>
            </w:pPr>
            <w:r w:rsidRPr="005F3AA9">
              <w:rPr>
                <w:sz w:val="22"/>
                <w:szCs w:val="22"/>
              </w:rPr>
              <w:t xml:space="preserve">GEE, </w:t>
            </w:r>
          </w:p>
          <w:p w14:paraId="086606C6" w14:textId="5BA4F40B"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D1E8EAE" w14:textId="7D6AE33B" w:rsidR="00BF6C28" w:rsidRPr="005F3AA9" w:rsidRDefault="00BF6C28" w:rsidP="00BF6C28">
            <w:pPr>
              <w:rPr>
                <w:sz w:val="22"/>
                <w:szCs w:val="22"/>
              </w:rPr>
            </w:pPr>
            <w:r w:rsidRPr="005F3AA9">
              <w:rPr>
                <w:sz w:val="22"/>
                <w:szCs w:val="22"/>
              </w:rPr>
              <w:t>No</w:t>
            </w:r>
          </w:p>
        </w:tc>
        <w:tc>
          <w:tcPr>
            <w:tcW w:w="907" w:type="dxa"/>
          </w:tcPr>
          <w:p w14:paraId="28547E42" w14:textId="089C3F5B" w:rsidR="00BF6C28" w:rsidRPr="005F3AA9" w:rsidRDefault="00BF6C28" w:rsidP="00BF6C28">
            <w:pPr>
              <w:rPr>
                <w:sz w:val="22"/>
                <w:szCs w:val="22"/>
              </w:rPr>
            </w:pPr>
            <w:r w:rsidRPr="005F3AA9">
              <w:rPr>
                <w:sz w:val="22"/>
                <w:szCs w:val="22"/>
              </w:rPr>
              <w:t>4</w:t>
            </w:r>
          </w:p>
        </w:tc>
      </w:tr>
      <w:tr w:rsidR="00BF6C28" w:rsidRPr="005F3AA9" w14:paraId="39A1802F" w14:textId="77777777" w:rsidTr="00346ACE">
        <w:tc>
          <w:tcPr>
            <w:tcW w:w="1776" w:type="dxa"/>
          </w:tcPr>
          <w:p w14:paraId="1BA0B6F7" w14:textId="5BE3AEB9" w:rsidR="00BF6C28" w:rsidRPr="005F3AA9" w:rsidRDefault="00BF6C28" w:rsidP="00BF6C28">
            <w:pPr>
              <w:rPr>
                <w:sz w:val="22"/>
                <w:szCs w:val="22"/>
              </w:rPr>
            </w:pPr>
            <w:r w:rsidRPr="005F3AA9">
              <w:rPr>
                <w:sz w:val="22"/>
                <w:szCs w:val="22"/>
              </w:rPr>
              <w:t>Casazza et al. 2009b, USA</w:t>
            </w:r>
            <w:r w:rsidRPr="005F3AA9">
              <w:rPr>
                <w:sz w:val="22"/>
                <w:szCs w:val="22"/>
              </w:rPr>
              <w:fldChar w:fldCharType="begin">
                <w:fldData xml:space="preserve">PEVuZE5vdGU+PENpdGU+PEF1dGhvcj5DYXNhenphPC9BdXRob3I+PFllYXI+MjAwOTwvWWVhcj48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DYXNhenphPC9BdXRob3I+PFllYXI+MjAwOTwvWWVhcj48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8]</w:t>
            </w:r>
            <w:r w:rsidRPr="005F3AA9">
              <w:rPr>
                <w:sz w:val="22"/>
                <w:szCs w:val="22"/>
              </w:rPr>
              <w:fldChar w:fldCharType="end"/>
            </w:r>
          </w:p>
        </w:tc>
        <w:tc>
          <w:tcPr>
            <w:tcW w:w="1811" w:type="dxa"/>
          </w:tcPr>
          <w:p w14:paraId="1EFBF76C" w14:textId="45AF88B7" w:rsidR="00BF6C28" w:rsidRPr="005F3AA9" w:rsidRDefault="00BF6C28" w:rsidP="00BF6C28">
            <w:pPr>
              <w:rPr>
                <w:sz w:val="22"/>
                <w:szCs w:val="22"/>
              </w:rPr>
            </w:pPr>
            <w:r w:rsidRPr="005F3AA9">
              <w:rPr>
                <w:sz w:val="22"/>
                <w:szCs w:val="22"/>
              </w:rPr>
              <w:t>n: 202;</w:t>
            </w:r>
          </w:p>
          <w:p w14:paraId="1DB80B8F" w14:textId="77777777" w:rsidR="00BF6C28" w:rsidRPr="005F3AA9" w:rsidRDefault="00BF6C28" w:rsidP="00BF6C28">
            <w:pPr>
              <w:rPr>
                <w:sz w:val="22"/>
                <w:szCs w:val="22"/>
              </w:rPr>
            </w:pPr>
            <w:r w:rsidRPr="005F3AA9">
              <w:rPr>
                <w:sz w:val="22"/>
                <w:szCs w:val="22"/>
              </w:rPr>
              <w:t>age: 7-12;</w:t>
            </w:r>
          </w:p>
          <w:p w14:paraId="7F97D128" w14:textId="37CBA34F" w:rsidR="00BF6C28" w:rsidRPr="005F3AA9" w:rsidRDefault="00BF6C28" w:rsidP="00BF6C28">
            <w:pPr>
              <w:rPr>
                <w:sz w:val="22"/>
                <w:szCs w:val="22"/>
              </w:rPr>
            </w:pPr>
            <w:r w:rsidRPr="005F3AA9">
              <w:rPr>
                <w:sz w:val="22"/>
                <w:szCs w:val="22"/>
              </w:rPr>
              <w:t>female: 47.0%</w:t>
            </w:r>
          </w:p>
        </w:tc>
        <w:tc>
          <w:tcPr>
            <w:tcW w:w="1526" w:type="dxa"/>
          </w:tcPr>
          <w:p w14:paraId="7E3FEAE8" w14:textId="03D5EF26" w:rsidR="00BF6C28" w:rsidRPr="005F3AA9" w:rsidRDefault="00BF6C28" w:rsidP="00BF6C28">
            <w:pPr>
              <w:rPr>
                <w:sz w:val="22"/>
                <w:szCs w:val="22"/>
              </w:rPr>
            </w:pPr>
            <w:r w:rsidRPr="005F3AA9">
              <w:rPr>
                <w:sz w:val="22"/>
                <w:szCs w:val="22"/>
              </w:rPr>
              <w:t>Cross-sectional</w:t>
            </w:r>
          </w:p>
        </w:tc>
        <w:tc>
          <w:tcPr>
            <w:tcW w:w="989" w:type="dxa"/>
          </w:tcPr>
          <w:p w14:paraId="7523BE63" w14:textId="644BAEE3" w:rsidR="00BF6C28" w:rsidRPr="005F3AA9" w:rsidRDefault="00BF6C28" w:rsidP="00BF6C28">
            <w:pPr>
              <w:rPr>
                <w:sz w:val="22"/>
                <w:szCs w:val="22"/>
              </w:rPr>
            </w:pPr>
            <w:r w:rsidRPr="005F3AA9">
              <w:rPr>
                <w:sz w:val="22"/>
                <w:szCs w:val="22"/>
              </w:rPr>
              <w:t>24h recall</w:t>
            </w:r>
          </w:p>
        </w:tc>
        <w:tc>
          <w:tcPr>
            <w:tcW w:w="1413" w:type="dxa"/>
          </w:tcPr>
          <w:p w14:paraId="2FFCEEEB" w14:textId="2B85F0F3" w:rsidR="00BF6C28" w:rsidRPr="005F3AA9" w:rsidRDefault="00BF6C28" w:rsidP="00BF6C28">
            <w:pPr>
              <w:tabs>
                <w:tab w:val="left" w:pos="547"/>
              </w:tabs>
              <w:rPr>
                <w:sz w:val="22"/>
                <w:szCs w:val="22"/>
              </w:rPr>
            </w:pPr>
            <w:r w:rsidRPr="005F3AA9">
              <w:rPr>
                <w:sz w:val="22"/>
                <w:szCs w:val="22"/>
              </w:rPr>
              <w:t>Unknown</w:t>
            </w:r>
          </w:p>
        </w:tc>
        <w:tc>
          <w:tcPr>
            <w:tcW w:w="1356" w:type="dxa"/>
          </w:tcPr>
          <w:p w14:paraId="774BE2C2" w14:textId="10E4AE3C" w:rsidR="00BF6C28" w:rsidRPr="005F3AA9" w:rsidRDefault="00BF6C28" w:rsidP="00BF6C28">
            <w:pPr>
              <w:rPr>
                <w:sz w:val="22"/>
                <w:szCs w:val="22"/>
              </w:rPr>
            </w:pPr>
            <w:r w:rsidRPr="005F3AA9">
              <w:rPr>
                <w:sz w:val="22"/>
                <w:szCs w:val="22"/>
              </w:rPr>
              <w:t>no</w:t>
            </w:r>
          </w:p>
        </w:tc>
        <w:tc>
          <w:tcPr>
            <w:tcW w:w="2303" w:type="dxa"/>
          </w:tcPr>
          <w:p w14:paraId="518D832C" w14:textId="3E6FA28C" w:rsidR="00BF6C28" w:rsidRPr="005F3AA9" w:rsidRDefault="00BF6C28" w:rsidP="00BF6C28">
            <w:pPr>
              <w:rPr>
                <w:sz w:val="22"/>
                <w:szCs w:val="22"/>
              </w:rPr>
            </w:pPr>
            <w:r w:rsidRPr="005F3AA9">
              <w:rPr>
                <w:sz w:val="22"/>
                <w:szCs w:val="22"/>
              </w:rPr>
              <w:t>Fat</w:t>
            </w:r>
          </w:p>
          <w:p w14:paraId="02632443" w14:textId="585E59C2" w:rsidR="00BF6C28" w:rsidRPr="005F3AA9" w:rsidRDefault="00BF6C28" w:rsidP="00BF6C28">
            <w:pPr>
              <w:rPr>
                <w:sz w:val="22"/>
                <w:szCs w:val="22"/>
              </w:rPr>
            </w:pPr>
            <w:r w:rsidRPr="005F3AA9">
              <w:rPr>
                <w:sz w:val="22"/>
                <w:szCs w:val="22"/>
              </w:rPr>
              <w:t>Carbohydrates</w:t>
            </w:r>
          </w:p>
          <w:p w14:paraId="354723FD" w14:textId="36A65E50" w:rsidR="00BF6C28" w:rsidRPr="005F3AA9" w:rsidRDefault="00BF6C28" w:rsidP="00BF6C28">
            <w:pPr>
              <w:rPr>
                <w:sz w:val="22"/>
                <w:szCs w:val="22"/>
              </w:rPr>
            </w:pPr>
            <w:r w:rsidRPr="005F3AA9">
              <w:rPr>
                <w:sz w:val="22"/>
                <w:szCs w:val="22"/>
              </w:rPr>
              <w:t>Proteins</w:t>
            </w:r>
          </w:p>
        </w:tc>
        <w:tc>
          <w:tcPr>
            <w:tcW w:w="1438" w:type="dxa"/>
            <w:gridSpan w:val="2"/>
          </w:tcPr>
          <w:p w14:paraId="020D443B" w14:textId="70D8F359" w:rsidR="00BF6C28" w:rsidRPr="005F3AA9" w:rsidRDefault="00BF6C28" w:rsidP="00BF6C28">
            <w:pPr>
              <w:rPr>
                <w:sz w:val="22"/>
                <w:szCs w:val="22"/>
              </w:rPr>
            </w:pPr>
            <w:r w:rsidRPr="005F3AA9">
              <w:rPr>
                <w:sz w:val="22"/>
                <w:szCs w:val="22"/>
              </w:rPr>
              <w:t>0.05*</w:t>
            </w:r>
          </w:p>
          <w:p w14:paraId="43A9290A" w14:textId="2708002E" w:rsidR="00BF6C28" w:rsidRPr="005F3AA9" w:rsidRDefault="00B84A34" w:rsidP="00BF6C28">
            <w:pPr>
              <w:rPr>
                <w:sz w:val="22"/>
                <w:szCs w:val="22"/>
              </w:rPr>
            </w:pPr>
            <w:r>
              <w:rPr>
                <w:sz w:val="22"/>
                <w:szCs w:val="22"/>
              </w:rPr>
              <w:t>n.s.</w:t>
            </w:r>
          </w:p>
          <w:p w14:paraId="053C6FF7" w14:textId="2CCB5E92" w:rsidR="00BF6C28" w:rsidRPr="005F3AA9" w:rsidRDefault="00BF6C28" w:rsidP="00BF6C28">
            <w:pPr>
              <w:rPr>
                <w:sz w:val="22"/>
                <w:szCs w:val="22"/>
              </w:rPr>
            </w:pPr>
            <w:r w:rsidRPr="005F3AA9">
              <w:rPr>
                <w:sz w:val="22"/>
                <w:szCs w:val="22"/>
              </w:rPr>
              <w:t>-0.15*</w:t>
            </w:r>
          </w:p>
        </w:tc>
        <w:tc>
          <w:tcPr>
            <w:tcW w:w="1610" w:type="dxa"/>
          </w:tcPr>
          <w:p w14:paraId="4DC2576B" w14:textId="77777777" w:rsidR="00BF6C28" w:rsidRPr="005F3AA9" w:rsidRDefault="00BF6C28" w:rsidP="00BF6C28">
            <w:pPr>
              <w:rPr>
                <w:sz w:val="22"/>
                <w:szCs w:val="22"/>
              </w:rPr>
            </w:pPr>
            <w:r w:rsidRPr="005F3AA9">
              <w:rPr>
                <w:sz w:val="22"/>
                <w:szCs w:val="22"/>
              </w:rPr>
              <w:t>Linear regression, Standardized</w:t>
            </w:r>
          </w:p>
          <w:p w14:paraId="7A9FFC0B" w14:textId="30F4CA6B"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6951D5E" w14:textId="67FB9081" w:rsidR="00BF6C28" w:rsidRPr="005F3AA9" w:rsidRDefault="00BF6C28" w:rsidP="00BF6C28">
            <w:pPr>
              <w:rPr>
                <w:sz w:val="22"/>
                <w:szCs w:val="22"/>
              </w:rPr>
            </w:pPr>
            <w:r w:rsidRPr="005F3AA9">
              <w:rPr>
                <w:sz w:val="22"/>
                <w:szCs w:val="22"/>
              </w:rPr>
              <w:t>Yes</w:t>
            </w:r>
          </w:p>
        </w:tc>
        <w:tc>
          <w:tcPr>
            <w:tcW w:w="907" w:type="dxa"/>
          </w:tcPr>
          <w:p w14:paraId="0194843B" w14:textId="46813798" w:rsidR="00BF6C28" w:rsidRPr="005F3AA9" w:rsidRDefault="00BF6C28" w:rsidP="00BF6C28">
            <w:pPr>
              <w:rPr>
                <w:sz w:val="22"/>
                <w:szCs w:val="22"/>
              </w:rPr>
            </w:pPr>
            <w:r w:rsidRPr="005F3AA9">
              <w:rPr>
                <w:sz w:val="22"/>
                <w:szCs w:val="22"/>
              </w:rPr>
              <w:t>3</w:t>
            </w:r>
          </w:p>
        </w:tc>
      </w:tr>
      <w:tr w:rsidR="00BF6C28" w:rsidRPr="005F3AA9" w14:paraId="32F7226A" w14:textId="77777777" w:rsidTr="00346ACE">
        <w:tc>
          <w:tcPr>
            <w:tcW w:w="1776" w:type="dxa"/>
          </w:tcPr>
          <w:p w14:paraId="1E2AE88A" w14:textId="0E505D9A" w:rsidR="00BF6C28" w:rsidRPr="005F3AA9" w:rsidRDefault="00BF6C28" w:rsidP="00BF6C28">
            <w:pPr>
              <w:rPr>
                <w:sz w:val="22"/>
                <w:szCs w:val="22"/>
              </w:rPr>
            </w:pPr>
            <w:r w:rsidRPr="005F3AA9">
              <w:rPr>
                <w:sz w:val="22"/>
                <w:szCs w:val="22"/>
              </w:rPr>
              <w:t>Chan et al. 2014b, China</w: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0]</w:t>
            </w:r>
            <w:r w:rsidRPr="005F3AA9">
              <w:rPr>
                <w:sz w:val="22"/>
                <w:szCs w:val="22"/>
              </w:rPr>
              <w:fldChar w:fldCharType="end"/>
            </w:r>
          </w:p>
        </w:tc>
        <w:tc>
          <w:tcPr>
            <w:tcW w:w="1811" w:type="dxa"/>
          </w:tcPr>
          <w:p w14:paraId="43B11592" w14:textId="1A44E059" w:rsidR="00BF6C28" w:rsidRPr="005F3AA9" w:rsidRDefault="00BF6C28" w:rsidP="00BF6C28">
            <w:pPr>
              <w:rPr>
                <w:sz w:val="22"/>
                <w:szCs w:val="22"/>
              </w:rPr>
            </w:pPr>
            <w:r w:rsidRPr="005F3AA9">
              <w:rPr>
                <w:sz w:val="22"/>
                <w:szCs w:val="22"/>
              </w:rPr>
              <w:t>n: 2727;</w:t>
            </w:r>
          </w:p>
          <w:p w14:paraId="7B955236" w14:textId="77777777" w:rsidR="00BF6C28" w:rsidRPr="005F3AA9" w:rsidRDefault="00BF6C28" w:rsidP="00BF6C28">
            <w:pPr>
              <w:rPr>
                <w:sz w:val="22"/>
                <w:szCs w:val="22"/>
              </w:rPr>
            </w:pPr>
            <w:r w:rsidRPr="005F3AA9">
              <w:rPr>
                <w:sz w:val="22"/>
                <w:szCs w:val="22"/>
              </w:rPr>
              <w:t>age: 12-16;</w:t>
            </w:r>
          </w:p>
          <w:p w14:paraId="6F27C388" w14:textId="6C6D84B8" w:rsidR="00BF6C28" w:rsidRPr="005F3AA9" w:rsidRDefault="00BF6C28" w:rsidP="00BF6C28">
            <w:pPr>
              <w:rPr>
                <w:sz w:val="22"/>
                <w:szCs w:val="22"/>
              </w:rPr>
            </w:pPr>
            <w:r w:rsidRPr="005F3AA9">
              <w:rPr>
                <w:sz w:val="22"/>
                <w:szCs w:val="22"/>
              </w:rPr>
              <w:t>female: 51.3%</w:t>
            </w:r>
          </w:p>
        </w:tc>
        <w:tc>
          <w:tcPr>
            <w:tcW w:w="1526" w:type="dxa"/>
          </w:tcPr>
          <w:p w14:paraId="63852A98" w14:textId="035271B8" w:rsidR="00BF6C28" w:rsidRPr="005F3AA9" w:rsidRDefault="00BF6C28" w:rsidP="00BF6C28">
            <w:pPr>
              <w:rPr>
                <w:sz w:val="22"/>
                <w:szCs w:val="22"/>
              </w:rPr>
            </w:pPr>
            <w:r w:rsidRPr="005F3AA9">
              <w:rPr>
                <w:sz w:val="22"/>
                <w:szCs w:val="22"/>
              </w:rPr>
              <w:t>Cross-sectional</w:t>
            </w:r>
          </w:p>
        </w:tc>
        <w:tc>
          <w:tcPr>
            <w:tcW w:w="989" w:type="dxa"/>
          </w:tcPr>
          <w:p w14:paraId="06C00288" w14:textId="0CE144B6" w:rsidR="00BF6C28" w:rsidRPr="005F3AA9" w:rsidRDefault="00BF6C28" w:rsidP="00BF6C28">
            <w:pPr>
              <w:rPr>
                <w:sz w:val="22"/>
                <w:szCs w:val="22"/>
              </w:rPr>
            </w:pPr>
            <w:r w:rsidRPr="005F3AA9">
              <w:rPr>
                <w:sz w:val="22"/>
                <w:szCs w:val="22"/>
              </w:rPr>
              <w:t>FFQ</w:t>
            </w:r>
          </w:p>
        </w:tc>
        <w:tc>
          <w:tcPr>
            <w:tcW w:w="1413" w:type="dxa"/>
          </w:tcPr>
          <w:p w14:paraId="156D01AF" w14:textId="0DD8B2E2" w:rsidR="00BF6C28" w:rsidRPr="005F3AA9" w:rsidRDefault="00BF6C28" w:rsidP="00BF6C28">
            <w:pPr>
              <w:rPr>
                <w:sz w:val="22"/>
                <w:szCs w:val="22"/>
              </w:rPr>
            </w:pPr>
            <w:r w:rsidRPr="005F3AA9">
              <w:rPr>
                <w:sz w:val="22"/>
                <w:szCs w:val="22"/>
              </w:rPr>
              <w:t>Unknown</w:t>
            </w:r>
          </w:p>
        </w:tc>
        <w:tc>
          <w:tcPr>
            <w:tcW w:w="1356" w:type="dxa"/>
          </w:tcPr>
          <w:p w14:paraId="11CDF093" w14:textId="15666CEA" w:rsidR="00BF6C28" w:rsidRPr="005F3AA9" w:rsidRDefault="00BF6C28" w:rsidP="00BF6C28">
            <w:pPr>
              <w:rPr>
                <w:sz w:val="22"/>
                <w:szCs w:val="22"/>
              </w:rPr>
            </w:pPr>
            <w:r w:rsidRPr="005F3AA9">
              <w:rPr>
                <w:sz w:val="22"/>
                <w:szCs w:val="22"/>
              </w:rPr>
              <w:t>Boys</w:t>
            </w:r>
          </w:p>
          <w:p w14:paraId="0F2DD1CF" w14:textId="2492F0F3" w:rsidR="00BF6C28" w:rsidRPr="005F3AA9" w:rsidRDefault="00BF6C28" w:rsidP="00BF6C28">
            <w:pPr>
              <w:rPr>
                <w:sz w:val="22"/>
                <w:szCs w:val="22"/>
              </w:rPr>
            </w:pPr>
            <w:r w:rsidRPr="005F3AA9">
              <w:rPr>
                <w:sz w:val="22"/>
                <w:szCs w:val="22"/>
              </w:rPr>
              <w:t>Girls</w:t>
            </w:r>
          </w:p>
        </w:tc>
        <w:tc>
          <w:tcPr>
            <w:tcW w:w="2303" w:type="dxa"/>
          </w:tcPr>
          <w:p w14:paraId="2D847CD9" w14:textId="77777777" w:rsidR="00BF6C28" w:rsidRPr="005F3AA9" w:rsidRDefault="00BF6C28" w:rsidP="00BF6C28">
            <w:pPr>
              <w:rPr>
                <w:sz w:val="22"/>
                <w:szCs w:val="22"/>
              </w:rPr>
            </w:pPr>
            <w:r w:rsidRPr="005F3AA9">
              <w:rPr>
                <w:sz w:val="22"/>
                <w:szCs w:val="22"/>
              </w:rPr>
              <w:t>SSB</w:t>
            </w:r>
          </w:p>
          <w:p w14:paraId="6BD6A0BA" w14:textId="449A9783" w:rsidR="00BF6C28" w:rsidRPr="005F3AA9" w:rsidRDefault="00BF6C28" w:rsidP="00BF6C28">
            <w:pPr>
              <w:rPr>
                <w:sz w:val="22"/>
                <w:szCs w:val="22"/>
              </w:rPr>
            </w:pPr>
            <w:r w:rsidRPr="005F3AA9">
              <w:rPr>
                <w:sz w:val="22"/>
                <w:szCs w:val="22"/>
              </w:rPr>
              <w:t>SSB</w:t>
            </w:r>
          </w:p>
        </w:tc>
        <w:tc>
          <w:tcPr>
            <w:tcW w:w="1438" w:type="dxa"/>
            <w:gridSpan w:val="2"/>
          </w:tcPr>
          <w:p w14:paraId="164ABC48" w14:textId="681ACD95" w:rsidR="00BF6C28" w:rsidRPr="005F3AA9" w:rsidRDefault="00BF6C28" w:rsidP="00BF6C28">
            <w:pPr>
              <w:rPr>
                <w:sz w:val="22"/>
                <w:szCs w:val="22"/>
              </w:rPr>
            </w:pPr>
            <w:r w:rsidRPr="005F3AA9">
              <w:rPr>
                <w:sz w:val="22"/>
                <w:szCs w:val="22"/>
              </w:rPr>
              <w:t>1.6*</w:t>
            </w:r>
          </w:p>
          <w:p w14:paraId="23E0F80F" w14:textId="6CB6F056" w:rsidR="00BF6C28" w:rsidRPr="005F3AA9" w:rsidRDefault="00BF6C28" w:rsidP="00BF6C28">
            <w:pPr>
              <w:rPr>
                <w:sz w:val="22"/>
                <w:szCs w:val="22"/>
              </w:rPr>
            </w:pPr>
            <w:r w:rsidRPr="005F3AA9">
              <w:rPr>
                <w:sz w:val="22"/>
                <w:szCs w:val="22"/>
              </w:rPr>
              <w:t>n.s.</w:t>
            </w:r>
          </w:p>
        </w:tc>
        <w:tc>
          <w:tcPr>
            <w:tcW w:w="1610" w:type="dxa"/>
          </w:tcPr>
          <w:p w14:paraId="1A1A133C" w14:textId="77777777" w:rsidR="00BF6C28" w:rsidRPr="005F3AA9" w:rsidRDefault="00BF6C28" w:rsidP="00BF6C28">
            <w:pPr>
              <w:rPr>
                <w:sz w:val="22"/>
                <w:szCs w:val="22"/>
              </w:rPr>
            </w:pPr>
            <w:r w:rsidRPr="005F3AA9">
              <w:rPr>
                <w:sz w:val="22"/>
                <w:szCs w:val="22"/>
              </w:rPr>
              <w:t>Linear regression,</w:t>
            </w:r>
          </w:p>
          <w:p w14:paraId="08990DED" w14:textId="7560B51E"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72B7F298" w14:textId="32A6F76F" w:rsidR="00BF6C28" w:rsidRPr="005F3AA9" w:rsidRDefault="00BF6C28" w:rsidP="00BF6C28">
            <w:pPr>
              <w:tabs>
                <w:tab w:val="left" w:pos="1013"/>
              </w:tabs>
              <w:rPr>
                <w:sz w:val="22"/>
                <w:szCs w:val="22"/>
              </w:rPr>
            </w:pPr>
            <w:r w:rsidRPr="005F3AA9">
              <w:rPr>
                <w:sz w:val="22"/>
                <w:szCs w:val="22"/>
              </w:rPr>
              <w:t>No</w:t>
            </w:r>
          </w:p>
        </w:tc>
        <w:tc>
          <w:tcPr>
            <w:tcW w:w="907" w:type="dxa"/>
          </w:tcPr>
          <w:p w14:paraId="15E2A596" w14:textId="6D610FEE" w:rsidR="00BF6C28" w:rsidRPr="005F3AA9" w:rsidRDefault="00BF6C28" w:rsidP="00BF6C28">
            <w:pPr>
              <w:rPr>
                <w:sz w:val="22"/>
                <w:szCs w:val="22"/>
              </w:rPr>
            </w:pPr>
            <w:r w:rsidRPr="005F3AA9">
              <w:rPr>
                <w:sz w:val="22"/>
                <w:szCs w:val="22"/>
              </w:rPr>
              <w:t>6</w:t>
            </w:r>
          </w:p>
        </w:tc>
      </w:tr>
      <w:tr w:rsidR="00BF6C28" w:rsidRPr="005F3AA9" w14:paraId="2EA0A066" w14:textId="77777777" w:rsidTr="00346ACE">
        <w:tc>
          <w:tcPr>
            <w:tcW w:w="1776" w:type="dxa"/>
          </w:tcPr>
          <w:p w14:paraId="3E25B15A" w14:textId="77777777" w:rsidR="00BF6C28" w:rsidRPr="005F3AA9" w:rsidRDefault="00BF6C28" w:rsidP="00BF6C28">
            <w:pPr>
              <w:rPr>
                <w:sz w:val="22"/>
                <w:szCs w:val="22"/>
              </w:rPr>
            </w:pPr>
            <w:r w:rsidRPr="005F3AA9">
              <w:rPr>
                <w:sz w:val="22"/>
                <w:szCs w:val="22"/>
              </w:rPr>
              <w:t>Chan et al. 2015, Australia</w:t>
            </w:r>
          </w:p>
          <w:p w14:paraId="3F573CD4" w14:textId="47119AFE" w:rsidR="00BF6C28" w:rsidRPr="005F3AA9" w:rsidRDefault="00BF6C28" w:rsidP="00BF6C28">
            <w:pPr>
              <w:rPr>
                <w:b/>
                <w:sz w:val="22"/>
                <w:szCs w:val="22"/>
              </w:rPr>
            </w:pP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1]</w:t>
            </w:r>
            <w:r w:rsidRPr="005F3AA9">
              <w:rPr>
                <w:sz w:val="22"/>
                <w:szCs w:val="22"/>
              </w:rPr>
              <w:fldChar w:fldCharType="end"/>
            </w:r>
          </w:p>
        </w:tc>
        <w:tc>
          <w:tcPr>
            <w:tcW w:w="1811" w:type="dxa"/>
          </w:tcPr>
          <w:p w14:paraId="5BAF369E" w14:textId="40897DD5" w:rsidR="00BF6C28" w:rsidRPr="005F3AA9" w:rsidRDefault="00BF6C28" w:rsidP="00BF6C28">
            <w:pPr>
              <w:rPr>
                <w:sz w:val="22"/>
                <w:szCs w:val="22"/>
              </w:rPr>
            </w:pPr>
            <w:r w:rsidRPr="005F3AA9">
              <w:rPr>
                <w:sz w:val="22"/>
                <w:szCs w:val="22"/>
              </w:rPr>
              <w:t>n: 2262;</w:t>
            </w:r>
          </w:p>
          <w:p w14:paraId="6BCF25C2" w14:textId="0B0E2CF9" w:rsidR="00BF6C28" w:rsidRPr="005F3AA9" w:rsidRDefault="000C18F7" w:rsidP="00BF6C28">
            <w:pPr>
              <w:rPr>
                <w:sz w:val="22"/>
                <w:szCs w:val="22"/>
              </w:rPr>
            </w:pPr>
            <w:r>
              <w:rPr>
                <w:sz w:val="22"/>
                <w:szCs w:val="22"/>
              </w:rPr>
              <w:t>age: 14,</w:t>
            </w:r>
            <w:r w:rsidR="00BF6C28" w:rsidRPr="005F3AA9">
              <w:rPr>
                <w:sz w:val="22"/>
                <w:szCs w:val="22"/>
              </w:rPr>
              <w:t xml:space="preserve"> 17;</w:t>
            </w:r>
          </w:p>
          <w:p w14:paraId="10C561F1" w14:textId="75AD18EF" w:rsidR="00BF6C28" w:rsidRPr="005F3AA9" w:rsidRDefault="00BF6C28" w:rsidP="00BF6C28">
            <w:pPr>
              <w:rPr>
                <w:sz w:val="22"/>
                <w:szCs w:val="22"/>
              </w:rPr>
            </w:pPr>
            <w:r w:rsidRPr="005F3AA9">
              <w:rPr>
                <w:sz w:val="22"/>
                <w:szCs w:val="22"/>
              </w:rPr>
              <w:t>female: 50.4%</w:t>
            </w:r>
          </w:p>
        </w:tc>
        <w:tc>
          <w:tcPr>
            <w:tcW w:w="1526" w:type="dxa"/>
          </w:tcPr>
          <w:p w14:paraId="7F4B149E" w14:textId="165EB50B" w:rsidR="00BF6C28" w:rsidRPr="005F3AA9" w:rsidRDefault="00BF6C28" w:rsidP="00BF6C28">
            <w:pPr>
              <w:rPr>
                <w:sz w:val="22"/>
                <w:szCs w:val="22"/>
              </w:rPr>
            </w:pPr>
            <w:r w:rsidRPr="005F3AA9">
              <w:rPr>
                <w:sz w:val="22"/>
                <w:szCs w:val="22"/>
              </w:rPr>
              <w:t>Prospective cohort study</w:t>
            </w:r>
          </w:p>
        </w:tc>
        <w:tc>
          <w:tcPr>
            <w:tcW w:w="989" w:type="dxa"/>
          </w:tcPr>
          <w:p w14:paraId="7E62E8D5" w14:textId="42CB663F" w:rsidR="00BF6C28" w:rsidRPr="005F3AA9" w:rsidRDefault="00BF6C28" w:rsidP="00BF6C28">
            <w:pPr>
              <w:rPr>
                <w:sz w:val="22"/>
                <w:szCs w:val="22"/>
              </w:rPr>
            </w:pPr>
            <w:r w:rsidRPr="005F3AA9">
              <w:rPr>
                <w:sz w:val="22"/>
                <w:szCs w:val="22"/>
              </w:rPr>
              <w:t>FFQ</w:t>
            </w:r>
          </w:p>
        </w:tc>
        <w:tc>
          <w:tcPr>
            <w:tcW w:w="1413" w:type="dxa"/>
          </w:tcPr>
          <w:p w14:paraId="4EB0187C" w14:textId="78B050D9" w:rsidR="00BF6C28" w:rsidRPr="005F3AA9" w:rsidRDefault="00BF6C28" w:rsidP="00BF6C28">
            <w:pPr>
              <w:rPr>
                <w:sz w:val="22"/>
                <w:szCs w:val="22"/>
              </w:rPr>
            </w:pPr>
            <w:r w:rsidRPr="005F3AA9">
              <w:rPr>
                <w:sz w:val="22"/>
                <w:szCs w:val="22"/>
              </w:rPr>
              <w:t>Unknown</w:t>
            </w:r>
          </w:p>
        </w:tc>
        <w:tc>
          <w:tcPr>
            <w:tcW w:w="1356" w:type="dxa"/>
          </w:tcPr>
          <w:p w14:paraId="338B21E6" w14:textId="11E664A7" w:rsidR="00BF6C28" w:rsidRPr="005F3AA9" w:rsidRDefault="00BF6C28" w:rsidP="00BF6C28">
            <w:pPr>
              <w:rPr>
                <w:sz w:val="22"/>
                <w:szCs w:val="22"/>
              </w:rPr>
            </w:pPr>
            <w:r w:rsidRPr="005F3AA9">
              <w:rPr>
                <w:sz w:val="22"/>
                <w:szCs w:val="22"/>
              </w:rPr>
              <w:t>no</w:t>
            </w:r>
          </w:p>
        </w:tc>
        <w:tc>
          <w:tcPr>
            <w:tcW w:w="2303" w:type="dxa"/>
          </w:tcPr>
          <w:p w14:paraId="7BA04B65" w14:textId="2CD0926D" w:rsidR="00BF6C28" w:rsidRPr="005F3AA9" w:rsidRDefault="00BF6C28" w:rsidP="00BF6C28">
            <w:pPr>
              <w:rPr>
                <w:sz w:val="22"/>
                <w:szCs w:val="22"/>
              </w:rPr>
            </w:pPr>
            <w:r w:rsidRPr="005F3AA9">
              <w:rPr>
                <w:sz w:val="22"/>
                <w:szCs w:val="22"/>
              </w:rPr>
              <w:t>DGI-CA</w:t>
            </w:r>
          </w:p>
        </w:tc>
        <w:tc>
          <w:tcPr>
            <w:tcW w:w="1438" w:type="dxa"/>
            <w:gridSpan w:val="2"/>
          </w:tcPr>
          <w:p w14:paraId="4F794F89" w14:textId="43DC2740" w:rsidR="00BF6C28" w:rsidRPr="005F3AA9" w:rsidRDefault="00BF6C28" w:rsidP="00BF6C28">
            <w:pPr>
              <w:rPr>
                <w:sz w:val="22"/>
                <w:szCs w:val="22"/>
              </w:rPr>
            </w:pPr>
            <w:r w:rsidRPr="005F3AA9">
              <w:rPr>
                <w:sz w:val="22"/>
                <w:szCs w:val="22"/>
              </w:rPr>
              <w:t>n.s.</w:t>
            </w:r>
          </w:p>
        </w:tc>
        <w:tc>
          <w:tcPr>
            <w:tcW w:w="1610" w:type="dxa"/>
          </w:tcPr>
          <w:p w14:paraId="213709D1" w14:textId="77777777" w:rsidR="00BF6C28" w:rsidRPr="005F3AA9" w:rsidRDefault="00BF6C28" w:rsidP="00BF6C28">
            <w:pPr>
              <w:rPr>
                <w:sz w:val="22"/>
                <w:szCs w:val="22"/>
              </w:rPr>
            </w:pPr>
            <w:r w:rsidRPr="005F3AA9">
              <w:rPr>
                <w:sz w:val="22"/>
                <w:szCs w:val="22"/>
              </w:rPr>
              <w:t>Linear regression,</w:t>
            </w:r>
          </w:p>
          <w:p w14:paraId="7BED1FB2" w14:textId="578062E7"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2E5E334" w14:textId="1F1A80BB" w:rsidR="00BF6C28" w:rsidRPr="005F3AA9" w:rsidRDefault="00BF6C28" w:rsidP="00BF6C28">
            <w:pPr>
              <w:rPr>
                <w:sz w:val="22"/>
                <w:szCs w:val="22"/>
              </w:rPr>
            </w:pPr>
            <w:r w:rsidRPr="005F3AA9">
              <w:rPr>
                <w:sz w:val="22"/>
                <w:szCs w:val="22"/>
              </w:rPr>
              <w:t>Unknown</w:t>
            </w:r>
          </w:p>
        </w:tc>
        <w:tc>
          <w:tcPr>
            <w:tcW w:w="907" w:type="dxa"/>
          </w:tcPr>
          <w:p w14:paraId="584A1F53" w14:textId="3C9DCA69" w:rsidR="00BF6C28" w:rsidRPr="005F3AA9" w:rsidRDefault="00BF6C28" w:rsidP="00BF6C28">
            <w:pPr>
              <w:rPr>
                <w:sz w:val="22"/>
                <w:szCs w:val="22"/>
              </w:rPr>
            </w:pPr>
            <w:r w:rsidRPr="005F3AA9">
              <w:rPr>
                <w:sz w:val="22"/>
                <w:szCs w:val="22"/>
              </w:rPr>
              <w:t>7</w:t>
            </w:r>
          </w:p>
        </w:tc>
      </w:tr>
      <w:tr w:rsidR="00BF6C28" w:rsidRPr="005F3AA9" w14:paraId="67FF4000" w14:textId="77777777" w:rsidTr="00346ACE">
        <w:tc>
          <w:tcPr>
            <w:tcW w:w="1776" w:type="dxa"/>
          </w:tcPr>
          <w:p w14:paraId="7848A60F" w14:textId="3D45F0E8" w:rsidR="00BF6C28" w:rsidRPr="005F3AA9" w:rsidRDefault="00BF6C28" w:rsidP="00BF6C28">
            <w:pPr>
              <w:rPr>
                <w:sz w:val="22"/>
                <w:szCs w:val="22"/>
              </w:rPr>
            </w:pPr>
            <w:r w:rsidRPr="005F3AA9">
              <w:rPr>
                <w:sz w:val="22"/>
                <w:szCs w:val="22"/>
              </w:rPr>
              <w:t>Coelho et al. 2015, Brazil</w:t>
            </w:r>
            <w:r w:rsidRPr="005F3AA9">
              <w:rPr>
                <w:sz w:val="22"/>
                <w:szCs w:val="22"/>
              </w:rPr>
              <w:fldChar w:fldCharType="begin">
                <w:fldData xml:space="preserve">PEVuZE5vdGU+PENpdGU+PEF1dGhvcj5Db2VsaG88L0F1dGhvcj48WWVhcj4yMDE1PC9ZZWFyPjxS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Db2VsaG88L0F1dGhvcj48WWVhcj4yMDE1PC9ZZWFyPjxS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9]</w:t>
            </w:r>
            <w:r w:rsidRPr="005F3AA9">
              <w:rPr>
                <w:sz w:val="22"/>
                <w:szCs w:val="22"/>
              </w:rPr>
              <w:fldChar w:fldCharType="end"/>
            </w:r>
          </w:p>
        </w:tc>
        <w:tc>
          <w:tcPr>
            <w:tcW w:w="1811" w:type="dxa"/>
          </w:tcPr>
          <w:p w14:paraId="2C5F136B" w14:textId="0CA290BF" w:rsidR="00BF6C28" w:rsidRPr="005F3AA9" w:rsidRDefault="00BF6C28" w:rsidP="00BF6C28">
            <w:pPr>
              <w:rPr>
                <w:sz w:val="22"/>
                <w:szCs w:val="22"/>
              </w:rPr>
            </w:pPr>
            <w:r w:rsidRPr="005F3AA9">
              <w:rPr>
                <w:sz w:val="22"/>
                <w:szCs w:val="22"/>
              </w:rPr>
              <w:t>n: 738;</w:t>
            </w:r>
          </w:p>
          <w:p w14:paraId="700AD461" w14:textId="77777777" w:rsidR="00BF6C28" w:rsidRPr="005F3AA9" w:rsidRDefault="00BF6C28" w:rsidP="00BF6C28">
            <w:pPr>
              <w:rPr>
                <w:sz w:val="22"/>
                <w:szCs w:val="22"/>
              </w:rPr>
            </w:pPr>
            <w:r w:rsidRPr="005F3AA9">
              <w:rPr>
                <w:sz w:val="22"/>
                <w:szCs w:val="22"/>
              </w:rPr>
              <w:t>age: 6-14;</w:t>
            </w:r>
          </w:p>
          <w:p w14:paraId="161774DA" w14:textId="5397B60B" w:rsidR="00BF6C28" w:rsidRPr="005F3AA9" w:rsidRDefault="00BF6C28" w:rsidP="00BF6C28">
            <w:pPr>
              <w:rPr>
                <w:sz w:val="22"/>
                <w:szCs w:val="22"/>
              </w:rPr>
            </w:pPr>
            <w:r w:rsidRPr="005F3AA9">
              <w:rPr>
                <w:sz w:val="22"/>
                <w:szCs w:val="22"/>
              </w:rPr>
              <w:t>female: 51.3%</w:t>
            </w:r>
          </w:p>
        </w:tc>
        <w:tc>
          <w:tcPr>
            <w:tcW w:w="1526" w:type="dxa"/>
          </w:tcPr>
          <w:p w14:paraId="1CEA9C26" w14:textId="1326BF09" w:rsidR="00BF6C28" w:rsidRPr="005F3AA9" w:rsidRDefault="00BF6C28" w:rsidP="00BF6C28">
            <w:pPr>
              <w:rPr>
                <w:sz w:val="22"/>
                <w:szCs w:val="22"/>
              </w:rPr>
            </w:pPr>
            <w:r w:rsidRPr="005F3AA9">
              <w:rPr>
                <w:sz w:val="22"/>
                <w:szCs w:val="22"/>
              </w:rPr>
              <w:t>Cross-sectional</w:t>
            </w:r>
          </w:p>
        </w:tc>
        <w:tc>
          <w:tcPr>
            <w:tcW w:w="989" w:type="dxa"/>
          </w:tcPr>
          <w:p w14:paraId="6F75262F" w14:textId="1D3CC45C" w:rsidR="00BF6C28" w:rsidRPr="005F3AA9" w:rsidRDefault="00BF6C28" w:rsidP="00BF6C28">
            <w:pPr>
              <w:rPr>
                <w:sz w:val="22"/>
                <w:szCs w:val="22"/>
              </w:rPr>
            </w:pPr>
            <w:r w:rsidRPr="005F3AA9">
              <w:rPr>
                <w:sz w:val="22"/>
                <w:szCs w:val="22"/>
              </w:rPr>
              <w:t>FFQ</w:t>
            </w:r>
          </w:p>
        </w:tc>
        <w:tc>
          <w:tcPr>
            <w:tcW w:w="1413" w:type="dxa"/>
          </w:tcPr>
          <w:p w14:paraId="51110DD6" w14:textId="77777777" w:rsidR="00BF6C28" w:rsidRPr="005F3AA9" w:rsidRDefault="00BF6C28" w:rsidP="00BF6C28">
            <w:pPr>
              <w:rPr>
                <w:sz w:val="22"/>
                <w:szCs w:val="22"/>
              </w:rPr>
            </w:pPr>
          </w:p>
        </w:tc>
        <w:tc>
          <w:tcPr>
            <w:tcW w:w="1356" w:type="dxa"/>
          </w:tcPr>
          <w:p w14:paraId="5BD1670C" w14:textId="54A82144" w:rsidR="00BF6C28" w:rsidRPr="005F3AA9" w:rsidRDefault="00BF6C28" w:rsidP="00BF6C28">
            <w:pPr>
              <w:rPr>
                <w:sz w:val="22"/>
                <w:szCs w:val="22"/>
              </w:rPr>
            </w:pPr>
            <w:r w:rsidRPr="005F3AA9">
              <w:rPr>
                <w:sz w:val="22"/>
                <w:szCs w:val="22"/>
              </w:rPr>
              <w:t>age: 6-9</w:t>
            </w:r>
          </w:p>
          <w:p w14:paraId="72DC0AC7" w14:textId="77777777" w:rsidR="00BF6C28" w:rsidRPr="005F3AA9" w:rsidRDefault="00BF6C28" w:rsidP="00BF6C28">
            <w:pPr>
              <w:rPr>
                <w:sz w:val="22"/>
                <w:szCs w:val="22"/>
              </w:rPr>
            </w:pPr>
          </w:p>
          <w:p w14:paraId="7C46C4BE" w14:textId="28A19F1E" w:rsidR="00BF6C28" w:rsidRPr="005F3AA9" w:rsidRDefault="00BF6C28" w:rsidP="00BF6C28">
            <w:pPr>
              <w:rPr>
                <w:sz w:val="22"/>
                <w:szCs w:val="22"/>
              </w:rPr>
            </w:pPr>
            <w:r w:rsidRPr="005F3AA9">
              <w:rPr>
                <w:sz w:val="22"/>
                <w:szCs w:val="22"/>
              </w:rPr>
              <w:t>age: 10-14</w:t>
            </w:r>
          </w:p>
        </w:tc>
        <w:tc>
          <w:tcPr>
            <w:tcW w:w="2303" w:type="dxa"/>
          </w:tcPr>
          <w:p w14:paraId="7E5D9151" w14:textId="55EFD9AA" w:rsidR="00BF6C28" w:rsidRPr="005F3AA9" w:rsidRDefault="00BF6C28" w:rsidP="00BF6C28">
            <w:pPr>
              <w:rPr>
                <w:sz w:val="22"/>
                <w:szCs w:val="22"/>
              </w:rPr>
            </w:pPr>
            <w:r w:rsidRPr="005F3AA9">
              <w:rPr>
                <w:sz w:val="22"/>
                <w:szCs w:val="22"/>
              </w:rPr>
              <w:t>RFS adapted by Coelho et al. 2012</w:t>
            </w:r>
          </w:p>
          <w:p w14:paraId="41F6ADFA" w14:textId="1FD939DD" w:rsidR="00BF6C28" w:rsidRPr="005F3AA9" w:rsidRDefault="00BF6C28" w:rsidP="00BF6C28">
            <w:pPr>
              <w:rPr>
                <w:sz w:val="22"/>
                <w:szCs w:val="22"/>
              </w:rPr>
            </w:pPr>
            <w:r w:rsidRPr="005F3AA9">
              <w:rPr>
                <w:sz w:val="22"/>
                <w:szCs w:val="22"/>
              </w:rPr>
              <w:t>RFS adapted by Coelho et al. 2012</w:t>
            </w:r>
          </w:p>
        </w:tc>
        <w:tc>
          <w:tcPr>
            <w:tcW w:w="1438" w:type="dxa"/>
            <w:gridSpan w:val="2"/>
          </w:tcPr>
          <w:p w14:paraId="0C44A1E7" w14:textId="0304039D" w:rsidR="00BF6C28" w:rsidRPr="005F3AA9" w:rsidRDefault="00BF6C28" w:rsidP="00BF6C28">
            <w:pPr>
              <w:rPr>
                <w:sz w:val="22"/>
                <w:szCs w:val="22"/>
              </w:rPr>
            </w:pPr>
            <w:r w:rsidRPr="005F3AA9">
              <w:rPr>
                <w:sz w:val="22"/>
                <w:szCs w:val="22"/>
              </w:rPr>
              <w:t>-0.11*</w:t>
            </w:r>
          </w:p>
          <w:p w14:paraId="33CDEFBE" w14:textId="77777777" w:rsidR="00BF6C28" w:rsidRPr="005F3AA9" w:rsidRDefault="00BF6C28" w:rsidP="00BF6C28">
            <w:pPr>
              <w:rPr>
                <w:sz w:val="22"/>
                <w:szCs w:val="22"/>
              </w:rPr>
            </w:pPr>
          </w:p>
          <w:p w14:paraId="2F7D1A86" w14:textId="30B14F62" w:rsidR="00BF6C28" w:rsidRPr="005F3AA9" w:rsidRDefault="00BF6C28" w:rsidP="00BF6C28">
            <w:pPr>
              <w:rPr>
                <w:sz w:val="22"/>
                <w:szCs w:val="22"/>
              </w:rPr>
            </w:pPr>
            <w:r w:rsidRPr="005F3AA9">
              <w:rPr>
                <w:sz w:val="22"/>
                <w:szCs w:val="22"/>
              </w:rPr>
              <w:t>n.s.</w:t>
            </w:r>
          </w:p>
        </w:tc>
        <w:tc>
          <w:tcPr>
            <w:tcW w:w="1610" w:type="dxa"/>
          </w:tcPr>
          <w:p w14:paraId="224744FE" w14:textId="77777777" w:rsidR="00BF6C28" w:rsidRPr="005F3AA9" w:rsidRDefault="00BF6C28" w:rsidP="00BF6C28">
            <w:pPr>
              <w:rPr>
                <w:sz w:val="22"/>
                <w:szCs w:val="22"/>
              </w:rPr>
            </w:pPr>
            <w:r w:rsidRPr="005F3AA9">
              <w:rPr>
                <w:sz w:val="22"/>
                <w:szCs w:val="22"/>
              </w:rPr>
              <w:t>Linear regression,</w:t>
            </w:r>
          </w:p>
          <w:p w14:paraId="6D6F6430" w14:textId="232E99EB"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56379A6" w14:textId="77777777" w:rsidR="00BF6C28" w:rsidRPr="005F3AA9" w:rsidRDefault="00BF6C28" w:rsidP="00BF6C28">
            <w:pPr>
              <w:rPr>
                <w:sz w:val="22"/>
                <w:szCs w:val="22"/>
              </w:rPr>
            </w:pPr>
          </w:p>
        </w:tc>
        <w:tc>
          <w:tcPr>
            <w:tcW w:w="907" w:type="dxa"/>
          </w:tcPr>
          <w:p w14:paraId="343ECB05" w14:textId="204B8546" w:rsidR="00BF6C28" w:rsidRPr="005F3AA9" w:rsidRDefault="00BF6C28" w:rsidP="00BF6C28">
            <w:pPr>
              <w:rPr>
                <w:sz w:val="22"/>
                <w:szCs w:val="22"/>
              </w:rPr>
            </w:pPr>
            <w:r w:rsidRPr="005F3AA9">
              <w:rPr>
                <w:sz w:val="22"/>
                <w:szCs w:val="22"/>
              </w:rPr>
              <w:t>2</w:t>
            </w:r>
          </w:p>
        </w:tc>
      </w:tr>
      <w:tr w:rsidR="00BF6C28" w:rsidRPr="005F3AA9" w14:paraId="2BF93FA7" w14:textId="77777777" w:rsidTr="00346ACE">
        <w:tc>
          <w:tcPr>
            <w:tcW w:w="1776" w:type="dxa"/>
          </w:tcPr>
          <w:p w14:paraId="669E5DEC" w14:textId="5887087B" w:rsidR="00BF6C28" w:rsidRPr="005F3AA9" w:rsidRDefault="00BF6C28" w:rsidP="00BF6C28">
            <w:pPr>
              <w:rPr>
                <w:sz w:val="22"/>
                <w:szCs w:val="22"/>
              </w:rPr>
            </w:pPr>
            <w:r w:rsidRPr="005F3AA9">
              <w:rPr>
                <w:sz w:val="22"/>
                <w:szCs w:val="22"/>
              </w:rPr>
              <w:t>Colin Ramirez et al. 2009, Mexico</w:t>
            </w:r>
            <w:r w:rsidRPr="005F3AA9">
              <w:rPr>
                <w:sz w:val="22"/>
                <w:szCs w:val="22"/>
              </w:rPr>
              <w:fldChar w:fldCharType="begin">
                <w:fldData xml:space="preserve">PEVuZE5vdGU+PENpdGU+PEF1dGhvcj5Db2xpbi1SYW1pcmV6PC9BdXRob3I+PFllYXI+MjAwOTwv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jk5Ni0xMDAzPC9wYWdlcz48dm9sdW1lPjEwOTwv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Db2xpbi1SYW1pcmV6PC9BdXRob3I+PFllYXI+MjAwOTwv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jk5Ni0xMDAzPC9wYWdlcz48dm9sdW1lPjEwOTwv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0]</w:t>
            </w:r>
            <w:r w:rsidRPr="005F3AA9">
              <w:rPr>
                <w:sz w:val="22"/>
                <w:szCs w:val="22"/>
              </w:rPr>
              <w:fldChar w:fldCharType="end"/>
            </w:r>
          </w:p>
        </w:tc>
        <w:tc>
          <w:tcPr>
            <w:tcW w:w="1811" w:type="dxa"/>
          </w:tcPr>
          <w:p w14:paraId="3EEA49DC" w14:textId="7E2FA8D9" w:rsidR="00BF6C28" w:rsidRPr="005F3AA9" w:rsidRDefault="00BF6C28" w:rsidP="00BF6C28">
            <w:pPr>
              <w:rPr>
                <w:sz w:val="22"/>
                <w:szCs w:val="22"/>
              </w:rPr>
            </w:pPr>
            <w:r w:rsidRPr="005F3AA9">
              <w:rPr>
                <w:sz w:val="22"/>
                <w:szCs w:val="22"/>
              </w:rPr>
              <w:t xml:space="preserve">n: 1239; </w:t>
            </w:r>
          </w:p>
          <w:p w14:paraId="3D20605A" w14:textId="77777777" w:rsidR="00BF6C28" w:rsidRPr="005F3AA9" w:rsidRDefault="00BF6C28" w:rsidP="00BF6C28">
            <w:pPr>
              <w:rPr>
                <w:sz w:val="22"/>
                <w:szCs w:val="22"/>
              </w:rPr>
            </w:pPr>
            <w:r w:rsidRPr="005F3AA9">
              <w:rPr>
                <w:sz w:val="22"/>
                <w:szCs w:val="22"/>
              </w:rPr>
              <w:t>age: 8-10 years;</w:t>
            </w:r>
          </w:p>
          <w:p w14:paraId="64861361" w14:textId="04A16E76" w:rsidR="00BF6C28" w:rsidRPr="005F3AA9" w:rsidRDefault="00BF6C28" w:rsidP="00BF6C28">
            <w:pPr>
              <w:rPr>
                <w:sz w:val="22"/>
                <w:szCs w:val="22"/>
              </w:rPr>
            </w:pPr>
            <w:r w:rsidRPr="005F3AA9">
              <w:rPr>
                <w:sz w:val="22"/>
                <w:szCs w:val="22"/>
              </w:rPr>
              <w:t>female: 49.5%</w:t>
            </w:r>
          </w:p>
        </w:tc>
        <w:tc>
          <w:tcPr>
            <w:tcW w:w="1526" w:type="dxa"/>
          </w:tcPr>
          <w:p w14:paraId="06A2589E" w14:textId="61F894FC" w:rsidR="00BF6C28" w:rsidRPr="005F3AA9" w:rsidRDefault="00BF6C28" w:rsidP="00BF6C28">
            <w:pPr>
              <w:rPr>
                <w:sz w:val="22"/>
                <w:szCs w:val="22"/>
              </w:rPr>
            </w:pPr>
            <w:r w:rsidRPr="005F3AA9">
              <w:rPr>
                <w:sz w:val="22"/>
                <w:szCs w:val="22"/>
              </w:rPr>
              <w:t>Cross-sectional</w:t>
            </w:r>
          </w:p>
        </w:tc>
        <w:tc>
          <w:tcPr>
            <w:tcW w:w="989" w:type="dxa"/>
          </w:tcPr>
          <w:p w14:paraId="1D2E59DA" w14:textId="18785F5E" w:rsidR="00BF6C28" w:rsidRPr="005F3AA9" w:rsidRDefault="00BF6C28" w:rsidP="00BF6C28">
            <w:pPr>
              <w:rPr>
                <w:sz w:val="22"/>
                <w:szCs w:val="22"/>
              </w:rPr>
            </w:pPr>
            <w:r w:rsidRPr="005F3AA9">
              <w:rPr>
                <w:sz w:val="22"/>
                <w:szCs w:val="22"/>
              </w:rPr>
              <w:t>24h recall</w:t>
            </w:r>
          </w:p>
        </w:tc>
        <w:tc>
          <w:tcPr>
            <w:tcW w:w="1413" w:type="dxa"/>
          </w:tcPr>
          <w:p w14:paraId="1594D6D4" w14:textId="2FF7BF48" w:rsidR="00BF6C28" w:rsidRPr="005F3AA9" w:rsidRDefault="00BF6C28" w:rsidP="00BF6C28">
            <w:pPr>
              <w:rPr>
                <w:sz w:val="22"/>
                <w:szCs w:val="22"/>
              </w:rPr>
            </w:pPr>
            <w:r w:rsidRPr="005F3AA9">
              <w:rPr>
                <w:sz w:val="22"/>
                <w:szCs w:val="22"/>
              </w:rPr>
              <w:t>No</w:t>
            </w:r>
          </w:p>
        </w:tc>
        <w:tc>
          <w:tcPr>
            <w:tcW w:w="1356" w:type="dxa"/>
          </w:tcPr>
          <w:p w14:paraId="1639B95E" w14:textId="164CA64F" w:rsidR="00BF6C28" w:rsidRPr="005F3AA9" w:rsidRDefault="00BF6C28" w:rsidP="00BF6C28">
            <w:pPr>
              <w:rPr>
                <w:sz w:val="22"/>
                <w:szCs w:val="22"/>
              </w:rPr>
            </w:pPr>
            <w:r w:rsidRPr="005F3AA9">
              <w:rPr>
                <w:sz w:val="22"/>
                <w:szCs w:val="22"/>
              </w:rPr>
              <w:t>no</w:t>
            </w:r>
          </w:p>
        </w:tc>
        <w:tc>
          <w:tcPr>
            <w:tcW w:w="2303" w:type="dxa"/>
          </w:tcPr>
          <w:p w14:paraId="78BE122C" w14:textId="77777777" w:rsidR="002B236D" w:rsidRPr="005F3AA9" w:rsidRDefault="002B236D" w:rsidP="002B236D">
            <w:pPr>
              <w:rPr>
                <w:sz w:val="22"/>
                <w:szCs w:val="22"/>
              </w:rPr>
            </w:pPr>
            <w:r>
              <w:rPr>
                <w:sz w:val="22"/>
                <w:szCs w:val="22"/>
              </w:rPr>
              <w:t>Fat</w:t>
            </w:r>
          </w:p>
          <w:p w14:paraId="6C29050F" w14:textId="4A58D8CD" w:rsidR="00BF6C28" w:rsidRPr="005F3AA9" w:rsidRDefault="00BF6C28" w:rsidP="00BF6C28">
            <w:pPr>
              <w:rPr>
                <w:sz w:val="22"/>
                <w:szCs w:val="22"/>
              </w:rPr>
            </w:pPr>
            <w:r w:rsidRPr="005F3AA9">
              <w:rPr>
                <w:sz w:val="22"/>
                <w:szCs w:val="22"/>
              </w:rPr>
              <w:t>SFA</w:t>
            </w:r>
          </w:p>
          <w:p w14:paraId="3F891554" w14:textId="7CB3EE8E" w:rsidR="00BF6C28" w:rsidRPr="005F3AA9" w:rsidRDefault="00BF6C28" w:rsidP="00BF6C28">
            <w:pPr>
              <w:rPr>
                <w:sz w:val="22"/>
                <w:szCs w:val="22"/>
              </w:rPr>
            </w:pPr>
            <w:r w:rsidRPr="005F3AA9">
              <w:rPr>
                <w:sz w:val="22"/>
                <w:szCs w:val="22"/>
              </w:rPr>
              <w:t>MUFA</w:t>
            </w:r>
          </w:p>
        </w:tc>
        <w:tc>
          <w:tcPr>
            <w:tcW w:w="1438" w:type="dxa"/>
            <w:gridSpan w:val="2"/>
          </w:tcPr>
          <w:p w14:paraId="5DDBFCBC" w14:textId="1AD9B0F0" w:rsidR="00BF6C28" w:rsidRPr="005F3AA9" w:rsidRDefault="00BF6C28" w:rsidP="00BF6C28">
            <w:pPr>
              <w:rPr>
                <w:sz w:val="22"/>
                <w:szCs w:val="22"/>
              </w:rPr>
            </w:pPr>
            <w:r w:rsidRPr="005F3AA9">
              <w:rPr>
                <w:sz w:val="22"/>
                <w:szCs w:val="22"/>
              </w:rPr>
              <w:t>n.s.</w:t>
            </w:r>
          </w:p>
          <w:p w14:paraId="31CF95CA" w14:textId="514CF908" w:rsidR="00BF6C28" w:rsidRPr="005F3AA9" w:rsidRDefault="00BF6C28" w:rsidP="00BF6C28">
            <w:pPr>
              <w:rPr>
                <w:sz w:val="22"/>
                <w:szCs w:val="22"/>
              </w:rPr>
            </w:pPr>
            <w:r w:rsidRPr="005F3AA9">
              <w:rPr>
                <w:sz w:val="22"/>
                <w:szCs w:val="22"/>
              </w:rPr>
              <w:t>n.s.</w:t>
            </w:r>
          </w:p>
          <w:p w14:paraId="09040A9D" w14:textId="773EB7D0" w:rsidR="00BF6C28" w:rsidRPr="005F3AA9" w:rsidRDefault="00BF6C28" w:rsidP="00BF6C28">
            <w:pPr>
              <w:rPr>
                <w:sz w:val="22"/>
                <w:szCs w:val="22"/>
              </w:rPr>
            </w:pPr>
            <w:r w:rsidRPr="005F3AA9">
              <w:rPr>
                <w:sz w:val="22"/>
                <w:szCs w:val="22"/>
              </w:rPr>
              <w:t>n.s.</w:t>
            </w:r>
          </w:p>
        </w:tc>
        <w:tc>
          <w:tcPr>
            <w:tcW w:w="1610" w:type="dxa"/>
          </w:tcPr>
          <w:p w14:paraId="18D0B90A" w14:textId="77777777" w:rsidR="00BF6C28" w:rsidRPr="005F3AA9" w:rsidRDefault="00BF6C28" w:rsidP="00BF6C28">
            <w:pPr>
              <w:rPr>
                <w:sz w:val="22"/>
                <w:szCs w:val="22"/>
              </w:rPr>
            </w:pPr>
            <w:r w:rsidRPr="005F3AA9">
              <w:rPr>
                <w:sz w:val="22"/>
                <w:szCs w:val="22"/>
              </w:rPr>
              <w:t>Logistic regression,</w:t>
            </w:r>
          </w:p>
          <w:p w14:paraId="7B17ED5E" w14:textId="1A576963"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FFA2229" w14:textId="07AE545F" w:rsidR="00BF6C28" w:rsidRPr="005F3AA9" w:rsidRDefault="00BF6C28" w:rsidP="00BF6C28">
            <w:pPr>
              <w:rPr>
                <w:sz w:val="22"/>
                <w:szCs w:val="22"/>
              </w:rPr>
            </w:pPr>
            <w:r w:rsidRPr="005F3AA9">
              <w:rPr>
                <w:sz w:val="22"/>
                <w:szCs w:val="22"/>
              </w:rPr>
              <w:t>Yes</w:t>
            </w:r>
          </w:p>
        </w:tc>
        <w:tc>
          <w:tcPr>
            <w:tcW w:w="907" w:type="dxa"/>
          </w:tcPr>
          <w:p w14:paraId="19FD7835" w14:textId="17E2FF01" w:rsidR="00BF6C28" w:rsidRPr="005F3AA9" w:rsidRDefault="00BF6C28" w:rsidP="00BF6C28">
            <w:pPr>
              <w:rPr>
                <w:sz w:val="22"/>
                <w:szCs w:val="22"/>
              </w:rPr>
            </w:pPr>
            <w:r w:rsidRPr="005F3AA9">
              <w:rPr>
                <w:sz w:val="22"/>
                <w:szCs w:val="22"/>
              </w:rPr>
              <w:t xml:space="preserve">5 </w:t>
            </w:r>
          </w:p>
        </w:tc>
      </w:tr>
      <w:tr w:rsidR="00BF6C28" w:rsidRPr="005F3AA9" w14:paraId="153B1E6A" w14:textId="77777777" w:rsidTr="00346ACE">
        <w:tc>
          <w:tcPr>
            <w:tcW w:w="1776" w:type="dxa"/>
          </w:tcPr>
          <w:p w14:paraId="3FCE1673" w14:textId="445ABF04" w:rsidR="00BF6C28" w:rsidRPr="005F3AA9" w:rsidRDefault="00BF6C28" w:rsidP="00BF6C28">
            <w:pPr>
              <w:rPr>
                <w:b/>
                <w:sz w:val="22"/>
                <w:szCs w:val="22"/>
              </w:rPr>
            </w:pPr>
            <w:r w:rsidRPr="005F3AA9">
              <w:rPr>
                <w:sz w:val="22"/>
                <w:szCs w:val="22"/>
              </w:rPr>
              <w:t>Day et al. 2009, USA</w: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2]</w:t>
            </w:r>
            <w:r w:rsidRPr="005F3AA9">
              <w:rPr>
                <w:sz w:val="22"/>
                <w:szCs w:val="22"/>
              </w:rPr>
              <w:fldChar w:fldCharType="end"/>
            </w:r>
          </w:p>
        </w:tc>
        <w:tc>
          <w:tcPr>
            <w:tcW w:w="1811" w:type="dxa"/>
          </w:tcPr>
          <w:p w14:paraId="2E4A4DAB" w14:textId="4017598B" w:rsidR="00BF6C28" w:rsidRPr="005F3AA9" w:rsidRDefault="00BF6C28" w:rsidP="00BF6C28">
            <w:pPr>
              <w:rPr>
                <w:sz w:val="22"/>
                <w:szCs w:val="22"/>
              </w:rPr>
            </w:pPr>
            <w:r w:rsidRPr="005F3AA9">
              <w:rPr>
                <w:sz w:val="22"/>
                <w:szCs w:val="22"/>
              </w:rPr>
              <w:t>n: 489;</w:t>
            </w:r>
          </w:p>
          <w:p w14:paraId="739273DB" w14:textId="77777777" w:rsidR="00BF6C28" w:rsidRPr="005F3AA9" w:rsidRDefault="00BF6C28" w:rsidP="00BF6C28">
            <w:pPr>
              <w:rPr>
                <w:sz w:val="22"/>
                <w:szCs w:val="22"/>
              </w:rPr>
            </w:pPr>
            <w:r w:rsidRPr="005F3AA9">
              <w:rPr>
                <w:sz w:val="22"/>
                <w:szCs w:val="22"/>
              </w:rPr>
              <w:t>age: 8, 11, 14;</w:t>
            </w:r>
          </w:p>
          <w:p w14:paraId="603FFDBC" w14:textId="5AD2F792" w:rsidR="00BF6C28" w:rsidRPr="005F3AA9" w:rsidRDefault="00BF6C28" w:rsidP="00BF6C28">
            <w:pPr>
              <w:rPr>
                <w:sz w:val="22"/>
                <w:szCs w:val="22"/>
              </w:rPr>
            </w:pPr>
            <w:r w:rsidRPr="005F3AA9">
              <w:rPr>
                <w:sz w:val="22"/>
                <w:szCs w:val="22"/>
              </w:rPr>
              <w:t>female: 51.3%</w:t>
            </w:r>
          </w:p>
        </w:tc>
        <w:tc>
          <w:tcPr>
            <w:tcW w:w="1526" w:type="dxa"/>
          </w:tcPr>
          <w:p w14:paraId="11F60BD6" w14:textId="5A5FD4C3" w:rsidR="00BF6C28" w:rsidRPr="005F3AA9" w:rsidRDefault="00BF6C28" w:rsidP="00BF6C28">
            <w:pPr>
              <w:rPr>
                <w:sz w:val="22"/>
                <w:szCs w:val="22"/>
              </w:rPr>
            </w:pPr>
            <w:r w:rsidRPr="005F3AA9">
              <w:rPr>
                <w:sz w:val="22"/>
                <w:szCs w:val="22"/>
              </w:rPr>
              <w:t>Cross-sectional</w:t>
            </w:r>
          </w:p>
        </w:tc>
        <w:tc>
          <w:tcPr>
            <w:tcW w:w="989" w:type="dxa"/>
          </w:tcPr>
          <w:p w14:paraId="2730D1DB" w14:textId="2972243E" w:rsidR="00BF6C28" w:rsidRPr="005F3AA9" w:rsidRDefault="00BF6C28" w:rsidP="00BF6C28">
            <w:pPr>
              <w:rPr>
                <w:sz w:val="22"/>
                <w:szCs w:val="22"/>
              </w:rPr>
            </w:pPr>
            <w:r w:rsidRPr="005F3AA9">
              <w:rPr>
                <w:sz w:val="22"/>
                <w:szCs w:val="22"/>
              </w:rPr>
              <w:t>FFQ</w:t>
            </w:r>
          </w:p>
        </w:tc>
        <w:tc>
          <w:tcPr>
            <w:tcW w:w="1413" w:type="dxa"/>
          </w:tcPr>
          <w:p w14:paraId="14EB0F2D" w14:textId="5526AA6B" w:rsidR="00BF6C28" w:rsidRPr="005F3AA9" w:rsidRDefault="00BF6C28" w:rsidP="00BF6C28">
            <w:pPr>
              <w:rPr>
                <w:sz w:val="22"/>
                <w:szCs w:val="22"/>
              </w:rPr>
            </w:pPr>
            <w:r w:rsidRPr="005F3AA9">
              <w:rPr>
                <w:sz w:val="22"/>
                <w:szCs w:val="22"/>
              </w:rPr>
              <w:t>Yes</w:t>
            </w:r>
          </w:p>
        </w:tc>
        <w:tc>
          <w:tcPr>
            <w:tcW w:w="1356" w:type="dxa"/>
          </w:tcPr>
          <w:p w14:paraId="1AE52B7A" w14:textId="0A024A5A" w:rsidR="00BF6C28" w:rsidRPr="005F3AA9" w:rsidRDefault="00BF6C28" w:rsidP="00BF6C28">
            <w:pPr>
              <w:rPr>
                <w:sz w:val="22"/>
                <w:szCs w:val="22"/>
              </w:rPr>
            </w:pPr>
            <w:r w:rsidRPr="005F3AA9">
              <w:rPr>
                <w:sz w:val="22"/>
                <w:szCs w:val="22"/>
              </w:rPr>
              <w:t>Boys</w:t>
            </w:r>
          </w:p>
          <w:p w14:paraId="16EF927B" w14:textId="64C1AFB3" w:rsidR="00BF6C28" w:rsidRPr="005F3AA9" w:rsidRDefault="00BF6C28" w:rsidP="00BF6C28">
            <w:pPr>
              <w:rPr>
                <w:sz w:val="22"/>
                <w:szCs w:val="22"/>
              </w:rPr>
            </w:pPr>
            <w:r w:rsidRPr="005F3AA9">
              <w:rPr>
                <w:sz w:val="22"/>
                <w:szCs w:val="22"/>
              </w:rPr>
              <w:t>Girls</w:t>
            </w:r>
          </w:p>
        </w:tc>
        <w:tc>
          <w:tcPr>
            <w:tcW w:w="2303" w:type="dxa"/>
          </w:tcPr>
          <w:p w14:paraId="2ECC239D" w14:textId="77777777" w:rsidR="002B236D" w:rsidRPr="005F3AA9" w:rsidRDefault="002B236D" w:rsidP="002B236D">
            <w:pPr>
              <w:rPr>
                <w:sz w:val="22"/>
                <w:szCs w:val="22"/>
              </w:rPr>
            </w:pPr>
            <w:r>
              <w:rPr>
                <w:sz w:val="22"/>
                <w:szCs w:val="22"/>
              </w:rPr>
              <w:t>Fat</w:t>
            </w:r>
          </w:p>
          <w:p w14:paraId="6A687039" w14:textId="77777777" w:rsidR="002B236D" w:rsidRPr="005F3AA9" w:rsidRDefault="002B236D" w:rsidP="002B236D">
            <w:pPr>
              <w:rPr>
                <w:sz w:val="22"/>
                <w:szCs w:val="22"/>
              </w:rPr>
            </w:pPr>
            <w:r>
              <w:rPr>
                <w:sz w:val="22"/>
                <w:szCs w:val="22"/>
              </w:rPr>
              <w:t>Fat</w:t>
            </w:r>
          </w:p>
          <w:p w14:paraId="7FD33CF1" w14:textId="687EFACD" w:rsidR="00BF6C28" w:rsidRPr="005F3AA9" w:rsidRDefault="00BF6C28" w:rsidP="00BF6C28">
            <w:pPr>
              <w:rPr>
                <w:sz w:val="22"/>
                <w:szCs w:val="22"/>
              </w:rPr>
            </w:pPr>
          </w:p>
        </w:tc>
        <w:tc>
          <w:tcPr>
            <w:tcW w:w="1438" w:type="dxa"/>
            <w:gridSpan w:val="2"/>
          </w:tcPr>
          <w:p w14:paraId="20502114" w14:textId="2DFF3106"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24BDAF03" w14:textId="77777777" w:rsidR="00BF6C28" w:rsidRPr="005F3AA9" w:rsidRDefault="00BF6C28" w:rsidP="00BF6C28">
            <w:pPr>
              <w:rPr>
                <w:b/>
                <w:sz w:val="22"/>
                <w:szCs w:val="22"/>
              </w:rPr>
            </w:pPr>
            <w:r w:rsidRPr="005F3AA9">
              <w:rPr>
                <w:sz w:val="22"/>
                <w:szCs w:val="22"/>
              </w:rPr>
              <w:t>significant</w:t>
            </w:r>
            <w:r w:rsidRPr="005F3AA9">
              <w:rPr>
                <w:b/>
                <w:sz w:val="22"/>
                <w:szCs w:val="22"/>
                <w:vertAlign w:val="superscript"/>
              </w:rPr>
              <w:t>a</w:t>
            </w:r>
          </w:p>
          <w:p w14:paraId="65D5D598" w14:textId="2048D26F" w:rsidR="00BF6C28" w:rsidRPr="005F3AA9" w:rsidRDefault="00BF6C28" w:rsidP="00BF6C28">
            <w:pPr>
              <w:rPr>
                <w:sz w:val="22"/>
                <w:szCs w:val="22"/>
              </w:rPr>
            </w:pPr>
          </w:p>
        </w:tc>
        <w:tc>
          <w:tcPr>
            <w:tcW w:w="1610" w:type="dxa"/>
          </w:tcPr>
          <w:p w14:paraId="60767B31" w14:textId="77777777" w:rsidR="00BF6C28" w:rsidRPr="005F3AA9" w:rsidRDefault="00BF6C28" w:rsidP="00BF6C28">
            <w:pPr>
              <w:rPr>
                <w:sz w:val="22"/>
                <w:szCs w:val="22"/>
              </w:rPr>
            </w:pPr>
            <w:r w:rsidRPr="005F3AA9">
              <w:rPr>
                <w:sz w:val="22"/>
                <w:szCs w:val="22"/>
              </w:rPr>
              <w:t>ANCOVA,</w:t>
            </w:r>
          </w:p>
          <w:p w14:paraId="577025B9" w14:textId="3C60FEC3" w:rsidR="00BF6C28" w:rsidRPr="005F3AA9" w:rsidRDefault="00BF6C28" w:rsidP="00BF6C28">
            <w:pPr>
              <w:rPr>
                <w:sz w:val="22"/>
                <w:szCs w:val="22"/>
              </w:rPr>
            </w:pPr>
            <w:r w:rsidRPr="005F3AA9">
              <w:rPr>
                <w:sz w:val="22"/>
                <w:szCs w:val="22"/>
              </w:rPr>
              <w:t>Mean</w:t>
            </w:r>
          </w:p>
        </w:tc>
        <w:tc>
          <w:tcPr>
            <w:tcW w:w="1358" w:type="dxa"/>
          </w:tcPr>
          <w:p w14:paraId="04640D91" w14:textId="57CF6E91" w:rsidR="00BF6C28" w:rsidRPr="005F3AA9" w:rsidRDefault="00BF6C28" w:rsidP="00BF6C28">
            <w:pPr>
              <w:rPr>
                <w:sz w:val="22"/>
                <w:szCs w:val="22"/>
              </w:rPr>
            </w:pPr>
            <w:r w:rsidRPr="005F3AA9">
              <w:rPr>
                <w:sz w:val="22"/>
                <w:szCs w:val="22"/>
              </w:rPr>
              <w:t>Yes</w:t>
            </w:r>
          </w:p>
        </w:tc>
        <w:tc>
          <w:tcPr>
            <w:tcW w:w="907" w:type="dxa"/>
          </w:tcPr>
          <w:p w14:paraId="0D69219C" w14:textId="701A5142" w:rsidR="00BF6C28" w:rsidRPr="005F3AA9" w:rsidRDefault="00BF6C28" w:rsidP="00BF6C28">
            <w:pPr>
              <w:rPr>
                <w:sz w:val="22"/>
                <w:szCs w:val="22"/>
              </w:rPr>
            </w:pPr>
            <w:r w:rsidRPr="005F3AA9">
              <w:rPr>
                <w:sz w:val="22"/>
                <w:szCs w:val="22"/>
              </w:rPr>
              <w:t>2</w:t>
            </w:r>
          </w:p>
        </w:tc>
      </w:tr>
      <w:tr w:rsidR="00BF6C28" w:rsidRPr="005F3AA9" w14:paraId="6894E20D" w14:textId="77777777" w:rsidTr="00346ACE">
        <w:tc>
          <w:tcPr>
            <w:tcW w:w="1776" w:type="dxa"/>
          </w:tcPr>
          <w:p w14:paraId="785AEA76" w14:textId="0A302CFB" w:rsidR="00BF6C28" w:rsidRPr="005F3AA9" w:rsidRDefault="00BF6C28" w:rsidP="00BF6C28">
            <w:pPr>
              <w:rPr>
                <w:sz w:val="22"/>
                <w:szCs w:val="22"/>
              </w:rPr>
            </w:pPr>
            <w:r w:rsidRPr="005F3AA9">
              <w:rPr>
                <w:sz w:val="22"/>
                <w:szCs w:val="22"/>
              </w:rPr>
              <w:t>De Moraes et al. 2015, Multiple European countries</w:t>
            </w:r>
            <w:r w:rsidRPr="005F3AA9">
              <w:rPr>
                <w:sz w:val="22"/>
                <w:szCs w:val="22"/>
              </w:rPr>
              <w:fldChar w:fldCharType="begin">
                <w:fldData xml:space="preserve">PEVuZE5vdGU+PENpdGU+PEF1dGhvcj5kZSBNb3JhZXM8L0F1dGhvcj48WWVhcj4yMDE1PC9ZZWFy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kZSBNb3JhZXM8L0F1dGhvcj48WWVhcj4yMDE1PC9ZZWFy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1]</w:t>
            </w:r>
            <w:r w:rsidRPr="005F3AA9">
              <w:rPr>
                <w:sz w:val="22"/>
                <w:szCs w:val="22"/>
              </w:rPr>
              <w:fldChar w:fldCharType="end"/>
            </w:r>
          </w:p>
        </w:tc>
        <w:tc>
          <w:tcPr>
            <w:tcW w:w="1811" w:type="dxa"/>
          </w:tcPr>
          <w:p w14:paraId="4C45D690" w14:textId="6A708037" w:rsidR="00BF6C28" w:rsidRPr="005F3AA9" w:rsidRDefault="00BF6C28" w:rsidP="00BF6C28">
            <w:pPr>
              <w:rPr>
                <w:sz w:val="22"/>
                <w:szCs w:val="22"/>
              </w:rPr>
            </w:pPr>
            <w:r w:rsidRPr="005F3AA9">
              <w:rPr>
                <w:sz w:val="22"/>
                <w:szCs w:val="22"/>
              </w:rPr>
              <w:t>n: 1605;</w:t>
            </w:r>
          </w:p>
          <w:p w14:paraId="2E451DEB" w14:textId="11DA28E8" w:rsidR="00BF6C28" w:rsidRPr="005F3AA9" w:rsidRDefault="00BF6C28" w:rsidP="00BF6C28">
            <w:pPr>
              <w:rPr>
                <w:sz w:val="22"/>
                <w:szCs w:val="22"/>
              </w:rPr>
            </w:pPr>
            <w:r w:rsidRPr="005F3AA9">
              <w:rPr>
                <w:sz w:val="22"/>
                <w:szCs w:val="22"/>
              </w:rPr>
              <w:t>age: 12.5-17.5;</w:t>
            </w:r>
          </w:p>
          <w:p w14:paraId="52E1AE5F" w14:textId="78F3B88F" w:rsidR="00BF6C28" w:rsidRPr="005F3AA9" w:rsidRDefault="00BF6C28" w:rsidP="00BF6C28">
            <w:pPr>
              <w:rPr>
                <w:sz w:val="22"/>
                <w:szCs w:val="22"/>
              </w:rPr>
            </w:pPr>
            <w:r w:rsidRPr="005F3AA9">
              <w:rPr>
                <w:sz w:val="22"/>
                <w:szCs w:val="22"/>
              </w:rPr>
              <w:t>female: 51.9%</w:t>
            </w:r>
          </w:p>
        </w:tc>
        <w:tc>
          <w:tcPr>
            <w:tcW w:w="1526" w:type="dxa"/>
          </w:tcPr>
          <w:p w14:paraId="36EB55F1" w14:textId="17936B46" w:rsidR="00BF6C28" w:rsidRPr="005F3AA9" w:rsidRDefault="00BF6C28" w:rsidP="00BF6C28">
            <w:pPr>
              <w:rPr>
                <w:sz w:val="22"/>
                <w:szCs w:val="22"/>
              </w:rPr>
            </w:pPr>
            <w:r w:rsidRPr="005F3AA9">
              <w:rPr>
                <w:sz w:val="22"/>
                <w:szCs w:val="22"/>
              </w:rPr>
              <w:t>Cross-sectional</w:t>
            </w:r>
          </w:p>
        </w:tc>
        <w:tc>
          <w:tcPr>
            <w:tcW w:w="989" w:type="dxa"/>
          </w:tcPr>
          <w:p w14:paraId="7D4CD9CF" w14:textId="0D8709D7" w:rsidR="00BF6C28" w:rsidRPr="005F3AA9" w:rsidRDefault="00BF6C28" w:rsidP="00BF6C28">
            <w:pPr>
              <w:rPr>
                <w:sz w:val="22"/>
                <w:szCs w:val="22"/>
              </w:rPr>
            </w:pPr>
            <w:r w:rsidRPr="005F3AA9">
              <w:rPr>
                <w:sz w:val="22"/>
                <w:szCs w:val="22"/>
              </w:rPr>
              <w:t>24h recall</w:t>
            </w:r>
          </w:p>
        </w:tc>
        <w:tc>
          <w:tcPr>
            <w:tcW w:w="1413" w:type="dxa"/>
          </w:tcPr>
          <w:p w14:paraId="7EA3C1CA" w14:textId="77777777" w:rsidR="00BF6C28" w:rsidRPr="005F3AA9" w:rsidRDefault="00BF6C28" w:rsidP="00BF6C28">
            <w:pPr>
              <w:rPr>
                <w:sz w:val="22"/>
                <w:szCs w:val="22"/>
              </w:rPr>
            </w:pPr>
          </w:p>
        </w:tc>
        <w:tc>
          <w:tcPr>
            <w:tcW w:w="1356" w:type="dxa"/>
          </w:tcPr>
          <w:p w14:paraId="1091336F" w14:textId="18B1F8D5" w:rsidR="00BF6C28" w:rsidRPr="005F3AA9" w:rsidRDefault="00BF6C28" w:rsidP="00BF6C28">
            <w:pPr>
              <w:rPr>
                <w:sz w:val="22"/>
                <w:szCs w:val="22"/>
              </w:rPr>
            </w:pPr>
            <w:r w:rsidRPr="005F3AA9">
              <w:rPr>
                <w:sz w:val="22"/>
                <w:szCs w:val="22"/>
              </w:rPr>
              <w:t>Boys</w:t>
            </w:r>
          </w:p>
          <w:p w14:paraId="2D6ED0E3" w14:textId="77777777" w:rsidR="00BF6C28" w:rsidRPr="005F3AA9" w:rsidRDefault="00BF6C28" w:rsidP="00BF6C28">
            <w:pPr>
              <w:rPr>
                <w:sz w:val="22"/>
                <w:szCs w:val="22"/>
              </w:rPr>
            </w:pPr>
          </w:p>
          <w:p w14:paraId="0F506AB6" w14:textId="77777777" w:rsidR="00BF6C28" w:rsidRPr="005F3AA9" w:rsidRDefault="00BF6C28" w:rsidP="00BF6C28">
            <w:pPr>
              <w:rPr>
                <w:sz w:val="22"/>
                <w:szCs w:val="22"/>
              </w:rPr>
            </w:pPr>
          </w:p>
          <w:p w14:paraId="1B1A7E38" w14:textId="77777777" w:rsidR="00BF6C28" w:rsidRPr="005F3AA9" w:rsidRDefault="00BF6C28" w:rsidP="00BF6C28">
            <w:pPr>
              <w:rPr>
                <w:sz w:val="22"/>
                <w:szCs w:val="22"/>
              </w:rPr>
            </w:pPr>
          </w:p>
          <w:p w14:paraId="6268E35D" w14:textId="77777777" w:rsidR="00BF6C28" w:rsidRPr="005F3AA9" w:rsidRDefault="00BF6C28" w:rsidP="00BF6C28">
            <w:pPr>
              <w:rPr>
                <w:sz w:val="22"/>
                <w:szCs w:val="22"/>
              </w:rPr>
            </w:pPr>
          </w:p>
          <w:p w14:paraId="6CE74963" w14:textId="77777777" w:rsidR="00BF6C28" w:rsidRPr="005F3AA9" w:rsidRDefault="00BF6C28" w:rsidP="00BF6C28">
            <w:pPr>
              <w:rPr>
                <w:sz w:val="22"/>
                <w:szCs w:val="22"/>
              </w:rPr>
            </w:pPr>
          </w:p>
          <w:p w14:paraId="7FF75CAA" w14:textId="77777777" w:rsidR="00BF6C28" w:rsidRPr="005F3AA9" w:rsidRDefault="00BF6C28" w:rsidP="00BF6C28">
            <w:pPr>
              <w:rPr>
                <w:sz w:val="22"/>
                <w:szCs w:val="22"/>
              </w:rPr>
            </w:pPr>
          </w:p>
          <w:p w14:paraId="4FAACFC8" w14:textId="77777777" w:rsidR="00BF6C28" w:rsidRPr="005F3AA9" w:rsidRDefault="00BF6C28" w:rsidP="00BF6C28">
            <w:pPr>
              <w:rPr>
                <w:sz w:val="22"/>
                <w:szCs w:val="22"/>
              </w:rPr>
            </w:pPr>
          </w:p>
          <w:p w14:paraId="66F20664" w14:textId="77777777" w:rsidR="00BF6C28" w:rsidRPr="005F3AA9" w:rsidRDefault="00BF6C28" w:rsidP="00BF6C28">
            <w:pPr>
              <w:rPr>
                <w:sz w:val="22"/>
                <w:szCs w:val="22"/>
              </w:rPr>
            </w:pPr>
          </w:p>
          <w:p w14:paraId="6DEC2941" w14:textId="77777777" w:rsidR="00BF6C28" w:rsidRPr="005F3AA9" w:rsidRDefault="00BF6C28" w:rsidP="00BF6C28">
            <w:pPr>
              <w:rPr>
                <w:sz w:val="22"/>
                <w:szCs w:val="22"/>
              </w:rPr>
            </w:pPr>
          </w:p>
          <w:p w14:paraId="17F79748" w14:textId="77777777" w:rsidR="00BF6C28" w:rsidRPr="005F3AA9" w:rsidRDefault="00BF6C28" w:rsidP="00BF6C28">
            <w:pPr>
              <w:rPr>
                <w:sz w:val="22"/>
                <w:szCs w:val="22"/>
              </w:rPr>
            </w:pPr>
          </w:p>
          <w:p w14:paraId="10735198" w14:textId="77777777" w:rsidR="00BF6C28" w:rsidRPr="005F3AA9" w:rsidRDefault="00BF6C28" w:rsidP="00BF6C28">
            <w:pPr>
              <w:rPr>
                <w:sz w:val="22"/>
                <w:szCs w:val="22"/>
              </w:rPr>
            </w:pPr>
          </w:p>
          <w:p w14:paraId="330DDCAE" w14:textId="77777777" w:rsidR="00BF6C28" w:rsidRPr="005F3AA9" w:rsidRDefault="00BF6C28" w:rsidP="00BF6C28">
            <w:pPr>
              <w:rPr>
                <w:sz w:val="22"/>
                <w:szCs w:val="22"/>
              </w:rPr>
            </w:pPr>
          </w:p>
          <w:p w14:paraId="35D7DC59" w14:textId="77777777" w:rsidR="00BF6C28" w:rsidRPr="005F3AA9" w:rsidRDefault="00BF6C28" w:rsidP="00BF6C28">
            <w:pPr>
              <w:rPr>
                <w:sz w:val="22"/>
                <w:szCs w:val="22"/>
              </w:rPr>
            </w:pPr>
          </w:p>
          <w:p w14:paraId="352D13B5" w14:textId="77777777" w:rsidR="00BF6C28" w:rsidRPr="005F3AA9" w:rsidRDefault="00BF6C28" w:rsidP="00BF6C28">
            <w:pPr>
              <w:rPr>
                <w:sz w:val="22"/>
                <w:szCs w:val="22"/>
              </w:rPr>
            </w:pPr>
          </w:p>
          <w:p w14:paraId="1D59C446" w14:textId="77777777" w:rsidR="00BF6C28" w:rsidRPr="005F3AA9" w:rsidRDefault="00BF6C28" w:rsidP="00BF6C28">
            <w:pPr>
              <w:rPr>
                <w:sz w:val="22"/>
                <w:szCs w:val="22"/>
              </w:rPr>
            </w:pPr>
          </w:p>
          <w:p w14:paraId="17CB69C7" w14:textId="77777777" w:rsidR="00BF6C28" w:rsidRPr="005F3AA9" w:rsidRDefault="00BF6C28" w:rsidP="00BF6C28">
            <w:pPr>
              <w:rPr>
                <w:sz w:val="22"/>
                <w:szCs w:val="22"/>
              </w:rPr>
            </w:pPr>
          </w:p>
          <w:p w14:paraId="71A5C18B" w14:textId="77777777" w:rsidR="00BF6C28" w:rsidRPr="005F3AA9" w:rsidRDefault="00BF6C28" w:rsidP="00BF6C28">
            <w:pPr>
              <w:rPr>
                <w:sz w:val="22"/>
                <w:szCs w:val="22"/>
              </w:rPr>
            </w:pPr>
          </w:p>
          <w:p w14:paraId="7EFEF1EB" w14:textId="77777777" w:rsidR="00BF6C28" w:rsidRPr="005F3AA9" w:rsidRDefault="00BF6C28" w:rsidP="00BF6C28">
            <w:pPr>
              <w:rPr>
                <w:sz w:val="22"/>
                <w:szCs w:val="22"/>
              </w:rPr>
            </w:pPr>
          </w:p>
          <w:p w14:paraId="1593D177" w14:textId="77777777" w:rsidR="00BF6C28" w:rsidRPr="005F3AA9" w:rsidRDefault="00BF6C28" w:rsidP="00BF6C28">
            <w:pPr>
              <w:rPr>
                <w:sz w:val="22"/>
                <w:szCs w:val="22"/>
              </w:rPr>
            </w:pPr>
          </w:p>
          <w:p w14:paraId="62D776E7" w14:textId="77777777" w:rsidR="00BF6C28" w:rsidRPr="005F3AA9" w:rsidRDefault="00BF6C28" w:rsidP="00BF6C28">
            <w:pPr>
              <w:rPr>
                <w:sz w:val="22"/>
                <w:szCs w:val="22"/>
              </w:rPr>
            </w:pPr>
          </w:p>
          <w:p w14:paraId="084CE38C" w14:textId="7EF9705A" w:rsidR="00BF6C28" w:rsidRPr="005F3AA9" w:rsidRDefault="00BF6C28" w:rsidP="00BF6C28">
            <w:pPr>
              <w:rPr>
                <w:sz w:val="22"/>
                <w:szCs w:val="22"/>
              </w:rPr>
            </w:pPr>
            <w:r w:rsidRPr="005F3AA9">
              <w:rPr>
                <w:sz w:val="22"/>
                <w:szCs w:val="22"/>
              </w:rPr>
              <w:t>Girls</w:t>
            </w:r>
          </w:p>
        </w:tc>
        <w:tc>
          <w:tcPr>
            <w:tcW w:w="2303" w:type="dxa"/>
          </w:tcPr>
          <w:p w14:paraId="4258373D" w14:textId="5CD0C613" w:rsidR="00BF6C28" w:rsidRPr="005F3AA9" w:rsidRDefault="00BF6C28" w:rsidP="00BF6C28">
            <w:pPr>
              <w:rPr>
                <w:sz w:val="22"/>
                <w:szCs w:val="22"/>
              </w:rPr>
            </w:pPr>
            <w:r w:rsidRPr="005F3AA9">
              <w:rPr>
                <w:sz w:val="22"/>
                <w:szCs w:val="22"/>
              </w:rPr>
              <w:t>Vegetal Proteins</w:t>
            </w:r>
          </w:p>
          <w:p w14:paraId="4D4BF374" w14:textId="012BA1A6" w:rsidR="00BF6C28" w:rsidRPr="005F3AA9" w:rsidRDefault="00BF6C28" w:rsidP="00BF6C28">
            <w:pPr>
              <w:rPr>
                <w:sz w:val="22"/>
                <w:szCs w:val="22"/>
              </w:rPr>
            </w:pPr>
            <w:r w:rsidRPr="005F3AA9">
              <w:rPr>
                <w:sz w:val="22"/>
                <w:szCs w:val="22"/>
              </w:rPr>
              <w:t>Animal Proteins</w:t>
            </w:r>
          </w:p>
          <w:p w14:paraId="75C7903D" w14:textId="48B3BD81" w:rsidR="00BF6C28" w:rsidRPr="005F3AA9" w:rsidRDefault="00BF6C28" w:rsidP="00BF6C28">
            <w:pPr>
              <w:rPr>
                <w:sz w:val="22"/>
                <w:szCs w:val="22"/>
              </w:rPr>
            </w:pPr>
            <w:r w:rsidRPr="005F3AA9">
              <w:rPr>
                <w:sz w:val="22"/>
                <w:szCs w:val="22"/>
              </w:rPr>
              <w:t>Total Proteins</w:t>
            </w:r>
          </w:p>
          <w:p w14:paraId="03F571F8" w14:textId="77777777" w:rsidR="00BF6C28" w:rsidRPr="005F3AA9" w:rsidRDefault="00BF6C28" w:rsidP="00BF6C28">
            <w:pPr>
              <w:rPr>
                <w:sz w:val="22"/>
                <w:szCs w:val="22"/>
              </w:rPr>
            </w:pPr>
            <w:r w:rsidRPr="005F3AA9">
              <w:rPr>
                <w:sz w:val="22"/>
                <w:szCs w:val="22"/>
              </w:rPr>
              <w:t>Alanine</w:t>
            </w:r>
          </w:p>
          <w:p w14:paraId="7A21E9AB" w14:textId="77777777" w:rsidR="00BF6C28" w:rsidRPr="005F3AA9" w:rsidRDefault="00BF6C28" w:rsidP="00BF6C28">
            <w:pPr>
              <w:rPr>
                <w:sz w:val="22"/>
                <w:szCs w:val="22"/>
              </w:rPr>
            </w:pPr>
            <w:r w:rsidRPr="005F3AA9">
              <w:rPr>
                <w:sz w:val="22"/>
                <w:szCs w:val="22"/>
              </w:rPr>
              <w:t>Glycine</w:t>
            </w:r>
          </w:p>
          <w:p w14:paraId="020E3644" w14:textId="77777777" w:rsidR="00BF6C28" w:rsidRPr="005F3AA9" w:rsidRDefault="00BF6C28" w:rsidP="00BF6C28">
            <w:pPr>
              <w:rPr>
                <w:sz w:val="22"/>
                <w:szCs w:val="22"/>
              </w:rPr>
            </w:pPr>
            <w:r w:rsidRPr="005F3AA9">
              <w:rPr>
                <w:sz w:val="22"/>
                <w:szCs w:val="22"/>
              </w:rPr>
              <w:t>Isoleucine</w:t>
            </w:r>
          </w:p>
          <w:p w14:paraId="76448CF7" w14:textId="77777777" w:rsidR="00BF6C28" w:rsidRPr="005F3AA9" w:rsidRDefault="00BF6C28" w:rsidP="00BF6C28">
            <w:pPr>
              <w:rPr>
                <w:sz w:val="22"/>
                <w:szCs w:val="22"/>
              </w:rPr>
            </w:pPr>
            <w:r w:rsidRPr="005F3AA9">
              <w:rPr>
                <w:sz w:val="22"/>
                <w:szCs w:val="22"/>
              </w:rPr>
              <w:t>Leucine</w:t>
            </w:r>
          </w:p>
          <w:p w14:paraId="3EE0DDC3" w14:textId="77777777" w:rsidR="00BF6C28" w:rsidRPr="005F3AA9" w:rsidRDefault="00BF6C28" w:rsidP="00BF6C28">
            <w:pPr>
              <w:rPr>
                <w:sz w:val="22"/>
                <w:szCs w:val="22"/>
              </w:rPr>
            </w:pPr>
            <w:r w:rsidRPr="005F3AA9">
              <w:rPr>
                <w:sz w:val="22"/>
                <w:szCs w:val="22"/>
              </w:rPr>
              <w:t>Valine</w:t>
            </w:r>
          </w:p>
          <w:p w14:paraId="53A86053" w14:textId="77777777" w:rsidR="00BF6C28" w:rsidRPr="005F3AA9" w:rsidRDefault="00BF6C28" w:rsidP="00BF6C28">
            <w:pPr>
              <w:rPr>
                <w:sz w:val="22"/>
                <w:szCs w:val="22"/>
              </w:rPr>
            </w:pPr>
            <w:r w:rsidRPr="005F3AA9">
              <w:rPr>
                <w:sz w:val="22"/>
                <w:szCs w:val="22"/>
              </w:rPr>
              <w:t>Phenilalanine</w:t>
            </w:r>
          </w:p>
          <w:p w14:paraId="7D842BDC" w14:textId="77777777" w:rsidR="00BF6C28" w:rsidRPr="005F3AA9" w:rsidRDefault="00BF6C28" w:rsidP="00BF6C28">
            <w:pPr>
              <w:rPr>
                <w:sz w:val="22"/>
                <w:szCs w:val="22"/>
              </w:rPr>
            </w:pPr>
            <w:r w:rsidRPr="005F3AA9">
              <w:rPr>
                <w:sz w:val="22"/>
                <w:szCs w:val="22"/>
              </w:rPr>
              <w:t>Tryptophane</w:t>
            </w:r>
          </w:p>
          <w:p w14:paraId="5293A3B6" w14:textId="77777777" w:rsidR="00BF6C28" w:rsidRPr="005F3AA9" w:rsidRDefault="00BF6C28" w:rsidP="00BF6C28">
            <w:pPr>
              <w:rPr>
                <w:sz w:val="22"/>
                <w:szCs w:val="22"/>
              </w:rPr>
            </w:pPr>
            <w:r w:rsidRPr="005F3AA9">
              <w:rPr>
                <w:sz w:val="22"/>
                <w:szCs w:val="22"/>
              </w:rPr>
              <w:t>Tyrosine</w:t>
            </w:r>
          </w:p>
          <w:p w14:paraId="04FC62A6" w14:textId="77777777" w:rsidR="00BF6C28" w:rsidRPr="005F3AA9" w:rsidRDefault="00BF6C28" w:rsidP="00BF6C28">
            <w:pPr>
              <w:rPr>
                <w:sz w:val="22"/>
                <w:szCs w:val="22"/>
              </w:rPr>
            </w:pPr>
            <w:r w:rsidRPr="005F3AA9">
              <w:rPr>
                <w:sz w:val="22"/>
                <w:szCs w:val="22"/>
              </w:rPr>
              <w:t>Arginine</w:t>
            </w:r>
          </w:p>
          <w:p w14:paraId="61613280" w14:textId="77777777" w:rsidR="00BF6C28" w:rsidRPr="005F3AA9" w:rsidRDefault="00BF6C28" w:rsidP="00BF6C28">
            <w:pPr>
              <w:rPr>
                <w:sz w:val="22"/>
                <w:szCs w:val="22"/>
              </w:rPr>
            </w:pPr>
            <w:r w:rsidRPr="005F3AA9">
              <w:rPr>
                <w:sz w:val="22"/>
                <w:szCs w:val="22"/>
              </w:rPr>
              <w:t>Histidine</w:t>
            </w:r>
          </w:p>
          <w:p w14:paraId="68DB3B2E" w14:textId="77777777" w:rsidR="00BF6C28" w:rsidRPr="005F3AA9" w:rsidRDefault="00BF6C28" w:rsidP="00BF6C28">
            <w:pPr>
              <w:rPr>
                <w:sz w:val="22"/>
                <w:szCs w:val="22"/>
              </w:rPr>
            </w:pPr>
            <w:r w:rsidRPr="005F3AA9">
              <w:rPr>
                <w:sz w:val="22"/>
                <w:szCs w:val="22"/>
              </w:rPr>
              <w:t>Lysine</w:t>
            </w:r>
          </w:p>
          <w:p w14:paraId="3D7A3604" w14:textId="77777777" w:rsidR="00BF6C28" w:rsidRPr="005F3AA9" w:rsidRDefault="00BF6C28" w:rsidP="00BF6C28">
            <w:pPr>
              <w:rPr>
                <w:sz w:val="22"/>
                <w:szCs w:val="22"/>
              </w:rPr>
            </w:pPr>
            <w:r w:rsidRPr="005F3AA9">
              <w:rPr>
                <w:sz w:val="22"/>
                <w:szCs w:val="22"/>
              </w:rPr>
              <w:t>Asparaginic acid</w:t>
            </w:r>
          </w:p>
          <w:p w14:paraId="14771D49" w14:textId="77777777" w:rsidR="00BF6C28" w:rsidRPr="005F3AA9" w:rsidRDefault="00BF6C28" w:rsidP="00BF6C28">
            <w:pPr>
              <w:rPr>
                <w:sz w:val="22"/>
                <w:szCs w:val="22"/>
              </w:rPr>
            </w:pPr>
            <w:r w:rsidRPr="005F3AA9">
              <w:rPr>
                <w:sz w:val="22"/>
                <w:szCs w:val="22"/>
              </w:rPr>
              <w:t>Glutamic acid</w:t>
            </w:r>
          </w:p>
          <w:p w14:paraId="38AB273A" w14:textId="77777777" w:rsidR="00BF6C28" w:rsidRPr="005F3AA9" w:rsidRDefault="00BF6C28" w:rsidP="00BF6C28">
            <w:pPr>
              <w:rPr>
                <w:sz w:val="22"/>
                <w:szCs w:val="22"/>
              </w:rPr>
            </w:pPr>
            <w:r w:rsidRPr="005F3AA9">
              <w:rPr>
                <w:sz w:val="22"/>
                <w:szCs w:val="22"/>
              </w:rPr>
              <w:t>Serine</w:t>
            </w:r>
          </w:p>
          <w:p w14:paraId="190CAE45" w14:textId="77777777" w:rsidR="00BF6C28" w:rsidRPr="005F3AA9" w:rsidRDefault="00BF6C28" w:rsidP="00BF6C28">
            <w:pPr>
              <w:rPr>
                <w:sz w:val="22"/>
                <w:szCs w:val="22"/>
              </w:rPr>
            </w:pPr>
            <w:r w:rsidRPr="005F3AA9">
              <w:rPr>
                <w:sz w:val="22"/>
                <w:szCs w:val="22"/>
              </w:rPr>
              <w:t>Theorine</w:t>
            </w:r>
          </w:p>
          <w:p w14:paraId="16864A83" w14:textId="77777777" w:rsidR="00BF6C28" w:rsidRPr="005F3AA9" w:rsidRDefault="00BF6C28" w:rsidP="00BF6C28">
            <w:pPr>
              <w:rPr>
                <w:sz w:val="22"/>
                <w:szCs w:val="22"/>
              </w:rPr>
            </w:pPr>
            <w:r w:rsidRPr="005F3AA9">
              <w:rPr>
                <w:sz w:val="22"/>
                <w:szCs w:val="22"/>
              </w:rPr>
              <w:t>Cysteine</w:t>
            </w:r>
          </w:p>
          <w:p w14:paraId="38E534F8" w14:textId="77777777" w:rsidR="00BF6C28" w:rsidRPr="005F3AA9" w:rsidRDefault="00BF6C28" w:rsidP="00BF6C28">
            <w:pPr>
              <w:rPr>
                <w:sz w:val="22"/>
                <w:szCs w:val="22"/>
              </w:rPr>
            </w:pPr>
            <w:r w:rsidRPr="005F3AA9">
              <w:rPr>
                <w:sz w:val="22"/>
                <w:szCs w:val="22"/>
              </w:rPr>
              <w:t>Methionine</w:t>
            </w:r>
          </w:p>
          <w:p w14:paraId="4C2DDC78" w14:textId="77777777" w:rsidR="00BF6C28" w:rsidRPr="005F3AA9" w:rsidRDefault="00BF6C28" w:rsidP="00BF6C28">
            <w:pPr>
              <w:rPr>
                <w:sz w:val="22"/>
                <w:szCs w:val="22"/>
              </w:rPr>
            </w:pPr>
            <w:r w:rsidRPr="005F3AA9">
              <w:rPr>
                <w:sz w:val="22"/>
                <w:szCs w:val="22"/>
              </w:rPr>
              <w:t>Proline</w:t>
            </w:r>
          </w:p>
          <w:p w14:paraId="166FC149" w14:textId="0A3EBD8A" w:rsidR="00BF6C28" w:rsidRPr="005F3AA9" w:rsidRDefault="00BF6C28" w:rsidP="00BF6C28">
            <w:pPr>
              <w:rPr>
                <w:sz w:val="22"/>
                <w:szCs w:val="22"/>
              </w:rPr>
            </w:pPr>
            <w:r w:rsidRPr="005F3AA9">
              <w:rPr>
                <w:sz w:val="22"/>
                <w:szCs w:val="22"/>
              </w:rPr>
              <w:t>Vegetal Proteins</w:t>
            </w:r>
          </w:p>
          <w:p w14:paraId="5856D141" w14:textId="4CFC973F" w:rsidR="00BF6C28" w:rsidRPr="005F3AA9" w:rsidRDefault="00BF6C28" w:rsidP="00BF6C28">
            <w:pPr>
              <w:rPr>
                <w:sz w:val="22"/>
                <w:szCs w:val="22"/>
              </w:rPr>
            </w:pPr>
            <w:r w:rsidRPr="005F3AA9">
              <w:rPr>
                <w:sz w:val="22"/>
                <w:szCs w:val="22"/>
              </w:rPr>
              <w:t>Animal Proteins</w:t>
            </w:r>
          </w:p>
          <w:p w14:paraId="15A68C3F" w14:textId="56FFCE45" w:rsidR="00BF6C28" w:rsidRPr="005F3AA9" w:rsidRDefault="00BF6C28" w:rsidP="00BF6C28">
            <w:pPr>
              <w:rPr>
                <w:sz w:val="22"/>
                <w:szCs w:val="22"/>
              </w:rPr>
            </w:pPr>
            <w:r w:rsidRPr="005F3AA9">
              <w:rPr>
                <w:sz w:val="22"/>
                <w:szCs w:val="22"/>
              </w:rPr>
              <w:t>Total Proteins</w:t>
            </w:r>
          </w:p>
          <w:p w14:paraId="315F1A5D" w14:textId="77777777" w:rsidR="00BF6C28" w:rsidRPr="005F3AA9" w:rsidRDefault="00BF6C28" w:rsidP="00BF6C28">
            <w:pPr>
              <w:rPr>
                <w:sz w:val="22"/>
                <w:szCs w:val="22"/>
              </w:rPr>
            </w:pPr>
            <w:r w:rsidRPr="005F3AA9">
              <w:rPr>
                <w:sz w:val="22"/>
                <w:szCs w:val="22"/>
              </w:rPr>
              <w:t>Alanine</w:t>
            </w:r>
          </w:p>
          <w:p w14:paraId="28833495" w14:textId="77777777" w:rsidR="00BF6C28" w:rsidRPr="005F3AA9" w:rsidRDefault="00BF6C28" w:rsidP="00BF6C28">
            <w:pPr>
              <w:rPr>
                <w:sz w:val="22"/>
                <w:szCs w:val="22"/>
              </w:rPr>
            </w:pPr>
            <w:r w:rsidRPr="005F3AA9">
              <w:rPr>
                <w:sz w:val="22"/>
                <w:szCs w:val="22"/>
              </w:rPr>
              <w:t>Glycine</w:t>
            </w:r>
          </w:p>
          <w:p w14:paraId="4C8506F4" w14:textId="77777777" w:rsidR="00BF6C28" w:rsidRPr="005F3AA9" w:rsidRDefault="00BF6C28" w:rsidP="00BF6C28">
            <w:pPr>
              <w:rPr>
                <w:sz w:val="22"/>
                <w:szCs w:val="22"/>
              </w:rPr>
            </w:pPr>
            <w:r w:rsidRPr="005F3AA9">
              <w:rPr>
                <w:sz w:val="22"/>
                <w:szCs w:val="22"/>
              </w:rPr>
              <w:t>Isoleucine</w:t>
            </w:r>
          </w:p>
          <w:p w14:paraId="26689BC7" w14:textId="77777777" w:rsidR="00BF6C28" w:rsidRPr="005F3AA9" w:rsidRDefault="00BF6C28" w:rsidP="00BF6C28">
            <w:pPr>
              <w:rPr>
                <w:sz w:val="22"/>
                <w:szCs w:val="22"/>
              </w:rPr>
            </w:pPr>
            <w:r w:rsidRPr="005F3AA9">
              <w:rPr>
                <w:sz w:val="22"/>
                <w:szCs w:val="22"/>
              </w:rPr>
              <w:t>Leucine</w:t>
            </w:r>
          </w:p>
          <w:p w14:paraId="162CF2AB" w14:textId="77777777" w:rsidR="00BF6C28" w:rsidRPr="005F3AA9" w:rsidRDefault="00BF6C28" w:rsidP="00BF6C28">
            <w:pPr>
              <w:rPr>
                <w:sz w:val="22"/>
                <w:szCs w:val="22"/>
              </w:rPr>
            </w:pPr>
            <w:r w:rsidRPr="005F3AA9">
              <w:rPr>
                <w:sz w:val="22"/>
                <w:szCs w:val="22"/>
              </w:rPr>
              <w:t>Valine</w:t>
            </w:r>
          </w:p>
          <w:p w14:paraId="556647A3" w14:textId="77777777" w:rsidR="00BF6C28" w:rsidRPr="005F3AA9" w:rsidRDefault="00BF6C28" w:rsidP="00BF6C28">
            <w:pPr>
              <w:rPr>
                <w:sz w:val="22"/>
                <w:szCs w:val="22"/>
              </w:rPr>
            </w:pPr>
            <w:r w:rsidRPr="005F3AA9">
              <w:rPr>
                <w:sz w:val="22"/>
                <w:szCs w:val="22"/>
              </w:rPr>
              <w:t>Phenilalanine</w:t>
            </w:r>
          </w:p>
          <w:p w14:paraId="4FD716EC" w14:textId="77777777" w:rsidR="00BF6C28" w:rsidRPr="005F3AA9" w:rsidRDefault="00BF6C28" w:rsidP="00BF6C28">
            <w:pPr>
              <w:rPr>
                <w:sz w:val="22"/>
                <w:szCs w:val="22"/>
              </w:rPr>
            </w:pPr>
            <w:r w:rsidRPr="005F3AA9">
              <w:rPr>
                <w:sz w:val="22"/>
                <w:szCs w:val="22"/>
              </w:rPr>
              <w:t>Tryptophane</w:t>
            </w:r>
          </w:p>
          <w:p w14:paraId="09974C5B" w14:textId="77777777" w:rsidR="00BF6C28" w:rsidRPr="005F3AA9" w:rsidRDefault="00BF6C28" w:rsidP="00BF6C28">
            <w:pPr>
              <w:rPr>
                <w:sz w:val="22"/>
                <w:szCs w:val="22"/>
              </w:rPr>
            </w:pPr>
            <w:r w:rsidRPr="005F3AA9">
              <w:rPr>
                <w:sz w:val="22"/>
                <w:szCs w:val="22"/>
              </w:rPr>
              <w:t>Tyrosine</w:t>
            </w:r>
          </w:p>
          <w:p w14:paraId="0C58F2C3" w14:textId="77777777" w:rsidR="00BF6C28" w:rsidRPr="005F3AA9" w:rsidRDefault="00BF6C28" w:rsidP="00BF6C28">
            <w:pPr>
              <w:rPr>
                <w:sz w:val="22"/>
                <w:szCs w:val="22"/>
              </w:rPr>
            </w:pPr>
            <w:r w:rsidRPr="005F3AA9">
              <w:rPr>
                <w:sz w:val="22"/>
                <w:szCs w:val="22"/>
              </w:rPr>
              <w:t>Arginine</w:t>
            </w:r>
          </w:p>
          <w:p w14:paraId="4B65E30E" w14:textId="77777777" w:rsidR="00BF6C28" w:rsidRPr="005F3AA9" w:rsidRDefault="00BF6C28" w:rsidP="00BF6C28">
            <w:pPr>
              <w:rPr>
                <w:sz w:val="22"/>
                <w:szCs w:val="22"/>
              </w:rPr>
            </w:pPr>
            <w:r w:rsidRPr="005F3AA9">
              <w:rPr>
                <w:sz w:val="22"/>
                <w:szCs w:val="22"/>
              </w:rPr>
              <w:t>Histidine</w:t>
            </w:r>
          </w:p>
          <w:p w14:paraId="1EC45D1D" w14:textId="77777777" w:rsidR="00BF6C28" w:rsidRPr="005F3AA9" w:rsidRDefault="00BF6C28" w:rsidP="00BF6C28">
            <w:pPr>
              <w:rPr>
                <w:sz w:val="22"/>
                <w:szCs w:val="22"/>
              </w:rPr>
            </w:pPr>
            <w:r w:rsidRPr="005F3AA9">
              <w:rPr>
                <w:sz w:val="22"/>
                <w:szCs w:val="22"/>
              </w:rPr>
              <w:t>Lysine</w:t>
            </w:r>
          </w:p>
          <w:p w14:paraId="6E34F0E2" w14:textId="77777777" w:rsidR="00BF6C28" w:rsidRPr="005F3AA9" w:rsidRDefault="00BF6C28" w:rsidP="00BF6C28">
            <w:pPr>
              <w:rPr>
                <w:sz w:val="22"/>
                <w:szCs w:val="22"/>
              </w:rPr>
            </w:pPr>
            <w:r w:rsidRPr="005F3AA9">
              <w:rPr>
                <w:sz w:val="22"/>
                <w:szCs w:val="22"/>
              </w:rPr>
              <w:t>Asparaginic acid</w:t>
            </w:r>
          </w:p>
          <w:p w14:paraId="0009F5A8" w14:textId="77777777" w:rsidR="00BF6C28" w:rsidRPr="005F3AA9" w:rsidRDefault="00BF6C28" w:rsidP="00BF6C28">
            <w:pPr>
              <w:rPr>
                <w:sz w:val="22"/>
                <w:szCs w:val="22"/>
              </w:rPr>
            </w:pPr>
            <w:r w:rsidRPr="005F3AA9">
              <w:rPr>
                <w:sz w:val="22"/>
                <w:szCs w:val="22"/>
              </w:rPr>
              <w:t>Glutamic acid</w:t>
            </w:r>
          </w:p>
          <w:p w14:paraId="1921E2B5" w14:textId="77777777" w:rsidR="00BF6C28" w:rsidRPr="005F3AA9" w:rsidRDefault="00BF6C28" w:rsidP="00BF6C28">
            <w:pPr>
              <w:rPr>
                <w:sz w:val="22"/>
                <w:szCs w:val="22"/>
              </w:rPr>
            </w:pPr>
            <w:r w:rsidRPr="005F3AA9">
              <w:rPr>
                <w:sz w:val="22"/>
                <w:szCs w:val="22"/>
              </w:rPr>
              <w:t>Serine</w:t>
            </w:r>
          </w:p>
          <w:p w14:paraId="440307D5" w14:textId="77777777" w:rsidR="00BF6C28" w:rsidRPr="005F3AA9" w:rsidRDefault="00BF6C28" w:rsidP="00BF6C28">
            <w:pPr>
              <w:rPr>
                <w:sz w:val="22"/>
                <w:szCs w:val="22"/>
              </w:rPr>
            </w:pPr>
            <w:r w:rsidRPr="005F3AA9">
              <w:rPr>
                <w:sz w:val="22"/>
                <w:szCs w:val="22"/>
              </w:rPr>
              <w:t>Theorine</w:t>
            </w:r>
          </w:p>
          <w:p w14:paraId="435041DA" w14:textId="77777777" w:rsidR="00BF6C28" w:rsidRPr="005F3AA9" w:rsidRDefault="00BF6C28" w:rsidP="00BF6C28">
            <w:pPr>
              <w:rPr>
                <w:sz w:val="22"/>
                <w:szCs w:val="22"/>
              </w:rPr>
            </w:pPr>
            <w:r w:rsidRPr="005F3AA9">
              <w:rPr>
                <w:sz w:val="22"/>
                <w:szCs w:val="22"/>
              </w:rPr>
              <w:t>Cysteine</w:t>
            </w:r>
          </w:p>
          <w:p w14:paraId="78FB16CB" w14:textId="77777777" w:rsidR="00BF6C28" w:rsidRPr="005F3AA9" w:rsidRDefault="00BF6C28" w:rsidP="00BF6C28">
            <w:pPr>
              <w:rPr>
                <w:sz w:val="22"/>
                <w:szCs w:val="22"/>
              </w:rPr>
            </w:pPr>
            <w:r w:rsidRPr="005F3AA9">
              <w:rPr>
                <w:sz w:val="22"/>
                <w:szCs w:val="22"/>
              </w:rPr>
              <w:t>Methionine</w:t>
            </w:r>
          </w:p>
          <w:p w14:paraId="08C22364" w14:textId="4758779F" w:rsidR="00BF6C28" w:rsidRPr="005F3AA9" w:rsidRDefault="00BF6C28" w:rsidP="00BF6C28">
            <w:pPr>
              <w:rPr>
                <w:sz w:val="22"/>
                <w:szCs w:val="22"/>
              </w:rPr>
            </w:pPr>
            <w:r w:rsidRPr="005F3AA9">
              <w:rPr>
                <w:sz w:val="22"/>
                <w:szCs w:val="22"/>
              </w:rPr>
              <w:t>Proline</w:t>
            </w:r>
          </w:p>
        </w:tc>
        <w:tc>
          <w:tcPr>
            <w:tcW w:w="1438" w:type="dxa"/>
            <w:gridSpan w:val="2"/>
          </w:tcPr>
          <w:p w14:paraId="1ACB1EF1" w14:textId="4E5BB4A0" w:rsidR="00BF6C28" w:rsidRPr="005F3AA9" w:rsidRDefault="00BF6C28" w:rsidP="00BF6C28">
            <w:pPr>
              <w:rPr>
                <w:sz w:val="22"/>
                <w:szCs w:val="22"/>
              </w:rPr>
            </w:pPr>
            <w:r w:rsidRPr="005F3AA9">
              <w:rPr>
                <w:sz w:val="22"/>
                <w:szCs w:val="22"/>
              </w:rPr>
              <w:t>n.s.</w:t>
            </w:r>
          </w:p>
          <w:p w14:paraId="7D6ED06C" w14:textId="782FC937" w:rsidR="00BF6C28" w:rsidRPr="005F3AA9" w:rsidRDefault="00BF6C28" w:rsidP="00BF6C28">
            <w:pPr>
              <w:rPr>
                <w:sz w:val="22"/>
                <w:szCs w:val="22"/>
              </w:rPr>
            </w:pPr>
            <w:r w:rsidRPr="005F3AA9">
              <w:rPr>
                <w:sz w:val="22"/>
                <w:szCs w:val="22"/>
              </w:rPr>
              <w:t>n.s.</w:t>
            </w:r>
          </w:p>
          <w:p w14:paraId="4759A561" w14:textId="31B038DD" w:rsidR="00BF6C28" w:rsidRPr="005F3AA9" w:rsidRDefault="00BF6C28" w:rsidP="00BF6C28">
            <w:pPr>
              <w:rPr>
                <w:sz w:val="22"/>
                <w:szCs w:val="22"/>
              </w:rPr>
            </w:pPr>
            <w:r w:rsidRPr="005F3AA9">
              <w:rPr>
                <w:sz w:val="22"/>
                <w:szCs w:val="22"/>
              </w:rPr>
              <w:t>n.s.</w:t>
            </w:r>
          </w:p>
          <w:p w14:paraId="54FF2864" w14:textId="313D5953" w:rsidR="00BF6C28" w:rsidRPr="005F3AA9" w:rsidRDefault="00BF6C28" w:rsidP="00BF6C28">
            <w:pPr>
              <w:rPr>
                <w:sz w:val="22"/>
                <w:szCs w:val="22"/>
              </w:rPr>
            </w:pPr>
            <w:r w:rsidRPr="005F3AA9">
              <w:rPr>
                <w:sz w:val="22"/>
                <w:szCs w:val="22"/>
              </w:rPr>
              <w:t>n.s.</w:t>
            </w:r>
          </w:p>
          <w:p w14:paraId="5BBD73F8" w14:textId="0EF8A95F" w:rsidR="00BF6C28" w:rsidRPr="005F3AA9" w:rsidRDefault="00BF6C28" w:rsidP="00BF6C28">
            <w:pPr>
              <w:rPr>
                <w:sz w:val="22"/>
                <w:szCs w:val="22"/>
              </w:rPr>
            </w:pPr>
            <w:r w:rsidRPr="005F3AA9">
              <w:rPr>
                <w:sz w:val="22"/>
                <w:szCs w:val="22"/>
              </w:rPr>
              <w:t>n.s.</w:t>
            </w:r>
          </w:p>
          <w:p w14:paraId="1F2899D2" w14:textId="61715454" w:rsidR="00BF6C28" w:rsidRPr="005F3AA9" w:rsidRDefault="00BF6C28" w:rsidP="00BF6C28">
            <w:pPr>
              <w:rPr>
                <w:sz w:val="22"/>
                <w:szCs w:val="22"/>
              </w:rPr>
            </w:pPr>
            <w:r w:rsidRPr="005F3AA9">
              <w:rPr>
                <w:sz w:val="22"/>
                <w:szCs w:val="22"/>
              </w:rPr>
              <w:t>n.s.</w:t>
            </w:r>
          </w:p>
          <w:p w14:paraId="22864D2F" w14:textId="16ABAE0E" w:rsidR="00BF6C28" w:rsidRPr="005F3AA9" w:rsidRDefault="00BF6C28" w:rsidP="00BF6C28">
            <w:pPr>
              <w:rPr>
                <w:sz w:val="22"/>
                <w:szCs w:val="22"/>
              </w:rPr>
            </w:pPr>
            <w:r w:rsidRPr="005F3AA9">
              <w:rPr>
                <w:sz w:val="22"/>
                <w:szCs w:val="22"/>
              </w:rPr>
              <w:t>n.s.</w:t>
            </w:r>
          </w:p>
          <w:p w14:paraId="154BC4BE" w14:textId="03257C4B" w:rsidR="00BF6C28" w:rsidRPr="005F3AA9" w:rsidRDefault="00BF6C28" w:rsidP="00BF6C28">
            <w:pPr>
              <w:rPr>
                <w:sz w:val="22"/>
                <w:szCs w:val="22"/>
              </w:rPr>
            </w:pPr>
            <w:r w:rsidRPr="005F3AA9">
              <w:rPr>
                <w:sz w:val="22"/>
                <w:szCs w:val="22"/>
              </w:rPr>
              <w:t>n.s.</w:t>
            </w:r>
          </w:p>
          <w:p w14:paraId="78669056" w14:textId="2B694061" w:rsidR="00BF6C28" w:rsidRPr="005F3AA9" w:rsidRDefault="00BF6C28" w:rsidP="00BF6C28">
            <w:pPr>
              <w:rPr>
                <w:sz w:val="22"/>
                <w:szCs w:val="22"/>
              </w:rPr>
            </w:pPr>
            <w:r w:rsidRPr="005F3AA9">
              <w:rPr>
                <w:sz w:val="22"/>
                <w:szCs w:val="22"/>
              </w:rPr>
              <w:t>n.s.</w:t>
            </w:r>
          </w:p>
          <w:p w14:paraId="78B2F4C0" w14:textId="0DFFAECC" w:rsidR="00BF6C28" w:rsidRPr="005F3AA9" w:rsidRDefault="00BF6C28" w:rsidP="00BF6C28">
            <w:pPr>
              <w:rPr>
                <w:sz w:val="22"/>
                <w:szCs w:val="22"/>
              </w:rPr>
            </w:pPr>
            <w:r w:rsidRPr="005F3AA9">
              <w:rPr>
                <w:sz w:val="22"/>
                <w:szCs w:val="22"/>
              </w:rPr>
              <w:t>n.s.</w:t>
            </w:r>
          </w:p>
          <w:p w14:paraId="04646E14" w14:textId="777D501D" w:rsidR="00BF6C28" w:rsidRPr="005F3AA9" w:rsidRDefault="00BF6C28" w:rsidP="00BF6C28">
            <w:pPr>
              <w:rPr>
                <w:sz w:val="22"/>
                <w:szCs w:val="22"/>
              </w:rPr>
            </w:pPr>
            <w:r w:rsidRPr="005F3AA9">
              <w:rPr>
                <w:sz w:val="22"/>
                <w:szCs w:val="22"/>
              </w:rPr>
              <w:t>n.s.</w:t>
            </w:r>
          </w:p>
          <w:p w14:paraId="6D17612D" w14:textId="057914C3" w:rsidR="00BF6C28" w:rsidRPr="005F3AA9" w:rsidRDefault="00BF6C28" w:rsidP="00BF6C28">
            <w:pPr>
              <w:rPr>
                <w:sz w:val="22"/>
                <w:szCs w:val="22"/>
              </w:rPr>
            </w:pPr>
            <w:r w:rsidRPr="005F3AA9">
              <w:rPr>
                <w:sz w:val="22"/>
                <w:szCs w:val="22"/>
              </w:rPr>
              <w:t>n.s.</w:t>
            </w:r>
          </w:p>
          <w:p w14:paraId="43FD37DC" w14:textId="0ABDD64D" w:rsidR="00BF6C28" w:rsidRPr="005F3AA9" w:rsidRDefault="00BF6C28" w:rsidP="00BF6C28">
            <w:pPr>
              <w:rPr>
                <w:sz w:val="22"/>
                <w:szCs w:val="22"/>
              </w:rPr>
            </w:pPr>
            <w:r w:rsidRPr="005F3AA9">
              <w:rPr>
                <w:sz w:val="22"/>
                <w:szCs w:val="22"/>
              </w:rPr>
              <w:t>1.01**</w:t>
            </w:r>
          </w:p>
          <w:p w14:paraId="2896E0AE" w14:textId="4C6199EB" w:rsidR="00BF6C28" w:rsidRPr="005F3AA9" w:rsidRDefault="00BF6C28" w:rsidP="00BF6C28">
            <w:pPr>
              <w:rPr>
                <w:sz w:val="22"/>
                <w:szCs w:val="22"/>
              </w:rPr>
            </w:pPr>
            <w:r w:rsidRPr="005F3AA9">
              <w:rPr>
                <w:sz w:val="22"/>
                <w:szCs w:val="22"/>
              </w:rPr>
              <w:t>n.s.</w:t>
            </w:r>
          </w:p>
          <w:p w14:paraId="3F362A5C" w14:textId="4D480489" w:rsidR="00BF6C28" w:rsidRPr="005F3AA9" w:rsidRDefault="00BF6C28" w:rsidP="00BF6C28">
            <w:pPr>
              <w:rPr>
                <w:sz w:val="22"/>
                <w:szCs w:val="22"/>
              </w:rPr>
            </w:pPr>
            <w:r w:rsidRPr="005F3AA9">
              <w:rPr>
                <w:sz w:val="22"/>
                <w:szCs w:val="22"/>
              </w:rPr>
              <w:t>n.s.</w:t>
            </w:r>
          </w:p>
          <w:p w14:paraId="5AB321B4" w14:textId="4188180E" w:rsidR="00BF6C28" w:rsidRPr="005F3AA9" w:rsidRDefault="00BF6C28" w:rsidP="00BF6C28">
            <w:pPr>
              <w:rPr>
                <w:sz w:val="22"/>
                <w:szCs w:val="22"/>
              </w:rPr>
            </w:pPr>
            <w:r w:rsidRPr="005F3AA9">
              <w:rPr>
                <w:sz w:val="22"/>
                <w:szCs w:val="22"/>
              </w:rPr>
              <w:t>n.s.</w:t>
            </w:r>
          </w:p>
          <w:p w14:paraId="77E3ED77" w14:textId="7EF7626D" w:rsidR="00BF6C28" w:rsidRPr="005F3AA9" w:rsidRDefault="00BF6C28" w:rsidP="00BF6C28">
            <w:pPr>
              <w:rPr>
                <w:sz w:val="22"/>
                <w:szCs w:val="22"/>
              </w:rPr>
            </w:pPr>
            <w:r w:rsidRPr="005F3AA9">
              <w:rPr>
                <w:sz w:val="22"/>
                <w:szCs w:val="22"/>
              </w:rPr>
              <w:t>n.s.</w:t>
            </w:r>
          </w:p>
          <w:p w14:paraId="7E19D45B" w14:textId="428B6BD6" w:rsidR="00BF6C28" w:rsidRPr="005F3AA9" w:rsidRDefault="00BF6C28" w:rsidP="00BF6C28">
            <w:pPr>
              <w:rPr>
                <w:sz w:val="22"/>
                <w:szCs w:val="22"/>
              </w:rPr>
            </w:pPr>
            <w:r w:rsidRPr="005F3AA9">
              <w:rPr>
                <w:sz w:val="22"/>
                <w:szCs w:val="22"/>
              </w:rPr>
              <w:t>n.s.</w:t>
            </w:r>
          </w:p>
          <w:p w14:paraId="2554A306" w14:textId="26F211A2" w:rsidR="00BF6C28" w:rsidRPr="005F3AA9" w:rsidRDefault="00BF6C28" w:rsidP="00BF6C28">
            <w:pPr>
              <w:rPr>
                <w:sz w:val="22"/>
                <w:szCs w:val="22"/>
              </w:rPr>
            </w:pPr>
            <w:r w:rsidRPr="005F3AA9">
              <w:rPr>
                <w:sz w:val="22"/>
                <w:szCs w:val="22"/>
              </w:rPr>
              <w:t>n.s.</w:t>
            </w:r>
          </w:p>
          <w:p w14:paraId="6092659C" w14:textId="6F2688D7" w:rsidR="00BF6C28" w:rsidRPr="005F3AA9" w:rsidRDefault="00BF6C28" w:rsidP="00BF6C28">
            <w:pPr>
              <w:rPr>
                <w:sz w:val="22"/>
                <w:szCs w:val="22"/>
              </w:rPr>
            </w:pPr>
            <w:r w:rsidRPr="005F3AA9">
              <w:rPr>
                <w:sz w:val="22"/>
                <w:szCs w:val="22"/>
              </w:rPr>
              <w:t>n.s.</w:t>
            </w:r>
          </w:p>
          <w:p w14:paraId="6B50EF54" w14:textId="5D03B089" w:rsidR="00BF6C28" w:rsidRPr="005F3AA9" w:rsidRDefault="00BF6C28" w:rsidP="00BF6C28">
            <w:pPr>
              <w:rPr>
                <w:sz w:val="22"/>
                <w:szCs w:val="22"/>
              </w:rPr>
            </w:pPr>
            <w:r w:rsidRPr="005F3AA9">
              <w:rPr>
                <w:sz w:val="22"/>
                <w:szCs w:val="22"/>
              </w:rPr>
              <w:t>n.s.</w:t>
            </w:r>
          </w:p>
          <w:p w14:paraId="62C9A1DD" w14:textId="7E34602C" w:rsidR="00BF6C28" w:rsidRPr="005F3AA9" w:rsidRDefault="00BF6C28" w:rsidP="00BF6C28">
            <w:pPr>
              <w:rPr>
                <w:sz w:val="22"/>
                <w:szCs w:val="22"/>
              </w:rPr>
            </w:pPr>
            <w:r w:rsidRPr="005F3AA9">
              <w:rPr>
                <w:sz w:val="22"/>
                <w:szCs w:val="22"/>
              </w:rPr>
              <w:t>n.s.</w:t>
            </w:r>
          </w:p>
          <w:p w14:paraId="6C538349" w14:textId="3C571476" w:rsidR="00BF6C28" w:rsidRPr="005F3AA9" w:rsidRDefault="00BF6C28" w:rsidP="00BF6C28">
            <w:pPr>
              <w:rPr>
                <w:sz w:val="22"/>
                <w:szCs w:val="22"/>
              </w:rPr>
            </w:pPr>
            <w:r w:rsidRPr="005F3AA9">
              <w:rPr>
                <w:sz w:val="22"/>
                <w:szCs w:val="22"/>
              </w:rPr>
              <w:t>n.s.</w:t>
            </w:r>
          </w:p>
          <w:p w14:paraId="5AE065DA" w14:textId="112DC8FA" w:rsidR="00BF6C28" w:rsidRPr="005F3AA9" w:rsidRDefault="00BF6C28" w:rsidP="00BF6C28">
            <w:pPr>
              <w:rPr>
                <w:sz w:val="22"/>
                <w:szCs w:val="22"/>
              </w:rPr>
            </w:pPr>
            <w:r w:rsidRPr="005F3AA9">
              <w:rPr>
                <w:sz w:val="22"/>
                <w:szCs w:val="22"/>
              </w:rPr>
              <w:t>n.s.</w:t>
            </w:r>
          </w:p>
          <w:p w14:paraId="6DB05068" w14:textId="6F69C7D0" w:rsidR="00BF6C28" w:rsidRPr="005F3AA9" w:rsidRDefault="00BF6C28" w:rsidP="00BF6C28">
            <w:pPr>
              <w:rPr>
                <w:sz w:val="22"/>
                <w:szCs w:val="22"/>
              </w:rPr>
            </w:pPr>
            <w:r w:rsidRPr="005F3AA9">
              <w:rPr>
                <w:sz w:val="22"/>
                <w:szCs w:val="22"/>
              </w:rPr>
              <w:t>n.s.</w:t>
            </w:r>
          </w:p>
          <w:p w14:paraId="20099B6C" w14:textId="140309C8" w:rsidR="00BF6C28" w:rsidRPr="005F3AA9" w:rsidRDefault="00BF6C28" w:rsidP="00BF6C28">
            <w:pPr>
              <w:rPr>
                <w:sz w:val="22"/>
                <w:szCs w:val="22"/>
              </w:rPr>
            </w:pPr>
            <w:r w:rsidRPr="005F3AA9">
              <w:rPr>
                <w:sz w:val="22"/>
                <w:szCs w:val="22"/>
              </w:rPr>
              <w:t>n.s.</w:t>
            </w:r>
          </w:p>
          <w:p w14:paraId="2B9C389B" w14:textId="79669F6D" w:rsidR="00BF6C28" w:rsidRPr="005F3AA9" w:rsidRDefault="00BF6C28" w:rsidP="00BF6C28">
            <w:pPr>
              <w:rPr>
                <w:sz w:val="22"/>
                <w:szCs w:val="22"/>
              </w:rPr>
            </w:pPr>
            <w:r w:rsidRPr="005F3AA9">
              <w:rPr>
                <w:sz w:val="22"/>
                <w:szCs w:val="22"/>
              </w:rPr>
              <w:t>n.s.</w:t>
            </w:r>
          </w:p>
          <w:p w14:paraId="1666843C" w14:textId="053C2417" w:rsidR="00BF6C28" w:rsidRPr="005F3AA9" w:rsidRDefault="00BF6C28" w:rsidP="00BF6C28">
            <w:pPr>
              <w:rPr>
                <w:sz w:val="22"/>
                <w:szCs w:val="22"/>
              </w:rPr>
            </w:pPr>
            <w:r w:rsidRPr="005F3AA9">
              <w:rPr>
                <w:sz w:val="22"/>
                <w:szCs w:val="22"/>
              </w:rPr>
              <w:t>n.s.</w:t>
            </w:r>
          </w:p>
          <w:p w14:paraId="75EBADE3" w14:textId="320A0C6F" w:rsidR="00BF6C28" w:rsidRPr="005F3AA9" w:rsidRDefault="00BF6C28" w:rsidP="00BF6C28">
            <w:pPr>
              <w:rPr>
                <w:sz w:val="22"/>
                <w:szCs w:val="22"/>
              </w:rPr>
            </w:pPr>
            <w:r w:rsidRPr="005F3AA9">
              <w:rPr>
                <w:sz w:val="22"/>
                <w:szCs w:val="22"/>
              </w:rPr>
              <w:t>n.s.</w:t>
            </w:r>
          </w:p>
          <w:p w14:paraId="6D7AD13A" w14:textId="7D669B22" w:rsidR="00BF6C28" w:rsidRPr="005F3AA9" w:rsidRDefault="00BF6C28" w:rsidP="00BF6C28">
            <w:pPr>
              <w:rPr>
                <w:sz w:val="22"/>
                <w:szCs w:val="22"/>
              </w:rPr>
            </w:pPr>
            <w:r w:rsidRPr="005F3AA9">
              <w:rPr>
                <w:sz w:val="22"/>
                <w:szCs w:val="22"/>
              </w:rPr>
              <w:t>n.s.</w:t>
            </w:r>
          </w:p>
          <w:p w14:paraId="0F52AB4F" w14:textId="67C6D792" w:rsidR="00BF6C28" w:rsidRPr="005F3AA9" w:rsidRDefault="00BF6C28" w:rsidP="00BF6C28">
            <w:pPr>
              <w:rPr>
                <w:sz w:val="22"/>
                <w:szCs w:val="22"/>
              </w:rPr>
            </w:pPr>
            <w:r w:rsidRPr="005F3AA9">
              <w:rPr>
                <w:sz w:val="22"/>
                <w:szCs w:val="22"/>
              </w:rPr>
              <w:t>4.41**</w:t>
            </w:r>
          </w:p>
          <w:p w14:paraId="3B9880EB" w14:textId="4BBA7FD0" w:rsidR="00BF6C28" w:rsidRPr="005F3AA9" w:rsidRDefault="00BF6C28" w:rsidP="00BF6C28">
            <w:pPr>
              <w:rPr>
                <w:sz w:val="22"/>
                <w:szCs w:val="22"/>
              </w:rPr>
            </w:pPr>
            <w:r w:rsidRPr="005F3AA9">
              <w:rPr>
                <w:sz w:val="22"/>
                <w:szCs w:val="22"/>
              </w:rPr>
              <w:t>-2.14*</w:t>
            </w:r>
          </w:p>
          <w:p w14:paraId="38E30D3B" w14:textId="7C183AC2" w:rsidR="00BF6C28" w:rsidRPr="005F3AA9" w:rsidRDefault="00BF6C28" w:rsidP="00BF6C28">
            <w:pPr>
              <w:rPr>
                <w:sz w:val="22"/>
                <w:szCs w:val="22"/>
              </w:rPr>
            </w:pPr>
            <w:r w:rsidRPr="005F3AA9">
              <w:rPr>
                <w:sz w:val="22"/>
                <w:szCs w:val="22"/>
              </w:rPr>
              <w:t>n.s.</w:t>
            </w:r>
          </w:p>
          <w:p w14:paraId="4CCDBBE0" w14:textId="551E66E7" w:rsidR="00BF6C28" w:rsidRPr="005F3AA9" w:rsidRDefault="00BF6C28" w:rsidP="00BF6C28">
            <w:pPr>
              <w:rPr>
                <w:sz w:val="22"/>
                <w:szCs w:val="22"/>
              </w:rPr>
            </w:pPr>
            <w:r w:rsidRPr="005F3AA9">
              <w:rPr>
                <w:sz w:val="22"/>
                <w:szCs w:val="22"/>
              </w:rPr>
              <w:t>1.13**</w:t>
            </w:r>
          </w:p>
          <w:p w14:paraId="1433890A" w14:textId="5137CA45" w:rsidR="00BF6C28" w:rsidRPr="005F3AA9" w:rsidRDefault="00BF6C28" w:rsidP="00BF6C28">
            <w:pPr>
              <w:rPr>
                <w:sz w:val="22"/>
                <w:szCs w:val="22"/>
              </w:rPr>
            </w:pPr>
            <w:r w:rsidRPr="005F3AA9">
              <w:rPr>
                <w:sz w:val="22"/>
                <w:szCs w:val="22"/>
              </w:rPr>
              <w:t>n.s.</w:t>
            </w:r>
          </w:p>
          <w:p w14:paraId="181CF663" w14:textId="0DCE49EA" w:rsidR="00BF6C28" w:rsidRPr="005F3AA9" w:rsidRDefault="00BF6C28" w:rsidP="00BF6C28">
            <w:pPr>
              <w:rPr>
                <w:sz w:val="22"/>
                <w:szCs w:val="22"/>
              </w:rPr>
            </w:pPr>
            <w:r w:rsidRPr="005F3AA9">
              <w:rPr>
                <w:sz w:val="22"/>
                <w:szCs w:val="22"/>
              </w:rPr>
              <w:t>n.s.</w:t>
            </w:r>
          </w:p>
          <w:p w14:paraId="2A24FED2" w14:textId="2DEC3A85" w:rsidR="00BF6C28" w:rsidRPr="005F3AA9" w:rsidRDefault="00BF6C28" w:rsidP="00BF6C28">
            <w:pPr>
              <w:rPr>
                <w:sz w:val="22"/>
                <w:szCs w:val="22"/>
              </w:rPr>
            </w:pPr>
            <w:r w:rsidRPr="005F3AA9">
              <w:rPr>
                <w:sz w:val="22"/>
                <w:szCs w:val="22"/>
              </w:rPr>
              <w:t>n.s.</w:t>
            </w:r>
          </w:p>
          <w:p w14:paraId="6850835F" w14:textId="0D3F35FE" w:rsidR="00BF6C28" w:rsidRPr="005F3AA9" w:rsidRDefault="00BF6C28" w:rsidP="00BF6C28">
            <w:pPr>
              <w:rPr>
                <w:sz w:val="22"/>
                <w:szCs w:val="22"/>
              </w:rPr>
            </w:pPr>
            <w:r w:rsidRPr="005F3AA9">
              <w:rPr>
                <w:sz w:val="22"/>
                <w:szCs w:val="22"/>
              </w:rPr>
              <w:t>n.s.</w:t>
            </w:r>
          </w:p>
          <w:p w14:paraId="73CCBF7B" w14:textId="23BDCF5C" w:rsidR="00BF6C28" w:rsidRPr="005F3AA9" w:rsidRDefault="00BF6C28" w:rsidP="00BF6C28">
            <w:pPr>
              <w:rPr>
                <w:sz w:val="22"/>
                <w:szCs w:val="22"/>
              </w:rPr>
            </w:pPr>
            <w:r w:rsidRPr="005F3AA9">
              <w:rPr>
                <w:sz w:val="22"/>
                <w:szCs w:val="22"/>
              </w:rPr>
              <w:t>n.s.</w:t>
            </w:r>
          </w:p>
          <w:p w14:paraId="10DAC813" w14:textId="08F64F5B" w:rsidR="00BF6C28" w:rsidRPr="005F3AA9" w:rsidRDefault="00BF6C28" w:rsidP="00BF6C28">
            <w:pPr>
              <w:rPr>
                <w:sz w:val="22"/>
                <w:szCs w:val="22"/>
              </w:rPr>
            </w:pPr>
            <w:r w:rsidRPr="005F3AA9">
              <w:rPr>
                <w:sz w:val="22"/>
                <w:szCs w:val="22"/>
              </w:rPr>
              <w:t>n.s.</w:t>
            </w:r>
          </w:p>
          <w:p w14:paraId="343A3414" w14:textId="2D871174" w:rsidR="00BF6C28" w:rsidRPr="005F3AA9" w:rsidRDefault="00BF6C28" w:rsidP="00BF6C28">
            <w:pPr>
              <w:rPr>
                <w:sz w:val="22"/>
                <w:szCs w:val="22"/>
              </w:rPr>
            </w:pPr>
            <w:r w:rsidRPr="005F3AA9">
              <w:rPr>
                <w:sz w:val="22"/>
                <w:szCs w:val="22"/>
              </w:rPr>
              <w:t>n.s.</w:t>
            </w:r>
          </w:p>
          <w:p w14:paraId="1AD46947" w14:textId="16474558" w:rsidR="00BF6C28" w:rsidRPr="005F3AA9" w:rsidRDefault="00BF6C28" w:rsidP="00BF6C28">
            <w:pPr>
              <w:rPr>
                <w:sz w:val="22"/>
                <w:szCs w:val="22"/>
              </w:rPr>
            </w:pPr>
            <w:r w:rsidRPr="005F3AA9">
              <w:rPr>
                <w:sz w:val="22"/>
                <w:szCs w:val="22"/>
              </w:rPr>
              <w:t>n.s.</w:t>
            </w:r>
          </w:p>
        </w:tc>
        <w:tc>
          <w:tcPr>
            <w:tcW w:w="1610" w:type="dxa"/>
          </w:tcPr>
          <w:p w14:paraId="623332E5" w14:textId="77777777" w:rsidR="00BF6C28" w:rsidRPr="005F3AA9" w:rsidRDefault="00BF6C28" w:rsidP="00BF6C28">
            <w:pPr>
              <w:rPr>
                <w:sz w:val="22"/>
                <w:szCs w:val="22"/>
              </w:rPr>
            </w:pPr>
            <w:r w:rsidRPr="005F3AA9">
              <w:rPr>
                <w:sz w:val="22"/>
                <w:szCs w:val="22"/>
              </w:rPr>
              <w:t>Multiple linear regression,</w:t>
            </w:r>
          </w:p>
          <w:p w14:paraId="61D79A3D" w14:textId="3163D1EC"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r w:rsidRPr="005F3AA9">
              <w:rPr>
                <w:sz w:val="22"/>
                <w:szCs w:val="22"/>
              </w:rPr>
              <w:t xml:space="preserve">  </w:t>
            </w:r>
          </w:p>
        </w:tc>
        <w:tc>
          <w:tcPr>
            <w:tcW w:w="1358" w:type="dxa"/>
          </w:tcPr>
          <w:p w14:paraId="27450102" w14:textId="77777777" w:rsidR="00BF6C28" w:rsidRPr="005F3AA9" w:rsidRDefault="00BF6C28" w:rsidP="00BF6C28">
            <w:pPr>
              <w:rPr>
                <w:sz w:val="22"/>
                <w:szCs w:val="22"/>
              </w:rPr>
            </w:pPr>
          </w:p>
        </w:tc>
        <w:tc>
          <w:tcPr>
            <w:tcW w:w="907" w:type="dxa"/>
          </w:tcPr>
          <w:p w14:paraId="1D448451" w14:textId="074A5BC8" w:rsidR="00BF6C28" w:rsidRPr="005F3AA9" w:rsidRDefault="00BF6C28" w:rsidP="00BF6C28">
            <w:pPr>
              <w:rPr>
                <w:sz w:val="22"/>
                <w:szCs w:val="22"/>
              </w:rPr>
            </w:pPr>
            <w:r w:rsidRPr="005F3AA9">
              <w:rPr>
                <w:sz w:val="22"/>
                <w:szCs w:val="22"/>
              </w:rPr>
              <w:t>6</w:t>
            </w:r>
          </w:p>
        </w:tc>
      </w:tr>
      <w:tr w:rsidR="00BF6C28" w:rsidRPr="005F3AA9" w14:paraId="71D7537E" w14:textId="77777777" w:rsidTr="00346ACE">
        <w:tc>
          <w:tcPr>
            <w:tcW w:w="1776" w:type="dxa"/>
          </w:tcPr>
          <w:p w14:paraId="6A895AFB" w14:textId="77777777" w:rsidR="00BF6C28" w:rsidRPr="005F3AA9" w:rsidRDefault="00BF6C28" w:rsidP="00BF6C28">
            <w:pPr>
              <w:rPr>
                <w:sz w:val="22"/>
                <w:szCs w:val="22"/>
              </w:rPr>
            </w:pPr>
            <w:r w:rsidRPr="005F3AA9">
              <w:rPr>
                <w:sz w:val="22"/>
                <w:szCs w:val="22"/>
              </w:rPr>
              <w:t>Gopinath et al. 2014, Australia</w:t>
            </w:r>
          </w:p>
          <w:p w14:paraId="369D1C09" w14:textId="3274408D" w:rsidR="00BF6C28" w:rsidRPr="005F3AA9" w:rsidRDefault="00BF6C28" w:rsidP="00BF6C28">
            <w:pPr>
              <w:rPr>
                <w:b/>
                <w:sz w:val="22"/>
                <w:szCs w:val="22"/>
              </w:rPr>
            </w:pPr>
            <w:r w:rsidRPr="005F3AA9">
              <w:rPr>
                <w:sz w:val="22"/>
                <w:szCs w:val="22"/>
              </w:rPr>
              <w:fldChar w:fldCharType="begin">
                <w:fldData xml:space="preserve">PEVuZE5vdGU+PENpdGU+PEF1dGhvcj5Hb3BpbmF0aDwvQXV0aG9yPjxZZWFyPjIwMTQ8L1llYXI+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Hb3BpbmF0aDwvQXV0aG9yPjxZZWFyPjIwMTQ8L1llYXI+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2]</w:t>
            </w:r>
            <w:r w:rsidRPr="005F3AA9">
              <w:rPr>
                <w:sz w:val="22"/>
                <w:szCs w:val="22"/>
              </w:rPr>
              <w:fldChar w:fldCharType="end"/>
            </w:r>
          </w:p>
        </w:tc>
        <w:tc>
          <w:tcPr>
            <w:tcW w:w="1811" w:type="dxa"/>
          </w:tcPr>
          <w:p w14:paraId="0279AE35" w14:textId="38FC4C72" w:rsidR="00BF6C28" w:rsidRPr="005F3AA9" w:rsidRDefault="00BF6C28" w:rsidP="00BF6C28">
            <w:pPr>
              <w:rPr>
                <w:sz w:val="22"/>
                <w:szCs w:val="22"/>
              </w:rPr>
            </w:pPr>
            <w:r w:rsidRPr="005F3AA9">
              <w:rPr>
                <w:sz w:val="22"/>
                <w:szCs w:val="22"/>
              </w:rPr>
              <w:t xml:space="preserve">n: 888; </w:t>
            </w:r>
          </w:p>
          <w:p w14:paraId="111CE227" w14:textId="3387F40D" w:rsidR="00BF6C28" w:rsidRPr="005F3AA9" w:rsidRDefault="00BF6C28" w:rsidP="00BF6C28">
            <w:pPr>
              <w:rPr>
                <w:sz w:val="22"/>
                <w:szCs w:val="22"/>
              </w:rPr>
            </w:pPr>
            <w:r w:rsidRPr="005F3AA9">
              <w:rPr>
                <w:sz w:val="22"/>
                <w:szCs w:val="22"/>
              </w:rPr>
              <w:t>age: baseline 12, follow up 17;</w:t>
            </w:r>
          </w:p>
          <w:p w14:paraId="4449633B" w14:textId="420D8D0D" w:rsidR="00BF6C28" w:rsidRPr="005F3AA9" w:rsidRDefault="00BF6C28" w:rsidP="00BF6C28">
            <w:pPr>
              <w:rPr>
                <w:sz w:val="22"/>
                <w:szCs w:val="22"/>
              </w:rPr>
            </w:pPr>
            <w:r w:rsidRPr="005F3AA9">
              <w:rPr>
                <w:sz w:val="22"/>
                <w:szCs w:val="22"/>
              </w:rPr>
              <w:t>female: 49.0%</w:t>
            </w:r>
          </w:p>
        </w:tc>
        <w:tc>
          <w:tcPr>
            <w:tcW w:w="1526" w:type="dxa"/>
          </w:tcPr>
          <w:p w14:paraId="4E709FBB" w14:textId="3F5D2729" w:rsidR="00BF6C28" w:rsidRPr="005F3AA9" w:rsidRDefault="00BF6C28" w:rsidP="00BF6C28">
            <w:pPr>
              <w:rPr>
                <w:sz w:val="22"/>
                <w:szCs w:val="22"/>
              </w:rPr>
            </w:pPr>
            <w:r w:rsidRPr="005F3AA9">
              <w:rPr>
                <w:sz w:val="22"/>
                <w:szCs w:val="22"/>
              </w:rPr>
              <w:t>Cohort study</w:t>
            </w:r>
          </w:p>
        </w:tc>
        <w:tc>
          <w:tcPr>
            <w:tcW w:w="989" w:type="dxa"/>
          </w:tcPr>
          <w:p w14:paraId="51ACA5D8" w14:textId="0CB615A0" w:rsidR="00BF6C28" w:rsidRPr="005F3AA9" w:rsidRDefault="00BF6C28" w:rsidP="00BF6C28">
            <w:pPr>
              <w:rPr>
                <w:sz w:val="22"/>
                <w:szCs w:val="22"/>
              </w:rPr>
            </w:pPr>
            <w:r w:rsidRPr="005F3AA9">
              <w:rPr>
                <w:sz w:val="22"/>
                <w:szCs w:val="22"/>
              </w:rPr>
              <w:t>FFQ</w:t>
            </w:r>
          </w:p>
        </w:tc>
        <w:tc>
          <w:tcPr>
            <w:tcW w:w="1413" w:type="dxa"/>
          </w:tcPr>
          <w:p w14:paraId="3AEC31DC" w14:textId="5DA2C489" w:rsidR="00BF6C28" w:rsidRPr="005F3AA9" w:rsidRDefault="00BF6C28" w:rsidP="00BF6C28">
            <w:pPr>
              <w:rPr>
                <w:sz w:val="22"/>
                <w:szCs w:val="22"/>
              </w:rPr>
            </w:pPr>
            <w:r w:rsidRPr="005F3AA9">
              <w:rPr>
                <w:sz w:val="22"/>
                <w:szCs w:val="22"/>
              </w:rPr>
              <w:t>Unknown</w:t>
            </w:r>
          </w:p>
        </w:tc>
        <w:tc>
          <w:tcPr>
            <w:tcW w:w="1356" w:type="dxa"/>
          </w:tcPr>
          <w:p w14:paraId="40686455" w14:textId="6B4E6E59" w:rsidR="00BF6C28" w:rsidRPr="005F3AA9" w:rsidRDefault="00BF6C28" w:rsidP="00BF6C28">
            <w:pPr>
              <w:rPr>
                <w:sz w:val="22"/>
                <w:szCs w:val="22"/>
              </w:rPr>
            </w:pPr>
            <w:r w:rsidRPr="005F3AA9">
              <w:rPr>
                <w:sz w:val="22"/>
                <w:szCs w:val="22"/>
              </w:rPr>
              <w:t>Boys</w:t>
            </w:r>
          </w:p>
          <w:p w14:paraId="7FDDD61C" w14:textId="77777777" w:rsidR="00BF6C28" w:rsidRPr="005F3AA9" w:rsidRDefault="00BF6C28" w:rsidP="00BF6C28">
            <w:pPr>
              <w:rPr>
                <w:sz w:val="22"/>
                <w:szCs w:val="22"/>
              </w:rPr>
            </w:pPr>
          </w:p>
          <w:p w14:paraId="7C6BEA14" w14:textId="77777777" w:rsidR="00BF6C28" w:rsidRPr="005F3AA9" w:rsidRDefault="00BF6C28" w:rsidP="00BF6C28">
            <w:pPr>
              <w:rPr>
                <w:sz w:val="22"/>
                <w:szCs w:val="22"/>
              </w:rPr>
            </w:pPr>
          </w:p>
          <w:p w14:paraId="52FFEF7C" w14:textId="77777777" w:rsidR="00BF6C28" w:rsidRPr="005F3AA9" w:rsidRDefault="00BF6C28" w:rsidP="00BF6C28">
            <w:pPr>
              <w:rPr>
                <w:sz w:val="22"/>
                <w:szCs w:val="22"/>
              </w:rPr>
            </w:pPr>
          </w:p>
          <w:p w14:paraId="6763324C" w14:textId="3F934961" w:rsidR="00BF6C28" w:rsidRPr="005F3AA9" w:rsidRDefault="00BF6C28" w:rsidP="00BF6C28">
            <w:pPr>
              <w:rPr>
                <w:sz w:val="22"/>
                <w:szCs w:val="22"/>
              </w:rPr>
            </w:pPr>
            <w:r w:rsidRPr="005F3AA9">
              <w:rPr>
                <w:sz w:val="22"/>
                <w:szCs w:val="22"/>
              </w:rPr>
              <w:t>Girls</w:t>
            </w:r>
          </w:p>
        </w:tc>
        <w:tc>
          <w:tcPr>
            <w:tcW w:w="2303" w:type="dxa"/>
          </w:tcPr>
          <w:p w14:paraId="1072E635" w14:textId="77777777" w:rsidR="00BF6C28" w:rsidRPr="005F3AA9" w:rsidRDefault="00BF6C28" w:rsidP="00BF6C28">
            <w:pPr>
              <w:rPr>
                <w:sz w:val="22"/>
                <w:szCs w:val="22"/>
              </w:rPr>
            </w:pPr>
            <w:r w:rsidRPr="005F3AA9">
              <w:rPr>
                <w:sz w:val="22"/>
                <w:szCs w:val="22"/>
              </w:rPr>
              <w:t>Total dairy</w:t>
            </w:r>
          </w:p>
          <w:p w14:paraId="22F63C2C" w14:textId="77777777" w:rsidR="00BF6C28" w:rsidRPr="005F3AA9" w:rsidRDefault="00BF6C28" w:rsidP="00BF6C28">
            <w:pPr>
              <w:rPr>
                <w:sz w:val="22"/>
                <w:szCs w:val="22"/>
              </w:rPr>
            </w:pPr>
            <w:r w:rsidRPr="005F3AA9">
              <w:rPr>
                <w:sz w:val="22"/>
                <w:szCs w:val="22"/>
              </w:rPr>
              <w:t>Milk</w:t>
            </w:r>
          </w:p>
          <w:p w14:paraId="5B6F314F" w14:textId="77777777" w:rsidR="00BF6C28" w:rsidRPr="005F3AA9" w:rsidRDefault="00BF6C28" w:rsidP="00BF6C28">
            <w:pPr>
              <w:rPr>
                <w:sz w:val="22"/>
                <w:szCs w:val="22"/>
              </w:rPr>
            </w:pPr>
            <w:r w:rsidRPr="005F3AA9">
              <w:rPr>
                <w:sz w:val="22"/>
                <w:szCs w:val="22"/>
              </w:rPr>
              <w:t>Cheese</w:t>
            </w:r>
          </w:p>
          <w:p w14:paraId="53C38EEC" w14:textId="77777777" w:rsidR="00BF6C28" w:rsidRPr="005F3AA9" w:rsidRDefault="00BF6C28" w:rsidP="00BF6C28">
            <w:pPr>
              <w:rPr>
                <w:sz w:val="22"/>
                <w:szCs w:val="22"/>
              </w:rPr>
            </w:pPr>
            <w:r w:rsidRPr="005F3AA9">
              <w:rPr>
                <w:sz w:val="22"/>
                <w:szCs w:val="22"/>
              </w:rPr>
              <w:t>Yoghurt</w:t>
            </w:r>
          </w:p>
          <w:p w14:paraId="104ECACE" w14:textId="77777777" w:rsidR="00BF6C28" w:rsidRPr="005F3AA9" w:rsidRDefault="00BF6C28" w:rsidP="00BF6C28">
            <w:pPr>
              <w:rPr>
                <w:sz w:val="22"/>
                <w:szCs w:val="22"/>
              </w:rPr>
            </w:pPr>
            <w:r w:rsidRPr="005F3AA9">
              <w:rPr>
                <w:sz w:val="22"/>
                <w:szCs w:val="22"/>
              </w:rPr>
              <w:t>Total dairy</w:t>
            </w:r>
          </w:p>
          <w:p w14:paraId="39C6F6DC" w14:textId="77777777" w:rsidR="00BF6C28" w:rsidRPr="005F3AA9" w:rsidRDefault="00BF6C28" w:rsidP="00BF6C28">
            <w:pPr>
              <w:rPr>
                <w:sz w:val="22"/>
                <w:szCs w:val="22"/>
              </w:rPr>
            </w:pPr>
            <w:r w:rsidRPr="005F3AA9">
              <w:rPr>
                <w:sz w:val="22"/>
                <w:szCs w:val="22"/>
              </w:rPr>
              <w:t>Milk</w:t>
            </w:r>
          </w:p>
          <w:p w14:paraId="20F92E57" w14:textId="77777777" w:rsidR="00BF6C28" w:rsidRPr="005F3AA9" w:rsidRDefault="00BF6C28" w:rsidP="00BF6C28">
            <w:pPr>
              <w:rPr>
                <w:sz w:val="22"/>
                <w:szCs w:val="22"/>
              </w:rPr>
            </w:pPr>
            <w:r w:rsidRPr="005F3AA9">
              <w:rPr>
                <w:sz w:val="22"/>
                <w:szCs w:val="22"/>
              </w:rPr>
              <w:t>Cheese</w:t>
            </w:r>
          </w:p>
          <w:p w14:paraId="638D7DDA" w14:textId="12737FF9" w:rsidR="00BF6C28" w:rsidRPr="005F3AA9" w:rsidRDefault="00BF6C28" w:rsidP="00BF6C28">
            <w:pPr>
              <w:rPr>
                <w:sz w:val="22"/>
                <w:szCs w:val="22"/>
              </w:rPr>
            </w:pPr>
            <w:r w:rsidRPr="005F3AA9">
              <w:rPr>
                <w:sz w:val="22"/>
                <w:szCs w:val="22"/>
              </w:rPr>
              <w:t>Yoghurt</w:t>
            </w:r>
          </w:p>
        </w:tc>
        <w:tc>
          <w:tcPr>
            <w:tcW w:w="1438" w:type="dxa"/>
            <w:gridSpan w:val="2"/>
          </w:tcPr>
          <w:p w14:paraId="5736EC2A" w14:textId="623A49CA" w:rsidR="00BF6C28" w:rsidRPr="005F3AA9" w:rsidRDefault="00BF6C28" w:rsidP="00BF6C28">
            <w:pPr>
              <w:rPr>
                <w:sz w:val="22"/>
                <w:szCs w:val="22"/>
              </w:rPr>
            </w:pPr>
            <w:r w:rsidRPr="005F3AA9">
              <w:rPr>
                <w:sz w:val="22"/>
                <w:szCs w:val="22"/>
              </w:rPr>
              <w:t>n.s.</w:t>
            </w:r>
          </w:p>
          <w:p w14:paraId="710ED974" w14:textId="044333DC" w:rsidR="00BF6C28" w:rsidRPr="005F3AA9" w:rsidRDefault="00BF6C28" w:rsidP="00BF6C28">
            <w:pPr>
              <w:rPr>
                <w:sz w:val="22"/>
                <w:szCs w:val="22"/>
              </w:rPr>
            </w:pPr>
            <w:r w:rsidRPr="005F3AA9">
              <w:rPr>
                <w:sz w:val="22"/>
                <w:szCs w:val="22"/>
              </w:rPr>
              <w:t>n.s.</w:t>
            </w:r>
          </w:p>
          <w:p w14:paraId="61B91AF2" w14:textId="42E15759" w:rsidR="00BF6C28" w:rsidRPr="005F3AA9" w:rsidRDefault="00BF6C28" w:rsidP="00BF6C28">
            <w:pPr>
              <w:rPr>
                <w:sz w:val="22"/>
                <w:szCs w:val="22"/>
              </w:rPr>
            </w:pPr>
            <w:r w:rsidRPr="005F3AA9">
              <w:rPr>
                <w:sz w:val="22"/>
                <w:szCs w:val="22"/>
              </w:rPr>
              <w:t>n.s.</w:t>
            </w:r>
          </w:p>
          <w:p w14:paraId="36C44026" w14:textId="227FCA65" w:rsidR="00BF6C28" w:rsidRPr="005F3AA9" w:rsidRDefault="00BF6C28" w:rsidP="00BF6C28">
            <w:pPr>
              <w:rPr>
                <w:sz w:val="22"/>
                <w:szCs w:val="22"/>
              </w:rPr>
            </w:pPr>
            <w:r w:rsidRPr="005F3AA9">
              <w:rPr>
                <w:sz w:val="22"/>
                <w:szCs w:val="22"/>
              </w:rPr>
              <w:t>n.s.</w:t>
            </w:r>
          </w:p>
          <w:p w14:paraId="5CE07560" w14:textId="3F50E2E8" w:rsidR="00BF6C28" w:rsidRPr="005F3AA9" w:rsidRDefault="00BF6C28" w:rsidP="00BF6C28">
            <w:pPr>
              <w:rPr>
                <w:sz w:val="22"/>
                <w:szCs w:val="22"/>
              </w:rPr>
            </w:pPr>
            <w:r w:rsidRPr="005F3AA9">
              <w:rPr>
                <w:sz w:val="22"/>
                <w:szCs w:val="22"/>
              </w:rPr>
              <w:t>n.s.</w:t>
            </w:r>
          </w:p>
          <w:p w14:paraId="2A03BDA4" w14:textId="190D84D9" w:rsidR="00BF6C28" w:rsidRPr="005F3AA9" w:rsidRDefault="00BF6C28" w:rsidP="00BF6C28">
            <w:pPr>
              <w:rPr>
                <w:sz w:val="22"/>
                <w:szCs w:val="22"/>
              </w:rPr>
            </w:pPr>
            <w:r w:rsidRPr="005F3AA9">
              <w:rPr>
                <w:sz w:val="22"/>
                <w:szCs w:val="22"/>
              </w:rPr>
              <w:t>n.s.</w:t>
            </w:r>
          </w:p>
          <w:p w14:paraId="02FF97FA" w14:textId="77777777" w:rsidR="00BF6C28" w:rsidRPr="005F3AA9" w:rsidRDefault="00BF6C28" w:rsidP="00BF6C28">
            <w:pPr>
              <w:rPr>
                <w:sz w:val="22"/>
                <w:szCs w:val="22"/>
              </w:rPr>
            </w:pPr>
            <w:r w:rsidRPr="005F3AA9">
              <w:rPr>
                <w:sz w:val="22"/>
                <w:szCs w:val="22"/>
              </w:rPr>
              <w:t>-7.18**</w:t>
            </w:r>
          </w:p>
          <w:p w14:paraId="4621F1C8" w14:textId="56677C05" w:rsidR="00BF6C28" w:rsidRPr="005F3AA9" w:rsidRDefault="00BF6C28" w:rsidP="00BF6C28">
            <w:pPr>
              <w:rPr>
                <w:sz w:val="22"/>
                <w:szCs w:val="22"/>
              </w:rPr>
            </w:pPr>
            <w:r w:rsidRPr="005F3AA9">
              <w:rPr>
                <w:sz w:val="22"/>
                <w:szCs w:val="22"/>
              </w:rPr>
              <w:t>n.s.</w:t>
            </w:r>
          </w:p>
        </w:tc>
        <w:tc>
          <w:tcPr>
            <w:tcW w:w="1610" w:type="dxa"/>
          </w:tcPr>
          <w:p w14:paraId="5D791789" w14:textId="77777777" w:rsidR="00BF6C28" w:rsidRPr="005F3AA9" w:rsidRDefault="00BF6C28" w:rsidP="00BF6C28">
            <w:pPr>
              <w:rPr>
                <w:sz w:val="22"/>
                <w:szCs w:val="22"/>
              </w:rPr>
            </w:pPr>
            <w:r w:rsidRPr="005F3AA9">
              <w:rPr>
                <w:sz w:val="22"/>
                <w:szCs w:val="22"/>
              </w:rPr>
              <w:t xml:space="preserve">Linear regression, </w:t>
            </w:r>
          </w:p>
          <w:p w14:paraId="1F455A7A" w14:textId="0988C395"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42ACC579" w14:textId="485AB707" w:rsidR="00BF6C28" w:rsidRPr="005F3AA9" w:rsidRDefault="00BF6C28" w:rsidP="00BF6C28">
            <w:pPr>
              <w:rPr>
                <w:sz w:val="22"/>
                <w:szCs w:val="22"/>
              </w:rPr>
            </w:pPr>
            <w:r w:rsidRPr="005F3AA9">
              <w:rPr>
                <w:sz w:val="22"/>
                <w:szCs w:val="22"/>
              </w:rPr>
              <w:t>Yes</w:t>
            </w:r>
          </w:p>
        </w:tc>
        <w:tc>
          <w:tcPr>
            <w:tcW w:w="907" w:type="dxa"/>
          </w:tcPr>
          <w:p w14:paraId="792093E9" w14:textId="475DC1DC" w:rsidR="00BF6C28" w:rsidRPr="005F3AA9" w:rsidRDefault="00BF6C28" w:rsidP="00BF6C28">
            <w:pPr>
              <w:rPr>
                <w:sz w:val="22"/>
                <w:szCs w:val="22"/>
              </w:rPr>
            </w:pPr>
            <w:r w:rsidRPr="005F3AA9">
              <w:rPr>
                <w:sz w:val="22"/>
                <w:szCs w:val="22"/>
              </w:rPr>
              <w:t>5</w:t>
            </w:r>
          </w:p>
        </w:tc>
      </w:tr>
      <w:tr w:rsidR="00BF6C28" w:rsidRPr="005F3AA9" w14:paraId="4E740DE2" w14:textId="77777777" w:rsidTr="00346ACE">
        <w:tc>
          <w:tcPr>
            <w:tcW w:w="1776" w:type="dxa"/>
          </w:tcPr>
          <w:p w14:paraId="4DEFC04E" w14:textId="312A1241" w:rsidR="00BF6C28" w:rsidRPr="005F3AA9" w:rsidRDefault="00BF6C28" w:rsidP="00BF6C28">
            <w:pPr>
              <w:rPr>
                <w:b/>
                <w:sz w:val="22"/>
                <w:szCs w:val="22"/>
              </w:rPr>
            </w:pPr>
            <w:r w:rsidRPr="005F3AA9">
              <w:rPr>
                <w:sz w:val="22"/>
                <w:szCs w:val="22"/>
              </w:rPr>
              <w:t>Hojhabrimanesh et al. 2015, Iran</w:t>
            </w:r>
            <w:r w:rsidRPr="005F3AA9">
              <w:rPr>
                <w:sz w:val="22"/>
                <w:szCs w:val="22"/>
              </w:rPr>
              <w:fldChar w:fldCharType="begin">
                <w:fldData xml:space="preserve">PEVuZE5vdGU+PENpdGU+PEF1dGhvcj5Ib2poYWJyaW1hbmVzaDwvQXV0aG9yPjxZZWFyPjIwMTU8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Ib2poYWJyaW1hbmVzaDwvQXV0aG9yPjxZZWFyPjIwMTU8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3]</w:t>
            </w:r>
            <w:r w:rsidRPr="005F3AA9">
              <w:rPr>
                <w:sz w:val="22"/>
                <w:szCs w:val="22"/>
              </w:rPr>
              <w:fldChar w:fldCharType="end"/>
            </w:r>
          </w:p>
        </w:tc>
        <w:tc>
          <w:tcPr>
            <w:tcW w:w="1811" w:type="dxa"/>
          </w:tcPr>
          <w:p w14:paraId="2A77E938" w14:textId="1CE90B2F" w:rsidR="00BF6C28" w:rsidRPr="005F3AA9" w:rsidRDefault="00BF6C28" w:rsidP="00BF6C28">
            <w:pPr>
              <w:rPr>
                <w:sz w:val="22"/>
                <w:szCs w:val="22"/>
              </w:rPr>
            </w:pPr>
            <w:r w:rsidRPr="005F3AA9">
              <w:rPr>
                <w:sz w:val="22"/>
                <w:szCs w:val="22"/>
              </w:rPr>
              <w:t xml:space="preserve">n: 557; </w:t>
            </w:r>
          </w:p>
          <w:p w14:paraId="553ACA28" w14:textId="6697BD2B" w:rsidR="00BF6C28" w:rsidRPr="005F3AA9" w:rsidRDefault="00BF6C28" w:rsidP="00BF6C28">
            <w:pPr>
              <w:rPr>
                <w:sz w:val="22"/>
                <w:szCs w:val="22"/>
              </w:rPr>
            </w:pPr>
            <w:r w:rsidRPr="005F3AA9">
              <w:rPr>
                <w:sz w:val="22"/>
                <w:szCs w:val="22"/>
              </w:rPr>
              <w:t>age: 12-14.9;</w:t>
            </w:r>
          </w:p>
          <w:p w14:paraId="01B15737" w14:textId="335ECD49" w:rsidR="00BF6C28" w:rsidRPr="005F3AA9" w:rsidRDefault="00BF6C28" w:rsidP="00BF6C28">
            <w:pPr>
              <w:rPr>
                <w:b/>
                <w:sz w:val="22"/>
                <w:szCs w:val="22"/>
              </w:rPr>
            </w:pPr>
            <w:r w:rsidRPr="005F3AA9">
              <w:rPr>
                <w:sz w:val="22"/>
                <w:szCs w:val="22"/>
              </w:rPr>
              <w:t>female: 56.4%</w:t>
            </w:r>
          </w:p>
        </w:tc>
        <w:tc>
          <w:tcPr>
            <w:tcW w:w="1526" w:type="dxa"/>
          </w:tcPr>
          <w:p w14:paraId="0B6B9B85" w14:textId="45FD784B" w:rsidR="00BF6C28" w:rsidRPr="005F3AA9" w:rsidRDefault="00BF6C28" w:rsidP="00BF6C28">
            <w:pPr>
              <w:rPr>
                <w:sz w:val="22"/>
                <w:szCs w:val="22"/>
              </w:rPr>
            </w:pPr>
            <w:r w:rsidRPr="005F3AA9">
              <w:rPr>
                <w:sz w:val="22"/>
                <w:szCs w:val="22"/>
              </w:rPr>
              <w:t>Cross-sectional</w:t>
            </w:r>
          </w:p>
        </w:tc>
        <w:tc>
          <w:tcPr>
            <w:tcW w:w="989" w:type="dxa"/>
          </w:tcPr>
          <w:p w14:paraId="3A39FC2F" w14:textId="27FCBFCC" w:rsidR="00BF6C28" w:rsidRPr="005F3AA9" w:rsidRDefault="00BF6C28" w:rsidP="00BF6C28">
            <w:pPr>
              <w:rPr>
                <w:sz w:val="22"/>
                <w:szCs w:val="22"/>
              </w:rPr>
            </w:pPr>
            <w:r w:rsidRPr="005F3AA9">
              <w:rPr>
                <w:sz w:val="22"/>
                <w:szCs w:val="22"/>
              </w:rPr>
              <w:t>FFQ</w:t>
            </w:r>
          </w:p>
        </w:tc>
        <w:tc>
          <w:tcPr>
            <w:tcW w:w="1413" w:type="dxa"/>
          </w:tcPr>
          <w:p w14:paraId="29E2CC90" w14:textId="7CCE7265" w:rsidR="00BF6C28" w:rsidRPr="005F3AA9" w:rsidRDefault="00BF6C28" w:rsidP="00BF6C28">
            <w:pPr>
              <w:rPr>
                <w:sz w:val="22"/>
                <w:szCs w:val="22"/>
              </w:rPr>
            </w:pPr>
            <w:r w:rsidRPr="005F3AA9">
              <w:rPr>
                <w:sz w:val="22"/>
                <w:szCs w:val="22"/>
              </w:rPr>
              <w:t>Yes</w:t>
            </w:r>
          </w:p>
        </w:tc>
        <w:tc>
          <w:tcPr>
            <w:tcW w:w="1356" w:type="dxa"/>
          </w:tcPr>
          <w:p w14:paraId="5D8C70C1" w14:textId="1241A38F" w:rsidR="00BF6C28" w:rsidRPr="005F3AA9" w:rsidRDefault="00BF6C28" w:rsidP="00BF6C28">
            <w:pPr>
              <w:rPr>
                <w:sz w:val="22"/>
                <w:szCs w:val="22"/>
              </w:rPr>
            </w:pPr>
            <w:r w:rsidRPr="005F3AA9">
              <w:rPr>
                <w:sz w:val="22"/>
                <w:szCs w:val="22"/>
              </w:rPr>
              <w:t>no</w:t>
            </w:r>
          </w:p>
        </w:tc>
        <w:tc>
          <w:tcPr>
            <w:tcW w:w="2303" w:type="dxa"/>
          </w:tcPr>
          <w:p w14:paraId="673D80C3" w14:textId="77777777" w:rsidR="00BF6C28" w:rsidRPr="005F3AA9" w:rsidRDefault="00BF6C28" w:rsidP="00BF6C28">
            <w:pPr>
              <w:rPr>
                <w:sz w:val="22"/>
                <w:szCs w:val="22"/>
              </w:rPr>
            </w:pPr>
            <w:r w:rsidRPr="005F3AA9">
              <w:rPr>
                <w:sz w:val="22"/>
                <w:szCs w:val="22"/>
              </w:rPr>
              <w:t>Mixed dietary pattern score</w:t>
            </w:r>
          </w:p>
          <w:p w14:paraId="3D81B43F" w14:textId="77777777" w:rsidR="00BF6C28" w:rsidRPr="005F3AA9" w:rsidRDefault="00BF6C28" w:rsidP="00BF6C28">
            <w:pPr>
              <w:rPr>
                <w:sz w:val="22"/>
                <w:szCs w:val="22"/>
              </w:rPr>
            </w:pPr>
            <w:r w:rsidRPr="005F3AA9">
              <w:rPr>
                <w:sz w:val="22"/>
                <w:szCs w:val="22"/>
              </w:rPr>
              <w:t>Western Dietary pattern score</w:t>
            </w:r>
          </w:p>
          <w:p w14:paraId="6FCE76EC" w14:textId="33ECB4F2" w:rsidR="00BF6C28" w:rsidRPr="005F3AA9" w:rsidRDefault="00BF6C28" w:rsidP="00BF6C28">
            <w:pPr>
              <w:rPr>
                <w:sz w:val="22"/>
                <w:szCs w:val="22"/>
              </w:rPr>
            </w:pPr>
            <w:r w:rsidRPr="005F3AA9">
              <w:rPr>
                <w:sz w:val="22"/>
                <w:szCs w:val="22"/>
              </w:rPr>
              <w:t>Prudent Dietary pattern Score</w:t>
            </w:r>
          </w:p>
        </w:tc>
        <w:tc>
          <w:tcPr>
            <w:tcW w:w="1438" w:type="dxa"/>
            <w:gridSpan w:val="2"/>
          </w:tcPr>
          <w:p w14:paraId="1D718A48" w14:textId="4EF2EEF4"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753A58F2" w14:textId="77777777" w:rsidR="00BF6C28" w:rsidRPr="005F3AA9" w:rsidRDefault="00BF6C28" w:rsidP="00BF6C28">
            <w:pPr>
              <w:rPr>
                <w:sz w:val="22"/>
                <w:szCs w:val="22"/>
              </w:rPr>
            </w:pPr>
          </w:p>
          <w:p w14:paraId="22BCAB9D" w14:textId="1535899B" w:rsidR="00BF6C28" w:rsidRPr="005F3AA9" w:rsidRDefault="00BF6C28" w:rsidP="00BF6C28">
            <w:pPr>
              <w:rPr>
                <w:b/>
                <w:sz w:val="22"/>
                <w:szCs w:val="22"/>
              </w:rPr>
            </w:pPr>
            <w:r w:rsidRPr="005F3AA9">
              <w:rPr>
                <w:sz w:val="22"/>
                <w:szCs w:val="22"/>
              </w:rPr>
              <w:t>significant</w:t>
            </w:r>
            <w:r w:rsidRPr="005F3AA9">
              <w:rPr>
                <w:sz w:val="22"/>
                <w:szCs w:val="22"/>
                <w:vertAlign w:val="superscript"/>
              </w:rPr>
              <w:t>a</w:t>
            </w:r>
          </w:p>
          <w:p w14:paraId="3B10754F" w14:textId="77777777" w:rsidR="00BF6C28" w:rsidRPr="005F3AA9" w:rsidRDefault="00BF6C28" w:rsidP="00BF6C28">
            <w:pPr>
              <w:rPr>
                <w:b/>
                <w:sz w:val="22"/>
                <w:szCs w:val="22"/>
              </w:rPr>
            </w:pPr>
          </w:p>
          <w:p w14:paraId="3F516012" w14:textId="6EDF2DE4"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EB541A1" w14:textId="577F0D4C" w:rsidR="00BF6C28" w:rsidRPr="005F3AA9" w:rsidRDefault="00BF6C28" w:rsidP="00BF6C28">
            <w:pPr>
              <w:rPr>
                <w:sz w:val="22"/>
                <w:szCs w:val="22"/>
              </w:rPr>
            </w:pPr>
          </w:p>
        </w:tc>
        <w:tc>
          <w:tcPr>
            <w:tcW w:w="1610" w:type="dxa"/>
          </w:tcPr>
          <w:p w14:paraId="174363D7" w14:textId="77777777" w:rsidR="00BF6C28" w:rsidRPr="005F3AA9" w:rsidRDefault="00BF6C28" w:rsidP="00BF6C28">
            <w:pPr>
              <w:rPr>
                <w:sz w:val="22"/>
                <w:szCs w:val="22"/>
              </w:rPr>
            </w:pPr>
            <w:r w:rsidRPr="005F3AA9">
              <w:rPr>
                <w:sz w:val="22"/>
                <w:szCs w:val="22"/>
              </w:rPr>
              <w:t xml:space="preserve">ANCOVA, </w:t>
            </w:r>
          </w:p>
          <w:p w14:paraId="6AA3AE1A" w14:textId="2FDF5A8C" w:rsidR="00BF6C28" w:rsidRPr="005F3AA9" w:rsidRDefault="00BF6C28" w:rsidP="00BF6C28">
            <w:pPr>
              <w:rPr>
                <w:sz w:val="22"/>
                <w:szCs w:val="22"/>
              </w:rPr>
            </w:pPr>
            <w:r w:rsidRPr="005F3AA9">
              <w:rPr>
                <w:sz w:val="22"/>
                <w:szCs w:val="22"/>
              </w:rPr>
              <w:t>Mean</w:t>
            </w:r>
          </w:p>
        </w:tc>
        <w:tc>
          <w:tcPr>
            <w:tcW w:w="1358" w:type="dxa"/>
          </w:tcPr>
          <w:p w14:paraId="3ECCF5F5" w14:textId="77777777" w:rsidR="00BF6C28" w:rsidRPr="005F3AA9" w:rsidRDefault="00BF6C28" w:rsidP="00BF6C28">
            <w:pPr>
              <w:rPr>
                <w:sz w:val="22"/>
                <w:szCs w:val="22"/>
              </w:rPr>
            </w:pPr>
            <w:r w:rsidRPr="005F3AA9">
              <w:rPr>
                <w:sz w:val="22"/>
                <w:szCs w:val="22"/>
              </w:rPr>
              <w:t>No</w:t>
            </w:r>
          </w:p>
          <w:p w14:paraId="245B1BE0" w14:textId="77777777" w:rsidR="00BF6C28" w:rsidRPr="005F3AA9" w:rsidRDefault="00BF6C28" w:rsidP="00BF6C28">
            <w:pPr>
              <w:rPr>
                <w:sz w:val="22"/>
                <w:szCs w:val="22"/>
              </w:rPr>
            </w:pPr>
          </w:p>
        </w:tc>
        <w:tc>
          <w:tcPr>
            <w:tcW w:w="907" w:type="dxa"/>
          </w:tcPr>
          <w:p w14:paraId="56492096" w14:textId="0F59F611" w:rsidR="00BF6C28" w:rsidRPr="005F3AA9" w:rsidRDefault="00BF6C28" w:rsidP="00BF6C28">
            <w:pPr>
              <w:rPr>
                <w:sz w:val="22"/>
                <w:szCs w:val="22"/>
              </w:rPr>
            </w:pPr>
            <w:r w:rsidRPr="005F3AA9">
              <w:rPr>
                <w:sz w:val="22"/>
                <w:szCs w:val="22"/>
              </w:rPr>
              <w:t>8</w:t>
            </w:r>
          </w:p>
        </w:tc>
      </w:tr>
      <w:tr w:rsidR="00BF6C28" w:rsidRPr="005F3AA9" w14:paraId="51F31CF1" w14:textId="77777777" w:rsidTr="00346ACE">
        <w:tc>
          <w:tcPr>
            <w:tcW w:w="1776" w:type="dxa"/>
          </w:tcPr>
          <w:p w14:paraId="19C1D1D3" w14:textId="62B36076" w:rsidR="00BF6C28" w:rsidRPr="005F3AA9" w:rsidRDefault="00BF6C28" w:rsidP="00BF6C28">
            <w:pPr>
              <w:rPr>
                <w:sz w:val="22"/>
                <w:szCs w:val="22"/>
              </w:rPr>
            </w:pPr>
            <w:r w:rsidRPr="005F3AA9">
              <w:rPr>
                <w:sz w:val="22"/>
                <w:szCs w:val="22"/>
              </w:rPr>
              <w:t>Hong et al. 2009, South Korea</w: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3]</w:t>
            </w:r>
            <w:r w:rsidRPr="005F3AA9">
              <w:rPr>
                <w:sz w:val="22"/>
                <w:szCs w:val="22"/>
              </w:rPr>
              <w:fldChar w:fldCharType="end"/>
            </w:r>
          </w:p>
        </w:tc>
        <w:tc>
          <w:tcPr>
            <w:tcW w:w="1811" w:type="dxa"/>
          </w:tcPr>
          <w:p w14:paraId="03FA8163" w14:textId="401E569F" w:rsidR="00BF6C28" w:rsidRPr="005F3AA9" w:rsidRDefault="00BF6C28" w:rsidP="00BF6C28">
            <w:pPr>
              <w:rPr>
                <w:sz w:val="22"/>
                <w:szCs w:val="22"/>
              </w:rPr>
            </w:pPr>
            <w:r w:rsidRPr="005F3AA9">
              <w:rPr>
                <w:sz w:val="22"/>
                <w:szCs w:val="22"/>
              </w:rPr>
              <w:t>n: 246;</w:t>
            </w:r>
          </w:p>
          <w:p w14:paraId="3C4277E6" w14:textId="77777777" w:rsidR="00BF6C28" w:rsidRPr="005F3AA9" w:rsidRDefault="00BF6C28" w:rsidP="00BF6C28">
            <w:pPr>
              <w:rPr>
                <w:sz w:val="22"/>
                <w:szCs w:val="22"/>
              </w:rPr>
            </w:pPr>
            <w:r w:rsidRPr="005F3AA9">
              <w:rPr>
                <w:sz w:val="22"/>
                <w:szCs w:val="22"/>
              </w:rPr>
              <w:t>age: 12-13;</w:t>
            </w:r>
          </w:p>
          <w:p w14:paraId="3B9B4A11" w14:textId="56F640BC" w:rsidR="00BF6C28" w:rsidRPr="005F3AA9" w:rsidRDefault="00BF6C28" w:rsidP="00BF6C28">
            <w:pPr>
              <w:rPr>
                <w:sz w:val="22"/>
                <w:szCs w:val="22"/>
              </w:rPr>
            </w:pPr>
            <w:r w:rsidRPr="005F3AA9">
              <w:rPr>
                <w:sz w:val="22"/>
                <w:szCs w:val="22"/>
              </w:rPr>
              <w:t>female: 47.6%</w:t>
            </w:r>
          </w:p>
        </w:tc>
        <w:tc>
          <w:tcPr>
            <w:tcW w:w="1526" w:type="dxa"/>
          </w:tcPr>
          <w:p w14:paraId="4F7553C7" w14:textId="2CFDC91F" w:rsidR="00BF6C28" w:rsidRPr="005F3AA9" w:rsidRDefault="00BF6C28" w:rsidP="00BF6C28">
            <w:pPr>
              <w:rPr>
                <w:sz w:val="22"/>
                <w:szCs w:val="22"/>
              </w:rPr>
            </w:pPr>
            <w:r w:rsidRPr="005F3AA9">
              <w:rPr>
                <w:sz w:val="22"/>
                <w:szCs w:val="22"/>
              </w:rPr>
              <w:t>Cross-sectional</w:t>
            </w:r>
          </w:p>
        </w:tc>
        <w:tc>
          <w:tcPr>
            <w:tcW w:w="989" w:type="dxa"/>
          </w:tcPr>
          <w:p w14:paraId="631BDED2" w14:textId="1F19830E" w:rsidR="00BF6C28" w:rsidRPr="005F3AA9" w:rsidRDefault="00BF6C28" w:rsidP="00BF6C28">
            <w:pPr>
              <w:rPr>
                <w:sz w:val="22"/>
                <w:szCs w:val="22"/>
              </w:rPr>
            </w:pPr>
            <w:r w:rsidRPr="005F3AA9">
              <w:rPr>
                <w:sz w:val="22"/>
                <w:szCs w:val="22"/>
              </w:rPr>
              <w:t>Dietary record</w:t>
            </w:r>
          </w:p>
        </w:tc>
        <w:tc>
          <w:tcPr>
            <w:tcW w:w="1413" w:type="dxa"/>
          </w:tcPr>
          <w:p w14:paraId="474ABA76" w14:textId="25ABEBD3" w:rsidR="00BF6C28" w:rsidRPr="005F3AA9" w:rsidRDefault="00BF6C28" w:rsidP="00BF6C28">
            <w:pPr>
              <w:rPr>
                <w:sz w:val="22"/>
                <w:szCs w:val="22"/>
              </w:rPr>
            </w:pPr>
            <w:r w:rsidRPr="005F3AA9">
              <w:rPr>
                <w:sz w:val="22"/>
                <w:szCs w:val="22"/>
              </w:rPr>
              <w:t>Unknown</w:t>
            </w:r>
          </w:p>
        </w:tc>
        <w:tc>
          <w:tcPr>
            <w:tcW w:w="1356" w:type="dxa"/>
          </w:tcPr>
          <w:p w14:paraId="3F3FFCD9" w14:textId="71A7A3FB" w:rsidR="00BF6C28" w:rsidRPr="005F3AA9" w:rsidRDefault="00BF6C28" w:rsidP="00BF6C28">
            <w:pPr>
              <w:rPr>
                <w:sz w:val="22"/>
                <w:szCs w:val="22"/>
              </w:rPr>
            </w:pPr>
            <w:r w:rsidRPr="005F3AA9">
              <w:rPr>
                <w:sz w:val="22"/>
                <w:szCs w:val="22"/>
              </w:rPr>
              <w:t>no</w:t>
            </w:r>
          </w:p>
        </w:tc>
        <w:tc>
          <w:tcPr>
            <w:tcW w:w="2303" w:type="dxa"/>
          </w:tcPr>
          <w:p w14:paraId="20F0ACD2" w14:textId="77777777" w:rsidR="00BF6C28" w:rsidRPr="005F3AA9" w:rsidRDefault="00BF6C28" w:rsidP="00BF6C28">
            <w:pPr>
              <w:rPr>
                <w:sz w:val="22"/>
                <w:szCs w:val="22"/>
              </w:rPr>
            </w:pPr>
            <w:r w:rsidRPr="005F3AA9">
              <w:rPr>
                <w:sz w:val="22"/>
                <w:szCs w:val="22"/>
              </w:rPr>
              <w:t>Carbohydrates</w:t>
            </w:r>
          </w:p>
          <w:p w14:paraId="4C22BD45" w14:textId="519CCFFC" w:rsidR="00BF6C28" w:rsidRPr="005F3AA9" w:rsidRDefault="00BF6C28" w:rsidP="00BF6C28">
            <w:pPr>
              <w:rPr>
                <w:sz w:val="22"/>
                <w:szCs w:val="22"/>
              </w:rPr>
            </w:pPr>
            <w:r w:rsidRPr="005F3AA9">
              <w:rPr>
                <w:sz w:val="22"/>
                <w:szCs w:val="22"/>
              </w:rPr>
              <w:t>Proteins</w:t>
            </w:r>
          </w:p>
          <w:p w14:paraId="592A2FD2" w14:textId="77777777" w:rsidR="002B236D" w:rsidRPr="005F3AA9" w:rsidRDefault="002B236D" w:rsidP="002B236D">
            <w:pPr>
              <w:rPr>
                <w:sz w:val="22"/>
                <w:szCs w:val="22"/>
              </w:rPr>
            </w:pPr>
            <w:r>
              <w:rPr>
                <w:sz w:val="22"/>
                <w:szCs w:val="22"/>
              </w:rPr>
              <w:t>Fat</w:t>
            </w:r>
          </w:p>
          <w:p w14:paraId="14D3F384" w14:textId="1601ABD8" w:rsidR="00BF6C28" w:rsidRPr="005F3AA9" w:rsidRDefault="00BF6C28" w:rsidP="00BF6C28">
            <w:pPr>
              <w:rPr>
                <w:sz w:val="22"/>
                <w:szCs w:val="22"/>
              </w:rPr>
            </w:pPr>
          </w:p>
        </w:tc>
        <w:tc>
          <w:tcPr>
            <w:tcW w:w="1438" w:type="dxa"/>
            <w:gridSpan w:val="2"/>
          </w:tcPr>
          <w:p w14:paraId="347F86DD" w14:textId="5F80F0E5" w:rsidR="00BF6C28" w:rsidRPr="005F3AA9" w:rsidRDefault="00BF6C28" w:rsidP="00BF6C28">
            <w:pPr>
              <w:rPr>
                <w:sz w:val="22"/>
                <w:szCs w:val="22"/>
              </w:rPr>
            </w:pPr>
            <w:r w:rsidRPr="005F3AA9">
              <w:rPr>
                <w:sz w:val="22"/>
                <w:szCs w:val="22"/>
              </w:rPr>
              <w:t>n.s.</w:t>
            </w:r>
          </w:p>
          <w:p w14:paraId="1B658934" w14:textId="38FF1F0B" w:rsidR="00BF6C28" w:rsidRPr="005F3AA9" w:rsidRDefault="00BF6C28" w:rsidP="00BF6C28">
            <w:pPr>
              <w:rPr>
                <w:sz w:val="22"/>
                <w:szCs w:val="22"/>
              </w:rPr>
            </w:pPr>
            <w:r w:rsidRPr="005F3AA9">
              <w:rPr>
                <w:sz w:val="22"/>
                <w:szCs w:val="22"/>
              </w:rPr>
              <w:t>n.s.</w:t>
            </w:r>
          </w:p>
          <w:p w14:paraId="2231CAE6" w14:textId="27F1F56A" w:rsidR="00BF6C28" w:rsidRPr="005F3AA9" w:rsidRDefault="00BF6C28" w:rsidP="00BF6C28">
            <w:pPr>
              <w:rPr>
                <w:sz w:val="22"/>
                <w:szCs w:val="22"/>
              </w:rPr>
            </w:pPr>
            <w:r w:rsidRPr="005F3AA9">
              <w:rPr>
                <w:sz w:val="22"/>
                <w:szCs w:val="22"/>
              </w:rPr>
              <w:t>n.s.</w:t>
            </w:r>
          </w:p>
        </w:tc>
        <w:tc>
          <w:tcPr>
            <w:tcW w:w="1610" w:type="dxa"/>
          </w:tcPr>
          <w:p w14:paraId="6B419904" w14:textId="4282379B" w:rsidR="00BF6C28" w:rsidRPr="005F3AA9" w:rsidRDefault="00BF6C28" w:rsidP="00BF6C28">
            <w:pPr>
              <w:rPr>
                <w:b/>
                <w:sz w:val="22"/>
                <w:szCs w:val="22"/>
              </w:rPr>
            </w:pPr>
            <w:r w:rsidRPr="005F3AA9">
              <w:rPr>
                <w:sz w:val="22"/>
                <w:szCs w:val="22"/>
              </w:rPr>
              <w:t>Partial correlation analysis, Partial correlation coefficient</w:t>
            </w:r>
          </w:p>
        </w:tc>
        <w:tc>
          <w:tcPr>
            <w:tcW w:w="1358" w:type="dxa"/>
          </w:tcPr>
          <w:p w14:paraId="4E9828E3" w14:textId="4F82B6D2" w:rsidR="00BF6C28" w:rsidRPr="005F3AA9" w:rsidRDefault="00BF6C28" w:rsidP="00BF6C28">
            <w:pPr>
              <w:rPr>
                <w:sz w:val="22"/>
                <w:szCs w:val="22"/>
              </w:rPr>
            </w:pPr>
            <w:r w:rsidRPr="005F3AA9">
              <w:rPr>
                <w:sz w:val="22"/>
                <w:szCs w:val="22"/>
              </w:rPr>
              <w:t>Unknown</w:t>
            </w:r>
          </w:p>
        </w:tc>
        <w:tc>
          <w:tcPr>
            <w:tcW w:w="907" w:type="dxa"/>
          </w:tcPr>
          <w:p w14:paraId="3E655ED0" w14:textId="189C16B8" w:rsidR="00BF6C28" w:rsidRPr="005F3AA9" w:rsidRDefault="00BF6C28" w:rsidP="00BF6C28">
            <w:pPr>
              <w:rPr>
                <w:sz w:val="22"/>
                <w:szCs w:val="22"/>
              </w:rPr>
            </w:pPr>
            <w:r w:rsidRPr="005F3AA9">
              <w:rPr>
                <w:sz w:val="22"/>
                <w:szCs w:val="22"/>
              </w:rPr>
              <w:t>2</w:t>
            </w:r>
          </w:p>
        </w:tc>
      </w:tr>
      <w:tr w:rsidR="00BF6C28" w:rsidRPr="005F3AA9" w14:paraId="0DA26B63" w14:textId="77777777" w:rsidTr="00346ACE">
        <w:tc>
          <w:tcPr>
            <w:tcW w:w="1776" w:type="dxa"/>
          </w:tcPr>
          <w:p w14:paraId="3A549D33" w14:textId="0A119A56" w:rsidR="00BF6C28" w:rsidRPr="005F3AA9" w:rsidRDefault="00BF6C28" w:rsidP="00BF6C28">
            <w:pPr>
              <w:rPr>
                <w:b/>
                <w:sz w:val="22"/>
                <w:szCs w:val="22"/>
              </w:rPr>
            </w:pPr>
            <w:r w:rsidRPr="005F3AA9">
              <w:rPr>
                <w:sz w:val="22"/>
                <w:szCs w:val="22"/>
              </w:rPr>
              <w:t>Hur et al. 2012, USA</w: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dXI8L0F1dGhvcj48WWVhcj4yMDEyPC9ZZWFyPjxSZWNO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0Ni01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4]</w:t>
            </w:r>
            <w:r w:rsidRPr="005F3AA9">
              <w:rPr>
                <w:sz w:val="22"/>
                <w:szCs w:val="22"/>
              </w:rPr>
              <w:fldChar w:fldCharType="end"/>
            </w:r>
          </w:p>
        </w:tc>
        <w:tc>
          <w:tcPr>
            <w:tcW w:w="1811" w:type="dxa"/>
          </w:tcPr>
          <w:p w14:paraId="31133287" w14:textId="4F01754D" w:rsidR="00BF6C28" w:rsidRPr="005F3AA9" w:rsidRDefault="00BF6C28" w:rsidP="00BF6C28">
            <w:pPr>
              <w:rPr>
                <w:sz w:val="22"/>
                <w:szCs w:val="22"/>
              </w:rPr>
            </w:pPr>
            <w:r w:rsidRPr="005F3AA9">
              <w:rPr>
                <w:sz w:val="22"/>
                <w:szCs w:val="22"/>
              </w:rPr>
              <w:t>n: 4928;</w:t>
            </w:r>
          </w:p>
          <w:p w14:paraId="613E34BD" w14:textId="58CCC420" w:rsidR="00BF6C28" w:rsidRPr="005F3AA9" w:rsidRDefault="00BF6C28" w:rsidP="00BF6C28">
            <w:pPr>
              <w:rPr>
                <w:sz w:val="22"/>
                <w:szCs w:val="22"/>
              </w:rPr>
            </w:pPr>
            <w:r w:rsidRPr="005F3AA9">
              <w:rPr>
                <w:sz w:val="22"/>
                <w:szCs w:val="22"/>
              </w:rPr>
              <w:t>age:</w:t>
            </w:r>
            <w:r w:rsidR="007A0500">
              <w:rPr>
                <w:sz w:val="22"/>
                <w:szCs w:val="22"/>
              </w:rPr>
              <w:t xml:space="preserve"> </w:t>
            </w:r>
            <w:r w:rsidRPr="005F3AA9">
              <w:rPr>
                <w:sz w:val="22"/>
                <w:szCs w:val="22"/>
              </w:rPr>
              <w:t>12-19;</w:t>
            </w:r>
          </w:p>
          <w:p w14:paraId="5B1F8C3C" w14:textId="66EDE1EF" w:rsidR="00BF6C28" w:rsidRPr="005F3AA9" w:rsidRDefault="00BF6C28" w:rsidP="00BF6C28">
            <w:pPr>
              <w:rPr>
                <w:sz w:val="22"/>
                <w:szCs w:val="22"/>
              </w:rPr>
            </w:pPr>
            <w:r w:rsidRPr="005F3AA9">
              <w:rPr>
                <w:sz w:val="22"/>
                <w:szCs w:val="22"/>
              </w:rPr>
              <w:t>female: 49.4%</w:t>
            </w:r>
          </w:p>
        </w:tc>
        <w:tc>
          <w:tcPr>
            <w:tcW w:w="1526" w:type="dxa"/>
          </w:tcPr>
          <w:p w14:paraId="6453CA6A" w14:textId="0CAB5238" w:rsidR="00BF6C28" w:rsidRPr="005F3AA9" w:rsidRDefault="00BF6C28" w:rsidP="00BF6C28">
            <w:pPr>
              <w:rPr>
                <w:sz w:val="22"/>
                <w:szCs w:val="22"/>
              </w:rPr>
            </w:pPr>
            <w:r w:rsidRPr="005F3AA9">
              <w:rPr>
                <w:sz w:val="22"/>
                <w:szCs w:val="22"/>
              </w:rPr>
              <w:t>Cross-sectional</w:t>
            </w:r>
          </w:p>
        </w:tc>
        <w:tc>
          <w:tcPr>
            <w:tcW w:w="989" w:type="dxa"/>
          </w:tcPr>
          <w:p w14:paraId="7D891E91" w14:textId="095EE698" w:rsidR="00BF6C28" w:rsidRPr="005F3AA9" w:rsidRDefault="00BF6C28" w:rsidP="00BF6C28">
            <w:pPr>
              <w:rPr>
                <w:sz w:val="22"/>
                <w:szCs w:val="22"/>
              </w:rPr>
            </w:pPr>
            <w:r w:rsidRPr="005F3AA9">
              <w:rPr>
                <w:sz w:val="22"/>
                <w:szCs w:val="22"/>
              </w:rPr>
              <w:t>24h recall</w:t>
            </w:r>
          </w:p>
        </w:tc>
        <w:tc>
          <w:tcPr>
            <w:tcW w:w="1413" w:type="dxa"/>
          </w:tcPr>
          <w:p w14:paraId="6817274E" w14:textId="3BAA7C8E" w:rsidR="00BF6C28" w:rsidRPr="005F3AA9" w:rsidRDefault="00BF6C28" w:rsidP="00BF6C28">
            <w:pPr>
              <w:rPr>
                <w:sz w:val="22"/>
                <w:szCs w:val="22"/>
              </w:rPr>
            </w:pPr>
            <w:r w:rsidRPr="005F3AA9">
              <w:rPr>
                <w:sz w:val="22"/>
                <w:szCs w:val="22"/>
              </w:rPr>
              <w:t>Unknown</w:t>
            </w:r>
          </w:p>
        </w:tc>
        <w:tc>
          <w:tcPr>
            <w:tcW w:w="1356" w:type="dxa"/>
          </w:tcPr>
          <w:p w14:paraId="18C11DAD" w14:textId="18E01876" w:rsidR="00BF6C28" w:rsidRPr="005F3AA9" w:rsidRDefault="00BF6C28" w:rsidP="00BF6C28">
            <w:pPr>
              <w:rPr>
                <w:sz w:val="22"/>
                <w:szCs w:val="22"/>
              </w:rPr>
            </w:pPr>
            <w:r w:rsidRPr="005F3AA9">
              <w:rPr>
                <w:sz w:val="22"/>
                <w:szCs w:val="22"/>
              </w:rPr>
              <w:t>Boys</w:t>
            </w:r>
          </w:p>
          <w:p w14:paraId="1066AD9E" w14:textId="5CA19C04" w:rsidR="00BF6C28" w:rsidRPr="005F3AA9" w:rsidRDefault="00BF6C28" w:rsidP="00BF6C28">
            <w:pPr>
              <w:rPr>
                <w:sz w:val="22"/>
                <w:szCs w:val="22"/>
              </w:rPr>
            </w:pPr>
            <w:r w:rsidRPr="005F3AA9">
              <w:rPr>
                <w:sz w:val="22"/>
                <w:szCs w:val="22"/>
              </w:rPr>
              <w:t>Girls</w:t>
            </w:r>
          </w:p>
        </w:tc>
        <w:tc>
          <w:tcPr>
            <w:tcW w:w="2303" w:type="dxa"/>
          </w:tcPr>
          <w:p w14:paraId="25400E35" w14:textId="77777777" w:rsidR="00BF6C28" w:rsidRPr="005F3AA9" w:rsidRDefault="00BF6C28" w:rsidP="00BF6C28">
            <w:pPr>
              <w:rPr>
                <w:sz w:val="22"/>
                <w:szCs w:val="22"/>
              </w:rPr>
            </w:pPr>
            <w:r w:rsidRPr="005F3AA9">
              <w:rPr>
                <w:sz w:val="22"/>
                <w:szCs w:val="22"/>
              </w:rPr>
              <w:t>Whole grains</w:t>
            </w:r>
          </w:p>
          <w:p w14:paraId="4E1F5380" w14:textId="35A88B3A" w:rsidR="00BF6C28" w:rsidRPr="005F3AA9" w:rsidRDefault="00BF6C28" w:rsidP="00BF6C28">
            <w:pPr>
              <w:rPr>
                <w:sz w:val="22"/>
                <w:szCs w:val="22"/>
              </w:rPr>
            </w:pPr>
            <w:r w:rsidRPr="005F3AA9">
              <w:rPr>
                <w:sz w:val="22"/>
                <w:szCs w:val="22"/>
              </w:rPr>
              <w:t>Whole grains</w:t>
            </w:r>
          </w:p>
        </w:tc>
        <w:tc>
          <w:tcPr>
            <w:tcW w:w="1438" w:type="dxa"/>
            <w:gridSpan w:val="2"/>
          </w:tcPr>
          <w:p w14:paraId="79E7F1B6" w14:textId="53C03566"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22D32BD2" w14:textId="592FCF5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1A44D45C" w14:textId="6BFB2067" w:rsidR="00BF6C28" w:rsidRPr="005F3AA9" w:rsidRDefault="00BF6C28" w:rsidP="00BF6C28">
            <w:pPr>
              <w:rPr>
                <w:sz w:val="22"/>
                <w:szCs w:val="22"/>
              </w:rPr>
            </w:pPr>
            <w:r w:rsidRPr="005F3AA9">
              <w:rPr>
                <w:sz w:val="22"/>
                <w:szCs w:val="22"/>
              </w:rPr>
              <w:t>Multiple linear regression, Adjusted mean values</w:t>
            </w:r>
          </w:p>
        </w:tc>
        <w:tc>
          <w:tcPr>
            <w:tcW w:w="1358" w:type="dxa"/>
          </w:tcPr>
          <w:p w14:paraId="5D938252" w14:textId="167937C5" w:rsidR="00BF6C28" w:rsidRPr="005F3AA9" w:rsidRDefault="00BF6C28" w:rsidP="00BF6C28">
            <w:pPr>
              <w:rPr>
                <w:sz w:val="22"/>
                <w:szCs w:val="22"/>
              </w:rPr>
            </w:pPr>
            <w:r w:rsidRPr="005F3AA9">
              <w:rPr>
                <w:sz w:val="22"/>
                <w:szCs w:val="22"/>
              </w:rPr>
              <w:t>No</w:t>
            </w:r>
          </w:p>
        </w:tc>
        <w:tc>
          <w:tcPr>
            <w:tcW w:w="907" w:type="dxa"/>
          </w:tcPr>
          <w:p w14:paraId="7EFB66C4" w14:textId="3EEB2FDA" w:rsidR="00BF6C28" w:rsidRPr="005F3AA9" w:rsidRDefault="00BF6C28" w:rsidP="00BF6C28">
            <w:pPr>
              <w:rPr>
                <w:sz w:val="22"/>
                <w:szCs w:val="22"/>
              </w:rPr>
            </w:pPr>
            <w:r w:rsidRPr="005F3AA9">
              <w:rPr>
                <w:sz w:val="22"/>
                <w:szCs w:val="22"/>
              </w:rPr>
              <w:t>8</w:t>
            </w:r>
          </w:p>
        </w:tc>
      </w:tr>
      <w:tr w:rsidR="00BF6C28" w:rsidRPr="005F3AA9" w14:paraId="139C4047" w14:textId="77777777" w:rsidTr="00346ACE">
        <w:tc>
          <w:tcPr>
            <w:tcW w:w="1776" w:type="dxa"/>
          </w:tcPr>
          <w:p w14:paraId="3E473416" w14:textId="194763B6" w:rsidR="00BF6C28" w:rsidRPr="005F3AA9" w:rsidRDefault="00BF6C28" w:rsidP="00BF6C28">
            <w:pPr>
              <w:rPr>
                <w:b/>
                <w:sz w:val="22"/>
                <w:szCs w:val="22"/>
              </w:rPr>
            </w:pPr>
            <w:r w:rsidRPr="005F3AA9">
              <w:rPr>
                <w:sz w:val="22"/>
                <w:szCs w:val="22"/>
              </w:rPr>
              <w:t>Kelishadi et al. 2006, Iran</w:t>
            </w:r>
            <w:r w:rsidRPr="005F3AA9">
              <w:rPr>
                <w:sz w:val="22"/>
                <w:szCs w:val="22"/>
              </w:rPr>
              <w:fldChar w:fldCharType="begin">
                <w:fldData xml:space="preserve">PEVuZE5vdGU+PENpdGU+PEF1dGhvcj5LZWxpc2hhZGk8L0F1dGhvcj48WWVhcj4yMDA2PC9ZZWFy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LZWxpc2hhZGk8L0F1dGhvcj48WWVhcj4yMDA2PC9ZZWFy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4]</w:t>
            </w:r>
            <w:r w:rsidRPr="005F3AA9">
              <w:rPr>
                <w:sz w:val="22"/>
                <w:szCs w:val="22"/>
              </w:rPr>
              <w:fldChar w:fldCharType="end"/>
            </w:r>
          </w:p>
        </w:tc>
        <w:tc>
          <w:tcPr>
            <w:tcW w:w="1811" w:type="dxa"/>
          </w:tcPr>
          <w:p w14:paraId="3ED05ADD" w14:textId="05FDDEE5" w:rsidR="00BF6C28" w:rsidRPr="005F3AA9" w:rsidRDefault="00BF6C28" w:rsidP="00BF6C28">
            <w:pPr>
              <w:rPr>
                <w:sz w:val="22"/>
                <w:szCs w:val="22"/>
              </w:rPr>
            </w:pPr>
            <w:r w:rsidRPr="005F3AA9">
              <w:rPr>
                <w:sz w:val="22"/>
                <w:szCs w:val="22"/>
              </w:rPr>
              <w:t>n: 21111;</w:t>
            </w:r>
          </w:p>
          <w:p w14:paraId="252F5ACB" w14:textId="77777777" w:rsidR="00BF6C28" w:rsidRPr="005F3AA9" w:rsidRDefault="00BF6C28" w:rsidP="00BF6C28">
            <w:pPr>
              <w:rPr>
                <w:sz w:val="22"/>
                <w:szCs w:val="22"/>
              </w:rPr>
            </w:pPr>
            <w:r w:rsidRPr="005F3AA9">
              <w:rPr>
                <w:sz w:val="22"/>
                <w:szCs w:val="22"/>
              </w:rPr>
              <w:t>age: 6-18;</w:t>
            </w:r>
          </w:p>
          <w:p w14:paraId="4CA5F7FF" w14:textId="775CBB73" w:rsidR="00BF6C28" w:rsidRPr="005F3AA9" w:rsidRDefault="00BF6C28" w:rsidP="00BF6C28">
            <w:pPr>
              <w:rPr>
                <w:sz w:val="22"/>
                <w:szCs w:val="22"/>
              </w:rPr>
            </w:pPr>
            <w:r w:rsidRPr="005F3AA9">
              <w:rPr>
                <w:sz w:val="22"/>
                <w:szCs w:val="22"/>
              </w:rPr>
              <w:t>female: 51.4%</w:t>
            </w:r>
          </w:p>
        </w:tc>
        <w:tc>
          <w:tcPr>
            <w:tcW w:w="1526" w:type="dxa"/>
          </w:tcPr>
          <w:p w14:paraId="1627E0D5" w14:textId="3F732146" w:rsidR="00BF6C28" w:rsidRPr="005F3AA9" w:rsidRDefault="00BF6C28" w:rsidP="00BF6C28">
            <w:pPr>
              <w:rPr>
                <w:sz w:val="22"/>
                <w:szCs w:val="22"/>
              </w:rPr>
            </w:pPr>
            <w:r w:rsidRPr="005F3AA9">
              <w:rPr>
                <w:sz w:val="22"/>
                <w:szCs w:val="22"/>
              </w:rPr>
              <w:t>Cross-sectional</w:t>
            </w:r>
          </w:p>
        </w:tc>
        <w:tc>
          <w:tcPr>
            <w:tcW w:w="989" w:type="dxa"/>
          </w:tcPr>
          <w:p w14:paraId="12E91423" w14:textId="52F05FDB" w:rsidR="00BF6C28" w:rsidRPr="005F3AA9" w:rsidRDefault="00BF6C28" w:rsidP="00BF6C28">
            <w:pPr>
              <w:rPr>
                <w:sz w:val="22"/>
                <w:szCs w:val="22"/>
              </w:rPr>
            </w:pPr>
            <w:r w:rsidRPr="005F3AA9">
              <w:rPr>
                <w:sz w:val="22"/>
                <w:szCs w:val="22"/>
              </w:rPr>
              <w:t>FFQ</w:t>
            </w:r>
          </w:p>
        </w:tc>
        <w:tc>
          <w:tcPr>
            <w:tcW w:w="1413" w:type="dxa"/>
          </w:tcPr>
          <w:p w14:paraId="1E4F2C1F" w14:textId="7C1EED48" w:rsidR="00BF6C28" w:rsidRPr="005F3AA9" w:rsidRDefault="00BF6C28" w:rsidP="00BF6C28">
            <w:pPr>
              <w:tabs>
                <w:tab w:val="left" w:pos="480"/>
              </w:tabs>
              <w:rPr>
                <w:sz w:val="22"/>
                <w:szCs w:val="22"/>
              </w:rPr>
            </w:pPr>
            <w:r w:rsidRPr="005F3AA9">
              <w:rPr>
                <w:sz w:val="22"/>
                <w:szCs w:val="22"/>
              </w:rPr>
              <w:t>Yes</w:t>
            </w:r>
          </w:p>
        </w:tc>
        <w:tc>
          <w:tcPr>
            <w:tcW w:w="1356" w:type="dxa"/>
          </w:tcPr>
          <w:p w14:paraId="12B64481" w14:textId="5B4BBD44" w:rsidR="00BF6C28" w:rsidRPr="005F3AA9" w:rsidRDefault="00BF6C28" w:rsidP="00BF6C28">
            <w:pPr>
              <w:rPr>
                <w:sz w:val="22"/>
                <w:szCs w:val="22"/>
              </w:rPr>
            </w:pPr>
            <w:r w:rsidRPr="005F3AA9">
              <w:rPr>
                <w:sz w:val="22"/>
                <w:szCs w:val="22"/>
              </w:rPr>
              <w:t>no</w:t>
            </w:r>
          </w:p>
        </w:tc>
        <w:tc>
          <w:tcPr>
            <w:tcW w:w="2303" w:type="dxa"/>
          </w:tcPr>
          <w:p w14:paraId="130DFE87" w14:textId="77777777" w:rsidR="00BF6C28" w:rsidRPr="005F3AA9" w:rsidRDefault="00BF6C28" w:rsidP="00BF6C28">
            <w:pPr>
              <w:rPr>
                <w:sz w:val="22"/>
                <w:szCs w:val="22"/>
              </w:rPr>
            </w:pPr>
            <w:r w:rsidRPr="005F3AA9">
              <w:rPr>
                <w:sz w:val="22"/>
                <w:szCs w:val="22"/>
              </w:rPr>
              <w:t>Dairy products</w:t>
            </w:r>
          </w:p>
          <w:p w14:paraId="3D86F5D4" w14:textId="4DD39773" w:rsidR="00BF6C28" w:rsidRPr="005F3AA9" w:rsidRDefault="00BF6C28" w:rsidP="00BF6C28">
            <w:pPr>
              <w:rPr>
                <w:sz w:val="22"/>
                <w:szCs w:val="22"/>
              </w:rPr>
            </w:pPr>
            <w:r w:rsidRPr="005F3AA9">
              <w:rPr>
                <w:sz w:val="22"/>
                <w:szCs w:val="22"/>
              </w:rPr>
              <w:t>Sweets/Candy</w:t>
            </w:r>
          </w:p>
          <w:p w14:paraId="615F92B2" w14:textId="77777777" w:rsidR="00BF6C28" w:rsidRPr="005F3AA9" w:rsidRDefault="00BF6C28" w:rsidP="00BF6C28">
            <w:pPr>
              <w:rPr>
                <w:sz w:val="22"/>
                <w:szCs w:val="22"/>
              </w:rPr>
            </w:pPr>
            <w:r w:rsidRPr="005F3AA9">
              <w:rPr>
                <w:sz w:val="22"/>
                <w:szCs w:val="22"/>
              </w:rPr>
              <w:t>Solid hydrogenated fat</w:t>
            </w:r>
          </w:p>
          <w:p w14:paraId="756ECEC5" w14:textId="475E9498" w:rsidR="00BF6C28" w:rsidRPr="005F3AA9" w:rsidRDefault="00BF6C28" w:rsidP="00BF6C28">
            <w:pPr>
              <w:rPr>
                <w:sz w:val="22"/>
                <w:szCs w:val="22"/>
              </w:rPr>
            </w:pPr>
            <w:r w:rsidRPr="005F3AA9">
              <w:rPr>
                <w:sz w:val="22"/>
                <w:szCs w:val="22"/>
              </w:rPr>
              <w:t>Fast food</w:t>
            </w:r>
          </w:p>
        </w:tc>
        <w:tc>
          <w:tcPr>
            <w:tcW w:w="1438" w:type="dxa"/>
            <w:gridSpan w:val="2"/>
          </w:tcPr>
          <w:p w14:paraId="79F74FC4" w14:textId="58BC6E90" w:rsidR="00BF6C28" w:rsidRPr="005F3AA9" w:rsidRDefault="00BF6C28" w:rsidP="00BF6C28">
            <w:pPr>
              <w:rPr>
                <w:sz w:val="22"/>
                <w:szCs w:val="22"/>
              </w:rPr>
            </w:pPr>
            <w:r w:rsidRPr="005F3AA9">
              <w:rPr>
                <w:sz w:val="22"/>
                <w:szCs w:val="22"/>
              </w:rPr>
              <w:t>-0.43**</w:t>
            </w:r>
          </w:p>
          <w:p w14:paraId="5195DF45" w14:textId="4965F0C4" w:rsidR="00BF6C28" w:rsidRPr="005F3AA9" w:rsidRDefault="00BF6C28" w:rsidP="00BF6C28">
            <w:pPr>
              <w:rPr>
                <w:sz w:val="22"/>
                <w:szCs w:val="22"/>
              </w:rPr>
            </w:pPr>
            <w:r w:rsidRPr="005F3AA9">
              <w:rPr>
                <w:sz w:val="22"/>
                <w:szCs w:val="22"/>
              </w:rPr>
              <w:t>0.32**</w:t>
            </w:r>
          </w:p>
          <w:p w14:paraId="1FD50E8D" w14:textId="016C9B18" w:rsidR="00BF6C28" w:rsidRDefault="00BF6C28" w:rsidP="00BF6C28">
            <w:pPr>
              <w:rPr>
                <w:sz w:val="22"/>
                <w:szCs w:val="22"/>
              </w:rPr>
            </w:pPr>
            <w:r w:rsidRPr="005F3AA9">
              <w:rPr>
                <w:sz w:val="22"/>
                <w:szCs w:val="22"/>
              </w:rPr>
              <w:t>1.64**</w:t>
            </w:r>
          </w:p>
          <w:p w14:paraId="18F25CB1" w14:textId="77777777" w:rsidR="002B236D" w:rsidRPr="005F3AA9" w:rsidRDefault="002B236D" w:rsidP="00BF6C28">
            <w:pPr>
              <w:rPr>
                <w:sz w:val="22"/>
                <w:szCs w:val="22"/>
              </w:rPr>
            </w:pPr>
          </w:p>
          <w:p w14:paraId="36FF4777" w14:textId="76982918" w:rsidR="00BF6C28" w:rsidRPr="005F3AA9" w:rsidRDefault="00BF6C28" w:rsidP="00BF6C28">
            <w:pPr>
              <w:rPr>
                <w:sz w:val="22"/>
                <w:szCs w:val="22"/>
              </w:rPr>
            </w:pPr>
            <w:r w:rsidRPr="005F3AA9">
              <w:rPr>
                <w:sz w:val="22"/>
                <w:szCs w:val="22"/>
              </w:rPr>
              <w:t>1.38**</w:t>
            </w:r>
          </w:p>
        </w:tc>
        <w:tc>
          <w:tcPr>
            <w:tcW w:w="1610" w:type="dxa"/>
          </w:tcPr>
          <w:p w14:paraId="507FED81" w14:textId="77777777" w:rsidR="00BF6C28" w:rsidRPr="005F3AA9" w:rsidRDefault="00BF6C28" w:rsidP="00BF6C28">
            <w:pPr>
              <w:rPr>
                <w:sz w:val="22"/>
                <w:szCs w:val="22"/>
              </w:rPr>
            </w:pPr>
            <w:r w:rsidRPr="005F3AA9">
              <w:rPr>
                <w:sz w:val="22"/>
                <w:szCs w:val="22"/>
              </w:rPr>
              <w:t xml:space="preserve">Linear regression, </w:t>
            </w:r>
          </w:p>
          <w:p w14:paraId="67A292C0" w14:textId="56C74B5F" w:rsidR="00BF6C28" w:rsidRPr="005F3AA9" w:rsidRDefault="00BF6C28" w:rsidP="00BF6C28">
            <w:pPr>
              <w:rPr>
                <w:rFonts w:cs="Lucida Grande"/>
                <w:sz w:val="22"/>
                <w:szCs w:val="22"/>
              </w:rPr>
            </w:pPr>
            <m:oMath>
              <m:r>
                <w:rPr>
                  <w:rFonts w:ascii="Cambria Math" w:hAnsi="Cambria Math" w:cs="Lucida Grande"/>
                  <w:sz w:val="22"/>
                  <w:szCs w:val="22"/>
                </w:rPr>
                <m:t>β</m:t>
              </m:r>
            </m:oMath>
            <w:r w:rsidRPr="005F3AA9">
              <w:rPr>
                <w:rFonts w:cs="Lucida Grande"/>
                <w:sz w:val="22"/>
                <w:szCs w:val="22"/>
              </w:rPr>
              <w:t>-coefficient</w:t>
            </w:r>
          </w:p>
          <w:p w14:paraId="36A36FBA" w14:textId="77777777" w:rsidR="00BF6C28" w:rsidRPr="005F3AA9" w:rsidRDefault="00BF6C28" w:rsidP="00BF6C28">
            <w:pPr>
              <w:rPr>
                <w:sz w:val="22"/>
                <w:szCs w:val="22"/>
              </w:rPr>
            </w:pPr>
            <w:r w:rsidRPr="005F3AA9">
              <w:rPr>
                <w:sz w:val="22"/>
                <w:szCs w:val="22"/>
              </w:rPr>
              <w:t xml:space="preserve">Logistic regression, </w:t>
            </w:r>
          </w:p>
          <w:p w14:paraId="7A656948" w14:textId="370201D8" w:rsidR="00BF6C28" w:rsidRPr="005F3AA9" w:rsidRDefault="00BF6C28" w:rsidP="00BF6C28">
            <w:pPr>
              <w:rPr>
                <w:sz w:val="22"/>
                <w:szCs w:val="22"/>
              </w:rPr>
            </w:pPr>
            <w:r w:rsidRPr="005F3AA9">
              <w:rPr>
                <w:sz w:val="22"/>
                <w:szCs w:val="22"/>
              </w:rPr>
              <w:t>Odds ratio</w:t>
            </w:r>
          </w:p>
        </w:tc>
        <w:tc>
          <w:tcPr>
            <w:tcW w:w="1358" w:type="dxa"/>
          </w:tcPr>
          <w:p w14:paraId="1F84F32F" w14:textId="4981E621" w:rsidR="00BF6C28" w:rsidRPr="005F3AA9" w:rsidRDefault="00BF6C28" w:rsidP="00BF6C28">
            <w:pPr>
              <w:rPr>
                <w:sz w:val="22"/>
                <w:szCs w:val="22"/>
              </w:rPr>
            </w:pPr>
            <w:r w:rsidRPr="005F3AA9">
              <w:rPr>
                <w:sz w:val="22"/>
                <w:szCs w:val="22"/>
              </w:rPr>
              <w:t>No</w:t>
            </w:r>
          </w:p>
        </w:tc>
        <w:tc>
          <w:tcPr>
            <w:tcW w:w="907" w:type="dxa"/>
          </w:tcPr>
          <w:p w14:paraId="4A7207A6" w14:textId="62E4AE15" w:rsidR="00BF6C28" w:rsidRPr="005F3AA9" w:rsidRDefault="00BF6C28" w:rsidP="00BF6C28">
            <w:pPr>
              <w:rPr>
                <w:sz w:val="22"/>
                <w:szCs w:val="22"/>
              </w:rPr>
            </w:pPr>
            <w:r w:rsidRPr="005F3AA9">
              <w:rPr>
                <w:sz w:val="22"/>
                <w:szCs w:val="22"/>
              </w:rPr>
              <w:t>8</w:t>
            </w:r>
          </w:p>
        </w:tc>
      </w:tr>
      <w:tr w:rsidR="00BF6C28" w:rsidRPr="005F3AA9" w14:paraId="4F665707" w14:textId="77777777" w:rsidTr="00346ACE">
        <w:tc>
          <w:tcPr>
            <w:tcW w:w="1776" w:type="dxa"/>
          </w:tcPr>
          <w:p w14:paraId="1AB332E4" w14:textId="0BC3FC3B" w:rsidR="00BF6C28" w:rsidRPr="005F3AA9" w:rsidRDefault="00BF6C28" w:rsidP="00BF6C28">
            <w:pPr>
              <w:rPr>
                <w:sz w:val="22"/>
                <w:szCs w:val="22"/>
              </w:rPr>
            </w:pPr>
            <w:r w:rsidRPr="005F3AA9">
              <w:rPr>
                <w:sz w:val="22"/>
                <w:szCs w:val="22"/>
              </w:rPr>
              <w:t>Kell et al. 2014, USA</w:t>
            </w:r>
            <w:r w:rsidRPr="005F3AA9">
              <w:rPr>
                <w:sz w:val="22"/>
                <w:szCs w:val="22"/>
              </w:rPr>
              <w:fldChar w:fldCharType="begin"/>
            </w:r>
            <w:r w:rsidRPr="005F3AA9">
              <w:rPr>
                <w:sz w:val="22"/>
                <w:szCs w:val="22"/>
              </w:rPr>
              <w:instrText xml:space="preserve"> ADDIN EN.CITE &lt;EndNote&gt;&lt;Cite&gt;&lt;Author&gt;Kell&lt;/Author&gt;&lt;Year&gt;2014&lt;/Year&gt;&lt;RecNum&gt;195&lt;/RecNum&gt;&lt;DisplayText&gt;[15]&lt;/DisplayText&gt;&lt;record&gt;&lt;rec-number&gt;195&lt;/rec-number&gt;&lt;foreign-keys&gt;&lt;key app="EN" db-id="t2dxed09qrzwf4eetwqvrwt10fd0axp5ze9z" timestamp="1464598756"&gt;195&lt;/key&gt;&lt;/foreign-keys&gt;&lt;ref-type name="Journal Article"&gt;17&lt;/ref-type&gt;&lt;contributors&gt;&lt;authors&gt;&lt;author&gt;Kell, K. P.&lt;/author&gt;&lt;author&gt;Cardel, M. I.&lt;/author&gt;&lt;author&gt;Bohan Brown, M. M.&lt;/author&gt;&lt;author&gt;Fernandez, J. R.&lt;/author&gt;&lt;/authors&gt;&lt;/contributors&gt;&lt;auth-address&gt;From the Department of Nutrition Sciences, School of Health Professions, and the Nutrition Obesity Research Center (KPK, MMBB, and JRF), University of Alabama at Birmingham, Birmingham, AL, and the Department of Pediatrics/Section of Nutrition, School of Medicine, University of Colorado Denver, Aurora, CO (MIC).&lt;/auth-address&gt;&lt;titles&gt;&lt;title&gt;Added sugars in the diet are positively associated with diastolic blood pressure and triglycerides in children&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46-52&lt;/pages&gt;&lt;volume&gt;100&lt;/volume&gt;&lt;number&gt;1&lt;/number&gt;&lt;edition&gt;2014/04/11&lt;/edition&gt;&lt;dates&gt;&lt;year&gt;2014&lt;/year&gt;&lt;pub-dates&gt;&lt;date&gt;Apr 9&lt;/date&gt;&lt;/pub-dates&gt;&lt;/dates&gt;&lt;isbn&gt;1938-3207 (Electronic)&amp;#xD;0002-9165 (Linking)&lt;/isbn&gt;&lt;accession-num&gt;24717340&lt;/accession-num&gt;&lt;urls&gt;&lt;related-urls&gt;&lt;url&gt;http://ajcn.nutrition.org/content/100/1/46&lt;/url&gt;&lt;url&gt;http://ajcn.nutrition.org/content/100/1/46.long&lt;/url&gt;&lt;/related-urls&gt;&lt;/urls&gt;&lt;custom2&gt;PMC4144113&lt;/custom2&gt;&lt;electronic-resource-num&gt;10.3945/ajcn.113.076505&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15]</w:t>
            </w:r>
            <w:r w:rsidRPr="005F3AA9">
              <w:rPr>
                <w:sz w:val="22"/>
                <w:szCs w:val="22"/>
              </w:rPr>
              <w:fldChar w:fldCharType="end"/>
            </w:r>
          </w:p>
        </w:tc>
        <w:tc>
          <w:tcPr>
            <w:tcW w:w="1811" w:type="dxa"/>
          </w:tcPr>
          <w:p w14:paraId="7A6879C6" w14:textId="3B9016D3" w:rsidR="00BF6C28" w:rsidRPr="005F3AA9" w:rsidRDefault="00BF6C28" w:rsidP="00BF6C28">
            <w:pPr>
              <w:rPr>
                <w:sz w:val="22"/>
                <w:szCs w:val="22"/>
              </w:rPr>
            </w:pPr>
            <w:r w:rsidRPr="005F3AA9">
              <w:rPr>
                <w:sz w:val="22"/>
                <w:szCs w:val="22"/>
              </w:rPr>
              <w:t>n: 320;</w:t>
            </w:r>
          </w:p>
          <w:p w14:paraId="1514A0C3" w14:textId="77777777" w:rsidR="00BF6C28" w:rsidRPr="005F3AA9" w:rsidRDefault="00BF6C28" w:rsidP="00BF6C28">
            <w:pPr>
              <w:rPr>
                <w:sz w:val="22"/>
                <w:szCs w:val="22"/>
              </w:rPr>
            </w:pPr>
            <w:r w:rsidRPr="005F3AA9">
              <w:rPr>
                <w:sz w:val="22"/>
                <w:szCs w:val="22"/>
              </w:rPr>
              <w:t>age: 7-12;</w:t>
            </w:r>
          </w:p>
          <w:p w14:paraId="67B4211A" w14:textId="21C873CC" w:rsidR="00BF6C28" w:rsidRPr="005F3AA9" w:rsidRDefault="00BF6C28" w:rsidP="00BF6C28">
            <w:pPr>
              <w:rPr>
                <w:sz w:val="22"/>
                <w:szCs w:val="22"/>
              </w:rPr>
            </w:pPr>
            <w:r w:rsidRPr="005F3AA9">
              <w:rPr>
                <w:sz w:val="22"/>
                <w:szCs w:val="22"/>
              </w:rPr>
              <w:t>female: 46.9%</w:t>
            </w:r>
          </w:p>
        </w:tc>
        <w:tc>
          <w:tcPr>
            <w:tcW w:w="1526" w:type="dxa"/>
          </w:tcPr>
          <w:p w14:paraId="0466DF34" w14:textId="5900D8DB" w:rsidR="00BF6C28" w:rsidRPr="005F3AA9" w:rsidRDefault="00BF6C28" w:rsidP="00BF6C28">
            <w:pPr>
              <w:rPr>
                <w:sz w:val="22"/>
                <w:szCs w:val="22"/>
              </w:rPr>
            </w:pPr>
            <w:r w:rsidRPr="005F3AA9">
              <w:rPr>
                <w:sz w:val="22"/>
                <w:szCs w:val="22"/>
              </w:rPr>
              <w:t>Cross-sectional</w:t>
            </w:r>
          </w:p>
        </w:tc>
        <w:tc>
          <w:tcPr>
            <w:tcW w:w="989" w:type="dxa"/>
          </w:tcPr>
          <w:p w14:paraId="798D91EC" w14:textId="108C3409" w:rsidR="00BF6C28" w:rsidRPr="005F3AA9" w:rsidRDefault="00BF6C28" w:rsidP="00BF6C28">
            <w:pPr>
              <w:rPr>
                <w:sz w:val="22"/>
                <w:szCs w:val="22"/>
              </w:rPr>
            </w:pPr>
            <w:r w:rsidRPr="005F3AA9">
              <w:rPr>
                <w:sz w:val="22"/>
                <w:szCs w:val="22"/>
              </w:rPr>
              <w:t>24h recall</w:t>
            </w:r>
          </w:p>
        </w:tc>
        <w:tc>
          <w:tcPr>
            <w:tcW w:w="1413" w:type="dxa"/>
          </w:tcPr>
          <w:p w14:paraId="187BC361" w14:textId="47AEE88E" w:rsidR="00BF6C28" w:rsidRPr="005F3AA9" w:rsidRDefault="00BF6C28" w:rsidP="00BF6C28">
            <w:pPr>
              <w:rPr>
                <w:sz w:val="22"/>
                <w:szCs w:val="22"/>
              </w:rPr>
            </w:pPr>
            <w:r w:rsidRPr="005F3AA9">
              <w:rPr>
                <w:sz w:val="22"/>
                <w:szCs w:val="22"/>
              </w:rPr>
              <w:t>Unknown</w:t>
            </w:r>
          </w:p>
        </w:tc>
        <w:tc>
          <w:tcPr>
            <w:tcW w:w="1356" w:type="dxa"/>
          </w:tcPr>
          <w:p w14:paraId="4724083D" w14:textId="7C4FB265" w:rsidR="00BF6C28" w:rsidRPr="005F3AA9" w:rsidRDefault="00BF6C28" w:rsidP="00BF6C28">
            <w:pPr>
              <w:rPr>
                <w:sz w:val="22"/>
                <w:szCs w:val="22"/>
              </w:rPr>
            </w:pPr>
            <w:r w:rsidRPr="005F3AA9">
              <w:rPr>
                <w:sz w:val="22"/>
                <w:szCs w:val="22"/>
              </w:rPr>
              <w:t>no</w:t>
            </w:r>
          </w:p>
        </w:tc>
        <w:tc>
          <w:tcPr>
            <w:tcW w:w="2303" w:type="dxa"/>
          </w:tcPr>
          <w:p w14:paraId="4C5CEF97" w14:textId="522879B0" w:rsidR="00BF6C28" w:rsidRPr="005F3AA9" w:rsidRDefault="00BF6C28" w:rsidP="00BF6C28">
            <w:pPr>
              <w:rPr>
                <w:sz w:val="22"/>
                <w:szCs w:val="22"/>
              </w:rPr>
            </w:pPr>
            <w:r w:rsidRPr="005F3AA9">
              <w:rPr>
                <w:sz w:val="22"/>
                <w:szCs w:val="22"/>
              </w:rPr>
              <w:t>Added sugars</w:t>
            </w:r>
          </w:p>
        </w:tc>
        <w:tc>
          <w:tcPr>
            <w:tcW w:w="1438" w:type="dxa"/>
            <w:gridSpan w:val="2"/>
          </w:tcPr>
          <w:p w14:paraId="24604F1F" w14:textId="47528B93" w:rsidR="00BF6C28" w:rsidRPr="005F3AA9" w:rsidRDefault="00BF6C28" w:rsidP="00BF6C28">
            <w:pPr>
              <w:rPr>
                <w:sz w:val="22"/>
                <w:szCs w:val="22"/>
              </w:rPr>
            </w:pPr>
            <w:r w:rsidRPr="005F3AA9">
              <w:rPr>
                <w:sz w:val="22"/>
                <w:szCs w:val="22"/>
              </w:rPr>
              <w:t>n.s.</w:t>
            </w:r>
          </w:p>
        </w:tc>
        <w:tc>
          <w:tcPr>
            <w:tcW w:w="1610" w:type="dxa"/>
          </w:tcPr>
          <w:p w14:paraId="29F8FF18" w14:textId="77777777" w:rsidR="00BF6C28" w:rsidRPr="005F3AA9" w:rsidRDefault="00BF6C28" w:rsidP="00BF6C28">
            <w:pPr>
              <w:rPr>
                <w:sz w:val="22"/>
                <w:szCs w:val="22"/>
              </w:rPr>
            </w:pPr>
            <w:r w:rsidRPr="005F3AA9">
              <w:rPr>
                <w:sz w:val="22"/>
                <w:szCs w:val="22"/>
              </w:rPr>
              <w:t>Linear regression,</w:t>
            </w:r>
          </w:p>
          <w:p w14:paraId="1DC814E2" w14:textId="505F006D"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FD5D38E" w14:textId="1C1C763D" w:rsidR="00BF6C28" w:rsidRPr="005F3AA9" w:rsidRDefault="00BF6C28" w:rsidP="00BF6C28">
            <w:pPr>
              <w:rPr>
                <w:sz w:val="22"/>
                <w:szCs w:val="22"/>
              </w:rPr>
            </w:pPr>
            <w:r w:rsidRPr="005F3AA9">
              <w:rPr>
                <w:sz w:val="22"/>
                <w:szCs w:val="22"/>
              </w:rPr>
              <w:t>Unknown</w:t>
            </w:r>
          </w:p>
        </w:tc>
        <w:tc>
          <w:tcPr>
            <w:tcW w:w="907" w:type="dxa"/>
          </w:tcPr>
          <w:p w14:paraId="6921C3ED" w14:textId="456011B4" w:rsidR="00BF6C28" w:rsidRPr="005F3AA9" w:rsidRDefault="00BF6C28" w:rsidP="00BF6C28">
            <w:pPr>
              <w:rPr>
                <w:sz w:val="22"/>
                <w:szCs w:val="22"/>
              </w:rPr>
            </w:pPr>
            <w:r w:rsidRPr="005F3AA9">
              <w:rPr>
                <w:sz w:val="22"/>
                <w:szCs w:val="22"/>
              </w:rPr>
              <w:t>4</w:t>
            </w:r>
          </w:p>
        </w:tc>
      </w:tr>
      <w:tr w:rsidR="00BF6C28" w:rsidRPr="005F3AA9" w14:paraId="4BE2340B" w14:textId="77777777" w:rsidTr="00346ACE">
        <w:tc>
          <w:tcPr>
            <w:tcW w:w="1776" w:type="dxa"/>
          </w:tcPr>
          <w:p w14:paraId="1180E68B" w14:textId="224E43C6" w:rsidR="00BF6C28" w:rsidRPr="005F3AA9" w:rsidRDefault="00BF6C28" w:rsidP="00BF6C28">
            <w:pPr>
              <w:rPr>
                <w:sz w:val="22"/>
                <w:szCs w:val="22"/>
              </w:rPr>
            </w:pPr>
            <w:r w:rsidRPr="005F3AA9">
              <w:rPr>
                <w:sz w:val="22"/>
                <w:szCs w:val="22"/>
              </w:rPr>
              <w:t>Kollias et al. 2009, Greece</w:t>
            </w:r>
            <w:r w:rsidRPr="005F3AA9">
              <w:rPr>
                <w:sz w:val="22"/>
                <w:szCs w:val="22"/>
              </w:rPr>
              <w:fldChar w:fldCharType="begin">
                <w:fldData xml:space="preserve">PEVuZE5vdGU+PENpdGU+PEF1dGhvcj5Lb2xsaWFzPC9BdXRob3I+PFllYXI+MjAwOTwvWWVhcj48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Lb2xsaWFzPC9BdXRob3I+PFllYXI+MjAwOTwvWWVhcj48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5]</w:t>
            </w:r>
            <w:r w:rsidRPr="005F3AA9">
              <w:rPr>
                <w:sz w:val="22"/>
                <w:szCs w:val="22"/>
              </w:rPr>
              <w:fldChar w:fldCharType="end"/>
            </w:r>
          </w:p>
        </w:tc>
        <w:tc>
          <w:tcPr>
            <w:tcW w:w="1811" w:type="dxa"/>
          </w:tcPr>
          <w:p w14:paraId="1A4366EB" w14:textId="37CFB7BE" w:rsidR="00BF6C28" w:rsidRPr="005F3AA9" w:rsidRDefault="00BF6C28" w:rsidP="00BF6C28">
            <w:pPr>
              <w:rPr>
                <w:sz w:val="22"/>
                <w:szCs w:val="22"/>
              </w:rPr>
            </w:pPr>
            <w:r w:rsidRPr="005F3AA9">
              <w:rPr>
                <w:sz w:val="22"/>
                <w:szCs w:val="22"/>
              </w:rPr>
              <w:t>n: 558;</w:t>
            </w:r>
          </w:p>
          <w:p w14:paraId="26CFF819" w14:textId="77777777" w:rsidR="00BF6C28" w:rsidRPr="005F3AA9" w:rsidRDefault="00BF6C28" w:rsidP="00BF6C28">
            <w:pPr>
              <w:rPr>
                <w:sz w:val="22"/>
                <w:szCs w:val="22"/>
              </w:rPr>
            </w:pPr>
            <w:r w:rsidRPr="005F3AA9">
              <w:rPr>
                <w:sz w:val="22"/>
                <w:szCs w:val="22"/>
              </w:rPr>
              <w:t>age: 12-17;</w:t>
            </w:r>
          </w:p>
          <w:p w14:paraId="1919160D" w14:textId="220F161A" w:rsidR="00BF6C28" w:rsidRPr="005F3AA9" w:rsidRDefault="00BF6C28" w:rsidP="00BF6C28">
            <w:pPr>
              <w:rPr>
                <w:sz w:val="22"/>
                <w:szCs w:val="22"/>
              </w:rPr>
            </w:pPr>
            <w:r w:rsidRPr="005F3AA9">
              <w:rPr>
                <w:sz w:val="22"/>
                <w:szCs w:val="22"/>
              </w:rPr>
              <w:t>female: 50.0%</w:t>
            </w:r>
          </w:p>
        </w:tc>
        <w:tc>
          <w:tcPr>
            <w:tcW w:w="1526" w:type="dxa"/>
          </w:tcPr>
          <w:p w14:paraId="726FA2FF" w14:textId="71FE0158" w:rsidR="00BF6C28" w:rsidRPr="005F3AA9" w:rsidRDefault="00BF6C28" w:rsidP="00BF6C28">
            <w:pPr>
              <w:rPr>
                <w:sz w:val="22"/>
                <w:szCs w:val="22"/>
              </w:rPr>
            </w:pPr>
            <w:r w:rsidRPr="005F3AA9">
              <w:rPr>
                <w:sz w:val="22"/>
                <w:szCs w:val="22"/>
              </w:rPr>
              <w:t>Cross-sectional</w:t>
            </w:r>
          </w:p>
        </w:tc>
        <w:tc>
          <w:tcPr>
            <w:tcW w:w="989" w:type="dxa"/>
          </w:tcPr>
          <w:p w14:paraId="3FCD0C45" w14:textId="4ECB682F" w:rsidR="00BF6C28" w:rsidRPr="005F3AA9" w:rsidRDefault="00BF6C28" w:rsidP="00BF6C28">
            <w:pPr>
              <w:rPr>
                <w:sz w:val="22"/>
                <w:szCs w:val="22"/>
              </w:rPr>
            </w:pPr>
            <w:r w:rsidRPr="005F3AA9">
              <w:rPr>
                <w:sz w:val="22"/>
                <w:szCs w:val="22"/>
              </w:rPr>
              <w:t>FFQ</w:t>
            </w:r>
          </w:p>
        </w:tc>
        <w:tc>
          <w:tcPr>
            <w:tcW w:w="1413" w:type="dxa"/>
          </w:tcPr>
          <w:p w14:paraId="1839F590" w14:textId="49E90567" w:rsidR="00BF6C28" w:rsidRPr="005F3AA9" w:rsidRDefault="00BF6C28" w:rsidP="00BF6C28">
            <w:pPr>
              <w:rPr>
                <w:sz w:val="22"/>
                <w:szCs w:val="22"/>
              </w:rPr>
            </w:pPr>
            <w:r w:rsidRPr="005F3AA9">
              <w:rPr>
                <w:sz w:val="22"/>
                <w:szCs w:val="22"/>
              </w:rPr>
              <w:t>No</w:t>
            </w:r>
          </w:p>
        </w:tc>
        <w:tc>
          <w:tcPr>
            <w:tcW w:w="1356" w:type="dxa"/>
          </w:tcPr>
          <w:p w14:paraId="1A955D52" w14:textId="5F032F49" w:rsidR="00BF6C28" w:rsidRPr="005F3AA9" w:rsidRDefault="00BF6C28" w:rsidP="00BF6C28">
            <w:pPr>
              <w:rPr>
                <w:sz w:val="22"/>
                <w:szCs w:val="22"/>
              </w:rPr>
            </w:pPr>
            <w:r w:rsidRPr="005F3AA9">
              <w:rPr>
                <w:sz w:val="22"/>
                <w:szCs w:val="22"/>
              </w:rPr>
              <w:t>Boys</w:t>
            </w:r>
          </w:p>
          <w:p w14:paraId="137F3DE2" w14:textId="77777777" w:rsidR="00BF6C28" w:rsidRPr="005F3AA9" w:rsidRDefault="00BF6C28" w:rsidP="00BF6C28">
            <w:pPr>
              <w:rPr>
                <w:sz w:val="22"/>
                <w:szCs w:val="22"/>
              </w:rPr>
            </w:pPr>
          </w:p>
          <w:p w14:paraId="1375D16F" w14:textId="77777777" w:rsidR="00BF6C28" w:rsidRPr="005F3AA9" w:rsidRDefault="00BF6C28" w:rsidP="00BF6C28">
            <w:pPr>
              <w:rPr>
                <w:sz w:val="22"/>
                <w:szCs w:val="22"/>
              </w:rPr>
            </w:pPr>
          </w:p>
          <w:p w14:paraId="29F049FF" w14:textId="77777777" w:rsidR="00BF6C28" w:rsidRPr="005F3AA9" w:rsidRDefault="00BF6C28" w:rsidP="00BF6C28">
            <w:pPr>
              <w:rPr>
                <w:sz w:val="22"/>
                <w:szCs w:val="22"/>
              </w:rPr>
            </w:pPr>
          </w:p>
          <w:p w14:paraId="025377BC" w14:textId="77777777" w:rsidR="00BF6C28" w:rsidRPr="005F3AA9" w:rsidRDefault="00BF6C28" w:rsidP="00BF6C28">
            <w:pPr>
              <w:rPr>
                <w:sz w:val="22"/>
                <w:szCs w:val="22"/>
              </w:rPr>
            </w:pPr>
          </w:p>
          <w:p w14:paraId="385C81D1" w14:textId="6F29D493" w:rsidR="00BF6C28" w:rsidRPr="005F3AA9" w:rsidRDefault="00BF6C28" w:rsidP="00BF6C28">
            <w:pPr>
              <w:rPr>
                <w:sz w:val="22"/>
                <w:szCs w:val="22"/>
              </w:rPr>
            </w:pPr>
            <w:r w:rsidRPr="005F3AA9">
              <w:rPr>
                <w:sz w:val="22"/>
                <w:szCs w:val="22"/>
              </w:rPr>
              <w:t>Girls</w:t>
            </w:r>
          </w:p>
        </w:tc>
        <w:tc>
          <w:tcPr>
            <w:tcW w:w="2303" w:type="dxa"/>
          </w:tcPr>
          <w:p w14:paraId="32CCF7AD" w14:textId="77777777" w:rsidR="00BF6C28" w:rsidRPr="005F3AA9" w:rsidRDefault="00BF6C28" w:rsidP="00BF6C28">
            <w:pPr>
              <w:rPr>
                <w:sz w:val="22"/>
                <w:szCs w:val="22"/>
              </w:rPr>
            </w:pPr>
            <w:r w:rsidRPr="005F3AA9">
              <w:rPr>
                <w:sz w:val="22"/>
                <w:szCs w:val="22"/>
              </w:rPr>
              <w:t>Meat</w:t>
            </w:r>
          </w:p>
          <w:p w14:paraId="7C466D74" w14:textId="77777777" w:rsidR="00BF6C28" w:rsidRPr="005F3AA9" w:rsidRDefault="00BF6C28" w:rsidP="00BF6C28">
            <w:pPr>
              <w:rPr>
                <w:sz w:val="22"/>
                <w:szCs w:val="22"/>
              </w:rPr>
            </w:pPr>
            <w:r w:rsidRPr="005F3AA9">
              <w:rPr>
                <w:sz w:val="22"/>
                <w:szCs w:val="22"/>
              </w:rPr>
              <w:t>Legumes</w:t>
            </w:r>
          </w:p>
          <w:p w14:paraId="34E1F187" w14:textId="77777777" w:rsidR="00BF6C28" w:rsidRPr="005F3AA9" w:rsidRDefault="00BF6C28" w:rsidP="00BF6C28">
            <w:pPr>
              <w:rPr>
                <w:sz w:val="22"/>
                <w:szCs w:val="22"/>
              </w:rPr>
            </w:pPr>
            <w:r w:rsidRPr="005F3AA9">
              <w:rPr>
                <w:sz w:val="22"/>
                <w:szCs w:val="22"/>
              </w:rPr>
              <w:t>Fruits/Vegetables</w:t>
            </w:r>
          </w:p>
          <w:p w14:paraId="5AFBA195" w14:textId="77777777" w:rsidR="00BF6C28" w:rsidRPr="005F3AA9" w:rsidRDefault="00BF6C28" w:rsidP="00BF6C28">
            <w:pPr>
              <w:rPr>
                <w:sz w:val="22"/>
                <w:szCs w:val="22"/>
              </w:rPr>
            </w:pPr>
            <w:r w:rsidRPr="005F3AA9">
              <w:rPr>
                <w:sz w:val="22"/>
                <w:szCs w:val="22"/>
              </w:rPr>
              <w:t>Milk</w:t>
            </w:r>
          </w:p>
          <w:p w14:paraId="0272AD4B" w14:textId="77777777" w:rsidR="00BF6C28" w:rsidRPr="005F3AA9" w:rsidRDefault="00BF6C28" w:rsidP="00BF6C28">
            <w:pPr>
              <w:rPr>
                <w:sz w:val="22"/>
                <w:szCs w:val="22"/>
              </w:rPr>
            </w:pPr>
            <w:r w:rsidRPr="005F3AA9">
              <w:rPr>
                <w:sz w:val="22"/>
                <w:szCs w:val="22"/>
              </w:rPr>
              <w:t>Snacks</w:t>
            </w:r>
          </w:p>
          <w:p w14:paraId="046ED9C3" w14:textId="77777777" w:rsidR="00BF6C28" w:rsidRPr="005F3AA9" w:rsidRDefault="00BF6C28" w:rsidP="00BF6C28">
            <w:pPr>
              <w:rPr>
                <w:sz w:val="22"/>
                <w:szCs w:val="22"/>
              </w:rPr>
            </w:pPr>
            <w:r w:rsidRPr="005F3AA9">
              <w:rPr>
                <w:sz w:val="22"/>
                <w:szCs w:val="22"/>
              </w:rPr>
              <w:t>Meat</w:t>
            </w:r>
          </w:p>
          <w:p w14:paraId="2BA4B435" w14:textId="77777777" w:rsidR="00BF6C28" w:rsidRPr="005F3AA9" w:rsidRDefault="00BF6C28" w:rsidP="00BF6C28">
            <w:pPr>
              <w:rPr>
                <w:sz w:val="22"/>
                <w:szCs w:val="22"/>
              </w:rPr>
            </w:pPr>
            <w:r w:rsidRPr="005F3AA9">
              <w:rPr>
                <w:sz w:val="22"/>
                <w:szCs w:val="22"/>
              </w:rPr>
              <w:t>Legumes</w:t>
            </w:r>
          </w:p>
          <w:p w14:paraId="68A21FB9" w14:textId="77777777" w:rsidR="00BF6C28" w:rsidRPr="005F3AA9" w:rsidRDefault="00BF6C28" w:rsidP="00BF6C28">
            <w:pPr>
              <w:rPr>
                <w:sz w:val="22"/>
                <w:szCs w:val="22"/>
              </w:rPr>
            </w:pPr>
            <w:r w:rsidRPr="005F3AA9">
              <w:rPr>
                <w:sz w:val="22"/>
                <w:szCs w:val="22"/>
              </w:rPr>
              <w:t>Fruits/Vegetables</w:t>
            </w:r>
          </w:p>
          <w:p w14:paraId="2EA7DBEE" w14:textId="77777777" w:rsidR="00BF6C28" w:rsidRPr="005F3AA9" w:rsidRDefault="00BF6C28" w:rsidP="00BF6C28">
            <w:pPr>
              <w:rPr>
                <w:sz w:val="22"/>
                <w:szCs w:val="22"/>
              </w:rPr>
            </w:pPr>
            <w:r w:rsidRPr="005F3AA9">
              <w:rPr>
                <w:sz w:val="22"/>
                <w:szCs w:val="22"/>
              </w:rPr>
              <w:t>Milk</w:t>
            </w:r>
          </w:p>
          <w:p w14:paraId="4FED0518" w14:textId="78AD01D7" w:rsidR="00BF6C28" w:rsidRPr="005F3AA9" w:rsidRDefault="00BF6C28" w:rsidP="00BF6C28">
            <w:pPr>
              <w:rPr>
                <w:sz w:val="22"/>
                <w:szCs w:val="22"/>
              </w:rPr>
            </w:pPr>
            <w:r w:rsidRPr="005F3AA9">
              <w:rPr>
                <w:sz w:val="22"/>
                <w:szCs w:val="22"/>
              </w:rPr>
              <w:t>Snacks</w:t>
            </w:r>
          </w:p>
        </w:tc>
        <w:tc>
          <w:tcPr>
            <w:tcW w:w="1438" w:type="dxa"/>
            <w:gridSpan w:val="2"/>
          </w:tcPr>
          <w:p w14:paraId="202C80C8" w14:textId="47B311EC" w:rsidR="00BF6C28" w:rsidRPr="005F3AA9" w:rsidRDefault="00BF6C28" w:rsidP="00BF6C28">
            <w:pPr>
              <w:rPr>
                <w:sz w:val="22"/>
                <w:szCs w:val="22"/>
              </w:rPr>
            </w:pPr>
            <w:r w:rsidRPr="005F3AA9">
              <w:rPr>
                <w:sz w:val="22"/>
                <w:szCs w:val="22"/>
              </w:rPr>
              <w:t>n.s.</w:t>
            </w:r>
          </w:p>
          <w:p w14:paraId="66552CE1" w14:textId="5229EABF" w:rsidR="00BF6C28" w:rsidRPr="005F3AA9" w:rsidRDefault="00BF6C28" w:rsidP="00BF6C28">
            <w:pPr>
              <w:rPr>
                <w:sz w:val="22"/>
                <w:szCs w:val="22"/>
              </w:rPr>
            </w:pPr>
            <w:r w:rsidRPr="005F3AA9">
              <w:rPr>
                <w:sz w:val="22"/>
                <w:szCs w:val="22"/>
              </w:rPr>
              <w:t>n.s.</w:t>
            </w:r>
          </w:p>
          <w:p w14:paraId="6CA7A4BA" w14:textId="2C17AE1F" w:rsidR="00BF6C28" w:rsidRPr="005F3AA9" w:rsidRDefault="00BF6C28" w:rsidP="00BF6C28">
            <w:pPr>
              <w:rPr>
                <w:sz w:val="22"/>
                <w:szCs w:val="22"/>
              </w:rPr>
            </w:pPr>
            <w:r w:rsidRPr="005F3AA9">
              <w:rPr>
                <w:sz w:val="22"/>
                <w:szCs w:val="22"/>
              </w:rPr>
              <w:t>n.s.</w:t>
            </w:r>
          </w:p>
          <w:p w14:paraId="76677079" w14:textId="7536B968" w:rsidR="00BF6C28" w:rsidRPr="005F3AA9" w:rsidRDefault="00BF6C28" w:rsidP="00BF6C28">
            <w:pPr>
              <w:rPr>
                <w:sz w:val="22"/>
                <w:szCs w:val="22"/>
              </w:rPr>
            </w:pPr>
            <w:r w:rsidRPr="005F3AA9">
              <w:rPr>
                <w:sz w:val="22"/>
                <w:szCs w:val="22"/>
              </w:rPr>
              <w:t>n.s.</w:t>
            </w:r>
          </w:p>
          <w:p w14:paraId="7952CA5D" w14:textId="289AF328" w:rsidR="00BF6C28" w:rsidRPr="005F3AA9" w:rsidRDefault="00BF6C28" w:rsidP="00BF6C28">
            <w:pPr>
              <w:rPr>
                <w:sz w:val="22"/>
                <w:szCs w:val="22"/>
              </w:rPr>
            </w:pPr>
            <w:r w:rsidRPr="005F3AA9">
              <w:rPr>
                <w:sz w:val="22"/>
                <w:szCs w:val="22"/>
              </w:rPr>
              <w:t>n.s.</w:t>
            </w:r>
          </w:p>
          <w:p w14:paraId="782A4E17" w14:textId="4F8982E7" w:rsidR="00BF6C28" w:rsidRPr="005F3AA9" w:rsidRDefault="00BF6C28" w:rsidP="00BF6C28">
            <w:pPr>
              <w:rPr>
                <w:sz w:val="22"/>
                <w:szCs w:val="22"/>
              </w:rPr>
            </w:pPr>
            <w:r w:rsidRPr="005F3AA9">
              <w:rPr>
                <w:sz w:val="22"/>
                <w:szCs w:val="22"/>
              </w:rPr>
              <w:t>n.s.</w:t>
            </w:r>
          </w:p>
          <w:p w14:paraId="0A02AF63" w14:textId="7B5124AC" w:rsidR="00BF6C28" w:rsidRPr="005F3AA9" w:rsidRDefault="00BF6C28" w:rsidP="00BF6C28">
            <w:pPr>
              <w:rPr>
                <w:sz w:val="22"/>
                <w:szCs w:val="22"/>
              </w:rPr>
            </w:pPr>
            <w:r w:rsidRPr="005F3AA9">
              <w:rPr>
                <w:sz w:val="22"/>
                <w:szCs w:val="22"/>
              </w:rPr>
              <w:t>n.s.</w:t>
            </w:r>
          </w:p>
          <w:p w14:paraId="240F1327" w14:textId="511DF5EC" w:rsidR="00BF6C28" w:rsidRPr="005F3AA9" w:rsidRDefault="00BF6C28" w:rsidP="00BF6C28">
            <w:pPr>
              <w:rPr>
                <w:sz w:val="22"/>
                <w:szCs w:val="22"/>
              </w:rPr>
            </w:pPr>
            <w:r w:rsidRPr="005F3AA9">
              <w:rPr>
                <w:sz w:val="22"/>
                <w:szCs w:val="22"/>
              </w:rPr>
              <w:t>n.s.</w:t>
            </w:r>
          </w:p>
          <w:p w14:paraId="715E7CC2" w14:textId="3C683A63" w:rsidR="00BF6C28" w:rsidRPr="005F3AA9" w:rsidRDefault="00BF6C28" w:rsidP="00BF6C28">
            <w:pPr>
              <w:rPr>
                <w:sz w:val="22"/>
                <w:szCs w:val="22"/>
              </w:rPr>
            </w:pPr>
            <w:r w:rsidRPr="005F3AA9">
              <w:rPr>
                <w:sz w:val="22"/>
                <w:szCs w:val="22"/>
              </w:rPr>
              <w:t>n.s.</w:t>
            </w:r>
          </w:p>
          <w:p w14:paraId="52E93F36" w14:textId="35439FDF" w:rsidR="00BF6C28" w:rsidRPr="005F3AA9" w:rsidRDefault="00BF6C28" w:rsidP="00BF6C28">
            <w:pPr>
              <w:rPr>
                <w:sz w:val="22"/>
                <w:szCs w:val="22"/>
              </w:rPr>
            </w:pPr>
            <w:r w:rsidRPr="005F3AA9">
              <w:rPr>
                <w:sz w:val="22"/>
                <w:szCs w:val="22"/>
              </w:rPr>
              <w:t>n.s.</w:t>
            </w:r>
          </w:p>
        </w:tc>
        <w:tc>
          <w:tcPr>
            <w:tcW w:w="1610" w:type="dxa"/>
          </w:tcPr>
          <w:p w14:paraId="630D9C0D" w14:textId="77777777" w:rsidR="00BF6C28" w:rsidRPr="005F3AA9" w:rsidRDefault="00BF6C28" w:rsidP="00BF6C28">
            <w:pPr>
              <w:rPr>
                <w:sz w:val="22"/>
                <w:szCs w:val="22"/>
              </w:rPr>
            </w:pPr>
            <w:r w:rsidRPr="005F3AA9">
              <w:rPr>
                <w:sz w:val="22"/>
                <w:szCs w:val="22"/>
              </w:rPr>
              <w:t xml:space="preserve">Multiple regression analysis, </w:t>
            </w:r>
          </w:p>
          <w:p w14:paraId="592ADE1F" w14:textId="1C287DBC"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C982D7E" w14:textId="0B8117CA" w:rsidR="00BF6C28" w:rsidRPr="005F3AA9" w:rsidRDefault="00BF6C28" w:rsidP="00BF6C28">
            <w:pPr>
              <w:rPr>
                <w:sz w:val="22"/>
                <w:szCs w:val="22"/>
              </w:rPr>
            </w:pPr>
            <w:r w:rsidRPr="005F3AA9">
              <w:rPr>
                <w:sz w:val="22"/>
                <w:szCs w:val="22"/>
              </w:rPr>
              <w:t>Yes</w:t>
            </w:r>
          </w:p>
        </w:tc>
        <w:tc>
          <w:tcPr>
            <w:tcW w:w="907" w:type="dxa"/>
          </w:tcPr>
          <w:p w14:paraId="551619A2" w14:textId="4DD68C11" w:rsidR="00BF6C28" w:rsidRPr="005F3AA9" w:rsidRDefault="00BF6C28" w:rsidP="00BF6C28">
            <w:pPr>
              <w:rPr>
                <w:sz w:val="22"/>
                <w:szCs w:val="22"/>
              </w:rPr>
            </w:pPr>
            <w:r w:rsidRPr="005F3AA9">
              <w:rPr>
                <w:sz w:val="22"/>
                <w:szCs w:val="22"/>
              </w:rPr>
              <w:t>1</w:t>
            </w:r>
          </w:p>
        </w:tc>
      </w:tr>
      <w:tr w:rsidR="00BF6C28" w:rsidRPr="005F3AA9" w14:paraId="5C5B1BE5" w14:textId="77777777" w:rsidTr="00346ACE">
        <w:tc>
          <w:tcPr>
            <w:tcW w:w="1776" w:type="dxa"/>
          </w:tcPr>
          <w:p w14:paraId="2FF31E5E" w14:textId="0B21CD41" w:rsidR="00BF6C28" w:rsidRPr="005F3AA9" w:rsidRDefault="00BF6C28" w:rsidP="00BF6C28">
            <w:pPr>
              <w:rPr>
                <w:b/>
                <w:sz w:val="22"/>
                <w:szCs w:val="22"/>
              </w:rPr>
            </w:pPr>
            <w:r w:rsidRPr="005F3AA9">
              <w:rPr>
                <w:sz w:val="22"/>
                <w:szCs w:val="22"/>
              </w:rPr>
              <w:t>Lazarou et al. 2009, Republic of Cyprus</w:t>
            </w:r>
            <w:r w:rsidRPr="005F3AA9">
              <w:rPr>
                <w:sz w:val="22"/>
                <w:szCs w:val="22"/>
              </w:rPr>
              <w:fldChar w:fldCharType="begin">
                <w:fldData xml:space="preserve">PEVuZE5vdGU+PENpdGU+PEF1dGhvcj5MYXphcm91PC9BdXRob3I+PFllYXI+MjAwOTwvWWVhcj48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</w:fldData>
              </w:fldChar>
            </w:r>
            <w:r w:rsidRPr="005F3AA9">
              <w:rPr>
                <w:sz w:val="22"/>
                <w:szCs w:val="22"/>
              </w:rPr>
              <w:instrText xml:space="preserve"> ADDIN EN.CITE </w:instrText>
            </w:r>
            <w:r w:rsidRPr="005F3AA9">
              <w:rPr>
                <w:sz w:val="22"/>
                <w:szCs w:val="22"/>
              </w:rPr>
              <w:fldChar w:fldCharType="begin">
                <w:fldData xml:space="preserve">PEVuZE5vdGU+PENpdGU+PEF1dGhvcj5MYXphcm91PC9BdXRob3I+PFllYXI+MjAwOTwvWWVhcj48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6]</w:t>
            </w:r>
            <w:r w:rsidRPr="005F3AA9">
              <w:rPr>
                <w:sz w:val="22"/>
                <w:szCs w:val="22"/>
              </w:rPr>
              <w:fldChar w:fldCharType="end"/>
            </w:r>
          </w:p>
        </w:tc>
        <w:tc>
          <w:tcPr>
            <w:tcW w:w="1811" w:type="dxa"/>
          </w:tcPr>
          <w:p w14:paraId="28E037D2" w14:textId="36C8B4C3" w:rsidR="00BF6C28" w:rsidRPr="005F3AA9" w:rsidRDefault="00BF6C28" w:rsidP="00BF6C28">
            <w:pPr>
              <w:rPr>
                <w:sz w:val="22"/>
                <w:szCs w:val="22"/>
              </w:rPr>
            </w:pPr>
            <w:r w:rsidRPr="005F3AA9">
              <w:rPr>
                <w:sz w:val="22"/>
                <w:szCs w:val="22"/>
              </w:rPr>
              <w:t>n: 622;</w:t>
            </w:r>
          </w:p>
          <w:p w14:paraId="0955AD41" w14:textId="77777777" w:rsidR="00BF6C28" w:rsidRPr="005F3AA9" w:rsidRDefault="00BF6C28" w:rsidP="00BF6C28">
            <w:pPr>
              <w:rPr>
                <w:sz w:val="22"/>
                <w:szCs w:val="22"/>
              </w:rPr>
            </w:pPr>
            <w:r w:rsidRPr="005F3AA9">
              <w:rPr>
                <w:sz w:val="22"/>
                <w:szCs w:val="22"/>
              </w:rPr>
              <w:t>age: 9-13;</w:t>
            </w:r>
          </w:p>
          <w:p w14:paraId="1CE0C641" w14:textId="0137F4FE" w:rsidR="00BF6C28" w:rsidRPr="005F3AA9" w:rsidRDefault="00BF6C28" w:rsidP="00BF6C28">
            <w:pPr>
              <w:rPr>
                <w:sz w:val="22"/>
                <w:szCs w:val="22"/>
              </w:rPr>
            </w:pPr>
            <w:r w:rsidRPr="005F3AA9">
              <w:rPr>
                <w:sz w:val="22"/>
                <w:szCs w:val="22"/>
              </w:rPr>
              <w:t>female: 50.8%</w:t>
            </w:r>
          </w:p>
        </w:tc>
        <w:tc>
          <w:tcPr>
            <w:tcW w:w="1526" w:type="dxa"/>
          </w:tcPr>
          <w:p w14:paraId="762277BD" w14:textId="12187DA3" w:rsidR="00BF6C28" w:rsidRPr="005F3AA9" w:rsidRDefault="00BF6C28" w:rsidP="00BF6C28">
            <w:pPr>
              <w:rPr>
                <w:sz w:val="22"/>
                <w:szCs w:val="22"/>
              </w:rPr>
            </w:pPr>
            <w:r w:rsidRPr="005F3AA9">
              <w:rPr>
                <w:sz w:val="22"/>
                <w:szCs w:val="22"/>
              </w:rPr>
              <w:t>Cross-sectional</w:t>
            </w:r>
          </w:p>
        </w:tc>
        <w:tc>
          <w:tcPr>
            <w:tcW w:w="989" w:type="dxa"/>
          </w:tcPr>
          <w:p w14:paraId="23587C7B" w14:textId="00D27BAB" w:rsidR="00BF6C28" w:rsidRPr="005F3AA9" w:rsidRDefault="00BF6C28" w:rsidP="00BF6C28">
            <w:pPr>
              <w:rPr>
                <w:sz w:val="22"/>
                <w:szCs w:val="22"/>
              </w:rPr>
            </w:pPr>
            <w:r w:rsidRPr="005F3AA9">
              <w:rPr>
                <w:sz w:val="22"/>
                <w:szCs w:val="22"/>
              </w:rPr>
              <w:t>FFQ</w:t>
            </w:r>
          </w:p>
        </w:tc>
        <w:tc>
          <w:tcPr>
            <w:tcW w:w="1413" w:type="dxa"/>
          </w:tcPr>
          <w:p w14:paraId="2A2BE0CB" w14:textId="41298302" w:rsidR="00BF6C28" w:rsidRPr="005F3AA9" w:rsidRDefault="00BF6C28" w:rsidP="00BF6C28">
            <w:pPr>
              <w:rPr>
                <w:sz w:val="22"/>
                <w:szCs w:val="22"/>
              </w:rPr>
            </w:pPr>
            <w:r w:rsidRPr="005F3AA9">
              <w:rPr>
                <w:sz w:val="22"/>
                <w:szCs w:val="22"/>
              </w:rPr>
              <w:t>Unknown</w:t>
            </w:r>
          </w:p>
        </w:tc>
        <w:tc>
          <w:tcPr>
            <w:tcW w:w="1356" w:type="dxa"/>
          </w:tcPr>
          <w:p w14:paraId="14AC470A" w14:textId="028E5A53" w:rsidR="00BF6C28" w:rsidRPr="005F3AA9" w:rsidRDefault="00BF6C28" w:rsidP="00BF6C28">
            <w:pPr>
              <w:rPr>
                <w:sz w:val="22"/>
                <w:szCs w:val="22"/>
              </w:rPr>
            </w:pPr>
            <w:r w:rsidRPr="005F3AA9">
              <w:rPr>
                <w:sz w:val="22"/>
                <w:szCs w:val="22"/>
              </w:rPr>
              <w:t>no</w:t>
            </w:r>
          </w:p>
        </w:tc>
        <w:tc>
          <w:tcPr>
            <w:tcW w:w="2303" w:type="dxa"/>
          </w:tcPr>
          <w:p w14:paraId="302E01A2" w14:textId="217BFB69" w:rsidR="00BF6C28" w:rsidRPr="005F3AA9" w:rsidRDefault="00BF6C28" w:rsidP="00BF6C28">
            <w:pPr>
              <w:rPr>
                <w:sz w:val="22"/>
                <w:szCs w:val="22"/>
              </w:rPr>
            </w:pPr>
            <w:r w:rsidRPr="005F3AA9">
              <w:rPr>
                <w:sz w:val="22"/>
                <w:szCs w:val="22"/>
              </w:rPr>
              <w:t>Food E-KINDEX Score</w:t>
            </w:r>
          </w:p>
        </w:tc>
        <w:tc>
          <w:tcPr>
            <w:tcW w:w="1438" w:type="dxa"/>
            <w:gridSpan w:val="2"/>
          </w:tcPr>
          <w:p w14:paraId="700163C3" w14:textId="22B60D0F" w:rsidR="00BF6C28" w:rsidRPr="005F3AA9" w:rsidRDefault="00BF6C28" w:rsidP="00BF6C28">
            <w:pPr>
              <w:rPr>
                <w:b/>
                <w:sz w:val="22"/>
                <w:szCs w:val="22"/>
              </w:rPr>
            </w:pPr>
            <w:r w:rsidRPr="005F3AA9">
              <w:rPr>
                <w:sz w:val="22"/>
                <w:szCs w:val="22"/>
              </w:rPr>
              <w:t>0.43*</w:t>
            </w:r>
          </w:p>
        </w:tc>
        <w:tc>
          <w:tcPr>
            <w:tcW w:w="1610" w:type="dxa"/>
          </w:tcPr>
          <w:p w14:paraId="586C550F" w14:textId="77777777" w:rsidR="00BF6C28" w:rsidRPr="005F3AA9" w:rsidRDefault="00BF6C28" w:rsidP="00BF6C28">
            <w:pPr>
              <w:rPr>
                <w:sz w:val="22"/>
                <w:szCs w:val="22"/>
              </w:rPr>
            </w:pPr>
            <w:r w:rsidRPr="005F3AA9">
              <w:rPr>
                <w:sz w:val="22"/>
                <w:szCs w:val="22"/>
              </w:rPr>
              <w:t xml:space="preserve">Logistic regression, </w:t>
            </w:r>
          </w:p>
          <w:p w14:paraId="005D2DB9" w14:textId="4F081064" w:rsidR="00BF6C28" w:rsidRPr="005F3AA9" w:rsidRDefault="00BF6C28" w:rsidP="00BF6C28">
            <w:pPr>
              <w:rPr>
                <w:sz w:val="22"/>
                <w:szCs w:val="22"/>
              </w:rPr>
            </w:pPr>
            <w:r w:rsidRPr="005F3AA9">
              <w:rPr>
                <w:sz w:val="22"/>
                <w:szCs w:val="22"/>
              </w:rPr>
              <w:t>Odds ratio</w:t>
            </w:r>
          </w:p>
        </w:tc>
        <w:tc>
          <w:tcPr>
            <w:tcW w:w="1358" w:type="dxa"/>
          </w:tcPr>
          <w:p w14:paraId="11AFCBAE" w14:textId="7093B087" w:rsidR="00BF6C28" w:rsidRPr="005F3AA9" w:rsidRDefault="00BF6C28" w:rsidP="00BF6C28">
            <w:pPr>
              <w:rPr>
                <w:sz w:val="22"/>
                <w:szCs w:val="22"/>
              </w:rPr>
            </w:pPr>
            <w:r w:rsidRPr="005F3AA9">
              <w:rPr>
                <w:sz w:val="22"/>
                <w:szCs w:val="22"/>
              </w:rPr>
              <w:t>Unknown</w:t>
            </w:r>
          </w:p>
        </w:tc>
        <w:tc>
          <w:tcPr>
            <w:tcW w:w="907" w:type="dxa"/>
          </w:tcPr>
          <w:p w14:paraId="202591E7" w14:textId="32273DE8" w:rsidR="00BF6C28" w:rsidRPr="005F3AA9" w:rsidRDefault="00BF6C28" w:rsidP="00BF6C28">
            <w:pPr>
              <w:rPr>
                <w:sz w:val="22"/>
                <w:szCs w:val="22"/>
              </w:rPr>
            </w:pPr>
            <w:r w:rsidRPr="005F3AA9">
              <w:rPr>
                <w:sz w:val="22"/>
                <w:szCs w:val="22"/>
              </w:rPr>
              <w:t>6</w:t>
            </w:r>
          </w:p>
        </w:tc>
      </w:tr>
      <w:tr w:rsidR="00BF6C28" w:rsidRPr="005F3AA9" w14:paraId="4A7FA042" w14:textId="77777777" w:rsidTr="00346ACE">
        <w:tc>
          <w:tcPr>
            <w:tcW w:w="1776" w:type="dxa"/>
          </w:tcPr>
          <w:p w14:paraId="6C7BD648" w14:textId="50152E01" w:rsidR="00BF6C28" w:rsidRPr="005F3AA9" w:rsidRDefault="00BF6C28" w:rsidP="00BF6C28">
            <w:pPr>
              <w:rPr>
                <w:sz w:val="22"/>
                <w:szCs w:val="22"/>
              </w:rPr>
            </w:pPr>
            <w:r w:rsidRPr="005F3AA9">
              <w:rPr>
                <w:sz w:val="22"/>
                <w:szCs w:val="22"/>
              </w:rPr>
              <w:t>Moore et al. 2005, USA</w:t>
            </w:r>
            <w:r w:rsidRPr="005F3AA9">
              <w:rPr>
                <w:sz w:val="22"/>
                <w:szCs w:val="22"/>
              </w:rPr>
              <w:fldChar w:fldCharType="begin">
                <w:fldData xml:space="preserve">PEVuZE5vdGU+PENpdGU+PEF1dGhvcj5Nb29yZTwvQXV0aG9yPjxZZWFyPjIwMDU8L1llYXI+PFJl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Nb29yZTwvQXV0aG9yPjxZZWFyPjIwMDU8L1llYXI+PFJl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7]</w:t>
            </w:r>
            <w:r w:rsidRPr="005F3AA9">
              <w:rPr>
                <w:sz w:val="22"/>
                <w:szCs w:val="22"/>
              </w:rPr>
              <w:fldChar w:fldCharType="end"/>
            </w:r>
          </w:p>
        </w:tc>
        <w:tc>
          <w:tcPr>
            <w:tcW w:w="1811" w:type="dxa"/>
          </w:tcPr>
          <w:p w14:paraId="3FFB1CA3" w14:textId="5ABE7682" w:rsidR="00BF6C28" w:rsidRPr="005F3AA9" w:rsidRDefault="00BF6C28" w:rsidP="00BF6C28">
            <w:pPr>
              <w:rPr>
                <w:sz w:val="22"/>
                <w:szCs w:val="22"/>
              </w:rPr>
            </w:pPr>
            <w:r w:rsidRPr="005F3AA9">
              <w:rPr>
                <w:sz w:val="22"/>
                <w:szCs w:val="22"/>
              </w:rPr>
              <w:t>n: 91;</w:t>
            </w:r>
          </w:p>
          <w:p w14:paraId="70A6A432" w14:textId="58D6A6A0" w:rsidR="00BF6C28" w:rsidRPr="005F3AA9" w:rsidRDefault="00BF6C28" w:rsidP="00BF6C28">
            <w:pPr>
              <w:rPr>
                <w:sz w:val="22"/>
                <w:szCs w:val="22"/>
              </w:rPr>
            </w:pPr>
            <w:r w:rsidRPr="005F3AA9">
              <w:rPr>
                <w:sz w:val="22"/>
                <w:szCs w:val="22"/>
              </w:rPr>
              <w:t>age:</w:t>
            </w:r>
          </w:p>
          <w:p w14:paraId="3DC31B5F" w14:textId="6DDF4B94" w:rsidR="00BF6C28" w:rsidRPr="005F3AA9" w:rsidRDefault="00BF6C28" w:rsidP="00BF6C28">
            <w:pPr>
              <w:rPr>
                <w:sz w:val="22"/>
                <w:szCs w:val="22"/>
              </w:rPr>
            </w:pPr>
            <w:r w:rsidRPr="005F3AA9">
              <w:rPr>
                <w:sz w:val="22"/>
                <w:szCs w:val="22"/>
              </w:rPr>
              <w:t>Dietary intake assessment at age 3.0-5.9 years and 6.0-11.9 years, blood pressure assessment at age 10.0-12.9 years;</w:t>
            </w:r>
          </w:p>
          <w:p w14:paraId="65D86B36" w14:textId="2B60476A" w:rsidR="00BF6C28" w:rsidRPr="005F3AA9" w:rsidRDefault="00BF6C28" w:rsidP="00BF6C28">
            <w:pPr>
              <w:rPr>
                <w:sz w:val="22"/>
                <w:szCs w:val="22"/>
              </w:rPr>
            </w:pPr>
            <w:r w:rsidRPr="005F3AA9">
              <w:rPr>
                <w:sz w:val="22"/>
                <w:szCs w:val="22"/>
              </w:rPr>
              <w:t>female: n.a.</w:t>
            </w:r>
          </w:p>
        </w:tc>
        <w:tc>
          <w:tcPr>
            <w:tcW w:w="1526" w:type="dxa"/>
          </w:tcPr>
          <w:p w14:paraId="3A95D58D" w14:textId="5FA99A60" w:rsidR="00BF6C28" w:rsidRPr="005F3AA9" w:rsidRDefault="00BF6C28" w:rsidP="00BF6C28">
            <w:pPr>
              <w:rPr>
                <w:sz w:val="22"/>
                <w:szCs w:val="22"/>
              </w:rPr>
            </w:pPr>
            <w:r w:rsidRPr="005F3AA9">
              <w:rPr>
                <w:sz w:val="22"/>
                <w:szCs w:val="22"/>
              </w:rPr>
              <w:t>Prospective study</w:t>
            </w:r>
          </w:p>
        </w:tc>
        <w:tc>
          <w:tcPr>
            <w:tcW w:w="989" w:type="dxa"/>
          </w:tcPr>
          <w:p w14:paraId="212E6162" w14:textId="5196DD91" w:rsidR="00BF6C28" w:rsidRPr="005F3AA9" w:rsidRDefault="00BF6C28" w:rsidP="00BF6C28">
            <w:pPr>
              <w:rPr>
                <w:sz w:val="22"/>
                <w:szCs w:val="22"/>
              </w:rPr>
            </w:pPr>
            <w:r w:rsidRPr="005F3AA9">
              <w:rPr>
                <w:sz w:val="22"/>
                <w:szCs w:val="22"/>
              </w:rPr>
              <w:t>Dietary record</w:t>
            </w:r>
          </w:p>
        </w:tc>
        <w:tc>
          <w:tcPr>
            <w:tcW w:w="1413" w:type="dxa"/>
          </w:tcPr>
          <w:p w14:paraId="67DBD78F" w14:textId="3140911C" w:rsidR="00BF6C28" w:rsidRPr="005F3AA9" w:rsidRDefault="00BF6C28" w:rsidP="00BF6C28">
            <w:pPr>
              <w:rPr>
                <w:sz w:val="22"/>
                <w:szCs w:val="22"/>
              </w:rPr>
            </w:pPr>
            <w:r w:rsidRPr="005F3AA9">
              <w:rPr>
                <w:sz w:val="22"/>
                <w:szCs w:val="22"/>
              </w:rPr>
              <w:t>Yes</w:t>
            </w:r>
          </w:p>
        </w:tc>
        <w:tc>
          <w:tcPr>
            <w:tcW w:w="1356" w:type="dxa"/>
          </w:tcPr>
          <w:p w14:paraId="0B5ABA4E" w14:textId="705B9FE4" w:rsidR="00BF6C28" w:rsidRPr="005F3AA9" w:rsidRDefault="00BF6C28" w:rsidP="00BF6C28">
            <w:pPr>
              <w:rPr>
                <w:sz w:val="22"/>
                <w:szCs w:val="22"/>
              </w:rPr>
            </w:pPr>
            <w:r w:rsidRPr="005F3AA9">
              <w:rPr>
                <w:sz w:val="22"/>
                <w:szCs w:val="22"/>
              </w:rPr>
              <w:t>no</w:t>
            </w:r>
          </w:p>
        </w:tc>
        <w:tc>
          <w:tcPr>
            <w:tcW w:w="2303" w:type="dxa"/>
          </w:tcPr>
          <w:p w14:paraId="27D38548" w14:textId="77777777" w:rsidR="00A6766B" w:rsidRPr="005F3AA9" w:rsidRDefault="00A6766B" w:rsidP="00A6766B">
            <w:pPr>
              <w:rPr>
                <w:sz w:val="22"/>
                <w:szCs w:val="22"/>
              </w:rPr>
            </w:pPr>
            <w:r w:rsidRPr="005F3AA9">
              <w:rPr>
                <w:sz w:val="22"/>
                <w:szCs w:val="22"/>
              </w:rPr>
              <w:t>Fruits/Vegetables</w:t>
            </w:r>
          </w:p>
          <w:p w14:paraId="32AA03AD" w14:textId="1B4931B2" w:rsidR="00BF6C28" w:rsidRPr="005F3AA9" w:rsidRDefault="00BF6C28" w:rsidP="00BF6C28">
            <w:pPr>
              <w:rPr>
                <w:sz w:val="22"/>
                <w:szCs w:val="22"/>
              </w:rPr>
            </w:pPr>
            <w:r w:rsidRPr="005F3AA9">
              <w:rPr>
                <w:sz w:val="22"/>
                <w:szCs w:val="22"/>
              </w:rPr>
              <w:t>Dairy intake</w:t>
            </w:r>
          </w:p>
        </w:tc>
        <w:tc>
          <w:tcPr>
            <w:tcW w:w="1438" w:type="dxa"/>
            <w:gridSpan w:val="2"/>
          </w:tcPr>
          <w:p w14:paraId="6D4C0D97" w14:textId="0AA077EE"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3F5BC64F" w14:textId="420D04FF"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10" w:type="dxa"/>
          </w:tcPr>
          <w:p w14:paraId="0369B468" w14:textId="77777777" w:rsidR="00BF6C28" w:rsidRPr="005F3AA9" w:rsidRDefault="00BF6C28" w:rsidP="00BF6C28">
            <w:pPr>
              <w:rPr>
                <w:sz w:val="22"/>
                <w:szCs w:val="22"/>
              </w:rPr>
            </w:pPr>
            <w:r w:rsidRPr="005F3AA9">
              <w:rPr>
                <w:sz w:val="22"/>
                <w:szCs w:val="22"/>
              </w:rPr>
              <w:t xml:space="preserve">ANOCVA,  </w:t>
            </w:r>
          </w:p>
          <w:p w14:paraId="3ED3A2F6" w14:textId="093AB8BA" w:rsidR="00BF6C28" w:rsidRPr="005F3AA9" w:rsidRDefault="00BF6C28" w:rsidP="00BF6C28">
            <w:pPr>
              <w:rPr>
                <w:sz w:val="22"/>
                <w:szCs w:val="22"/>
              </w:rPr>
            </w:pPr>
            <w:r w:rsidRPr="005F3AA9">
              <w:rPr>
                <w:sz w:val="22"/>
                <w:szCs w:val="22"/>
              </w:rPr>
              <w:t>Mean</w:t>
            </w:r>
          </w:p>
        </w:tc>
        <w:tc>
          <w:tcPr>
            <w:tcW w:w="1358" w:type="dxa"/>
          </w:tcPr>
          <w:p w14:paraId="581F7E2C" w14:textId="150BBC29" w:rsidR="00BF6C28" w:rsidRPr="005F3AA9" w:rsidRDefault="00BF6C28" w:rsidP="00BF6C28">
            <w:pPr>
              <w:rPr>
                <w:sz w:val="22"/>
                <w:szCs w:val="22"/>
              </w:rPr>
            </w:pPr>
            <w:r w:rsidRPr="005F3AA9">
              <w:rPr>
                <w:sz w:val="22"/>
                <w:szCs w:val="22"/>
              </w:rPr>
              <w:t>Unknown</w:t>
            </w:r>
          </w:p>
        </w:tc>
        <w:tc>
          <w:tcPr>
            <w:tcW w:w="907" w:type="dxa"/>
          </w:tcPr>
          <w:p w14:paraId="4B3850C6" w14:textId="19B23A97" w:rsidR="00BF6C28" w:rsidRPr="005F3AA9" w:rsidRDefault="00BF6C28" w:rsidP="00BF6C28">
            <w:pPr>
              <w:rPr>
                <w:sz w:val="22"/>
                <w:szCs w:val="22"/>
              </w:rPr>
            </w:pPr>
            <w:r w:rsidRPr="005F3AA9">
              <w:rPr>
                <w:sz w:val="22"/>
                <w:szCs w:val="22"/>
              </w:rPr>
              <w:t>3</w:t>
            </w:r>
          </w:p>
        </w:tc>
      </w:tr>
      <w:tr w:rsidR="00BF6C28" w:rsidRPr="005F3AA9" w14:paraId="25EDE035" w14:textId="77777777" w:rsidTr="00346ACE">
        <w:tc>
          <w:tcPr>
            <w:tcW w:w="1776" w:type="dxa"/>
          </w:tcPr>
          <w:p w14:paraId="6564900A" w14:textId="77777777" w:rsidR="00BF6C28" w:rsidRPr="005F3AA9" w:rsidRDefault="00BF6C28" w:rsidP="00BF6C28">
            <w:pPr>
              <w:rPr>
                <w:sz w:val="22"/>
                <w:szCs w:val="22"/>
              </w:rPr>
            </w:pPr>
            <w:r w:rsidRPr="005F3AA9">
              <w:rPr>
                <w:sz w:val="22"/>
                <w:szCs w:val="22"/>
              </w:rPr>
              <w:t>O Sullivan et al. 2012, Australia</w:t>
            </w:r>
          </w:p>
          <w:p w14:paraId="237279FE" w14:textId="5FBD7D95" w:rsidR="00BF6C28" w:rsidRPr="005F3AA9" w:rsidRDefault="00BF6C28" w:rsidP="00BF6C28">
            <w:pPr>
              <w:rPr>
                <w:sz w:val="22"/>
                <w:szCs w:val="22"/>
              </w:rPr>
            </w:pPr>
            <w:r w:rsidRPr="005F3AA9">
              <w:rPr>
                <w:sz w:val="22"/>
                <w:szCs w:val="22"/>
              </w:rPr>
              <w:fldChar w:fldCharType="begin">
                <w:fldData xml:space="preserve">PEVuZE5vdGU+PENpdGU+PEF1dGhvcj5PJmFwb3M7U3VsbGl2YW48L0F1dGhvcj48WWVhcj4yMDEy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PJmFwb3M7U3VsbGl2YW48L0F1dGhvcj48WWVhcj4yMDEy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8]</w:t>
            </w:r>
            <w:r w:rsidRPr="005F3AA9">
              <w:rPr>
                <w:sz w:val="22"/>
                <w:szCs w:val="22"/>
              </w:rPr>
              <w:fldChar w:fldCharType="end"/>
            </w:r>
          </w:p>
        </w:tc>
        <w:tc>
          <w:tcPr>
            <w:tcW w:w="1811" w:type="dxa"/>
          </w:tcPr>
          <w:p w14:paraId="21DB8887" w14:textId="27A06D6C" w:rsidR="00BF6C28" w:rsidRPr="005F3AA9" w:rsidRDefault="00BF6C28" w:rsidP="00BF6C28">
            <w:pPr>
              <w:rPr>
                <w:sz w:val="22"/>
                <w:szCs w:val="22"/>
              </w:rPr>
            </w:pPr>
            <w:r w:rsidRPr="005F3AA9">
              <w:rPr>
                <w:sz w:val="22"/>
                <w:szCs w:val="22"/>
              </w:rPr>
              <w:t>n: 814;</w:t>
            </w:r>
          </w:p>
          <w:p w14:paraId="5DC2B5B5" w14:textId="77777777" w:rsidR="00BF6C28" w:rsidRPr="005F3AA9" w:rsidRDefault="00BF6C28" w:rsidP="00BF6C28">
            <w:pPr>
              <w:rPr>
                <w:sz w:val="22"/>
                <w:szCs w:val="22"/>
              </w:rPr>
            </w:pPr>
            <w:r w:rsidRPr="005F3AA9">
              <w:rPr>
                <w:sz w:val="22"/>
                <w:szCs w:val="22"/>
              </w:rPr>
              <w:t>age: 13-15;</w:t>
            </w:r>
          </w:p>
          <w:p w14:paraId="79BED153" w14:textId="34AFABAA" w:rsidR="00BF6C28" w:rsidRPr="005F3AA9" w:rsidRDefault="007A0500" w:rsidP="00BF6C28">
            <w:pPr>
              <w:rPr>
                <w:sz w:val="22"/>
                <w:szCs w:val="22"/>
              </w:rPr>
            </w:pPr>
            <w:r>
              <w:rPr>
                <w:sz w:val="22"/>
                <w:szCs w:val="22"/>
              </w:rPr>
              <w:t>female: 48.5</w:t>
            </w:r>
            <w:r w:rsidR="00BF6C28" w:rsidRPr="005F3AA9">
              <w:rPr>
                <w:sz w:val="22"/>
                <w:szCs w:val="22"/>
              </w:rPr>
              <w:t>%</w:t>
            </w:r>
          </w:p>
        </w:tc>
        <w:tc>
          <w:tcPr>
            <w:tcW w:w="1526" w:type="dxa"/>
          </w:tcPr>
          <w:p w14:paraId="28714501" w14:textId="4A542410" w:rsidR="00BF6C28" w:rsidRPr="005F3AA9" w:rsidRDefault="00BF6C28" w:rsidP="00BF6C28">
            <w:pPr>
              <w:rPr>
                <w:sz w:val="22"/>
                <w:szCs w:val="22"/>
              </w:rPr>
            </w:pPr>
            <w:r w:rsidRPr="005F3AA9">
              <w:rPr>
                <w:sz w:val="22"/>
                <w:szCs w:val="22"/>
              </w:rPr>
              <w:t xml:space="preserve">Cohort study </w:t>
            </w:r>
          </w:p>
        </w:tc>
        <w:tc>
          <w:tcPr>
            <w:tcW w:w="989" w:type="dxa"/>
          </w:tcPr>
          <w:p w14:paraId="1C7107EA" w14:textId="683F07B6" w:rsidR="00BF6C28" w:rsidRPr="005F3AA9" w:rsidRDefault="00BF6C28" w:rsidP="00BF6C28">
            <w:pPr>
              <w:rPr>
                <w:sz w:val="22"/>
                <w:szCs w:val="22"/>
              </w:rPr>
            </w:pPr>
            <w:r w:rsidRPr="005F3AA9">
              <w:rPr>
                <w:sz w:val="22"/>
                <w:szCs w:val="22"/>
              </w:rPr>
              <w:t>Dietary record</w:t>
            </w:r>
          </w:p>
        </w:tc>
        <w:tc>
          <w:tcPr>
            <w:tcW w:w="1413" w:type="dxa"/>
          </w:tcPr>
          <w:p w14:paraId="67C2B46C" w14:textId="459AB724" w:rsidR="00BF6C28" w:rsidRPr="005F3AA9" w:rsidRDefault="00BF6C28" w:rsidP="00BF6C28">
            <w:pPr>
              <w:rPr>
                <w:sz w:val="22"/>
                <w:szCs w:val="22"/>
              </w:rPr>
            </w:pPr>
            <w:r w:rsidRPr="005F3AA9">
              <w:rPr>
                <w:sz w:val="22"/>
                <w:szCs w:val="22"/>
              </w:rPr>
              <w:t>Unknown</w:t>
            </w:r>
          </w:p>
        </w:tc>
        <w:tc>
          <w:tcPr>
            <w:tcW w:w="1356" w:type="dxa"/>
          </w:tcPr>
          <w:p w14:paraId="5517CB79" w14:textId="767E5653" w:rsidR="00BF6C28" w:rsidRPr="005F3AA9" w:rsidRDefault="00BF6C28" w:rsidP="00BF6C28">
            <w:pPr>
              <w:rPr>
                <w:sz w:val="22"/>
                <w:szCs w:val="22"/>
              </w:rPr>
            </w:pPr>
            <w:r w:rsidRPr="005F3AA9">
              <w:rPr>
                <w:sz w:val="22"/>
                <w:szCs w:val="22"/>
              </w:rPr>
              <w:t>Boys</w:t>
            </w:r>
          </w:p>
          <w:p w14:paraId="0D451A19" w14:textId="77777777" w:rsidR="00BF6C28" w:rsidRPr="005F3AA9" w:rsidRDefault="00BF6C28" w:rsidP="00BF6C28">
            <w:pPr>
              <w:rPr>
                <w:sz w:val="22"/>
                <w:szCs w:val="22"/>
              </w:rPr>
            </w:pPr>
          </w:p>
          <w:p w14:paraId="2F06F2B8" w14:textId="77777777" w:rsidR="00BF6C28" w:rsidRPr="005F3AA9" w:rsidRDefault="00BF6C28" w:rsidP="00BF6C28">
            <w:pPr>
              <w:rPr>
                <w:sz w:val="22"/>
                <w:szCs w:val="22"/>
              </w:rPr>
            </w:pPr>
          </w:p>
          <w:p w14:paraId="389A5B2E" w14:textId="77777777" w:rsidR="00BF6C28" w:rsidRPr="005F3AA9" w:rsidRDefault="00BF6C28" w:rsidP="00BF6C28">
            <w:pPr>
              <w:rPr>
                <w:sz w:val="22"/>
                <w:szCs w:val="22"/>
              </w:rPr>
            </w:pPr>
          </w:p>
          <w:p w14:paraId="14A8C17D" w14:textId="77777777" w:rsidR="00BF6C28" w:rsidRPr="005F3AA9" w:rsidRDefault="00BF6C28" w:rsidP="00BF6C28">
            <w:pPr>
              <w:rPr>
                <w:sz w:val="22"/>
                <w:szCs w:val="22"/>
              </w:rPr>
            </w:pPr>
          </w:p>
          <w:p w14:paraId="2913A0B8" w14:textId="77777777" w:rsidR="00BF6C28" w:rsidRPr="005F3AA9" w:rsidRDefault="00BF6C28" w:rsidP="00BF6C28">
            <w:pPr>
              <w:rPr>
                <w:sz w:val="22"/>
                <w:szCs w:val="22"/>
              </w:rPr>
            </w:pPr>
          </w:p>
          <w:p w14:paraId="7109712E" w14:textId="77777777" w:rsidR="00BF6C28" w:rsidRPr="005F3AA9" w:rsidRDefault="00BF6C28" w:rsidP="00BF6C28">
            <w:pPr>
              <w:rPr>
                <w:sz w:val="22"/>
                <w:szCs w:val="22"/>
              </w:rPr>
            </w:pPr>
          </w:p>
          <w:p w14:paraId="1247F6B6" w14:textId="77777777" w:rsidR="00BF6C28" w:rsidRPr="005F3AA9" w:rsidRDefault="00BF6C28" w:rsidP="00BF6C28">
            <w:pPr>
              <w:rPr>
                <w:sz w:val="22"/>
                <w:szCs w:val="22"/>
              </w:rPr>
            </w:pPr>
          </w:p>
          <w:p w14:paraId="6DD0677A" w14:textId="77777777" w:rsidR="00BF6C28" w:rsidRPr="005F3AA9" w:rsidRDefault="00BF6C28" w:rsidP="00BF6C28">
            <w:pPr>
              <w:rPr>
                <w:sz w:val="22"/>
                <w:szCs w:val="22"/>
              </w:rPr>
            </w:pPr>
          </w:p>
          <w:p w14:paraId="6F1E9879" w14:textId="77777777" w:rsidR="00BF6C28" w:rsidRPr="005F3AA9" w:rsidRDefault="00BF6C28" w:rsidP="00BF6C28">
            <w:pPr>
              <w:rPr>
                <w:sz w:val="22"/>
                <w:szCs w:val="22"/>
              </w:rPr>
            </w:pPr>
          </w:p>
          <w:p w14:paraId="03CC3C31" w14:textId="77777777" w:rsidR="00BF6C28" w:rsidRPr="005F3AA9" w:rsidRDefault="00BF6C28" w:rsidP="00BF6C28">
            <w:pPr>
              <w:rPr>
                <w:sz w:val="22"/>
                <w:szCs w:val="22"/>
              </w:rPr>
            </w:pPr>
          </w:p>
          <w:p w14:paraId="126F1F30" w14:textId="77777777" w:rsidR="00BF6C28" w:rsidRPr="005F3AA9" w:rsidRDefault="00BF6C28" w:rsidP="00BF6C28">
            <w:pPr>
              <w:rPr>
                <w:sz w:val="22"/>
                <w:szCs w:val="22"/>
              </w:rPr>
            </w:pPr>
          </w:p>
          <w:p w14:paraId="3749599A" w14:textId="67CB2CC8" w:rsidR="00BF6C28" w:rsidRPr="005F3AA9" w:rsidRDefault="00BF6C28" w:rsidP="00BF6C28">
            <w:pPr>
              <w:rPr>
                <w:sz w:val="22"/>
                <w:szCs w:val="22"/>
              </w:rPr>
            </w:pPr>
            <w:r w:rsidRPr="005F3AA9">
              <w:rPr>
                <w:sz w:val="22"/>
                <w:szCs w:val="22"/>
              </w:rPr>
              <w:t>Girls</w:t>
            </w:r>
          </w:p>
        </w:tc>
        <w:tc>
          <w:tcPr>
            <w:tcW w:w="2303" w:type="dxa"/>
          </w:tcPr>
          <w:p w14:paraId="5EAC35FB" w14:textId="37A9DD1F" w:rsidR="00BF6C28" w:rsidRPr="005F3AA9" w:rsidRDefault="00FF5E07" w:rsidP="00BF6C28">
            <w:pPr>
              <w:rPr>
                <w:sz w:val="22"/>
                <w:szCs w:val="22"/>
              </w:rPr>
            </w:pPr>
            <w:r>
              <w:rPr>
                <w:sz w:val="22"/>
                <w:szCs w:val="22"/>
              </w:rPr>
              <w:t>Fat</w:t>
            </w:r>
          </w:p>
          <w:p w14:paraId="0F9FD2DA" w14:textId="77777777" w:rsidR="00BF6C28" w:rsidRPr="005F3AA9" w:rsidRDefault="00BF6C28" w:rsidP="00BF6C28">
            <w:pPr>
              <w:rPr>
                <w:sz w:val="22"/>
                <w:szCs w:val="22"/>
              </w:rPr>
            </w:pPr>
            <w:r w:rsidRPr="005F3AA9">
              <w:rPr>
                <w:sz w:val="22"/>
                <w:szCs w:val="22"/>
              </w:rPr>
              <w:t>PUFA</w:t>
            </w:r>
          </w:p>
          <w:p w14:paraId="0168A18F" w14:textId="1E4D67A0" w:rsidR="00BF6C28" w:rsidRPr="005F3AA9" w:rsidRDefault="00BF6C28" w:rsidP="00BF6C28">
            <w:pPr>
              <w:rPr>
                <w:sz w:val="22"/>
                <w:szCs w:val="22"/>
              </w:rPr>
            </w:pPr>
            <w:r w:rsidRPr="005F3AA9">
              <w:rPr>
                <w:sz w:val="22"/>
                <w:szCs w:val="22"/>
              </w:rPr>
              <w:t>Total omega 3 FA</w:t>
            </w:r>
          </w:p>
          <w:p w14:paraId="260A8C72" w14:textId="77777777" w:rsidR="00BF6C28" w:rsidRPr="005F3AA9" w:rsidRDefault="00BF6C28" w:rsidP="00BF6C28">
            <w:pPr>
              <w:rPr>
                <w:sz w:val="22"/>
                <w:szCs w:val="22"/>
              </w:rPr>
            </w:pPr>
            <w:r w:rsidRPr="005F3AA9">
              <w:rPr>
                <w:sz w:val="22"/>
                <w:szCs w:val="22"/>
              </w:rPr>
              <w:t>Alpha linoleic acid</w:t>
            </w:r>
          </w:p>
          <w:p w14:paraId="7DBAAC4E" w14:textId="36708A04" w:rsidR="00BF6C28" w:rsidRPr="005F3AA9" w:rsidRDefault="00BF6C28" w:rsidP="00BF6C28">
            <w:pPr>
              <w:rPr>
                <w:sz w:val="22"/>
                <w:szCs w:val="22"/>
              </w:rPr>
            </w:pPr>
            <w:r w:rsidRPr="005F3AA9">
              <w:rPr>
                <w:sz w:val="22"/>
                <w:szCs w:val="22"/>
              </w:rPr>
              <w:t>Long chain omega 3 FA</w:t>
            </w:r>
          </w:p>
          <w:p w14:paraId="7D712F32" w14:textId="77777777" w:rsidR="00BF6C28" w:rsidRPr="005F3AA9" w:rsidRDefault="00BF6C28" w:rsidP="00BF6C28">
            <w:pPr>
              <w:rPr>
                <w:sz w:val="22"/>
                <w:szCs w:val="22"/>
              </w:rPr>
            </w:pPr>
            <w:r w:rsidRPr="005F3AA9">
              <w:rPr>
                <w:sz w:val="22"/>
                <w:szCs w:val="22"/>
              </w:rPr>
              <w:t>EPA</w:t>
            </w:r>
          </w:p>
          <w:p w14:paraId="7A2C8753" w14:textId="77777777" w:rsidR="00BF6C28" w:rsidRPr="005F3AA9" w:rsidRDefault="00BF6C28" w:rsidP="00BF6C28">
            <w:pPr>
              <w:rPr>
                <w:sz w:val="22"/>
                <w:szCs w:val="22"/>
              </w:rPr>
            </w:pPr>
            <w:r w:rsidRPr="005F3AA9">
              <w:rPr>
                <w:sz w:val="22"/>
                <w:szCs w:val="22"/>
              </w:rPr>
              <w:t>DPA</w:t>
            </w:r>
          </w:p>
          <w:p w14:paraId="1950663A" w14:textId="77777777" w:rsidR="00BF6C28" w:rsidRPr="005F3AA9" w:rsidRDefault="00BF6C28" w:rsidP="00BF6C28">
            <w:pPr>
              <w:rPr>
                <w:sz w:val="22"/>
                <w:szCs w:val="22"/>
              </w:rPr>
            </w:pPr>
            <w:r w:rsidRPr="005F3AA9">
              <w:rPr>
                <w:sz w:val="22"/>
                <w:szCs w:val="22"/>
              </w:rPr>
              <w:t>DHA</w:t>
            </w:r>
          </w:p>
          <w:p w14:paraId="3C6E8847" w14:textId="39060783" w:rsidR="00BF6C28" w:rsidRPr="005F3AA9" w:rsidRDefault="00BF6C28" w:rsidP="00BF6C28">
            <w:pPr>
              <w:rPr>
                <w:sz w:val="22"/>
                <w:szCs w:val="22"/>
              </w:rPr>
            </w:pPr>
            <w:r w:rsidRPr="005F3AA9">
              <w:rPr>
                <w:sz w:val="22"/>
                <w:szCs w:val="22"/>
              </w:rPr>
              <w:t>Total omega 6 FA</w:t>
            </w:r>
          </w:p>
          <w:p w14:paraId="776ED106" w14:textId="77777777" w:rsidR="00BF6C28" w:rsidRPr="005F3AA9" w:rsidRDefault="00BF6C28" w:rsidP="00BF6C28">
            <w:pPr>
              <w:rPr>
                <w:sz w:val="22"/>
                <w:szCs w:val="22"/>
              </w:rPr>
            </w:pPr>
            <w:r w:rsidRPr="005F3AA9">
              <w:rPr>
                <w:sz w:val="22"/>
                <w:szCs w:val="22"/>
              </w:rPr>
              <w:t>Linoleic acid</w:t>
            </w:r>
          </w:p>
          <w:p w14:paraId="24930671" w14:textId="77777777" w:rsidR="00BF6C28" w:rsidRPr="005F3AA9" w:rsidRDefault="00BF6C28" w:rsidP="00BF6C28">
            <w:pPr>
              <w:rPr>
                <w:sz w:val="22"/>
                <w:szCs w:val="22"/>
              </w:rPr>
            </w:pPr>
            <w:r w:rsidRPr="005F3AA9">
              <w:rPr>
                <w:sz w:val="22"/>
                <w:szCs w:val="22"/>
              </w:rPr>
              <w:t>Arachidonic acid</w:t>
            </w:r>
          </w:p>
          <w:p w14:paraId="06383CDE" w14:textId="77777777" w:rsidR="00FF5E07" w:rsidRPr="005F3AA9" w:rsidRDefault="00FF5E07" w:rsidP="00FF5E07">
            <w:pPr>
              <w:rPr>
                <w:sz w:val="22"/>
                <w:szCs w:val="22"/>
              </w:rPr>
            </w:pPr>
            <w:r>
              <w:rPr>
                <w:sz w:val="22"/>
                <w:szCs w:val="22"/>
              </w:rPr>
              <w:t>Fat</w:t>
            </w:r>
          </w:p>
          <w:p w14:paraId="19F963C2" w14:textId="77777777" w:rsidR="00BF6C28" w:rsidRPr="005F3AA9" w:rsidRDefault="00BF6C28" w:rsidP="00BF6C28">
            <w:pPr>
              <w:rPr>
                <w:sz w:val="22"/>
                <w:szCs w:val="22"/>
              </w:rPr>
            </w:pPr>
            <w:r w:rsidRPr="005F3AA9">
              <w:rPr>
                <w:sz w:val="22"/>
                <w:szCs w:val="22"/>
              </w:rPr>
              <w:t>PUFA</w:t>
            </w:r>
          </w:p>
          <w:p w14:paraId="0F74C6C5" w14:textId="3CF10CEA" w:rsidR="00BF6C28" w:rsidRPr="005F3AA9" w:rsidRDefault="00BF6C28" w:rsidP="00BF6C28">
            <w:pPr>
              <w:rPr>
                <w:sz w:val="22"/>
                <w:szCs w:val="22"/>
              </w:rPr>
            </w:pPr>
            <w:r w:rsidRPr="005F3AA9">
              <w:rPr>
                <w:sz w:val="22"/>
                <w:szCs w:val="22"/>
              </w:rPr>
              <w:t>Total omega 3 FA</w:t>
            </w:r>
          </w:p>
          <w:p w14:paraId="0DFA3D60" w14:textId="77777777" w:rsidR="00BF6C28" w:rsidRPr="005F3AA9" w:rsidRDefault="00BF6C28" w:rsidP="00BF6C28">
            <w:pPr>
              <w:rPr>
                <w:sz w:val="22"/>
                <w:szCs w:val="22"/>
              </w:rPr>
            </w:pPr>
            <w:r w:rsidRPr="005F3AA9">
              <w:rPr>
                <w:sz w:val="22"/>
                <w:szCs w:val="22"/>
              </w:rPr>
              <w:t>Alpha linoleic acid</w:t>
            </w:r>
          </w:p>
          <w:p w14:paraId="54113C21" w14:textId="59DD569C" w:rsidR="00BF6C28" w:rsidRPr="005F3AA9" w:rsidRDefault="00BF6C28" w:rsidP="00BF6C28">
            <w:pPr>
              <w:rPr>
                <w:sz w:val="22"/>
                <w:szCs w:val="22"/>
              </w:rPr>
            </w:pPr>
            <w:r w:rsidRPr="005F3AA9">
              <w:rPr>
                <w:sz w:val="22"/>
                <w:szCs w:val="22"/>
              </w:rPr>
              <w:t>Long chain omega 3 FA</w:t>
            </w:r>
          </w:p>
          <w:p w14:paraId="343C96EE" w14:textId="77777777" w:rsidR="00BF6C28" w:rsidRPr="005F3AA9" w:rsidRDefault="00BF6C28" w:rsidP="00BF6C28">
            <w:pPr>
              <w:rPr>
                <w:sz w:val="22"/>
                <w:szCs w:val="22"/>
              </w:rPr>
            </w:pPr>
            <w:r w:rsidRPr="005F3AA9">
              <w:rPr>
                <w:sz w:val="22"/>
                <w:szCs w:val="22"/>
              </w:rPr>
              <w:t>EPA</w:t>
            </w:r>
          </w:p>
          <w:p w14:paraId="1376F33E" w14:textId="77777777" w:rsidR="00BF6C28" w:rsidRPr="005F3AA9" w:rsidRDefault="00BF6C28" w:rsidP="00BF6C28">
            <w:pPr>
              <w:rPr>
                <w:sz w:val="22"/>
                <w:szCs w:val="22"/>
              </w:rPr>
            </w:pPr>
            <w:r w:rsidRPr="005F3AA9">
              <w:rPr>
                <w:sz w:val="22"/>
                <w:szCs w:val="22"/>
              </w:rPr>
              <w:t>DPA</w:t>
            </w:r>
          </w:p>
          <w:p w14:paraId="555E4FA3" w14:textId="77777777" w:rsidR="00BF6C28" w:rsidRPr="005F3AA9" w:rsidRDefault="00BF6C28" w:rsidP="00BF6C28">
            <w:pPr>
              <w:rPr>
                <w:sz w:val="22"/>
                <w:szCs w:val="22"/>
              </w:rPr>
            </w:pPr>
            <w:r w:rsidRPr="005F3AA9">
              <w:rPr>
                <w:sz w:val="22"/>
                <w:szCs w:val="22"/>
              </w:rPr>
              <w:t>DHA</w:t>
            </w:r>
          </w:p>
          <w:p w14:paraId="1E22104F" w14:textId="79544973" w:rsidR="00BF6C28" w:rsidRPr="005F3AA9" w:rsidRDefault="00BF6C28" w:rsidP="00BF6C28">
            <w:pPr>
              <w:rPr>
                <w:sz w:val="22"/>
                <w:szCs w:val="22"/>
              </w:rPr>
            </w:pPr>
            <w:r w:rsidRPr="005F3AA9">
              <w:rPr>
                <w:sz w:val="22"/>
                <w:szCs w:val="22"/>
              </w:rPr>
              <w:t>Total omega 6 FA</w:t>
            </w:r>
          </w:p>
          <w:p w14:paraId="1BD8765A" w14:textId="77777777" w:rsidR="00BF6C28" w:rsidRPr="005F3AA9" w:rsidRDefault="00BF6C28" w:rsidP="00BF6C28">
            <w:pPr>
              <w:rPr>
                <w:sz w:val="22"/>
                <w:szCs w:val="22"/>
              </w:rPr>
            </w:pPr>
            <w:r w:rsidRPr="005F3AA9">
              <w:rPr>
                <w:sz w:val="22"/>
                <w:szCs w:val="22"/>
              </w:rPr>
              <w:t>Linoleic acid</w:t>
            </w:r>
          </w:p>
          <w:p w14:paraId="13FF2843" w14:textId="5A411164" w:rsidR="00BF6C28" w:rsidRPr="005F3AA9" w:rsidRDefault="00BF6C28" w:rsidP="00BF6C28">
            <w:pPr>
              <w:rPr>
                <w:sz w:val="22"/>
                <w:szCs w:val="22"/>
              </w:rPr>
            </w:pPr>
            <w:r w:rsidRPr="005F3AA9">
              <w:rPr>
                <w:sz w:val="22"/>
                <w:szCs w:val="22"/>
              </w:rPr>
              <w:t>Arachidonic acid</w:t>
            </w:r>
          </w:p>
        </w:tc>
        <w:tc>
          <w:tcPr>
            <w:tcW w:w="1438" w:type="dxa"/>
            <w:gridSpan w:val="2"/>
          </w:tcPr>
          <w:p w14:paraId="7D969543" w14:textId="611A6FD3" w:rsidR="00BF6C28" w:rsidRPr="005F3AA9" w:rsidRDefault="00BF6C28" w:rsidP="00BF6C28">
            <w:pPr>
              <w:rPr>
                <w:sz w:val="22"/>
                <w:szCs w:val="22"/>
              </w:rPr>
            </w:pPr>
            <w:r w:rsidRPr="005F3AA9">
              <w:rPr>
                <w:sz w:val="22"/>
                <w:szCs w:val="22"/>
              </w:rPr>
              <w:t>-0.12*</w:t>
            </w:r>
          </w:p>
          <w:p w14:paraId="4D6C8585" w14:textId="28947DE2" w:rsidR="00BF6C28" w:rsidRPr="005F3AA9" w:rsidRDefault="00BF6C28" w:rsidP="00BF6C28">
            <w:pPr>
              <w:rPr>
                <w:sz w:val="22"/>
                <w:szCs w:val="22"/>
              </w:rPr>
            </w:pPr>
            <w:r w:rsidRPr="005F3AA9">
              <w:rPr>
                <w:sz w:val="22"/>
                <w:szCs w:val="22"/>
              </w:rPr>
              <w:t>-0.15*</w:t>
            </w:r>
          </w:p>
          <w:p w14:paraId="06377D0A" w14:textId="4F190686" w:rsidR="00BF6C28" w:rsidRPr="005F3AA9" w:rsidRDefault="00BF6C28" w:rsidP="00BF6C28">
            <w:pPr>
              <w:rPr>
                <w:sz w:val="22"/>
                <w:szCs w:val="22"/>
              </w:rPr>
            </w:pPr>
            <w:r w:rsidRPr="005F3AA9">
              <w:rPr>
                <w:sz w:val="22"/>
                <w:szCs w:val="22"/>
              </w:rPr>
              <w:t>-0.12*</w:t>
            </w:r>
          </w:p>
          <w:p w14:paraId="7A77F3B8" w14:textId="7FD95AA0" w:rsidR="00BF6C28" w:rsidRPr="005F3AA9" w:rsidRDefault="00BF6C28" w:rsidP="00BF6C28">
            <w:pPr>
              <w:rPr>
                <w:sz w:val="22"/>
                <w:szCs w:val="22"/>
              </w:rPr>
            </w:pPr>
            <w:r w:rsidRPr="005F3AA9">
              <w:rPr>
                <w:sz w:val="22"/>
                <w:szCs w:val="22"/>
              </w:rPr>
              <w:t>n.s.</w:t>
            </w:r>
          </w:p>
          <w:p w14:paraId="19C4AF98" w14:textId="0E1C200B" w:rsidR="00BF6C28" w:rsidRDefault="00BF6C28" w:rsidP="00BF6C28">
            <w:pPr>
              <w:rPr>
                <w:sz w:val="22"/>
                <w:szCs w:val="22"/>
              </w:rPr>
            </w:pPr>
            <w:r w:rsidRPr="005F3AA9">
              <w:rPr>
                <w:sz w:val="22"/>
                <w:szCs w:val="22"/>
              </w:rPr>
              <w:t>n.s.</w:t>
            </w:r>
          </w:p>
          <w:p w14:paraId="52806E8A" w14:textId="77777777" w:rsidR="006C54AA" w:rsidRPr="005F3AA9" w:rsidRDefault="006C54AA" w:rsidP="00BF6C28">
            <w:pPr>
              <w:rPr>
                <w:sz w:val="22"/>
                <w:szCs w:val="22"/>
              </w:rPr>
            </w:pPr>
          </w:p>
          <w:p w14:paraId="7C88DC8C" w14:textId="29F06EC7" w:rsidR="00BF6C28" w:rsidRPr="005F3AA9" w:rsidRDefault="00BF6C28" w:rsidP="00BF6C28">
            <w:pPr>
              <w:rPr>
                <w:sz w:val="22"/>
                <w:szCs w:val="22"/>
              </w:rPr>
            </w:pPr>
            <w:r w:rsidRPr="005F3AA9">
              <w:rPr>
                <w:sz w:val="22"/>
                <w:szCs w:val="22"/>
              </w:rPr>
              <w:t>-0.11*</w:t>
            </w:r>
          </w:p>
          <w:p w14:paraId="74EF408F" w14:textId="62FB68F5" w:rsidR="00BF6C28" w:rsidRPr="005F3AA9" w:rsidRDefault="00BF6C28" w:rsidP="00BF6C28">
            <w:pPr>
              <w:rPr>
                <w:sz w:val="22"/>
                <w:szCs w:val="22"/>
              </w:rPr>
            </w:pPr>
            <w:r w:rsidRPr="005F3AA9">
              <w:rPr>
                <w:sz w:val="22"/>
                <w:szCs w:val="22"/>
              </w:rPr>
              <w:t>n.s.</w:t>
            </w:r>
          </w:p>
          <w:p w14:paraId="4588F9E9" w14:textId="453C2B4D" w:rsidR="00BF6C28" w:rsidRPr="005F3AA9" w:rsidRDefault="00BF6C28" w:rsidP="00BF6C28">
            <w:pPr>
              <w:rPr>
                <w:sz w:val="22"/>
                <w:szCs w:val="22"/>
              </w:rPr>
            </w:pPr>
            <w:r w:rsidRPr="005F3AA9">
              <w:rPr>
                <w:sz w:val="22"/>
                <w:szCs w:val="22"/>
              </w:rPr>
              <w:t>n.s.</w:t>
            </w:r>
          </w:p>
          <w:p w14:paraId="29910E38" w14:textId="680605E8" w:rsidR="00BF6C28" w:rsidRPr="005F3AA9" w:rsidRDefault="00BF6C28" w:rsidP="00BF6C28">
            <w:pPr>
              <w:rPr>
                <w:sz w:val="22"/>
                <w:szCs w:val="22"/>
              </w:rPr>
            </w:pPr>
            <w:r w:rsidRPr="005F3AA9">
              <w:rPr>
                <w:sz w:val="22"/>
                <w:szCs w:val="22"/>
              </w:rPr>
              <w:t>-0.11*</w:t>
            </w:r>
          </w:p>
          <w:p w14:paraId="2FEE8721" w14:textId="0D0280CB" w:rsidR="00BF6C28" w:rsidRPr="005F3AA9" w:rsidRDefault="00BF6C28" w:rsidP="00BF6C28">
            <w:pPr>
              <w:rPr>
                <w:sz w:val="22"/>
                <w:szCs w:val="22"/>
              </w:rPr>
            </w:pPr>
            <w:r w:rsidRPr="005F3AA9">
              <w:rPr>
                <w:sz w:val="22"/>
                <w:szCs w:val="22"/>
              </w:rPr>
              <w:t>-0.11*</w:t>
            </w:r>
          </w:p>
          <w:p w14:paraId="3CDB566E" w14:textId="6EE79509" w:rsidR="00BF6C28" w:rsidRPr="005F3AA9" w:rsidRDefault="00BF6C28" w:rsidP="00BF6C28">
            <w:pPr>
              <w:rPr>
                <w:sz w:val="22"/>
                <w:szCs w:val="22"/>
              </w:rPr>
            </w:pPr>
            <w:r w:rsidRPr="005F3AA9">
              <w:rPr>
                <w:sz w:val="22"/>
                <w:szCs w:val="22"/>
              </w:rPr>
              <w:t>n.s.</w:t>
            </w:r>
          </w:p>
          <w:p w14:paraId="458F9CDE" w14:textId="438F1D42" w:rsidR="00BF6C28" w:rsidRPr="005F3AA9" w:rsidRDefault="00BF6C28" w:rsidP="00BF6C28">
            <w:pPr>
              <w:rPr>
                <w:sz w:val="22"/>
                <w:szCs w:val="22"/>
              </w:rPr>
            </w:pPr>
            <w:r w:rsidRPr="005F3AA9">
              <w:rPr>
                <w:sz w:val="22"/>
                <w:szCs w:val="22"/>
              </w:rPr>
              <w:t>n.s.</w:t>
            </w:r>
          </w:p>
          <w:p w14:paraId="59E8FE9A" w14:textId="2BC494C2" w:rsidR="00BF6C28" w:rsidRPr="005F3AA9" w:rsidRDefault="00BF6C28" w:rsidP="00BF6C28">
            <w:pPr>
              <w:rPr>
                <w:sz w:val="22"/>
                <w:szCs w:val="22"/>
              </w:rPr>
            </w:pPr>
            <w:r w:rsidRPr="005F3AA9">
              <w:rPr>
                <w:sz w:val="22"/>
                <w:szCs w:val="22"/>
              </w:rPr>
              <w:t>n.s.</w:t>
            </w:r>
          </w:p>
          <w:p w14:paraId="1B47F3BE" w14:textId="4A1D9329" w:rsidR="00BF6C28" w:rsidRPr="005F3AA9" w:rsidRDefault="00BF6C28" w:rsidP="00BF6C28">
            <w:pPr>
              <w:rPr>
                <w:sz w:val="22"/>
                <w:szCs w:val="22"/>
              </w:rPr>
            </w:pPr>
            <w:r w:rsidRPr="005F3AA9">
              <w:rPr>
                <w:sz w:val="22"/>
                <w:szCs w:val="22"/>
              </w:rPr>
              <w:t>n.s.</w:t>
            </w:r>
          </w:p>
          <w:p w14:paraId="713ED9F4" w14:textId="3C7B48A1" w:rsidR="00BF6C28" w:rsidRPr="005F3AA9" w:rsidRDefault="00BF6C28" w:rsidP="00BF6C28">
            <w:pPr>
              <w:rPr>
                <w:sz w:val="22"/>
                <w:szCs w:val="22"/>
              </w:rPr>
            </w:pPr>
            <w:r w:rsidRPr="005F3AA9">
              <w:rPr>
                <w:sz w:val="22"/>
                <w:szCs w:val="22"/>
              </w:rPr>
              <w:t>n.s.</w:t>
            </w:r>
          </w:p>
          <w:p w14:paraId="325E7167" w14:textId="6BA36BBA" w:rsidR="00BF6C28" w:rsidRDefault="00BF6C28" w:rsidP="00BF6C28">
            <w:pPr>
              <w:rPr>
                <w:sz w:val="22"/>
                <w:szCs w:val="22"/>
              </w:rPr>
            </w:pPr>
            <w:r w:rsidRPr="005F3AA9">
              <w:rPr>
                <w:sz w:val="22"/>
                <w:szCs w:val="22"/>
              </w:rPr>
              <w:t>n.s.</w:t>
            </w:r>
          </w:p>
          <w:p w14:paraId="241D7ECC" w14:textId="77777777" w:rsidR="006C54AA" w:rsidRPr="005F3AA9" w:rsidRDefault="006C54AA" w:rsidP="00BF6C28">
            <w:pPr>
              <w:rPr>
                <w:sz w:val="22"/>
                <w:szCs w:val="22"/>
              </w:rPr>
            </w:pPr>
          </w:p>
          <w:p w14:paraId="76AE9CF4" w14:textId="79591EBD" w:rsidR="00BF6C28" w:rsidRPr="005F3AA9" w:rsidRDefault="00BF6C28" w:rsidP="00BF6C28">
            <w:pPr>
              <w:rPr>
                <w:sz w:val="22"/>
                <w:szCs w:val="22"/>
              </w:rPr>
            </w:pPr>
            <w:r w:rsidRPr="005F3AA9">
              <w:rPr>
                <w:sz w:val="22"/>
                <w:szCs w:val="22"/>
              </w:rPr>
              <w:t>n.s.</w:t>
            </w:r>
          </w:p>
          <w:p w14:paraId="335692BC" w14:textId="10D71850" w:rsidR="00BF6C28" w:rsidRPr="005F3AA9" w:rsidRDefault="00BF6C28" w:rsidP="00BF6C28">
            <w:pPr>
              <w:rPr>
                <w:sz w:val="22"/>
                <w:szCs w:val="22"/>
              </w:rPr>
            </w:pPr>
            <w:r w:rsidRPr="005F3AA9">
              <w:rPr>
                <w:sz w:val="22"/>
                <w:szCs w:val="22"/>
              </w:rPr>
              <w:t>n.s.</w:t>
            </w:r>
          </w:p>
          <w:p w14:paraId="3A0F2770" w14:textId="0AC7C853" w:rsidR="00BF6C28" w:rsidRPr="005F3AA9" w:rsidRDefault="00BF6C28" w:rsidP="00BF6C28">
            <w:pPr>
              <w:rPr>
                <w:sz w:val="22"/>
                <w:szCs w:val="22"/>
              </w:rPr>
            </w:pPr>
            <w:r w:rsidRPr="005F3AA9">
              <w:rPr>
                <w:sz w:val="22"/>
                <w:szCs w:val="22"/>
              </w:rPr>
              <w:t>n.s.</w:t>
            </w:r>
          </w:p>
          <w:p w14:paraId="7268B77F" w14:textId="7768A49F" w:rsidR="00BF6C28" w:rsidRPr="005F3AA9" w:rsidRDefault="00BF6C28" w:rsidP="00BF6C28">
            <w:pPr>
              <w:rPr>
                <w:sz w:val="22"/>
                <w:szCs w:val="22"/>
              </w:rPr>
            </w:pPr>
            <w:r w:rsidRPr="005F3AA9">
              <w:rPr>
                <w:sz w:val="22"/>
                <w:szCs w:val="22"/>
              </w:rPr>
              <w:t>n.s.</w:t>
            </w:r>
          </w:p>
          <w:p w14:paraId="636B9B9F" w14:textId="5B910923" w:rsidR="00BF6C28" w:rsidRPr="005F3AA9" w:rsidRDefault="00BF6C28" w:rsidP="00BF6C28">
            <w:pPr>
              <w:rPr>
                <w:sz w:val="22"/>
                <w:szCs w:val="22"/>
              </w:rPr>
            </w:pPr>
            <w:r w:rsidRPr="005F3AA9">
              <w:rPr>
                <w:sz w:val="22"/>
                <w:szCs w:val="22"/>
              </w:rPr>
              <w:t>n.s.</w:t>
            </w:r>
          </w:p>
          <w:p w14:paraId="3EB85879" w14:textId="4FB8A308" w:rsidR="00BF6C28" w:rsidRPr="005F3AA9" w:rsidRDefault="00BF6C28" w:rsidP="00BF6C28">
            <w:pPr>
              <w:rPr>
                <w:sz w:val="22"/>
                <w:szCs w:val="22"/>
              </w:rPr>
            </w:pPr>
            <w:r w:rsidRPr="005F3AA9">
              <w:rPr>
                <w:sz w:val="22"/>
                <w:szCs w:val="22"/>
              </w:rPr>
              <w:t>n.s.</w:t>
            </w:r>
          </w:p>
        </w:tc>
        <w:tc>
          <w:tcPr>
            <w:tcW w:w="1610" w:type="dxa"/>
          </w:tcPr>
          <w:p w14:paraId="0A8767FD" w14:textId="77777777" w:rsidR="00BF6C28" w:rsidRPr="005F3AA9" w:rsidRDefault="00BF6C28" w:rsidP="00BF6C28">
            <w:pPr>
              <w:rPr>
                <w:sz w:val="22"/>
                <w:szCs w:val="22"/>
              </w:rPr>
            </w:pPr>
            <w:r w:rsidRPr="005F3AA9">
              <w:rPr>
                <w:sz w:val="22"/>
                <w:szCs w:val="22"/>
              </w:rPr>
              <w:t xml:space="preserve">Linear regression, Standardized </w:t>
            </w:r>
          </w:p>
          <w:p w14:paraId="4126F465" w14:textId="07AD0637"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0E7AA9C0" w14:textId="5B70A71C" w:rsidR="00BF6C28" w:rsidRPr="005F3AA9" w:rsidRDefault="00BF6C28" w:rsidP="00BF6C28">
            <w:pPr>
              <w:rPr>
                <w:sz w:val="22"/>
                <w:szCs w:val="22"/>
              </w:rPr>
            </w:pPr>
            <w:r w:rsidRPr="005F3AA9">
              <w:rPr>
                <w:sz w:val="22"/>
                <w:szCs w:val="22"/>
              </w:rPr>
              <w:t>Yes</w:t>
            </w:r>
          </w:p>
        </w:tc>
        <w:tc>
          <w:tcPr>
            <w:tcW w:w="907" w:type="dxa"/>
          </w:tcPr>
          <w:p w14:paraId="12CEE32D" w14:textId="1F223CA6" w:rsidR="00BF6C28" w:rsidRPr="005F3AA9" w:rsidRDefault="00BF6C28" w:rsidP="00BF6C28">
            <w:pPr>
              <w:rPr>
                <w:sz w:val="22"/>
                <w:szCs w:val="22"/>
              </w:rPr>
            </w:pPr>
            <w:r w:rsidRPr="005F3AA9">
              <w:rPr>
                <w:sz w:val="22"/>
                <w:szCs w:val="22"/>
              </w:rPr>
              <w:t>4</w:t>
            </w:r>
          </w:p>
        </w:tc>
      </w:tr>
      <w:tr w:rsidR="00BF6C28" w:rsidRPr="005F3AA9" w14:paraId="0B5C718D" w14:textId="77777777" w:rsidTr="00346ACE">
        <w:tc>
          <w:tcPr>
            <w:tcW w:w="1776" w:type="dxa"/>
          </w:tcPr>
          <w:p w14:paraId="187DD577" w14:textId="5A732BDB" w:rsidR="00BF6C28" w:rsidRPr="005F3AA9" w:rsidRDefault="00BF6C28" w:rsidP="00BF6C28">
            <w:pPr>
              <w:rPr>
                <w:sz w:val="22"/>
                <w:szCs w:val="22"/>
              </w:rPr>
            </w:pPr>
            <w:r w:rsidRPr="005F3AA9">
              <w:rPr>
                <w:sz w:val="22"/>
                <w:szCs w:val="22"/>
              </w:rPr>
              <w:t>Ochoa-Avilés et al. 2014, Euqador</w: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1]</w:t>
            </w:r>
            <w:r w:rsidRPr="005F3AA9">
              <w:rPr>
                <w:sz w:val="22"/>
                <w:szCs w:val="22"/>
              </w:rPr>
              <w:fldChar w:fldCharType="end"/>
            </w:r>
          </w:p>
        </w:tc>
        <w:tc>
          <w:tcPr>
            <w:tcW w:w="1811" w:type="dxa"/>
          </w:tcPr>
          <w:p w14:paraId="4BFD5274" w14:textId="24076896" w:rsidR="00BF6C28" w:rsidRPr="005F3AA9" w:rsidRDefault="00BF6C28" w:rsidP="00BF6C28">
            <w:pPr>
              <w:rPr>
                <w:sz w:val="22"/>
                <w:szCs w:val="22"/>
              </w:rPr>
            </w:pPr>
            <w:r w:rsidRPr="005F3AA9">
              <w:rPr>
                <w:sz w:val="22"/>
                <w:szCs w:val="22"/>
              </w:rPr>
              <w:t>n: 334;</w:t>
            </w:r>
          </w:p>
          <w:p w14:paraId="5050FF63" w14:textId="52596F86" w:rsidR="00BF6C28" w:rsidRPr="005F3AA9" w:rsidRDefault="00BF6C28" w:rsidP="00BF6C28">
            <w:pPr>
              <w:rPr>
                <w:sz w:val="22"/>
                <w:szCs w:val="22"/>
              </w:rPr>
            </w:pPr>
            <w:r w:rsidRPr="005F3AA9">
              <w:rPr>
                <w:sz w:val="22"/>
                <w:szCs w:val="22"/>
              </w:rPr>
              <w:t>age:</w:t>
            </w:r>
            <w:r w:rsidR="007A0500">
              <w:rPr>
                <w:sz w:val="22"/>
                <w:szCs w:val="22"/>
              </w:rPr>
              <w:t xml:space="preserve"> </w:t>
            </w:r>
            <w:r w:rsidRPr="005F3AA9">
              <w:rPr>
                <w:sz w:val="22"/>
                <w:szCs w:val="22"/>
              </w:rPr>
              <w:t>10-16;</w:t>
            </w:r>
          </w:p>
          <w:p w14:paraId="2E730415" w14:textId="4B44022E" w:rsidR="00BF6C28" w:rsidRPr="005F3AA9" w:rsidRDefault="00BF6C28" w:rsidP="00BF6C28">
            <w:pPr>
              <w:rPr>
                <w:sz w:val="22"/>
                <w:szCs w:val="22"/>
              </w:rPr>
            </w:pPr>
            <w:r w:rsidRPr="005F3AA9">
              <w:rPr>
                <w:sz w:val="22"/>
                <w:szCs w:val="22"/>
              </w:rPr>
              <w:t>female: n.a.</w:t>
            </w:r>
          </w:p>
        </w:tc>
        <w:tc>
          <w:tcPr>
            <w:tcW w:w="1526" w:type="dxa"/>
          </w:tcPr>
          <w:p w14:paraId="0D7068E8" w14:textId="652DDA68" w:rsidR="00BF6C28" w:rsidRPr="005F3AA9" w:rsidRDefault="00BF6C28" w:rsidP="00BF6C28">
            <w:pPr>
              <w:rPr>
                <w:sz w:val="22"/>
                <w:szCs w:val="22"/>
              </w:rPr>
            </w:pPr>
            <w:r w:rsidRPr="005F3AA9">
              <w:rPr>
                <w:sz w:val="22"/>
                <w:szCs w:val="22"/>
              </w:rPr>
              <w:t>Cross-sectional</w:t>
            </w:r>
          </w:p>
        </w:tc>
        <w:tc>
          <w:tcPr>
            <w:tcW w:w="989" w:type="dxa"/>
          </w:tcPr>
          <w:p w14:paraId="2C754681" w14:textId="2B20C6B6" w:rsidR="00BF6C28" w:rsidRPr="005F3AA9" w:rsidRDefault="00BF6C28" w:rsidP="00BF6C28">
            <w:pPr>
              <w:rPr>
                <w:sz w:val="22"/>
                <w:szCs w:val="22"/>
              </w:rPr>
            </w:pPr>
            <w:r w:rsidRPr="005F3AA9">
              <w:rPr>
                <w:sz w:val="22"/>
                <w:szCs w:val="22"/>
              </w:rPr>
              <w:t>24h recall</w:t>
            </w:r>
          </w:p>
        </w:tc>
        <w:tc>
          <w:tcPr>
            <w:tcW w:w="1413" w:type="dxa"/>
          </w:tcPr>
          <w:p w14:paraId="49952277" w14:textId="77777777" w:rsidR="00BF6C28" w:rsidRPr="005F3AA9" w:rsidRDefault="00BF6C28" w:rsidP="00BF6C28">
            <w:pPr>
              <w:rPr>
                <w:sz w:val="22"/>
                <w:szCs w:val="22"/>
              </w:rPr>
            </w:pPr>
          </w:p>
        </w:tc>
        <w:tc>
          <w:tcPr>
            <w:tcW w:w="1356" w:type="dxa"/>
          </w:tcPr>
          <w:p w14:paraId="36ED673F" w14:textId="33908042" w:rsidR="00BF6C28" w:rsidRPr="005F3AA9" w:rsidRDefault="00BF6C28" w:rsidP="00BF6C28">
            <w:pPr>
              <w:rPr>
                <w:sz w:val="22"/>
                <w:szCs w:val="22"/>
              </w:rPr>
            </w:pPr>
            <w:r w:rsidRPr="005F3AA9">
              <w:rPr>
                <w:sz w:val="22"/>
                <w:szCs w:val="22"/>
              </w:rPr>
              <w:t>Rural</w:t>
            </w:r>
          </w:p>
          <w:p w14:paraId="672E752D" w14:textId="4C184E8E" w:rsidR="00BF6C28" w:rsidRPr="005F3AA9" w:rsidRDefault="00BF6C28" w:rsidP="00BF6C28">
            <w:pPr>
              <w:rPr>
                <w:sz w:val="22"/>
                <w:szCs w:val="22"/>
              </w:rPr>
            </w:pPr>
            <w:r w:rsidRPr="005F3AA9">
              <w:rPr>
                <w:sz w:val="22"/>
                <w:szCs w:val="22"/>
              </w:rPr>
              <w:t>(</w:t>
            </w:r>
            <w:proofErr w:type="gramStart"/>
            <w:r w:rsidRPr="005F3AA9">
              <w:rPr>
                <w:sz w:val="22"/>
                <w:szCs w:val="22"/>
              </w:rPr>
              <w:t>n</w:t>
            </w:r>
            <w:proofErr w:type="gramEnd"/>
            <w:r w:rsidRPr="005F3AA9">
              <w:rPr>
                <w:sz w:val="22"/>
                <w:szCs w:val="22"/>
              </w:rPr>
              <w:t>:</w:t>
            </w:r>
            <w:r w:rsidR="007A0500">
              <w:rPr>
                <w:sz w:val="22"/>
                <w:szCs w:val="22"/>
              </w:rPr>
              <w:t xml:space="preserve"> </w:t>
            </w:r>
            <w:r w:rsidRPr="005F3AA9">
              <w:rPr>
                <w:sz w:val="22"/>
                <w:szCs w:val="22"/>
              </w:rPr>
              <w:t>n.a.)</w:t>
            </w:r>
          </w:p>
          <w:p w14:paraId="72A892AF" w14:textId="77777777" w:rsidR="00BF6C28" w:rsidRPr="005F3AA9" w:rsidRDefault="00BF6C28" w:rsidP="00BF6C28">
            <w:pPr>
              <w:rPr>
                <w:sz w:val="22"/>
                <w:szCs w:val="22"/>
              </w:rPr>
            </w:pPr>
            <w:r w:rsidRPr="005F3AA9">
              <w:rPr>
                <w:sz w:val="22"/>
                <w:szCs w:val="22"/>
              </w:rPr>
              <w:t>Urban</w:t>
            </w:r>
          </w:p>
          <w:p w14:paraId="2A1E7B83" w14:textId="5B8A867C" w:rsidR="00BF6C28" w:rsidRPr="005F3AA9" w:rsidRDefault="00BF6C28" w:rsidP="00BF6C28">
            <w:pPr>
              <w:rPr>
                <w:sz w:val="22"/>
                <w:szCs w:val="22"/>
              </w:rPr>
            </w:pPr>
            <w:r w:rsidRPr="005F3AA9">
              <w:rPr>
                <w:sz w:val="22"/>
                <w:szCs w:val="22"/>
              </w:rPr>
              <w:t>(</w:t>
            </w:r>
            <w:proofErr w:type="gramStart"/>
            <w:r w:rsidRPr="005F3AA9">
              <w:rPr>
                <w:sz w:val="22"/>
                <w:szCs w:val="22"/>
              </w:rPr>
              <w:t>n</w:t>
            </w:r>
            <w:proofErr w:type="gramEnd"/>
            <w:r w:rsidRPr="005F3AA9">
              <w:rPr>
                <w:sz w:val="22"/>
                <w:szCs w:val="22"/>
              </w:rPr>
              <w:t>:</w:t>
            </w:r>
            <w:r w:rsidR="007A0500">
              <w:rPr>
                <w:sz w:val="22"/>
                <w:szCs w:val="22"/>
              </w:rPr>
              <w:t xml:space="preserve"> </w:t>
            </w:r>
            <w:r w:rsidRPr="005F3AA9">
              <w:rPr>
                <w:sz w:val="22"/>
                <w:szCs w:val="22"/>
              </w:rPr>
              <w:t>n.a.)</w:t>
            </w:r>
          </w:p>
        </w:tc>
        <w:tc>
          <w:tcPr>
            <w:tcW w:w="2303" w:type="dxa"/>
          </w:tcPr>
          <w:p w14:paraId="348D9598" w14:textId="4AB6C972" w:rsidR="00BF6C28" w:rsidRPr="005F3AA9" w:rsidRDefault="00BF6C28" w:rsidP="00BF6C28">
            <w:pPr>
              <w:rPr>
                <w:sz w:val="22"/>
                <w:szCs w:val="22"/>
              </w:rPr>
            </w:pPr>
            <w:r w:rsidRPr="005F3AA9">
              <w:rPr>
                <w:sz w:val="22"/>
                <w:szCs w:val="22"/>
              </w:rPr>
              <w:t>“Rice-rich non-animal fat pattern”</w:t>
            </w:r>
          </w:p>
          <w:p w14:paraId="11210E21" w14:textId="2BDBD2AD" w:rsidR="00BF6C28" w:rsidRPr="005F3AA9" w:rsidRDefault="00BF6C28" w:rsidP="00BF6C28">
            <w:pPr>
              <w:rPr>
                <w:sz w:val="22"/>
                <w:szCs w:val="22"/>
              </w:rPr>
            </w:pPr>
            <w:r w:rsidRPr="005F3AA9">
              <w:rPr>
                <w:sz w:val="22"/>
                <w:szCs w:val="22"/>
              </w:rPr>
              <w:t>“Wheat-dense animal-fat pattern”</w:t>
            </w:r>
          </w:p>
          <w:p w14:paraId="6E75105A" w14:textId="7AB96659" w:rsidR="00BF6C28" w:rsidRPr="005F3AA9" w:rsidRDefault="00BF6C28" w:rsidP="00BF6C28">
            <w:pPr>
              <w:rPr>
                <w:sz w:val="22"/>
                <w:szCs w:val="22"/>
              </w:rPr>
            </w:pPr>
            <w:r w:rsidRPr="005F3AA9">
              <w:rPr>
                <w:sz w:val="22"/>
                <w:szCs w:val="22"/>
              </w:rPr>
              <w:t>“Wheat-dense animal-fat pattern”</w:t>
            </w:r>
          </w:p>
        </w:tc>
        <w:tc>
          <w:tcPr>
            <w:tcW w:w="1438" w:type="dxa"/>
            <w:gridSpan w:val="2"/>
          </w:tcPr>
          <w:p w14:paraId="335FAA29" w14:textId="0DFE1E29" w:rsidR="00BF6C28" w:rsidRPr="005F3AA9" w:rsidRDefault="00BF6C28" w:rsidP="00BF6C28">
            <w:pPr>
              <w:rPr>
                <w:sz w:val="22"/>
                <w:szCs w:val="22"/>
              </w:rPr>
            </w:pPr>
            <w:r w:rsidRPr="005F3AA9">
              <w:rPr>
                <w:sz w:val="22"/>
                <w:szCs w:val="22"/>
              </w:rPr>
              <w:t>n.s.</w:t>
            </w:r>
          </w:p>
          <w:p w14:paraId="780FB7E4" w14:textId="77777777" w:rsidR="00BF6C28" w:rsidRPr="005F3AA9" w:rsidRDefault="00BF6C28" w:rsidP="00BF6C28">
            <w:pPr>
              <w:rPr>
                <w:sz w:val="22"/>
                <w:szCs w:val="22"/>
              </w:rPr>
            </w:pPr>
          </w:p>
          <w:p w14:paraId="64DD3FD6" w14:textId="38C307C5" w:rsidR="00BF6C28" w:rsidRPr="005F3AA9" w:rsidRDefault="00BF6C28" w:rsidP="00BF6C28">
            <w:pPr>
              <w:rPr>
                <w:sz w:val="22"/>
                <w:szCs w:val="22"/>
              </w:rPr>
            </w:pPr>
            <w:r w:rsidRPr="005F3AA9">
              <w:rPr>
                <w:sz w:val="22"/>
                <w:szCs w:val="22"/>
              </w:rPr>
              <w:t>n.s.</w:t>
            </w:r>
          </w:p>
          <w:p w14:paraId="16E6DB9F" w14:textId="77777777" w:rsidR="00BF6C28" w:rsidRPr="005F3AA9" w:rsidRDefault="00BF6C28" w:rsidP="00BF6C28">
            <w:pPr>
              <w:rPr>
                <w:sz w:val="22"/>
                <w:szCs w:val="22"/>
              </w:rPr>
            </w:pPr>
          </w:p>
          <w:p w14:paraId="1C013CA4" w14:textId="08093EED" w:rsidR="00BF6C28" w:rsidRPr="005F3AA9" w:rsidRDefault="00BF6C28" w:rsidP="00BF6C28">
            <w:pPr>
              <w:rPr>
                <w:sz w:val="22"/>
                <w:szCs w:val="22"/>
              </w:rPr>
            </w:pPr>
            <w:r w:rsidRPr="005F3AA9">
              <w:rPr>
                <w:sz w:val="22"/>
                <w:szCs w:val="22"/>
              </w:rPr>
              <w:t>n.s.</w:t>
            </w:r>
          </w:p>
        </w:tc>
        <w:tc>
          <w:tcPr>
            <w:tcW w:w="1610" w:type="dxa"/>
          </w:tcPr>
          <w:p w14:paraId="5F4CDD62" w14:textId="77777777" w:rsidR="00BF6C28" w:rsidRPr="005F3AA9" w:rsidRDefault="00BF6C28" w:rsidP="00BF6C28">
            <w:pPr>
              <w:rPr>
                <w:sz w:val="22"/>
                <w:szCs w:val="22"/>
              </w:rPr>
            </w:pPr>
            <w:r w:rsidRPr="005F3AA9">
              <w:rPr>
                <w:sz w:val="22"/>
                <w:szCs w:val="22"/>
              </w:rPr>
              <w:t xml:space="preserve">Linear regression, </w:t>
            </w:r>
          </w:p>
          <w:p w14:paraId="76802170" w14:textId="22D5E759"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w:t>
            </w:r>
          </w:p>
        </w:tc>
        <w:tc>
          <w:tcPr>
            <w:tcW w:w="1358" w:type="dxa"/>
          </w:tcPr>
          <w:p w14:paraId="2C8FB8EE" w14:textId="77777777" w:rsidR="00BF6C28" w:rsidRPr="005F3AA9" w:rsidRDefault="00BF6C28" w:rsidP="00BF6C28">
            <w:pPr>
              <w:rPr>
                <w:sz w:val="22"/>
                <w:szCs w:val="22"/>
              </w:rPr>
            </w:pPr>
          </w:p>
        </w:tc>
        <w:tc>
          <w:tcPr>
            <w:tcW w:w="907" w:type="dxa"/>
          </w:tcPr>
          <w:p w14:paraId="20B64407" w14:textId="031906A5" w:rsidR="00BF6C28" w:rsidRPr="005F3AA9" w:rsidRDefault="00BF6C28" w:rsidP="00BF6C28">
            <w:pPr>
              <w:rPr>
                <w:sz w:val="22"/>
                <w:szCs w:val="22"/>
              </w:rPr>
            </w:pPr>
            <w:r w:rsidRPr="005F3AA9">
              <w:rPr>
                <w:sz w:val="22"/>
                <w:szCs w:val="22"/>
              </w:rPr>
              <w:t>2</w:t>
            </w:r>
          </w:p>
        </w:tc>
      </w:tr>
      <w:tr w:rsidR="00BF6C28" w:rsidRPr="005F3AA9" w14:paraId="6B428ABF" w14:textId="77777777" w:rsidTr="00346ACE">
        <w:tc>
          <w:tcPr>
            <w:tcW w:w="1776" w:type="dxa"/>
          </w:tcPr>
          <w:p w14:paraId="426B5E0F" w14:textId="2EB7B5A2" w:rsidR="00BF6C28" w:rsidRPr="005F3AA9" w:rsidRDefault="00BF6C28" w:rsidP="00BF6C28">
            <w:pPr>
              <w:rPr>
                <w:sz w:val="22"/>
                <w:szCs w:val="22"/>
              </w:rPr>
            </w:pPr>
            <w:r w:rsidRPr="005F3AA9">
              <w:rPr>
                <w:sz w:val="22"/>
                <w:szCs w:val="22"/>
              </w:rPr>
              <w:t>Shang et al. 2012, China</w: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7]</w:t>
            </w:r>
            <w:r w:rsidRPr="005F3AA9">
              <w:rPr>
                <w:sz w:val="22"/>
                <w:szCs w:val="22"/>
              </w:rPr>
              <w:fldChar w:fldCharType="end"/>
            </w:r>
          </w:p>
        </w:tc>
        <w:tc>
          <w:tcPr>
            <w:tcW w:w="1811" w:type="dxa"/>
          </w:tcPr>
          <w:p w14:paraId="611AAF6D" w14:textId="0B1487B0" w:rsidR="00BF6C28" w:rsidRPr="005F3AA9" w:rsidRDefault="00BF6C28" w:rsidP="00BF6C28">
            <w:pPr>
              <w:rPr>
                <w:sz w:val="22"/>
                <w:szCs w:val="22"/>
              </w:rPr>
            </w:pPr>
            <w:r w:rsidRPr="005F3AA9">
              <w:rPr>
                <w:sz w:val="22"/>
                <w:szCs w:val="22"/>
              </w:rPr>
              <w:t>n: 6974;</w:t>
            </w:r>
          </w:p>
          <w:p w14:paraId="57C8D65E" w14:textId="77777777" w:rsidR="00BF6C28" w:rsidRPr="005F3AA9" w:rsidRDefault="00BF6C28" w:rsidP="00BF6C28">
            <w:pPr>
              <w:rPr>
                <w:sz w:val="22"/>
                <w:szCs w:val="22"/>
              </w:rPr>
            </w:pPr>
            <w:r w:rsidRPr="005F3AA9">
              <w:rPr>
                <w:sz w:val="22"/>
                <w:szCs w:val="22"/>
              </w:rPr>
              <w:t>age: 6-13;</w:t>
            </w:r>
          </w:p>
          <w:p w14:paraId="2C043600" w14:textId="5BA9DA7E" w:rsidR="00BF6C28" w:rsidRPr="005F3AA9" w:rsidRDefault="00BF6C28" w:rsidP="00BF6C28">
            <w:pPr>
              <w:rPr>
                <w:sz w:val="22"/>
                <w:szCs w:val="22"/>
              </w:rPr>
            </w:pPr>
            <w:r w:rsidRPr="005F3AA9">
              <w:rPr>
                <w:sz w:val="22"/>
                <w:szCs w:val="22"/>
              </w:rPr>
              <w:t>female: 49.0%</w:t>
            </w:r>
          </w:p>
        </w:tc>
        <w:tc>
          <w:tcPr>
            <w:tcW w:w="1526" w:type="dxa"/>
          </w:tcPr>
          <w:p w14:paraId="38985B98" w14:textId="55728DF0" w:rsidR="00BF6C28" w:rsidRPr="005F3AA9" w:rsidRDefault="00BF6C28" w:rsidP="00BF6C28">
            <w:pPr>
              <w:rPr>
                <w:sz w:val="22"/>
                <w:szCs w:val="22"/>
              </w:rPr>
            </w:pPr>
            <w:r w:rsidRPr="005F3AA9">
              <w:rPr>
                <w:sz w:val="22"/>
                <w:szCs w:val="22"/>
              </w:rPr>
              <w:t>Cross-sectional</w:t>
            </w:r>
          </w:p>
        </w:tc>
        <w:tc>
          <w:tcPr>
            <w:tcW w:w="989" w:type="dxa"/>
          </w:tcPr>
          <w:p w14:paraId="47FE9588" w14:textId="09E8FA37" w:rsidR="00BF6C28" w:rsidRPr="005F3AA9" w:rsidRDefault="00BF6C28" w:rsidP="00BF6C28">
            <w:pPr>
              <w:rPr>
                <w:sz w:val="22"/>
                <w:szCs w:val="22"/>
              </w:rPr>
            </w:pPr>
            <w:r w:rsidRPr="005F3AA9">
              <w:rPr>
                <w:sz w:val="22"/>
                <w:szCs w:val="22"/>
              </w:rPr>
              <w:t>FFQ, 24h recall</w:t>
            </w:r>
          </w:p>
        </w:tc>
        <w:tc>
          <w:tcPr>
            <w:tcW w:w="1413" w:type="dxa"/>
          </w:tcPr>
          <w:p w14:paraId="442F68E1" w14:textId="1B9D0AE2" w:rsidR="00BF6C28" w:rsidRPr="005F3AA9" w:rsidRDefault="00BF6C28" w:rsidP="00BF6C28">
            <w:pPr>
              <w:rPr>
                <w:sz w:val="22"/>
                <w:szCs w:val="22"/>
              </w:rPr>
            </w:pPr>
            <w:r w:rsidRPr="005F3AA9">
              <w:rPr>
                <w:sz w:val="22"/>
                <w:szCs w:val="22"/>
              </w:rPr>
              <w:t>No</w:t>
            </w:r>
          </w:p>
        </w:tc>
        <w:tc>
          <w:tcPr>
            <w:tcW w:w="1356" w:type="dxa"/>
          </w:tcPr>
          <w:p w14:paraId="0CBB6EE8" w14:textId="79581BCC" w:rsidR="00BF6C28" w:rsidRPr="005F3AA9" w:rsidRDefault="00BF6C28" w:rsidP="00BF6C28">
            <w:pPr>
              <w:rPr>
                <w:sz w:val="22"/>
                <w:szCs w:val="22"/>
              </w:rPr>
            </w:pPr>
            <w:r w:rsidRPr="005F3AA9">
              <w:rPr>
                <w:sz w:val="22"/>
                <w:szCs w:val="22"/>
              </w:rPr>
              <w:t>no</w:t>
            </w:r>
          </w:p>
        </w:tc>
        <w:tc>
          <w:tcPr>
            <w:tcW w:w="2303" w:type="dxa"/>
          </w:tcPr>
          <w:p w14:paraId="0D9A6E5C" w14:textId="11899411" w:rsidR="00BF6C28" w:rsidRPr="005F3AA9" w:rsidRDefault="00BF6C28" w:rsidP="00BF6C28">
            <w:pPr>
              <w:rPr>
                <w:sz w:val="22"/>
                <w:szCs w:val="22"/>
              </w:rPr>
            </w:pPr>
            <w:r w:rsidRPr="005F3AA9">
              <w:rPr>
                <w:sz w:val="22"/>
                <w:szCs w:val="22"/>
              </w:rPr>
              <w:t>SSB vs. milk, vs. other beverages</w:t>
            </w:r>
          </w:p>
        </w:tc>
        <w:tc>
          <w:tcPr>
            <w:tcW w:w="1438" w:type="dxa"/>
            <w:gridSpan w:val="2"/>
          </w:tcPr>
          <w:p w14:paraId="67371EA4" w14:textId="7777777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8887C1C" w14:textId="3CF3920F" w:rsidR="00BF6C28" w:rsidRPr="005F3AA9" w:rsidRDefault="00BF6C28" w:rsidP="00BF6C28">
            <w:pPr>
              <w:rPr>
                <w:sz w:val="22"/>
                <w:szCs w:val="22"/>
              </w:rPr>
            </w:pPr>
          </w:p>
        </w:tc>
        <w:tc>
          <w:tcPr>
            <w:tcW w:w="1610" w:type="dxa"/>
          </w:tcPr>
          <w:p w14:paraId="270E4352" w14:textId="27B25E24" w:rsidR="00BF6C28" w:rsidRPr="005F3AA9" w:rsidRDefault="00BF6C28" w:rsidP="00BF6C28">
            <w:pPr>
              <w:rPr>
                <w:sz w:val="22"/>
                <w:szCs w:val="22"/>
              </w:rPr>
            </w:pPr>
            <w:r w:rsidRPr="005F3AA9">
              <w:rPr>
                <w:sz w:val="22"/>
                <w:szCs w:val="22"/>
              </w:rPr>
              <w:t>General linear model, Mean differences</w:t>
            </w:r>
          </w:p>
        </w:tc>
        <w:tc>
          <w:tcPr>
            <w:tcW w:w="1358" w:type="dxa"/>
          </w:tcPr>
          <w:p w14:paraId="69397216" w14:textId="72B73EF7" w:rsidR="00BF6C28" w:rsidRPr="005F3AA9" w:rsidRDefault="00BF6C28" w:rsidP="00BF6C28">
            <w:pPr>
              <w:rPr>
                <w:sz w:val="22"/>
                <w:szCs w:val="22"/>
              </w:rPr>
            </w:pPr>
            <w:r w:rsidRPr="005F3AA9">
              <w:rPr>
                <w:sz w:val="22"/>
                <w:szCs w:val="22"/>
              </w:rPr>
              <w:t>Unknown</w:t>
            </w:r>
          </w:p>
        </w:tc>
        <w:tc>
          <w:tcPr>
            <w:tcW w:w="907" w:type="dxa"/>
          </w:tcPr>
          <w:p w14:paraId="5BDA92E7" w14:textId="00D25317" w:rsidR="00BF6C28" w:rsidRPr="005F3AA9" w:rsidRDefault="00BF6C28" w:rsidP="00BF6C28">
            <w:pPr>
              <w:rPr>
                <w:sz w:val="22"/>
                <w:szCs w:val="22"/>
              </w:rPr>
            </w:pPr>
            <w:r w:rsidRPr="005F3AA9">
              <w:rPr>
                <w:sz w:val="22"/>
                <w:szCs w:val="22"/>
              </w:rPr>
              <w:t>6</w:t>
            </w:r>
          </w:p>
        </w:tc>
      </w:tr>
      <w:tr w:rsidR="00BF6C28" w:rsidRPr="005F3AA9" w14:paraId="5EC9BD93" w14:textId="77777777" w:rsidTr="00346ACE">
        <w:tc>
          <w:tcPr>
            <w:tcW w:w="1776" w:type="dxa"/>
          </w:tcPr>
          <w:p w14:paraId="3B56BC4B" w14:textId="29BBE10A" w:rsidR="00BF6C28" w:rsidRPr="005F3AA9" w:rsidRDefault="00BF6C28" w:rsidP="00BF6C28">
            <w:pPr>
              <w:rPr>
                <w:sz w:val="22"/>
                <w:szCs w:val="22"/>
              </w:rPr>
            </w:pPr>
            <w:r w:rsidRPr="005F3AA9">
              <w:rPr>
                <w:sz w:val="22"/>
                <w:szCs w:val="22"/>
              </w:rPr>
              <w:t>Shi et al. 2014, Germany</w:t>
            </w:r>
            <w:r w:rsidRPr="005F3AA9">
              <w:rPr>
                <w:sz w:val="22"/>
                <w:szCs w:val="22"/>
              </w:rPr>
              <w:fldChar w:fldCharType="begin">
                <w:fldData xml:space="preserve">PEVuZE5vdGU+PENpdGU+PEF1dGhvcj5TaGk8L0F1dGhvcj48WWVhcj4yMDE0PC9ZZWFyPjxSZWNO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TaGk8L0F1dGhvcj48WWVhcj4yMDE0PC9ZZWFyPjxSZWNO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9]</w:t>
            </w:r>
            <w:r w:rsidRPr="005F3AA9">
              <w:rPr>
                <w:sz w:val="22"/>
                <w:szCs w:val="22"/>
              </w:rPr>
              <w:fldChar w:fldCharType="end"/>
            </w:r>
          </w:p>
        </w:tc>
        <w:tc>
          <w:tcPr>
            <w:tcW w:w="1811" w:type="dxa"/>
          </w:tcPr>
          <w:p w14:paraId="20EE3FB7" w14:textId="1E300751" w:rsidR="00BF6C28" w:rsidRPr="005F3AA9" w:rsidRDefault="00BF6C28" w:rsidP="00BF6C28">
            <w:pPr>
              <w:rPr>
                <w:sz w:val="22"/>
                <w:szCs w:val="22"/>
              </w:rPr>
            </w:pPr>
            <w:r w:rsidRPr="005F3AA9">
              <w:rPr>
                <w:sz w:val="22"/>
                <w:szCs w:val="22"/>
              </w:rPr>
              <w:t>n: 435;</w:t>
            </w:r>
          </w:p>
          <w:p w14:paraId="6F0F0966" w14:textId="77777777" w:rsidR="00BF6C28" w:rsidRPr="005F3AA9" w:rsidRDefault="00BF6C28" w:rsidP="00BF6C28">
            <w:pPr>
              <w:rPr>
                <w:sz w:val="22"/>
                <w:szCs w:val="22"/>
              </w:rPr>
            </w:pPr>
            <w:r w:rsidRPr="005F3AA9">
              <w:rPr>
                <w:sz w:val="22"/>
                <w:szCs w:val="22"/>
              </w:rPr>
              <w:t>age: 4-18;</w:t>
            </w:r>
          </w:p>
          <w:p w14:paraId="09824D82" w14:textId="7E65FD36" w:rsidR="00BF6C28" w:rsidRPr="005F3AA9" w:rsidRDefault="00BF6C28" w:rsidP="00BF6C28">
            <w:pPr>
              <w:rPr>
                <w:sz w:val="22"/>
                <w:szCs w:val="22"/>
              </w:rPr>
            </w:pPr>
            <w:r w:rsidRPr="005F3AA9">
              <w:rPr>
                <w:sz w:val="22"/>
                <w:szCs w:val="22"/>
              </w:rPr>
              <w:t>female: 51.3%</w:t>
            </w:r>
          </w:p>
        </w:tc>
        <w:tc>
          <w:tcPr>
            <w:tcW w:w="1526" w:type="dxa"/>
          </w:tcPr>
          <w:p w14:paraId="66E439E8" w14:textId="0743294A" w:rsidR="00BF6C28" w:rsidRPr="005F3AA9" w:rsidRDefault="00BF6C28" w:rsidP="00BF6C28">
            <w:pPr>
              <w:rPr>
                <w:sz w:val="22"/>
                <w:szCs w:val="22"/>
              </w:rPr>
            </w:pPr>
            <w:r w:rsidRPr="005F3AA9">
              <w:rPr>
                <w:sz w:val="22"/>
                <w:szCs w:val="22"/>
              </w:rPr>
              <w:t>Prospective cohort study</w:t>
            </w:r>
          </w:p>
        </w:tc>
        <w:tc>
          <w:tcPr>
            <w:tcW w:w="989" w:type="dxa"/>
          </w:tcPr>
          <w:p w14:paraId="5C8E76A3" w14:textId="4359A3D3" w:rsidR="00BF6C28" w:rsidRPr="005F3AA9" w:rsidRDefault="00BF6C28" w:rsidP="00BF6C28">
            <w:pPr>
              <w:rPr>
                <w:sz w:val="22"/>
                <w:szCs w:val="22"/>
              </w:rPr>
            </w:pPr>
            <w:r w:rsidRPr="005F3AA9">
              <w:rPr>
                <w:sz w:val="22"/>
                <w:szCs w:val="22"/>
              </w:rPr>
              <w:t>Dietary record</w:t>
            </w:r>
          </w:p>
        </w:tc>
        <w:tc>
          <w:tcPr>
            <w:tcW w:w="1413" w:type="dxa"/>
          </w:tcPr>
          <w:p w14:paraId="5B13DE29" w14:textId="243EBCCA" w:rsidR="00BF6C28" w:rsidRPr="005F3AA9" w:rsidRDefault="00BF6C28" w:rsidP="00BF6C28">
            <w:pPr>
              <w:rPr>
                <w:sz w:val="22"/>
                <w:szCs w:val="22"/>
              </w:rPr>
            </w:pPr>
            <w:r w:rsidRPr="005F3AA9">
              <w:rPr>
                <w:sz w:val="22"/>
                <w:szCs w:val="22"/>
              </w:rPr>
              <w:t>Yes</w:t>
            </w:r>
          </w:p>
        </w:tc>
        <w:tc>
          <w:tcPr>
            <w:tcW w:w="1356" w:type="dxa"/>
          </w:tcPr>
          <w:p w14:paraId="606A20A2" w14:textId="69D75EAC" w:rsidR="00BF6C28" w:rsidRPr="005F3AA9" w:rsidRDefault="00BF6C28" w:rsidP="00BF6C28">
            <w:pPr>
              <w:rPr>
                <w:sz w:val="22"/>
                <w:szCs w:val="22"/>
              </w:rPr>
            </w:pPr>
            <w:r w:rsidRPr="005F3AA9">
              <w:rPr>
                <w:sz w:val="22"/>
                <w:szCs w:val="22"/>
              </w:rPr>
              <w:t>no</w:t>
            </w:r>
          </w:p>
        </w:tc>
        <w:tc>
          <w:tcPr>
            <w:tcW w:w="2303" w:type="dxa"/>
          </w:tcPr>
          <w:p w14:paraId="1D98F3D0" w14:textId="77777777" w:rsidR="00A6766B" w:rsidRPr="005F3AA9" w:rsidRDefault="00A6766B" w:rsidP="00A6766B">
            <w:pPr>
              <w:rPr>
                <w:sz w:val="22"/>
                <w:szCs w:val="22"/>
              </w:rPr>
            </w:pPr>
            <w:r w:rsidRPr="005F3AA9">
              <w:rPr>
                <w:sz w:val="22"/>
                <w:szCs w:val="22"/>
              </w:rPr>
              <w:t>Fruits/Vegetables</w:t>
            </w:r>
          </w:p>
          <w:p w14:paraId="6272C363" w14:textId="78ACF0A5" w:rsidR="00BF6C28" w:rsidRPr="005F3AA9" w:rsidRDefault="00BF6C28" w:rsidP="00BF6C28">
            <w:pPr>
              <w:rPr>
                <w:sz w:val="22"/>
                <w:szCs w:val="22"/>
              </w:rPr>
            </w:pPr>
            <w:r w:rsidRPr="005F3AA9">
              <w:rPr>
                <w:sz w:val="22"/>
                <w:szCs w:val="22"/>
              </w:rPr>
              <w:t>intake</w:t>
            </w:r>
          </w:p>
        </w:tc>
        <w:tc>
          <w:tcPr>
            <w:tcW w:w="1438" w:type="dxa"/>
            <w:gridSpan w:val="2"/>
          </w:tcPr>
          <w:p w14:paraId="67BE9351" w14:textId="13C2F4D2" w:rsidR="00BF6C28" w:rsidRPr="005F3AA9" w:rsidRDefault="00BF6C28" w:rsidP="00BF6C28">
            <w:pPr>
              <w:rPr>
                <w:sz w:val="22"/>
                <w:szCs w:val="22"/>
              </w:rPr>
            </w:pPr>
            <w:r w:rsidRPr="005F3AA9">
              <w:rPr>
                <w:sz w:val="22"/>
                <w:szCs w:val="22"/>
              </w:rPr>
              <w:t>n.s.</w:t>
            </w:r>
          </w:p>
        </w:tc>
        <w:tc>
          <w:tcPr>
            <w:tcW w:w="1610" w:type="dxa"/>
          </w:tcPr>
          <w:p w14:paraId="13D43364" w14:textId="77777777" w:rsidR="00BF6C28" w:rsidRPr="005F3AA9" w:rsidRDefault="00BF6C28" w:rsidP="00BF6C28">
            <w:pPr>
              <w:rPr>
                <w:sz w:val="22"/>
                <w:szCs w:val="22"/>
              </w:rPr>
            </w:pPr>
            <w:r w:rsidRPr="005F3AA9">
              <w:rPr>
                <w:sz w:val="22"/>
                <w:szCs w:val="22"/>
              </w:rPr>
              <w:t xml:space="preserve">Linear mixed effects regression models, </w:t>
            </w:r>
          </w:p>
          <w:p w14:paraId="152668EA" w14:textId="4EC43AC6"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7D938E5A" w14:textId="35BDE45C" w:rsidR="00BF6C28" w:rsidRPr="005F3AA9" w:rsidRDefault="00BF6C28" w:rsidP="00BF6C28">
            <w:pPr>
              <w:rPr>
                <w:sz w:val="22"/>
                <w:szCs w:val="22"/>
              </w:rPr>
            </w:pPr>
            <w:r w:rsidRPr="005F3AA9">
              <w:rPr>
                <w:sz w:val="22"/>
                <w:szCs w:val="22"/>
              </w:rPr>
              <w:t>Yes</w:t>
            </w:r>
          </w:p>
        </w:tc>
        <w:tc>
          <w:tcPr>
            <w:tcW w:w="907" w:type="dxa"/>
          </w:tcPr>
          <w:p w14:paraId="20C91F7D" w14:textId="525C8B1E" w:rsidR="00BF6C28" w:rsidRPr="005F3AA9" w:rsidRDefault="00BF6C28" w:rsidP="00BF6C28">
            <w:pPr>
              <w:rPr>
                <w:sz w:val="22"/>
                <w:szCs w:val="22"/>
              </w:rPr>
            </w:pPr>
            <w:r w:rsidRPr="005F3AA9">
              <w:rPr>
                <w:sz w:val="22"/>
                <w:szCs w:val="22"/>
              </w:rPr>
              <w:t>5</w:t>
            </w:r>
          </w:p>
        </w:tc>
      </w:tr>
      <w:tr w:rsidR="00BF6C28" w:rsidRPr="005F3AA9" w14:paraId="370A33DB" w14:textId="77777777" w:rsidTr="00346ACE">
        <w:tc>
          <w:tcPr>
            <w:tcW w:w="1776" w:type="dxa"/>
          </w:tcPr>
          <w:p w14:paraId="650F6962" w14:textId="64381C87" w:rsidR="00BF6C28" w:rsidRPr="005F3AA9" w:rsidRDefault="00BF6C28" w:rsidP="00BF6C28">
            <w:pPr>
              <w:rPr>
                <w:sz w:val="22"/>
                <w:szCs w:val="22"/>
              </w:rPr>
            </w:pPr>
            <w:r w:rsidRPr="005F3AA9">
              <w:rPr>
                <w:sz w:val="22"/>
                <w:szCs w:val="22"/>
              </w:rPr>
              <w:t>Song et al. 2015, Korea</w: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8]</w:t>
            </w:r>
            <w:r w:rsidRPr="005F3AA9">
              <w:rPr>
                <w:sz w:val="22"/>
                <w:szCs w:val="22"/>
              </w:rPr>
              <w:fldChar w:fldCharType="end"/>
            </w:r>
          </w:p>
        </w:tc>
        <w:tc>
          <w:tcPr>
            <w:tcW w:w="1811" w:type="dxa"/>
          </w:tcPr>
          <w:p w14:paraId="3D292EA7" w14:textId="29B00671" w:rsidR="00BF6C28" w:rsidRPr="005F3AA9" w:rsidRDefault="00BF6C28" w:rsidP="00BF6C28">
            <w:pPr>
              <w:rPr>
                <w:sz w:val="22"/>
                <w:szCs w:val="22"/>
              </w:rPr>
            </w:pPr>
            <w:r w:rsidRPr="005F3AA9">
              <w:rPr>
                <w:sz w:val="22"/>
                <w:szCs w:val="22"/>
              </w:rPr>
              <w:t>n: 2209;</w:t>
            </w:r>
          </w:p>
          <w:p w14:paraId="6FEF8EF0" w14:textId="77777777" w:rsidR="00BF6C28" w:rsidRPr="005F3AA9" w:rsidRDefault="00BF6C28" w:rsidP="00BF6C28">
            <w:pPr>
              <w:rPr>
                <w:sz w:val="22"/>
                <w:szCs w:val="22"/>
              </w:rPr>
            </w:pPr>
            <w:r w:rsidRPr="005F3AA9">
              <w:rPr>
                <w:sz w:val="22"/>
                <w:szCs w:val="22"/>
              </w:rPr>
              <w:t>age: 10-18;</w:t>
            </w:r>
          </w:p>
          <w:p w14:paraId="1B4AC2F9" w14:textId="003FA2B2" w:rsidR="00BF6C28" w:rsidRPr="005F3AA9" w:rsidRDefault="00BF6C28" w:rsidP="00BF6C28">
            <w:pPr>
              <w:rPr>
                <w:sz w:val="22"/>
                <w:szCs w:val="22"/>
              </w:rPr>
            </w:pPr>
            <w:r w:rsidRPr="005F3AA9">
              <w:rPr>
                <w:sz w:val="22"/>
                <w:szCs w:val="22"/>
              </w:rPr>
              <w:t>female: 47.3%</w:t>
            </w:r>
          </w:p>
        </w:tc>
        <w:tc>
          <w:tcPr>
            <w:tcW w:w="1526" w:type="dxa"/>
          </w:tcPr>
          <w:p w14:paraId="1E26934A" w14:textId="6E45EC0F" w:rsidR="00BF6C28" w:rsidRPr="005F3AA9" w:rsidRDefault="00BF6C28" w:rsidP="00BF6C28">
            <w:pPr>
              <w:rPr>
                <w:sz w:val="22"/>
                <w:szCs w:val="22"/>
              </w:rPr>
            </w:pPr>
            <w:r w:rsidRPr="005F3AA9">
              <w:rPr>
                <w:sz w:val="22"/>
                <w:szCs w:val="22"/>
              </w:rPr>
              <w:t>Cross-sectional</w:t>
            </w:r>
          </w:p>
        </w:tc>
        <w:tc>
          <w:tcPr>
            <w:tcW w:w="989" w:type="dxa"/>
          </w:tcPr>
          <w:p w14:paraId="48ED46A3" w14:textId="0B7DF789" w:rsidR="00BF6C28" w:rsidRPr="005F3AA9" w:rsidRDefault="00BF6C28" w:rsidP="00BF6C28">
            <w:pPr>
              <w:rPr>
                <w:sz w:val="22"/>
                <w:szCs w:val="22"/>
              </w:rPr>
            </w:pPr>
            <w:r w:rsidRPr="005F3AA9">
              <w:rPr>
                <w:sz w:val="22"/>
                <w:szCs w:val="22"/>
              </w:rPr>
              <w:t>24h recall</w:t>
            </w:r>
          </w:p>
        </w:tc>
        <w:tc>
          <w:tcPr>
            <w:tcW w:w="1413" w:type="dxa"/>
          </w:tcPr>
          <w:p w14:paraId="286938B5" w14:textId="77777777" w:rsidR="00BF6C28" w:rsidRPr="005F3AA9" w:rsidRDefault="00BF6C28" w:rsidP="00BF6C28">
            <w:pPr>
              <w:rPr>
                <w:sz w:val="22"/>
                <w:szCs w:val="22"/>
              </w:rPr>
            </w:pPr>
            <w:r w:rsidRPr="005F3AA9">
              <w:rPr>
                <w:sz w:val="22"/>
                <w:szCs w:val="22"/>
              </w:rPr>
              <w:t>Unknown</w:t>
            </w:r>
          </w:p>
          <w:p w14:paraId="4A9EE947" w14:textId="77777777" w:rsidR="00BF6C28" w:rsidRPr="005F3AA9" w:rsidRDefault="00BF6C28" w:rsidP="00BF6C28">
            <w:pPr>
              <w:jc w:val="center"/>
              <w:rPr>
                <w:sz w:val="22"/>
                <w:szCs w:val="22"/>
              </w:rPr>
            </w:pPr>
          </w:p>
        </w:tc>
        <w:tc>
          <w:tcPr>
            <w:tcW w:w="1356" w:type="dxa"/>
          </w:tcPr>
          <w:p w14:paraId="7A8DEE73" w14:textId="712C46A4" w:rsidR="00BF6C28" w:rsidRPr="005F3AA9" w:rsidRDefault="00BF6C28" w:rsidP="00BF6C28">
            <w:pPr>
              <w:rPr>
                <w:sz w:val="22"/>
                <w:szCs w:val="22"/>
              </w:rPr>
            </w:pPr>
            <w:r w:rsidRPr="005F3AA9">
              <w:rPr>
                <w:sz w:val="22"/>
                <w:szCs w:val="22"/>
              </w:rPr>
              <w:t>Boys</w:t>
            </w:r>
          </w:p>
          <w:p w14:paraId="3201AE02" w14:textId="77777777" w:rsidR="00BF6C28" w:rsidRPr="005F3AA9" w:rsidRDefault="00BF6C28" w:rsidP="00BF6C28">
            <w:pPr>
              <w:rPr>
                <w:sz w:val="22"/>
                <w:szCs w:val="22"/>
              </w:rPr>
            </w:pPr>
          </w:p>
          <w:p w14:paraId="057D62DD" w14:textId="77777777" w:rsidR="00BF6C28" w:rsidRPr="005F3AA9" w:rsidRDefault="00BF6C28" w:rsidP="00BF6C28">
            <w:pPr>
              <w:rPr>
                <w:sz w:val="22"/>
                <w:szCs w:val="22"/>
              </w:rPr>
            </w:pPr>
          </w:p>
          <w:p w14:paraId="51BBC35D" w14:textId="36466D7C" w:rsidR="00BF6C28" w:rsidRPr="005F3AA9" w:rsidRDefault="00BF6C28" w:rsidP="00BF6C28">
            <w:pPr>
              <w:rPr>
                <w:sz w:val="22"/>
                <w:szCs w:val="22"/>
              </w:rPr>
            </w:pPr>
            <w:r w:rsidRPr="005F3AA9">
              <w:rPr>
                <w:sz w:val="22"/>
                <w:szCs w:val="22"/>
              </w:rPr>
              <w:t>Girls</w:t>
            </w:r>
          </w:p>
        </w:tc>
        <w:tc>
          <w:tcPr>
            <w:tcW w:w="2303" w:type="dxa"/>
          </w:tcPr>
          <w:p w14:paraId="46E30689" w14:textId="419D6DC4" w:rsidR="00BF6C28" w:rsidRPr="005F3AA9" w:rsidRDefault="00BF6C28" w:rsidP="00BF6C28">
            <w:pPr>
              <w:rPr>
                <w:sz w:val="22"/>
                <w:szCs w:val="22"/>
              </w:rPr>
            </w:pPr>
            <w:r w:rsidRPr="005F3AA9">
              <w:rPr>
                <w:sz w:val="22"/>
                <w:szCs w:val="22"/>
              </w:rPr>
              <w:t>Carbohydrates</w:t>
            </w:r>
          </w:p>
          <w:p w14:paraId="0E7EA378" w14:textId="77777777" w:rsidR="00BF6C28" w:rsidRPr="005F3AA9" w:rsidRDefault="00BF6C28" w:rsidP="00BF6C28">
            <w:pPr>
              <w:rPr>
                <w:sz w:val="22"/>
                <w:szCs w:val="22"/>
              </w:rPr>
            </w:pPr>
            <w:r w:rsidRPr="005F3AA9">
              <w:rPr>
                <w:sz w:val="22"/>
                <w:szCs w:val="22"/>
              </w:rPr>
              <w:t>White rice intake</w:t>
            </w:r>
          </w:p>
          <w:p w14:paraId="2B51E313" w14:textId="18248CB4" w:rsidR="00BF6C28" w:rsidRPr="005F3AA9" w:rsidRDefault="00BF6C28" w:rsidP="00BF6C28">
            <w:pPr>
              <w:rPr>
                <w:sz w:val="22"/>
                <w:szCs w:val="22"/>
              </w:rPr>
            </w:pPr>
            <w:r w:rsidRPr="005F3AA9">
              <w:rPr>
                <w:sz w:val="22"/>
                <w:szCs w:val="22"/>
              </w:rPr>
              <w:t xml:space="preserve">Carbohydrates </w:t>
            </w:r>
          </w:p>
          <w:p w14:paraId="2B42B30F" w14:textId="326CAC7C" w:rsidR="00BF6C28" w:rsidRPr="005F3AA9" w:rsidRDefault="00BF6C28" w:rsidP="00BF6C28">
            <w:pPr>
              <w:rPr>
                <w:sz w:val="22"/>
                <w:szCs w:val="22"/>
              </w:rPr>
            </w:pPr>
            <w:r w:rsidRPr="005F3AA9">
              <w:rPr>
                <w:sz w:val="22"/>
                <w:szCs w:val="22"/>
              </w:rPr>
              <w:t xml:space="preserve">White rice </w:t>
            </w:r>
          </w:p>
        </w:tc>
        <w:tc>
          <w:tcPr>
            <w:tcW w:w="1438" w:type="dxa"/>
            <w:gridSpan w:val="2"/>
          </w:tcPr>
          <w:p w14:paraId="5DBF3BA6" w14:textId="34653EB2"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0C604459" w14:textId="2B2312E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528523C" w14:textId="7B97D78A"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38DC0BFC" w14:textId="0B34C3DE"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6CC48B99" w14:textId="490226BC" w:rsidR="00BF6C28" w:rsidRPr="005F3AA9" w:rsidRDefault="00BF6C28" w:rsidP="00BF6C28">
            <w:pPr>
              <w:rPr>
                <w:sz w:val="22"/>
                <w:szCs w:val="22"/>
              </w:rPr>
            </w:pPr>
            <w:r w:rsidRPr="005F3AA9">
              <w:rPr>
                <w:sz w:val="22"/>
                <w:szCs w:val="22"/>
              </w:rPr>
              <w:t>Linear regression, Quartiles</w:t>
            </w:r>
          </w:p>
        </w:tc>
        <w:tc>
          <w:tcPr>
            <w:tcW w:w="1358" w:type="dxa"/>
          </w:tcPr>
          <w:p w14:paraId="4B2C709B" w14:textId="67B12ED3" w:rsidR="00BF6C28" w:rsidRPr="005F3AA9" w:rsidRDefault="00BF6C28" w:rsidP="00BF6C28">
            <w:pPr>
              <w:rPr>
                <w:sz w:val="22"/>
                <w:szCs w:val="22"/>
              </w:rPr>
            </w:pPr>
            <w:r w:rsidRPr="005F3AA9">
              <w:rPr>
                <w:sz w:val="22"/>
                <w:szCs w:val="22"/>
              </w:rPr>
              <w:t>No</w:t>
            </w:r>
          </w:p>
        </w:tc>
        <w:tc>
          <w:tcPr>
            <w:tcW w:w="907" w:type="dxa"/>
          </w:tcPr>
          <w:p w14:paraId="02E8C640" w14:textId="2DAB214E" w:rsidR="00BF6C28" w:rsidRPr="005F3AA9" w:rsidRDefault="00BF6C28" w:rsidP="00BF6C28">
            <w:pPr>
              <w:rPr>
                <w:sz w:val="22"/>
                <w:szCs w:val="22"/>
              </w:rPr>
            </w:pPr>
            <w:r w:rsidRPr="005F3AA9">
              <w:rPr>
                <w:sz w:val="22"/>
                <w:szCs w:val="22"/>
              </w:rPr>
              <w:t>8</w:t>
            </w:r>
          </w:p>
        </w:tc>
      </w:tr>
      <w:tr w:rsidR="00BF6C28" w:rsidRPr="005F3AA9" w14:paraId="1CAA55AF" w14:textId="77777777" w:rsidTr="00346ACE">
        <w:tc>
          <w:tcPr>
            <w:tcW w:w="1776" w:type="dxa"/>
          </w:tcPr>
          <w:p w14:paraId="1ABC34E5" w14:textId="2F1E1B0A" w:rsidR="00BF6C28" w:rsidRPr="005F3AA9" w:rsidRDefault="00BF6C28" w:rsidP="00BF6C28">
            <w:pPr>
              <w:rPr>
                <w:b/>
                <w:sz w:val="22"/>
                <w:szCs w:val="22"/>
              </w:rPr>
            </w:pPr>
            <w:r w:rsidRPr="005F3AA9">
              <w:rPr>
                <w:sz w:val="22"/>
                <w:szCs w:val="22"/>
              </w:rPr>
              <w:t>Souza et al. 2016, Brazil</w:t>
            </w:r>
            <w:r w:rsidRPr="005F3AA9">
              <w:rPr>
                <w:sz w:val="22"/>
                <w:szCs w:val="22"/>
              </w:rPr>
              <w:fldChar w:fldCharType="begin"/>
            </w:r>
            <w:r w:rsidRPr="005F3AA9">
              <w:rPr>
                <w:sz w:val="22"/>
                <w:szCs w:val="22"/>
              </w:rPr>
              <w:instrText xml:space="preserve"> ADDIN EN.CITE &lt;EndNote&gt;&lt;Cite&gt;&lt;Author&gt;Souza Bda&lt;/Author&gt;&lt;Year&gt;2016&lt;/Year&gt;&lt;RecNum&gt;81&lt;/RecNum&gt;&lt;DisplayText&gt;[80]&lt;/DisplayText&gt;&lt;record&gt;&lt;rec-number&gt;81&lt;/rec-number&gt;&lt;foreign-keys&gt;&lt;key app="EN" db-id="t2dxed09qrzwf4eetwqvrwt10fd0axp5ze9z" timestamp="1464598337"&gt;81&lt;/key&gt;&lt;/foreign-keys&gt;&lt;ref-type name="Journal Article"&gt;17&lt;/ref-type&gt;&lt;contributors&gt;&lt;authors&gt;&lt;author&gt;Souza Bda, S.&lt;/author&gt;&lt;author&gt;Cunha, D. B.&lt;/author&gt;&lt;author&gt;Pereira, R. A.&lt;/author&gt;&lt;author&gt;Sichieri, R.&lt;/author&gt;&lt;/authors&gt;&lt;/contributors&gt;&lt;auth-address&gt;aInstitute of Social Medicine, State University of Rio de JaneirobDepartment of Social and Applied Nutrition, Federal University of Rio de Janeiro, Rio de Janeiro, Brazil.&lt;/auth-address&gt;&lt;titles&gt;&lt;title&gt;Soft drink consumption, mainly diet ones, is associated with increased blood pressure in adolescents&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221-5&lt;/pages&gt;&lt;volume&gt;34&lt;/volume&gt;&lt;number&gt;2&lt;/number&gt;&lt;edition&gt;2015/12/20&lt;/edition&gt;&lt;dates&gt;&lt;year&gt;2016&lt;/year&gt;&lt;pub-dates&gt;&lt;date&gt;Feb&lt;/date&gt;&lt;/pub-dates&gt;&lt;/dates&gt;&lt;isbn&gt;1473-5598 (Electronic)&amp;#xD;0263-6352 (Linking)&lt;/isbn&gt;&lt;accession-num&gt;26682780&lt;/accession-num&gt;&lt;urls&gt;&lt;related-urls&gt;&lt;url&gt;http://graphics.tx.ovid.com/ovftpdfs/FPDDNCMCHCEKAO00/fs047/ovft/live/gv024/00004872/00004872-201602000-00011.pdf&lt;/url&gt;&lt;/related-urls&gt;&lt;/urls&gt;&lt;electronic-resource-num&gt;10.1097/hjh.0000000000000800&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80]</w:t>
            </w:r>
            <w:r w:rsidRPr="005F3AA9">
              <w:rPr>
                <w:sz w:val="22"/>
                <w:szCs w:val="22"/>
              </w:rPr>
              <w:fldChar w:fldCharType="end"/>
            </w:r>
          </w:p>
        </w:tc>
        <w:tc>
          <w:tcPr>
            <w:tcW w:w="1811" w:type="dxa"/>
          </w:tcPr>
          <w:p w14:paraId="31F2029F" w14:textId="2451313A" w:rsidR="00BF6C28" w:rsidRPr="005F3AA9" w:rsidRDefault="00BF6C28" w:rsidP="00BF6C28">
            <w:pPr>
              <w:rPr>
                <w:sz w:val="22"/>
                <w:szCs w:val="22"/>
              </w:rPr>
            </w:pPr>
            <w:r w:rsidRPr="005F3AA9">
              <w:rPr>
                <w:sz w:val="22"/>
                <w:szCs w:val="22"/>
              </w:rPr>
              <w:t>n: 488</w:t>
            </w:r>
          </w:p>
          <w:p w14:paraId="2C5B643B" w14:textId="0443EDDA" w:rsidR="00BF6C28" w:rsidRPr="005F3AA9" w:rsidRDefault="00BF6C28" w:rsidP="00BF6C28">
            <w:pPr>
              <w:rPr>
                <w:sz w:val="22"/>
                <w:szCs w:val="22"/>
              </w:rPr>
            </w:pPr>
            <w:r w:rsidRPr="005F3AA9">
              <w:rPr>
                <w:sz w:val="22"/>
                <w:szCs w:val="22"/>
              </w:rPr>
              <w:t>age: 9-16;</w:t>
            </w:r>
          </w:p>
          <w:p w14:paraId="4145FC73" w14:textId="168A1D59" w:rsidR="00BF6C28" w:rsidRPr="005F3AA9" w:rsidRDefault="00BF6C28" w:rsidP="00BF6C28">
            <w:pPr>
              <w:rPr>
                <w:b/>
                <w:sz w:val="22"/>
                <w:szCs w:val="22"/>
              </w:rPr>
            </w:pPr>
            <w:r w:rsidRPr="005F3AA9">
              <w:rPr>
                <w:sz w:val="22"/>
                <w:szCs w:val="22"/>
              </w:rPr>
              <w:t>female: 49.4%</w:t>
            </w:r>
          </w:p>
        </w:tc>
        <w:tc>
          <w:tcPr>
            <w:tcW w:w="1526" w:type="dxa"/>
          </w:tcPr>
          <w:p w14:paraId="34F297A7" w14:textId="787B9325" w:rsidR="00BF6C28" w:rsidRPr="005F3AA9" w:rsidRDefault="00BF6C28" w:rsidP="00BF6C28">
            <w:pPr>
              <w:rPr>
                <w:sz w:val="22"/>
                <w:szCs w:val="22"/>
              </w:rPr>
            </w:pPr>
            <w:r w:rsidRPr="005F3AA9">
              <w:rPr>
                <w:sz w:val="22"/>
                <w:szCs w:val="22"/>
              </w:rPr>
              <w:t>Cross-sectional</w:t>
            </w:r>
          </w:p>
        </w:tc>
        <w:tc>
          <w:tcPr>
            <w:tcW w:w="989" w:type="dxa"/>
          </w:tcPr>
          <w:p w14:paraId="59B0AD45" w14:textId="5526775F" w:rsidR="00BF6C28" w:rsidRPr="005F3AA9" w:rsidRDefault="00BF6C28" w:rsidP="00BF6C28">
            <w:pPr>
              <w:rPr>
                <w:sz w:val="22"/>
                <w:szCs w:val="22"/>
              </w:rPr>
            </w:pPr>
            <w:r w:rsidRPr="005F3AA9">
              <w:rPr>
                <w:sz w:val="22"/>
                <w:szCs w:val="22"/>
              </w:rPr>
              <w:t>FFQ</w:t>
            </w:r>
          </w:p>
        </w:tc>
        <w:tc>
          <w:tcPr>
            <w:tcW w:w="1413" w:type="dxa"/>
          </w:tcPr>
          <w:p w14:paraId="2212E7F4" w14:textId="4A59357C" w:rsidR="00BF6C28" w:rsidRPr="005F3AA9" w:rsidRDefault="00BF6C28" w:rsidP="00BF6C28">
            <w:pPr>
              <w:rPr>
                <w:sz w:val="22"/>
                <w:szCs w:val="22"/>
              </w:rPr>
            </w:pPr>
            <w:r w:rsidRPr="005F3AA9">
              <w:rPr>
                <w:sz w:val="22"/>
                <w:szCs w:val="22"/>
              </w:rPr>
              <w:t>Yes</w:t>
            </w:r>
          </w:p>
        </w:tc>
        <w:tc>
          <w:tcPr>
            <w:tcW w:w="1356" w:type="dxa"/>
          </w:tcPr>
          <w:p w14:paraId="69F41478" w14:textId="4D68319E" w:rsidR="00BF6C28" w:rsidRPr="005F3AA9" w:rsidRDefault="00BF6C28" w:rsidP="00BF6C28">
            <w:pPr>
              <w:rPr>
                <w:sz w:val="22"/>
                <w:szCs w:val="22"/>
              </w:rPr>
            </w:pPr>
            <w:r w:rsidRPr="005F3AA9">
              <w:rPr>
                <w:sz w:val="22"/>
                <w:szCs w:val="22"/>
              </w:rPr>
              <w:t>no</w:t>
            </w:r>
          </w:p>
        </w:tc>
        <w:tc>
          <w:tcPr>
            <w:tcW w:w="2303" w:type="dxa"/>
          </w:tcPr>
          <w:p w14:paraId="53C228B8" w14:textId="46170D2C" w:rsidR="00BF6C28" w:rsidRPr="005F3AA9" w:rsidRDefault="00BF6C28" w:rsidP="00BF6C28">
            <w:pPr>
              <w:rPr>
                <w:sz w:val="22"/>
                <w:szCs w:val="22"/>
              </w:rPr>
            </w:pPr>
            <w:r w:rsidRPr="005F3AA9">
              <w:rPr>
                <w:sz w:val="22"/>
                <w:szCs w:val="22"/>
              </w:rPr>
              <w:t>Soft drinks</w:t>
            </w:r>
          </w:p>
        </w:tc>
        <w:tc>
          <w:tcPr>
            <w:tcW w:w="1438" w:type="dxa"/>
            <w:gridSpan w:val="2"/>
          </w:tcPr>
          <w:p w14:paraId="5AA0EE9D" w14:textId="36AA4AA4" w:rsidR="00BF6C28" w:rsidRPr="005F3AA9" w:rsidRDefault="00BF6C28" w:rsidP="00BF6C28">
            <w:pPr>
              <w:rPr>
                <w:sz w:val="22"/>
                <w:szCs w:val="22"/>
              </w:rPr>
            </w:pPr>
            <w:r w:rsidRPr="005F3AA9">
              <w:rPr>
                <w:sz w:val="22"/>
                <w:szCs w:val="22"/>
              </w:rPr>
              <w:t>significant</w:t>
            </w:r>
            <w:r w:rsidRPr="005F3AA9">
              <w:rPr>
                <w:sz w:val="22"/>
                <w:szCs w:val="22"/>
                <w:vertAlign w:val="superscript"/>
              </w:rPr>
              <w:t xml:space="preserve"> a</w:t>
            </w:r>
          </w:p>
        </w:tc>
        <w:tc>
          <w:tcPr>
            <w:tcW w:w="1610" w:type="dxa"/>
          </w:tcPr>
          <w:p w14:paraId="694082BA" w14:textId="77777777" w:rsidR="00BF6C28" w:rsidRPr="005F3AA9" w:rsidRDefault="00BF6C28" w:rsidP="00BF6C28">
            <w:pPr>
              <w:rPr>
                <w:sz w:val="22"/>
                <w:szCs w:val="22"/>
              </w:rPr>
            </w:pPr>
            <w:r w:rsidRPr="005F3AA9">
              <w:rPr>
                <w:sz w:val="22"/>
                <w:szCs w:val="22"/>
              </w:rPr>
              <w:t>Linear regression,</w:t>
            </w:r>
          </w:p>
          <w:p w14:paraId="6AEED9B8" w14:textId="5E7088F4" w:rsidR="00BF6C28" w:rsidRPr="005F3AA9" w:rsidRDefault="00BF6C28" w:rsidP="00BF6C28">
            <w:pPr>
              <w:rPr>
                <w:sz w:val="22"/>
                <w:szCs w:val="22"/>
              </w:rPr>
            </w:pPr>
            <w:r w:rsidRPr="005F3AA9">
              <w:rPr>
                <w:sz w:val="22"/>
                <w:szCs w:val="22"/>
              </w:rPr>
              <w:t>Estimated mean</w:t>
            </w:r>
          </w:p>
        </w:tc>
        <w:tc>
          <w:tcPr>
            <w:tcW w:w="1358" w:type="dxa"/>
          </w:tcPr>
          <w:p w14:paraId="68235C21" w14:textId="5B65B894" w:rsidR="00BF6C28" w:rsidRPr="005F3AA9" w:rsidRDefault="00BF6C28" w:rsidP="00BF6C28">
            <w:pPr>
              <w:rPr>
                <w:sz w:val="22"/>
                <w:szCs w:val="22"/>
              </w:rPr>
            </w:pPr>
            <w:r w:rsidRPr="005F3AA9">
              <w:rPr>
                <w:sz w:val="22"/>
                <w:szCs w:val="22"/>
              </w:rPr>
              <w:t>Unknown</w:t>
            </w:r>
          </w:p>
        </w:tc>
        <w:tc>
          <w:tcPr>
            <w:tcW w:w="907" w:type="dxa"/>
          </w:tcPr>
          <w:p w14:paraId="2F925A98" w14:textId="6CA40CF1" w:rsidR="00BF6C28" w:rsidRPr="005F3AA9" w:rsidRDefault="00BF6C28" w:rsidP="00BF6C28">
            <w:pPr>
              <w:rPr>
                <w:sz w:val="22"/>
                <w:szCs w:val="22"/>
              </w:rPr>
            </w:pPr>
            <w:r w:rsidRPr="005F3AA9">
              <w:rPr>
                <w:sz w:val="22"/>
                <w:szCs w:val="22"/>
              </w:rPr>
              <w:t>2</w:t>
            </w:r>
          </w:p>
        </w:tc>
      </w:tr>
      <w:tr w:rsidR="00BF6C28" w:rsidRPr="005F3AA9" w14:paraId="60947F43" w14:textId="77777777" w:rsidTr="00346ACE">
        <w:tc>
          <w:tcPr>
            <w:tcW w:w="1776" w:type="dxa"/>
          </w:tcPr>
          <w:p w14:paraId="4622C0F8" w14:textId="11B00A5C" w:rsidR="00BF6C28" w:rsidRPr="005F3AA9" w:rsidRDefault="00BF6C28" w:rsidP="00BF6C28">
            <w:pPr>
              <w:rPr>
                <w:sz w:val="22"/>
                <w:szCs w:val="22"/>
              </w:rPr>
            </w:pPr>
            <w:r w:rsidRPr="005F3AA9">
              <w:rPr>
                <w:sz w:val="22"/>
                <w:szCs w:val="22"/>
              </w:rPr>
              <w:t>Steffen et al. 2003, USA</w: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dGVmZmVuPC9BdXRob3I+PFllYXI+MjAwMzwvWWVhcj48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yNDMtNTA8L3BhZ2VzPjx2b2x1bWU+MTU4PC92b2x1bWU+PG51bWJlcj4zPC9udW1iZXI+PGVk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9]</w:t>
            </w:r>
            <w:r w:rsidRPr="005F3AA9">
              <w:rPr>
                <w:sz w:val="22"/>
                <w:szCs w:val="22"/>
              </w:rPr>
              <w:fldChar w:fldCharType="end"/>
            </w:r>
          </w:p>
        </w:tc>
        <w:tc>
          <w:tcPr>
            <w:tcW w:w="1811" w:type="dxa"/>
          </w:tcPr>
          <w:p w14:paraId="7773FD1E" w14:textId="4B94902F" w:rsidR="00BF6C28" w:rsidRPr="005F3AA9" w:rsidRDefault="00BF6C28" w:rsidP="00BF6C28">
            <w:pPr>
              <w:rPr>
                <w:sz w:val="22"/>
                <w:szCs w:val="22"/>
              </w:rPr>
            </w:pPr>
            <w:r w:rsidRPr="005F3AA9">
              <w:rPr>
                <w:sz w:val="22"/>
                <w:szCs w:val="22"/>
              </w:rPr>
              <w:t>n: 285;</w:t>
            </w:r>
          </w:p>
          <w:p w14:paraId="37C25C90" w14:textId="77777777" w:rsidR="00BF6C28" w:rsidRPr="005F3AA9" w:rsidRDefault="00BF6C28" w:rsidP="00BF6C28">
            <w:pPr>
              <w:rPr>
                <w:sz w:val="22"/>
                <w:szCs w:val="22"/>
              </w:rPr>
            </w:pPr>
            <w:r w:rsidRPr="005F3AA9">
              <w:rPr>
                <w:sz w:val="22"/>
                <w:szCs w:val="22"/>
              </w:rPr>
              <w:t>age: 13, 15;</w:t>
            </w:r>
          </w:p>
          <w:p w14:paraId="3E51BC5E" w14:textId="5DAF2A3A" w:rsidR="00BF6C28" w:rsidRPr="005F3AA9" w:rsidRDefault="00BF6C28" w:rsidP="00BF6C28">
            <w:pPr>
              <w:rPr>
                <w:b/>
                <w:sz w:val="22"/>
                <w:szCs w:val="22"/>
              </w:rPr>
            </w:pPr>
            <w:r w:rsidRPr="005F3AA9">
              <w:rPr>
                <w:sz w:val="22"/>
                <w:szCs w:val="22"/>
              </w:rPr>
              <w:t>female: 45.6%</w:t>
            </w:r>
          </w:p>
        </w:tc>
        <w:tc>
          <w:tcPr>
            <w:tcW w:w="1526" w:type="dxa"/>
          </w:tcPr>
          <w:p w14:paraId="60B4268E" w14:textId="20E99DA8" w:rsidR="00BF6C28" w:rsidRPr="005F3AA9" w:rsidRDefault="00BF6C28" w:rsidP="00BF6C28">
            <w:pPr>
              <w:rPr>
                <w:sz w:val="22"/>
                <w:szCs w:val="22"/>
              </w:rPr>
            </w:pPr>
            <w:r w:rsidRPr="005F3AA9">
              <w:rPr>
                <w:sz w:val="22"/>
                <w:szCs w:val="22"/>
              </w:rPr>
              <w:t>Prospective cohort study</w:t>
            </w:r>
          </w:p>
        </w:tc>
        <w:tc>
          <w:tcPr>
            <w:tcW w:w="989" w:type="dxa"/>
          </w:tcPr>
          <w:p w14:paraId="7A380F91" w14:textId="12A1C5B7" w:rsidR="00BF6C28" w:rsidRPr="005F3AA9" w:rsidRDefault="00BF6C28" w:rsidP="00BF6C28">
            <w:pPr>
              <w:rPr>
                <w:sz w:val="22"/>
                <w:szCs w:val="22"/>
              </w:rPr>
            </w:pPr>
            <w:r w:rsidRPr="005F3AA9">
              <w:rPr>
                <w:sz w:val="22"/>
                <w:szCs w:val="22"/>
              </w:rPr>
              <w:t>FFQ</w:t>
            </w:r>
          </w:p>
        </w:tc>
        <w:tc>
          <w:tcPr>
            <w:tcW w:w="1413" w:type="dxa"/>
          </w:tcPr>
          <w:p w14:paraId="6B692151" w14:textId="391779D2" w:rsidR="00BF6C28" w:rsidRPr="005F3AA9" w:rsidRDefault="00BF6C28" w:rsidP="00BF6C28">
            <w:pPr>
              <w:rPr>
                <w:sz w:val="22"/>
                <w:szCs w:val="22"/>
              </w:rPr>
            </w:pPr>
            <w:r w:rsidRPr="005F3AA9">
              <w:rPr>
                <w:sz w:val="22"/>
                <w:szCs w:val="22"/>
              </w:rPr>
              <w:t>Unknown</w:t>
            </w:r>
          </w:p>
        </w:tc>
        <w:tc>
          <w:tcPr>
            <w:tcW w:w="1356" w:type="dxa"/>
          </w:tcPr>
          <w:p w14:paraId="53BA22CA" w14:textId="260A1234" w:rsidR="00BF6C28" w:rsidRPr="005F3AA9" w:rsidRDefault="00BF6C28" w:rsidP="00BF6C28">
            <w:pPr>
              <w:rPr>
                <w:sz w:val="22"/>
                <w:szCs w:val="22"/>
              </w:rPr>
            </w:pPr>
            <w:r w:rsidRPr="005F3AA9">
              <w:rPr>
                <w:sz w:val="22"/>
                <w:szCs w:val="22"/>
              </w:rPr>
              <w:t>no</w:t>
            </w:r>
          </w:p>
        </w:tc>
        <w:tc>
          <w:tcPr>
            <w:tcW w:w="2303" w:type="dxa"/>
          </w:tcPr>
          <w:p w14:paraId="26D575A1" w14:textId="7767432F" w:rsidR="00BF6C28" w:rsidRPr="005F3AA9" w:rsidRDefault="00BF6C28" w:rsidP="00BF6C28">
            <w:pPr>
              <w:rPr>
                <w:sz w:val="22"/>
                <w:szCs w:val="22"/>
              </w:rPr>
            </w:pPr>
            <w:r w:rsidRPr="005F3AA9">
              <w:rPr>
                <w:sz w:val="22"/>
                <w:szCs w:val="22"/>
              </w:rPr>
              <w:t>Whole grains</w:t>
            </w:r>
          </w:p>
        </w:tc>
        <w:tc>
          <w:tcPr>
            <w:tcW w:w="1438" w:type="dxa"/>
            <w:gridSpan w:val="2"/>
          </w:tcPr>
          <w:p w14:paraId="660E5796" w14:textId="33705411"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4F42F4E0" w14:textId="56BEE5B6" w:rsidR="00BF6C28" w:rsidRPr="005F3AA9" w:rsidRDefault="00BF6C28" w:rsidP="00BF6C28">
            <w:pPr>
              <w:rPr>
                <w:sz w:val="22"/>
                <w:szCs w:val="22"/>
              </w:rPr>
            </w:pPr>
            <w:r w:rsidRPr="005F3AA9">
              <w:rPr>
                <w:sz w:val="22"/>
                <w:szCs w:val="22"/>
              </w:rPr>
              <w:t>Multiple linear regression, Adjusted mean values</w:t>
            </w:r>
          </w:p>
        </w:tc>
        <w:tc>
          <w:tcPr>
            <w:tcW w:w="1358" w:type="dxa"/>
          </w:tcPr>
          <w:p w14:paraId="56B917FB" w14:textId="54A93811" w:rsidR="00BF6C28" w:rsidRPr="005F3AA9" w:rsidRDefault="00BF6C28" w:rsidP="00BF6C28">
            <w:pPr>
              <w:rPr>
                <w:sz w:val="22"/>
                <w:szCs w:val="22"/>
              </w:rPr>
            </w:pPr>
            <w:r w:rsidRPr="005F3AA9">
              <w:rPr>
                <w:sz w:val="22"/>
                <w:szCs w:val="22"/>
              </w:rPr>
              <w:t>Yes</w:t>
            </w:r>
          </w:p>
        </w:tc>
        <w:tc>
          <w:tcPr>
            <w:tcW w:w="907" w:type="dxa"/>
          </w:tcPr>
          <w:p w14:paraId="15D9D386" w14:textId="632AC6E9" w:rsidR="00BF6C28" w:rsidRPr="005F3AA9" w:rsidRDefault="00BF6C28" w:rsidP="00BF6C28">
            <w:pPr>
              <w:rPr>
                <w:sz w:val="22"/>
                <w:szCs w:val="22"/>
              </w:rPr>
            </w:pPr>
            <w:r w:rsidRPr="005F3AA9">
              <w:rPr>
                <w:sz w:val="22"/>
                <w:szCs w:val="22"/>
              </w:rPr>
              <w:t>4</w:t>
            </w:r>
          </w:p>
        </w:tc>
      </w:tr>
      <w:tr w:rsidR="00BF6C28" w:rsidRPr="005F3AA9" w14:paraId="460E2638" w14:textId="77777777" w:rsidTr="00346ACE">
        <w:tc>
          <w:tcPr>
            <w:tcW w:w="1776" w:type="dxa"/>
          </w:tcPr>
          <w:p w14:paraId="1ABF8666" w14:textId="3A3E0EEC" w:rsidR="00BF6C28" w:rsidRPr="005F3AA9" w:rsidRDefault="00BF6C28" w:rsidP="00BF6C28">
            <w:pPr>
              <w:rPr>
                <w:b/>
                <w:sz w:val="22"/>
                <w:szCs w:val="22"/>
              </w:rPr>
            </w:pPr>
            <w:r w:rsidRPr="005F3AA9">
              <w:rPr>
                <w:sz w:val="22"/>
                <w:szCs w:val="22"/>
              </w:rPr>
              <w:t>Sugiyama et al. 2007, USA</w:t>
            </w:r>
            <w:r w:rsidRPr="005F3AA9">
              <w:rPr>
                <w:sz w:val="22"/>
                <w:szCs w:val="22"/>
              </w:rPr>
              <w:fldChar w:fldCharType="begin">
                <w:fldData xml:space="preserve">PEVuZE5vdGU+PENpdGU+PEF1dGhvcj5TdWdpeWFtYTwvQXV0aG9yPjxZZWFyPjIwMDc8L1llYXI+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TdWdpeWFtYTwvQXV0aG9yPjxZZWFyPjIwMDc8L1llYXI+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81]</w:t>
            </w:r>
            <w:r w:rsidRPr="005F3AA9">
              <w:rPr>
                <w:sz w:val="22"/>
                <w:szCs w:val="22"/>
              </w:rPr>
              <w:fldChar w:fldCharType="end"/>
            </w:r>
          </w:p>
        </w:tc>
        <w:tc>
          <w:tcPr>
            <w:tcW w:w="1811" w:type="dxa"/>
          </w:tcPr>
          <w:p w14:paraId="4ECC7D25" w14:textId="23F3DA8C" w:rsidR="00BF6C28" w:rsidRPr="005F3AA9" w:rsidRDefault="00BF6C28" w:rsidP="00BF6C28">
            <w:pPr>
              <w:rPr>
                <w:sz w:val="22"/>
                <w:szCs w:val="22"/>
              </w:rPr>
            </w:pPr>
            <w:r w:rsidRPr="005F3AA9">
              <w:rPr>
                <w:sz w:val="22"/>
                <w:szCs w:val="22"/>
              </w:rPr>
              <w:t>n: 4508;</w:t>
            </w:r>
          </w:p>
          <w:p w14:paraId="15E9C3DE" w14:textId="77777777" w:rsidR="00BF6C28" w:rsidRPr="005F3AA9" w:rsidRDefault="00BF6C28" w:rsidP="00BF6C28">
            <w:pPr>
              <w:rPr>
                <w:sz w:val="22"/>
                <w:szCs w:val="22"/>
              </w:rPr>
            </w:pPr>
            <w:r w:rsidRPr="005F3AA9">
              <w:rPr>
                <w:sz w:val="22"/>
                <w:szCs w:val="22"/>
              </w:rPr>
              <w:t>age: 12-19;</w:t>
            </w:r>
          </w:p>
          <w:p w14:paraId="4093A789" w14:textId="2A52490E" w:rsidR="00BF6C28" w:rsidRPr="005F3AA9" w:rsidRDefault="00BF6C28" w:rsidP="00BF6C28">
            <w:pPr>
              <w:rPr>
                <w:b/>
                <w:sz w:val="22"/>
                <w:szCs w:val="22"/>
              </w:rPr>
            </w:pPr>
            <w:r w:rsidRPr="005F3AA9">
              <w:rPr>
                <w:sz w:val="22"/>
                <w:szCs w:val="22"/>
              </w:rPr>
              <w:t>female: 49.1%</w:t>
            </w:r>
          </w:p>
        </w:tc>
        <w:tc>
          <w:tcPr>
            <w:tcW w:w="1526" w:type="dxa"/>
          </w:tcPr>
          <w:p w14:paraId="7B8EFA3F" w14:textId="172F2C9B" w:rsidR="00BF6C28" w:rsidRPr="005F3AA9" w:rsidRDefault="00BF6C28" w:rsidP="00BF6C28">
            <w:pPr>
              <w:rPr>
                <w:sz w:val="22"/>
                <w:szCs w:val="22"/>
              </w:rPr>
            </w:pPr>
            <w:r w:rsidRPr="005F3AA9">
              <w:rPr>
                <w:sz w:val="22"/>
                <w:szCs w:val="22"/>
              </w:rPr>
              <w:t>Cross-sectional</w:t>
            </w:r>
          </w:p>
        </w:tc>
        <w:tc>
          <w:tcPr>
            <w:tcW w:w="989" w:type="dxa"/>
          </w:tcPr>
          <w:p w14:paraId="37234E08" w14:textId="07CEF6D3" w:rsidR="00BF6C28" w:rsidRPr="005F3AA9" w:rsidRDefault="00BF6C28" w:rsidP="00BF6C28">
            <w:pPr>
              <w:rPr>
                <w:sz w:val="22"/>
                <w:szCs w:val="22"/>
              </w:rPr>
            </w:pPr>
            <w:r w:rsidRPr="005F3AA9">
              <w:rPr>
                <w:sz w:val="22"/>
                <w:szCs w:val="22"/>
              </w:rPr>
              <w:t>24h recall</w:t>
            </w:r>
          </w:p>
        </w:tc>
        <w:tc>
          <w:tcPr>
            <w:tcW w:w="1413" w:type="dxa"/>
          </w:tcPr>
          <w:p w14:paraId="3C334258" w14:textId="72F76C91" w:rsidR="00BF6C28" w:rsidRPr="005F3AA9" w:rsidRDefault="00BF6C28" w:rsidP="00BF6C28">
            <w:pPr>
              <w:rPr>
                <w:sz w:val="22"/>
                <w:szCs w:val="22"/>
              </w:rPr>
            </w:pPr>
            <w:r w:rsidRPr="005F3AA9">
              <w:rPr>
                <w:sz w:val="22"/>
                <w:szCs w:val="22"/>
              </w:rPr>
              <w:t>Unknown</w:t>
            </w:r>
          </w:p>
        </w:tc>
        <w:tc>
          <w:tcPr>
            <w:tcW w:w="1356" w:type="dxa"/>
          </w:tcPr>
          <w:p w14:paraId="60754838" w14:textId="3B3004C1" w:rsidR="00BF6C28" w:rsidRPr="005F3AA9" w:rsidRDefault="00BF6C28" w:rsidP="00BF6C28">
            <w:pPr>
              <w:rPr>
                <w:sz w:val="22"/>
                <w:szCs w:val="22"/>
              </w:rPr>
            </w:pPr>
            <w:r w:rsidRPr="005F3AA9">
              <w:rPr>
                <w:sz w:val="22"/>
                <w:szCs w:val="22"/>
              </w:rPr>
              <w:t>no</w:t>
            </w:r>
          </w:p>
        </w:tc>
        <w:tc>
          <w:tcPr>
            <w:tcW w:w="2303" w:type="dxa"/>
          </w:tcPr>
          <w:p w14:paraId="07B679AB" w14:textId="77777777" w:rsidR="00BF6C28" w:rsidRPr="005F3AA9" w:rsidRDefault="00BF6C28" w:rsidP="00BF6C28">
            <w:pPr>
              <w:rPr>
                <w:sz w:val="22"/>
                <w:szCs w:val="22"/>
              </w:rPr>
            </w:pPr>
            <w:r w:rsidRPr="005F3AA9">
              <w:rPr>
                <w:sz w:val="22"/>
                <w:szCs w:val="22"/>
              </w:rPr>
              <w:t>Carbohydrates</w:t>
            </w:r>
          </w:p>
          <w:p w14:paraId="7E6657CE" w14:textId="4911BF65" w:rsidR="00BF6C28" w:rsidRPr="005F3AA9" w:rsidRDefault="00BF6C28" w:rsidP="00BF6C28">
            <w:pPr>
              <w:rPr>
                <w:sz w:val="22"/>
                <w:szCs w:val="22"/>
              </w:rPr>
            </w:pPr>
            <w:r w:rsidRPr="005F3AA9">
              <w:rPr>
                <w:sz w:val="22"/>
                <w:szCs w:val="22"/>
              </w:rPr>
              <w:t>Proteins</w:t>
            </w:r>
          </w:p>
          <w:p w14:paraId="37436D00" w14:textId="77777777" w:rsidR="00BF6C28" w:rsidRPr="005F3AA9" w:rsidRDefault="00BF6C28" w:rsidP="00BF6C28">
            <w:pPr>
              <w:rPr>
                <w:sz w:val="22"/>
                <w:szCs w:val="22"/>
              </w:rPr>
            </w:pPr>
            <w:r w:rsidRPr="005F3AA9">
              <w:rPr>
                <w:sz w:val="22"/>
                <w:szCs w:val="22"/>
              </w:rPr>
              <w:t>SFA</w:t>
            </w:r>
          </w:p>
          <w:p w14:paraId="30B979E2" w14:textId="77777777" w:rsidR="00BF6C28" w:rsidRPr="005F3AA9" w:rsidRDefault="00BF6C28" w:rsidP="00BF6C28">
            <w:pPr>
              <w:rPr>
                <w:sz w:val="22"/>
                <w:szCs w:val="22"/>
              </w:rPr>
            </w:pPr>
            <w:r w:rsidRPr="005F3AA9">
              <w:rPr>
                <w:sz w:val="22"/>
                <w:szCs w:val="22"/>
              </w:rPr>
              <w:t>MUFA</w:t>
            </w:r>
          </w:p>
          <w:p w14:paraId="5685A79F" w14:textId="77777777" w:rsidR="00BF6C28" w:rsidRPr="005F3AA9" w:rsidRDefault="00BF6C28" w:rsidP="00BF6C28">
            <w:pPr>
              <w:rPr>
                <w:sz w:val="22"/>
                <w:szCs w:val="22"/>
              </w:rPr>
            </w:pPr>
            <w:r w:rsidRPr="005F3AA9">
              <w:rPr>
                <w:sz w:val="22"/>
                <w:szCs w:val="22"/>
              </w:rPr>
              <w:t>PUFA</w:t>
            </w:r>
          </w:p>
          <w:p w14:paraId="0E6078D8" w14:textId="607C5467" w:rsidR="00BF6C28" w:rsidRPr="005F3AA9" w:rsidRDefault="00BF6C28" w:rsidP="00BF6C28">
            <w:pPr>
              <w:rPr>
                <w:sz w:val="22"/>
                <w:szCs w:val="22"/>
              </w:rPr>
            </w:pPr>
            <w:r w:rsidRPr="005F3AA9">
              <w:rPr>
                <w:sz w:val="22"/>
                <w:szCs w:val="22"/>
              </w:rPr>
              <w:t>Fiber</w:t>
            </w:r>
          </w:p>
        </w:tc>
        <w:tc>
          <w:tcPr>
            <w:tcW w:w="1438" w:type="dxa"/>
            <w:gridSpan w:val="2"/>
          </w:tcPr>
          <w:p w14:paraId="1CBEE4DD" w14:textId="68062521" w:rsidR="00BF6C28" w:rsidRPr="005F3AA9" w:rsidRDefault="00BF6C28" w:rsidP="00BF6C28">
            <w:pPr>
              <w:rPr>
                <w:sz w:val="22"/>
                <w:szCs w:val="22"/>
              </w:rPr>
            </w:pPr>
            <w:r w:rsidRPr="005F3AA9">
              <w:rPr>
                <w:sz w:val="22"/>
                <w:szCs w:val="22"/>
              </w:rPr>
              <w:t>n.s.</w:t>
            </w:r>
          </w:p>
          <w:p w14:paraId="625EA5E9" w14:textId="68D4C110" w:rsidR="00BF6C28" w:rsidRPr="005F3AA9" w:rsidRDefault="00BF6C28" w:rsidP="00BF6C28">
            <w:pPr>
              <w:rPr>
                <w:sz w:val="22"/>
                <w:szCs w:val="22"/>
              </w:rPr>
            </w:pPr>
            <w:r w:rsidRPr="005F3AA9">
              <w:rPr>
                <w:sz w:val="22"/>
                <w:szCs w:val="22"/>
              </w:rPr>
              <w:t>n.s.</w:t>
            </w:r>
          </w:p>
          <w:p w14:paraId="640FBB40" w14:textId="13E88077" w:rsidR="00BF6C28" w:rsidRPr="005F3AA9" w:rsidRDefault="00BF6C28" w:rsidP="00BF6C28">
            <w:pPr>
              <w:rPr>
                <w:sz w:val="22"/>
                <w:szCs w:val="22"/>
              </w:rPr>
            </w:pPr>
            <w:r w:rsidRPr="005F3AA9">
              <w:rPr>
                <w:sz w:val="22"/>
                <w:szCs w:val="22"/>
              </w:rPr>
              <w:t>n.s.</w:t>
            </w:r>
          </w:p>
          <w:p w14:paraId="078511C1" w14:textId="4422E8F2" w:rsidR="00BF6C28" w:rsidRPr="005F3AA9" w:rsidRDefault="00BF6C28" w:rsidP="00BF6C28">
            <w:pPr>
              <w:rPr>
                <w:sz w:val="22"/>
                <w:szCs w:val="22"/>
              </w:rPr>
            </w:pPr>
            <w:r w:rsidRPr="005F3AA9">
              <w:rPr>
                <w:sz w:val="22"/>
                <w:szCs w:val="22"/>
              </w:rPr>
              <w:t>n.s.</w:t>
            </w:r>
          </w:p>
          <w:p w14:paraId="7DD870D0" w14:textId="224D36CE" w:rsidR="00BF6C28" w:rsidRPr="005F3AA9" w:rsidRDefault="00BF6C28" w:rsidP="00BF6C28">
            <w:pPr>
              <w:rPr>
                <w:sz w:val="22"/>
                <w:szCs w:val="22"/>
              </w:rPr>
            </w:pPr>
            <w:r w:rsidRPr="005F3AA9">
              <w:rPr>
                <w:sz w:val="22"/>
                <w:szCs w:val="22"/>
              </w:rPr>
              <w:t>n.s.</w:t>
            </w:r>
          </w:p>
          <w:p w14:paraId="2608AA8C" w14:textId="2ED093CD" w:rsidR="00BF6C28" w:rsidRPr="005F3AA9" w:rsidRDefault="00BF6C28" w:rsidP="00BF6C28">
            <w:pPr>
              <w:rPr>
                <w:sz w:val="22"/>
                <w:szCs w:val="22"/>
              </w:rPr>
            </w:pPr>
            <w:r w:rsidRPr="005F3AA9">
              <w:rPr>
                <w:sz w:val="22"/>
                <w:szCs w:val="22"/>
              </w:rPr>
              <w:t>n.s.</w:t>
            </w:r>
          </w:p>
        </w:tc>
        <w:tc>
          <w:tcPr>
            <w:tcW w:w="1610" w:type="dxa"/>
          </w:tcPr>
          <w:p w14:paraId="5A4C0DB2" w14:textId="77777777" w:rsidR="00BF6C28" w:rsidRPr="005F3AA9" w:rsidRDefault="00BF6C28" w:rsidP="00BF6C28">
            <w:pPr>
              <w:rPr>
                <w:sz w:val="22"/>
                <w:szCs w:val="22"/>
              </w:rPr>
            </w:pPr>
            <w:r w:rsidRPr="005F3AA9">
              <w:rPr>
                <w:sz w:val="22"/>
                <w:szCs w:val="22"/>
              </w:rPr>
              <w:t xml:space="preserve">Multiple linear regression, </w:t>
            </w:r>
          </w:p>
          <w:p w14:paraId="3583798D" w14:textId="32B63FE1"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0FDAF503" w14:textId="190CEAD1" w:rsidR="00BF6C28" w:rsidRPr="005F3AA9" w:rsidRDefault="00BF6C28" w:rsidP="00BF6C28">
            <w:pPr>
              <w:rPr>
                <w:sz w:val="22"/>
                <w:szCs w:val="22"/>
              </w:rPr>
            </w:pPr>
            <w:r w:rsidRPr="005F3AA9">
              <w:rPr>
                <w:sz w:val="22"/>
                <w:szCs w:val="22"/>
              </w:rPr>
              <w:t>No</w:t>
            </w:r>
          </w:p>
        </w:tc>
        <w:tc>
          <w:tcPr>
            <w:tcW w:w="907" w:type="dxa"/>
          </w:tcPr>
          <w:p w14:paraId="5DF61EF3" w14:textId="263B088C" w:rsidR="00BF6C28" w:rsidRPr="005F3AA9" w:rsidRDefault="00BF6C28" w:rsidP="00BF6C28">
            <w:pPr>
              <w:rPr>
                <w:sz w:val="22"/>
                <w:szCs w:val="22"/>
              </w:rPr>
            </w:pPr>
            <w:r w:rsidRPr="005F3AA9">
              <w:rPr>
                <w:sz w:val="22"/>
                <w:szCs w:val="22"/>
              </w:rPr>
              <w:t>7</w:t>
            </w:r>
          </w:p>
        </w:tc>
      </w:tr>
      <w:tr w:rsidR="00BF6C28" w:rsidRPr="005F3AA9" w14:paraId="2F3D6571" w14:textId="77777777" w:rsidTr="00346ACE">
        <w:tc>
          <w:tcPr>
            <w:tcW w:w="1776" w:type="dxa"/>
          </w:tcPr>
          <w:p w14:paraId="06638A28" w14:textId="6468E3E5" w:rsidR="00BF6C28" w:rsidRPr="005F3AA9" w:rsidRDefault="00BF6C28" w:rsidP="00BF6C28">
            <w:pPr>
              <w:rPr>
                <w:sz w:val="22"/>
                <w:szCs w:val="22"/>
              </w:rPr>
            </w:pPr>
            <w:r w:rsidRPr="005F3AA9">
              <w:rPr>
                <w:sz w:val="22"/>
                <w:szCs w:val="22"/>
              </w:rPr>
              <w:t>Truthmann et al. 2012, Germany</w:t>
            </w:r>
            <w:r w:rsidRPr="005F3AA9">
              <w:rPr>
                <w:sz w:val="22"/>
                <w:szCs w:val="22"/>
              </w:rPr>
              <w:fldChar w:fldCharType="begin"/>
            </w:r>
            <w:r w:rsidRPr="005F3AA9">
              <w:rPr>
                <w:sz w:val="22"/>
                <w:szCs w:val="22"/>
              </w:rPr>
              <w:instrText xml:space="preserve"> ADDIN EN.CITE &lt;EndNote&gt;&lt;Cite&gt;&lt;Author&gt;Truthmann&lt;/Author&gt;&lt;Year&gt;2012&lt;/Year&gt;&lt;RecNum&gt;220&lt;/RecNum&gt;&lt;DisplayText&gt;[44]&lt;/DisplayText&gt;&lt;record&gt;&lt;rec-number&gt;220&lt;/rec-number&gt;&lt;foreign-keys&gt;&lt;key app="EN" db-id="t2dxed09qrzwf4eetwqvrwt10fd0axp5ze9z" timestamp="1464598757"&gt;220&lt;/key&gt;&lt;/foreign-keys&gt;&lt;ref-type name="Journal Article"&gt;17&lt;/ref-type&gt;&lt;contributors&gt;&lt;authors&gt;&lt;author&gt;Truthmann, J.&lt;/author&gt;&lt;author&gt;Richter, A.&lt;/author&gt;&lt;author&gt;Thiele, S.&lt;/author&gt;&lt;author&gt;Drescher, L.&lt;/author&gt;&lt;author&gt;Roosen, J.&lt;/author&gt;&lt;author&gt;Mensink, G. B.&lt;/author&gt;&lt;/authors&gt;&lt;/contributors&gt;&lt;auth-address&gt;Robert Koch Institute Berlin, Department of Epidemiology and Health Reporting, Postbox 65 02 61, D-13302, Berlin, Germany. TruthmannJ@rki.de.&lt;/auth-address&gt;&lt;titles&gt;&lt;title&gt;Associations of dietary indices with biomarkers of dietary exposure and cardiovascular status among adolescents in Germany&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92&lt;/pages&gt;&lt;volume&gt;9&lt;/volume&gt;&lt;number&gt;1&lt;/number&gt;&lt;edition&gt;2012/10/26&lt;/edition&gt;&lt;dates&gt;&lt;year&gt;2012&lt;/year&gt;&lt;/dates&gt;&lt;isbn&gt;1743-7075 (Electronic)&amp;#xD;1743-7075 (Linking)&lt;/isbn&gt;&lt;accession-num&gt;23095712&lt;/accession-num&gt;&lt;urls&gt;&lt;related-urls&gt;&lt;url&gt;http://www.nutritionandmetabolism.com/content/pdf/1743-7075-9-92.pdf&lt;/url&gt;&lt;/related-urls&gt;&lt;/urls&gt;&lt;custom2&gt;PMC3545909&lt;/custom2&gt;&lt;electronic-resource-num&gt;10.1186/1743-7075-9-92&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4]</w:t>
            </w:r>
            <w:r w:rsidRPr="005F3AA9">
              <w:rPr>
                <w:sz w:val="22"/>
                <w:szCs w:val="22"/>
              </w:rPr>
              <w:fldChar w:fldCharType="end"/>
            </w:r>
          </w:p>
        </w:tc>
        <w:tc>
          <w:tcPr>
            <w:tcW w:w="1811" w:type="dxa"/>
          </w:tcPr>
          <w:p w14:paraId="4D60BD68" w14:textId="31C97514" w:rsidR="00BF6C28" w:rsidRPr="005F3AA9" w:rsidRDefault="00BF6C28" w:rsidP="00BF6C28">
            <w:pPr>
              <w:rPr>
                <w:sz w:val="22"/>
                <w:szCs w:val="22"/>
              </w:rPr>
            </w:pPr>
            <w:r w:rsidRPr="005F3AA9">
              <w:rPr>
                <w:sz w:val="22"/>
                <w:szCs w:val="22"/>
              </w:rPr>
              <w:t>n: 5198;</w:t>
            </w:r>
          </w:p>
          <w:p w14:paraId="134F2343" w14:textId="77777777" w:rsidR="00BF6C28" w:rsidRPr="005F3AA9" w:rsidRDefault="00BF6C28" w:rsidP="00BF6C28">
            <w:pPr>
              <w:rPr>
                <w:sz w:val="22"/>
                <w:szCs w:val="22"/>
              </w:rPr>
            </w:pPr>
            <w:r w:rsidRPr="005F3AA9">
              <w:rPr>
                <w:sz w:val="22"/>
                <w:szCs w:val="22"/>
              </w:rPr>
              <w:t>age: 12-17;</w:t>
            </w:r>
          </w:p>
          <w:p w14:paraId="33B7E458" w14:textId="2BD0D387" w:rsidR="00BF6C28" w:rsidRPr="005F3AA9" w:rsidRDefault="00BF6C28" w:rsidP="00BF6C28">
            <w:pPr>
              <w:rPr>
                <w:sz w:val="22"/>
                <w:szCs w:val="22"/>
              </w:rPr>
            </w:pPr>
            <w:r w:rsidRPr="005F3AA9">
              <w:rPr>
                <w:sz w:val="22"/>
                <w:szCs w:val="22"/>
              </w:rPr>
              <w:t>female: 49.1%</w:t>
            </w:r>
          </w:p>
        </w:tc>
        <w:tc>
          <w:tcPr>
            <w:tcW w:w="1526" w:type="dxa"/>
          </w:tcPr>
          <w:p w14:paraId="30BFC635" w14:textId="08CC0131" w:rsidR="00BF6C28" w:rsidRPr="005F3AA9" w:rsidRDefault="00BF6C28" w:rsidP="00BF6C28">
            <w:pPr>
              <w:rPr>
                <w:sz w:val="22"/>
                <w:szCs w:val="22"/>
              </w:rPr>
            </w:pPr>
            <w:r w:rsidRPr="005F3AA9">
              <w:rPr>
                <w:sz w:val="22"/>
                <w:szCs w:val="22"/>
              </w:rPr>
              <w:t>Cross-sectional</w:t>
            </w:r>
          </w:p>
        </w:tc>
        <w:tc>
          <w:tcPr>
            <w:tcW w:w="989" w:type="dxa"/>
          </w:tcPr>
          <w:p w14:paraId="4823A89C" w14:textId="15566B80" w:rsidR="00BF6C28" w:rsidRPr="005F3AA9" w:rsidRDefault="00BF6C28" w:rsidP="00BF6C28">
            <w:pPr>
              <w:rPr>
                <w:sz w:val="22"/>
                <w:szCs w:val="22"/>
              </w:rPr>
            </w:pPr>
            <w:r w:rsidRPr="005F3AA9">
              <w:rPr>
                <w:sz w:val="22"/>
                <w:szCs w:val="22"/>
              </w:rPr>
              <w:t>FFQ</w:t>
            </w:r>
          </w:p>
        </w:tc>
        <w:tc>
          <w:tcPr>
            <w:tcW w:w="1413" w:type="dxa"/>
          </w:tcPr>
          <w:p w14:paraId="2BB08535" w14:textId="3D867176" w:rsidR="00BF6C28" w:rsidRPr="005F3AA9" w:rsidRDefault="00BF6C28" w:rsidP="00BF6C28">
            <w:pPr>
              <w:rPr>
                <w:sz w:val="22"/>
                <w:szCs w:val="22"/>
              </w:rPr>
            </w:pPr>
            <w:r w:rsidRPr="005F3AA9">
              <w:rPr>
                <w:sz w:val="22"/>
                <w:szCs w:val="22"/>
              </w:rPr>
              <w:t>Yes</w:t>
            </w:r>
          </w:p>
        </w:tc>
        <w:tc>
          <w:tcPr>
            <w:tcW w:w="1356" w:type="dxa"/>
          </w:tcPr>
          <w:p w14:paraId="2F66D7E8" w14:textId="158508D5" w:rsidR="00BF6C28" w:rsidRPr="005F3AA9" w:rsidRDefault="00BF6C28" w:rsidP="00BF6C28">
            <w:pPr>
              <w:rPr>
                <w:sz w:val="22"/>
                <w:szCs w:val="22"/>
              </w:rPr>
            </w:pPr>
            <w:r w:rsidRPr="005F3AA9">
              <w:rPr>
                <w:sz w:val="22"/>
                <w:szCs w:val="22"/>
              </w:rPr>
              <w:t xml:space="preserve">Boys </w:t>
            </w:r>
          </w:p>
          <w:p w14:paraId="1775A0EC" w14:textId="77777777" w:rsidR="00BF6C28" w:rsidRPr="005F3AA9" w:rsidRDefault="00BF6C28" w:rsidP="00BF6C28">
            <w:pPr>
              <w:rPr>
                <w:b/>
                <w:sz w:val="22"/>
                <w:szCs w:val="22"/>
              </w:rPr>
            </w:pPr>
          </w:p>
          <w:p w14:paraId="16AB35B5" w14:textId="77777777" w:rsidR="00BF6C28" w:rsidRPr="005F3AA9" w:rsidRDefault="00BF6C28" w:rsidP="00BF6C28">
            <w:pPr>
              <w:rPr>
                <w:b/>
                <w:sz w:val="22"/>
                <w:szCs w:val="22"/>
              </w:rPr>
            </w:pPr>
          </w:p>
          <w:p w14:paraId="235DDFB7" w14:textId="77777777" w:rsidR="00BF6C28" w:rsidRPr="005F3AA9" w:rsidRDefault="00BF6C28" w:rsidP="00BF6C28">
            <w:pPr>
              <w:rPr>
                <w:b/>
                <w:sz w:val="22"/>
                <w:szCs w:val="22"/>
              </w:rPr>
            </w:pPr>
          </w:p>
          <w:p w14:paraId="1B083BD8" w14:textId="635C2DD2" w:rsidR="00BF6C28" w:rsidRPr="005F3AA9" w:rsidRDefault="00BF6C28" w:rsidP="00BF6C28">
            <w:pPr>
              <w:rPr>
                <w:b/>
                <w:sz w:val="22"/>
                <w:szCs w:val="22"/>
              </w:rPr>
            </w:pPr>
            <w:r w:rsidRPr="005F3AA9">
              <w:rPr>
                <w:sz w:val="22"/>
                <w:szCs w:val="22"/>
              </w:rPr>
              <w:t>Girls</w:t>
            </w:r>
          </w:p>
        </w:tc>
        <w:tc>
          <w:tcPr>
            <w:tcW w:w="2303" w:type="dxa"/>
          </w:tcPr>
          <w:p w14:paraId="6256AFEC" w14:textId="77777777" w:rsidR="00BF6C28" w:rsidRPr="005F3AA9" w:rsidRDefault="00BF6C28" w:rsidP="00BF6C28">
            <w:pPr>
              <w:rPr>
                <w:sz w:val="22"/>
                <w:szCs w:val="22"/>
              </w:rPr>
            </w:pPr>
            <w:r w:rsidRPr="005F3AA9">
              <w:rPr>
                <w:sz w:val="22"/>
                <w:szCs w:val="22"/>
              </w:rPr>
              <w:t>HFD</w:t>
            </w:r>
          </w:p>
          <w:p w14:paraId="32A7DA62" w14:textId="77777777" w:rsidR="00BF6C28" w:rsidRPr="005F3AA9" w:rsidRDefault="00BF6C28" w:rsidP="00BF6C28">
            <w:pPr>
              <w:rPr>
                <w:sz w:val="22"/>
                <w:szCs w:val="22"/>
              </w:rPr>
            </w:pPr>
            <w:r w:rsidRPr="005F3AA9">
              <w:rPr>
                <w:sz w:val="22"/>
                <w:szCs w:val="22"/>
              </w:rPr>
              <w:t>HuSKY</w:t>
            </w:r>
          </w:p>
          <w:p w14:paraId="6C71BFC9" w14:textId="77777777" w:rsidR="00BF6C28" w:rsidRPr="005F3AA9" w:rsidRDefault="00BF6C28" w:rsidP="00BF6C28">
            <w:pPr>
              <w:rPr>
                <w:sz w:val="22"/>
                <w:szCs w:val="22"/>
              </w:rPr>
            </w:pPr>
            <w:r w:rsidRPr="005F3AA9">
              <w:rPr>
                <w:sz w:val="22"/>
                <w:szCs w:val="22"/>
              </w:rPr>
              <w:t>IFI</w:t>
            </w:r>
          </w:p>
          <w:p w14:paraId="030B7304" w14:textId="77777777" w:rsidR="00BF6C28" w:rsidRPr="005F3AA9" w:rsidRDefault="00BF6C28" w:rsidP="00BF6C28">
            <w:pPr>
              <w:rPr>
                <w:sz w:val="22"/>
                <w:szCs w:val="22"/>
              </w:rPr>
            </w:pPr>
            <w:r w:rsidRPr="005F3AA9">
              <w:rPr>
                <w:sz w:val="22"/>
                <w:szCs w:val="22"/>
              </w:rPr>
              <w:t xml:space="preserve">F &amp; V Index </w:t>
            </w:r>
          </w:p>
          <w:p w14:paraId="7CC62340" w14:textId="69480EBF" w:rsidR="00BF6C28" w:rsidRPr="005F3AA9" w:rsidRDefault="00BF6C28" w:rsidP="00BF6C28">
            <w:pPr>
              <w:rPr>
                <w:sz w:val="22"/>
                <w:szCs w:val="22"/>
              </w:rPr>
            </w:pPr>
            <w:r w:rsidRPr="005F3AA9">
              <w:rPr>
                <w:sz w:val="22"/>
                <w:szCs w:val="22"/>
              </w:rPr>
              <w:t>HFD</w:t>
            </w:r>
          </w:p>
          <w:p w14:paraId="58435891" w14:textId="77777777" w:rsidR="00BF6C28" w:rsidRPr="005F3AA9" w:rsidRDefault="00BF6C28" w:rsidP="00BF6C28">
            <w:pPr>
              <w:rPr>
                <w:sz w:val="22"/>
                <w:szCs w:val="22"/>
              </w:rPr>
            </w:pPr>
            <w:r w:rsidRPr="005F3AA9">
              <w:rPr>
                <w:sz w:val="22"/>
                <w:szCs w:val="22"/>
              </w:rPr>
              <w:t>HuSKY</w:t>
            </w:r>
          </w:p>
          <w:p w14:paraId="2AA99881" w14:textId="77777777" w:rsidR="00BF6C28" w:rsidRPr="005F3AA9" w:rsidRDefault="00BF6C28" w:rsidP="00BF6C28">
            <w:pPr>
              <w:rPr>
                <w:sz w:val="22"/>
                <w:szCs w:val="22"/>
              </w:rPr>
            </w:pPr>
            <w:r w:rsidRPr="005F3AA9">
              <w:rPr>
                <w:sz w:val="22"/>
                <w:szCs w:val="22"/>
              </w:rPr>
              <w:t>IFI</w:t>
            </w:r>
          </w:p>
          <w:p w14:paraId="25EC98C6" w14:textId="73F1A80F" w:rsidR="00BF6C28" w:rsidRPr="005F3AA9" w:rsidRDefault="00BF6C28" w:rsidP="00BF6C28">
            <w:pPr>
              <w:rPr>
                <w:sz w:val="22"/>
                <w:szCs w:val="22"/>
              </w:rPr>
            </w:pPr>
            <w:r w:rsidRPr="005F3AA9">
              <w:rPr>
                <w:sz w:val="22"/>
                <w:szCs w:val="22"/>
              </w:rPr>
              <w:t>F &amp; V Index</w:t>
            </w:r>
          </w:p>
        </w:tc>
        <w:tc>
          <w:tcPr>
            <w:tcW w:w="1438" w:type="dxa"/>
            <w:gridSpan w:val="2"/>
          </w:tcPr>
          <w:p w14:paraId="582F8305" w14:textId="5900B07B" w:rsidR="00BF6C28" w:rsidRPr="005F3AA9" w:rsidRDefault="00BF6C28" w:rsidP="00BF6C28">
            <w:pPr>
              <w:rPr>
                <w:sz w:val="22"/>
                <w:szCs w:val="22"/>
              </w:rPr>
            </w:pPr>
            <w:r w:rsidRPr="005F3AA9">
              <w:rPr>
                <w:sz w:val="22"/>
                <w:szCs w:val="22"/>
              </w:rPr>
              <w:t>n.s.</w:t>
            </w:r>
          </w:p>
          <w:p w14:paraId="31C23A9F" w14:textId="4E8E3401" w:rsidR="00BF6C28" w:rsidRPr="005F3AA9" w:rsidRDefault="00BF6C28" w:rsidP="00BF6C28">
            <w:pPr>
              <w:rPr>
                <w:sz w:val="22"/>
                <w:szCs w:val="22"/>
              </w:rPr>
            </w:pPr>
            <w:r w:rsidRPr="005F3AA9">
              <w:rPr>
                <w:sz w:val="22"/>
                <w:szCs w:val="22"/>
              </w:rPr>
              <w:t>n.s.</w:t>
            </w:r>
          </w:p>
          <w:p w14:paraId="034FBD82" w14:textId="551D1670" w:rsidR="00BF6C28" w:rsidRPr="005F3AA9" w:rsidRDefault="00BF6C28" w:rsidP="00BF6C28">
            <w:pPr>
              <w:rPr>
                <w:sz w:val="22"/>
                <w:szCs w:val="22"/>
              </w:rPr>
            </w:pPr>
            <w:r w:rsidRPr="005F3AA9">
              <w:rPr>
                <w:sz w:val="22"/>
                <w:szCs w:val="22"/>
              </w:rPr>
              <w:t>n.s.</w:t>
            </w:r>
          </w:p>
          <w:p w14:paraId="26FBAFF8" w14:textId="18C93B84" w:rsidR="00BF6C28" w:rsidRPr="005F3AA9" w:rsidRDefault="00BF6C28" w:rsidP="00BF6C28">
            <w:pPr>
              <w:rPr>
                <w:sz w:val="22"/>
                <w:szCs w:val="22"/>
              </w:rPr>
            </w:pPr>
            <w:r w:rsidRPr="005F3AA9">
              <w:rPr>
                <w:sz w:val="22"/>
                <w:szCs w:val="22"/>
              </w:rPr>
              <w:t>n.s.</w:t>
            </w:r>
          </w:p>
          <w:p w14:paraId="7C019AEE" w14:textId="26B73440" w:rsidR="00BF6C28" w:rsidRPr="005F3AA9" w:rsidRDefault="00BF6C28" w:rsidP="00BF6C28">
            <w:pPr>
              <w:rPr>
                <w:sz w:val="22"/>
                <w:szCs w:val="22"/>
              </w:rPr>
            </w:pPr>
            <w:r w:rsidRPr="005F3AA9">
              <w:rPr>
                <w:sz w:val="22"/>
                <w:szCs w:val="22"/>
              </w:rPr>
              <w:t>n.s.</w:t>
            </w:r>
          </w:p>
          <w:p w14:paraId="64A19B63" w14:textId="34BE6424" w:rsidR="00BF6C28" w:rsidRPr="005F3AA9" w:rsidRDefault="00BF6C28" w:rsidP="00BF6C28">
            <w:pPr>
              <w:rPr>
                <w:sz w:val="22"/>
                <w:szCs w:val="22"/>
              </w:rPr>
            </w:pPr>
            <w:r w:rsidRPr="005F3AA9">
              <w:rPr>
                <w:sz w:val="22"/>
                <w:szCs w:val="22"/>
              </w:rPr>
              <w:t>n.s.</w:t>
            </w:r>
          </w:p>
          <w:p w14:paraId="18EBD2A0" w14:textId="37F0FA1A" w:rsidR="00BF6C28" w:rsidRPr="005F3AA9" w:rsidRDefault="00BF6C28" w:rsidP="00BF6C28">
            <w:pPr>
              <w:rPr>
                <w:sz w:val="22"/>
                <w:szCs w:val="22"/>
              </w:rPr>
            </w:pPr>
            <w:r w:rsidRPr="005F3AA9">
              <w:rPr>
                <w:sz w:val="22"/>
                <w:szCs w:val="22"/>
              </w:rPr>
              <w:t>n.s.</w:t>
            </w:r>
          </w:p>
          <w:p w14:paraId="00ADAC77" w14:textId="210FF0DC" w:rsidR="00BF6C28" w:rsidRPr="005F3AA9" w:rsidRDefault="00BF6C28" w:rsidP="00BF6C28">
            <w:pPr>
              <w:rPr>
                <w:sz w:val="22"/>
                <w:szCs w:val="22"/>
              </w:rPr>
            </w:pPr>
            <w:r w:rsidRPr="005F3AA9">
              <w:rPr>
                <w:sz w:val="22"/>
                <w:szCs w:val="22"/>
              </w:rPr>
              <w:t>n.s.</w:t>
            </w:r>
          </w:p>
        </w:tc>
        <w:tc>
          <w:tcPr>
            <w:tcW w:w="1610" w:type="dxa"/>
          </w:tcPr>
          <w:p w14:paraId="489F96D2" w14:textId="77777777" w:rsidR="00BF6C28" w:rsidRPr="005F3AA9" w:rsidRDefault="00BF6C28" w:rsidP="00BF6C28">
            <w:pPr>
              <w:rPr>
                <w:sz w:val="22"/>
                <w:szCs w:val="22"/>
              </w:rPr>
            </w:pPr>
            <w:r w:rsidRPr="005F3AA9">
              <w:rPr>
                <w:sz w:val="22"/>
                <w:szCs w:val="22"/>
              </w:rPr>
              <w:t>Linear regression,</w:t>
            </w:r>
          </w:p>
          <w:p w14:paraId="21BDFE1D" w14:textId="2D69D85F"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0CA70D0" w14:textId="69BB8D3D" w:rsidR="00BF6C28" w:rsidRPr="005F3AA9" w:rsidRDefault="00BF6C28" w:rsidP="00BF6C28">
            <w:pPr>
              <w:rPr>
                <w:sz w:val="22"/>
                <w:szCs w:val="22"/>
              </w:rPr>
            </w:pPr>
            <w:r w:rsidRPr="005F3AA9">
              <w:rPr>
                <w:sz w:val="22"/>
                <w:szCs w:val="22"/>
              </w:rPr>
              <w:t>No</w:t>
            </w:r>
          </w:p>
        </w:tc>
        <w:tc>
          <w:tcPr>
            <w:tcW w:w="907" w:type="dxa"/>
          </w:tcPr>
          <w:p w14:paraId="4156851C" w14:textId="3E77EE9F" w:rsidR="00BF6C28" w:rsidRPr="005F3AA9" w:rsidRDefault="00BF6C28" w:rsidP="00BF6C28">
            <w:pPr>
              <w:rPr>
                <w:sz w:val="22"/>
                <w:szCs w:val="22"/>
              </w:rPr>
            </w:pPr>
            <w:r w:rsidRPr="005F3AA9">
              <w:rPr>
                <w:sz w:val="22"/>
                <w:szCs w:val="22"/>
              </w:rPr>
              <w:t>10</w:t>
            </w:r>
          </w:p>
        </w:tc>
      </w:tr>
      <w:tr w:rsidR="00BF6C28" w:rsidRPr="005F3AA9" w14:paraId="17506184" w14:textId="77777777" w:rsidTr="00346ACE">
        <w:tc>
          <w:tcPr>
            <w:tcW w:w="1776" w:type="dxa"/>
          </w:tcPr>
          <w:p w14:paraId="1F6BB355" w14:textId="43E7E896" w:rsidR="00BF6C28" w:rsidRPr="005F3AA9" w:rsidRDefault="00BF6C28" w:rsidP="00BF6C28">
            <w:pPr>
              <w:rPr>
                <w:sz w:val="22"/>
                <w:szCs w:val="22"/>
              </w:rPr>
            </w:pPr>
            <w:r w:rsidRPr="005F3AA9">
              <w:rPr>
                <w:sz w:val="22"/>
                <w:szCs w:val="22"/>
              </w:rPr>
              <w:t>Wang et al. 2013, Canada</w:t>
            </w:r>
            <w:r w:rsidRPr="005F3AA9">
              <w:rPr>
                <w:sz w:val="22"/>
                <w:szCs w:val="22"/>
              </w:rPr>
              <w:fldChar w:fldCharType="begin">
                <w:fldData xml:space="preserve">PEVuZE5vdGU+PENpdGU+PEF1dGhvcj5XYW5nPC9BdXRob3I+PFllYXI+MjAxMzwvWWVhcj48UmVj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4NC05Mzwv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XYW5nPC9BdXRob3I+PFllYXI+MjAxMzwvWWVhcj48UmVj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4NC05Mzwv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34]</w:t>
            </w:r>
            <w:r w:rsidRPr="005F3AA9">
              <w:rPr>
                <w:sz w:val="22"/>
                <w:szCs w:val="22"/>
              </w:rPr>
              <w:fldChar w:fldCharType="end"/>
            </w:r>
          </w:p>
        </w:tc>
        <w:tc>
          <w:tcPr>
            <w:tcW w:w="1811" w:type="dxa"/>
          </w:tcPr>
          <w:p w14:paraId="23E383B9" w14:textId="054F9A2B" w:rsidR="00BF6C28" w:rsidRPr="005F3AA9" w:rsidRDefault="00BF6C28" w:rsidP="00BF6C28">
            <w:pPr>
              <w:rPr>
                <w:sz w:val="22"/>
                <w:szCs w:val="22"/>
              </w:rPr>
            </w:pPr>
            <w:r w:rsidRPr="005F3AA9">
              <w:rPr>
                <w:sz w:val="22"/>
                <w:szCs w:val="22"/>
              </w:rPr>
              <w:t>n: 548;</w:t>
            </w:r>
          </w:p>
          <w:p w14:paraId="653BDA08" w14:textId="77777777" w:rsidR="00BF6C28" w:rsidRPr="005F3AA9" w:rsidRDefault="00BF6C28" w:rsidP="00BF6C28">
            <w:pPr>
              <w:rPr>
                <w:sz w:val="22"/>
                <w:szCs w:val="22"/>
              </w:rPr>
            </w:pPr>
            <w:r w:rsidRPr="005F3AA9">
              <w:rPr>
                <w:sz w:val="22"/>
                <w:szCs w:val="22"/>
              </w:rPr>
              <w:t>age: 8-10;</w:t>
            </w:r>
          </w:p>
          <w:p w14:paraId="01CB8166" w14:textId="59DA18F8" w:rsidR="00BF6C28" w:rsidRPr="005F3AA9" w:rsidRDefault="00BF6C28" w:rsidP="00BF6C28">
            <w:pPr>
              <w:rPr>
                <w:sz w:val="22"/>
                <w:szCs w:val="22"/>
              </w:rPr>
            </w:pPr>
            <w:r w:rsidRPr="005F3AA9">
              <w:rPr>
                <w:sz w:val="22"/>
                <w:szCs w:val="22"/>
              </w:rPr>
              <w:t>female: n.a.</w:t>
            </w:r>
          </w:p>
        </w:tc>
        <w:tc>
          <w:tcPr>
            <w:tcW w:w="1526" w:type="dxa"/>
          </w:tcPr>
          <w:p w14:paraId="772FDE66" w14:textId="66444C9C" w:rsidR="00BF6C28" w:rsidRPr="005F3AA9" w:rsidRDefault="00BF6C28" w:rsidP="00BF6C28">
            <w:pPr>
              <w:rPr>
                <w:sz w:val="22"/>
                <w:szCs w:val="22"/>
              </w:rPr>
            </w:pPr>
            <w:r w:rsidRPr="005F3AA9">
              <w:rPr>
                <w:sz w:val="22"/>
                <w:szCs w:val="22"/>
              </w:rPr>
              <w:t>Cross-sectional</w:t>
            </w:r>
          </w:p>
        </w:tc>
        <w:tc>
          <w:tcPr>
            <w:tcW w:w="989" w:type="dxa"/>
          </w:tcPr>
          <w:p w14:paraId="0273DFAE" w14:textId="1CEA7DB1" w:rsidR="00BF6C28" w:rsidRPr="005F3AA9" w:rsidRDefault="00BF6C28" w:rsidP="00BF6C28">
            <w:pPr>
              <w:rPr>
                <w:sz w:val="22"/>
                <w:szCs w:val="22"/>
              </w:rPr>
            </w:pPr>
            <w:r w:rsidRPr="005F3AA9">
              <w:rPr>
                <w:sz w:val="22"/>
                <w:szCs w:val="22"/>
              </w:rPr>
              <w:t>24h recall</w:t>
            </w:r>
          </w:p>
        </w:tc>
        <w:tc>
          <w:tcPr>
            <w:tcW w:w="1413" w:type="dxa"/>
          </w:tcPr>
          <w:p w14:paraId="6156043A" w14:textId="0C88C502" w:rsidR="00BF6C28" w:rsidRPr="005F3AA9" w:rsidRDefault="00BF6C28" w:rsidP="00BF6C28">
            <w:pPr>
              <w:rPr>
                <w:sz w:val="22"/>
                <w:szCs w:val="22"/>
              </w:rPr>
            </w:pPr>
            <w:r w:rsidRPr="005F3AA9">
              <w:rPr>
                <w:sz w:val="22"/>
                <w:szCs w:val="22"/>
              </w:rPr>
              <w:t>Yes</w:t>
            </w:r>
          </w:p>
        </w:tc>
        <w:tc>
          <w:tcPr>
            <w:tcW w:w="1356" w:type="dxa"/>
          </w:tcPr>
          <w:p w14:paraId="3258BA8D" w14:textId="2DF31414" w:rsidR="00BF6C28" w:rsidRPr="005F3AA9" w:rsidRDefault="00BF6C28" w:rsidP="00BF6C28">
            <w:pPr>
              <w:rPr>
                <w:sz w:val="22"/>
                <w:szCs w:val="22"/>
              </w:rPr>
            </w:pPr>
            <w:r w:rsidRPr="005F3AA9">
              <w:rPr>
                <w:sz w:val="22"/>
                <w:szCs w:val="22"/>
              </w:rPr>
              <w:t>no</w:t>
            </w:r>
          </w:p>
        </w:tc>
        <w:tc>
          <w:tcPr>
            <w:tcW w:w="2303" w:type="dxa"/>
          </w:tcPr>
          <w:p w14:paraId="10F990BD" w14:textId="621A08E2" w:rsidR="00BF6C28" w:rsidRPr="005F3AA9" w:rsidRDefault="00BF6C28" w:rsidP="00BF6C28">
            <w:pPr>
              <w:rPr>
                <w:sz w:val="22"/>
                <w:szCs w:val="22"/>
              </w:rPr>
            </w:pPr>
            <w:r w:rsidRPr="005F3AA9">
              <w:rPr>
                <w:sz w:val="22"/>
                <w:szCs w:val="22"/>
              </w:rPr>
              <w:t>SSB</w:t>
            </w:r>
          </w:p>
        </w:tc>
        <w:tc>
          <w:tcPr>
            <w:tcW w:w="1438" w:type="dxa"/>
            <w:gridSpan w:val="2"/>
          </w:tcPr>
          <w:p w14:paraId="51326126" w14:textId="56E4925C" w:rsidR="00BF6C28" w:rsidRPr="005F3AA9" w:rsidRDefault="00BF6C28" w:rsidP="00BF6C28">
            <w:pPr>
              <w:rPr>
                <w:sz w:val="22"/>
                <w:szCs w:val="22"/>
              </w:rPr>
            </w:pPr>
            <w:r w:rsidRPr="005F3AA9">
              <w:rPr>
                <w:sz w:val="22"/>
                <w:szCs w:val="22"/>
              </w:rPr>
              <w:t>0.58**</w:t>
            </w:r>
          </w:p>
        </w:tc>
        <w:tc>
          <w:tcPr>
            <w:tcW w:w="1610" w:type="dxa"/>
          </w:tcPr>
          <w:p w14:paraId="6C71D3C1" w14:textId="77777777" w:rsidR="00BF6C28" w:rsidRPr="005F3AA9" w:rsidRDefault="00BF6C28" w:rsidP="00BF6C28">
            <w:pPr>
              <w:rPr>
                <w:sz w:val="22"/>
                <w:szCs w:val="22"/>
              </w:rPr>
            </w:pPr>
            <w:r w:rsidRPr="005F3AA9">
              <w:rPr>
                <w:sz w:val="22"/>
                <w:szCs w:val="22"/>
              </w:rPr>
              <w:t>Linear regression,</w:t>
            </w:r>
          </w:p>
          <w:p w14:paraId="14C5DB61" w14:textId="65D58A8C"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057DD349" w14:textId="75FA85F6" w:rsidR="00BF6C28" w:rsidRPr="005F3AA9" w:rsidRDefault="00BF6C28" w:rsidP="00BF6C28">
            <w:pPr>
              <w:rPr>
                <w:sz w:val="22"/>
                <w:szCs w:val="22"/>
              </w:rPr>
            </w:pPr>
            <w:r w:rsidRPr="005F3AA9">
              <w:rPr>
                <w:sz w:val="22"/>
                <w:szCs w:val="22"/>
              </w:rPr>
              <w:t>Yes</w:t>
            </w:r>
          </w:p>
        </w:tc>
        <w:tc>
          <w:tcPr>
            <w:tcW w:w="907" w:type="dxa"/>
          </w:tcPr>
          <w:p w14:paraId="471F5017" w14:textId="1FC90317" w:rsidR="00BF6C28" w:rsidRPr="005F3AA9" w:rsidRDefault="00BF6C28" w:rsidP="00BF6C28">
            <w:pPr>
              <w:rPr>
                <w:sz w:val="22"/>
                <w:szCs w:val="22"/>
              </w:rPr>
            </w:pPr>
            <w:r w:rsidRPr="005F3AA9">
              <w:rPr>
                <w:sz w:val="22"/>
                <w:szCs w:val="22"/>
              </w:rPr>
              <w:t>4</w:t>
            </w:r>
          </w:p>
        </w:tc>
      </w:tr>
      <w:tr w:rsidR="00BF6C28" w:rsidRPr="005F3AA9" w14:paraId="5B40319C" w14:textId="77777777" w:rsidTr="00346ACE">
        <w:tc>
          <w:tcPr>
            <w:tcW w:w="1776" w:type="dxa"/>
          </w:tcPr>
          <w:p w14:paraId="10FC3177" w14:textId="55767288" w:rsidR="00BF6C28" w:rsidRPr="005F3AA9" w:rsidRDefault="00BF6C28" w:rsidP="00BF6C28">
            <w:pPr>
              <w:rPr>
                <w:b/>
                <w:sz w:val="22"/>
                <w:szCs w:val="22"/>
              </w:rPr>
            </w:pPr>
            <w:r w:rsidRPr="005F3AA9">
              <w:rPr>
                <w:sz w:val="22"/>
                <w:szCs w:val="22"/>
              </w:rPr>
              <w:t>Zhu et al. 2014, USA</w:t>
            </w:r>
            <w:r w:rsidRPr="005F3AA9">
              <w:rPr>
                <w:sz w:val="22"/>
                <w:szCs w:val="22"/>
              </w:rPr>
              <w:fldChar w:fldCharType="begin"/>
            </w:r>
            <w:r w:rsidRPr="005F3AA9">
              <w:rPr>
                <w:sz w:val="22"/>
                <w:szCs w:val="22"/>
              </w:rPr>
              <w:instrText xml:space="preserve"> ADDIN EN.CITE &lt;EndNote&gt;&lt;Cite&gt;&lt;Author&gt;Zhu&lt;/Author&gt;&lt;Year&gt;2014&lt;/Year&gt;&lt;RecNum&gt;228&lt;/RecNum&gt;&lt;DisplayText&gt;[36]&lt;/DisplayText&gt;&lt;record&gt;&lt;rec-number&gt;228&lt;/rec-number&gt;&lt;foreign-keys&gt;&lt;key app="EN" db-id="t2dxed09qrzwf4eetwqvrwt10fd0axp5ze9z" timestamp="1464598757"&gt;228&lt;/key&gt;&lt;/foreign-keys&gt;&lt;ref-type name="Journal Article"&gt;17&lt;/ref-type&gt;&lt;contributors&gt;&lt;authors&gt;&lt;author&gt;Zhu, Y.&lt;/author&gt;&lt;author&gt;Wang, H.&lt;/author&gt;&lt;author&gt;Hollis, J. H.&lt;/author&gt;&lt;author&gt;Jacques, P. F.&lt;/author&gt;&lt;/authors&gt;&lt;/contributors&gt;&lt;auth-address&gt;Department of Epidemiology, The University of Iowa, Iowa City, IA, USA.&lt;/auth-address&gt;&lt;titles&gt;&lt;title&gt;The associations between yogurt consumption, diet quality, and metabolic profiles in children in the US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4/07/19&lt;/edition&gt;&lt;dates&gt;&lt;year&gt;2014&lt;/year&gt;&lt;pub-dates&gt;&lt;date&gt;Jul 18&lt;/date&gt;&lt;/pub-dates&gt;&lt;/dates&gt;&lt;isbn&gt;1436-6215 (Electronic)&amp;#xD;1436-6207 (Linking)&lt;/isbn&gt;&lt;accession-num&gt;25034879&lt;/accession-num&gt;&lt;urls&gt;&lt;related-urls&gt;&lt;url&gt;http://download.springer.com/static/pdf/413/art%253A10.1007%252Fs00394-014-0735-7.pdf?auth66=1415293935_b4eea05bb9953af35b9fcd183cd97a88&amp;amp;ext=.pdf&lt;/url&gt;&lt;/related-urls&gt;&lt;/urls&gt;&lt;electronic-resource-num&gt;10.1007/s00394-014-0735-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6]</w:t>
            </w:r>
            <w:r w:rsidRPr="005F3AA9">
              <w:rPr>
                <w:sz w:val="22"/>
                <w:szCs w:val="22"/>
              </w:rPr>
              <w:fldChar w:fldCharType="end"/>
            </w:r>
          </w:p>
        </w:tc>
        <w:tc>
          <w:tcPr>
            <w:tcW w:w="1811" w:type="dxa"/>
          </w:tcPr>
          <w:p w14:paraId="7D3A0B10" w14:textId="1EFCC886" w:rsidR="00BF6C28" w:rsidRPr="005F3AA9" w:rsidRDefault="00BF6C28" w:rsidP="00BF6C28">
            <w:pPr>
              <w:rPr>
                <w:sz w:val="22"/>
                <w:szCs w:val="22"/>
              </w:rPr>
            </w:pPr>
            <w:r w:rsidRPr="005F3AA9">
              <w:rPr>
                <w:sz w:val="22"/>
                <w:szCs w:val="22"/>
              </w:rPr>
              <w:t>n: 5124;</w:t>
            </w:r>
          </w:p>
          <w:p w14:paraId="36C76E75" w14:textId="77777777" w:rsidR="00BF6C28" w:rsidRPr="005F3AA9" w:rsidRDefault="00BF6C28" w:rsidP="00BF6C28">
            <w:pPr>
              <w:rPr>
                <w:sz w:val="22"/>
                <w:szCs w:val="22"/>
              </w:rPr>
            </w:pPr>
            <w:r w:rsidRPr="005F3AA9">
              <w:rPr>
                <w:sz w:val="22"/>
                <w:szCs w:val="22"/>
              </w:rPr>
              <w:t>age: 2-18;</w:t>
            </w:r>
          </w:p>
          <w:p w14:paraId="360264C5" w14:textId="28014156" w:rsidR="00BF6C28" w:rsidRPr="005F3AA9" w:rsidRDefault="00BF6C28" w:rsidP="00BF6C28">
            <w:pPr>
              <w:rPr>
                <w:b/>
                <w:sz w:val="22"/>
                <w:szCs w:val="22"/>
              </w:rPr>
            </w:pPr>
            <w:r w:rsidRPr="005F3AA9">
              <w:rPr>
                <w:sz w:val="22"/>
                <w:szCs w:val="22"/>
              </w:rPr>
              <w:t>female: 51.3%</w:t>
            </w:r>
          </w:p>
        </w:tc>
        <w:tc>
          <w:tcPr>
            <w:tcW w:w="1526" w:type="dxa"/>
          </w:tcPr>
          <w:p w14:paraId="14E0986F" w14:textId="1ACE0CCF" w:rsidR="00BF6C28" w:rsidRPr="005F3AA9" w:rsidRDefault="00BF6C28" w:rsidP="00BF6C28">
            <w:pPr>
              <w:rPr>
                <w:sz w:val="22"/>
                <w:szCs w:val="22"/>
              </w:rPr>
            </w:pPr>
            <w:r w:rsidRPr="005F3AA9">
              <w:rPr>
                <w:sz w:val="22"/>
                <w:szCs w:val="22"/>
              </w:rPr>
              <w:t>Cross-sectional</w:t>
            </w:r>
          </w:p>
        </w:tc>
        <w:tc>
          <w:tcPr>
            <w:tcW w:w="989" w:type="dxa"/>
          </w:tcPr>
          <w:p w14:paraId="07449D04" w14:textId="6DCE1C04" w:rsidR="00BF6C28" w:rsidRPr="005F3AA9" w:rsidRDefault="00BF6C28" w:rsidP="00BF6C28">
            <w:pPr>
              <w:rPr>
                <w:sz w:val="22"/>
                <w:szCs w:val="22"/>
              </w:rPr>
            </w:pPr>
            <w:r w:rsidRPr="005F3AA9">
              <w:rPr>
                <w:sz w:val="22"/>
                <w:szCs w:val="22"/>
              </w:rPr>
              <w:t>FFQ</w:t>
            </w:r>
          </w:p>
        </w:tc>
        <w:tc>
          <w:tcPr>
            <w:tcW w:w="1413" w:type="dxa"/>
          </w:tcPr>
          <w:p w14:paraId="10C20260" w14:textId="23AC66F4" w:rsidR="00BF6C28" w:rsidRPr="005F3AA9" w:rsidRDefault="00BF6C28" w:rsidP="00BF6C28">
            <w:pPr>
              <w:rPr>
                <w:sz w:val="22"/>
                <w:szCs w:val="22"/>
              </w:rPr>
            </w:pPr>
            <w:r w:rsidRPr="005F3AA9">
              <w:rPr>
                <w:sz w:val="22"/>
                <w:szCs w:val="22"/>
              </w:rPr>
              <w:t>Unknown</w:t>
            </w:r>
          </w:p>
        </w:tc>
        <w:tc>
          <w:tcPr>
            <w:tcW w:w="1356" w:type="dxa"/>
          </w:tcPr>
          <w:p w14:paraId="6E4848E4" w14:textId="6C562846" w:rsidR="00BF6C28" w:rsidRPr="005F3AA9" w:rsidRDefault="00BF6C28" w:rsidP="00BF6C28">
            <w:pPr>
              <w:rPr>
                <w:sz w:val="22"/>
                <w:szCs w:val="22"/>
              </w:rPr>
            </w:pPr>
            <w:r w:rsidRPr="005F3AA9">
              <w:rPr>
                <w:sz w:val="22"/>
                <w:szCs w:val="22"/>
              </w:rPr>
              <w:t>n:</w:t>
            </w:r>
            <w:r w:rsidR="007A0500">
              <w:rPr>
                <w:sz w:val="22"/>
                <w:szCs w:val="22"/>
              </w:rPr>
              <w:t xml:space="preserve"> </w:t>
            </w:r>
            <w:r w:rsidRPr="005F3AA9">
              <w:rPr>
                <w:sz w:val="22"/>
                <w:szCs w:val="22"/>
              </w:rPr>
              <w:t>2868</w:t>
            </w:r>
          </w:p>
        </w:tc>
        <w:tc>
          <w:tcPr>
            <w:tcW w:w="2303" w:type="dxa"/>
          </w:tcPr>
          <w:p w14:paraId="662133A2" w14:textId="36EE0AFE" w:rsidR="00BF6C28" w:rsidRPr="005F3AA9" w:rsidRDefault="00BF6C28" w:rsidP="00BF6C28">
            <w:pPr>
              <w:rPr>
                <w:sz w:val="22"/>
                <w:szCs w:val="22"/>
              </w:rPr>
            </w:pPr>
            <w:r w:rsidRPr="005F3AA9">
              <w:rPr>
                <w:sz w:val="22"/>
                <w:szCs w:val="22"/>
              </w:rPr>
              <w:t>Yoghurt</w:t>
            </w:r>
          </w:p>
        </w:tc>
        <w:tc>
          <w:tcPr>
            <w:tcW w:w="1438" w:type="dxa"/>
            <w:gridSpan w:val="2"/>
          </w:tcPr>
          <w:p w14:paraId="22C6C1C5" w14:textId="09CFD22E"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2CCD5ADD" w14:textId="77777777" w:rsidR="00BF6C28" w:rsidRPr="005F3AA9" w:rsidRDefault="00BF6C28" w:rsidP="00BF6C28">
            <w:pPr>
              <w:rPr>
                <w:sz w:val="22"/>
                <w:szCs w:val="22"/>
              </w:rPr>
            </w:pPr>
            <w:r w:rsidRPr="005F3AA9">
              <w:rPr>
                <w:sz w:val="22"/>
                <w:szCs w:val="22"/>
              </w:rPr>
              <w:t xml:space="preserve">Linear regression, </w:t>
            </w:r>
          </w:p>
          <w:p w14:paraId="3E0455F8" w14:textId="5D2398F7" w:rsidR="00BF6C28" w:rsidRPr="005F3AA9" w:rsidRDefault="00BF6C28" w:rsidP="00BF6C28">
            <w:pPr>
              <w:rPr>
                <w:sz w:val="22"/>
                <w:szCs w:val="22"/>
              </w:rPr>
            </w:pPr>
            <w:r w:rsidRPr="005F3AA9">
              <w:rPr>
                <w:sz w:val="22"/>
                <w:szCs w:val="22"/>
              </w:rPr>
              <w:t>Least square means</w:t>
            </w:r>
          </w:p>
        </w:tc>
        <w:tc>
          <w:tcPr>
            <w:tcW w:w="1358" w:type="dxa"/>
          </w:tcPr>
          <w:p w14:paraId="4762D5CC" w14:textId="27F66081" w:rsidR="00BF6C28" w:rsidRPr="005F3AA9" w:rsidRDefault="00BF6C28" w:rsidP="00BF6C28">
            <w:pPr>
              <w:rPr>
                <w:sz w:val="22"/>
                <w:szCs w:val="22"/>
              </w:rPr>
            </w:pPr>
            <w:r w:rsidRPr="005F3AA9">
              <w:rPr>
                <w:sz w:val="22"/>
                <w:szCs w:val="22"/>
              </w:rPr>
              <w:t>Unknown</w:t>
            </w:r>
          </w:p>
        </w:tc>
        <w:tc>
          <w:tcPr>
            <w:tcW w:w="907" w:type="dxa"/>
          </w:tcPr>
          <w:p w14:paraId="35B0D09F" w14:textId="0E0FC200" w:rsidR="00BF6C28" w:rsidRPr="005F3AA9" w:rsidRDefault="00BF6C28" w:rsidP="00BF6C28">
            <w:pPr>
              <w:rPr>
                <w:sz w:val="22"/>
                <w:szCs w:val="22"/>
              </w:rPr>
            </w:pPr>
            <w:r w:rsidRPr="005F3AA9">
              <w:rPr>
                <w:sz w:val="22"/>
                <w:szCs w:val="22"/>
              </w:rPr>
              <w:t>6</w:t>
            </w:r>
          </w:p>
        </w:tc>
      </w:tr>
      <w:tr w:rsidR="00BF6C28" w:rsidRPr="005F3AA9" w14:paraId="64E7485B" w14:textId="77777777" w:rsidTr="00346ACE">
        <w:tc>
          <w:tcPr>
            <w:tcW w:w="1776" w:type="dxa"/>
            <w:shd w:val="clear" w:color="auto" w:fill="BFBFBF" w:themeFill="background1" w:themeFillShade="BF"/>
          </w:tcPr>
          <w:p w14:paraId="5DA0A03C" w14:textId="77777777" w:rsidR="00BF6C28" w:rsidRPr="005F3AA9" w:rsidRDefault="00BF6C28" w:rsidP="00BF6C28">
            <w:pPr>
              <w:rPr>
                <w:b/>
                <w:sz w:val="22"/>
                <w:szCs w:val="22"/>
              </w:rPr>
            </w:pPr>
          </w:p>
        </w:tc>
        <w:tc>
          <w:tcPr>
            <w:tcW w:w="14711" w:type="dxa"/>
            <w:gridSpan w:val="11"/>
            <w:shd w:val="clear" w:color="auto" w:fill="BFBFBF" w:themeFill="background1" w:themeFillShade="BF"/>
          </w:tcPr>
          <w:p w14:paraId="180A7997" w14:textId="7DE1E1CE" w:rsidR="00BF6C28" w:rsidRPr="005F3AA9" w:rsidRDefault="00BF6C28" w:rsidP="00BF6C28">
            <w:pPr>
              <w:rPr>
                <w:b/>
                <w:sz w:val="22"/>
                <w:szCs w:val="22"/>
              </w:rPr>
            </w:pPr>
            <w:r w:rsidRPr="005F3AA9">
              <w:rPr>
                <w:b/>
                <w:sz w:val="22"/>
                <w:szCs w:val="22"/>
              </w:rPr>
              <w:t>Outcome: diastolic blood pressure</w:t>
            </w:r>
          </w:p>
        </w:tc>
      </w:tr>
      <w:tr w:rsidR="00BF6C28" w:rsidRPr="005F3AA9" w14:paraId="014EF9FE" w14:textId="77777777" w:rsidTr="00346ACE">
        <w:tc>
          <w:tcPr>
            <w:tcW w:w="1776" w:type="dxa"/>
          </w:tcPr>
          <w:p w14:paraId="68C4E972" w14:textId="1336D12C" w:rsidR="00BF6C28" w:rsidRPr="005F3AA9" w:rsidRDefault="00BF6C28" w:rsidP="00BF6C28">
            <w:pPr>
              <w:rPr>
                <w:sz w:val="22"/>
                <w:szCs w:val="22"/>
              </w:rPr>
            </w:pPr>
            <w:r w:rsidRPr="005F3AA9">
              <w:rPr>
                <w:sz w:val="22"/>
                <w:szCs w:val="22"/>
              </w:rPr>
              <w:t>Ambrosini et al. 2013, Australia</w: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BbWJyb3Npbmk8L0F1dGhvcj48WWVhcj4yMDEzPC9ZZWFy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w:t>
            </w:r>
            <w:r w:rsidRPr="005F3AA9">
              <w:rPr>
                <w:sz w:val="22"/>
                <w:szCs w:val="22"/>
              </w:rPr>
              <w:fldChar w:fldCharType="end"/>
            </w:r>
          </w:p>
        </w:tc>
        <w:tc>
          <w:tcPr>
            <w:tcW w:w="1811" w:type="dxa"/>
          </w:tcPr>
          <w:p w14:paraId="776934C8" w14:textId="53343BCF" w:rsidR="00BF6C28" w:rsidRPr="005F3AA9" w:rsidRDefault="00BF6C28" w:rsidP="00BF6C28">
            <w:pPr>
              <w:rPr>
                <w:sz w:val="22"/>
                <w:szCs w:val="22"/>
              </w:rPr>
            </w:pPr>
            <w:r w:rsidRPr="005F3AA9">
              <w:rPr>
                <w:sz w:val="22"/>
                <w:szCs w:val="22"/>
              </w:rPr>
              <w:t>n: 1366;</w:t>
            </w:r>
          </w:p>
          <w:p w14:paraId="1A1AC27D" w14:textId="77777777" w:rsidR="00BF6C28" w:rsidRPr="005F3AA9" w:rsidRDefault="00BF6C28" w:rsidP="00BF6C28">
            <w:pPr>
              <w:rPr>
                <w:sz w:val="22"/>
                <w:szCs w:val="22"/>
              </w:rPr>
            </w:pPr>
            <w:r w:rsidRPr="005F3AA9">
              <w:rPr>
                <w:sz w:val="22"/>
                <w:szCs w:val="22"/>
              </w:rPr>
              <w:t>age: 14-17;</w:t>
            </w:r>
          </w:p>
          <w:p w14:paraId="653CB405" w14:textId="02AAE261" w:rsidR="00BF6C28" w:rsidRPr="005F3AA9" w:rsidRDefault="00BF6C28" w:rsidP="00BF6C28">
            <w:pPr>
              <w:rPr>
                <w:sz w:val="22"/>
                <w:szCs w:val="22"/>
              </w:rPr>
            </w:pPr>
            <w:r w:rsidRPr="005F3AA9">
              <w:rPr>
                <w:sz w:val="22"/>
                <w:szCs w:val="22"/>
              </w:rPr>
              <w:t>female: 48.3%</w:t>
            </w:r>
          </w:p>
        </w:tc>
        <w:tc>
          <w:tcPr>
            <w:tcW w:w="1526" w:type="dxa"/>
          </w:tcPr>
          <w:p w14:paraId="64D31C73" w14:textId="3D51EA68" w:rsidR="00BF6C28" w:rsidRPr="005F3AA9" w:rsidRDefault="00BF6C28" w:rsidP="00BF6C28">
            <w:pPr>
              <w:rPr>
                <w:sz w:val="22"/>
                <w:szCs w:val="22"/>
              </w:rPr>
            </w:pPr>
            <w:r w:rsidRPr="005F3AA9">
              <w:rPr>
                <w:sz w:val="22"/>
                <w:szCs w:val="22"/>
              </w:rPr>
              <w:t>Prospective cohort study</w:t>
            </w:r>
          </w:p>
        </w:tc>
        <w:tc>
          <w:tcPr>
            <w:tcW w:w="989" w:type="dxa"/>
          </w:tcPr>
          <w:p w14:paraId="11F7528E" w14:textId="13EB8E6B" w:rsidR="00BF6C28" w:rsidRPr="005F3AA9" w:rsidRDefault="00BF6C28" w:rsidP="00BF6C28">
            <w:pPr>
              <w:rPr>
                <w:sz w:val="22"/>
                <w:szCs w:val="22"/>
              </w:rPr>
            </w:pPr>
            <w:r w:rsidRPr="005F3AA9">
              <w:rPr>
                <w:sz w:val="22"/>
                <w:szCs w:val="22"/>
              </w:rPr>
              <w:t>FFQ</w:t>
            </w:r>
          </w:p>
        </w:tc>
        <w:tc>
          <w:tcPr>
            <w:tcW w:w="1413" w:type="dxa"/>
          </w:tcPr>
          <w:p w14:paraId="29027C7A" w14:textId="353DA370" w:rsidR="00BF6C28" w:rsidRPr="005F3AA9" w:rsidRDefault="00BF6C28" w:rsidP="00BF6C28">
            <w:pPr>
              <w:rPr>
                <w:sz w:val="22"/>
                <w:szCs w:val="22"/>
              </w:rPr>
            </w:pPr>
            <w:r w:rsidRPr="005F3AA9">
              <w:rPr>
                <w:sz w:val="22"/>
                <w:szCs w:val="22"/>
              </w:rPr>
              <w:t>Yes</w:t>
            </w:r>
          </w:p>
        </w:tc>
        <w:tc>
          <w:tcPr>
            <w:tcW w:w="1356" w:type="dxa"/>
          </w:tcPr>
          <w:p w14:paraId="4EC3509F" w14:textId="762FF622" w:rsidR="00BF6C28" w:rsidRPr="005F3AA9" w:rsidRDefault="00BF6C28" w:rsidP="00BF6C28">
            <w:pPr>
              <w:rPr>
                <w:sz w:val="22"/>
                <w:szCs w:val="22"/>
              </w:rPr>
            </w:pPr>
            <w:r w:rsidRPr="005F3AA9">
              <w:rPr>
                <w:sz w:val="22"/>
                <w:szCs w:val="22"/>
              </w:rPr>
              <w:t>Boys</w:t>
            </w:r>
          </w:p>
          <w:p w14:paraId="5826BED7" w14:textId="35F8D4FB" w:rsidR="00BF6C28" w:rsidRPr="005F3AA9" w:rsidRDefault="00BF6C28" w:rsidP="00BF6C28">
            <w:pPr>
              <w:rPr>
                <w:sz w:val="22"/>
                <w:szCs w:val="22"/>
              </w:rPr>
            </w:pPr>
            <w:r w:rsidRPr="005F3AA9">
              <w:rPr>
                <w:sz w:val="22"/>
                <w:szCs w:val="22"/>
              </w:rPr>
              <w:t>Girls</w:t>
            </w:r>
          </w:p>
        </w:tc>
        <w:tc>
          <w:tcPr>
            <w:tcW w:w="2303" w:type="dxa"/>
          </w:tcPr>
          <w:p w14:paraId="260F6645" w14:textId="77777777" w:rsidR="00BF6C28" w:rsidRPr="005F3AA9" w:rsidRDefault="00BF6C28" w:rsidP="00BF6C28">
            <w:pPr>
              <w:rPr>
                <w:sz w:val="22"/>
                <w:szCs w:val="22"/>
              </w:rPr>
            </w:pPr>
            <w:r w:rsidRPr="005F3AA9">
              <w:rPr>
                <w:sz w:val="22"/>
                <w:szCs w:val="22"/>
              </w:rPr>
              <w:t>SSB</w:t>
            </w:r>
          </w:p>
          <w:p w14:paraId="61743337" w14:textId="37D32AAD" w:rsidR="00BF6C28" w:rsidRPr="005F3AA9" w:rsidRDefault="00BF6C28" w:rsidP="00BF6C28">
            <w:pPr>
              <w:rPr>
                <w:sz w:val="22"/>
                <w:szCs w:val="22"/>
              </w:rPr>
            </w:pPr>
            <w:r w:rsidRPr="005F3AA9">
              <w:rPr>
                <w:sz w:val="22"/>
                <w:szCs w:val="22"/>
              </w:rPr>
              <w:t>SSB</w:t>
            </w:r>
          </w:p>
        </w:tc>
        <w:tc>
          <w:tcPr>
            <w:tcW w:w="1438" w:type="dxa"/>
            <w:gridSpan w:val="2"/>
          </w:tcPr>
          <w:p w14:paraId="7CDA2241" w14:textId="2C98E61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76110EC" w14:textId="5AC0DD3C"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41DDC183" w14:textId="6C39B4CE" w:rsidR="00BF6C28" w:rsidRPr="005F3AA9" w:rsidRDefault="00BF6C28" w:rsidP="00BF6C28">
            <w:pPr>
              <w:rPr>
                <w:sz w:val="22"/>
                <w:szCs w:val="22"/>
              </w:rPr>
            </w:pPr>
          </w:p>
        </w:tc>
        <w:tc>
          <w:tcPr>
            <w:tcW w:w="1610" w:type="dxa"/>
          </w:tcPr>
          <w:p w14:paraId="48F68A8D" w14:textId="77777777" w:rsidR="00BF6C28" w:rsidRPr="005F3AA9" w:rsidRDefault="00BF6C28" w:rsidP="00BF6C28">
            <w:pPr>
              <w:rPr>
                <w:sz w:val="22"/>
                <w:szCs w:val="22"/>
              </w:rPr>
            </w:pPr>
            <w:r w:rsidRPr="005F3AA9">
              <w:rPr>
                <w:sz w:val="22"/>
                <w:szCs w:val="22"/>
              </w:rPr>
              <w:t>Linear regression,</w:t>
            </w:r>
          </w:p>
          <w:p w14:paraId="73559415" w14:textId="352E1F63" w:rsidR="00BF6C28" w:rsidRPr="005F3AA9" w:rsidRDefault="00BF6C28" w:rsidP="00BF6C28">
            <w:pPr>
              <w:rPr>
                <w:sz w:val="22"/>
                <w:szCs w:val="22"/>
              </w:rPr>
            </w:pPr>
            <w:r w:rsidRPr="005F3AA9">
              <w:rPr>
                <w:sz w:val="22"/>
                <w:szCs w:val="22"/>
              </w:rPr>
              <w:t xml:space="preserve">% of change </w:t>
            </w:r>
          </w:p>
        </w:tc>
        <w:tc>
          <w:tcPr>
            <w:tcW w:w="1358" w:type="dxa"/>
          </w:tcPr>
          <w:p w14:paraId="5FFDB9BE" w14:textId="2B434793" w:rsidR="00BF6C28" w:rsidRPr="005F3AA9" w:rsidRDefault="00BF6C28" w:rsidP="00BF6C28">
            <w:pPr>
              <w:tabs>
                <w:tab w:val="left" w:pos="747"/>
              </w:tabs>
              <w:rPr>
                <w:sz w:val="22"/>
                <w:szCs w:val="22"/>
              </w:rPr>
            </w:pPr>
            <w:r w:rsidRPr="005F3AA9">
              <w:rPr>
                <w:sz w:val="22"/>
                <w:szCs w:val="22"/>
              </w:rPr>
              <w:t>Unknown</w:t>
            </w:r>
          </w:p>
        </w:tc>
        <w:tc>
          <w:tcPr>
            <w:tcW w:w="907" w:type="dxa"/>
          </w:tcPr>
          <w:p w14:paraId="79B07394" w14:textId="4576DC7A" w:rsidR="00BF6C28" w:rsidRPr="005F3AA9" w:rsidRDefault="00BF6C28" w:rsidP="00BF6C28">
            <w:pPr>
              <w:rPr>
                <w:sz w:val="22"/>
                <w:szCs w:val="22"/>
              </w:rPr>
            </w:pPr>
            <w:r w:rsidRPr="005F3AA9">
              <w:rPr>
                <w:sz w:val="22"/>
                <w:szCs w:val="22"/>
              </w:rPr>
              <w:t>7</w:t>
            </w:r>
          </w:p>
        </w:tc>
      </w:tr>
      <w:tr w:rsidR="00BF6C28" w:rsidRPr="005F3AA9" w14:paraId="27A1C4D5" w14:textId="77777777" w:rsidTr="00346ACE">
        <w:tc>
          <w:tcPr>
            <w:tcW w:w="1776" w:type="dxa"/>
          </w:tcPr>
          <w:p w14:paraId="5CA0F506" w14:textId="4E8536EA" w:rsidR="00BF6C28" w:rsidRPr="005F3AA9" w:rsidRDefault="00BF6C28" w:rsidP="00BF6C28">
            <w:pPr>
              <w:rPr>
                <w:sz w:val="22"/>
                <w:szCs w:val="22"/>
              </w:rPr>
            </w:pPr>
            <w:r w:rsidRPr="005F3AA9">
              <w:rPr>
                <w:sz w:val="22"/>
                <w:szCs w:val="22"/>
              </w:rPr>
              <w:t>Aounallah-Skhiri et al. 2011, Tunisia</w:t>
            </w:r>
            <w:r w:rsidRPr="005F3AA9">
              <w:rPr>
                <w:sz w:val="22"/>
                <w:szCs w:val="22"/>
              </w:rPr>
              <w:fldChar w:fldCharType="begin">
                <w:fldData xml:space="preserve">PEVuZE5vdGU+PENpdGU+PEF1dGhvcj5Bb3VuYWxsYWgtU2toaXJpPC9BdXRob3I+PFllYXI+MjAx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Bb3VuYWxsYWgtU2toaXJpPC9BdXRob3I+PFllYXI+MjAx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7]</w:t>
            </w:r>
            <w:r w:rsidRPr="005F3AA9">
              <w:rPr>
                <w:sz w:val="22"/>
                <w:szCs w:val="22"/>
              </w:rPr>
              <w:fldChar w:fldCharType="end"/>
            </w:r>
          </w:p>
        </w:tc>
        <w:tc>
          <w:tcPr>
            <w:tcW w:w="1811" w:type="dxa"/>
          </w:tcPr>
          <w:p w14:paraId="7D8083F2" w14:textId="70BB4DF2" w:rsidR="00BF6C28" w:rsidRPr="005F3AA9" w:rsidRDefault="00BF6C28" w:rsidP="00BF6C28">
            <w:pPr>
              <w:rPr>
                <w:sz w:val="22"/>
                <w:szCs w:val="22"/>
              </w:rPr>
            </w:pPr>
            <w:r w:rsidRPr="005F3AA9">
              <w:rPr>
                <w:sz w:val="22"/>
                <w:szCs w:val="22"/>
              </w:rPr>
              <w:t>n: 1019;</w:t>
            </w:r>
          </w:p>
          <w:p w14:paraId="4652D379" w14:textId="77777777" w:rsidR="00BF6C28" w:rsidRPr="005F3AA9" w:rsidRDefault="00BF6C28" w:rsidP="00BF6C28">
            <w:pPr>
              <w:rPr>
                <w:sz w:val="22"/>
                <w:szCs w:val="22"/>
              </w:rPr>
            </w:pPr>
            <w:r w:rsidRPr="005F3AA9">
              <w:rPr>
                <w:sz w:val="22"/>
                <w:szCs w:val="22"/>
              </w:rPr>
              <w:t>age: 15-19;</w:t>
            </w:r>
          </w:p>
          <w:p w14:paraId="25E4DC98" w14:textId="074B6F5B" w:rsidR="00BF6C28" w:rsidRPr="005F3AA9" w:rsidRDefault="00BF6C28" w:rsidP="00BF6C28">
            <w:pPr>
              <w:rPr>
                <w:sz w:val="22"/>
                <w:szCs w:val="22"/>
              </w:rPr>
            </w:pPr>
            <w:r w:rsidRPr="005F3AA9">
              <w:rPr>
                <w:sz w:val="22"/>
                <w:szCs w:val="22"/>
              </w:rPr>
              <w:t>female: 57.6%</w:t>
            </w:r>
          </w:p>
        </w:tc>
        <w:tc>
          <w:tcPr>
            <w:tcW w:w="1526" w:type="dxa"/>
          </w:tcPr>
          <w:p w14:paraId="57EF7EE5" w14:textId="59FE6C73" w:rsidR="00BF6C28" w:rsidRPr="005F3AA9" w:rsidRDefault="00BF6C28" w:rsidP="00BF6C28">
            <w:pPr>
              <w:rPr>
                <w:sz w:val="22"/>
                <w:szCs w:val="22"/>
              </w:rPr>
            </w:pPr>
            <w:r w:rsidRPr="005F3AA9">
              <w:rPr>
                <w:sz w:val="22"/>
                <w:szCs w:val="22"/>
              </w:rPr>
              <w:t>Cross-sectional</w:t>
            </w:r>
          </w:p>
        </w:tc>
        <w:tc>
          <w:tcPr>
            <w:tcW w:w="989" w:type="dxa"/>
          </w:tcPr>
          <w:p w14:paraId="19E40291" w14:textId="03E3D846" w:rsidR="00BF6C28" w:rsidRPr="005F3AA9" w:rsidRDefault="00BF6C28" w:rsidP="00BF6C28">
            <w:pPr>
              <w:rPr>
                <w:sz w:val="22"/>
                <w:szCs w:val="22"/>
              </w:rPr>
            </w:pPr>
            <w:r w:rsidRPr="005F3AA9">
              <w:rPr>
                <w:sz w:val="22"/>
                <w:szCs w:val="22"/>
              </w:rPr>
              <w:t>FFQ</w:t>
            </w:r>
          </w:p>
        </w:tc>
        <w:tc>
          <w:tcPr>
            <w:tcW w:w="1413" w:type="dxa"/>
          </w:tcPr>
          <w:p w14:paraId="1BFCE579" w14:textId="2DDBBA70" w:rsidR="00BF6C28" w:rsidRPr="005F3AA9" w:rsidRDefault="00BF6C28" w:rsidP="00BF6C28">
            <w:pPr>
              <w:rPr>
                <w:sz w:val="22"/>
                <w:szCs w:val="22"/>
              </w:rPr>
            </w:pPr>
            <w:r w:rsidRPr="005F3AA9">
              <w:rPr>
                <w:sz w:val="22"/>
                <w:szCs w:val="22"/>
              </w:rPr>
              <w:t>Yes</w:t>
            </w:r>
          </w:p>
        </w:tc>
        <w:tc>
          <w:tcPr>
            <w:tcW w:w="1356" w:type="dxa"/>
          </w:tcPr>
          <w:p w14:paraId="50DC1529" w14:textId="5F6E0D30" w:rsidR="00BF6C28" w:rsidRPr="005F3AA9" w:rsidRDefault="00BF6C28" w:rsidP="00BF6C28">
            <w:pPr>
              <w:rPr>
                <w:sz w:val="22"/>
                <w:szCs w:val="22"/>
              </w:rPr>
            </w:pPr>
            <w:r w:rsidRPr="005F3AA9">
              <w:rPr>
                <w:sz w:val="22"/>
                <w:szCs w:val="22"/>
              </w:rPr>
              <w:t>Boys</w:t>
            </w:r>
          </w:p>
          <w:p w14:paraId="26249399" w14:textId="77777777" w:rsidR="00BF6C28" w:rsidRPr="005F3AA9" w:rsidRDefault="00BF6C28" w:rsidP="00BF6C28">
            <w:pPr>
              <w:rPr>
                <w:sz w:val="22"/>
                <w:szCs w:val="22"/>
              </w:rPr>
            </w:pPr>
          </w:p>
          <w:p w14:paraId="6338C132" w14:textId="77777777" w:rsidR="00BF6C28" w:rsidRPr="005F3AA9" w:rsidRDefault="00BF6C28" w:rsidP="00BF6C28">
            <w:pPr>
              <w:rPr>
                <w:sz w:val="22"/>
                <w:szCs w:val="22"/>
              </w:rPr>
            </w:pPr>
          </w:p>
          <w:p w14:paraId="70BE6F22" w14:textId="77777777" w:rsidR="00BF6C28" w:rsidRPr="005F3AA9" w:rsidRDefault="00BF6C28" w:rsidP="00BF6C28">
            <w:pPr>
              <w:rPr>
                <w:sz w:val="22"/>
                <w:szCs w:val="22"/>
              </w:rPr>
            </w:pPr>
          </w:p>
          <w:p w14:paraId="5B433351" w14:textId="1358796D" w:rsidR="00BF6C28" w:rsidRPr="005F3AA9" w:rsidRDefault="00BF6C28" w:rsidP="00BF6C28">
            <w:pPr>
              <w:rPr>
                <w:sz w:val="22"/>
                <w:szCs w:val="22"/>
              </w:rPr>
            </w:pPr>
            <w:r w:rsidRPr="005F3AA9">
              <w:rPr>
                <w:sz w:val="22"/>
                <w:szCs w:val="22"/>
              </w:rPr>
              <w:t xml:space="preserve">Girls </w:t>
            </w:r>
          </w:p>
        </w:tc>
        <w:tc>
          <w:tcPr>
            <w:tcW w:w="2303" w:type="dxa"/>
          </w:tcPr>
          <w:p w14:paraId="0FA38F36" w14:textId="5EB4F8E1" w:rsidR="00BF6C28" w:rsidRPr="005F3AA9" w:rsidRDefault="00BF6C28" w:rsidP="00BF6C28">
            <w:pPr>
              <w:rPr>
                <w:sz w:val="22"/>
                <w:szCs w:val="22"/>
              </w:rPr>
            </w:pPr>
            <w:r w:rsidRPr="005F3AA9">
              <w:rPr>
                <w:sz w:val="22"/>
                <w:szCs w:val="22"/>
              </w:rPr>
              <w:t>“Modern dietary pattern”</w:t>
            </w:r>
          </w:p>
          <w:p w14:paraId="10B9C896" w14:textId="1142EE3E" w:rsidR="00BF6C28" w:rsidRPr="005F3AA9" w:rsidRDefault="00BF6C28" w:rsidP="00BF6C28">
            <w:pPr>
              <w:rPr>
                <w:sz w:val="22"/>
                <w:szCs w:val="22"/>
              </w:rPr>
            </w:pPr>
            <w:r w:rsidRPr="005F3AA9">
              <w:rPr>
                <w:sz w:val="22"/>
                <w:szCs w:val="22"/>
              </w:rPr>
              <w:t>“Meat &amp; fish dietary pattern”</w:t>
            </w:r>
          </w:p>
          <w:p w14:paraId="4250DE49" w14:textId="3D63C1F2" w:rsidR="00BF6C28" w:rsidRPr="005F3AA9" w:rsidRDefault="00BF6C28" w:rsidP="00BF6C28">
            <w:pPr>
              <w:rPr>
                <w:sz w:val="22"/>
                <w:szCs w:val="22"/>
              </w:rPr>
            </w:pPr>
            <w:r w:rsidRPr="005F3AA9">
              <w:rPr>
                <w:sz w:val="22"/>
                <w:szCs w:val="22"/>
              </w:rPr>
              <w:t>“Modern dietary pattern”</w:t>
            </w:r>
          </w:p>
          <w:p w14:paraId="3C147E92" w14:textId="7ADCD301" w:rsidR="00BF6C28" w:rsidRPr="005F3AA9" w:rsidRDefault="00BF6C28" w:rsidP="00BF6C28">
            <w:pPr>
              <w:rPr>
                <w:sz w:val="22"/>
                <w:szCs w:val="22"/>
              </w:rPr>
            </w:pPr>
            <w:r w:rsidRPr="005F3AA9">
              <w:rPr>
                <w:sz w:val="22"/>
                <w:szCs w:val="22"/>
              </w:rPr>
              <w:t>“Meat &amp; fish dietary pattern”</w:t>
            </w:r>
          </w:p>
        </w:tc>
        <w:tc>
          <w:tcPr>
            <w:tcW w:w="1438" w:type="dxa"/>
            <w:gridSpan w:val="2"/>
          </w:tcPr>
          <w:p w14:paraId="25272821" w14:textId="39E7EF95"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54BA6170" w14:textId="77777777" w:rsidR="00BF6C28" w:rsidRPr="005F3AA9" w:rsidRDefault="00BF6C28" w:rsidP="00BF6C28">
            <w:pPr>
              <w:rPr>
                <w:sz w:val="22"/>
                <w:szCs w:val="22"/>
              </w:rPr>
            </w:pPr>
          </w:p>
          <w:p w14:paraId="42EE522F" w14:textId="30945A0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B68BE9B" w14:textId="77777777" w:rsidR="00BF6C28" w:rsidRPr="005F3AA9" w:rsidRDefault="00BF6C28" w:rsidP="00BF6C28">
            <w:pPr>
              <w:rPr>
                <w:sz w:val="22"/>
                <w:szCs w:val="22"/>
              </w:rPr>
            </w:pPr>
          </w:p>
          <w:p w14:paraId="52EA3907" w14:textId="50F0B0FF" w:rsidR="00BF6C28" w:rsidRPr="005F3AA9" w:rsidRDefault="00BF6C28" w:rsidP="00BF6C28">
            <w:pPr>
              <w:rPr>
                <w:sz w:val="22"/>
                <w:szCs w:val="22"/>
                <w:vertAlign w:val="superscript"/>
              </w:rPr>
            </w:pPr>
            <w:r w:rsidRPr="005F3AA9">
              <w:rPr>
                <w:sz w:val="22"/>
                <w:szCs w:val="22"/>
              </w:rPr>
              <w:t>n.s.</w:t>
            </w:r>
            <w:r w:rsidRPr="005F3AA9">
              <w:rPr>
                <w:sz w:val="22"/>
                <w:szCs w:val="22"/>
                <w:vertAlign w:val="superscript"/>
              </w:rPr>
              <w:t xml:space="preserve"> a</w:t>
            </w:r>
          </w:p>
          <w:p w14:paraId="0D38E9B8" w14:textId="77777777" w:rsidR="00BF6C28" w:rsidRPr="005F3AA9" w:rsidRDefault="00BF6C28" w:rsidP="00BF6C28">
            <w:pPr>
              <w:rPr>
                <w:sz w:val="22"/>
                <w:szCs w:val="22"/>
              </w:rPr>
            </w:pPr>
          </w:p>
          <w:p w14:paraId="10AE126B" w14:textId="209CD27E"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9488033" w14:textId="61D48E74" w:rsidR="00BF6C28" w:rsidRPr="005F3AA9" w:rsidRDefault="00BF6C28" w:rsidP="00BF6C28">
            <w:pPr>
              <w:rPr>
                <w:sz w:val="22"/>
                <w:szCs w:val="22"/>
              </w:rPr>
            </w:pPr>
          </w:p>
        </w:tc>
        <w:tc>
          <w:tcPr>
            <w:tcW w:w="1610" w:type="dxa"/>
          </w:tcPr>
          <w:p w14:paraId="39B01CEA" w14:textId="77777777" w:rsidR="00BF6C28" w:rsidRPr="005F3AA9" w:rsidRDefault="00BF6C28" w:rsidP="00BF6C28">
            <w:pPr>
              <w:rPr>
                <w:sz w:val="22"/>
                <w:szCs w:val="22"/>
              </w:rPr>
            </w:pPr>
            <w:r w:rsidRPr="005F3AA9">
              <w:rPr>
                <w:sz w:val="22"/>
                <w:szCs w:val="22"/>
              </w:rPr>
              <w:t xml:space="preserve">Linear/ Logistic regression, </w:t>
            </w:r>
          </w:p>
          <w:p w14:paraId="6D6B2A92" w14:textId="3452070A" w:rsidR="00BF6C28" w:rsidRPr="005F3AA9" w:rsidRDefault="00BF6C28" w:rsidP="00BF6C28">
            <w:pPr>
              <w:rPr>
                <w:sz w:val="22"/>
                <w:szCs w:val="22"/>
              </w:rPr>
            </w:pPr>
            <w:r w:rsidRPr="005F3AA9">
              <w:rPr>
                <w:sz w:val="22"/>
                <w:szCs w:val="22"/>
              </w:rPr>
              <w:t>Mean difference</w:t>
            </w:r>
          </w:p>
        </w:tc>
        <w:tc>
          <w:tcPr>
            <w:tcW w:w="1358" w:type="dxa"/>
          </w:tcPr>
          <w:p w14:paraId="599CFE2A" w14:textId="77F60389" w:rsidR="00BF6C28" w:rsidRPr="005F3AA9" w:rsidRDefault="00BF6C28" w:rsidP="00BF6C28">
            <w:pPr>
              <w:tabs>
                <w:tab w:val="left" w:pos="520"/>
              </w:tabs>
              <w:rPr>
                <w:sz w:val="22"/>
                <w:szCs w:val="22"/>
              </w:rPr>
            </w:pPr>
            <w:r w:rsidRPr="005F3AA9">
              <w:rPr>
                <w:sz w:val="22"/>
                <w:szCs w:val="22"/>
              </w:rPr>
              <w:t>Yes</w:t>
            </w:r>
          </w:p>
        </w:tc>
        <w:tc>
          <w:tcPr>
            <w:tcW w:w="907" w:type="dxa"/>
          </w:tcPr>
          <w:p w14:paraId="010E961F" w14:textId="22EE5258" w:rsidR="00BF6C28" w:rsidRPr="005F3AA9" w:rsidRDefault="00BF6C28" w:rsidP="00BF6C28">
            <w:pPr>
              <w:rPr>
                <w:sz w:val="22"/>
                <w:szCs w:val="22"/>
              </w:rPr>
            </w:pPr>
            <w:r w:rsidRPr="005F3AA9">
              <w:rPr>
                <w:sz w:val="22"/>
                <w:szCs w:val="22"/>
              </w:rPr>
              <w:t>8</w:t>
            </w:r>
          </w:p>
        </w:tc>
      </w:tr>
      <w:tr w:rsidR="00BF6C28" w:rsidRPr="005F3AA9" w14:paraId="78FA82CC" w14:textId="77777777" w:rsidTr="00346ACE">
        <w:tc>
          <w:tcPr>
            <w:tcW w:w="1776" w:type="dxa"/>
          </w:tcPr>
          <w:p w14:paraId="621CFA9F" w14:textId="77777777" w:rsidR="00BF6C28" w:rsidRPr="005F3AA9" w:rsidRDefault="00BF6C28" w:rsidP="00BF6C28">
            <w:pPr>
              <w:rPr>
                <w:sz w:val="22"/>
                <w:szCs w:val="22"/>
              </w:rPr>
            </w:pPr>
            <w:r w:rsidRPr="005F3AA9">
              <w:rPr>
                <w:sz w:val="22"/>
                <w:szCs w:val="22"/>
              </w:rPr>
              <w:t>Bobridge et al. 2013, Australia</w:t>
            </w:r>
          </w:p>
          <w:p w14:paraId="0BAD9E59" w14:textId="0CC79CFA" w:rsidR="00BF6C28" w:rsidRPr="005F3AA9" w:rsidRDefault="00BF6C28" w:rsidP="00BF6C28">
            <w:pPr>
              <w:rPr>
                <w:sz w:val="22"/>
                <w:szCs w:val="22"/>
              </w:rPr>
            </w:pPr>
            <w:r w:rsidRPr="005F3AA9">
              <w:rPr>
                <w:sz w:val="22"/>
                <w:szCs w:val="22"/>
              </w:rPr>
              <w:fldChar w:fldCharType="begin">
                <w:fldData xml:space="preserve">PEVuZE5vdGU+PENpdGU+PEF1dGhvcj5Cb2JyaWRnZTwvQXV0aG9yPjxZZWFyPjIwMTM8L1llYXI+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Cb2JyaWRnZTwvQXV0aG9yPjxZZWFyPjIwMTM8L1llYXI+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8]</w:t>
            </w:r>
            <w:r w:rsidRPr="005F3AA9">
              <w:rPr>
                <w:sz w:val="22"/>
                <w:szCs w:val="22"/>
              </w:rPr>
              <w:fldChar w:fldCharType="end"/>
            </w:r>
          </w:p>
        </w:tc>
        <w:tc>
          <w:tcPr>
            <w:tcW w:w="1811" w:type="dxa"/>
          </w:tcPr>
          <w:p w14:paraId="4431C68D" w14:textId="73FBB5BF" w:rsidR="00BF6C28" w:rsidRPr="005F3AA9" w:rsidRDefault="00BF6C28" w:rsidP="00BF6C28">
            <w:pPr>
              <w:rPr>
                <w:sz w:val="22"/>
                <w:szCs w:val="22"/>
              </w:rPr>
            </w:pPr>
            <w:r w:rsidRPr="005F3AA9">
              <w:rPr>
                <w:sz w:val="22"/>
                <w:szCs w:val="22"/>
              </w:rPr>
              <w:t>n: 814;</w:t>
            </w:r>
          </w:p>
          <w:p w14:paraId="449AD61B" w14:textId="00A748A9" w:rsidR="00BF6C28" w:rsidRPr="005F3AA9" w:rsidRDefault="00BF6C28" w:rsidP="00BF6C28">
            <w:pPr>
              <w:rPr>
                <w:sz w:val="22"/>
                <w:szCs w:val="22"/>
              </w:rPr>
            </w:pPr>
            <w:r w:rsidRPr="005F3AA9">
              <w:rPr>
                <w:sz w:val="22"/>
                <w:szCs w:val="22"/>
              </w:rPr>
              <w:t>age: 13.0-14.9;</w:t>
            </w:r>
          </w:p>
          <w:p w14:paraId="1EA0725C" w14:textId="13A33AB2" w:rsidR="00BF6C28" w:rsidRPr="005F3AA9" w:rsidRDefault="00BF6C28" w:rsidP="00BF6C28">
            <w:pPr>
              <w:rPr>
                <w:sz w:val="22"/>
                <w:szCs w:val="22"/>
              </w:rPr>
            </w:pPr>
            <w:r w:rsidRPr="005F3AA9">
              <w:rPr>
                <w:sz w:val="22"/>
                <w:szCs w:val="22"/>
              </w:rPr>
              <w:t>female: 48.5%</w:t>
            </w:r>
          </w:p>
        </w:tc>
        <w:tc>
          <w:tcPr>
            <w:tcW w:w="1526" w:type="dxa"/>
          </w:tcPr>
          <w:p w14:paraId="0C4FE57A" w14:textId="48DFB419" w:rsidR="00BF6C28" w:rsidRPr="005F3AA9" w:rsidRDefault="00BF6C28" w:rsidP="00BF6C28">
            <w:pPr>
              <w:rPr>
                <w:sz w:val="22"/>
                <w:szCs w:val="22"/>
              </w:rPr>
            </w:pPr>
            <w:r w:rsidRPr="005F3AA9">
              <w:rPr>
                <w:sz w:val="22"/>
                <w:szCs w:val="22"/>
              </w:rPr>
              <w:t>Cross-sectional</w:t>
            </w:r>
          </w:p>
        </w:tc>
        <w:tc>
          <w:tcPr>
            <w:tcW w:w="989" w:type="dxa"/>
          </w:tcPr>
          <w:p w14:paraId="702339AE" w14:textId="490D059D" w:rsidR="00BF6C28" w:rsidRPr="005F3AA9" w:rsidRDefault="00BF6C28" w:rsidP="00BF6C28">
            <w:pPr>
              <w:rPr>
                <w:sz w:val="22"/>
                <w:szCs w:val="22"/>
              </w:rPr>
            </w:pPr>
            <w:r w:rsidRPr="005F3AA9">
              <w:rPr>
                <w:sz w:val="22"/>
                <w:szCs w:val="22"/>
              </w:rPr>
              <w:t>Dietary record</w:t>
            </w:r>
          </w:p>
        </w:tc>
        <w:tc>
          <w:tcPr>
            <w:tcW w:w="1413" w:type="dxa"/>
          </w:tcPr>
          <w:p w14:paraId="14055130" w14:textId="239EB527" w:rsidR="00BF6C28" w:rsidRPr="005F3AA9" w:rsidRDefault="00BF6C28" w:rsidP="00BF6C28">
            <w:pPr>
              <w:tabs>
                <w:tab w:val="left" w:pos="560"/>
              </w:tabs>
              <w:rPr>
                <w:sz w:val="22"/>
                <w:szCs w:val="22"/>
              </w:rPr>
            </w:pPr>
            <w:r w:rsidRPr="005F3AA9">
              <w:rPr>
                <w:sz w:val="22"/>
                <w:szCs w:val="22"/>
              </w:rPr>
              <w:t xml:space="preserve"> Yes</w:t>
            </w:r>
          </w:p>
        </w:tc>
        <w:tc>
          <w:tcPr>
            <w:tcW w:w="1356" w:type="dxa"/>
          </w:tcPr>
          <w:p w14:paraId="139D4369" w14:textId="4FFC102C" w:rsidR="00BF6C28" w:rsidRPr="005F3AA9" w:rsidRDefault="00BF6C28" w:rsidP="00BF6C28">
            <w:pPr>
              <w:rPr>
                <w:sz w:val="22"/>
                <w:szCs w:val="22"/>
              </w:rPr>
            </w:pPr>
            <w:r w:rsidRPr="005F3AA9">
              <w:rPr>
                <w:sz w:val="22"/>
                <w:szCs w:val="22"/>
              </w:rPr>
              <w:t>Boys</w:t>
            </w:r>
          </w:p>
          <w:p w14:paraId="1268C98A" w14:textId="132FD1CA" w:rsidR="00BF6C28" w:rsidRPr="005F3AA9" w:rsidRDefault="00BF6C28" w:rsidP="00BF6C28">
            <w:pPr>
              <w:rPr>
                <w:sz w:val="22"/>
                <w:szCs w:val="22"/>
              </w:rPr>
            </w:pPr>
            <w:r w:rsidRPr="005F3AA9">
              <w:rPr>
                <w:sz w:val="22"/>
                <w:szCs w:val="22"/>
              </w:rPr>
              <w:t>Girls</w:t>
            </w:r>
          </w:p>
        </w:tc>
        <w:tc>
          <w:tcPr>
            <w:tcW w:w="2303" w:type="dxa"/>
          </w:tcPr>
          <w:p w14:paraId="2C8FE02A" w14:textId="77777777" w:rsidR="00BF6C28" w:rsidRPr="005F3AA9" w:rsidRDefault="00BF6C28" w:rsidP="00BF6C28">
            <w:pPr>
              <w:rPr>
                <w:sz w:val="22"/>
                <w:szCs w:val="22"/>
              </w:rPr>
            </w:pPr>
            <w:r w:rsidRPr="005F3AA9">
              <w:rPr>
                <w:sz w:val="22"/>
                <w:szCs w:val="22"/>
              </w:rPr>
              <w:t>Fructose</w:t>
            </w:r>
          </w:p>
          <w:p w14:paraId="59087A63" w14:textId="2697846D" w:rsidR="00BF6C28" w:rsidRPr="005F3AA9" w:rsidRDefault="00BF6C28" w:rsidP="00BF6C28">
            <w:pPr>
              <w:rPr>
                <w:sz w:val="22"/>
                <w:szCs w:val="22"/>
              </w:rPr>
            </w:pPr>
            <w:r w:rsidRPr="005F3AA9">
              <w:rPr>
                <w:sz w:val="22"/>
                <w:szCs w:val="22"/>
              </w:rPr>
              <w:t>Fructose</w:t>
            </w:r>
          </w:p>
        </w:tc>
        <w:tc>
          <w:tcPr>
            <w:tcW w:w="1438" w:type="dxa"/>
            <w:gridSpan w:val="2"/>
          </w:tcPr>
          <w:p w14:paraId="496C24E4" w14:textId="32EF1B27" w:rsidR="00BF6C28" w:rsidRPr="005F3AA9" w:rsidRDefault="00BF6C28" w:rsidP="00BF6C28">
            <w:pPr>
              <w:rPr>
                <w:sz w:val="22"/>
                <w:szCs w:val="22"/>
              </w:rPr>
            </w:pPr>
            <w:r w:rsidRPr="005F3AA9">
              <w:rPr>
                <w:sz w:val="22"/>
                <w:szCs w:val="22"/>
              </w:rPr>
              <w:t>n.s.</w:t>
            </w:r>
          </w:p>
          <w:p w14:paraId="54D027A7" w14:textId="5EB5D501" w:rsidR="00BF6C28" w:rsidRPr="005F3AA9" w:rsidRDefault="00BF6C28" w:rsidP="00BF6C28">
            <w:pPr>
              <w:rPr>
                <w:sz w:val="22"/>
                <w:szCs w:val="22"/>
              </w:rPr>
            </w:pPr>
            <w:r w:rsidRPr="005F3AA9">
              <w:rPr>
                <w:sz w:val="22"/>
                <w:szCs w:val="22"/>
              </w:rPr>
              <w:t>n.s.</w:t>
            </w:r>
          </w:p>
          <w:p w14:paraId="354C1E34" w14:textId="4409DCE5" w:rsidR="00BF6C28" w:rsidRPr="005F3AA9" w:rsidRDefault="00BF6C28" w:rsidP="00BF6C28">
            <w:pPr>
              <w:rPr>
                <w:sz w:val="22"/>
                <w:szCs w:val="22"/>
              </w:rPr>
            </w:pPr>
          </w:p>
        </w:tc>
        <w:tc>
          <w:tcPr>
            <w:tcW w:w="1610" w:type="dxa"/>
          </w:tcPr>
          <w:p w14:paraId="442F7C7E" w14:textId="1A9866B9" w:rsidR="00BF6C28" w:rsidRPr="005F3AA9" w:rsidRDefault="00BF6C28" w:rsidP="00BF6C28">
            <w:pPr>
              <w:rPr>
                <w:sz w:val="22"/>
                <w:szCs w:val="22"/>
              </w:rPr>
            </w:pPr>
            <w:r w:rsidRPr="005F3AA9">
              <w:rPr>
                <w:sz w:val="22"/>
                <w:szCs w:val="22"/>
              </w:rPr>
              <w:t>Yes</w:t>
            </w:r>
          </w:p>
        </w:tc>
        <w:tc>
          <w:tcPr>
            <w:tcW w:w="1358" w:type="dxa"/>
          </w:tcPr>
          <w:p w14:paraId="6CC7D22D" w14:textId="77777777" w:rsidR="00BF6C28" w:rsidRPr="005F3AA9" w:rsidRDefault="00BF6C28" w:rsidP="00BF6C28">
            <w:pPr>
              <w:rPr>
                <w:sz w:val="22"/>
                <w:szCs w:val="22"/>
              </w:rPr>
            </w:pPr>
          </w:p>
        </w:tc>
        <w:tc>
          <w:tcPr>
            <w:tcW w:w="907" w:type="dxa"/>
          </w:tcPr>
          <w:p w14:paraId="48D6F179" w14:textId="390A8B44" w:rsidR="00BF6C28" w:rsidRPr="005F3AA9" w:rsidRDefault="00BF6C28" w:rsidP="00BF6C28">
            <w:pPr>
              <w:rPr>
                <w:sz w:val="22"/>
                <w:szCs w:val="22"/>
              </w:rPr>
            </w:pPr>
            <w:r w:rsidRPr="005F3AA9">
              <w:rPr>
                <w:sz w:val="22"/>
                <w:szCs w:val="22"/>
              </w:rPr>
              <w:t>4</w:t>
            </w:r>
          </w:p>
        </w:tc>
      </w:tr>
      <w:tr w:rsidR="00BF6C28" w:rsidRPr="005F3AA9" w14:paraId="2F5EFD87" w14:textId="77777777" w:rsidTr="00346ACE">
        <w:tc>
          <w:tcPr>
            <w:tcW w:w="1776" w:type="dxa"/>
          </w:tcPr>
          <w:p w14:paraId="04C5B2DB" w14:textId="396493EE" w:rsidR="00BF6C28" w:rsidRPr="005F3AA9" w:rsidRDefault="00BF6C28" w:rsidP="00BF6C28">
            <w:pPr>
              <w:rPr>
                <w:sz w:val="22"/>
                <w:szCs w:val="22"/>
              </w:rPr>
            </w:pPr>
            <w:r w:rsidRPr="005F3AA9">
              <w:rPr>
                <w:sz w:val="22"/>
                <w:szCs w:val="22"/>
              </w:rPr>
              <w:t>Bremer et al. 2009, USA</w: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CcmVtZXI8L0F1dGhvcj48WWVhcj4yMDA5PC9ZZWFyPjxS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w:t>
            </w:r>
            <w:r w:rsidRPr="005F3AA9">
              <w:rPr>
                <w:sz w:val="22"/>
                <w:szCs w:val="22"/>
              </w:rPr>
              <w:fldChar w:fldCharType="end"/>
            </w:r>
          </w:p>
        </w:tc>
        <w:tc>
          <w:tcPr>
            <w:tcW w:w="1811" w:type="dxa"/>
          </w:tcPr>
          <w:p w14:paraId="21873B88" w14:textId="77777777" w:rsidR="00BF6C28" w:rsidRPr="005F3AA9" w:rsidRDefault="00BF6C28" w:rsidP="00BF6C28">
            <w:pPr>
              <w:rPr>
                <w:sz w:val="22"/>
                <w:szCs w:val="22"/>
              </w:rPr>
            </w:pPr>
            <w:r w:rsidRPr="005F3AA9">
              <w:rPr>
                <w:sz w:val="22"/>
                <w:szCs w:val="22"/>
              </w:rPr>
              <w:t>n: 6967;</w:t>
            </w:r>
          </w:p>
          <w:p w14:paraId="5C0398DC" w14:textId="77777777" w:rsidR="00BF6C28" w:rsidRPr="005F3AA9" w:rsidRDefault="00BF6C28" w:rsidP="00BF6C28">
            <w:pPr>
              <w:rPr>
                <w:sz w:val="22"/>
                <w:szCs w:val="22"/>
              </w:rPr>
            </w:pPr>
            <w:r w:rsidRPr="005F3AA9">
              <w:rPr>
                <w:sz w:val="22"/>
                <w:szCs w:val="22"/>
              </w:rPr>
              <w:t>age: 12-19;</w:t>
            </w:r>
          </w:p>
          <w:p w14:paraId="2F6B2213" w14:textId="110C2291" w:rsidR="00BF6C28" w:rsidRPr="005F3AA9" w:rsidRDefault="00BF6C28" w:rsidP="00BF6C28">
            <w:pPr>
              <w:rPr>
                <w:sz w:val="22"/>
                <w:szCs w:val="22"/>
              </w:rPr>
            </w:pPr>
            <w:r w:rsidRPr="005F3AA9">
              <w:rPr>
                <w:sz w:val="22"/>
                <w:szCs w:val="22"/>
              </w:rPr>
              <w:t>female: 48.9%</w:t>
            </w:r>
          </w:p>
        </w:tc>
        <w:tc>
          <w:tcPr>
            <w:tcW w:w="1526" w:type="dxa"/>
          </w:tcPr>
          <w:p w14:paraId="3C06F451" w14:textId="1996C4B5" w:rsidR="00BF6C28" w:rsidRPr="005F3AA9" w:rsidRDefault="00BF6C28" w:rsidP="00BF6C28">
            <w:pPr>
              <w:rPr>
                <w:sz w:val="22"/>
                <w:szCs w:val="22"/>
              </w:rPr>
            </w:pPr>
            <w:r w:rsidRPr="005F3AA9">
              <w:rPr>
                <w:sz w:val="22"/>
                <w:szCs w:val="22"/>
              </w:rPr>
              <w:t>Cross-sectional</w:t>
            </w:r>
          </w:p>
        </w:tc>
        <w:tc>
          <w:tcPr>
            <w:tcW w:w="989" w:type="dxa"/>
          </w:tcPr>
          <w:p w14:paraId="71D790DA" w14:textId="480517CA" w:rsidR="00BF6C28" w:rsidRPr="005F3AA9" w:rsidRDefault="00BF6C28" w:rsidP="00BF6C28">
            <w:pPr>
              <w:rPr>
                <w:sz w:val="22"/>
                <w:szCs w:val="22"/>
              </w:rPr>
            </w:pPr>
            <w:r w:rsidRPr="005F3AA9">
              <w:rPr>
                <w:sz w:val="22"/>
                <w:szCs w:val="22"/>
              </w:rPr>
              <w:t>24h recall</w:t>
            </w:r>
          </w:p>
        </w:tc>
        <w:tc>
          <w:tcPr>
            <w:tcW w:w="1413" w:type="dxa"/>
          </w:tcPr>
          <w:p w14:paraId="75DCFBB2" w14:textId="066E7787" w:rsidR="00BF6C28" w:rsidRPr="005F3AA9" w:rsidRDefault="00BF6C28" w:rsidP="00BF6C28">
            <w:pPr>
              <w:rPr>
                <w:sz w:val="22"/>
                <w:szCs w:val="22"/>
              </w:rPr>
            </w:pPr>
            <w:r w:rsidRPr="005F3AA9">
              <w:rPr>
                <w:sz w:val="22"/>
                <w:szCs w:val="22"/>
              </w:rPr>
              <w:t>Unknown</w:t>
            </w:r>
          </w:p>
        </w:tc>
        <w:tc>
          <w:tcPr>
            <w:tcW w:w="1356" w:type="dxa"/>
          </w:tcPr>
          <w:p w14:paraId="56EC3309" w14:textId="77777777" w:rsidR="00BF6C28" w:rsidRPr="005F3AA9" w:rsidRDefault="00BF6C28" w:rsidP="00BF6C28">
            <w:pPr>
              <w:rPr>
                <w:sz w:val="22"/>
                <w:szCs w:val="22"/>
              </w:rPr>
            </w:pPr>
            <w:r w:rsidRPr="005F3AA9">
              <w:rPr>
                <w:sz w:val="22"/>
                <w:szCs w:val="22"/>
              </w:rPr>
              <w:t>Boys</w:t>
            </w:r>
          </w:p>
          <w:p w14:paraId="39B0C949" w14:textId="3E6EB490" w:rsidR="00BF6C28" w:rsidRPr="005F3AA9" w:rsidRDefault="00BF6C28" w:rsidP="00BF6C28">
            <w:pPr>
              <w:rPr>
                <w:sz w:val="22"/>
                <w:szCs w:val="22"/>
              </w:rPr>
            </w:pPr>
            <w:r w:rsidRPr="005F3AA9">
              <w:rPr>
                <w:sz w:val="22"/>
                <w:szCs w:val="22"/>
              </w:rPr>
              <w:t>Girls</w:t>
            </w:r>
          </w:p>
        </w:tc>
        <w:tc>
          <w:tcPr>
            <w:tcW w:w="2303" w:type="dxa"/>
          </w:tcPr>
          <w:p w14:paraId="3811DF6A" w14:textId="77777777" w:rsidR="00BF6C28" w:rsidRPr="005F3AA9" w:rsidRDefault="00BF6C28" w:rsidP="00BF6C28">
            <w:pPr>
              <w:rPr>
                <w:sz w:val="22"/>
                <w:szCs w:val="22"/>
              </w:rPr>
            </w:pPr>
            <w:r w:rsidRPr="005F3AA9">
              <w:rPr>
                <w:sz w:val="22"/>
                <w:szCs w:val="22"/>
              </w:rPr>
              <w:t>SSB</w:t>
            </w:r>
          </w:p>
          <w:p w14:paraId="4E26C578" w14:textId="20B4BCF4" w:rsidR="00BF6C28" w:rsidRPr="005F3AA9" w:rsidRDefault="00BF6C28" w:rsidP="00BF6C28">
            <w:pPr>
              <w:rPr>
                <w:sz w:val="22"/>
                <w:szCs w:val="22"/>
              </w:rPr>
            </w:pPr>
            <w:r w:rsidRPr="005F3AA9">
              <w:rPr>
                <w:sz w:val="22"/>
                <w:szCs w:val="22"/>
              </w:rPr>
              <w:t>SSB</w:t>
            </w:r>
          </w:p>
        </w:tc>
        <w:tc>
          <w:tcPr>
            <w:tcW w:w="1438" w:type="dxa"/>
            <w:gridSpan w:val="2"/>
          </w:tcPr>
          <w:p w14:paraId="50C18F24" w14:textId="77777777" w:rsidR="00BF6C28" w:rsidRPr="005F3AA9" w:rsidRDefault="00BF6C28" w:rsidP="00BF6C28">
            <w:pPr>
              <w:rPr>
                <w:sz w:val="22"/>
                <w:szCs w:val="22"/>
              </w:rPr>
            </w:pPr>
            <w:r w:rsidRPr="005F3AA9">
              <w:rPr>
                <w:sz w:val="22"/>
                <w:szCs w:val="22"/>
              </w:rPr>
              <w:t>n.s.</w:t>
            </w:r>
          </w:p>
          <w:p w14:paraId="40725F2A" w14:textId="5B5AB93E" w:rsidR="00BF6C28" w:rsidRPr="005F3AA9" w:rsidRDefault="00BF6C28" w:rsidP="00BF6C28">
            <w:pPr>
              <w:rPr>
                <w:sz w:val="22"/>
                <w:szCs w:val="22"/>
              </w:rPr>
            </w:pPr>
            <w:r w:rsidRPr="005F3AA9">
              <w:rPr>
                <w:sz w:val="22"/>
                <w:szCs w:val="22"/>
              </w:rPr>
              <w:t>n.s.</w:t>
            </w:r>
          </w:p>
        </w:tc>
        <w:tc>
          <w:tcPr>
            <w:tcW w:w="1610" w:type="dxa"/>
          </w:tcPr>
          <w:p w14:paraId="108E5F02" w14:textId="77777777" w:rsidR="00BF6C28" w:rsidRPr="005F3AA9" w:rsidRDefault="00BF6C28" w:rsidP="00BF6C28">
            <w:pPr>
              <w:rPr>
                <w:sz w:val="22"/>
                <w:szCs w:val="22"/>
              </w:rPr>
            </w:pPr>
            <w:r w:rsidRPr="005F3AA9">
              <w:rPr>
                <w:sz w:val="22"/>
                <w:szCs w:val="22"/>
              </w:rPr>
              <w:t>Linear regression,</w:t>
            </w:r>
          </w:p>
          <w:p w14:paraId="7EB9AE8A" w14:textId="40DF903D"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3469CDA2" w14:textId="2866698D" w:rsidR="00BF6C28" w:rsidRPr="005F3AA9" w:rsidRDefault="00BF6C28" w:rsidP="00BF6C28">
            <w:pPr>
              <w:rPr>
                <w:sz w:val="22"/>
                <w:szCs w:val="22"/>
              </w:rPr>
            </w:pPr>
            <w:r w:rsidRPr="005F3AA9">
              <w:rPr>
                <w:sz w:val="22"/>
                <w:szCs w:val="22"/>
              </w:rPr>
              <w:t>No</w:t>
            </w:r>
          </w:p>
        </w:tc>
        <w:tc>
          <w:tcPr>
            <w:tcW w:w="907" w:type="dxa"/>
          </w:tcPr>
          <w:p w14:paraId="5A029019" w14:textId="7BEC1964" w:rsidR="00BF6C28" w:rsidRPr="005F3AA9" w:rsidRDefault="00BF6C28" w:rsidP="00BF6C28">
            <w:pPr>
              <w:rPr>
                <w:sz w:val="22"/>
                <w:szCs w:val="22"/>
              </w:rPr>
            </w:pPr>
            <w:r w:rsidRPr="005F3AA9">
              <w:rPr>
                <w:sz w:val="22"/>
                <w:szCs w:val="22"/>
              </w:rPr>
              <w:t>7</w:t>
            </w:r>
          </w:p>
        </w:tc>
      </w:tr>
      <w:tr w:rsidR="00BF6C28" w:rsidRPr="005F3AA9" w14:paraId="6E81F2F0" w14:textId="77777777" w:rsidTr="00346ACE">
        <w:tc>
          <w:tcPr>
            <w:tcW w:w="1776" w:type="dxa"/>
          </w:tcPr>
          <w:p w14:paraId="687AF9DA" w14:textId="2A143A13" w:rsidR="00BF6C28" w:rsidRPr="005F3AA9" w:rsidRDefault="00BF6C28" w:rsidP="00BF6C28">
            <w:pPr>
              <w:rPr>
                <w:sz w:val="22"/>
                <w:szCs w:val="22"/>
              </w:rPr>
            </w:pPr>
            <w:r w:rsidRPr="005F3AA9">
              <w:rPr>
                <w:sz w:val="22"/>
                <w:szCs w:val="22"/>
              </w:rPr>
              <w:t>Chan et al. 2014b, China</w: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PC9BdXRob3I+PFllYXI+MjAxNDwvWWVhcj48UmVj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BhZ2VzPjIwODgtMTAzPC9wYWdlcz48dm9sdW1lPjY8L3ZvbHVt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0]</w:t>
            </w:r>
            <w:r w:rsidRPr="005F3AA9">
              <w:rPr>
                <w:sz w:val="22"/>
                <w:szCs w:val="22"/>
              </w:rPr>
              <w:fldChar w:fldCharType="end"/>
            </w:r>
          </w:p>
        </w:tc>
        <w:tc>
          <w:tcPr>
            <w:tcW w:w="1811" w:type="dxa"/>
          </w:tcPr>
          <w:p w14:paraId="0A3B3DF7" w14:textId="2E5F6EDE" w:rsidR="00BF6C28" w:rsidRPr="005F3AA9" w:rsidRDefault="00BF6C28" w:rsidP="00BF6C28">
            <w:pPr>
              <w:rPr>
                <w:sz w:val="22"/>
                <w:szCs w:val="22"/>
              </w:rPr>
            </w:pPr>
            <w:r w:rsidRPr="005F3AA9">
              <w:rPr>
                <w:sz w:val="22"/>
                <w:szCs w:val="22"/>
              </w:rPr>
              <w:t>n: 2727;</w:t>
            </w:r>
          </w:p>
          <w:p w14:paraId="1DC4E2FB" w14:textId="77777777" w:rsidR="00BF6C28" w:rsidRPr="005F3AA9" w:rsidRDefault="00BF6C28" w:rsidP="00BF6C28">
            <w:pPr>
              <w:rPr>
                <w:sz w:val="22"/>
                <w:szCs w:val="22"/>
              </w:rPr>
            </w:pPr>
            <w:r w:rsidRPr="005F3AA9">
              <w:rPr>
                <w:sz w:val="22"/>
                <w:szCs w:val="22"/>
              </w:rPr>
              <w:t>age: 12-16;</w:t>
            </w:r>
          </w:p>
          <w:p w14:paraId="50D0069F" w14:textId="064F6196" w:rsidR="00BF6C28" w:rsidRPr="005F3AA9" w:rsidRDefault="00BF6C28" w:rsidP="00BF6C28">
            <w:pPr>
              <w:rPr>
                <w:sz w:val="22"/>
                <w:szCs w:val="22"/>
              </w:rPr>
            </w:pPr>
            <w:r w:rsidRPr="005F3AA9">
              <w:rPr>
                <w:sz w:val="22"/>
                <w:szCs w:val="22"/>
              </w:rPr>
              <w:t>female: 51.3%</w:t>
            </w:r>
          </w:p>
        </w:tc>
        <w:tc>
          <w:tcPr>
            <w:tcW w:w="1526" w:type="dxa"/>
          </w:tcPr>
          <w:p w14:paraId="579AE737" w14:textId="4FA80571" w:rsidR="00BF6C28" w:rsidRPr="005F3AA9" w:rsidRDefault="00BF6C28" w:rsidP="00BF6C28">
            <w:pPr>
              <w:rPr>
                <w:sz w:val="22"/>
                <w:szCs w:val="22"/>
              </w:rPr>
            </w:pPr>
            <w:r w:rsidRPr="005F3AA9">
              <w:rPr>
                <w:sz w:val="22"/>
                <w:szCs w:val="22"/>
              </w:rPr>
              <w:t>Cross-sectional</w:t>
            </w:r>
          </w:p>
        </w:tc>
        <w:tc>
          <w:tcPr>
            <w:tcW w:w="989" w:type="dxa"/>
          </w:tcPr>
          <w:p w14:paraId="6CA50092" w14:textId="7BE59C22" w:rsidR="00BF6C28" w:rsidRPr="005F3AA9" w:rsidRDefault="00BF6C28" w:rsidP="00BF6C28">
            <w:pPr>
              <w:rPr>
                <w:sz w:val="22"/>
                <w:szCs w:val="22"/>
              </w:rPr>
            </w:pPr>
            <w:r w:rsidRPr="005F3AA9">
              <w:rPr>
                <w:sz w:val="22"/>
                <w:szCs w:val="22"/>
              </w:rPr>
              <w:t>FFQ</w:t>
            </w:r>
          </w:p>
        </w:tc>
        <w:tc>
          <w:tcPr>
            <w:tcW w:w="1413" w:type="dxa"/>
          </w:tcPr>
          <w:p w14:paraId="795DCE20" w14:textId="4A6F1A9E" w:rsidR="00BF6C28" w:rsidRPr="005F3AA9" w:rsidRDefault="00BF6C28" w:rsidP="00BF6C28">
            <w:pPr>
              <w:rPr>
                <w:sz w:val="22"/>
                <w:szCs w:val="22"/>
              </w:rPr>
            </w:pPr>
            <w:r w:rsidRPr="005F3AA9">
              <w:rPr>
                <w:sz w:val="22"/>
                <w:szCs w:val="22"/>
              </w:rPr>
              <w:t>Unknown</w:t>
            </w:r>
          </w:p>
        </w:tc>
        <w:tc>
          <w:tcPr>
            <w:tcW w:w="1356" w:type="dxa"/>
          </w:tcPr>
          <w:p w14:paraId="51141D9C" w14:textId="2B0852D0" w:rsidR="00BF6C28" w:rsidRPr="005F3AA9" w:rsidRDefault="00BF6C28" w:rsidP="00BF6C28">
            <w:pPr>
              <w:rPr>
                <w:sz w:val="22"/>
                <w:szCs w:val="22"/>
              </w:rPr>
            </w:pPr>
            <w:r w:rsidRPr="005F3AA9">
              <w:rPr>
                <w:sz w:val="22"/>
                <w:szCs w:val="22"/>
              </w:rPr>
              <w:t>Boys</w:t>
            </w:r>
          </w:p>
          <w:p w14:paraId="1113C7D8" w14:textId="0BC0C324" w:rsidR="00BF6C28" w:rsidRPr="005F3AA9" w:rsidRDefault="00BF6C28" w:rsidP="00BF6C28">
            <w:pPr>
              <w:rPr>
                <w:sz w:val="22"/>
                <w:szCs w:val="22"/>
              </w:rPr>
            </w:pPr>
            <w:r w:rsidRPr="005F3AA9">
              <w:rPr>
                <w:sz w:val="22"/>
                <w:szCs w:val="22"/>
              </w:rPr>
              <w:t>Girls</w:t>
            </w:r>
          </w:p>
        </w:tc>
        <w:tc>
          <w:tcPr>
            <w:tcW w:w="2303" w:type="dxa"/>
          </w:tcPr>
          <w:p w14:paraId="147A5356" w14:textId="77777777" w:rsidR="00BF6C28" w:rsidRPr="005F3AA9" w:rsidRDefault="00BF6C28" w:rsidP="00BF6C28">
            <w:pPr>
              <w:rPr>
                <w:sz w:val="22"/>
                <w:szCs w:val="22"/>
              </w:rPr>
            </w:pPr>
            <w:r w:rsidRPr="005F3AA9">
              <w:rPr>
                <w:sz w:val="22"/>
                <w:szCs w:val="22"/>
              </w:rPr>
              <w:t>SSB</w:t>
            </w:r>
          </w:p>
          <w:p w14:paraId="3EE6650A" w14:textId="33DBCDAE" w:rsidR="00BF6C28" w:rsidRPr="005F3AA9" w:rsidRDefault="00BF6C28" w:rsidP="00BF6C28">
            <w:pPr>
              <w:rPr>
                <w:sz w:val="22"/>
                <w:szCs w:val="22"/>
              </w:rPr>
            </w:pPr>
            <w:r w:rsidRPr="005F3AA9">
              <w:rPr>
                <w:sz w:val="22"/>
                <w:szCs w:val="22"/>
              </w:rPr>
              <w:t>SSB</w:t>
            </w:r>
          </w:p>
        </w:tc>
        <w:tc>
          <w:tcPr>
            <w:tcW w:w="1438" w:type="dxa"/>
            <w:gridSpan w:val="2"/>
          </w:tcPr>
          <w:p w14:paraId="7F0C2683" w14:textId="644E487D" w:rsidR="00BF6C28" w:rsidRPr="005F3AA9" w:rsidRDefault="00BF6C28" w:rsidP="00BF6C28">
            <w:pPr>
              <w:rPr>
                <w:sz w:val="22"/>
                <w:szCs w:val="22"/>
              </w:rPr>
            </w:pPr>
            <w:r w:rsidRPr="005F3AA9">
              <w:rPr>
                <w:sz w:val="22"/>
                <w:szCs w:val="22"/>
              </w:rPr>
              <w:t>n.s.</w:t>
            </w:r>
          </w:p>
          <w:p w14:paraId="102E5B6A" w14:textId="6EF227D8" w:rsidR="00BF6C28" w:rsidRPr="005F3AA9" w:rsidRDefault="00BF6C28" w:rsidP="00BF6C28">
            <w:pPr>
              <w:rPr>
                <w:sz w:val="22"/>
                <w:szCs w:val="22"/>
              </w:rPr>
            </w:pPr>
            <w:r w:rsidRPr="005F3AA9">
              <w:rPr>
                <w:sz w:val="22"/>
                <w:szCs w:val="22"/>
              </w:rPr>
              <w:t>n.s.</w:t>
            </w:r>
          </w:p>
          <w:p w14:paraId="27BEF39F" w14:textId="2FDE5268" w:rsidR="00BF6C28" w:rsidRPr="005F3AA9" w:rsidRDefault="00BF6C28" w:rsidP="00BF6C28">
            <w:pPr>
              <w:rPr>
                <w:sz w:val="22"/>
                <w:szCs w:val="22"/>
              </w:rPr>
            </w:pPr>
          </w:p>
        </w:tc>
        <w:tc>
          <w:tcPr>
            <w:tcW w:w="1610" w:type="dxa"/>
          </w:tcPr>
          <w:p w14:paraId="24D7EDAE" w14:textId="77777777" w:rsidR="00BF6C28" w:rsidRPr="005F3AA9" w:rsidRDefault="00BF6C28" w:rsidP="00BF6C28">
            <w:pPr>
              <w:rPr>
                <w:sz w:val="22"/>
                <w:szCs w:val="22"/>
              </w:rPr>
            </w:pPr>
            <w:r w:rsidRPr="005F3AA9">
              <w:rPr>
                <w:sz w:val="22"/>
                <w:szCs w:val="22"/>
              </w:rPr>
              <w:t>Linear regression,</w:t>
            </w:r>
          </w:p>
          <w:p w14:paraId="6394DD12" w14:textId="0AC5EEE7"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0F1F239" w14:textId="235CE934" w:rsidR="00BF6C28" w:rsidRPr="005F3AA9" w:rsidRDefault="00BF6C28" w:rsidP="00BF6C28">
            <w:pPr>
              <w:rPr>
                <w:sz w:val="22"/>
                <w:szCs w:val="22"/>
              </w:rPr>
            </w:pPr>
            <w:r w:rsidRPr="005F3AA9">
              <w:rPr>
                <w:sz w:val="22"/>
                <w:szCs w:val="22"/>
              </w:rPr>
              <w:t>No</w:t>
            </w:r>
          </w:p>
        </w:tc>
        <w:tc>
          <w:tcPr>
            <w:tcW w:w="907" w:type="dxa"/>
          </w:tcPr>
          <w:p w14:paraId="3CE66A1F" w14:textId="1247438A" w:rsidR="00BF6C28" w:rsidRPr="005F3AA9" w:rsidRDefault="00BF6C28" w:rsidP="00BF6C28">
            <w:pPr>
              <w:rPr>
                <w:sz w:val="22"/>
                <w:szCs w:val="22"/>
              </w:rPr>
            </w:pPr>
            <w:r w:rsidRPr="005F3AA9">
              <w:rPr>
                <w:sz w:val="22"/>
                <w:szCs w:val="22"/>
              </w:rPr>
              <w:t>6</w:t>
            </w:r>
          </w:p>
        </w:tc>
      </w:tr>
      <w:tr w:rsidR="00BF6C28" w:rsidRPr="005F3AA9" w14:paraId="14706088" w14:textId="77777777" w:rsidTr="00346ACE">
        <w:tc>
          <w:tcPr>
            <w:tcW w:w="1776" w:type="dxa"/>
          </w:tcPr>
          <w:p w14:paraId="7DC3DAD4" w14:textId="77777777" w:rsidR="00BF6C28" w:rsidRPr="005F3AA9" w:rsidRDefault="00BF6C28" w:rsidP="00BF6C28">
            <w:pPr>
              <w:rPr>
                <w:sz w:val="22"/>
                <w:szCs w:val="22"/>
              </w:rPr>
            </w:pPr>
            <w:r w:rsidRPr="005F3AA9">
              <w:rPr>
                <w:sz w:val="22"/>
                <w:szCs w:val="22"/>
              </w:rPr>
              <w:t>Chan et al. 2015, Australia</w:t>
            </w:r>
          </w:p>
          <w:p w14:paraId="76086B4C" w14:textId="5DAEF4E5" w:rsidR="00BF6C28" w:rsidRPr="005F3AA9" w:rsidRDefault="00BF6C28" w:rsidP="00BF6C28">
            <w:pPr>
              <w:rPr>
                <w:b/>
                <w:sz w:val="22"/>
                <w:szCs w:val="22"/>
              </w:rPr>
            </w:pP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DaGFuIFNoZSBQaW5nLURlbGZvczwvQXV0aG9yPjxZZWFy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MTc0MS01MjwvcGFnZXM+PHZvbHVtZT4xMTM8L3Zv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1]</w:t>
            </w:r>
            <w:r w:rsidRPr="005F3AA9">
              <w:rPr>
                <w:sz w:val="22"/>
                <w:szCs w:val="22"/>
              </w:rPr>
              <w:fldChar w:fldCharType="end"/>
            </w:r>
          </w:p>
        </w:tc>
        <w:tc>
          <w:tcPr>
            <w:tcW w:w="1811" w:type="dxa"/>
          </w:tcPr>
          <w:p w14:paraId="136648C2" w14:textId="1E2CF70B" w:rsidR="00BF6C28" w:rsidRPr="005F3AA9" w:rsidRDefault="00BF6C28" w:rsidP="00BF6C28">
            <w:pPr>
              <w:rPr>
                <w:sz w:val="22"/>
                <w:szCs w:val="22"/>
              </w:rPr>
            </w:pPr>
            <w:r w:rsidRPr="005F3AA9">
              <w:rPr>
                <w:sz w:val="22"/>
                <w:szCs w:val="22"/>
              </w:rPr>
              <w:t>n: 2262;</w:t>
            </w:r>
          </w:p>
          <w:p w14:paraId="5601FBF6" w14:textId="1BC3E46A" w:rsidR="00BF6C28" w:rsidRPr="005F3AA9" w:rsidRDefault="007A0500" w:rsidP="00BF6C28">
            <w:pPr>
              <w:rPr>
                <w:sz w:val="22"/>
                <w:szCs w:val="22"/>
              </w:rPr>
            </w:pPr>
            <w:r>
              <w:rPr>
                <w:sz w:val="22"/>
                <w:szCs w:val="22"/>
              </w:rPr>
              <w:t xml:space="preserve">age: 14, </w:t>
            </w:r>
            <w:r w:rsidR="00BF6C28" w:rsidRPr="005F3AA9">
              <w:rPr>
                <w:sz w:val="22"/>
                <w:szCs w:val="22"/>
              </w:rPr>
              <w:t xml:space="preserve">17; </w:t>
            </w:r>
          </w:p>
          <w:p w14:paraId="3C094150" w14:textId="3F845CFD" w:rsidR="00BF6C28" w:rsidRPr="005F3AA9" w:rsidRDefault="00BF6C28" w:rsidP="00BF6C28">
            <w:pPr>
              <w:rPr>
                <w:sz w:val="22"/>
                <w:szCs w:val="22"/>
              </w:rPr>
            </w:pPr>
            <w:r w:rsidRPr="005F3AA9">
              <w:rPr>
                <w:sz w:val="22"/>
                <w:szCs w:val="22"/>
              </w:rPr>
              <w:t>female: 50.4%</w:t>
            </w:r>
          </w:p>
        </w:tc>
        <w:tc>
          <w:tcPr>
            <w:tcW w:w="1526" w:type="dxa"/>
          </w:tcPr>
          <w:p w14:paraId="4A1B79E5" w14:textId="0A9A705A" w:rsidR="00BF6C28" w:rsidRPr="005F3AA9" w:rsidRDefault="00BF6C28" w:rsidP="00BF6C28">
            <w:pPr>
              <w:rPr>
                <w:sz w:val="22"/>
                <w:szCs w:val="22"/>
              </w:rPr>
            </w:pPr>
            <w:r w:rsidRPr="005F3AA9">
              <w:rPr>
                <w:sz w:val="22"/>
                <w:szCs w:val="22"/>
              </w:rPr>
              <w:t>Prospective cohort study</w:t>
            </w:r>
          </w:p>
        </w:tc>
        <w:tc>
          <w:tcPr>
            <w:tcW w:w="989" w:type="dxa"/>
          </w:tcPr>
          <w:p w14:paraId="1B202C3F" w14:textId="25FCDB10" w:rsidR="00BF6C28" w:rsidRPr="005F3AA9" w:rsidRDefault="00BF6C28" w:rsidP="00BF6C28">
            <w:pPr>
              <w:rPr>
                <w:sz w:val="22"/>
                <w:szCs w:val="22"/>
              </w:rPr>
            </w:pPr>
            <w:r w:rsidRPr="005F3AA9">
              <w:rPr>
                <w:sz w:val="22"/>
                <w:szCs w:val="22"/>
              </w:rPr>
              <w:t>FFQ</w:t>
            </w:r>
          </w:p>
        </w:tc>
        <w:tc>
          <w:tcPr>
            <w:tcW w:w="1413" w:type="dxa"/>
          </w:tcPr>
          <w:p w14:paraId="50C767AE" w14:textId="1B041FFC" w:rsidR="00BF6C28" w:rsidRPr="005F3AA9" w:rsidRDefault="00BF6C28" w:rsidP="00BF6C28">
            <w:pPr>
              <w:tabs>
                <w:tab w:val="left" w:pos="493"/>
              </w:tabs>
              <w:rPr>
                <w:sz w:val="22"/>
                <w:szCs w:val="22"/>
              </w:rPr>
            </w:pPr>
            <w:r w:rsidRPr="005F3AA9">
              <w:rPr>
                <w:sz w:val="22"/>
                <w:szCs w:val="22"/>
              </w:rPr>
              <w:t>Unknown</w:t>
            </w:r>
          </w:p>
        </w:tc>
        <w:tc>
          <w:tcPr>
            <w:tcW w:w="1356" w:type="dxa"/>
          </w:tcPr>
          <w:p w14:paraId="3C4E2F80" w14:textId="1EB9964A" w:rsidR="00BF6C28" w:rsidRPr="005F3AA9" w:rsidRDefault="00BF6C28" w:rsidP="00BF6C28">
            <w:pPr>
              <w:rPr>
                <w:sz w:val="22"/>
                <w:szCs w:val="22"/>
              </w:rPr>
            </w:pPr>
            <w:r w:rsidRPr="005F3AA9">
              <w:rPr>
                <w:sz w:val="22"/>
                <w:szCs w:val="22"/>
              </w:rPr>
              <w:t>n:1701</w:t>
            </w:r>
          </w:p>
        </w:tc>
        <w:tc>
          <w:tcPr>
            <w:tcW w:w="2303" w:type="dxa"/>
          </w:tcPr>
          <w:p w14:paraId="1E810756" w14:textId="24C9928D" w:rsidR="00BF6C28" w:rsidRPr="005F3AA9" w:rsidRDefault="00BF6C28" w:rsidP="00BF6C28">
            <w:pPr>
              <w:rPr>
                <w:sz w:val="22"/>
                <w:szCs w:val="22"/>
              </w:rPr>
            </w:pPr>
            <w:r w:rsidRPr="005F3AA9">
              <w:rPr>
                <w:sz w:val="22"/>
                <w:szCs w:val="22"/>
              </w:rPr>
              <w:t>DGI-CA</w:t>
            </w:r>
          </w:p>
        </w:tc>
        <w:tc>
          <w:tcPr>
            <w:tcW w:w="1438" w:type="dxa"/>
            <w:gridSpan w:val="2"/>
          </w:tcPr>
          <w:p w14:paraId="3F8722F9" w14:textId="2E84EB11" w:rsidR="00BF6C28" w:rsidRPr="005F3AA9" w:rsidRDefault="00BF6C28" w:rsidP="00BF6C28">
            <w:pPr>
              <w:rPr>
                <w:sz w:val="22"/>
                <w:szCs w:val="22"/>
              </w:rPr>
            </w:pPr>
            <w:r w:rsidRPr="005F3AA9">
              <w:rPr>
                <w:sz w:val="22"/>
                <w:szCs w:val="22"/>
              </w:rPr>
              <w:t>n.s.</w:t>
            </w:r>
          </w:p>
          <w:p w14:paraId="57032CCE" w14:textId="1B4BA1B3" w:rsidR="00BF6C28" w:rsidRPr="005F3AA9" w:rsidRDefault="00BF6C28" w:rsidP="00BF6C28">
            <w:pPr>
              <w:rPr>
                <w:sz w:val="22"/>
                <w:szCs w:val="22"/>
              </w:rPr>
            </w:pPr>
          </w:p>
        </w:tc>
        <w:tc>
          <w:tcPr>
            <w:tcW w:w="1610" w:type="dxa"/>
          </w:tcPr>
          <w:p w14:paraId="59A0F63B" w14:textId="77777777" w:rsidR="00BF6C28" w:rsidRPr="005F3AA9" w:rsidRDefault="00BF6C28" w:rsidP="00BF6C28">
            <w:pPr>
              <w:rPr>
                <w:sz w:val="22"/>
                <w:szCs w:val="22"/>
              </w:rPr>
            </w:pPr>
            <w:r w:rsidRPr="005F3AA9">
              <w:rPr>
                <w:sz w:val="22"/>
                <w:szCs w:val="22"/>
              </w:rPr>
              <w:t>Linear regression,</w:t>
            </w:r>
          </w:p>
          <w:p w14:paraId="2FDACE60" w14:textId="0F132B13"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782C1628" w14:textId="084BD3E0" w:rsidR="00BF6C28" w:rsidRPr="005F3AA9" w:rsidRDefault="00BF6C28" w:rsidP="00BF6C28">
            <w:pPr>
              <w:rPr>
                <w:sz w:val="22"/>
                <w:szCs w:val="22"/>
              </w:rPr>
            </w:pPr>
            <w:r w:rsidRPr="005F3AA9">
              <w:rPr>
                <w:sz w:val="22"/>
                <w:szCs w:val="22"/>
              </w:rPr>
              <w:t>Unknown</w:t>
            </w:r>
          </w:p>
        </w:tc>
        <w:tc>
          <w:tcPr>
            <w:tcW w:w="907" w:type="dxa"/>
          </w:tcPr>
          <w:p w14:paraId="4E5B0234" w14:textId="3B4C8D57" w:rsidR="00BF6C28" w:rsidRPr="005F3AA9" w:rsidRDefault="00BF6C28" w:rsidP="00BF6C28">
            <w:pPr>
              <w:rPr>
                <w:sz w:val="22"/>
                <w:szCs w:val="22"/>
              </w:rPr>
            </w:pPr>
            <w:r w:rsidRPr="005F3AA9">
              <w:rPr>
                <w:sz w:val="22"/>
                <w:szCs w:val="22"/>
              </w:rPr>
              <w:t>7</w:t>
            </w:r>
          </w:p>
        </w:tc>
      </w:tr>
      <w:tr w:rsidR="00BF6C28" w:rsidRPr="005F3AA9" w14:paraId="4B2ADE4B" w14:textId="77777777" w:rsidTr="00346ACE">
        <w:tc>
          <w:tcPr>
            <w:tcW w:w="1776" w:type="dxa"/>
          </w:tcPr>
          <w:p w14:paraId="17CFB53C" w14:textId="40FA2D3B" w:rsidR="00BF6C28" w:rsidRPr="005F3AA9" w:rsidRDefault="00BF6C28" w:rsidP="00BF6C28">
            <w:pPr>
              <w:rPr>
                <w:sz w:val="22"/>
                <w:szCs w:val="22"/>
              </w:rPr>
            </w:pPr>
            <w:r w:rsidRPr="005F3AA9">
              <w:rPr>
                <w:sz w:val="22"/>
                <w:szCs w:val="22"/>
              </w:rPr>
              <w:t>Colin Ramirez et al. 2009, Mexico</w:t>
            </w:r>
            <w:r w:rsidRPr="005F3AA9">
              <w:rPr>
                <w:sz w:val="22"/>
                <w:szCs w:val="22"/>
              </w:rPr>
              <w:fldChar w:fldCharType="begin">
                <w:fldData xml:space="preserve">PEVuZE5vdGU+PENpdGU+PEF1dGhvcj5Db2xpbi1SYW1pcmV6PC9BdXRob3I+PFllYXI+MjAwOTwv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jk5Ni0xMDAzPC9wYWdlcz48dm9sdW1lPjEwOTwv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Db2xpbi1SYW1pcmV6PC9BdXRob3I+PFllYXI+MjAwOTwv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jk5Ni0xMDAzPC9wYWdlcz48dm9sdW1lPjEwOTwv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0]</w:t>
            </w:r>
            <w:r w:rsidRPr="005F3AA9">
              <w:rPr>
                <w:sz w:val="22"/>
                <w:szCs w:val="22"/>
              </w:rPr>
              <w:fldChar w:fldCharType="end"/>
            </w:r>
          </w:p>
        </w:tc>
        <w:tc>
          <w:tcPr>
            <w:tcW w:w="1811" w:type="dxa"/>
          </w:tcPr>
          <w:p w14:paraId="1225B1F6" w14:textId="53F02A5A" w:rsidR="00BF6C28" w:rsidRPr="005F3AA9" w:rsidRDefault="00BF6C28" w:rsidP="00BF6C28">
            <w:pPr>
              <w:rPr>
                <w:sz w:val="22"/>
                <w:szCs w:val="22"/>
              </w:rPr>
            </w:pPr>
            <w:r w:rsidRPr="005F3AA9">
              <w:rPr>
                <w:sz w:val="22"/>
                <w:szCs w:val="22"/>
              </w:rPr>
              <w:t xml:space="preserve">n: 1239; </w:t>
            </w:r>
          </w:p>
          <w:p w14:paraId="4B28F31F" w14:textId="77777777" w:rsidR="00BF6C28" w:rsidRPr="005F3AA9" w:rsidRDefault="00BF6C28" w:rsidP="00BF6C28">
            <w:pPr>
              <w:rPr>
                <w:sz w:val="22"/>
                <w:szCs w:val="22"/>
              </w:rPr>
            </w:pPr>
            <w:r w:rsidRPr="005F3AA9">
              <w:rPr>
                <w:sz w:val="22"/>
                <w:szCs w:val="22"/>
              </w:rPr>
              <w:t>age: 8-10 years;</w:t>
            </w:r>
          </w:p>
          <w:p w14:paraId="16688109" w14:textId="3F95B3BC" w:rsidR="00BF6C28" w:rsidRPr="005F3AA9" w:rsidRDefault="00BF6C28" w:rsidP="00BF6C28">
            <w:pPr>
              <w:rPr>
                <w:sz w:val="22"/>
                <w:szCs w:val="22"/>
              </w:rPr>
            </w:pPr>
            <w:r w:rsidRPr="005F3AA9">
              <w:rPr>
                <w:sz w:val="22"/>
                <w:szCs w:val="22"/>
              </w:rPr>
              <w:t>female: 49.5%</w:t>
            </w:r>
          </w:p>
        </w:tc>
        <w:tc>
          <w:tcPr>
            <w:tcW w:w="1526" w:type="dxa"/>
          </w:tcPr>
          <w:p w14:paraId="422AFFA0" w14:textId="16F8AC6B" w:rsidR="00BF6C28" w:rsidRPr="005F3AA9" w:rsidRDefault="00BF6C28" w:rsidP="00BF6C28">
            <w:pPr>
              <w:rPr>
                <w:sz w:val="22"/>
                <w:szCs w:val="22"/>
              </w:rPr>
            </w:pPr>
            <w:r w:rsidRPr="005F3AA9">
              <w:rPr>
                <w:sz w:val="22"/>
                <w:szCs w:val="22"/>
              </w:rPr>
              <w:t>Cross-sectional</w:t>
            </w:r>
          </w:p>
        </w:tc>
        <w:tc>
          <w:tcPr>
            <w:tcW w:w="989" w:type="dxa"/>
          </w:tcPr>
          <w:p w14:paraId="069D704D" w14:textId="53C064A7" w:rsidR="00BF6C28" w:rsidRPr="005F3AA9" w:rsidRDefault="00BF6C28" w:rsidP="00BF6C28">
            <w:pPr>
              <w:rPr>
                <w:sz w:val="22"/>
                <w:szCs w:val="22"/>
              </w:rPr>
            </w:pPr>
            <w:r w:rsidRPr="005F3AA9">
              <w:rPr>
                <w:sz w:val="22"/>
                <w:szCs w:val="22"/>
              </w:rPr>
              <w:t>24h recall</w:t>
            </w:r>
          </w:p>
        </w:tc>
        <w:tc>
          <w:tcPr>
            <w:tcW w:w="1413" w:type="dxa"/>
          </w:tcPr>
          <w:p w14:paraId="3A552F68" w14:textId="07572978" w:rsidR="00BF6C28" w:rsidRPr="005F3AA9" w:rsidRDefault="00BF6C28" w:rsidP="00BF6C28">
            <w:pPr>
              <w:rPr>
                <w:sz w:val="22"/>
                <w:szCs w:val="22"/>
              </w:rPr>
            </w:pPr>
            <w:r w:rsidRPr="005F3AA9">
              <w:rPr>
                <w:sz w:val="22"/>
                <w:szCs w:val="22"/>
              </w:rPr>
              <w:t>No</w:t>
            </w:r>
          </w:p>
        </w:tc>
        <w:tc>
          <w:tcPr>
            <w:tcW w:w="1356" w:type="dxa"/>
          </w:tcPr>
          <w:p w14:paraId="60E9DEE9" w14:textId="0CE14D0A" w:rsidR="00BF6C28" w:rsidRPr="005F3AA9" w:rsidRDefault="00BF6C28" w:rsidP="00BF6C28">
            <w:pPr>
              <w:rPr>
                <w:sz w:val="22"/>
                <w:szCs w:val="22"/>
              </w:rPr>
            </w:pPr>
            <w:r w:rsidRPr="005F3AA9">
              <w:rPr>
                <w:sz w:val="22"/>
                <w:szCs w:val="22"/>
              </w:rPr>
              <w:t>no</w:t>
            </w:r>
          </w:p>
        </w:tc>
        <w:tc>
          <w:tcPr>
            <w:tcW w:w="2303" w:type="dxa"/>
          </w:tcPr>
          <w:p w14:paraId="3683B870" w14:textId="77777777" w:rsidR="00FF5E07" w:rsidRPr="005F3AA9" w:rsidRDefault="00FF5E07" w:rsidP="00FF5E07">
            <w:pPr>
              <w:rPr>
                <w:sz w:val="22"/>
                <w:szCs w:val="22"/>
              </w:rPr>
            </w:pPr>
            <w:r>
              <w:rPr>
                <w:sz w:val="22"/>
                <w:szCs w:val="22"/>
              </w:rPr>
              <w:t>Fat</w:t>
            </w:r>
          </w:p>
          <w:p w14:paraId="272FA743" w14:textId="632C745A" w:rsidR="00BF6C28" w:rsidRPr="005F3AA9" w:rsidRDefault="00BF6C28" w:rsidP="00BF6C28">
            <w:pPr>
              <w:rPr>
                <w:sz w:val="22"/>
                <w:szCs w:val="22"/>
              </w:rPr>
            </w:pPr>
            <w:r w:rsidRPr="005F3AA9">
              <w:rPr>
                <w:sz w:val="22"/>
                <w:szCs w:val="22"/>
              </w:rPr>
              <w:t>SFA</w:t>
            </w:r>
          </w:p>
          <w:p w14:paraId="07197F8B" w14:textId="6A30782C" w:rsidR="00BF6C28" w:rsidRPr="005F3AA9" w:rsidRDefault="00BF6C28" w:rsidP="00BF6C28">
            <w:pPr>
              <w:rPr>
                <w:sz w:val="22"/>
                <w:szCs w:val="22"/>
              </w:rPr>
            </w:pPr>
            <w:r w:rsidRPr="005F3AA9">
              <w:rPr>
                <w:sz w:val="22"/>
                <w:szCs w:val="22"/>
              </w:rPr>
              <w:t>MUFA</w:t>
            </w:r>
          </w:p>
        </w:tc>
        <w:tc>
          <w:tcPr>
            <w:tcW w:w="1438" w:type="dxa"/>
            <w:gridSpan w:val="2"/>
          </w:tcPr>
          <w:p w14:paraId="0A8AF190" w14:textId="77777777" w:rsidR="00BF6C28" w:rsidRPr="005F3AA9" w:rsidRDefault="00BF6C28" w:rsidP="00BF6C28">
            <w:pPr>
              <w:rPr>
                <w:sz w:val="22"/>
                <w:szCs w:val="22"/>
              </w:rPr>
            </w:pPr>
            <w:r w:rsidRPr="005F3AA9">
              <w:rPr>
                <w:sz w:val="22"/>
                <w:szCs w:val="22"/>
              </w:rPr>
              <w:t>2.61**</w:t>
            </w:r>
          </w:p>
          <w:p w14:paraId="0509C711" w14:textId="365A13FA" w:rsidR="00BF6C28" w:rsidRPr="005F3AA9" w:rsidRDefault="00BF6C28" w:rsidP="00BF6C28">
            <w:pPr>
              <w:rPr>
                <w:sz w:val="22"/>
                <w:szCs w:val="22"/>
              </w:rPr>
            </w:pPr>
            <w:r w:rsidRPr="005F3AA9">
              <w:rPr>
                <w:sz w:val="22"/>
                <w:szCs w:val="22"/>
              </w:rPr>
              <w:t>n.s.</w:t>
            </w:r>
          </w:p>
          <w:p w14:paraId="63267A04" w14:textId="4F51F174" w:rsidR="00BF6C28" w:rsidRPr="005F3AA9" w:rsidRDefault="00BF6C28" w:rsidP="00BF6C28">
            <w:pPr>
              <w:rPr>
                <w:sz w:val="22"/>
                <w:szCs w:val="22"/>
              </w:rPr>
            </w:pPr>
            <w:r w:rsidRPr="005F3AA9">
              <w:rPr>
                <w:sz w:val="22"/>
                <w:szCs w:val="22"/>
              </w:rPr>
              <w:t>n.s.</w:t>
            </w:r>
          </w:p>
          <w:p w14:paraId="783EA460" w14:textId="3C6EE311" w:rsidR="00BF6C28" w:rsidRPr="005F3AA9" w:rsidRDefault="00BF6C28" w:rsidP="00BF6C28">
            <w:pPr>
              <w:rPr>
                <w:sz w:val="22"/>
                <w:szCs w:val="22"/>
              </w:rPr>
            </w:pPr>
          </w:p>
        </w:tc>
        <w:tc>
          <w:tcPr>
            <w:tcW w:w="1610" w:type="dxa"/>
          </w:tcPr>
          <w:p w14:paraId="6D68321F" w14:textId="77777777" w:rsidR="00BF6C28" w:rsidRPr="005F3AA9" w:rsidRDefault="00BF6C28" w:rsidP="00BF6C28">
            <w:pPr>
              <w:rPr>
                <w:sz w:val="22"/>
                <w:szCs w:val="22"/>
              </w:rPr>
            </w:pPr>
            <w:r w:rsidRPr="005F3AA9">
              <w:rPr>
                <w:sz w:val="22"/>
                <w:szCs w:val="22"/>
              </w:rPr>
              <w:t>Logistic regression,</w:t>
            </w:r>
          </w:p>
          <w:p w14:paraId="1634EF83" w14:textId="2BC57332"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07D53927" w14:textId="36C0C9C4" w:rsidR="00BF6C28" w:rsidRPr="005F3AA9" w:rsidRDefault="00BF6C28" w:rsidP="00BF6C28">
            <w:pPr>
              <w:rPr>
                <w:sz w:val="22"/>
                <w:szCs w:val="22"/>
              </w:rPr>
            </w:pPr>
            <w:r w:rsidRPr="005F3AA9">
              <w:rPr>
                <w:sz w:val="22"/>
                <w:szCs w:val="22"/>
              </w:rPr>
              <w:t>Yes</w:t>
            </w:r>
          </w:p>
        </w:tc>
        <w:tc>
          <w:tcPr>
            <w:tcW w:w="907" w:type="dxa"/>
          </w:tcPr>
          <w:p w14:paraId="19FE485D" w14:textId="27DDC29F" w:rsidR="00BF6C28" w:rsidRPr="005F3AA9" w:rsidRDefault="00BF6C28" w:rsidP="00BF6C28">
            <w:pPr>
              <w:rPr>
                <w:sz w:val="22"/>
                <w:szCs w:val="22"/>
              </w:rPr>
            </w:pPr>
            <w:r w:rsidRPr="005F3AA9">
              <w:rPr>
                <w:sz w:val="22"/>
                <w:szCs w:val="22"/>
              </w:rPr>
              <w:t xml:space="preserve">5 </w:t>
            </w:r>
          </w:p>
        </w:tc>
      </w:tr>
      <w:tr w:rsidR="00BF6C28" w:rsidRPr="005F3AA9" w14:paraId="64E41165" w14:textId="77777777" w:rsidTr="00346ACE">
        <w:tc>
          <w:tcPr>
            <w:tcW w:w="1776" w:type="dxa"/>
          </w:tcPr>
          <w:p w14:paraId="18BA17CF" w14:textId="772996FA" w:rsidR="00BF6C28" w:rsidRPr="005F3AA9" w:rsidRDefault="00BF6C28" w:rsidP="00BF6C28">
            <w:pPr>
              <w:rPr>
                <w:sz w:val="22"/>
                <w:szCs w:val="22"/>
              </w:rPr>
            </w:pPr>
            <w:r w:rsidRPr="005F3AA9">
              <w:rPr>
                <w:sz w:val="22"/>
                <w:szCs w:val="22"/>
              </w:rPr>
              <w:t>Day et al. 2009, USA</w: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EYXk8L0F1dGhvcj48WWVhcj4yMDA5PC9ZZWFyPjxSZWNO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2]</w:t>
            </w:r>
            <w:r w:rsidRPr="005F3AA9">
              <w:rPr>
                <w:sz w:val="22"/>
                <w:szCs w:val="22"/>
              </w:rPr>
              <w:fldChar w:fldCharType="end"/>
            </w:r>
          </w:p>
        </w:tc>
        <w:tc>
          <w:tcPr>
            <w:tcW w:w="1811" w:type="dxa"/>
          </w:tcPr>
          <w:p w14:paraId="51B0F061" w14:textId="04A93C1E" w:rsidR="00BF6C28" w:rsidRPr="005F3AA9" w:rsidRDefault="00BF6C28" w:rsidP="00BF6C28">
            <w:pPr>
              <w:rPr>
                <w:sz w:val="22"/>
                <w:szCs w:val="22"/>
              </w:rPr>
            </w:pPr>
            <w:r w:rsidRPr="005F3AA9">
              <w:rPr>
                <w:sz w:val="22"/>
                <w:szCs w:val="22"/>
              </w:rPr>
              <w:t>n:489;</w:t>
            </w:r>
          </w:p>
          <w:p w14:paraId="0C02A045" w14:textId="77777777" w:rsidR="00BF6C28" w:rsidRPr="005F3AA9" w:rsidRDefault="00BF6C28" w:rsidP="00BF6C28">
            <w:pPr>
              <w:rPr>
                <w:sz w:val="22"/>
                <w:szCs w:val="22"/>
              </w:rPr>
            </w:pPr>
            <w:r w:rsidRPr="005F3AA9">
              <w:rPr>
                <w:sz w:val="22"/>
                <w:szCs w:val="22"/>
              </w:rPr>
              <w:t>age: 8, 11, 14;</w:t>
            </w:r>
          </w:p>
          <w:p w14:paraId="36302DC0" w14:textId="451E6B8F" w:rsidR="00BF6C28" w:rsidRPr="005F3AA9" w:rsidRDefault="00BF6C28" w:rsidP="00BF6C28">
            <w:pPr>
              <w:rPr>
                <w:sz w:val="22"/>
                <w:szCs w:val="22"/>
              </w:rPr>
            </w:pPr>
            <w:r w:rsidRPr="005F3AA9">
              <w:rPr>
                <w:sz w:val="22"/>
                <w:szCs w:val="22"/>
              </w:rPr>
              <w:t>female:</w:t>
            </w:r>
            <w:r w:rsidR="007A0500">
              <w:rPr>
                <w:sz w:val="22"/>
                <w:szCs w:val="22"/>
              </w:rPr>
              <w:t xml:space="preserve"> </w:t>
            </w:r>
            <w:r w:rsidRPr="005F3AA9">
              <w:rPr>
                <w:sz w:val="22"/>
                <w:szCs w:val="22"/>
              </w:rPr>
              <w:t>51.3%</w:t>
            </w:r>
          </w:p>
        </w:tc>
        <w:tc>
          <w:tcPr>
            <w:tcW w:w="1526" w:type="dxa"/>
          </w:tcPr>
          <w:p w14:paraId="7157F883" w14:textId="2D9137A8" w:rsidR="00BF6C28" w:rsidRPr="005F3AA9" w:rsidRDefault="00BF6C28" w:rsidP="00BF6C28">
            <w:pPr>
              <w:rPr>
                <w:sz w:val="22"/>
                <w:szCs w:val="22"/>
              </w:rPr>
            </w:pPr>
            <w:r w:rsidRPr="005F3AA9">
              <w:rPr>
                <w:sz w:val="22"/>
                <w:szCs w:val="22"/>
              </w:rPr>
              <w:t>Cross-sectional</w:t>
            </w:r>
          </w:p>
        </w:tc>
        <w:tc>
          <w:tcPr>
            <w:tcW w:w="989" w:type="dxa"/>
          </w:tcPr>
          <w:p w14:paraId="56E5AAA8" w14:textId="7A7DEB52" w:rsidR="00BF6C28" w:rsidRPr="005F3AA9" w:rsidRDefault="00BF6C28" w:rsidP="00BF6C28">
            <w:pPr>
              <w:rPr>
                <w:sz w:val="22"/>
                <w:szCs w:val="22"/>
              </w:rPr>
            </w:pPr>
            <w:r w:rsidRPr="005F3AA9">
              <w:rPr>
                <w:sz w:val="22"/>
                <w:szCs w:val="22"/>
              </w:rPr>
              <w:t>FFQ</w:t>
            </w:r>
          </w:p>
        </w:tc>
        <w:tc>
          <w:tcPr>
            <w:tcW w:w="1413" w:type="dxa"/>
          </w:tcPr>
          <w:p w14:paraId="6D430E0C" w14:textId="4BD18485" w:rsidR="00BF6C28" w:rsidRPr="005F3AA9" w:rsidRDefault="00BF6C28" w:rsidP="00BF6C28">
            <w:pPr>
              <w:rPr>
                <w:sz w:val="22"/>
                <w:szCs w:val="22"/>
              </w:rPr>
            </w:pPr>
            <w:r w:rsidRPr="005F3AA9">
              <w:rPr>
                <w:sz w:val="22"/>
                <w:szCs w:val="22"/>
              </w:rPr>
              <w:t>Yes</w:t>
            </w:r>
          </w:p>
        </w:tc>
        <w:tc>
          <w:tcPr>
            <w:tcW w:w="1356" w:type="dxa"/>
          </w:tcPr>
          <w:p w14:paraId="1B05CB17" w14:textId="71087A27" w:rsidR="00BF6C28" w:rsidRPr="005F3AA9" w:rsidRDefault="00BF6C28" w:rsidP="00BF6C28">
            <w:pPr>
              <w:rPr>
                <w:sz w:val="22"/>
                <w:szCs w:val="22"/>
              </w:rPr>
            </w:pPr>
            <w:r w:rsidRPr="005F3AA9">
              <w:rPr>
                <w:sz w:val="22"/>
                <w:szCs w:val="22"/>
              </w:rPr>
              <w:t>Boys</w:t>
            </w:r>
          </w:p>
          <w:p w14:paraId="43D0CC9E" w14:textId="49132FA1" w:rsidR="00BF6C28" w:rsidRPr="005F3AA9" w:rsidRDefault="00BF6C28" w:rsidP="00BF6C28">
            <w:pPr>
              <w:rPr>
                <w:sz w:val="22"/>
                <w:szCs w:val="22"/>
              </w:rPr>
            </w:pPr>
            <w:r w:rsidRPr="005F3AA9">
              <w:rPr>
                <w:sz w:val="22"/>
                <w:szCs w:val="22"/>
              </w:rPr>
              <w:t>Girls</w:t>
            </w:r>
          </w:p>
        </w:tc>
        <w:tc>
          <w:tcPr>
            <w:tcW w:w="2303" w:type="dxa"/>
          </w:tcPr>
          <w:p w14:paraId="76476578" w14:textId="77777777" w:rsidR="00FF5E07" w:rsidRPr="005F3AA9" w:rsidRDefault="00FF5E07" w:rsidP="00FF5E07">
            <w:pPr>
              <w:rPr>
                <w:sz w:val="22"/>
                <w:szCs w:val="22"/>
              </w:rPr>
            </w:pPr>
            <w:r>
              <w:rPr>
                <w:sz w:val="22"/>
                <w:szCs w:val="22"/>
              </w:rPr>
              <w:t>Fat</w:t>
            </w:r>
          </w:p>
          <w:p w14:paraId="7BD830AA" w14:textId="77777777" w:rsidR="00FF5E07" w:rsidRPr="005F3AA9" w:rsidRDefault="00FF5E07" w:rsidP="00FF5E07">
            <w:pPr>
              <w:rPr>
                <w:sz w:val="22"/>
                <w:szCs w:val="22"/>
              </w:rPr>
            </w:pPr>
            <w:r>
              <w:rPr>
                <w:sz w:val="22"/>
                <w:szCs w:val="22"/>
              </w:rPr>
              <w:t>Fat</w:t>
            </w:r>
          </w:p>
          <w:p w14:paraId="3C469E38" w14:textId="2C0CA30F" w:rsidR="00BF6C28" w:rsidRPr="005F3AA9" w:rsidRDefault="00BF6C28" w:rsidP="00BF6C28">
            <w:pPr>
              <w:rPr>
                <w:sz w:val="22"/>
                <w:szCs w:val="22"/>
              </w:rPr>
            </w:pPr>
          </w:p>
        </w:tc>
        <w:tc>
          <w:tcPr>
            <w:tcW w:w="1438" w:type="dxa"/>
            <w:gridSpan w:val="2"/>
          </w:tcPr>
          <w:p w14:paraId="673BD762" w14:textId="7064ABCC"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DC2C4CE" w14:textId="154FD981"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C30957E" w14:textId="31A6CE0F" w:rsidR="00BF6C28" w:rsidRPr="005F3AA9" w:rsidRDefault="00BF6C28" w:rsidP="00BF6C28">
            <w:pPr>
              <w:rPr>
                <w:sz w:val="22"/>
                <w:szCs w:val="22"/>
              </w:rPr>
            </w:pPr>
          </w:p>
        </w:tc>
        <w:tc>
          <w:tcPr>
            <w:tcW w:w="1610" w:type="dxa"/>
          </w:tcPr>
          <w:p w14:paraId="3B0FEB1C" w14:textId="77777777" w:rsidR="00BF6C28" w:rsidRPr="005F3AA9" w:rsidRDefault="00BF6C28" w:rsidP="00BF6C28">
            <w:pPr>
              <w:rPr>
                <w:sz w:val="22"/>
                <w:szCs w:val="22"/>
              </w:rPr>
            </w:pPr>
            <w:r w:rsidRPr="005F3AA9">
              <w:rPr>
                <w:sz w:val="22"/>
                <w:szCs w:val="22"/>
              </w:rPr>
              <w:t>ANCOVA,</w:t>
            </w:r>
          </w:p>
          <w:p w14:paraId="6EE40A17" w14:textId="6E5294C2" w:rsidR="00BF6C28" w:rsidRPr="005F3AA9" w:rsidRDefault="00BF6C28" w:rsidP="00BF6C28">
            <w:pPr>
              <w:rPr>
                <w:sz w:val="22"/>
                <w:szCs w:val="22"/>
              </w:rPr>
            </w:pPr>
            <w:r w:rsidRPr="005F3AA9">
              <w:rPr>
                <w:sz w:val="22"/>
                <w:szCs w:val="22"/>
              </w:rPr>
              <w:t>Mean</w:t>
            </w:r>
          </w:p>
        </w:tc>
        <w:tc>
          <w:tcPr>
            <w:tcW w:w="1358" w:type="dxa"/>
          </w:tcPr>
          <w:p w14:paraId="3D64165B" w14:textId="3FD5C5F9" w:rsidR="00BF6C28" w:rsidRPr="005F3AA9" w:rsidRDefault="00BF6C28" w:rsidP="00BF6C28">
            <w:pPr>
              <w:rPr>
                <w:sz w:val="22"/>
                <w:szCs w:val="22"/>
              </w:rPr>
            </w:pPr>
            <w:r w:rsidRPr="005F3AA9">
              <w:rPr>
                <w:sz w:val="22"/>
                <w:szCs w:val="22"/>
              </w:rPr>
              <w:t>Yes</w:t>
            </w:r>
          </w:p>
        </w:tc>
        <w:tc>
          <w:tcPr>
            <w:tcW w:w="907" w:type="dxa"/>
          </w:tcPr>
          <w:p w14:paraId="43BA8098" w14:textId="4BB99C54" w:rsidR="00BF6C28" w:rsidRPr="005F3AA9" w:rsidRDefault="00BF6C28" w:rsidP="00BF6C28">
            <w:pPr>
              <w:rPr>
                <w:sz w:val="22"/>
                <w:szCs w:val="22"/>
              </w:rPr>
            </w:pPr>
            <w:r w:rsidRPr="005F3AA9">
              <w:rPr>
                <w:sz w:val="22"/>
                <w:szCs w:val="22"/>
              </w:rPr>
              <w:t>2</w:t>
            </w:r>
          </w:p>
        </w:tc>
      </w:tr>
      <w:tr w:rsidR="00BF6C28" w:rsidRPr="005F3AA9" w14:paraId="6541CDC3" w14:textId="77777777" w:rsidTr="00346ACE">
        <w:tc>
          <w:tcPr>
            <w:tcW w:w="1776" w:type="dxa"/>
          </w:tcPr>
          <w:p w14:paraId="5B32DED4" w14:textId="5B6AFE20" w:rsidR="00BF6C28" w:rsidRPr="005F3AA9" w:rsidRDefault="00BF6C28" w:rsidP="00BF6C28">
            <w:pPr>
              <w:rPr>
                <w:sz w:val="22"/>
                <w:szCs w:val="22"/>
              </w:rPr>
            </w:pPr>
            <w:r w:rsidRPr="005F3AA9">
              <w:rPr>
                <w:sz w:val="22"/>
                <w:szCs w:val="22"/>
              </w:rPr>
              <w:t>De Moraes et al. 2015, Multiple European countries</w:t>
            </w:r>
            <w:r w:rsidRPr="005F3AA9">
              <w:rPr>
                <w:sz w:val="22"/>
                <w:szCs w:val="22"/>
              </w:rPr>
              <w:fldChar w:fldCharType="begin">
                <w:fldData xml:space="preserve">PEVuZE5vdGU+PENpdGU+PEF1dGhvcj5kZSBNb3JhZXM8L0F1dGhvcj48WWVhcj4yMDE1PC9ZZWFy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=
</w:fldData>
              </w:fldChar>
            </w:r>
            <w:r w:rsidRPr="005F3AA9">
              <w:rPr>
                <w:sz w:val="22"/>
                <w:szCs w:val="22"/>
              </w:rPr>
              <w:instrText xml:space="preserve"> ADDIN EN.CITE </w:instrText>
            </w:r>
            <w:r w:rsidRPr="005F3AA9">
              <w:rPr>
                <w:sz w:val="22"/>
                <w:szCs w:val="22"/>
              </w:rPr>
              <w:fldChar w:fldCharType="begin">
                <w:fldData xml:space="preserve">PEVuZE5vdGU+PENpdGU+PEF1dGhvcj5kZSBNb3JhZXM8L0F1dGhvcj48WWVhcj4yMDE1PC9ZZWFy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=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1]</w:t>
            </w:r>
            <w:r w:rsidRPr="005F3AA9">
              <w:rPr>
                <w:sz w:val="22"/>
                <w:szCs w:val="22"/>
              </w:rPr>
              <w:fldChar w:fldCharType="end"/>
            </w:r>
          </w:p>
        </w:tc>
        <w:tc>
          <w:tcPr>
            <w:tcW w:w="1811" w:type="dxa"/>
          </w:tcPr>
          <w:p w14:paraId="364628E4" w14:textId="6D1D027E" w:rsidR="00BF6C28" w:rsidRPr="005F3AA9" w:rsidRDefault="00BF6C28" w:rsidP="00BF6C28">
            <w:pPr>
              <w:rPr>
                <w:sz w:val="22"/>
                <w:szCs w:val="22"/>
              </w:rPr>
            </w:pPr>
            <w:r w:rsidRPr="005F3AA9">
              <w:rPr>
                <w:sz w:val="22"/>
                <w:szCs w:val="22"/>
              </w:rPr>
              <w:t>n: 1605;</w:t>
            </w:r>
          </w:p>
          <w:p w14:paraId="37592352" w14:textId="546BD8BE" w:rsidR="00BF6C28" w:rsidRPr="005F3AA9" w:rsidRDefault="00BF6C28" w:rsidP="00BF6C28">
            <w:pPr>
              <w:rPr>
                <w:sz w:val="22"/>
                <w:szCs w:val="22"/>
              </w:rPr>
            </w:pPr>
            <w:r w:rsidRPr="005F3AA9">
              <w:rPr>
                <w:sz w:val="22"/>
                <w:szCs w:val="22"/>
              </w:rPr>
              <w:t>age: 12.5-17.5;</w:t>
            </w:r>
          </w:p>
          <w:p w14:paraId="499B503E" w14:textId="0CF59BC1" w:rsidR="00BF6C28" w:rsidRPr="005F3AA9" w:rsidRDefault="00BF6C28" w:rsidP="00BF6C28">
            <w:pPr>
              <w:rPr>
                <w:sz w:val="22"/>
                <w:szCs w:val="22"/>
              </w:rPr>
            </w:pPr>
            <w:r w:rsidRPr="005F3AA9">
              <w:rPr>
                <w:sz w:val="22"/>
                <w:szCs w:val="22"/>
              </w:rPr>
              <w:t>female: 51.9%</w:t>
            </w:r>
          </w:p>
        </w:tc>
        <w:tc>
          <w:tcPr>
            <w:tcW w:w="1526" w:type="dxa"/>
          </w:tcPr>
          <w:p w14:paraId="0252321A" w14:textId="2658C339" w:rsidR="00BF6C28" w:rsidRPr="005F3AA9" w:rsidRDefault="00BF6C28" w:rsidP="00BF6C28">
            <w:pPr>
              <w:rPr>
                <w:sz w:val="22"/>
                <w:szCs w:val="22"/>
              </w:rPr>
            </w:pPr>
            <w:r w:rsidRPr="005F3AA9">
              <w:rPr>
                <w:sz w:val="22"/>
                <w:szCs w:val="22"/>
              </w:rPr>
              <w:t>Cross-sectional</w:t>
            </w:r>
          </w:p>
        </w:tc>
        <w:tc>
          <w:tcPr>
            <w:tcW w:w="989" w:type="dxa"/>
          </w:tcPr>
          <w:p w14:paraId="62C72B34" w14:textId="32ACD0B0" w:rsidR="00BF6C28" w:rsidRPr="005F3AA9" w:rsidRDefault="00BF6C28" w:rsidP="00BF6C28">
            <w:pPr>
              <w:rPr>
                <w:sz w:val="22"/>
                <w:szCs w:val="22"/>
              </w:rPr>
            </w:pPr>
            <w:r w:rsidRPr="005F3AA9">
              <w:rPr>
                <w:sz w:val="22"/>
                <w:szCs w:val="22"/>
              </w:rPr>
              <w:t>24h recall</w:t>
            </w:r>
          </w:p>
        </w:tc>
        <w:tc>
          <w:tcPr>
            <w:tcW w:w="1413" w:type="dxa"/>
          </w:tcPr>
          <w:p w14:paraId="59C479BD" w14:textId="77777777" w:rsidR="00BF6C28" w:rsidRPr="005F3AA9" w:rsidRDefault="00BF6C28" w:rsidP="00BF6C28">
            <w:pPr>
              <w:rPr>
                <w:sz w:val="22"/>
                <w:szCs w:val="22"/>
              </w:rPr>
            </w:pPr>
          </w:p>
        </w:tc>
        <w:tc>
          <w:tcPr>
            <w:tcW w:w="1356" w:type="dxa"/>
          </w:tcPr>
          <w:p w14:paraId="59EBEB4B" w14:textId="407EC125" w:rsidR="00BF6C28" w:rsidRPr="005F3AA9" w:rsidRDefault="00BF6C28" w:rsidP="00BF6C28">
            <w:pPr>
              <w:rPr>
                <w:sz w:val="22"/>
                <w:szCs w:val="22"/>
              </w:rPr>
            </w:pPr>
            <w:r w:rsidRPr="005F3AA9">
              <w:rPr>
                <w:sz w:val="22"/>
                <w:szCs w:val="22"/>
              </w:rPr>
              <w:t>Boys</w:t>
            </w:r>
          </w:p>
          <w:p w14:paraId="46F0DEF5" w14:textId="77777777" w:rsidR="00BF6C28" w:rsidRPr="005F3AA9" w:rsidRDefault="00BF6C28" w:rsidP="00BF6C28">
            <w:pPr>
              <w:rPr>
                <w:sz w:val="22"/>
                <w:szCs w:val="22"/>
              </w:rPr>
            </w:pPr>
          </w:p>
          <w:p w14:paraId="21A63A71" w14:textId="77777777" w:rsidR="00BF6C28" w:rsidRPr="005F3AA9" w:rsidRDefault="00BF6C28" w:rsidP="00BF6C28">
            <w:pPr>
              <w:rPr>
                <w:sz w:val="22"/>
                <w:szCs w:val="22"/>
              </w:rPr>
            </w:pPr>
          </w:p>
          <w:p w14:paraId="011CC7F0" w14:textId="77777777" w:rsidR="00BF6C28" w:rsidRPr="005F3AA9" w:rsidRDefault="00BF6C28" w:rsidP="00BF6C28">
            <w:pPr>
              <w:rPr>
                <w:sz w:val="22"/>
                <w:szCs w:val="22"/>
              </w:rPr>
            </w:pPr>
          </w:p>
          <w:p w14:paraId="482EEF38" w14:textId="77777777" w:rsidR="00BF6C28" w:rsidRPr="005F3AA9" w:rsidRDefault="00BF6C28" w:rsidP="00BF6C28">
            <w:pPr>
              <w:rPr>
                <w:sz w:val="22"/>
                <w:szCs w:val="22"/>
              </w:rPr>
            </w:pPr>
          </w:p>
          <w:p w14:paraId="4B9C178D" w14:textId="77777777" w:rsidR="00BF6C28" w:rsidRPr="005F3AA9" w:rsidRDefault="00BF6C28" w:rsidP="00BF6C28">
            <w:pPr>
              <w:rPr>
                <w:sz w:val="22"/>
                <w:szCs w:val="22"/>
              </w:rPr>
            </w:pPr>
          </w:p>
          <w:p w14:paraId="3E406A38" w14:textId="77777777" w:rsidR="00BF6C28" w:rsidRPr="005F3AA9" w:rsidRDefault="00BF6C28" w:rsidP="00BF6C28">
            <w:pPr>
              <w:rPr>
                <w:sz w:val="22"/>
                <w:szCs w:val="22"/>
              </w:rPr>
            </w:pPr>
          </w:p>
          <w:p w14:paraId="4837B2B2" w14:textId="77777777" w:rsidR="00BF6C28" w:rsidRPr="005F3AA9" w:rsidRDefault="00BF6C28" w:rsidP="00BF6C28">
            <w:pPr>
              <w:rPr>
                <w:sz w:val="22"/>
                <w:szCs w:val="22"/>
              </w:rPr>
            </w:pPr>
          </w:p>
          <w:p w14:paraId="1BCF3407" w14:textId="77777777" w:rsidR="00BF6C28" w:rsidRPr="005F3AA9" w:rsidRDefault="00BF6C28" w:rsidP="00BF6C28">
            <w:pPr>
              <w:rPr>
                <w:sz w:val="22"/>
                <w:szCs w:val="22"/>
              </w:rPr>
            </w:pPr>
          </w:p>
          <w:p w14:paraId="770BB074" w14:textId="77777777" w:rsidR="00BF6C28" w:rsidRPr="005F3AA9" w:rsidRDefault="00BF6C28" w:rsidP="00BF6C28">
            <w:pPr>
              <w:rPr>
                <w:sz w:val="22"/>
                <w:szCs w:val="22"/>
              </w:rPr>
            </w:pPr>
          </w:p>
          <w:p w14:paraId="167D5006" w14:textId="77777777" w:rsidR="00BF6C28" w:rsidRPr="005F3AA9" w:rsidRDefault="00BF6C28" w:rsidP="00BF6C28">
            <w:pPr>
              <w:rPr>
                <w:sz w:val="22"/>
                <w:szCs w:val="22"/>
              </w:rPr>
            </w:pPr>
          </w:p>
          <w:p w14:paraId="6073AFA6" w14:textId="77777777" w:rsidR="00BF6C28" w:rsidRPr="005F3AA9" w:rsidRDefault="00BF6C28" w:rsidP="00BF6C28">
            <w:pPr>
              <w:rPr>
                <w:sz w:val="22"/>
                <w:szCs w:val="22"/>
              </w:rPr>
            </w:pPr>
          </w:p>
          <w:p w14:paraId="5126595B" w14:textId="77777777" w:rsidR="00BF6C28" w:rsidRPr="005F3AA9" w:rsidRDefault="00BF6C28" w:rsidP="00BF6C28">
            <w:pPr>
              <w:rPr>
                <w:sz w:val="22"/>
                <w:szCs w:val="22"/>
              </w:rPr>
            </w:pPr>
          </w:p>
          <w:p w14:paraId="473EE108" w14:textId="77777777" w:rsidR="00BF6C28" w:rsidRPr="005F3AA9" w:rsidRDefault="00BF6C28" w:rsidP="00BF6C28">
            <w:pPr>
              <w:rPr>
                <w:sz w:val="22"/>
                <w:szCs w:val="22"/>
              </w:rPr>
            </w:pPr>
          </w:p>
          <w:p w14:paraId="524BDC1A" w14:textId="77777777" w:rsidR="00BF6C28" w:rsidRPr="005F3AA9" w:rsidRDefault="00BF6C28" w:rsidP="00BF6C28">
            <w:pPr>
              <w:rPr>
                <w:sz w:val="22"/>
                <w:szCs w:val="22"/>
              </w:rPr>
            </w:pPr>
          </w:p>
          <w:p w14:paraId="4347B660" w14:textId="77777777" w:rsidR="00BF6C28" w:rsidRPr="005F3AA9" w:rsidRDefault="00BF6C28" w:rsidP="00BF6C28">
            <w:pPr>
              <w:rPr>
                <w:sz w:val="22"/>
                <w:szCs w:val="22"/>
              </w:rPr>
            </w:pPr>
          </w:p>
          <w:p w14:paraId="312C4E0D" w14:textId="77777777" w:rsidR="00BF6C28" w:rsidRPr="005F3AA9" w:rsidRDefault="00BF6C28" w:rsidP="00BF6C28">
            <w:pPr>
              <w:rPr>
                <w:sz w:val="22"/>
                <w:szCs w:val="22"/>
              </w:rPr>
            </w:pPr>
          </w:p>
          <w:p w14:paraId="0BBB2603" w14:textId="77777777" w:rsidR="00BF6C28" w:rsidRPr="005F3AA9" w:rsidRDefault="00BF6C28" w:rsidP="00BF6C28">
            <w:pPr>
              <w:rPr>
                <w:sz w:val="22"/>
                <w:szCs w:val="22"/>
              </w:rPr>
            </w:pPr>
          </w:p>
          <w:p w14:paraId="25ADFA0A" w14:textId="77777777" w:rsidR="00BF6C28" w:rsidRPr="005F3AA9" w:rsidRDefault="00BF6C28" w:rsidP="00BF6C28">
            <w:pPr>
              <w:rPr>
                <w:sz w:val="22"/>
                <w:szCs w:val="22"/>
              </w:rPr>
            </w:pPr>
          </w:p>
          <w:p w14:paraId="1E5E06E9" w14:textId="77777777" w:rsidR="00BF6C28" w:rsidRPr="005F3AA9" w:rsidRDefault="00BF6C28" w:rsidP="00BF6C28">
            <w:pPr>
              <w:rPr>
                <w:sz w:val="22"/>
                <w:szCs w:val="22"/>
              </w:rPr>
            </w:pPr>
          </w:p>
          <w:p w14:paraId="183BD1BE" w14:textId="77777777" w:rsidR="00BF6C28" w:rsidRPr="005F3AA9" w:rsidRDefault="00BF6C28" w:rsidP="00BF6C28">
            <w:pPr>
              <w:rPr>
                <w:sz w:val="22"/>
                <w:szCs w:val="22"/>
              </w:rPr>
            </w:pPr>
          </w:p>
          <w:p w14:paraId="0DD14AB4" w14:textId="218200D7" w:rsidR="00BF6C28" w:rsidRPr="005F3AA9" w:rsidRDefault="00BF6C28" w:rsidP="00BF6C28">
            <w:pPr>
              <w:rPr>
                <w:sz w:val="22"/>
                <w:szCs w:val="22"/>
              </w:rPr>
            </w:pPr>
            <w:r w:rsidRPr="005F3AA9">
              <w:rPr>
                <w:sz w:val="22"/>
                <w:szCs w:val="22"/>
              </w:rPr>
              <w:t>Girls</w:t>
            </w:r>
          </w:p>
        </w:tc>
        <w:tc>
          <w:tcPr>
            <w:tcW w:w="2303" w:type="dxa"/>
          </w:tcPr>
          <w:p w14:paraId="1366F686" w14:textId="1823D95F" w:rsidR="00BF6C28" w:rsidRPr="005F3AA9" w:rsidRDefault="00BF6C28" w:rsidP="00BF6C28">
            <w:pPr>
              <w:rPr>
                <w:sz w:val="22"/>
                <w:szCs w:val="22"/>
              </w:rPr>
            </w:pPr>
            <w:r w:rsidRPr="005F3AA9">
              <w:rPr>
                <w:sz w:val="22"/>
                <w:szCs w:val="22"/>
              </w:rPr>
              <w:t>Plant Proteins</w:t>
            </w:r>
          </w:p>
          <w:p w14:paraId="1EE3E9E7" w14:textId="469EE645" w:rsidR="00BF6C28" w:rsidRPr="005F3AA9" w:rsidRDefault="00BF6C28" w:rsidP="00BF6C28">
            <w:pPr>
              <w:rPr>
                <w:sz w:val="22"/>
                <w:szCs w:val="22"/>
              </w:rPr>
            </w:pPr>
            <w:r w:rsidRPr="005F3AA9">
              <w:rPr>
                <w:sz w:val="22"/>
                <w:szCs w:val="22"/>
              </w:rPr>
              <w:t>Animal Proteins</w:t>
            </w:r>
          </w:p>
          <w:p w14:paraId="15840C2E" w14:textId="41C24B24" w:rsidR="00BF6C28" w:rsidRPr="005F3AA9" w:rsidRDefault="00BF6C28" w:rsidP="00BF6C28">
            <w:pPr>
              <w:rPr>
                <w:sz w:val="22"/>
                <w:szCs w:val="22"/>
              </w:rPr>
            </w:pPr>
            <w:r w:rsidRPr="005F3AA9">
              <w:rPr>
                <w:sz w:val="22"/>
                <w:szCs w:val="22"/>
              </w:rPr>
              <w:t>Total Proteins</w:t>
            </w:r>
          </w:p>
          <w:p w14:paraId="05D4008E" w14:textId="77777777" w:rsidR="00BF6C28" w:rsidRPr="005F3AA9" w:rsidRDefault="00BF6C28" w:rsidP="00BF6C28">
            <w:pPr>
              <w:rPr>
                <w:sz w:val="22"/>
                <w:szCs w:val="22"/>
              </w:rPr>
            </w:pPr>
            <w:r w:rsidRPr="005F3AA9">
              <w:rPr>
                <w:sz w:val="22"/>
                <w:szCs w:val="22"/>
              </w:rPr>
              <w:t>Alanine</w:t>
            </w:r>
          </w:p>
          <w:p w14:paraId="17B8F686" w14:textId="77777777" w:rsidR="00BF6C28" w:rsidRPr="005F3AA9" w:rsidRDefault="00BF6C28" w:rsidP="00BF6C28">
            <w:pPr>
              <w:rPr>
                <w:sz w:val="22"/>
                <w:szCs w:val="22"/>
              </w:rPr>
            </w:pPr>
            <w:r w:rsidRPr="005F3AA9">
              <w:rPr>
                <w:sz w:val="22"/>
                <w:szCs w:val="22"/>
              </w:rPr>
              <w:t>Glycine</w:t>
            </w:r>
          </w:p>
          <w:p w14:paraId="0D48C9C6" w14:textId="77777777" w:rsidR="00BF6C28" w:rsidRPr="005F3AA9" w:rsidRDefault="00BF6C28" w:rsidP="00BF6C28">
            <w:pPr>
              <w:rPr>
                <w:sz w:val="22"/>
                <w:szCs w:val="22"/>
              </w:rPr>
            </w:pPr>
            <w:r w:rsidRPr="005F3AA9">
              <w:rPr>
                <w:sz w:val="22"/>
                <w:szCs w:val="22"/>
              </w:rPr>
              <w:t>Isoleucine</w:t>
            </w:r>
          </w:p>
          <w:p w14:paraId="653CBA6B" w14:textId="77777777" w:rsidR="00BF6C28" w:rsidRPr="005F3AA9" w:rsidRDefault="00BF6C28" w:rsidP="00BF6C28">
            <w:pPr>
              <w:rPr>
                <w:sz w:val="22"/>
                <w:szCs w:val="22"/>
              </w:rPr>
            </w:pPr>
            <w:r w:rsidRPr="005F3AA9">
              <w:rPr>
                <w:sz w:val="22"/>
                <w:szCs w:val="22"/>
              </w:rPr>
              <w:t>Leucine</w:t>
            </w:r>
          </w:p>
          <w:p w14:paraId="56EFF341" w14:textId="77777777" w:rsidR="00BF6C28" w:rsidRPr="005F3AA9" w:rsidRDefault="00BF6C28" w:rsidP="00BF6C28">
            <w:pPr>
              <w:rPr>
                <w:sz w:val="22"/>
                <w:szCs w:val="22"/>
              </w:rPr>
            </w:pPr>
            <w:r w:rsidRPr="005F3AA9">
              <w:rPr>
                <w:sz w:val="22"/>
                <w:szCs w:val="22"/>
              </w:rPr>
              <w:t>Valine</w:t>
            </w:r>
          </w:p>
          <w:p w14:paraId="172857A4" w14:textId="6121EF37" w:rsidR="00BF6C28" w:rsidRPr="005F3AA9" w:rsidRDefault="00BF6C28" w:rsidP="00BF6C28">
            <w:pPr>
              <w:rPr>
                <w:sz w:val="22"/>
                <w:szCs w:val="22"/>
              </w:rPr>
            </w:pPr>
            <w:r w:rsidRPr="005F3AA9">
              <w:rPr>
                <w:sz w:val="22"/>
                <w:szCs w:val="22"/>
              </w:rPr>
              <w:t>Phenilalanine</w:t>
            </w:r>
          </w:p>
          <w:p w14:paraId="6D1C142F" w14:textId="77777777" w:rsidR="00BF6C28" w:rsidRPr="005F3AA9" w:rsidRDefault="00BF6C28" w:rsidP="00BF6C28">
            <w:pPr>
              <w:rPr>
                <w:sz w:val="22"/>
                <w:szCs w:val="22"/>
              </w:rPr>
            </w:pPr>
            <w:r w:rsidRPr="005F3AA9">
              <w:rPr>
                <w:sz w:val="22"/>
                <w:szCs w:val="22"/>
              </w:rPr>
              <w:t>Tryptophane</w:t>
            </w:r>
          </w:p>
          <w:p w14:paraId="25E0312A" w14:textId="77777777" w:rsidR="00BF6C28" w:rsidRPr="005F3AA9" w:rsidRDefault="00BF6C28" w:rsidP="00BF6C28">
            <w:pPr>
              <w:rPr>
                <w:sz w:val="22"/>
                <w:szCs w:val="22"/>
              </w:rPr>
            </w:pPr>
            <w:r w:rsidRPr="005F3AA9">
              <w:rPr>
                <w:sz w:val="22"/>
                <w:szCs w:val="22"/>
              </w:rPr>
              <w:t>Tyrosine</w:t>
            </w:r>
          </w:p>
          <w:p w14:paraId="2DF36FFF" w14:textId="77777777" w:rsidR="00BF6C28" w:rsidRPr="005F3AA9" w:rsidRDefault="00BF6C28" w:rsidP="00BF6C28">
            <w:pPr>
              <w:rPr>
                <w:sz w:val="22"/>
                <w:szCs w:val="22"/>
              </w:rPr>
            </w:pPr>
            <w:r w:rsidRPr="005F3AA9">
              <w:rPr>
                <w:sz w:val="22"/>
                <w:szCs w:val="22"/>
              </w:rPr>
              <w:t>Arginine</w:t>
            </w:r>
          </w:p>
          <w:p w14:paraId="6F1C50AB" w14:textId="77777777" w:rsidR="00BF6C28" w:rsidRPr="005F3AA9" w:rsidRDefault="00BF6C28" w:rsidP="00BF6C28">
            <w:pPr>
              <w:rPr>
                <w:sz w:val="22"/>
                <w:szCs w:val="22"/>
              </w:rPr>
            </w:pPr>
            <w:r w:rsidRPr="005F3AA9">
              <w:rPr>
                <w:sz w:val="22"/>
                <w:szCs w:val="22"/>
              </w:rPr>
              <w:t>Histidine</w:t>
            </w:r>
          </w:p>
          <w:p w14:paraId="4D5ADB92" w14:textId="77777777" w:rsidR="00BF6C28" w:rsidRPr="005F3AA9" w:rsidRDefault="00BF6C28" w:rsidP="00BF6C28">
            <w:pPr>
              <w:rPr>
                <w:sz w:val="22"/>
                <w:szCs w:val="22"/>
              </w:rPr>
            </w:pPr>
            <w:r w:rsidRPr="005F3AA9">
              <w:rPr>
                <w:sz w:val="22"/>
                <w:szCs w:val="22"/>
              </w:rPr>
              <w:t>Lysine</w:t>
            </w:r>
          </w:p>
          <w:p w14:paraId="30FEB39F" w14:textId="77777777" w:rsidR="00BF6C28" w:rsidRPr="005F3AA9" w:rsidRDefault="00BF6C28" w:rsidP="00BF6C28">
            <w:pPr>
              <w:rPr>
                <w:sz w:val="22"/>
                <w:szCs w:val="22"/>
              </w:rPr>
            </w:pPr>
            <w:r w:rsidRPr="005F3AA9">
              <w:rPr>
                <w:sz w:val="22"/>
                <w:szCs w:val="22"/>
              </w:rPr>
              <w:t>Asparaginic acid</w:t>
            </w:r>
          </w:p>
          <w:p w14:paraId="363DB50D" w14:textId="77777777" w:rsidR="00BF6C28" w:rsidRPr="005F3AA9" w:rsidRDefault="00BF6C28" w:rsidP="00BF6C28">
            <w:pPr>
              <w:rPr>
                <w:sz w:val="22"/>
                <w:szCs w:val="22"/>
              </w:rPr>
            </w:pPr>
            <w:r w:rsidRPr="005F3AA9">
              <w:rPr>
                <w:sz w:val="22"/>
                <w:szCs w:val="22"/>
              </w:rPr>
              <w:t>Glutamic acid</w:t>
            </w:r>
          </w:p>
          <w:p w14:paraId="51298722" w14:textId="77777777" w:rsidR="00BF6C28" w:rsidRPr="005F3AA9" w:rsidRDefault="00BF6C28" w:rsidP="00BF6C28">
            <w:pPr>
              <w:rPr>
                <w:sz w:val="22"/>
                <w:szCs w:val="22"/>
              </w:rPr>
            </w:pPr>
            <w:r w:rsidRPr="005F3AA9">
              <w:rPr>
                <w:sz w:val="22"/>
                <w:szCs w:val="22"/>
              </w:rPr>
              <w:t>Serine</w:t>
            </w:r>
          </w:p>
          <w:p w14:paraId="3466A283" w14:textId="77777777" w:rsidR="00BF6C28" w:rsidRPr="005F3AA9" w:rsidRDefault="00BF6C28" w:rsidP="00BF6C28">
            <w:pPr>
              <w:rPr>
                <w:sz w:val="22"/>
                <w:szCs w:val="22"/>
              </w:rPr>
            </w:pPr>
            <w:r w:rsidRPr="005F3AA9">
              <w:rPr>
                <w:sz w:val="22"/>
                <w:szCs w:val="22"/>
              </w:rPr>
              <w:t>Theorine</w:t>
            </w:r>
          </w:p>
          <w:p w14:paraId="0C619C6B" w14:textId="77777777" w:rsidR="00BF6C28" w:rsidRPr="005F3AA9" w:rsidRDefault="00BF6C28" w:rsidP="00BF6C28">
            <w:pPr>
              <w:rPr>
                <w:sz w:val="22"/>
                <w:szCs w:val="22"/>
              </w:rPr>
            </w:pPr>
            <w:r w:rsidRPr="005F3AA9">
              <w:rPr>
                <w:sz w:val="22"/>
                <w:szCs w:val="22"/>
              </w:rPr>
              <w:t>Cysteine</w:t>
            </w:r>
          </w:p>
          <w:p w14:paraId="6558EEF8" w14:textId="77777777" w:rsidR="00BF6C28" w:rsidRPr="005F3AA9" w:rsidRDefault="00BF6C28" w:rsidP="00BF6C28">
            <w:pPr>
              <w:rPr>
                <w:sz w:val="22"/>
                <w:szCs w:val="22"/>
              </w:rPr>
            </w:pPr>
            <w:r w:rsidRPr="005F3AA9">
              <w:rPr>
                <w:sz w:val="22"/>
                <w:szCs w:val="22"/>
              </w:rPr>
              <w:t>Methionine</w:t>
            </w:r>
          </w:p>
          <w:p w14:paraId="7FCA198D" w14:textId="23BA8E46" w:rsidR="00BF6C28" w:rsidRPr="005F3AA9" w:rsidRDefault="00BF6C28" w:rsidP="00BF6C28">
            <w:pPr>
              <w:rPr>
                <w:sz w:val="22"/>
                <w:szCs w:val="22"/>
              </w:rPr>
            </w:pPr>
            <w:r w:rsidRPr="005F3AA9">
              <w:rPr>
                <w:sz w:val="22"/>
                <w:szCs w:val="22"/>
              </w:rPr>
              <w:t>Proline</w:t>
            </w:r>
          </w:p>
          <w:p w14:paraId="0743293E" w14:textId="34057759" w:rsidR="00BF6C28" w:rsidRPr="005F3AA9" w:rsidRDefault="00BF6C28" w:rsidP="00BF6C28">
            <w:pPr>
              <w:rPr>
                <w:sz w:val="22"/>
                <w:szCs w:val="22"/>
              </w:rPr>
            </w:pPr>
            <w:r w:rsidRPr="005F3AA9">
              <w:rPr>
                <w:sz w:val="22"/>
                <w:szCs w:val="22"/>
              </w:rPr>
              <w:t>Plant Proteins</w:t>
            </w:r>
          </w:p>
          <w:p w14:paraId="3691DC1B" w14:textId="0115C613" w:rsidR="00BF6C28" w:rsidRPr="005F3AA9" w:rsidRDefault="00BF6C28" w:rsidP="00BF6C28">
            <w:pPr>
              <w:rPr>
                <w:sz w:val="22"/>
                <w:szCs w:val="22"/>
              </w:rPr>
            </w:pPr>
            <w:r w:rsidRPr="005F3AA9">
              <w:rPr>
                <w:sz w:val="22"/>
                <w:szCs w:val="22"/>
              </w:rPr>
              <w:t>Animal Proteins</w:t>
            </w:r>
          </w:p>
          <w:p w14:paraId="14B5D493" w14:textId="64E3F784" w:rsidR="00BF6C28" w:rsidRPr="005F3AA9" w:rsidRDefault="00BF6C28" w:rsidP="00BF6C28">
            <w:pPr>
              <w:rPr>
                <w:sz w:val="22"/>
                <w:szCs w:val="22"/>
              </w:rPr>
            </w:pPr>
            <w:r w:rsidRPr="005F3AA9">
              <w:rPr>
                <w:sz w:val="22"/>
                <w:szCs w:val="22"/>
              </w:rPr>
              <w:t>Total Proteins</w:t>
            </w:r>
          </w:p>
          <w:p w14:paraId="1EA8B9EF" w14:textId="77777777" w:rsidR="00BF6C28" w:rsidRPr="005F3AA9" w:rsidRDefault="00BF6C28" w:rsidP="00BF6C28">
            <w:pPr>
              <w:rPr>
                <w:sz w:val="22"/>
                <w:szCs w:val="22"/>
              </w:rPr>
            </w:pPr>
            <w:r w:rsidRPr="005F3AA9">
              <w:rPr>
                <w:sz w:val="22"/>
                <w:szCs w:val="22"/>
              </w:rPr>
              <w:t>Alanine</w:t>
            </w:r>
          </w:p>
          <w:p w14:paraId="49F1D7F2" w14:textId="77777777" w:rsidR="00BF6C28" w:rsidRPr="005F3AA9" w:rsidRDefault="00BF6C28" w:rsidP="00BF6C28">
            <w:pPr>
              <w:rPr>
                <w:sz w:val="22"/>
                <w:szCs w:val="22"/>
              </w:rPr>
            </w:pPr>
            <w:r w:rsidRPr="005F3AA9">
              <w:rPr>
                <w:sz w:val="22"/>
                <w:szCs w:val="22"/>
              </w:rPr>
              <w:t>Glycine</w:t>
            </w:r>
          </w:p>
          <w:p w14:paraId="5DF63BC0" w14:textId="77777777" w:rsidR="00BF6C28" w:rsidRPr="005F3AA9" w:rsidRDefault="00BF6C28" w:rsidP="00BF6C28">
            <w:pPr>
              <w:rPr>
                <w:sz w:val="22"/>
                <w:szCs w:val="22"/>
              </w:rPr>
            </w:pPr>
            <w:r w:rsidRPr="005F3AA9">
              <w:rPr>
                <w:sz w:val="22"/>
                <w:szCs w:val="22"/>
              </w:rPr>
              <w:t>Isoleucine</w:t>
            </w:r>
          </w:p>
          <w:p w14:paraId="4A5F109D" w14:textId="77777777" w:rsidR="00BF6C28" w:rsidRPr="005F3AA9" w:rsidRDefault="00BF6C28" w:rsidP="00BF6C28">
            <w:pPr>
              <w:rPr>
                <w:sz w:val="22"/>
                <w:szCs w:val="22"/>
              </w:rPr>
            </w:pPr>
            <w:r w:rsidRPr="005F3AA9">
              <w:rPr>
                <w:sz w:val="22"/>
                <w:szCs w:val="22"/>
              </w:rPr>
              <w:t>Leucine</w:t>
            </w:r>
          </w:p>
          <w:p w14:paraId="3C0D2509" w14:textId="77777777" w:rsidR="00BF6C28" w:rsidRPr="005F3AA9" w:rsidRDefault="00BF6C28" w:rsidP="00BF6C28">
            <w:pPr>
              <w:rPr>
                <w:sz w:val="22"/>
                <w:szCs w:val="22"/>
              </w:rPr>
            </w:pPr>
            <w:r w:rsidRPr="005F3AA9">
              <w:rPr>
                <w:sz w:val="22"/>
                <w:szCs w:val="22"/>
              </w:rPr>
              <w:t>Valine</w:t>
            </w:r>
          </w:p>
          <w:p w14:paraId="5F52A77B" w14:textId="77777777" w:rsidR="00BF6C28" w:rsidRPr="005F3AA9" w:rsidRDefault="00BF6C28" w:rsidP="00BF6C28">
            <w:pPr>
              <w:rPr>
                <w:sz w:val="22"/>
                <w:szCs w:val="22"/>
              </w:rPr>
            </w:pPr>
            <w:r w:rsidRPr="005F3AA9">
              <w:rPr>
                <w:sz w:val="22"/>
                <w:szCs w:val="22"/>
              </w:rPr>
              <w:t>Phenilalanine</w:t>
            </w:r>
          </w:p>
          <w:p w14:paraId="00EFF207" w14:textId="77777777" w:rsidR="00BF6C28" w:rsidRPr="005F3AA9" w:rsidRDefault="00BF6C28" w:rsidP="00BF6C28">
            <w:pPr>
              <w:rPr>
                <w:sz w:val="22"/>
                <w:szCs w:val="22"/>
              </w:rPr>
            </w:pPr>
            <w:r w:rsidRPr="005F3AA9">
              <w:rPr>
                <w:sz w:val="22"/>
                <w:szCs w:val="22"/>
              </w:rPr>
              <w:t>Tryptophane</w:t>
            </w:r>
          </w:p>
          <w:p w14:paraId="1024AFF1" w14:textId="77777777" w:rsidR="00BF6C28" w:rsidRPr="005F3AA9" w:rsidRDefault="00BF6C28" w:rsidP="00BF6C28">
            <w:pPr>
              <w:rPr>
                <w:sz w:val="22"/>
                <w:szCs w:val="22"/>
              </w:rPr>
            </w:pPr>
            <w:r w:rsidRPr="005F3AA9">
              <w:rPr>
                <w:sz w:val="22"/>
                <w:szCs w:val="22"/>
              </w:rPr>
              <w:t>Tyrosine</w:t>
            </w:r>
          </w:p>
          <w:p w14:paraId="6A7E6945" w14:textId="77777777" w:rsidR="00BF6C28" w:rsidRPr="005F3AA9" w:rsidRDefault="00BF6C28" w:rsidP="00BF6C28">
            <w:pPr>
              <w:rPr>
                <w:sz w:val="22"/>
                <w:szCs w:val="22"/>
              </w:rPr>
            </w:pPr>
            <w:r w:rsidRPr="005F3AA9">
              <w:rPr>
                <w:sz w:val="22"/>
                <w:szCs w:val="22"/>
              </w:rPr>
              <w:t>Arginine</w:t>
            </w:r>
          </w:p>
          <w:p w14:paraId="0E9974AB" w14:textId="77777777" w:rsidR="00BF6C28" w:rsidRPr="005F3AA9" w:rsidRDefault="00BF6C28" w:rsidP="00BF6C28">
            <w:pPr>
              <w:rPr>
                <w:sz w:val="22"/>
                <w:szCs w:val="22"/>
              </w:rPr>
            </w:pPr>
            <w:r w:rsidRPr="005F3AA9">
              <w:rPr>
                <w:sz w:val="22"/>
                <w:szCs w:val="22"/>
              </w:rPr>
              <w:t>Histidine</w:t>
            </w:r>
          </w:p>
          <w:p w14:paraId="301D71D4" w14:textId="77777777" w:rsidR="00BF6C28" w:rsidRPr="005F3AA9" w:rsidRDefault="00BF6C28" w:rsidP="00BF6C28">
            <w:pPr>
              <w:rPr>
                <w:sz w:val="22"/>
                <w:szCs w:val="22"/>
              </w:rPr>
            </w:pPr>
            <w:r w:rsidRPr="005F3AA9">
              <w:rPr>
                <w:sz w:val="22"/>
                <w:szCs w:val="22"/>
              </w:rPr>
              <w:t>Lysine</w:t>
            </w:r>
          </w:p>
          <w:p w14:paraId="74A4A436" w14:textId="77777777" w:rsidR="00BF6C28" w:rsidRPr="005F3AA9" w:rsidRDefault="00BF6C28" w:rsidP="00BF6C28">
            <w:pPr>
              <w:rPr>
                <w:sz w:val="22"/>
                <w:szCs w:val="22"/>
              </w:rPr>
            </w:pPr>
            <w:r w:rsidRPr="005F3AA9">
              <w:rPr>
                <w:sz w:val="22"/>
                <w:szCs w:val="22"/>
              </w:rPr>
              <w:t>Asparaginic acid</w:t>
            </w:r>
          </w:p>
          <w:p w14:paraId="6B3C8F6B" w14:textId="77777777" w:rsidR="00BF6C28" w:rsidRPr="005F3AA9" w:rsidRDefault="00BF6C28" w:rsidP="00BF6C28">
            <w:pPr>
              <w:rPr>
                <w:sz w:val="22"/>
                <w:szCs w:val="22"/>
              </w:rPr>
            </w:pPr>
            <w:r w:rsidRPr="005F3AA9">
              <w:rPr>
                <w:sz w:val="22"/>
                <w:szCs w:val="22"/>
              </w:rPr>
              <w:t>Glutamic acid</w:t>
            </w:r>
          </w:p>
          <w:p w14:paraId="0D56F9FB" w14:textId="77777777" w:rsidR="00BF6C28" w:rsidRPr="005F3AA9" w:rsidRDefault="00BF6C28" w:rsidP="00BF6C28">
            <w:pPr>
              <w:rPr>
                <w:sz w:val="22"/>
                <w:szCs w:val="22"/>
              </w:rPr>
            </w:pPr>
            <w:r w:rsidRPr="005F3AA9">
              <w:rPr>
                <w:sz w:val="22"/>
                <w:szCs w:val="22"/>
              </w:rPr>
              <w:t>Serine</w:t>
            </w:r>
          </w:p>
          <w:p w14:paraId="5CC0BA45" w14:textId="77777777" w:rsidR="00BF6C28" w:rsidRPr="005F3AA9" w:rsidRDefault="00BF6C28" w:rsidP="00BF6C28">
            <w:pPr>
              <w:rPr>
                <w:sz w:val="22"/>
                <w:szCs w:val="22"/>
              </w:rPr>
            </w:pPr>
            <w:r w:rsidRPr="005F3AA9">
              <w:rPr>
                <w:sz w:val="22"/>
                <w:szCs w:val="22"/>
              </w:rPr>
              <w:t>Theorine</w:t>
            </w:r>
          </w:p>
          <w:p w14:paraId="68B6C9B9" w14:textId="77777777" w:rsidR="00BF6C28" w:rsidRPr="005F3AA9" w:rsidRDefault="00BF6C28" w:rsidP="00BF6C28">
            <w:pPr>
              <w:rPr>
                <w:sz w:val="22"/>
                <w:szCs w:val="22"/>
              </w:rPr>
            </w:pPr>
            <w:r w:rsidRPr="005F3AA9">
              <w:rPr>
                <w:sz w:val="22"/>
                <w:szCs w:val="22"/>
              </w:rPr>
              <w:t>Cysteine</w:t>
            </w:r>
          </w:p>
          <w:p w14:paraId="4765A42F" w14:textId="77777777" w:rsidR="00BF6C28" w:rsidRPr="005F3AA9" w:rsidRDefault="00BF6C28" w:rsidP="00BF6C28">
            <w:pPr>
              <w:rPr>
                <w:sz w:val="22"/>
                <w:szCs w:val="22"/>
              </w:rPr>
            </w:pPr>
            <w:r w:rsidRPr="005F3AA9">
              <w:rPr>
                <w:sz w:val="22"/>
                <w:szCs w:val="22"/>
              </w:rPr>
              <w:t>Methionine</w:t>
            </w:r>
          </w:p>
          <w:p w14:paraId="312B8294" w14:textId="02568387" w:rsidR="00BF6C28" w:rsidRPr="005F3AA9" w:rsidRDefault="00BF6C28" w:rsidP="00BF6C28">
            <w:pPr>
              <w:rPr>
                <w:sz w:val="22"/>
                <w:szCs w:val="22"/>
              </w:rPr>
            </w:pPr>
            <w:r w:rsidRPr="005F3AA9">
              <w:rPr>
                <w:sz w:val="22"/>
                <w:szCs w:val="22"/>
              </w:rPr>
              <w:t>Proline</w:t>
            </w:r>
          </w:p>
        </w:tc>
        <w:tc>
          <w:tcPr>
            <w:tcW w:w="1438" w:type="dxa"/>
            <w:gridSpan w:val="2"/>
          </w:tcPr>
          <w:p w14:paraId="29C741C1" w14:textId="7507FE6E" w:rsidR="00BF6C28" w:rsidRPr="005F3AA9" w:rsidRDefault="00BF6C28" w:rsidP="00BF6C28">
            <w:pPr>
              <w:rPr>
                <w:sz w:val="22"/>
                <w:szCs w:val="22"/>
              </w:rPr>
            </w:pPr>
            <w:r w:rsidRPr="005F3AA9">
              <w:rPr>
                <w:sz w:val="22"/>
                <w:szCs w:val="22"/>
              </w:rPr>
              <w:t>-1.16*</w:t>
            </w:r>
          </w:p>
          <w:p w14:paraId="5C325E88" w14:textId="202BC086" w:rsidR="00BF6C28" w:rsidRPr="005F3AA9" w:rsidRDefault="00BF6C28" w:rsidP="00BF6C28">
            <w:pPr>
              <w:rPr>
                <w:sz w:val="22"/>
                <w:szCs w:val="22"/>
              </w:rPr>
            </w:pPr>
            <w:r w:rsidRPr="005F3AA9">
              <w:rPr>
                <w:sz w:val="22"/>
                <w:szCs w:val="22"/>
              </w:rPr>
              <w:t>-1.82*</w:t>
            </w:r>
          </w:p>
          <w:p w14:paraId="2844EF75" w14:textId="6D0E3994" w:rsidR="00BF6C28" w:rsidRPr="005F3AA9" w:rsidRDefault="00BF6C28" w:rsidP="00BF6C28">
            <w:pPr>
              <w:rPr>
                <w:sz w:val="22"/>
                <w:szCs w:val="22"/>
              </w:rPr>
            </w:pPr>
            <w:r w:rsidRPr="005F3AA9">
              <w:rPr>
                <w:sz w:val="22"/>
                <w:szCs w:val="22"/>
              </w:rPr>
              <w:t>n.s.</w:t>
            </w:r>
          </w:p>
          <w:p w14:paraId="77A32874" w14:textId="53971BEA" w:rsidR="00BF6C28" w:rsidRPr="005F3AA9" w:rsidRDefault="00BF6C28" w:rsidP="00BF6C28">
            <w:pPr>
              <w:rPr>
                <w:sz w:val="22"/>
                <w:szCs w:val="22"/>
              </w:rPr>
            </w:pPr>
            <w:r w:rsidRPr="005F3AA9">
              <w:rPr>
                <w:sz w:val="22"/>
                <w:szCs w:val="22"/>
              </w:rPr>
              <w:t>n.s.</w:t>
            </w:r>
          </w:p>
          <w:p w14:paraId="4953D8E2" w14:textId="71C9FEA0" w:rsidR="00BF6C28" w:rsidRPr="005F3AA9" w:rsidRDefault="00BF6C28" w:rsidP="00BF6C28">
            <w:pPr>
              <w:rPr>
                <w:sz w:val="22"/>
                <w:szCs w:val="22"/>
              </w:rPr>
            </w:pPr>
            <w:r w:rsidRPr="005F3AA9">
              <w:rPr>
                <w:sz w:val="22"/>
                <w:szCs w:val="22"/>
              </w:rPr>
              <w:t>n.s.</w:t>
            </w:r>
          </w:p>
          <w:p w14:paraId="30B441ED" w14:textId="6D1C1B32" w:rsidR="00BF6C28" w:rsidRPr="005F3AA9" w:rsidRDefault="00BF6C28" w:rsidP="00BF6C28">
            <w:pPr>
              <w:rPr>
                <w:sz w:val="22"/>
                <w:szCs w:val="22"/>
              </w:rPr>
            </w:pPr>
            <w:r w:rsidRPr="005F3AA9">
              <w:rPr>
                <w:sz w:val="22"/>
                <w:szCs w:val="22"/>
              </w:rPr>
              <w:t>n.s.</w:t>
            </w:r>
          </w:p>
          <w:p w14:paraId="0E51E330" w14:textId="0AFEEF62" w:rsidR="00BF6C28" w:rsidRPr="005F3AA9" w:rsidRDefault="00BF6C28" w:rsidP="00BF6C28">
            <w:pPr>
              <w:rPr>
                <w:sz w:val="22"/>
                <w:szCs w:val="22"/>
              </w:rPr>
            </w:pPr>
            <w:r w:rsidRPr="005F3AA9">
              <w:rPr>
                <w:sz w:val="22"/>
                <w:szCs w:val="22"/>
              </w:rPr>
              <w:t>n.s.</w:t>
            </w:r>
          </w:p>
          <w:p w14:paraId="768563DA" w14:textId="2F79819E" w:rsidR="00BF6C28" w:rsidRPr="005F3AA9" w:rsidRDefault="00BF6C28" w:rsidP="00BF6C28">
            <w:pPr>
              <w:rPr>
                <w:sz w:val="22"/>
                <w:szCs w:val="22"/>
              </w:rPr>
            </w:pPr>
            <w:r w:rsidRPr="005F3AA9">
              <w:rPr>
                <w:sz w:val="22"/>
                <w:szCs w:val="22"/>
              </w:rPr>
              <w:t>n.s.</w:t>
            </w:r>
          </w:p>
          <w:p w14:paraId="7654A3F8" w14:textId="1C9B0EC0" w:rsidR="00BF6C28" w:rsidRPr="005F3AA9" w:rsidRDefault="00BF6C28" w:rsidP="00BF6C28">
            <w:pPr>
              <w:rPr>
                <w:sz w:val="22"/>
                <w:szCs w:val="22"/>
              </w:rPr>
            </w:pPr>
            <w:r w:rsidRPr="005F3AA9">
              <w:rPr>
                <w:sz w:val="22"/>
                <w:szCs w:val="22"/>
              </w:rPr>
              <w:t>n.s.</w:t>
            </w:r>
          </w:p>
          <w:p w14:paraId="28235203" w14:textId="0297F117" w:rsidR="00BF6C28" w:rsidRPr="005F3AA9" w:rsidRDefault="00BF6C28" w:rsidP="00BF6C28">
            <w:pPr>
              <w:rPr>
                <w:sz w:val="22"/>
                <w:szCs w:val="22"/>
              </w:rPr>
            </w:pPr>
            <w:r w:rsidRPr="005F3AA9">
              <w:rPr>
                <w:sz w:val="22"/>
                <w:szCs w:val="22"/>
              </w:rPr>
              <w:t>n.s.</w:t>
            </w:r>
          </w:p>
          <w:p w14:paraId="6E0E0CBC" w14:textId="5B739F09" w:rsidR="00BF6C28" w:rsidRPr="005F3AA9" w:rsidRDefault="00BF6C28" w:rsidP="00BF6C28">
            <w:pPr>
              <w:rPr>
                <w:sz w:val="22"/>
                <w:szCs w:val="22"/>
              </w:rPr>
            </w:pPr>
            <w:r w:rsidRPr="005F3AA9">
              <w:rPr>
                <w:sz w:val="22"/>
                <w:szCs w:val="22"/>
              </w:rPr>
              <w:t>n.s.</w:t>
            </w:r>
          </w:p>
          <w:p w14:paraId="2C0B8BB9" w14:textId="558C06A1" w:rsidR="00BF6C28" w:rsidRPr="005F3AA9" w:rsidRDefault="00BF6C28" w:rsidP="00BF6C28">
            <w:pPr>
              <w:rPr>
                <w:sz w:val="22"/>
                <w:szCs w:val="22"/>
              </w:rPr>
            </w:pPr>
            <w:r w:rsidRPr="005F3AA9">
              <w:rPr>
                <w:sz w:val="22"/>
                <w:szCs w:val="22"/>
              </w:rPr>
              <w:t>n.s.</w:t>
            </w:r>
          </w:p>
          <w:p w14:paraId="51FC02C3" w14:textId="79CF3283" w:rsidR="00BF6C28" w:rsidRPr="005F3AA9" w:rsidRDefault="00BF6C28" w:rsidP="00BF6C28">
            <w:pPr>
              <w:rPr>
                <w:sz w:val="22"/>
                <w:szCs w:val="22"/>
              </w:rPr>
            </w:pPr>
            <w:r w:rsidRPr="005F3AA9">
              <w:rPr>
                <w:sz w:val="22"/>
                <w:szCs w:val="22"/>
              </w:rPr>
              <w:t>n.s.</w:t>
            </w:r>
          </w:p>
          <w:p w14:paraId="4C02C26A" w14:textId="371101AB" w:rsidR="00BF6C28" w:rsidRPr="005F3AA9" w:rsidRDefault="00BF6C28" w:rsidP="00BF6C28">
            <w:pPr>
              <w:rPr>
                <w:sz w:val="22"/>
                <w:szCs w:val="22"/>
              </w:rPr>
            </w:pPr>
            <w:r w:rsidRPr="005F3AA9">
              <w:rPr>
                <w:sz w:val="22"/>
                <w:szCs w:val="22"/>
              </w:rPr>
              <w:t>n.s.</w:t>
            </w:r>
          </w:p>
          <w:p w14:paraId="20E9329A" w14:textId="3427B059" w:rsidR="00BF6C28" w:rsidRPr="005F3AA9" w:rsidRDefault="00BF6C28" w:rsidP="00BF6C28">
            <w:pPr>
              <w:rPr>
                <w:sz w:val="22"/>
                <w:szCs w:val="22"/>
              </w:rPr>
            </w:pPr>
            <w:r w:rsidRPr="005F3AA9">
              <w:rPr>
                <w:sz w:val="22"/>
                <w:szCs w:val="22"/>
              </w:rPr>
              <w:t>n.s.</w:t>
            </w:r>
          </w:p>
          <w:p w14:paraId="2D470C79" w14:textId="62DF170C" w:rsidR="00BF6C28" w:rsidRPr="005F3AA9" w:rsidRDefault="00BF6C28" w:rsidP="00BF6C28">
            <w:pPr>
              <w:rPr>
                <w:sz w:val="22"/>
                <w:szCs w:val="22"/>
              </w:rPr>
            </w:pPr>
            <w:r w:rsidRPr="005F3AA9">
              <w:rPr>
                <w:sz w:val="22"/>
                <w:szCs w:val="22"/>
              </w:rPr>
              <w:t>n.s.</w:t>
            </w:r>
          </w:p>
          <w:p w14:paraId="19B63F39" w14:textId="1E2E2529" w:rsidR="00BF6C28" w:rsidRPr="005F3AA9" w:rsidRDefault="00BF6C28" w:rsidP="00BF6C28">
            <w:pPr>
              <w:rPr>
                <w:sz w:val="22"/>
                <w:szCs w:val="22"/>
              </w:rPr>
            </w:pPr>
            <w:r w:rsidRPr="005F3AA9">
              <w:rPr>
                <w:sz w:val="22"/>
                <w:szCs w:val="22"/>
              </w:rPr>
              <w:t>n.s.</w:t>
            </w:r>
          </w:p>
          <w:p w14:paraId="7FA42932" w14:textId="1FD9A1C9" w:rsidR="00BF6C28" w:rsidRPr="005F3AA9" w:rsidRDefault="00BF6C28" w:rsidP="00BF6C28">
            <w:pPr>
              <w:rPr>
                <w:sz w:val="22"/>
                <w:szCs w:val="22"/>
              </w:rPr>
            </w:pPr>
            <w:r w:rsidRPr="005F3AA9">
              <w:rPr>
                <w:sz w:val="22"/>
                <w:szCs w:val="22"/>
              </w:rPr>
              <w:t>n.s.</w:t>
            </w:r>
          </w:p>
          <w:p w14:paraId="57CD6BE8" w14:textId="21518FEA" w:rsidR="00BF6C28" w:rsidRPr="005F3AA9" w:rsidRDefault="00BF6C28" w:rsidP="00BF6C28">
            <w:pPr>
              <w:rPr>
                <w:sz w:val="22"/>
                <w:szCs w:val="22"/>
              </w:rPr>
            </w:pPr>
            <w:r w:rsidRPr="005F3AA9">
              <w:rPr>
                <w:sz w:val="22"/>
                <w:szCs w:val="22"/>
              </w:rPr>
              <w:t>n.s.</w:t>
            </w:r>
          </w:p>
          <w:p w14:paraId="7EB19026" w14:textId="26753BF5" w:rsidR="00BF6C28" w:rsidRPr="005F3AA9" w:rsidRDefault="00BF6C28" w:rsidP="00BF6C28">
            <w:pPr>
              <w:rPr>
                <w:sz w:val="22"/>
                <w:szCs w:val="22"/>
              </w:rPr>
            </w:pPr>
            <w:r w:rsidRPr="005F3AA9">
              <w:rPr>
                <w:sz w:val="22"/>
                <w:szCs w:val="22"/>
              </w:rPr>
              <w:t>n.s.</w:t>
            </w:r>
          </w:p>
          <w:p w14:paraId="7CF3FF15" w14:textId="18FB2C3C" w:rsidR="00BF6C28" w:rsidRPr="005F3AA9" w:rsidRDefault="00BF6C28" w:rsidP="00BF6C28">
            <w:pPr>
              <w:rPr>
                <w:sz w:val="22"/>
                <w:szCs w:val="22"/>
              </w:rPr>
            </w:pPr>
            <w:r w:rsidRPr="005F3AA9">
              <w:rPr>
                <w:sz w:val="22"/>
                <w:szCs w:val="22"/>
              </w:rPr>
              <w:t>n.s.</w:t>
            </w:r>
          </w:p>
          <w:p w14:paraId="0ACA6BCA" w14:textId="09F3337C" w:rsidR="00BF6C28" w:rsidRPr="005F3AA9" w:rsidRDefault="00BF6C28" w:rsidP="00BF6C28">
            <w:pPr>
              <w:rPr>
                <w:sz w:val="22"/>
                <w:szCs w:val="22"/>
              </w:rPr>
            </w:pPr>
            <w:r w:rsidRPr="005F3AA9">
              <w:rPr>
                <w:sz w:val="22"/>
                <w:szCs w:val="22"/>
              </w:rPr>
              <w:t>n.s.</w:t>
            </w:r>
          </w:p>
          <w:p w14:paraId="1295E07A" w14:textId="06577BDE" w:rsidR="00BF6C28" w:rsidRPr="005F3AA9" w:rsidRDefault="00BF6C28" w:rsidP="00BF6C28">
            <w:pPr>
              <w:rPr>
                <w:sz w:val="22"/>
                <w:szCs w:val="22"/>
              </w:rPr>
            </w:pPr>
            <w:r w:rsidRPr="005F3AA9">
              <w:rPr>
                <w:sz w:val="22"/>
                <w:szCs w:val="22"/>
              </w:rPr>
              <w:t>n.s.</w:t>
            </w:r>
          </w:p>
          <w:p w14:paraId="709E0608" w14:textId="25ED6773" w:rsidR="00BF6C28" w:rsidRPr="005F3AA9" w:rsidRDefault="00BF6C28" w:rsidP="00BF6C28">
            <w:pPr>
              <w:rPr>
                <w:sz w:val="22"/>
                <w:szCs w:val="22"/>
              </w:rPr>
            </w:pPr>
            <w:r w:rsidRPr="005F3AA9">
              <w:rPr>
                <w:sz w:val="22"/>
                <w:szCs w:val="22"/>
              </w:rPr>
              <w:t>n.s.</w:t>
            </w:r>
          </w:p>
          <w:p w14:paraId="49802F57" w14:textId="08B2234B" w:rsidR="00BF6C28" w:rsidRPr="005F3AA9" w:rsidRDefault="00BF6C28" w:rsidP="00BF6C28">
            <w:pPr>
              <w:rPr>
                <w:sz w:val="22"/>
                <w:szCs w:val="22"/>
              </w:rPr>
            </w:pPr>
            <w:r w:rsidRPr="005F3AA9">
              <w:rPr>
                <w:sz w:val="22"/>
                <w:szCs w:val="22"/>
              </w:rPr>
              <w:t>-1.41*</w:t>
            </w:r>
          </w:p>
          <w:p w14:paraId="71752EB3" w14:textId="4FEC12BA" w:rsidR="00BF6C28" w:rsidRPr="005F3AA9" w:rsidRDefault="00BF6C28" w:rsidP="00BF6C28">
            <w:pPr>
              <w:rPr>
                <w:sz w:val="22"/>
                <w:szCs w:val="22"/>
              </w:rPr>
            </w:pPr>
            <w:r w:rsidRPr="005F3AA9">
              <w:rPr>
                <w:sz w:val="22"/>
                <w:szCs w:val="22"/>
              </w:rPr>
              <w:t>n.s.</w:t>
            </w:r>
          </w:p>
          <w:p w14:paraId="378D881B" w14:textId="7DD38FDD" w:rsidR="00BF6C28" w:rsidRPr="005F3AA9" w:rsidRDefault="00BF6C28" w:rsidP="00BF6C28">
            <w:pPr>
              <w:rPr>
                <w:sz w:val="22"/>
                <w:szCs w:val="22"/>
              </w:rPr>
            </w:pPr>
            <w:r w:rsidRPr="005F3AA9">
              <w:rPr>
                <w:sz w:val="22"/>
                <w:szCs w:val="22"/>
              </w:rPr>
              <w:t>n.s.</w:t>
            </w:r>
          </w:p>
          <w:p w14:paraId="4BAB500C" w14:textId="7DA15592" w:rsidR="00BF6C28" w:rsidRPr="005F3AA9" w:rsidRDefault="00BF6C28" w:rsidP="00BF6C28">
            <w:pPr>
              <w:rPr>
                <w:sz w:val="22"/>
                <w:szCs w:val="22"/>
              </w:rPr>
            </w:pPr>
            <w:r w:rsidRPr="005F3AA9">
              <w:rPr>
                <w:sz w:val="22"/>
                <w:szCs w:val="22"/>
              </w:rPr>
              <w:t>n.s.</w:t>
            </w:r>
          </w:p>
          <w:p w14:paraId="062AA6D8" w14:textId="4E413A18" w:rsidR="00BF6C28" w:rsidRPr="005F3AA9" w:rsidRDefault="00BF6C28" w:rsidP="00BF6C28">
            <w:pPr>
              <w:rPr>
                <w:sz w:val="22"/>
                <w:szCs w:val="22"/>
              </w:rPr>
            </w:pPr>
            <w:r w:rsidRPr="005F3AA9">
              <w:rPr>
                <w:sz w:val="22"/>
                <w:szCs w:val="22"/>
              </w:rPr>
              <w:t>n.s.</w:t>
            </w:r>
          </w:p>
          <w:p w14:paraId="3F476908" w14:textId="42BF34B6" w:rsidR="00BF6C28" w:rsidRPr="005F3AA9" w:rsidRDefault="00BF6C28" w:rsidP="00BF6C28">
            <w:pPr>
              <w:rPr>
                <w:sz w:val="22"/>
                <w:szCs w:val="22"/>
              </w:rPr>
            </w:pPr>
            <w:r w:rsidRPr="005F3AA9">
              <w:rPr>
                <w:sz w:val="22"/>
                <w:szCs w:val="22"/>
              </w:rPr>
              <w:t>n.s.</w:t>
            </w:r>
          </w:p>
          <w:p w14:paraId="31951CB1" w14:textId="4CB16ADB" w:rsidR="00BF6C28" w:rsidRPr="005F3AA9" w:rsidRDefault="00BF6C28" w:rsidP="00BF6C28">
            <w:pPr>
              <w:rPr>
                <w:sz w:val="22"/>
                <w:szCs w:val="22"/>
              </w:rPr>
            </w:pPr>
            <w:r w:rsidRPr="005F3AA9">
              <w:rPr>
                <w:sz w:val="22"/>
                <w:szCs w:val="22"/>
              </w:rPr>
              <w:t>n.s.</w:t>
            </w:r>
          </w:p>
          <w:p w14:paraId="04A0C6FF" w14:textId="4247234D" w:rsidR="00BF6C28" w:rsidRPr="005F3AA9" w:rsidRDefault="00BF6C28" w:rsidP="00BF6C28">
            <w:pPr>
              <w:rPr>
                <w:sz w:val="22"/>
                <w:szCs w:val="22"/>
              </w:rPr>
            </w:pPr>
            <w:r w:rsidRPr="005F3AA9">
              <w:rPr>
                <w:sz w:val="22"/>
                <w:szCs w:val="22"/>
              </w:rPr>
              <w:t>n.s.</w:t>
            </w:r>
          </w:p>
          <w:p w14:paraId="2B95D61F" w14:textId="08E02809" w:rsidR="00BF6C28" w:rsidRPr="005F3AA9" w:rsidRDefault="00BF6C28" w:rsidP="00BF6C28">
            <w:pPr>
              <w:rPr>
                <w:sz w:val="22"/>
                <w:szCs w:val="22"/>
              </w:rPr>
            </w:pPr>
            <w:r w:rsidRPr="005F3AA9">
              <w:rPr>
                <w:sz w:val="22"/>
                <w:szCs w:val="22"/>
              </w:rPr>
              <w:t>n.s.</w:t>
            </w:r>
          </w:p>
          <w:p w14:paraId="2E44287F" w14:textId="51BB9EC2" w:rsidR="00BF6C28" w:rsidRPr="005F3AA9" w:rsidRDefault="00BF6C28" w:rsidP="00BF6C28">
            <w:pPr>
              <w:rPr>
                <w:sz w:val="22"/>
                <w:szCs w:val="22"/>
              </w:rPr>
            </w:pPr>
            <w:r w:rsidRPr="005F3AA9">
              <w:rPr>
                <w:sz w:val="22"/>
                <w:szCs w:val="22"/>
              </w:rPr>
              <w:t>n.s.</w:t>
            </w:r>
          </w:p>
          <w:p w14:paraId="07D263AF" w14:textId="4492DC20" w:rsidR="00BF6C28" w:rsidRPr="005F3AA9" w:rsidRDefault="00BF6C28" w:rsidP="00BF6C28">
            <w:pPr>
              <w:rPr>
                <w:sz w:val="22"/>
                <w:szCs w:val="22"/>
              </w:rPr>
            </w:pPr>
            <w:r w:rsidRPr="005F3AA9">
              <w:rPr>
                <w:sz w:val="22"/>
                <w:szCs w:val="22"/>
              </w:rPr>
              <w:t>n.s.</w:t>
            </w:r>
          </w:p>
          <w:p w14:paraId="2D46F85B" w14:textId="73FA53D8" w:rsidR="00BF6C28" w:rsidRPr="005F3AA9" w:rsidRDefault="00BF6C28" w:rsidP="00BF6C28">
            <w:pPr>
              <w:rPr>
                <w:sz w:val="22"/>
                <w:szCs w:val="22"/>
              </w:rPr>
            </w:pPr>
            <w:r w:rsidRPr="005F3AA9">
              <w:rPr>
                <w:sz w:val="22"/>
                <w:szCs w:val="22"/>
              </w:rPr>
              <w:t>n.s.</w:t>
            </w:r>
          </w:p>
          <w:p w14:paraId="16B2955A" w14:textId="7FA7A8FD" w:rsidR="00BF6C28" w:rsidRPr="005F3AA9" w:rsidRDefault="00BF6C28" w:rsidP="00BF6C28">
            <w:pPr>
              <w:rPr>
                <w:sz w:val="22"/>
                <w:szCs w:val="22"/>
              </w:rPr>
            </w:pPr>
            <w:r w:rsidRPr="005F3AA9">
              <w:rPr>
                <w:sz w:val="22"/>
                <w:szCs w:val="22"/>
              </w:rPr>
              <w:t>n.s.</w:t>
            </w:r>
          </w:p>
          <w:p w14:paraId="5C184C73" w14:textId="63114A36" w:rsidR="00BF6C28" w:rsidRPr="005F3AA9" w:rsidRDefault="00BF6C28" w:rsidP="00BF6C28">
            <w:pPr>
              <w:rPr>
                <w:sz w:val="22"/>
                <w:szCs w:val="22"/>
              </w:rPr>
            </w:pPr>
            <w:r w:rsidRPr="005F3AA9">
              <w:rPr>
                <w:sz w:val="22"/>
                <w:szCs w:val="22"/>
              </w:rPr>
              <w:t>n.s.</w:t>
            </w:r>
          </w:p>
          <w:p w14:paraId="2B39BECE" w14:textId="529D7FAE" w:rsidR="00BF6C28" w:rsidRPr="005F3AA9" w:rsidRDefault="00BF6C28" w:rsidP="00BF6C28">
            <w:pPr>
              <w:rPr>
                <w:sz w:val="22"/>
                <w:szCs w:val="22"/>
              </w:rPr>
            </w:pPr>
            <w:r w:rsidRPr="005F3AA9">
              <w:rPr>
                <w:sz w:val="22"/>
                <w:szCs w:val="22"/>
              </w:rPr>
              <w:t>n.s.</w:t>
            </w:r>
          </w:p>
          <w:p w14:paraId="6159B54F" w14:textId="25C0E967" w:rsidR="00BF6C28" w:rsidRPr="005F3AA9" w:rsidRDefault="00BF6C28" w:rsidP="00BF6C28">
            <w:pPr>
              <w:rPr>
                <w:sz w:val="22"/>
                <w:szCs w:val="22"/>
              </w:rPr>
            </w:pPr>
            <w:r w:rsidRPr="005F3AA9">
              <w:rPr>
                <w:sz w:val="22"/>
                <w:szCs w:val="22"/>
              </w:rPr>
              <w:t>n.s.</w:t>
            </w:r>
          </w:p>
          <w:p w14:paraId="0BDFE2F5" w14:textId="6AA34BDA" w:rsidR="00BF6C28" w:rsidRPr="005F3AA9" w:rsidRDefault="00BF6C28" w:rsidP="00BF6C28">
            <w:pPr>
              <w:rPr>
                <w:sz w:val="22"/>
                <w:szCs w:val="22"/>
              </w:rPr>
            </w:pPr>
            <w:r w:rsidRPr="005F3AA9">
              <w:rPr>
                <w:sz w:val="22"/>
                <w:szCs w:val="22"/>
              </w:rPr>
              <w:t>2.78***</w:t>
            </w:r>
          </w:p>
          <w:p w14:paraId="6D3D4187" w14:textId="23AEC208" w:rsidR="00BF6C28" w:rsidRPr="005F3AA9" w:rsidRDefault="00BF6C28" w:rsidP="00BF6C28">
            <w:pPr>
              <w:rPr>
                <w:sz w:val="22"/>
                <w:szCs w:val="22"/>
              </w:rPr>
            </w:pPr>
            <w:r w:rsidRPr="005F3AA9">
              <w:rPr>
                <w:sz w:val="22"/>
                <w:szCs w:val="22"/>
              </w:rPr>
              <w:t>n.s.</w:t>
            </w:r>
          </w:p>
        </w:tc>
        <w:tc>
          <w:tcPr>
            <w:tcW w:w="1610" w:type="dxa"/>
          </w:tcPr>
          <w:p w14:paraId="64FF7719" w14:textId="77777777" w:rsidR="00BF6C28" w:rsidRPr="005F3AA9" w:rsidRDefault="00BF6C28" w:rsidP="00BF6C28">
            <w:pPr>
              <w:rPr>
                <w:sz w:val="22"/>
                <w:szCs w:val="22"/>
              </w:rPr>
            </w:pPr>
            <w:r w:rsidRPr="005F3AA9">
              <w:rPr>
                <w:sz w:val="22"/>
                <w:szCs w:val="22"/>
              </w:rPr>
              <w:t>Linear regression,</w:t>
            </w:r>
          </w:p>
          <w:p w14:paraId="6207C91C" w14:textId="3788DF63"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FBB14C1" w14:textId="77777777" w:rsidR="00BF6C28" w:rsidRPr="005F3AA9" w:rsidRDefault="00BF6C28" w:rsidP="00BF6C28">
            <w:pPr>
              <w:rPr>
                <w:sz w:val="22"/>
                <w:szCs w:val="22"/>
              </w:rPr>
            </w:pPr>
          </w:p>
        </w:tc>
        <w:tc>
          <w:tcPr>
            <w:tcW w:w="907" w:type="dxa"/>
          </w:tcPr>
          <w:p w14:paraId="27182B4C" w14:textId="2ACEC86E" w:rsidR="00BF6C28" w:rsidRPr="005F3AA9" w:rsidRDefault="00BF6C28" w:rsidP="00BF6C28">
            <w:pPr>
              <w:rPr>
                <w:sz w:val="22"/>
                <w:szCs w:val="22"/>
              </w:rPr>
            </w:pPr>
            <w:r w:rsidRPr="005F3AA9">
              <w:rPr>
                <w:sz w:val="22"/>
                <w:szCs w:val="22"/>
              </w:rPr>
              <w:t>6</w:t>
            </w:r>
          </w:p>
        </w:tc>
      </w:tr>
      <w:tr w:rsidR="00BF6C28" w:rsidRPr="005F3AA9" w14:paraId="3BAFA300" w14:textId="77777777" w:rsidTr="00346ACE">
        <w:tc>
          <w:tcPr>
            <w:tcW w:w="1776" w:type="dxa"/>
          </w:tcPr>
          <w:p w14:paraId="7C6CD87B" w14:textId="77777777" w:rsidR="00BF6C28" w:rsidRPr="005F3AA9" w:rsidRDefault="00BF6C28" w:rsidP="00BF6C28">
            <w:pPr>
              <w:rPr>
                <w:sz w:val="22"/>
                <w:szCs w:val="22"/>
              </w:rPr>
            </w:pPr>
            <w:r w:rsidRPr="005F3AA9">
              <w:rPr>
                <w:sz w:val="22"/>
                <w:szCs w:val="22"/>
              </w:rPr>
              <w:t>Gopinath et al. 2014, Australia</w:t>
            </w:r>
          </w:p>
          <w:p w14:paraId="32E5B51C" w14:textId="76B9E8FB" w:rsidR="00BF6C28" w:rsidRPr="005F3AA9" w:rsidRDefault="00BF6C28" w:rsidP="00BF6C28">
            <w:pPr>
              <w:rPr>
                <w:b/>
                <w:sz w:val="22"/>
                <w:szCs w:val="22"/>
              </w:rPr>
            </w:pPr>
            <w:r w:rsidRPr="005F3AA9">
              <w:rPr>
                <w:sz w:val="22"/>
                <w:szCs w:val="22"/>
              </w:rPr>
              <w:fldChar w:fldCharType="begin">
                <w:fldData xml:space="preserve">PEVuZE5vdGU+PENpdGU+PEF1dGhvcj5Hb3BpbmF0aDwvQXV0aG9yPjxZZWFyPjIwMTQ8L1llYXI+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Hb3BpbmF0aDwvQXV0aG9yPjxZZWFyPjIwMTQ8L1llYXI+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2]</w:t>
            </w:r>
            <w:r w:rsidRPr="005F3AA9">
              <w:rPr>
                <w:sz w:val="22"/>
                <w:szCs w:val="22"/>
              </w:rPr>
              <w:fldChar w:fldCharType="end"/>
            </w:r>
          </w:p>
        </w:tc>
        <w:tc>
          <w:tcPr>
            <w:tcW w:w="1811" w:type="dxa"/>
          </w:tcPr>
          <w:p w14:paraId="446CC52A" w14:textId="4564F7E1" w:rsidR="00BF6C28" w:rsidRPr="005F3AA9" w:rsidRDefault="00BF6C28" w:rsidP="00BF6C28">
            <w:pPr>
              <w:rPr>
                <w:sz w:val="22"/>
                <w:szCs w:val="22"/>
              </w:rPr>
            </w:pPr>
            <w:r w:rsidRPr="005F3AA9">
              <w:rPr>
                <w:sz w:val="22"/>
                <w:szCs w:val="22"/>
              </w:rPr>
              <w:t xml:space="preserve">n: 888; </w:t>
            </w:r>
          </w:p>
          <w:p w14:paraId="1BD4C66F" w14:textId="77777777" w:rsidR="00BF6C28" w:rsidRPr="005F3AA9" w:rsidRDefault="00BF6C28" w:rsidP="00BF6C28">
            <w:pPr>
              <w:rPr>
                <w:sz w:val="22"/>
                <w:szCs w:val="22"/>
              </w:rPr>
            </w:pPr>
            <w:r w:rsidRPr="005F3AA9">
              <w:rPr>
                <w:sz w:val="22"/>
                <w:szCs w:val="22"/>
              </w:rPr>
              <w:t>age: baseline 12, follow up 17;</w:t>
            </w:r>
          </w:p>
          <w:p w14:paraId="3161C25F" w14:textId="4D86587E" w:rsidR="00BF6C28" w:rsidRPr="005F3AA9" w:rsidRDefault="00BF6C28" w:rsidP="00BF6C28">
            <w:pPr>
              <w:rPr>
                <w:sz w:val="22"/>
                <w:szCs w:val="22"/>
              </w:rPr>
            </w:pPr>
            <w:r w:rsidRPr="005F3AA9">
              <w:rPr>
                <w:sz w:val="22"/>
                <w:szCs w:val="22"/>
              </w:rPr>
              <w:t>female: 49.0%</w:t>
            </w:r>
          </w:p>
        </w:tc>
        <w:tc>
          <w:tcPr>
            <w:tcW w:w="1526" w:type="dxa"/>
          </w:tcPr>
          <w:p w14:paraId="0E6A9021" w14:textId="61D4D4A1" w:rsidR="00BF6C28" w:rsidRPr="005F3AA9" w:rsidRDefault="00BF6C28" w:rsidP="00BF6C28">
            <w:pPr>
              <w:rPr>
                <w:sz w:val="22"/>
                <w:szCs w:val="22"/>
              </w:rPr>
            </w:pPr>
            <w:r w:rsidRPr="005F3AA9">
              <w:rPr>
                <w:sz w:val="22"/>
                <w:szCs w:val="22"/>
              </w:rPr>
              <w:t>Cohort study</w:t>
            </w:r>
          </w:p>
        </w:tc>
        <w:tc>
          <w:tcPr>
            <w:tcW w:w="989" w:type="dxa"/>
          </w:tcPr>
          <w:p w14:paraId="2927FEC2" w14:textId="2C3CCF85" w:rsidR="00BF6C28" w:rsidRPr="005F3AA9" w:rsidRDefault="00BF6C28" w:rsidP="00BF6C28">
            <w:pPr>
              <w:rPr>
                <w:sz w:val="22"/>
                <w:szCs w:val="22"/>
              </w:rPr>
            </w:pPr>
            <w:r w:rsidRPr="005F3AA9">
              <w:rPr>
                <w:sz w:val="22"/>
                <w:szCs w:val="22"/>
              </w:rPr>
              <w:t>FFQ</w:t>
            </w:r>
          </w:p>
        </w:tc>
        <w:tc>
          <w:tcPr>
            <w:tcW w:w="1413" w:type="dxa"/>
          </w:tcPr>
          <w:p w14:paraId="65AAD7DE" w14:textId="5B2C59AA" w:rsidR="00BF6C28" w:rsidRPr="005F3AA9" w:rsidRDefault="00BF6C28" w:rsidP="00BF6C28">
            <w:pPr>
              <w:rPr>
                <w:sz w:val="22"/>
                <w:szCs w:val="22"/>
              </w:rPr>
            </w:pPr>
            <w:r w:rsidRPr="005F3AA9">
              <w:rPr>
                <w:sz w:val="22"/>
                <w:szCs w:val="22"/>
              </w:rPr>
              <w:t>Unknown</w:t>
            </w:r>
          </w:p>
        </w:tc>
        <w:tc>
          <w:tcPr>
            <w:tcW w:w="1356" w:type="dxa"/>
          </w:tcPr>
          <w:p w14:paraId="33F1F3D0" w14:textId="617F2492" w:rsidR="00BF6C28" w:rsidRPr="005F3AA9" w:rsidRDefault="00BF6C28" w:rsidP="00BF6C28">
            <w:pPr>
              <w:rPr>
                <w:sz w:val="22"/>
                <w:szCs w:val="22"/>
              </w:rPr>
            </w:pPr>
            <w:r w:rsidRPr="005F3AA9">
              <w:rPr>
                <w:sz w:val="22"/>
                <w:szCs w:val="22"/>
              </w:rPr>
              <w:t>Boys</w:t>
            </w:r>
          </w:p>
          <w:p w14:paraId="7DE39468" w14:textId="77777777" w:rsidR="00BF6C28" w:rsidRPr="005F3AA9" w:rsidRDefault="00BF6C28" w:rsidP="00BF6C28">
            <w:pPr>
              <w:rPr>
                <w:sz w:val="22"/>
                <w:szCs w:val="22"/>
              </w:rPr>
            </w:pPr>
          </w:p>
          <w:p w14:paraId="1EC15797" w14:textId="77777777" w:rsidR="00BF6C28" w:rsidRPr="005F3AA9" w:rsidRDefault="00BF6C28" w:rsidP="00BF6C28">
            <w:pPr>
              <w:rPr>
                <w:sz w:val="22"/>
                <w:szCs w:val="22"/>
              </w:rPr>
            </w:pPr>
          </w:p>
          <w:p w14:paraId="7A49EE6E" w14:textId="77777777" w:rsidR="00BF6C28" w:rsidRPr="005F3AA9" w:rsidRDefault="00BF6C28" w:rsidP="00BF6C28">
            <w:pPr>
              <w:rPr>
                <w:sz w:val="22"/>
                <w:szCs w:val="22"/>
              </w:rPr>
            </w:pPr>
          </w:p>
          <w:p w14:paraId="7E6517DD" w14:textId="3922BDFF" w:rsidR="00BF6C28" w:rsidRPr="005F3AA9" w:rsidRDefault="00BF6C28" w:rsidP="00BF6C28">
            <w:pPr>
              <w:rPr>
                <w:sz w:val="22"/>
                <w:szCs w:val="22"/>
              </w:rPr>
            </w:pPr>
            <w:r w:rsidRPr="005F3AA9">
              <w:rPr>
                <w:sz w:val="22"/>
                <w:szCs w:val="22"/>
              </w:rPr>
              <w:t>Girls</w:t>
            </w:r>
          </w:p>
        </w:tc>
        <w:tc>
          <w:tcPr>
            <w:tcW w:w="2303" w:type="dxa"/>
          </w:tcPr>
          <w:p w14:paraId="145D0032" w14:textId="77777777" w:rsidR="00BF6C28" w:rsidRPr="005F3AA9" w:rsidRDefault="00BF6C28" w:rsidP="00BF6C28">
            <w:pPr>
              <w:rPr>
                <w:sz w:val="22"/>
                <w:szCs w:val="22"/>
              </w:rPr>
            </w:pPr>
            <w:r w:rsidRPr="005F3AA9">
              <w:rPr>
                <w:sz w:val="22"/>
                <w:szCs w:val="22"/>
              </w:rPr>
              <w:t>Total dairy</w:t>
            </w:r>
          </w:p>
          <w:p w14:paraId="185B8005" w14:textId="77777777" w:rsidR="00BF6C28" w:rsidRPr="005F3AA9" w:rsidRDefault="00BF6C28" w:rsidP="00BF6C28">
            <w:pPr>
              <w:rPr>
                <w:sz w:val="22"/>
                <w:szCs w:val="22"/>
              </w:rPr>
            </w:pPr>
            <w:r w:rsidRPr="005F3AA9">
              <w:rPr>
                <w:sz w:val="22"/>
                <w:szCs w:val="22"/>
              </w:rPr>
              <w:t>Milk</w:t>
            </w:r>
          </w:p>
          <w:p w14:paraId="1A7B8065" w14:textId="77777777" w:rsidR="00BF6C28" w:rsidRPr="005F3AA9" w:rsidRDefault="00BF6C28" w:rsidP="00BF6C28">
            <w:pPr>
              <w:rPr>
                <w:sz w:val="22"/>
                <w:szCs w:val="22"/>
              </w:rPr>
            </w:pPr>
            <w:r w:rsidRPr="005F3AA9">
              <w:rPr>
                <w:sz w:val="22"/>
                <w:szCs w:val="22"/>
              </w:rPr>
              <w:t>Cheese</w:t>
            </w:r>
          </w:p>
          <w:p w14:paraId="126233A5" w14:textId="77777777" w:rsidR="00BF6C28" w:rsidRPr="005F3AA9" w:rsidRDefault="00BF6C28" w:rsidP="00BF6C28">
            <w:pPr>
              <w:rPr>
                <w:sz w:val="22"/>
                <w:szCs w:val="22"/>
              </w:rPr>
            </w:pPr>
            <w:r w:rsidRPr="005F3AA9">
              <w:rPr>
                <w:sz w:val="22"/>
                <w:szCs w:val="22"/>
              </w:rPr>
              <w:t>Yoghurt</w:t>
            </w:r>
          </w:p>
          <w:p w14:paraId="56B911BE" w14:textId="77777777" w:rsidR="00BF6C28" w:rsidRPr="005F3AA9" w:rsidRDefault="00BF6C28" w:rsidP="00BF6C28">
            <w:pPr>
              <w:rPr>
                <w:sz w:val="22"/>
                <w:szCs w:val="22"/>
              </w:rPr>
            </w:pPr>
            <w:r w:rsidRPr="005F3AA9">
              <w:rPr>
                <w:sz w:val="22"/>
                <w:szCs w:val="22"/>
              </w:rPr>
              <w:t>Total dairy</w:t>
            </w:r>
          </w:p>
          <w:p w14:paraId="14EA8BEE" w14:textId="77777777" w:rsidR="00BF6C28" w:rsidRPr="005F3AA9" w:rsidRDefault="00BF6C28" w:rsidP="00BF6C28">
            <w:pPr>
              <w:rPr>
                <w:sz w:val="22"/>
                <w:szCs w:val="22"/>
              </w:rPr>
            </w:pPr>
            <w:r w:rsidRPr="005F3AA9">
              <w:rPr>
                <w:sz w:val="22"/>
                <w:szCs w:val="22"/>
              </w:rPr>
              <w:t>Milk</w:t>
            </w:r>
          </w:p>
          <w:p w14:paraId="0506DE24" w14:textId="77777777" w:rsidR="00BF6C28" w:rsidRPr="005F3AA9" w:rsidRDefault="00BF6C28" w:rsidP="00BF6C28">
            <w:pPr>
              <w:rPr>
                <w:sz w:val="22"/>
                <w:szCs w:val="22"/>
              </w:rPr>
            </w:pPr>
            <w:r w:rsidRPr="005F3AA9">
              <w:rPr>
                <w:sz w:val="22"/>
                <w:szCs w:val="22"/>
              </w:rPr>
              <w:t>Cheese</w:t>
            </w:r>
          </w:p>
          <w:p w14:paraId="07516CC1" w14:textId="5A800F9B" w:rsidR="00BF6C28" w:rsidRPr="005F3AA9" w:rsidRDefault="00BF6C28" w:rsidP="00BF6C28">
            <w:pPr>
              <w:rPr>
                <w:sz w:val="22"/>
                <w:szCs w:val="22"/>
              </w:rPr>
            </w:pPr>
            <w:r w:rsidRPr="005F3AA9">
              <w:rPr>
                <w:sz w:val="22"/>
                <w:szCs w:val="22"/>
              </w:rPr>
              <w:t>Yoghurt</w:t>
            </w:r>
          </w:p>
        </w:tc>
        <w:tc>
          <w:tcPr>
            <w:tcW w:w="1438" w:type="dxa"/>
            <w:gridSpan w:val="2"/>
          </w:tcPr>
          <w:p w14:paraId="69BB151B" w14:textId="1328A409" w:rsidR="00BF6C28" w:rsidRPr="005F3AA9" w:rsidRDefault="00BF6C28" w:rsidP="00BF6C28">
            <w:pPr>
              <w:rPr>
                <w:sz w:val="22"/>
                <w:szCs w:val="22"/>
              </w:rPr>
            </w:pPr>
            <w:r w:rsidRPr="005F3AA9">
              <w:rPr>
                <w:sz w:val="22"/>
                <w:szCs w:val="22"/>
              </w:rPr>
              <w:t>n.s.</w:t>
            </w:r>
          </w:p>
          <w:p w14:paraId="6AC29623" w14:textId="6D368EFD" w:rsidR="00BF6C28" w:rsidRPr="005F3AA9" w:rsidRDefault="00BF6C28" w:rsidP="00BF6C28">
            <w:pPr>
              <w:rPr>
                <w:sz w:val="22"/>
                <w:szCs w:val="22"/>
              </w:rPr>
            </w:pPr>
            <w:r w:rsidRPr="005F3AA9">
              <w:rPr>
                <w:sz w:val="22"/>
                <w:szCs w:val="22"/>
              </w:rPr>
              <w:t>n.s.</w:t>
            </w:r>
          </w:p>
          <w:p w14:paraId="4606B619" w14:textId="7FC49AA5" w:rsidR="00BF6C28" w:rsidRPr="005F3AA9" w:rsidRDefault="00BF6C28" w:rsidP="00BF6C28">
            <w:pPr>
              <w:rPr>
                <w:sz w:val="22"/>
                <w:szCs w:val="22"/>
              </w:rPr>
            </w:pPr>
            <w:r w:rsidRPr="005F3AA9">
              <w:rPr>
                <w:sz w:val="22"/>
                <w:szCs w:val="22"/>
              </w:rPr>
              <w:t>n.s.</w:t>
            </w:r>
          </w:p>
          <w:p w14:paraId="0A84C0D1" w14:textId="706EA238" w:rsidR="00BF6C28" w:rsidRPr="005F3AA9" w:rsidRDefault="00BF6C28" w:rsidP="00BF6C28">
            <w:pPr>
              <w:rPr>
                <w:sz w:val="22"/>
                <w:szCs w:val="22"/>
              </w:rPr>
            </w:pPr>
            <w:r w:rsidRPr="005F3AA9">
              <w:rPr>
                <w:sz w:val="22"/>
                <w:szCs w:val="22"/>
              </w:rPr>
              <w:t>n.s.</w:t>
            </w:r>
          </w:p>
          <w:p w14:paraId="057701BE" w14:textId="77777777" w:rsidR="00BF6C28" w:rsidRPr="005F3AA9" w:rsidRDefault="00BF6C28" w:rsidP="00BF6C28">
            <w:pPr>
              <w:rPr>
                <w:sz w:val="22"/>
                <w:szCs w:val="22"/>
              </w:rPr>
            </w:pPr>
            <w:r w:rsidRPr="005F3AA9">
              <w:rPr>
                <w:sz w:val="22"/>
                <w:szCs w:val="22"/>
              </w:rPr>
              <w:t>-1.04*</w:t>
            </w:r>
          </w:p>
          <w:p w14:paraId="7AB5A613" w14:textId="77777777" w:rsidR="00BF6C28" w:rsidRPr="005F3AA9" w:rsidRDefault="00BF6C28" w:rsidP="00BF6C28">
            <w:pPr>
              <w:rPr>
                <w:sz w:val="22"/>
                <w:szCs w:val="22"/>
              </w:rPr>
            </w:pPr>
            <w:r w:rsidRPr="005F3AA9">
              <w:rPr>
                <w:sz w:val="22"/>
                <w:szCs w:val="22"/>
              </w:rPr>
              <w:t>-1.14*</w:t>
            </w:r>
          </w:p>
          <w:p w14:paraId="16B7B9D5" w14:textId="77777777" w:rsidR="00BF6C28" w:rsidRPr="005F3AA9" w:rsidRDefault="00BF6C28" w:rsidP="00BF6C28">
            <w:pPr>
              <w:rPr>
                <w:sz w:val="22"/>
                <w:szCs w:val="22"/>
              </w:rPr>
            </w:pPr>
            <w:r w:rsidRPr="005F3AA9">
              <w:rPr>
                <w:sz w:val="22"/>
                <w:szCs w:val="22"/>
              </w:rPr>
              <w:t>-5.28**</w:t>
            </w:r>
          </w:p>
          <w:p w14:paraId="59C5D824" w14:textId="7110F45C" w:rsidR="00BF6C28" w:rsidRPr="005F3AA9" w:rsidRDefault="00BF6C28" w:rsidP="00BF6C28">
            <w:pPr>
              <w:rPr>
                <w:sz w:val="22"/>
                <w:szCs w:val="22"/>
              </w:rPr>
            </w:pPr>
            <w:r w:rsidRPr="005F3AA9">
              <w:rPr>
                <w:sz w:val="22"/>
                <w:szCs w:val="22"/>
              </w:rPr>
              <w:t>n.s.</w:t>
            </w:r>
          </w:p>
        </w:tc>
        <w:tc>
          <w:tcPr>
            <w:tcW w:w="1610" w:type="dxa"/>
          </w:tcPr>
          <w:p w14:paraId="15E17672" w14:textId="77777777" w:rsidR="00BF6C28" w:rsidRPr="005F3AA9" w:rsidRDefault="00BF6C28" w:rsidP="00BF6C28">
            <w:pPr>
              <w:rPr>
                <w:sz w:val="22"/>
                <w:szCs w:val="22"/>
              </w:rPr>
            </w:pPr>
            <w:r w:rsidRPr="005F3AA9">
              <w:rPr>
                <w:sz w:val="22"/>
                <w:szCs w:val="22"/>
              </w:rPr>
              <w:t>Linear regression,</w:t>
            </w:r>
          </w:p>
          <w:p w14:paraId="1601C77B" w14:textId="0589AE3D"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5D4E6A76" w14:textId="4F78AB98" w:rsidR="00BF6C28" w:rsidRPr="005F3AA9" w:rsidRDefault="00BF6C28" w:rsidP="00BF6C28">
            <w:pPr>
              <w:rPr>
                <w:sz w:val="22"/>
                <w:szCs w:val="22"/>
              </w:rPr>
            </w:pPr>
            <w:r w:rsidRPr="005F3AA9">
              <w:rPr>
                <w:sz w:val="22"/>
                <w:szCs w:val="22"/>
              </w:rPr>
              <w:t>Yes</w:t>
            </w:r>
          </w:p>
        </w:tc>
        <w:tc>
          <w:tcPr>
            <w:tcW w:w="907" w:type="dxa"/>
          </w:tcPr>
          <w:p w14:paraId="24571439" w14:textId="04DFAF84" w:rsidR="00BF6C28" w:rsidRPr="005F3AA9" w:rsidRDefault="00BF6C28" w:rsidP="00BF6C28">
            <w:pPr>
              <w:rPr>
                <w:sz w:val="22"/>
                <w:szCs w:val="22"/>
              </w:rPr>
            </w:pPr>
            <w:r w:rsidRPr="005F3AA9">
              <w:rPr>
                <w:sz w:val="22"/>
                <w:szCs w:val="22"/>
              </w:rPr>
              <w:t>5</w:t>
            </w:r>
          </w:p>
        </w:tc>
      </w:tr>
      <w:tr w:rsidR="00BF6C28" w:rsidRPr="005F3AA9" w14:paraId="70E685FF" w14:textId="77777777" w:rsidTr="00346ACE">
        <w:tc>
          <w:tcPr>
            <w:tcW w:w="1776" w:type="dxa"/>
          </w:tcPr>
          <w:p w14:paraId="48404345" w14:textId="0F53E0FE" w:rsidR="00BF6C28" w:rsidRPr="005F3AA9" w:rsidRDefault="00BF6C28" w:rsidP="00BF6C28">
            <w:pPr>
              <w:rPr>
                <w:b/>
                <w:sz w:val="22"/>
                <w:szCs w:val="22"/>
              </w:rPr>
            </w:pPr>
            <w:r w:rsidRPr="005F3AA9">
              <w:rPr>
                <w:sz w:val="22"/>
                <w:szCs w:val="22"/>
              </w:rPr>
              <w:t>Hojhabrimanesh et al. 2015, Iran</w:t>
            </w:r>
            <w:r w:rsidRPr="005F3AA9">
              <w:rPr>
                <w:sz w:val="22"/>
                <w:szCs w:val="22"/>
              </w:rPr>
              <w:fldChar w:fldCharType="begin">
                <w:fldData xml:space="preserve">PEVuZE5vdGU+PENpdGU+PEF1dGhvcj5Ib2poYWJyaW1hbmVzaDwvQXV0aG9yPjxZZWFyPjIwMTU8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Ib2poYWJyaW1hbmVzaDwvQXV0aG9yPjxZZWFyPjIwMTU8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3]</w:t>
            </w:r>
            <w:r w:rsidRPr="005F3AA9">
              <w:rPr>
                <w:sz w:val="22"/>
                <w:szCs w:val="22"/>
              </w:rPr>
              <w:fldChar w:fldCharType="end"/>
            </w:r>
          </w:p>
        </w:tc>
        <w:tc>
          <w:tcPr>
            <w:tcW w:w="1811" w:type="dxa"/>
          </w:tcPr>
          <w:p w14:paraId="0E5D94EF" w14:textId="35FDA6E0" w:rsidR="00BF6C28" w:rsidRPr="005F3AA9" w:rsidRDefault="00BF6C28" w:rsidP="00BF6C28">
            <w:pPr>
              <w:rPr>
                <w:sz w:val="22"/>
                <w:szCs w:val="22"/>
              </w:rPr>
            </w:pPr>
            <w:r w:rsidRPr="005F3AA9">
              <w:rPr>
                <w:sz w:val="22"/>
                <w:szCs w:val="22"/>
              </w:rPr>
              <w:t xml:space="preserve">n: 557; </w:t>
            </w:r>
          </w:p>
          <w:p w14:paraId="5BB645D2" w14:textId="5AD7B5D6" w:rsidR="00BF6C28" w:rsidRPr="005F3AA9" w:rsidRDefault="00BF6C28" w:rsidP="00BF6C28">
            <w:pPr>
              <w:rPr>
                <w:sz w:val="22"/>
                <w:szCs w:val="22"/>
              </w:rPr>
            </w:pPr>
            <w:r w:rsidRPr="005F3AA9">
              <w:rPr>
                <w:sz w:val="22"/>
                <w:szCs w:val="22"/>
              </w:rPr>
              <w:t>age: 12-14.9;</w:t>
            </w:r>
          </w:p>
          <w:p w14:paraId="646179AB" w14:textId="5EF7B5B1" w:rsidR="00BF6C28" w:rsidRPr="005F3AA9" w:rsidRDefault="00BF6C28" w:rsidP="00BF6C28">
            <w:pPr>
              <w:rPr>
                <w:b/>
                <w:sz w:val="22"/>
                <w:szCs w:val="22"/>
              </w:rPr>
            </w:pPr>
            <w:r w:rsidRPr="005F3AA9">
              <w:rPr>
                <w:sz w:val="22"/>
                <w:szCs w:val="22"/>
              </w:rPr>
              <w:t>female: 56.4%</w:t>
            </w:r>
          </w:p>
        </w:tc>
        <w:tc>
          <w:tcPr>
            <w:tcW w:w="1526" w:type="dxa"/>
          </w:tcPr>
          <w:p w14:paraId="0A857987" w14:textId="4328D91B" w:rsidR="00BF6C28" w:rsidRPr="005F3AA9" w:rsidRDefault="00BF6C28" w:rsidP="00BF6C28">
            <w:pPr>
              <w:rPr>
                <w:sz w:val="22"/>
                <w:szCs w:val="22"/>
              </w:rPr>
            </w:pPr>
            <w:r w:rsidRPr="005F3AA9">
              <w:rPr>
                <w:sz w:val="22"/>
                <w:szCs w:val="22"/>
              </w:rPr>
              <w:t>Cross-sectional</w:t>
            </w:r>
          </w:p>
        </w:tc>
        <w:tc>
          <w:tcPr>
            <w:tcW w:w="989" w:type="dxa"/>
          </w:tcPr>
          <w:p w14:paraId="3D93F2CE" w14:textId="111DA73F" w:rsidR="00BF6C28" w:rsidRPr="005F3AA9" w:rsidRDefault="00BF6C28" w:rsidP="00BF6C28">
            <w:pPr>
              <w:rPr>
                <w:sz w:val="22"/>
                <w:szCs w:val="22"/>
              </w:rPr>
            </w:pPr>
            <w:r w:rsidRPr="005F3AA9">
              <w:rPr>
                <w:sz w:val="22"/>
                <w:szCs w:val="22"/>
              </w:rPr>
              <w:t>FFQ</w:t>
            </w:r>
          </w:p>
        </w:tc>
        <w:tc>
          <w:tcPr>
            <w:tcW w:w="1413" w:type="dxa"/>
          </w:tcPr>
          <w:p w14:paraId="338DBB6A" w14:textId="4033F5F9" w:rsidR="00BF6C28" w:rsidRPr="005F3AA9" w:rsidRDefault="00BF6C28" w:rsidP="00BF6C28">
            <w:pPr>
              <w:rPr>
                <w:sz w:val="22"/>
                <w:szCs w:val="22"/>
              </w:rPr>
            </w:pPr>
            <w:r w:rsidRPr="005F3AA9">
              <w:rPr>
                <w:sz w:val="22"/>
                <w:szCs w:val="22"/>
              </w:rPr>
              <w:t>Yes</w:t>
            </w:r>
          </w:p>
        </w:tc>
        <w:tc>
          <w:tcPr>
            <w:tcW w:w="1356" w:type="dxa"/>
          </w:tcPr>
          <w:p w14:paraId="6FD69C9A" w14:textId="66284FE4" w:rsidR="00BF6C28" w:rsidRPr="005F3AA9" w:rsidRDefault="00BF6C28" w:rsidP="00BF6C28">
            <w:pPr>
              <w:rPr>
                <w:sz w:val="22"/>
                <w:szCs w:val="22"/>
              </w:rPr>
            </w:pPr>
            <w:r w:rsidRPr="005F3AA9">
              <w:rPr>
                <w:sz w:val="22"/>
                <w:szCs w:val="22"/>
              </w:rPr>
              <w:t>no</w:t>
            </w:r>
          </w:p>
        </w:tc>
        <w:tc>
          <w:tcPr>
            <w:tcW w:w="2303" w:type="dxa"/>
          </w:tcPr>
          <w:p w14:paraId="39A0BA74" w14:textId="4507C65A" w:rsidR="00BF6C28" w:rsidRPr="005F3AA9" w:rsidRDefault="00BF6C28" w:rsidP="00BF6C28">
            <w:pPr>
              <w:rPr>
                <w:sz w:val="22"/>
                <w:szCs w:val="22"/>
              </w:rPr>
            </w:pPr>
            <w:r w:rsidRPr="005F3AA9">
              <w:rPr>
                <w:sz w:val="22"/>
                <w:szCs w:val="22"/>
              </w:rPr>
              <w:t>“Mixed dietary pattern score”</w:t>
            </w:r>
          </w:p>
          <w:p w14:paraId="6D9D5E54" w14:textId="583F2F7E" w:rsidR="00BF6C28" w:rsidRPr="005F3AA9" w:rsidRDefault="00BF6C28" w:rsidP="00BF6C28">
            <w:pPr>
              <w:rPr>
                <w:sz w:val="22"/>
                <w:szCs w:val="22"/>
              </w:rPr>
            </w:pPr>
            <w:r w:rsidRPr="005F3AA9">
              <w:rPr>
                <w:sz w:val="22"/>
                <w:szCs w:val="22"/>
              </w:rPr>
              <w:t>“Western Dietary pattern score”</w:t>
            </w:r>
          </w:p>
          <w:p w14:paraId="1742C2FF" w14:textId="203A5D15" w:rsidR="00BF6C28" w:rsidRPr="005F3AA9" w:rsidRDefault="00BF6C28" w:rsidP="00BF6C28">
            <w:pPr>
              <w:rPr>
                <w:sz w:val="22"/>
                <w:szCs w:val="22"/>
              </w:rPr>
            </w:pPr>
            <w:r w:rsidRPr="005F3AA9">
              <w:rPr>
                <w:sz w:val="22"/>
                <w:szCs w:val="22"/>
              </w:rPr>
              <w:t>“Prudent Dietary pattern Score”</w:t>
            </w:r>
          </w:p>
        </w:tc>
        <w:tc>
          <w:tcPr>
            <w:tcW w:w="1438" w:type="dxa"/>
            <w:gridSpan w:val="2"/>
          </w:tcPr>
          <w:p w14:paraId="16AD43DC" w14:textId="46E80E3B"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192EAC3" w14:textId="77777777" w:rsidR="00BF6C28" w:rsidRPr="005F3AA9" w:rsidRDefault="00BF6C28" w:rsidP="00BF6C28">
            <w:pPr>
              <w:rPr>
                <w:sz w:val="22"/>
                <w:szCs w:val="22"/>
              </w:rPr>
            </w:pPr>
          </w:p>
          <w:p w14:paraId="10111548" w14:textId="1951EAEB"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75EF968" w14:textId="77777777" w:rsidR="00BF6C28" w:rsidRPr="005F3AA9" w:rsidRDefault="00BF6C28" w:rsidP="00BF6C28">
            <w:pPr>
              <w:rPr>
                <w:sz w:val="22"/>
                <w:szCs w:val="22"/>
              </w:rPr>
            </w:pPr>
          </w:p>
          <w:p w14:paraId="7A6A3422" w14:textId="091F159D"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73F7EA2" w14:textId="5BB3AAD3" w:rsidR="00BF6C28" w:rsidRPr="005F3AA9" w:rsidRDefault="00BF6C28" w:rsidP="00BF6C28">
            <w:pPr>
              <w:rPr>
                <w:b/>
                <w:sz w:val="22"/>
                <w:szCs w:val="22"/>
              </w:rPr>
            </w:pPr>
          </w:p>
        </w:tc>
        <w:tc>
          <w:tcPr>
            <w:tcW w:w="1610" w:type="dxa"/>
          </w:tcPr>
          <w:p w14:paraId="69D10146" w14:textId="77777777" w:rsidR="00BF6C28" w:rsidRPr="005F3AA9" w:rsidRDefault="00BF6C28" w:rsidP="00BF6C28">
            <w:pPr>
              <w:rPr>
                <w:sz w:val="22"/>
                <w:szCs w:val="22"/>
              </w:rPr>
            </w:pPr>
            <w:r w:rsidRPr="005F3AA9">
              <w:rPr>
                <w:sz w:val="22"/>
                <w:szCs w:val="22"/>
              </w:rPr>
              <w:t xml:space="preserve">ANCOVA, </w:t>
            </w:r>
          </w:p>
          <w:p w14:paraId="59EA106D" w14:textId="0C947E42" w:rsidR="00BF6C28" w:rsidRPr="005F3AA9" w:rsidRDefault="00BF6C28" w:rsidP="00BF6C28">
            <w:pPr>
              <w:rPr>
                <w:b/>
                <w:sz w:val="22"/>
                <w:szCs w:val="22"/>
              </w:rPr>
            </w:pPr>
            <w:r w:rsidRPr="005F3AA9">
              <w:rPr>
                <w:sz w:val="22"/>
                <w:szCs w:val="22"/>
              </w:rPr>
              <w:t>Mean</w:t>
            </w:r>
            <w:r w:rsidRPr="005F3AA9">
              <w:rPr>
                <w:b/>
                <w:sz w:val="22"/>
                <w:szCs w:val="22"/>
              </w:rPr>
              <w:t xml:space="preserve"> </w:t>
            </w:r>
          </w:p>
        </w:tc>
        <w:tc>
          <w:tcPr>
            <w:tcW w:w="1358" w:type="dxa"/>
          </w:tcPr>
          <w:p w14:paraId="7C00ADE2" w14:textId="106F888F" w:rsidR="00BF6C28" w:rsidRPr="005F3AA9" w:rsidRDefault="00BF6C28" w:rsidP="00BF6C28">
            <w:pPr>
              <w:tabs>
                <w:tab w:val="left" w:pos="1000"/>
              </w:tabs>
              <w:rPr>
                <w:sz w:val="22"/>
                <w:szCs w:val="22"/>
              </w:rPr>
            </w:pPr>
            <w:r w:rsidRPr="005F3AA9">
              <w:rPr>
                <w:sz w:val="22"/>
                <w:szCs w:val="22"/>
              </w:rPr>
              <w:t>No</w:t>
            </w:r>
          </w:p>
        </w:tc>
        <w:tc>
          <w:tcPr>
            <w:tcW w:w="907" w:type="dxa"/>
          </w:tcPr>
          <w:p w14:paraId="200EBFF3" w14:textId="27958588" w:rsidR="00BF6C28" w:rsidRPr="005F3AA9" w:rsidRDefault="00BF6C28" w:rsidP="00BF6C28">
            <w:pPr>
              <w:rPr>
                <w:sz w:val="22"/>
                <w:szCs w:val="22"/>
              </w:rPr>
            </w:pPr>
            <w:r w:rsidRPr="005F3AA9">
              <w:rPr>
                <w:sz w:val="22"/>
                <w:szCs w:val="22"/>
              </w:rPr>
              <w:t>8</w:t>
            </w:r>
          </w:p>
        </w:tc>
      </w:tr>
      <w:tr w:rsidR="00BF6C28" w:rsidRPr="005F3AA9" w14:paraId="67BD0DC9" w14:textId="77777777" w:rsidTr="00346ACE">
        <w:tc>
          <w:tcPr>
            <w:tcW w:w="1776" w:type="dxa"/>
          </w:tcPr>
          <w:p w14:paraId="07254BC6" w14:textId="1B096B73" w:rsidR="00BF6C28" w:rsidRPr="005F3AA9" w:rsidRDefault="00BF6C28" w:rsidP="00BF6C28">
            <w:pPr>
              <w:rPr>
                <w:sz w:val="22"/>
                <w:szCs w:val="22"/>
              </w:rPr>
            </w:pPr>
            <w:r w:rsidRPr="005F3AA9">
              <w:rPr>
                <w:sz w:val="22"/>
                <w:szCs w:val="22"/>
              </w:rPr>
              <w:t>Hong et al. 2009, South Korea</w: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Ib25nPC9BdXRob3I+PFllYXI+MjAwOTwvWWVhcj48UmVj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3]</w:t>
            </w:r>
            <w:r w:rsidRPr="005F3AA9">
              <w:rPr>
                <w:sz w:val="22"/>
                <w:szCs w:val="22"/>
              </w:rPr>
              <w:fldChar w:fldCharType="end"/>
            </w:r>
          </w:p>
        </w:tc>
        <w:tc>
          <w:tcPr>
            <w:tcW w:w="1811" w:type="dxa"/>
          </w:tcPr>
          <w:p w14:paraId="6BAA9B4D" w14:textId="60022ABB" w:rsidR="00BF6C28" w:rsidRPr="005F3AA9" w:rsidRDefault="00BF6C28" w:rsidP="00BF6C28">
            <w:pPr>
              <w:rPr>
                <w:sz w:val="22"/>
                <w:szCs w:val="22"/>
              </w:rPr>
            </w:pPr>
            <w:r w:rsidRPr="005F3AA9">
              <w:rPr>
                <w:sz w:val="22"/>
                <w:szCs w:val="22"/>
              </w:rPr>
              <w:t>n: 246;</w:t>
            </w:r>
          </w:p>
          <w:p w14:paraId="121FB5B5" w14:textId="77777777" w:rsidR="00BF6C28" w:rsidRPr="005F3AA9" w:rsidRDefault="00BF6C28" w:rsidP="00BF6C28">
            <w:pPr>
              <w:rPr>
                <w:sz w:val="22"/>
                <w:szCs w:val="22"/>
              </w:rPr>
            </w:pPr>
            <w:r w:rsidRPr="005F3AA9">
              <w:rPr>
                <w:sz w:val="22"/>
                <w:szCs w:val="22"/>
              </w:rPr>
              <w:t>age: 12-13;</w:t>
            </w:r>
          </w:p>
          <w:p w14:paraId="3CD897D0" w14:textId="4E2E2332" w:rsidR="00BF6C28" w:rsidRPr="005F3AA9" w:rsidRDefault="00BF6C28" w:rsidP="00BF6C28">
            <w:pPr>
              <w:rPr>
                <w:b/>
                <w:sz w:val="22"/>
                <w:szCs w:val="22"/>
              </w:rPr>
            </w:pPr>
            <w:r w:rsidRPr="005F3AA9">
              <w:rPr>
                <w:sz w:val="22"/>
                <w:szCs w:val="22"/>
              </w:rPr>
              <w:t>female: 47.6%</w:t>
            </w:r>
          </w:p>
        </w:tc>
        <w:tc>
          <w:tcPr>
            <w:tcW w:w="1526" w:type="dxa"/>
          </w:tcPr>
          <w:p w14:paraId="5C44D8D5" w14:textId="058B3CE4" w:rsidR="00BF6C28" w:rsidRPr="005F3AA9" w:rsidRDefault="00BF6C28" w:rsidP="00BF6C28">
            <w:pPr>
              <w:rPr>
                <w:sz w:val="22"/>
                <w:szCs w:val="22"/>
              </w:rPr>
            </w:pPr>
            <w:r w:rsidRPr="005F3AA9">
              <w:rPr>
                <w:sz w:val="22"/>
                <w:szCs w:val="22"/>
              </w:rPr>
              <w:t>Cross-sectional</w:t>
            </w:r>
          </w:p>
        </w:tc>
        <w:tc>
          <w:tcPr>
            <w:tcW w:w="989" w:type="dxa"/>
          </w:tcPr>
          <w:p w14:paraId="583F4E27" w14:textId="652FB294" w:rsidR="00BF6C28" w:rsidRPr="005F3AA9" w:rsidRDefault="00BF6C28" w:rsidP="00BF6C28">
            <w:pPr>
              <w:rPr>
                <w:sz w:val="22"/>
                <w:szCs w:val="22"/>
              </w:rPr>
            </w:pPr>
            <w:r w:rsidRPr="005F3AA9">
              <w:rPr>
                <w:sz w:val="22"/>
                <w:szCs w:val="22"/>
              </w:rPr>
              <w:t>Dietary record</w:t>
            </w:r>
          </w:p>
        </w:tc>
        <w:tc>
          <w:tcPr>
            <w:tcW w:w="1413" w:type="dxa"/>
          </w:tcPr>
          <w:p w14:paraId="5A08AFAB" w14:textId="64AC86D4" w:rsidR="00BF6C28" w:rsidRPr="005F3AA9" w:rsidRDefault="00BF6C28" w:rsidP="00BF6C28">
            <w:pPr>
              <w:rPr>
                <w:sz w:val="22"/>
                <w:szCs w:val="22"/>
              </w:rPr>
            </w:pPr>
            <w:r w:rsidRPr="005F3AA9">
              <w:rPr>
                <w:sz w:val="22"/>
                <w:szCs w:val="22"/>
              </w:rPr>
              <w:t>Unknown</w:t>
            </w:r>
          </w:p>
        </w:tc>
        <w:tc>
          <w:tcPr>
            <w:tcW w:w="1356" w:type="dxa"/>
          </w:tcPr>
          <w:p w14:paraId="0FA601CB" w14:textId="5F5BA653" w:rsidR="00BF6C28" w:rsidRPr="005F3AA9" w:rsidRDefault="00BF6C28" w:rsidP="00BF6C28">
            <w:pPr>
              <w:rPr>
                <w:sz w:val="22"/>
                <w:szCs w:val="22"/>
              </w:rPr>
            </w:pPr>
            <w:r w:rsidRPr="005F3AA9">
              <w:rPr>
                <w:sz w:val="22"/>
                <w:szCs w:val="22"/>
              </w:rPr>
              <w:t>no</w:t>
            </w:r>
          </w:p>
        </w:tc>
        <w:tc>
          <w:tcPr>
            <w:tcW w:w="2303" w:type="dxa"/>
          </w:tcPr>
          <w:p w14:paraId="73D41BF4" w14:textId="77777777" w:rsidR="00BF6C28" w:rsidRPr="005F3AA9" w:rsidRDefault="00BF6C28" w:rsidP="00BF6C28">
            <w:pPr>
              <w:rPr>
                <w:sz w:val="22"/>
                <w:szCs w:val="22"/>
              </w:rPr>
            </w:pPr>
            <w:r w:rsidRPr="005F3AA9">
              <w:rPr>
                <w:sz w:val="22"/>
                <w:szCs w:val="22"/>
              </w:rPr>
              <w:t>Carbohydrates</w:t>
            </w:r>
          </w:p>
          <w:p w14:paraId="04DEA077" w14:textId="7991902C" w:rsidR="00BF6C28" w:rsidRPr="005F3AA9" w:rsidRDefault="00BF6C28" w:rsidP="00BF6C28">
            <w:pPr>
              <w:rPr>
                <w:sz w:val="22"/>
                <w:szCs w:val="22"/>
              </w:rPr>
            </w:pPr>
            <w:r w:rsidRPr="005F3AA9">
              <w:rPr>
                <w:sz w:val="22"/>
                <w:szCs w:val="22"/>
              </w:rPr>
              <w:t>Proteins</w:t>
            </w:r>
          </w:p>
          <w:p w14:paraId="5715AB1D" w14:textId="77777777" w:rsidR="00FF5E07" w:rsidRPr="005F3AA9" w:rsidRDefault="00FF5E07" w:rsidP="00FF5E07">
            <w:pPr>
              <w:rPr>
                <w:sz w:val="22"/>
                <w:szCs w:val="22"/>
              </w:rPr>
            </w:pPr>
            <w:r>
              <w:rPr>
                <w:sz w:val="22"/>
                <w:szCs w:val="22"/>
              </w:rPr>
              <w:t>Fat</w:t>
            </w:r>
          </w:p>
          <w:p w14:paraId="6E9F7121" w14:textId="2FCFEF22" w:rsidR="00BF6C28" w:rsidRPr="005F3AA9" w:rsidRDefault="00BF6C28" w:rsidP="00BF6C28">
            <w:pPr>
              <w:rPr>
                <w:sz w:val="22"/>
                <w:szCs w:val="22"/>
              </w:rPr>
            </w:pPr>
          </w:p>
        </w:tc>
        <w:tc>
          <w:tcPr>
            <w:tcW w:w="1438" w:type="dxa"/>
            <w:gridSpan w:val="2"/>
          </w:tcPr>
          <w:p w14:paraId="50C76FA2" w14:textId="2B74390A" w:rsidR="00BF6C28" w:rsidRPr="005F3AA9" w:rsidRDefault="00BF6C28" w:rsidP="00BF6C28">
            <w:pPr>
              <w:rPr>
                <w:sz w:val="22"/>
                <w:szCs w:val="22"/>
              </w:rPr>
            </w:pPr>
            <w:r w:rsidRPr="005F3AA9">
              <w:rPr>
                <w:sz w:val="22"/>
                <w:szCs w:val="22"/>
              </w:rPr>
              <w:t>n.s.</w:t>
            </w:r>
          </w:p>
          <w:p w14:paraId="0E1271BF" w14:textId="00FE4ADF" w:rsidR="00BF6C28" w:rsidRPr="005F3AA9" w:rsidRDefault="00BF6C28" w:rsidP="00BF6C28">
            <w:pPr>
              <w:rPr>
                <w:sz w:val="22"/>
                <w:szCs w:val="22"/>
              </w:rPr>
            </w:pPr>
            <w:r w:rsidRPr="005F3AA9">
              <w:rPr>
                <w:sz w:val="22"/>
                <w:szCs w:val="22"/>
              </w:rPr>
              <w:t>n.s.</w:t>
            </w:r>
          </w:p>
          <w:p w14:paraId="75C3FB84" w14:textId="4C00849F" w:rsidR="00BF6C28" w:rsidRPr="005F3AA9" w:rsidRDefault="00BF6C28" w:rsidP="00BF6C28">
            <w:pPr>
              <w:rPr>
                <w:sz w:val="22"/>
                <w:szCs w:val="22"/>
              </w:rPr>
            </w:pPr>
            <w:r w:rsidRPr="005F3AA9">
              <w:rPr>
                <w:sz w:val="22"/>
                <w:szCs w:val="22"/>
              </w:rPr>
              <w:t>n.s.</w:t>
            </w:r>
          </w:p>
        </w:tc>
        <w:tc>
          <w:tcPr>
            <w:tcW w:w="1610" w:type="dxa"/>
          </w:tcPr>
          <w:p w14:paraId="7A94F2F5" w14:textId="2E1992F4" w:rsidR="00BF6C28" w:rsidRPr="005F3AA9" w:rsidRDefault="00BF6C28" w:rsidP="00BF6C28">
            <w:pPr>
              <w:rPr>
                <w:sz w:val="22"/>
                <w:szCs w:val="22"/>
              </w:rPr>
            </w:pPr>
            <w:r w:rsidRPr="005F3AA9">
              <w:rPr>
                <w:sz w:val="22"/>
                <w:szCs w:val="22"/>
              </w:rPr>
              <w:t>Partial correlation analysis, Partial correlation coefficient</w:t>
            </w:r>
          </w:p>
        </w:tc>
        <w:tc>
          <w:tcPr>
            <w:tcW w:w="1358" w:type="dxa"/>
          </w:tcPr>
          <w:p w14:paraId="3F399285" w14:textId="49BD6C79" w:rsidR="00BF6C28" w:rsidRPr="005F3AA9" w:rsidRDefault="00BF6C28" w:rsidP="00BF6C28">
            <w:pPr>
              <w:rPr>
                <w:sz w:val="22"/>
                <w:szCs w:val="22"/>
              </w:rPr>
            </w:pPr>
            <w:r w:rsidRPr="005F3AA9">
              <w:rPr>
                <w:sz w:val="22"/>
                <w:szCs w:val="22"/>
              </w:rPr>
              <w:t>Unknown</w:t>
            </w:r>
          </w:p>
        </w:tc>
        <w:tc>
          <w:tcPr>
            <w:tcW w:w="907" w:type="dxa"/>
          </w:tcPr>
          <w:p w14:paraId="1EB6D95A" w14:textId="241FD250" w:rsidR="00BF6C28" w:rsidRPr="005F3AA9" w:rsidRDefault="00BF6C28" w:rsidP="00BF6C28">
            <w:pPr>
              <w:rPr>
                <w:sz w:val="22"/>
                <w:szCs w:val="22"/>
              </w:rPr>
            </w:pPr>
            <w:r w:rsidRPr="005F3AA9">
              <w:rPr>
                <w:sz w:val="22"/>
                <w:szCs w:val="22"/>
              </w:rPr>
              <w:t>2</w:t>
            </w:r>
          </w:p>
        </w:tc>
      </w:tr>
      <w:tr w:rsidR="00BF6C28" w:rsidRPr="005F3AA9" w14:paraId="4A436BFA" w14:textId="77777777" w:rsidTr="00346ACE">
        <w:tc>
          <w:tcPr>
            <w:tcW w:w="1776" w:type="dxa"/>
          </w:tcPr>
          <w:p w14:paraId="11EC0B84" w14:textId="105A40EC" w:rsidR="00BF6C28" w:rsidRPr="005F3AA9" w:rsidRDefault="00BF6C28" w:rsidP="00BF6C28">
            <w:pPr>
              <w:rPr>
                <w:sz w:val="22"/>
                <w:szCs w:val="22"/>
              </w:rPr>
            </w:pPr>
            <w:r w:rsidRPr="005F3AA9">
              <w:rPr>
                <w:sz w:val="22"/>
                <w:szCs w:val="22"/>
              </w:rPr>
              <w:t>Kelishadi et al. 2006, Iran</w:t>
            </w:r>
            <w:r w:rsidRPr="005F3AA9">
              <w:rPr>
                <w:sz w:val="22"/>
                <w:szCs w:val="22"/>
              </w:rPr>
              <w:fldChar w:fldCharType="begin">
                <w:fldData xml:space="preserve">PEVuZE5vdGU+PENpdGU+PEF1dGhvcj5LZWxpc2hhZGk8L0F1dGhvcj48WWVhcj4yMDA2PC9ZZWFy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LZWxpc2hhZGk8L0F1dGhvcj48WWVhcj4yMDA2PC9ZZWFy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4]</w:t>
            </w:r>
            <w:r w:rsidRPr="005F3AA9">
              <w:rPr>
                <w:sz w:val="22"/>
                <w:szCs w:val="22"/>
              </w:rPr>
              <w:fldChar w:fldCharType="end"/>
            </w:r>
          </w:p>
        </w:tc>
        <w:tc>
          <w:tcPr>
            <w:tcW w:w="1811" w:type="dxa"/>
          </w:tcPr>
          <w:p w14:paraId="77551620" w14:textId="5B091825" w:rsidR="00BF6C28" w:rsidRPr="005F3AA9" w:rsidRDefault="00BF6C28" w:rsidP="00BF6C28">
            <w:pPr>
              <w:rPr>
                <w:sz w:val="22"/>
                <w:szCs w:val="22"/>
              </w:rPr>
            </w:pPr>
            <w:r w:rsidRPr="005F3AA9">
              <w:rPr>
                <w:sz w:val="22"/>
                <w:szCs w:val="22"/>
              </w:rPr>
              <w:t>n: 21111;</w:t>
            </w:r>
          </w:p>
          <w:p w14:paraId="163EC88E" w14:textId="77777777" w:rsidR="00BF6C28" w:rsidRPr="005F3AA9" w:rsidRDefault="00BF6C28" w:rsidP="00BF6C28">
            <w:pPr>
              <w:rPr>
                <w:sz w:val="22"/>
                <w:szCs w:val="22"/>
              </w:rPr>
            </w:pPr>
            <w:r w:rsidRPr="005F3AA9">
              <w:rPr>
                <w:sz w:val="22"/>
                <w:szCs w:val="22"/>
              </w:rPr>
              <w:t>age: 6-18;</w:t>
            </w:r>
          </w:p>
          <w:p w14:paraId="27828658" w14:textId="06F01B43" w:rsidR="00BF6C28" w:rsidRPr="005F3AA9" w:rsidRDefault="00BF6C28" w:rsidP="00BF6C28">
            <w:pPr>
              <w:rPr>
                <w:sz w:val="22"/>
                <w:szCs w:val="22"/>
              </w:rPr>
            </w:pPr>
            <w:r w:rsidRPr="005F3AA9">
              <w:rPr>
                <w:sz w:val="22"/>
                <w:szCs w:val="22"/>
              </w:rPr>
              <w:t>female: 51.4%</w:t>
            </w:r>
          </w:p>
        </w:tc>
        <w:tc>
          <w:tcPr>
            <w:tcW w:w="1526" w:type="dxa"/>
          </w:tcPr>
          <w:p w14:paraId="5568AB12" w14:textId="0EA73FEE" w:rsidR="00BF6C28" w:rsidRPr="005F3AA9" w:rsidRDefault="00BF6C28" w:rsidP="00BF6C28">
            <w:pPr>
              <w:rPr>
                <w:sz w:val="22"/>
                <w:szCs w:val="22"/>
              </w:rPr>
            </w:pPr>
            <w:r w:rsidRPr="005F3AA9">
              <w:rPr>
                <w:sz w:val="22"/>
                <w:szCs w:val="22"/>
              </w:rPr>
              <w:t>Cross-sectional</w:t>
            </w:r>
          </w:p>
        </w:tc>
        <w:tc>
          <w:tcPr>
            <w:tcW w:w="989" w:type="dxa"/>
          </w:tcPr>
          <w:p w14:paraId="2B77A7DC" w14:textId="414C4D14" w:rsidR="00BF6C28" w:rsidRPr="005F3AA9" w:rsidRDefault="00BF6C28" w:rsidP="00BF6C28">
            <w:pPr>
              <w:rPr>
                <w:sz w:val="22"/>
                <w:szCs w:val="22"/>
              </w:rPr>
            </w:pPr>
            <w:r w:rsidRPr="005F3AA9">
              <w:rPr>
                <w:sz w:val="22"/>
                <w:szCs w:val="22"/>
              </w:rPr>
              <w:t>FFQ</w:t>
            </w:r>
          </w:p>
        </w:tc>
        <w:tc>
          <w:tcPr>
            <w:tcW w:w="1413" w:type="dxa"/>
          </w:tcPr>
          <w:p w14:paraId="5A371EC0" w14:textId="4F7C4A10" w:rsidR="00BF6C28" w:rsidRPr="005F3AA9" w:rsidRDefault="00BF6C28" w:rsidP="00BF6C28">
            <w:pPr>
              <w:rPr>
                <w:sz w:val="22"/>
                <w:szCs w:val="22"/>
              </w:rPr>
            </w:pPr>
            <w:r w:rsidRPr="005F3AA9">
              <w:rPr>
                <w:sz w:val="22"/>
                <w:szCs w:val="22"/>
              </w:rPr>
              <w:t>Yes</w:t>
            </w:r>
          </w:p>
        </w:tc>
        <w:tc>
          <w:tcPr>
            <w:tcW w:w="1356" w:type="dxa"/>
          </w:tcPr>
          <w:p w14:paraId="286F5FFD" w14:textId="1A481415" w:rsidR="00BF6C28" w:rsidRPr="005F3AA9" w:rsidRDefault="00BF6C28" w:rsidP="00BF6C28">
            <w:pPr>
              <w:rPr>
                <w:sz w:val="22"/>
                <w:szCs w:val="22"/>
              </w:rPr>
            </w:pPr>
            <w:r w:rsidRPr="005F3AA9">
              <w:rPr>
                <w:sz w:val="22"/>
                <w:szCs w:val="22"/>
              </w:rPr>
              <w:t>no</w:t>
            </w:r>
          </w:p>
        </w:tc>
        <w:tc>
          <w:tcPr>
            <w:tcW w:w="2303" w:type="dxa"/>
          </w:tcPr>
          <w:p w14:paraId="2AB7CF6B" w14:textId="69822DDB" w:rsidR="00BF6C28" w:rsidRPr="005F3AA9" w:rsidRDefault="00BF6C28" w:rsidP="00BF6C28">
            <w:pPr>
              <w:rPr>
                <w:sz w:val="22"/>
                <w:szCs w:val="22"/>
              </w:rPr>
            </w:pPr>
            <w:r w:rsidRPr="005F3AA9">
              <w:rPr>
                <w:sz w:val="22"/>
                <w:szCs w:val="22"/>
              </w:rPr>
              <w:t>Whole grain bread</w:t>
            </w:r>
          </w:p>
          <w:p w14:paraId="4226163B" w14:textId="4A107B82" w:rsidR="00BF6C28" w:rsidRPr="005F3AA9" w:rsidRDefault="00BF6C28" w:rsidP="00BF6C28">
            <w:pPr>
              <w:rPr>
                <w:sz w:val="22"/>
                <w:szCs w:val="22"/>
              </w:rPr>
            </w:pPr>
            <w:r w:rsidRPr="005F3AA9">
              <w:rPr>
                <w:sz w:val="22"/>
                <w:szCs w:val="22"/>
              </w:rPr>
              <w:t>Vegetables</w:t>
            </w:r>
          </w:p>
          <w:p w14:paraId="0364FAF9" w14:textId="73B4B50B" w:rsidR="00BF6C28" w:rsidRPr="005F3AA9" w:rsidRDefault="00BF6C28" w:rsidP="00BF6C28">
            <w:pPr>
              <w:rPr>
                <w:sz w:val="22"/>
                <w:szCs w:val="22"/>
              </w:rPr>
            </w:pPr>
            <w:r w:rsidRPr="005F3AA9">
              <w:rPr>
                <w:sz w:val="22"/>
                <w:szCs w:val="22"/>
              </w:rPr>
              <w:t>Sweets/Candy</w:t>
            </w:r>
          </w:p>
          <w:p w14:paraId="4DE5150B" w14:textId="402023F0" w:rsidR="00BF6C28" w:rsidRPr="005F3AA9" w:rsidRDefault="00BF6C28" w:rsidP="00BF6C28">
            <w:pPr>
              <w:rPr>
                <w:sz w:val="22"/>
                <w:szCs w:val="22"/>
              </w:rPr>
            </w:pPr>
            <w:r w:rsidRPr="005F3AA9">
              <w:rPr>
                <w:sz w:val="22"/>
                <w:szCs w:val="22"/>
              </w:rPr>
              <w:t>Trans-fat</w:t>
            </w:r>
          </w:p>
          <w:p w14:paraId="53C2482C" w14:textId="686515F8" w:rsidR="00BF6C28" w:rsidRPr="005F3AA9" w:rsidRDefault="00BF6C28" w:rsidP="00BF6C28">
            <w:pPr>
              <w:rPr>
                <w:sz w:val="22"/>
                <w:szCs w:val="22"/>
              </w:rPr>
            </w:pPr>
            <w:r w:rsidRPr="005F3AA9">
              <w:rPr>
                <w:sz w:val="22"/>
                <w:szCs w:val="22"/>
              </w:rPr>
              <w:t>Fast food</w:t>
            </w:r>
          </w:p>
        </w:tc>
        <w:tc>
          <w:tcPr>
            <w:tcW w:w="1438" w:type="dxa"/>
            <w:gridSpan w:val="2"/>
          </w:tcPr>
          <w:p w14:paraId="0908B62C" w14:textId="580EA0DC" w:rsidR="00BF6C28" w:rsidRPr="005F3AA9" w:rsidRDefault="00BF6C28" w:rsidP="00BF6C28">
            <w:pPr>
              <w:rPr>
                <w:sz w:val="22"/>
                <w:szCs w:val="22"/>
              </w:rPr>
            </w:pPr>
            <w:r w:rsidRPr="005F3AA9">
              <w:rPr>
                <w:sz w:val="22"/>
                <w:szCs w:val="22"/>
              </w:rPr>
              <w:t>-0.47**</w:t>
            </w:r>
          </w:p>
          <w:p w14:paraId="4DE31653" w14:textId="2C0F91D8" w:rsidR="00BF6C28" w:rsidRPr="005F3AA9" w:rsidRDefault="00BF6C28" w:rsidP="00BF6C28">
            <w:pPr>
              <w:rPr>
                <w:sz w:val="22"/>
                <w:szCs w:val="22"/>
              </w:rPr>
            </w:pPr>
            <w:r w:rsidRPr="005F3AA9">
              <w:rPr>
                <w:sz w:val="22"/>
                <w:szCs w:val="22"/>
              </w:rPr>
              <w:t>-0.44**</w:t>
            </w:r>
          </w:p>
          <w:p w14:paraId="079CB8C1" w14:textId="7692664C" w:rsidR="00BF6C28" w:rsidRPr="005F3AA9" w:rsidRDefault="00BF6C28" w:rsidP="00BF6C28">
            <w:pPr>
              <w:rPr>
                <w:sz w:val="22"/>
                <w:szCs w:val="22"/>
              </w:rPr>
            </w:pPr>
            <w:r w:rsidRPr="005F3AA9">
              <w:rPr>
                <w:sz w:val="22"/>
                <w:szCs w:val="22"/>
              </w:rPr>
              <w:t>0.41*</w:t>
            </w:r>
          </w:p>
          <w:p w14:paraId="116ABD76" w14:textId="6C5AD545" w:rsidR="00BF6C28" w:rsidRPr="005F3AA9" w:rsidRDefault="00BF6C28" w:rsidP="00BF6C28">
            <w:pPr>
              <w:rPr>
                <w:sz w:val="22"/>
                <w:szCs w:val="22"/>
              </w:rPr>
            </w:pPr>
            <w:r w:rsidRPr="005F3AA9">
              <w:rPr>
                <w:sz w:val="22"/>
                <w:szCs w:val="22"/>
              </w:rPr>
              <w:t>1.61**</w:t>
            </w:r>
          </w:p>
          <w:p w14:paraId="5F57A2F7" w14:textId="606EC27B" w:rsidR="00BF6C28" w:rsidRPr="005F3AA9" w:rsidRDefault="00BF6C28" w:rsidP="00BF6C28">
            <w:pPr>
              <w:rPr>
                <w:sz w:val="22"/>
                <w:szCs w:val="22"/>
              </w:rPr>
            </w:pPr>
            <w:r w:rsidRPr="005F3AA9">
              <w:rPr>
                <w:sz w:val="22"/>
                <w:szCs w:val="22"/>
              </w:rPr>
              <w:t>1.41**</w:t>
            </w:r>
          </w:p>
        </w:tc>
        <w:tc>
          <w:tcPr>
            <w:tcW w:w="1610" w:type="dxa"/>
          </w:tcPr>
          <w:p w14:paraId="49E4CFCB" w14:textId="77777777" w:rsidR="00BF6C28" w:rsidRPr="005F3AA9" w:rsidRDefault="00BF6C28" w:rsidP="00BF6C28">
            <w:pPr>
              <w:rPr>
                <w:sz w:val="22"/>
                <w:szCs w:val="22"/>
              </w:rPr>
            </w:pPr>
            <w:r w:rsidRPr="005F3AA9">
              <w:rPr>
                <w:sz w:val="22"/>
                <w:szCs w:val="22"/>
              </w:rPr>
              <w:t xml:space="preserve">Linear regression, </w:t>
            </w:r>
          </w:p>
          <w:p w14:paraId="71437ACB" w14:textId="6A046B52" w:rsidR="00BF6C28" w:rsidRPr="005F3AA9" w:rsidRDefault="00BF6C28" w:rsidP="00BF6C28">
            <w:pPr>
              <w:rPr>
                <w:rFonts w:cs="Lucida Grande"/>
                <w:sz w:val="22"/>
                <w:szCs w:val="22"/>
              </w:rPr>
            </w:pPr>
            <m:oMath>
              <m:r>
                <w:rPr>
                  <w:rFonts w:ascii="Cambria Math" w:hAnsi="Cambria Math" w:cs="Lucida Grande"/>
                  <w:sz w:val="22"/>
                  <w:szCs w:val="22"/>
                </w:rPr>
                <m:t>β</m:t>
              </m:r>
            </m:oMath>
            <w:r w:rsidRPr="005F3AA9">
              <w:rPr>
                <w:rFonts w:cs="Lucida Grande"/>
                <w:sz w:val="22"/>
                <w:szCs w:val="22"/>
              </w:rPr>
              <w:t>-coefficient;</w:t>
            </w:r>
          </w:p>
          <w:p w14:paraId="46961B0E" w14:textId="77777777" w:rsidR="00BF6C28" w:rsidRPr="005F3AA9" w:rsidRDefault="00BF6C28" w:rsidP="00BF6C28">
            <w:pPr>
              <w:rPr>
                <w:sz w:val="22"/>
                <w:szCs w:val="22"/>
              </w:rPr>
            </w:pPr>
            <w:r w:rsidRPr="005F3AA9">
              <w:rPr>
                <w:sz w:val="22"/>
                <w:szCs w:val="22"/>
              </w:rPr>
              <w:t xml:space="preserve">Logistic regression, </w:t>
            </w:r>
          </w:p>
          <w:p w14:paraId="4013B58C" w14:textId="0798C201" w:rsidR="00BF6C28" w:rsidRPr="005F3AA9" w:rsidRDefault="00BF6C28" w:rsidP="00BF6C28">
            <w:pPr>
              <w:rPr>
                <w:sz w:val="22"/>
                <w:szCs w:val="22"/>
              </w:rPr>
            </w:pPr>
            <w:r w:rsidRPr="005F3AA9">
              <w:rPr>
                <w:sz w:val="22"/>
                <w:szCs w:val="22"/>
              </w:rPr>
              <w:t>Odds ratio</w:t>
            </w:r>
          </w:p>
        </w:tc>
        <w:tc>
          <w:tcPr>
            <w:tcW w:w="1358" w:type="dxa"/>
          </w:tcPr>
          <w:p w14:paraId="4F289134" w14:textId="6E3223E6" w:rsidR="00BF6C28" w:rsidRPr="005F3AA9" w:rsidRDefault="00BF6C28" w:rsidP="00BF6C28">
            <w:pPr>
              <w:rPr>
                <w:sz w:val="22"/>
                <w:szCs w:val="22"/>
              </w:rPr>
            </w:pPr>
            <w:r w:rsidRPr="005F3AA9">
              <w:rPr>
                <w:sz w:val="22"/>
                <w:szCs w:val="22"/>
              </w:rPr>
              <w:t>No</w:t>
            </w:r>
          </w:p>
        </w:tc>
        <w:tc>
          <w:tcPr>
            <w:tcW w:w="907" w:type="dxa"/>
          </w:tcPr>
          <w:p w14:paraId="62574D75" w14:textId="2D2E6FC2" w:rsidR="00BF6C28" w:rsidRPr="005F3AA9" w:rsidRDefault="00BF6C28" w:rsidP="00BF6C28">
            <w:pPr>
              <w:rPr>
                <w:sz w:val="22"/>
                <w:szCs w:val="22"/>
              </w:rPr>
            </w:pPr>
            <w:r w:rsidRPr="005F3AA9">
              <w:rPr>
                <w:sz w:val="22"/>
                <w:szCs w:val="22"/>
              </w:rPr>
              <w:t>8</w:t>
            </w:r>
          </w:p>
        </w:tc>
      </w:tr>
      <w:tr w:rsidR="00BF6C28" w:rsidRPr="005F3AA9" w14:paraId="4B2554B9" w14:textId="77777777" w:rsidTr="00346ACE">
        <w:tc>
          <w:tcPr>
            <w:tcW w:w="1776" w:type="dxa"/>
          </w:tcPr>
          <w:p w14:paraId="4A51B638" w14:textId="25FD10C1" w:rsidR="00BF6C28" w:rsidRPr="005F3AA9" w:rsidRDefault="00BF6C28" w:rsidP="00BF6C28">
            <w:pPr>
              <w:rPr>
                <w:sz w:val="22"/>
                <w:szCs w:val="22"/>
              </w:rPr>
            </w:pPr>
            <w:r w:rsidRPr="005F3AA9">
              <w:rPr>
                <w:sz w:val="22"/>
                <w:szCs w:val="22"/>
              </w:rPr>
              <w:t>Kell et al. 2014, USA</w:t>
            </w:r>
            <w:r w:rsidRPr="005F3AA9">
              <w:rPr>
                <w:sz w:val="22"/>
                <w:szCs w:val="22"/>
              </w:rPr>
              <w:fldChar w:fldCharType="begin"/>
            </w:r>
            <w:r w:rsidRPr="005F3AA9">
              <w:rPr>
                <w:sz w:val="22"/>
                <w:szCs w:val="22"/>
              </w:rPr>
              <w:instrText xml:space="preserve"> ADDIN EN.CITE &lt;EndNote&gt;&lt;Cite&gt;&lt;Author&gt;Kell&lt;/Author&gt;&lt;Year&gt;2014&lt;/Year&gt;&lt;RecNum&gt;195&lt;/RecNum&gt;&lt;DisplayText&gt;[15]&lt;/DisplayText&gt;&lt;record&gt;&lt;rec-number&gt;195&lt;/rec-number&gt;&lt;foreign-keys&gt;&lt;key app="EN" db-id="t2dxed09qrzwf4eetwqvrwt10fd0axp5ze9z" timestamp="1464598756"&gt;195&lt;/key&gt;&lt;/foreign-keys&gt;&lt;ref-type name="Journal Article"&gt;17&lt;/ref-type&gt;&lt;contributors&gt;&lt;authors&gt;&lt;author&gt;Kell, K. P.&lt;/author&gt;&lt;author&gt;Cardel, M. I.&lt;/author&gt;&lt;author&gt;Bohan Brown, M. M.&lt;/author&gt;&lt;author&gt;Fernandez, J. R.&lt;/author&gt;&lt;/authors&gt;&lt;/contributors&gt;&lt;auth-address&gt;From the Department of Nutrition Sciences, School of Health Professions, and the Nutrition Obesity Research Center (KPK, MMBB, and JRF), University of Alabama at Birmingham, Birmingham, AL, and the Department of Pediatrics/Section of Nutrition, School of Medicine, University of Colorado Denver, Aurora, CO (MIC).&lt;/auth-address&gt;&lt;titles&gt;&lt;title&gt;Added sugars in the diet are positively associated with diastolic blood pressure and triglycerides in children&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46-52&lt;/pages&gt;&lt;volume&gt;100&lt;/volume&gt;&lt;number&gt;1&lt;/number&gt;&lt;edition&gt;2014/04/11&lt;/edition&gt;&lt;dates&gt;&lt;year&gt;2014&lt;/year&gt;&lt;pub-dates&gt;&lt;date&gt;Apr 9&lt;/date&gt;&lt;/pub-dates&gt;&lt;/dates&gt;&lt;isbn&gt;1938-3207 (Electronic)&amp;#xD;0002-9165 (Linking)&lt;/isbn&gt;&lt;accession-num&gt;24717340&lt;/accession-num&gt;&lt;urls&gt;&lt;related-urls&gt;&lt;url&gt;http://ajcn.nutrition.org/content/100/1/46&lt;/url&gt;&lt;url&gt;http://ajcn.nutrition.org/content/100/1/46.long&lt;/url&gt;&lt;/related-urls&gt;&lt;/urls&gt;&lt;custom2&gt;PMC4144113&lt;/custom2&gt;&lt;electronic-resource-num&gt;10.3945/ajcn.113.076505&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15]</w:t>
            </w:r>
            <w:r w:rsidRPr="005F3AA9">
              <w:rPr>
                <w:sz w:val="22"/>
                <w:szCs w:val="22"/>
              </w:rPr>
              <w:fldChar w:fldCharType="end"/>
            </w:r>
          </w:p>
        </w:tc>
        <w:tc>
          <w:tcPr>
            <w:tcW w:w="1811" w:type="dxa"/>
          </w:tcPr>
          <w:p w14:paraId="324678C5" w14:textId="2D44875C" w:rsidR="00BF6C28" w:rsidRPr="005F3AA9" w:rsidRDefault="00BF6C28" w:rsidP="00BF6C28">
            <w:pPr>
              <w:rPr>
                <w:sz w:val="22"/>
                <w:szCs w:val="22"/>
              </w:rPr>
            </w:pPr>
            <w:r w:rsidRPr="005F3AA9">
              <w:rPr>
                <w:sz w:val="22"/>
                <w:szCs w:val="22"/>
              </w:rPr>
              <w:t>n: 320;</w:t>
            </w:r>
          </w:p>
          <w:p w14:paraId="1C287999" w14:textId="77777777" w:rsidR="00BF6C28" w:rsidRPr="005F3AA9" w:rsidRDefault="00BF6C28" w:rsidP="00BF6C28">
            <w:pPr>
              <w:rPr>
                <w:sz w:val="22"/>
                <w:szCs w:val="22"/>
              </w:rPr>
            </w:pPr>
            <w:r w:rsidRPr="005F3AA9">
              <w:rPr>
                <w:sz w:val="22"/>
                <w:szCs w:val="22"/>
              </w:rPr>
              <w:t>age: 7-12;</w:t>
            </w:r>
          </w:p>
          <w:p w14:paraId="3BC85750" w14:textId="44528852" w:rsidR="00BF6C28" w:rsidRPr="005F3AA9" w:rsidRDefault="00BF6C28" w:rsidP="00BF6C28">
            <w:pPr>
              <w:rPr>
                <w:sz w:val="22"/>
                <w:szCs w:val="22"/>
              </w:rPr>
            </w:pPr>
            <w:r w:rsidRPr="005F3AA9">
              <w:rPr>
                <w:sz w:val="22"/>
                <w:szCs w:val="22"/>
              </w:rPr>
              <w:t>female: 46.9%</w:t>
            </w:r>
          </w:p>
        </w:tc>
        <w:tc>
          <w:tcPr>
            <w:tcW w:w="1526" w:type="dxa"/>
          </w:tcPr>
          <w:p w14:paraId="0FCA7128" w14:textId="3C480722" w:rsidR="00BF6C28" w:rsidRPr="005F3AA9" w:rsidRDefault="00BF6C28" w:rsidP="00BF6C28">
            <w:pPr>
              <w:rPr>
                <w:sz w:val="22"/>
                <w:szCs w:val="22"/>
              </w:rPr>
            </w:pPr>
            <w:r w:rsidRPr="005F3AA9">
              <w:rPr>
                <w:sz w:val="22"/>
                <w:szCs w:val="22"/>
              </w:rPr>
              <w:t>Cross-sectional</w:t>
            </w:r>
          </w:p>
        </w:tc>
        <w:tc>
          <w:tcPr>
            <w:tcW w:w="989" w:type="dxa"/>
          </w:tcPr>
          <w:p w14:paraId="6463BDE2" w14:textId="11610D52" w:rsidR="00BF6C28" w:rsidRPr="005F3AA9" w:rsidRDefault="00BF6C28" w:rsidP="00BF6C28">
            <w:pPr>
              <w:rPr>
                <w:sz w:val="22"/>
                <w:szCs w:val="22"/>
              </w:rPr>
            </w:pPr>
            <w:r w:rsidRPr="005F3AA9">
              <w:rPr>
                <w:sz w:val="22"/>
                <w:szCs w:val="22"/>
              </w:rPr>
              <w:t>24h recall</w:t>
            </w:r>
          </w:p>
        </w:tc>
        <w:tc>
          <w:tcPr>
            <w:tcW w:w="1413" w:type="dxa"/>
          </w:tcPr>
          <w:p w14:paraId="3A05361C" w14:textId="3AC5BCE0" w:rsidR="00BF6C28" w:rsidRPr="005F3AA9" w:rsidRDefault="00BF6C28" w:rsidP="00BF6C28">
            <w:pPr>
              <w:tabs>
                <w:tab w:val="left" w:pos="547"/>
              </w:tabs>
              <w:rPr>
                <w:sz w:val="22"/>
                <w:szCs w:val="22"/>
              </w:rPr>
            </w:pPr>
            <w:r w:rsidRPr="005F3AA9">
              <w:rPr>
                <w:sz w:val="22"/>
                <w:szCs w:val="22"/>
              </w:rPr>
              <w:t>Unknown</w:t>
            </w:r>
          </w:p>
        </w:tc>
        <w:tc>
          <w:tcPr>
            <w:tcW w:w="1356" w:type="dxa"/>
          </w:tcPr>
          <w:p w14:paraId="61786356" w14:textId="0FA3A3A3" w:rsidR="00BF6C28" w:rsidRPr="005F3AA9" w:rsidRDefault="00BF6C28" w:rsidP="00BF6C28">
            <w:pPr>
              <w:rPr>
                <w:sz w:val="22"/>
                <w:szCs w:val="22"/>
              </w:rPr>
            </w:pPr>
            <w:r w:rsidRPr="005F3AA9">
              <w:rPr>
                <w:sz w:val="22"/>
                <w:szCs w:val="22"/>
              </w:rPr>
              <w:t>no</w:t>
            </w:r>
          </w:p>
        </w:tc>
        <w:tc>
          <w:tcPr>
            <w:tcW w:w="2303" w:type="dxa"/>
          </w:tcPr>
          <w:p w14:paraId="6287CB15" w14:textId="312178FD" w:rsidR="00BF6C28" w:rsidRPr="005F3AA9" w:rsidRDefault="00BF6C28" w:rsidP="00BF6C28">
            <w:pPr>
              <w:rPr>
                <w:sz w:val="22"/>
                <w:szCs w:val="22"/>
              </w:rPr>
            </w:pPr>
            <w:r w:rsidRPr="005F3AA9">
              <w:rPr>
                <w:sz w:val="22"/>
                <w:szCs w:val="22"/>
              </w:rPr>
              <w:t>Added sugars</w:t>
            </w:r>
          </w:p>
        </w:tc>
        <w:tc>
          <w:tcPr>
            <w:tcW w:w="1438" w:type="dxa"/>
            <w:gridSpan w:val="2"/>
          </w:tcPr>
          <w:p w14:paraId="0E86D39A" w14:textId="55F96DDB" w:rsidR="00BF6C28" w:rsidRPr="005F3AA9" w:rsidRDefault="00BF6C28" w:rsidP="00BF6C28">
            <w:pPr>
              <w:rPr>
                <w:sz w:val="22"/>
                <w:szCs w:val="22"/>
              </w:rPr>
            </w:pPr>
            <w:r w:rsidRPr="005F3AA9">
              <w:rPr>
                <w:sz w:val="22"/>
                <w:szCs w:val="22"/>
              </w:rPr>
              <w:t>0.02*</w:t>
            </w:r>
          </w:p>
        </w:tc>
        <w:tc>
          <w:tcPr>
            <w:tcW w:w="1610" w:type="dxa"/>
          </w:tcPr>
          <w:p w14:paraId="0A5752A5" w14:textId="77777777" w:rsidR="00BF6C28" w:rsidRPr="005F3AA9" w:rsidRDefault="00BF6C28" w:rsidP="00BF6C28">
            <w:pPr>
              <w:rPr>
                <w:sz w:val="22"/>
                <w:szCs w:val="22"/>
              </w:rPr>
            </w:pPr>
            <w:r w:rsidRPr="005F3AA9">
              <w:rPr>
                <w:sz w:val="22"/>
                <w:szCs w:val="22"/>
              </w:rPr>
              <w:t xml:space="preserve">Linear regression, </w:t>
            </w:r>
          </w:p>
          <w:p w14:paraId="65706ECB" w14:textId="530A32D8" w:rsidR="00BF6C28" w:rsidRPr="005F3AA9" w:rsidRDefault="00BF6C28" w:rsidP="00BF6C28">
            <w:pPr>
              <w:rPr>
                <w:rFonts w:cs="Lucida Grande"/>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25575643" w14:textId="4EEBA442" w:rsidR="00BF6C28" w:rsidRPr="005F3AA9" w:rsidRDefault="00BF6C28" w:rsidP="00BF6C28">
            <w:pPr>
              <w:rPr>
                <w:sz w:val="22"/>
                <w:szCs w:val="22"/>
              </w:rPr>
            </w:pPr>
            <w:r w:rsidRPr="005F3AA9">
              <w:rPr>
                <w:sz w:val="22"/>
                <w:szCs w:val="22"/>
              </w:rPr>
              <w:t>Unknown</w:t>
            </w:r>
          </w:p>
        </w:tc>
        <w:tc>
          <w:tcPr>
            <w:tcW w:w="907" w:type="dxa"/>
          </w:tcPr>
          <w:p w14:paraId="22950D20" w14:textId="5348C64C" w:rsidR="00BF6C28" w:rsidRPr="005F3AA9" w:rsidRDefault="00BF6C28" w:rsidP="00BF6C28">
            <w:pPr>
              <w:rPr>
                <w:sz w:val="22"/>
                <w:szCs w:val="22"/>
              </w:rPr>
            </w:pPr>
            <w:r w:rsidRPr="005F3AA9">
              <w:rPr>
                <w:sz w:val="22"/>
                <w:szCs w:val="22"/>
              </w:rPr>
              <w:t>4</w:t>
            </w:r>
          </w:p>
        </w:tc>
      </w:tr>
      <w:tr w:rsidR="00BF6C28" w:rsidRPr="005F3AA9" w14:paraId="5592C6C6" w14:textId="77777777" w:rsidTr="00346ACE">
        <w:tc>
          <w:tcPr>
            <w:tcW w:w="1776" w:type="dxa"/>
          </w:tcPr>
          <w:p w14:paraId="34F6CB28" w14:textId="43603E98" w:rsidR="00BF6C28" w:rsidRPr="005F3AA9" w:rsidRDefault="00BF6C28" w:rsidP="00BF6C28">
            <w:pPr>
              <w:rPr>
                <w:sz w:val="22"/>
                <w:szCs w:val="22"/>
              </w:rPr>
            </w:pPr>
            <w:r w:rsidRPr="005F3AA9">
              <w:rPr>
                <w:sz w:val="22"/>
                <w:szCs w:val="22"/>
              </w:rPr>
              <w:t>Kollias et al. 2009, Greece</w:t>
            </w:r>
            <w:r w:rsidRPr="005F3AA9">
              <w:rPr>
                <w:sz w:val="22"/>
                <w:szCs w:val="22"/>
              </w:rPr>
              <w:fldChar w:fldCharType="begin">
                <w:fldData xml:space="preserve">PEVuZE5vdGU+PENpdGU+PEF1dGhvcj5Lb2xsaWFzPC9BdXRob3I+PFllYXI+MjAwOTwvWWVhcj48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Lb2xsaWFzPC9BdXRob3I+PFllYXI+MjAwOTwvWWVhcj48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5]</w:t>
            </w:r>
            <w:r w:rsidRPr="005F3AA9">
              <w:rPr>
                <w:sz w:val="22"/>
                <w:szCs w:val="22"/>
              </w:rPr>
              <w:fldChar w:fldCharType="end"/>
            </w:r>
          </w:p>
        </w:tc>
        <w:tc>
          <w:tcPr>
            <w:tcW w:w="1811" w:type="dxa"/>
          </w:tcPr>
          <w:p w14:paraId="691E5CB6" w14:textId="402D7784" w:rsidR="00BF6C28" w:rsidRPr="005F3AA9" w:rsidRDefault="00BF6C28" w:rsidP="00BF6C28">
            <w:pPr>
              <w:rPr>
                <w:sz w:val="22"/>
                <w:szCs w:val="22"/>
              </w:rPr>
            </w:pPr>
            <w:r w:rsidRPr="005F3AA9">
              <w:rPr>
                <w:sz w:val="22"/>
                <w:szCs w:val="22"/>
              </w:rPr>
              <w:t>n: 558;</w:t>
            </w:r>
          </w:p>
          <w:p w14:paraId="312BF2F2" w14:textId="77777777" w:rsidR="00BF6C28" w:rsidRPr="005F3AA9" w:rsidRDefault="00BF6C28" w:rsidP="00BF6C28">
            <w:pPr>
              <w:rPr>
                <w:sz w:val="22"/>
                <w:szCs w:val="22"/>
              </w:rPr>
            </w:pPr>
            <w:r w:rsidRPr="005F3AA9">
              <w:rPr>
                <w:sz w:val="22"/>
                <w:szCs w:val="22"/>
              </w:rPr>
              <w:t>age: 12-17;</w:t>
            </w:r>
          </w:p>
          <w:p w14:paraId="7ADC98B7" w14:textId="39099888" w:rsidR="00BF6C28" w:rsidRPr="005F3AA9" w:rsidRDefault="00BF6C28" w:rsidP="00BF6C28">
            <w:pPr>
              <w:rPr>
                <w:sz w:val="22"/>
                <w:szCs w:val="22"/>
              </w:rPr>
            </w:pPr>
            <w:r w:rsidRPr="005F3AA9">
              <w:rPr>
                <w:sz w:val="22"/>
                <w:szCs w:val="22"/>
              </w:rPr>
              <w:t>female: 50.0%</w:t>
            </w:r>
          </w:p>
        </w:tc>
        <w:tc>
          <w:tcPr>
            <w:tcW w:w="1526" w:type="dxa"/>
          </w:tcPr>
          <w:p w14:paraId="7BDBA6DA" w14:textId="66059379" w:rsidR="00BF6C28" w:rsidRPr="005F3AA9" w:rsidRDefault="00BF6C28" w:rsidP="00BF6C28">
            <w:pPr>
              <w:rPr>
                <w:sz w:val="22"/>
                <w:szCs w:val="22"/>
              </w:rPr>
            </w:pPr>
            <w:r w:rsidRPr="005F3AA9">
              <w:rPr>
                <w:sz w:val="22"/>
                <w:szCs w:val="22"/>
              </w:rPr>
              <w:t>Cross-sectional</w:t>
            </w:r>
          </w:p>
        </w:tc>
        <w:tc>
          <w:tcPr>
            <w:tcW w:w="989" w:type="dxa"/>
          </w:tcPr>
          <w:p w14:paraId="349CFB7F" w14:textId="09E49CE3" w:rsidR="00BF6C28" w:rsidRPr="005F3AA9" w:rsidRDefault="00BF6C28" w:rsidP="00BF6C28">
            <w:pPr>
              <w:rPr>
                <w:sz w:val="22"/>
                <w:szCs w:val="22"/>
              </w:rPr>
            </w:pPr>
            <w:r w:rsidRPr="005F3AA9">
              <w:rPr>
                <w:sz w:val="22"/>
                <w:szCs w:val="22"/>
              </w:rPr>
              <w:t>FFQ</w:t>
            </w:r>
          </w:p>
        </w:tc>
        <w:tc>
          <w:tcPr>
            <w:tcW w:w="1413" w:type="dxa"/>
          </w:tcPr>
          <w:p w14:paraId="3EBB70DC" w14:textId="0DA00B68" w:rsidR="00BF6C28" w:rsidRPr="005F3AA9" w:rsidRDefault="00BF6C28" w:rsidP="00BF6C28">
            <w:pPr>
              <w:rPr>
                <w:sz w:val="22"/>
                <w:szCs w:val="22"/>
              </w:rPr>
            </w:pPr>
            <w:r w:rsidRPr="005F3AA9">
              <w:rPr>
                <w:sz w:val="22"/>
                <w:szCs w:val="22"/>
              </w:rPr>
              <w:t>No</w:t>
            </w:r>
          </w:p>
        </w:tc>
        <w:tc>
          <w:tcPr>
            <w:tcW w:w="1356" w:type="dxa"/>
          </w:tcPr>
          <w:p w14:paraId="136EE90D" w14:textId="31CDC997" w:rsidR="00BF6C28" w:rsidRPr="005F3AA9" w:rsidRDefault="00BF6C28" w:rsidP="00BF6C28">
            <w:pPr>
              <w:rPr>
                <w:sz w:val="22"/>
                <w:szCs w:val="22"/>
              </w:rPr>
            </w:pPr>
            <w:r w:rsidRPr="005F3AA9">
              <w:rPr>
                <w:sz w:val="22"/>
                <w:szCs w:val="22"/>
              </w:rPr>
              <w:t>Boys</w:t>
            </w:r>
          </w:p>
          <w:p w14:paraId="7282F3EB" w14:textId="77777777" w:rsidR="00BF6C28" w:rsidRPr="005F3AA9" w:rsidRDefault="00BF6C28" w:rsidP="00BF6C28">
            <w:pPr>
              <w:rPr>
                <w:sz w:val="22"/>
                <w:szCs w:val="22"/>
              </w:rPr>
            </w:pPr>
          </w:p>
          <w:p w14:paraId="24D47EBA" w14:textId="77777777" w:rsidR="00BF6C28" w:rsidRPr="005F3AA9" w:rsidRDefault="00BF6C28" w:rsidP="00BF6C28">
            <w:pPr>
              <w:rPr>
                <w:sz w:val="22"/>
                <w:szCs w:val="22"/>
              </w:rPr>
            </w:pPr>
          </w:p>
          <w:p w14:paraId="070E5EE5" w14:textId="77777777" w:rsidR="00BF6C28" w:rsidRPr="005F3AA9" w:rsidRDefault="00BF6C28" w:rsidP="00BF6C28">
            <w:pPr>
              <w:rPr>
                <w:sz w:val="22"/>
                <w:szCs w:val="22"/>
              </w:rPr>
            </w:pPr>
          </w:p>
          <w:p w14:paraId="4D5B28F1" w14:textId="77777777" w:rsidR="00BF6C28" w:rsidRPr="005F3AA9" w:rsidRDefault="00BF6C28" w:rsidP="00BF6C28">
            <w:pPr>
              <w:rPr>
                <w:sz w:val="22"/>
                <w:szCs w:val="22"/>
              </w:rPr>
            </w:pPr>
          </w:p>
          <w:p w14:paraId="05690C2F" w14:textId="15AC2625" w:rsidR="00BF6C28" w:rsidRPr="005F3AA9" w:rsidRDefault="00BF6C28" w:rsidP="00BF6C28">
            <w:pPr>
              <w:rPr>
                <w:sz w:val="22"/>
                <w:szCs w:val="22"/>
              </w:rPr>
            </w:pPr>
            <w:r w:rsidRPr="005F3AA9">
              <w:rPr>
                <w:sz w:val="22"/>
                <w:szCs w:val="22"/>
              </w:rPr>
              <w:t>Girls</w:t>
            </w:r>
          </w:p>
        </w:tc>
        <w:tc>
          <w:tcPr>
            <w:tcW w:w="2303" w:type="dxa"/>
          </w:tcPr>
          <w:p w14:paraId="1973CA7A" w14:textId="77777777" w:rsidR="00BF6C28" w:rsidRPr="005F3AA9" w:rsidRDefault="00BF6C28" w:rsidP="00BF6C28">
            <w:pPr>
              <w:rPr>
                <w:sz w:val="22"/>
                <w:szCs w:val="22"/>
              </w:rPr>
            </w:pPr>
            <w:r w:rsidRPr="005F3AA9">
              <w:rPr>
                <w:sz w:val="22"/>
                <w:szCs w:val="22"/>
              </w:rPr>
              <w:t>Meat</w:t>
            </w:r>
          </w:p>
          <w:p w14:paraId="414098AA" w14:textId="77777777" w:rsidR="00BF6C28" w:rsidRPr="005F3AA9" w:rsidRDefault="00BF6C28" w:rsidP="00BF6C28">
            <w:pPr>
              <w:rPr>
                <w:sz w:val="22"/>
                <w:szCs w:val="22"/>
              </w:rPr>
            </w:pPr>
            <w:r w:rsidRPr="005F3AA9">
              <w:rPr>
                <w:sz w:val="22"/>
                <w:szCs w:val="22"/>
              </w:rPr>
              <w:t>Legumes</w:t>
            </w:r>
          </w:p>
          <w:p w14:paraId="7A93B24C" w14:textId="77777777" w:rsidR="00BF6C28" w:rsidRPr="005F3AA9" w:rsidRDefault="00BF6C28" w:rsidP="00BF6C28">
            <w:pPr>
              <w:rPr>
                <w:sz w:val="22"/>
                <w:szCs w:val="22"/>
              </w:rPr>
            </w:pPr>
            <w:r w:rsidRPr="005F3AA9">
              <w:rPr>
                <w:sz w:val="22"/>
                <w:szCs w:val="22"/>
              </w:rPr>
              <w:t>Fruits/Vegetables</w:t>
            </w:r>
          </w:p>
          <w:p w14:paraId="2606EE50" w14:textId="77777777" w:rsidR="00BF6C28" w:rsidRPr="005F3AA9" w:rsidRDefault="00BF6C28" w:rsidP="00BF6C28">
            <w:pPr>
              <w:rPr>
                <w:sz w:val="22"/>
                <w:szCs w:val="22"/>
              </w:rPr>
            </w:pPr>
            <w:r w:rsidRPr="005F3AA9">
              <w:rPr>
                <w:sz w:val="22"/>
                <w:szCs w:val="22"/>
              </w:rPr>
              <w:t>Milk</w:t>
            </w:r>
          </w:p>
          <w:p w14:paraId="158F3FE7" w14:textId="77777777" w:rsidR="00BF6C28" w:rsidRPr="005F3AA9" w:rsidRDefault="00BF6C28" w:rsidP="00BF6C28">
            <w:pPr>
              <w:rPr>
                <w:sz w:val="22"/>
                <w:szCs w:val="22"/>
              </w:rPr>
            </w:pPr>
            <w:r w:rsidRPr="005F3AA9">
              <w:rPr>
                <w:sz w:val="22"/>
                <w:szCs w:val="22"/>
              </w:rPr>
              <w:t>Snacks</w:t>
            </w:r>
          </w:p>
          <w:p w14:paraId="33933E0F" w14:textId="77777777" w:rsidR="00BF6C28" w:rsidRPr="005F3AA9" w:rsidRDefault="00BF6C28" w:rsidP="00BF6C28">
            <w:pPr>
              <w:rPr>
                <w:sz w:val="22"/>
                <w:szCs w:val="22"/>
              </w:rPr>
            </w:pPr>
            <w:r w:rsidRPr="005F3AA9">
              <w:rPr>
                <w:sz w:val="22"/>
                <w:szCs w:val="22"/>
              </w:rPr>
              <w:t>Meat</w:t>
            </w:r>
          </w:p>
          <w:p w14:paraId="32C0A7AE" w14:textId="77777777" w:rsidR="00BF6C28" w:rsidRPr="005F3AA9" w:rsidRDefault="00BF6C28" w:rsidP="00BF6C28">
            <w:pPr>
              <w:rPr>
                <w:sz w:val="22"/>
                <w:szCs w:val="22"/>
              </w:rPr>
            </w:pPr>
            <w:r w:rsidRPr="005F3AA9">
              <w:rPr>
                <w:sz w:val="22"/>
                <w:szCs w:val="22"/>
              </w:rPr>
              <w:t>Legumes</w:t>
            </w:r>
          </w:p>
          <w:p w14:paraId="23ED9D12" w14:textId="77777777" w:rsidR="00BF6C28" w:rsidRPr="005F3AA9" w:rsidRDefault="00BF6C28" w:rsidP="00BF6C28">
            <w:pPr>
              <w:rPr>
                <w:sz w:val="22"/>
                <w:szCs w:val="22"/>
              </w:rPr>
            </w:pPr>
            <w:r w:rsidRPr="005F3AA9">
              <w:rPr>
                <w:sz w:val="22"/>
                <w:szCs w:val="22"/>
              </w:rPr>
              <w:t>Fruits/Vegetables</w:t>
            </w:r>
          </w:p>
          <w:p w14:paraId="6DAF93BA" w14:textId="77777777" w:rsidR="00BF6C28" w:rsidRPr="005F3AA9" w:rsidRDefault="00BF6C28" w:rsidP="00BF6C28">
            <w:pPr>
              <w:rPr>
                <w:sz w:val="22"/>
                <w:szCs w:val="22"/>
              </w:rPr>
            </w:pPr>
            <w:r w:rsidRPr="005F3AA9">
              <w:rPr>
                <w:sz w:val="22"/>
                <w:szCs w:val="22"/>
              </w:rPr>
              <w:t>Milk</w:t>
            </w:r>
          </w:p>
          <w:p w14:paraId="2A0520C5" w14:textId="03C33EC2" w:rsidR="00BF6C28" w:rsidRPr="005F3AA9" w:rsidRDefault="00BF6C28" w:rsidP="00BF6C28">
            <w:pPr>
              <w:rPr>
                <w:sz w:val="22"/>
                <w:szCs w:val="22"/>
              </w:rPr>
            </w:pPr>
            <w:r w:rsidRPr="005F3AA9">
              <w:rPr>
                <w:sz w:val="22"/>
                <w:szCs w:val="22"/>
              </w:rPr>
              <w:t>Snacks</w:t>
            </w:r>
          </w:p>
        </w:tc>
        <w:tc>
          <w:tcPr>
            <w:tcW w:w="1438" w:type="dxa"/>
            <w:gridSpan w:val="2"/>
          </w:tcPr>
          <w:p w14:paraId="4AC67B9B" w14:textId="194FD849" w:rsidR="00BF6C28" w:rsidRPr="005F3AA9" w:rsidRDefault="00BF6C28" w:rsidP="00BF6C28">
            <w:pPr>
              <w:rPr>
                <w:sz w:val="22"/>
                <w:szCs w:val="22"/>
              </w:rPr>
            </w:pPr>
            <w:r w:rsidRPr="005F3AA9">
              <w:rPr>
                <w:sz w:val="22"/>
                <w:szCs w:val="22"/>
              </w:rPr>
              <w:t>n.s.</w:t>
            </w:r>
          </w:p>
          <w:p w14:paraId="55302176" w14:textId="704EC9DB" w:rsidR="00BF6C28" w:rsidRPr="005F3AA9" w:rsidRDefault="00BF6C28" w:rsidP="00BF6C28">
            <w:pPr>
              <w:rPr>
                <w:sz w:val="22"/>
                <w:szCs w:val="22"/>
              </w:rPr>
            </w:pPr>
            <w:r w:rsidRPr="005F3AA9">
              <w:rPr>
                <w:sz w:val="22"/>
                <w:szCs w:val="22"/>
              </w:rPr>
              <w:t>n.s.</w:t>
            </w:r>
          </w:p>
          <w:p w14:paraId="065FD066" w14:textId="160794BF" w:rsidR="00BF6C28" w:rsidRPr="005F3AA9" w:rsidRDefault="00BF6C28" w:rsidP="00BF6C28">
            <w:pPr>
              <w:rPr>
                <w:sz w:val="22"/>
                <w:szCs w:val="22"/>
              </w:rPr>
            </w:pPr>
            <w:r w:rsidRPr="005F3AA9">
              <w:rPr>
                <w:sz w:val="22"/>
                <w:szCs w:val="22"/>
              </w:rPr>
              <w:t>n.s.</w:t>
            </w:r>
          </w:p>
          <w:p w14:paraId="24CA7CCC" w14:textId="15B38630" w:rsidR="00BF6C28" w:rsidRPr="005F3AA9" w:rsidRDefault="00BF6C28" w:rsidP="00BF6C28">
            <w:pPr>
              <w:rPr>
                <w:sz w:val="22"/>
                <w:szCs w:val="22"/>
              </w:rPr>
            </w:pPr>
            <w:r w:rsidRPr="005F3AA9">
              <w:rPr>
                <w:sz w:val="22"/>
                <w:szCs w:val="22"/>
              </w:rPr>
              <w:t>-2.14*</w:t>
            </w:r>
          </w:p>
          <w:p w14:paraId="4B6A6FAD" w14:textId="6D1DBC3D" w:rsidR="00BF6C28" w:rsidRPr="005F3AA9" w:rsidRDefault="00BF6C28" w:rsidP="00BF6C28">
            <w:pPr>
              <w:rPr>
                <w:sz w:val="22"/>
                <w:szCs w:val="22"/>
              </w:rPr>
            </w:pPr>
            <w:r w:rsidRPr="005F3AA9">
              <w:rPr>
                <w:sz w:val="22"/>
                <w:szCs w:val="22"/>
              </w:rPr>
              <w:t>n.s.</w:t>
            </w:r>
          </w:p>
          <w:p w14:paraId="54A10C8F" w14:textId="1B7241D9" w:rsidR="00BF6C28" w:rsidRPr="005F3AA9" w:rsidRDefault="00BF6C28" w:rsidP="00BF6C28">
            <w:pPr>
              <w:rPr>
                <w:sz w:val="22"/>
                <w:szCs w:val="22"/>
              </w:rPr>
            </w:pPr>
            <w:r w:rsidRPr="005F3AA9">
              <w:rPr>
                <w:sz w:val="22"/>
                <w:szCs w:val="22"/>
              </w:rPr>
              <w:t>n.s.</w:t>
            </w:r>
          </w:p>
          <w:p w14:paraId="590FD2B6" w14:textId="18F20D92" w:rsidR="00BF6C28" w:rsidRPr="005F3AA9" w:rsidRDefault="00BF6C28" w:rsidP="00BF6C28">
            <w:pPr>
              <w:rPr>
                <w:sz w:val="22"/>
                <w:szCs w:val="22"/>
              </w:rPr>
            </w:pPr>
            <w:r w:rsidRPr="005F3AA9">
              <w:rPr>
                <w:sz w:val="22"/>
                <w:szCs w:val="22"/>
              </w:rPr>
              <w:t>n.s.</w:t>
            </w:r>
          </w:p>
          <w:p w14:paraId="35FFF73F" w14:textId="14AF79BE" w:rsidR="00BF6C28" w:rsidRPr="005F3AA9" w:rsidRDefault="00BF6C28" w:rsidP="00BF6C28">
            <w:pPr>
              <w:rPr>
                <w:sz w:val="22"/>
                <w:szCs w:val="22"/>
              </w:rPr>
            </w:pPr>
            <w:r w:rsidRPr="005F3AA9">
              <w:rPr>
                <w:sz w:val="22"/>
                <w:szCs w:val="22"/>
              </w:rPr>
              <w:t>n.s.</w:t>
            </w:r>
          </w:p>
          <w:p w14:paraId="69358661" w14:textId="261FA407" w:rsidR="00BF6C28" w:rsidRPr="005F3AA9" w:rsidRDefault="00BF6C28" w:rsidP="00BF6C28">
            <w:pPr>
              <w:rPr>
                <w:sz w:val="22"/>
                <w:szCs w:val="22"/>
              </w:rPr>
            </w:pPr>
            <w:r w:rsidRPr="005F3AA9">
              <w:rPr>
                <w:sz w:val="22"/>
                <w:szCs w:val="22"/>
              </w:rPr>
              <w:t>n.s.</w:t>
            </w:r>
          </w:p>
          <w:p w14:paraId="21C6FA2A" w14:textId="2463485B" w:rsidR="00BF6C28" w:rsidRPr="005F3AA9" w:rsidRDefault="00BF6C28" w:rsidP="00BF6C28">
            <w:pPr>
              <w:rPr>
                <w:sz w:val="22"/>
                <w:szCs w:val="22"/>
              </w:rPr>
            </w:pPr>
            <w:r w:rsidRPr="005F3AA9">
              <w:rPr>
                <w:sz w:val="22"/>
                <w:szCs w:val="22"/>
              </w:rPr>
              <w:t>n.s.</w:t>
            </w:r>
          </w:p>
        </w:tc>
        <w:tc>
          <w:tcPr>
            <w:tcW w:w="1610" w:type="dxa"/>
          </w:tcPr>
          <w:p w14:paraId="494D7D6E" w14:textId="77777777" w:rsidR="00BF6C28" w:rsidRPr="005F3AA9" w:rsidRDefault="00BF6C28" w:rsidP="00BF6C28">
            <w:pPr>
              <w:rPr>
                <w:sz w:val="22"/>
                <w:szCs w:val="22"/>
              </w:rPr>
            </w:pPr>
            <w:r w:rsidRPr="005F3AA9">
              <w:rPr>
                <w:sz w:val="22"/>
                <w:szCs w:val="22"/>
              </w:rPr>
              <w:t xml:space="preserve">Multiple regression analysis, </w:t>
            </w:r>
          </w:p>
          <w:p w14:paraId="6977D381" w14:textId="3CD1D38E"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34F9E92F" w14:textId="4FE254EB" w:rsidR="00BF6C28" w:rsidRPr="005F3AA9" w:rsidRDefault="00BF6C28" w:rsidP="00BF6C28">
            <w:pPr>
              <w:rPr>
                <w:sz w:val="22"/>
                <w:szCs w:val="22"/>
              </w:rPr>
            </w:pPr>
            <w:r w:rsidRPr="005F3AA9">
              <w:rPr>
                <w:sz w:val="22"/>
                <w:szCs w:val="22"/>
              </w:rPr>
              <w:t>Yes</w:t>
            </w:r>
          </w:p>
        </w:tc>
        <w:tc>
          <w:tcPr>
            <w:tcW w:w="907" w:type="dxa"/>
          </w:tcPr>
          <w:p w14:paraId="72738A6F" w14:textId="06406E21" w:rsidR="00BF6C28" w:rsidRPr="005F3AA9" w:rsidRDefault="00BF6C28" w:rsidP="00BF6C28">
            <w:pPr>
              <w:rPr>
                <w:sz w:val="22"/>
                <w:szCs w:val="22"/>
              </w:rPr>
            </w:pPr>
            <w:r w:rsidRPr="005F3AA9">
              <w:rPr>
                <w:sz w:val="22"/>
                <w:szCs w:val="22"/>
              </w:rPr>
              <w:t>1</w:t>
            </w:r>
          </w:p>
        </w:tc>
      </w:tr>
      <w:tr w:rsidR="00BF6C28" w:rsidRPr="005F3AA9" w14:paraId="5EB342A8" w14:textId="77777777" w:rsidTr="00346ACE">
        <w:tc>
          <w:tcPr>
            <w:tcW w:w="1776" w:type="dxa"/>
          </w:tcPr>
          <w:p w14:paraId="50F790CE" w14:textId="4D78CF7F" w:rsidR="00BF6C28" w:rsidRPr="005F3AA9" w:rsidRDefault="00BF6C28" w:rsidP="00BF6C28">
            <w:pPr>
              <w:rPr>
                <w:b/>
                <w:sz w:val="22"/>
                <w:szCs w:val="22"/>
              </w:rPr>
            </w:pPr>
            <w:r w:rsidRPr="005F3AA9">
              <w:rPr>
                <w:sz w:val="22"/>
                <w:szCs w:val="22"/>
              </w:rPr>
              <w:t>Lazarou et al. 2009, Republic of Cyprus</w:t>
            </w:r>
            <w:r w:rsidRPr="005F3AA9">
              <w:rPr>
                <w:sz w:val="22"/>
                <w:szCs w:val="22"/>
              </w:rPr>
              <w:fldChar w:fldCharType="begin">
                <w:fldData xml:space="preserve">PEVuZE5vdGU+PENpdGU+PEF1dGhvcj5MYXphcm91PC9BdXRob3I+PFllYXI+MjAwOTwvWWVhcj48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</w:fldData>
              </w:fldChar>
            </w:r>
            <w:r w:rsidRPr="005F3AA9">
              <w:rPr>
                <w:sz w:val="22"/>
                <w:szCs w:val="22"/>
              </w:rPr>
              <w:instrText xml:space="preserve"> ADDIN EN.CITE </w:instrText>
            </w:r>
            <w:r w:rsidRPr="005F3AA9">
              <w:rPr>
                <w:sz w:val="22"/>
                <w:szCs w:val="22"/>
              </w:rPr>
              <w:fldChar w:fldCharType="begin">
                <w:fldData xml:space="preserve">PEVuZE5vdGU+PENpdGU+PEF1dGhvcj5MYXphcm91PC9BdXRob3I+PFllYXI+MjAwOTwvWWVhcj48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6]</w:t>
            </w:r>
            <w:r w:rsidRPr="005F3AA9">
              <w:rPr>
                <w:sz w:val="22"/>
                <w:szCs w:val="22"/>
              </w:rPr>
              <w:fldChar w:fldCharType="end"/>
            </w:r>
          </w:p>
        </w:tc>
        <w:tc>
          <w:tcPr>
            <w:tcW w:w="1811" w:type="dxa"/>
          </w:tcPr>
          <w:p w14:paraId="2BE1A467" w14:textId="2B4EE230" w:rsidR="00BF6C28" w:rsidRPr="005F3AA9" w:rsidRDefault="00BF6C28" w:rsidP="00BF6C28">
            <w:pPr>
              <w:rPr>
                <w:sz w:val="22"/>
                <w:szCs w:val="22"/>
              </w:rPr>
            </w:pPr>
            <w:r w:rsidRPr="005F3AA9">
              <w:rPr>
                <w:sz w:val="22"/>
                <w:szCs w:val="22"/>
              </w:rPr>
              <w:t>n: 622;</w:t>
            </w:r>
          </w:p>
          <w:p w14:paraId="0A6CD65E" w14:textId="77777777" w:rsidR="00BF6C28" w:rsidRPr="005F3AA9" w:rsidRDefault="00BF6C28" w:rsidP="00BF6C28">
            <w:pPr>
              <w:rPr>
                <w:sz w:val="22"/>
                <w:szCs w:val="22"/>
              </w:rPr>
            </w:pPr>
            <w:r w:rsidRPr="005F3AA9">
              <w:rPr>
                <w:sz w:val="22"/>
                <w:szCs w:val="22"/>
              </w:rPr>
              <w:t>age: 9-13;</w:t>
            </w:r>
          </w:p>
          <w:p w14:paraId="447B0A2C" w14:textId="0C48201C" w:rsidR="00BF6C28" w:rsidRPr="005F3AA9" w:rsidRDefault="00BF6C28" w:rsidP="00BF6C28">
            <w:pPr>
              <w:rPr>
                <w:sz w:val="22"/>
                <w:szCs w:val="22"/>
              </w:rPr>
            </w:pPr>
            <w:r w:rsidRPr="005F3AA9">
              <w:rPr>
                <w:sz w:val="22"/>
                <w:szCs w:val="22"/>
              </w:rPr>
              <w:t>female: 50.8%</w:t>
            </w:r>
          </w:p>
        </w:tc>
        <w:tc>
          <w:tcPr>
            <w:tcW w:w="1526" w:type="dxa"/>
          </w:tcPr>
          <w:p w14:paraId="3F4223EF" w14:textId="2197F1C1" w:rsidR="00BF6C28" w:rsidRPr="005F3AA9" w:rsidRDefault="00BF6C28" w:rsidP="00BF6C28">
            <w:pPr>
              <w:rPr>
                <w:sz w:val="22"/>
                <w:szCs w:val="22"/>
              </w:rPr>
            </w:pPr>
            <w:r w:rsidRPr="005F3AA9">
              <w:rPr>
                <w:sz w:val="22"/>
                <w:szCs w:val="22"/>
              </w:rPr>
              <w:t>Cross-sectional</w:t>
            </w:r>
          </w:p>
        </w:tc>
        <w:tc>
          <w:tcPr>
            <w:tcW w:w="989" w:type="dxa"/>
          </w:tcPr>
          <w:p w14:paraId="67695B84" w14:textId="5D224B3C" w:rsidR="00BF6C28" w:rsidRPr="005F3AA9" w:rsidRDefault="00BF6C28" w:rsidP="00BF6C28">
            <w:pPr>
              <w:rPr>
                <w:sz w:val="22"/>
                <w:szCs w:val="22"/>
              </w:rPr>
            </w:pPr>
            <w:r w:rsidRPr="005F3AA9">
              <w:rPr>
                <w:sz w:val="22"/>
                <w:szCs w:val="22"/>
              </w:rPr>
              <w:t>FFQ</w:t>
            </w:r>
          </w:p>
        </w:tc>
        <w:tc>
          <w:tcPr>
            <w:tcW w:w="1413" w:type="dxa"/>
          </w:tcPr>
          <w:p w14:paraId="79AA5347" w14:textId="77777777" w:rsidR="00BF6C28" w:rsidRPr="005F3AA9" w:rsidRDefault="00BF6C28" w:rsidP="00BF6C28">
            <w:pPr>
              <w:rPr>
                <w:sz w:val="22"/>
                <w:szCs w:val="22"/>
              </w:rPr>
            </w:pPr>
          </w:p>
        </w:tc>
        <w:tc>
          <w:tcPr>
            <w:tcW w:w="1356" w:type="dxa"/>
          </w:tcPr>
          <w:p w14:paraId="4FE8D309" w14:textId="37E57AF1" w:rsidR="00BF6C28" w:rsidRPr="005F3AA9" w:rsidRDefault="00BF6C28" w:rsidP="00BF6C28">
            <w:pPr>
              <w:rPr>
                <w:sz w:val="22"/>
                <w:szCs w:val="22"/>
              </w:rPr>
            </w:pPr>
            <w:r w:rsidRPr="005F3AA9">
              <w:rPr>
                <w:sz w:val="22"/>
                <w:szCs w:val="22"/>
              </w:rPr>
              <w:t>no</w:t>
            </w:r>
          </w:p>
        </w:tc>
        <w:tc>
          <w:tcPr>
            <w:tcW w:w="2303" w:type="dxa"/>
          </w:tcPr>
          <w:p w14:paraId="31F4D251" w14:textId="16BD37B7" w:rsidR="00BF6C28" w:rsidRPr="005F3AA9" w:rsidRDefault="00BF6C28" w:rsidP="00BF6C28">
            <w:pPr>
              <w:rPr>
                <w:sz w:val="22"/>
                <w:szCs w:val="22"/>
              </w:rPr>
            </w:pPr>
            <w:r w:rsidRPr="005F3AA9">
              <w:rPr>
                <w:sz w:val="22"/>
                <w:szCs w:val="22"/>
              </w:rPr>
              <w:t>Food E-KINDEX Score</w:t>
            </w:r>
          </w:p>
        </w:tc>
        <w:tc>
          <w:tcPr>
            <w:tcW w:w="1438" w:type="dxa"/>
            <w:gridSpan w:val="2"/>
          </w:tcPr>
          <w:p w14:paraId="1835434C" w14:textId="45D6CE80" w:rsidR="00BF6C28" w:rsidRPr="005F3AA9" w:rsidRDefault="00BF6C28" w:rsidP="00BF6C28">
            <w:pPr>
              <w:rPr>
                <w:b/>
                <w:sz w:val="22"/>
                <w:szCs w:val="22"/>
              </w:rPr>
            </w:pPr>
            <w:r w:rsidRPr="005F3AA9">
              <w:rPr>
                <w:sz w:val="22"/>
                <w:szCs w:val="22"/>
              </w:rPr>
              <w:t>0.52*</w:t>
            </w:r>
          </w:p>
        </w:tc>
        <w:tc>
          <w:tcPr>
            <w:tcW w:w="1610" w:type="dxa"/>
          </w:tcPr>
          <w:p w14:paraId="58ADCC52" w14:textId="77777777" w:rsidR="00BF6C28" w:rsidRPr="005F3AA9" w:rsidRDefault="00BF6C28" w:rsidP="00BF6C28">
            <w:pPr>
              <w:rPr>
                <w:sz w:val="22"/>
                <w:szCs w:val="22"/>
              </w:rPr>
            </w:pPr>
            <w:r w:rsidRPr="005F3AA9">
              <w:rPr>
                <w:sz w:val="22"/>
                <w:szCs w:val="22"/>
              </w:rPr>
              <w:t xml:space="preserve">Logistic regression, </w:t>
            </w:r>
          </w:p>
          <w:p w14:paraId="4E63743B" w14:textId="1E84488C" w:rsidR="00BF6C28" w:rsidRPr="005F3AA9" w:rsidRDefault="00BF6C28" w:rsidP="00BF6C28">
            <w:pPr>
              <w:rPr>
                <w:sz w:val="22"/>
                <w:szCs w:val="22"/>
              </w:rPr>
            </w:pPr>
            <w:r w:rsidRPr="005F3AA9">
              <w:rPr>
                <w:sz w:val="22"/>
                <w:szCs w:val="22"/>
              </w:rPr>
              <w:t>Odds ratio</w:t>
            </w:r>
          </w:p>
        </w:tc>
        <w:tc>
          <w:tcPr>
            <w:tcW w:w="1358" w:type="dxa"/>
          </w:tcPr>
          <w:p w14:paraId="586EC90F" w14:textId="77777777" w:rsidR="00BF6C28" w:rsidRPr="005F3AA9" w:rsidRDefault="00BF6C28" w:rsidP="00BF6C28">
            <w:pPr>
              <w:rPr>
                <w:sz w:val="22"/>
                <w:szCs w:val="22"/>
              </w:rPr>
            </w:pPr>
          </w:p>
        </w:tc>
        <w:tc>
          <w:tcPr>
            <w:tcW w:w="907" w:type="dxa"/>
          </w:tcPr>
          <w:p w14:paraId="2D24252F" w14:textId="7FC10587" w:rsidR="00BF6C28" w:rsidRPr="005F3AA9" w:rsidRDefault="00BF6C28" w:rsidP="00BF6C28">
            <w:pPr>
              <w:rPr>
                <w:sz w:val="22"/>
                <w:szCs w:val="22"/>
              </w:rPr>
            </w:pPr>
            <w:r w:rsidRPr="005F3AA9">
              <w:rPr>
                <w:sz w:val="22"/>
                <w:szCs w:val="22"/>
              </w:rPr>
              <w:t>6</w:t>
            </w:r>
          </w:p>
        </w:tc>
      </w:tr>
      <w:tr w:rsidR="00BF6C28" w:rsidRPr="005F3AA9" w14:paraId="32DBE95D" w14:textId="77777777" w:rsidTr="00346ACE">
        <w:tc>
          <w:tcPr>
            <w:tcW w:w="1776" w:type="dxa"/>
          </w:tcPr>
          <w:p w14:paraId="15002385" w14:textId="40374916" w:rsidR="00BF6C28" w:rsidRPr="005F3AA9" w:rsidRDefault="00BF6C28" w:rsidP="00BF6C28">
            <w:pPr>
              <w:rPr>
                <w:sz w:val="22"/>
                <w:szCs w:val="22"/>
              </w:rPr>
            </w:pPr>
            <w:r w:rsidRPr="005F3AA9">
              <w:rPr>
                <w:sz w:val="22"/>
                <w:szCs w:val="22"/>
              </w:rPr>
              <w:t>Moore et al. 2005, USA</w:t>
            </w:r>
            <w:r w:rsidRPr="005F3AA9">
              <w:rPr>
                <w:sz w:val="22"/>
                <w:szCs w:val="22"/>
              </w:rPr>
              <w:fldChar w:fldCharType="begin">
                <w:fldData xml:space="preserve">PEVuZE5vdGU+PENpdGU+PEF1dGhvcj5Nb29yZTwvQXV0aG9yPjxZZWFyPjIwMDU8L1llYXI+PFJl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Nb29yZTwvQXV0aG9yPjxZZWFyPjIwMDU8L1llYXI+PFJl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7]</w:t>
            </w:r>
            <w:r w:rsidRPr="005F3AA9">
              <w:rPr>
                <w:sz w:val="22"/>
                <w:szCs w:val="22"/>
              </w:rPr>
              <w:fldChar w:fldCharType="end"/>
            </w:r>
          </w:p>
        </w:tc>
        <w:tc>
          <w:tcPr>
            <w:tcW w:w="1811" w:type="dxa"/>
          </w:tcPr>
          <w:p w14:paraId="4D42A096" w14:textId="46048F63" w:rsidR="00BF6C28" w:rsidRPr="005F3AA9" w:rsidRDefault="00BF6C28" w:rsidP="00BF6C28">
            <w:pPr>
              <w:rPr>
                <w:sz w:val="22"/>
                <w:szCs w:val="22"/>
              </w:rPr>
            </w:pPr>
            <w:r w:rsidRPr="005F3AA9">
              <w:rPr>
                <w:sz w:val="22"/>
                <w:szCs w:val="22"/>
              </w:rPr>
              <w:t>n: 91;</w:t>
            </w:r>
          </w:p>
          <w:p w14:paraId="704F419B" w14:textId="422CA4B8" w:rsidR="00BF6C28" w:rsidRPr="005F3AA9" w:rsidRDefault="00BF6C28" w:rsidP="00BF6C28">
            <w:pPr>
              <w:rPr>
                <w:sz w:val="22"/>
                <w:szCs w:val="22"/>
              </w:rPr>
            </w:pPr>
            <w:r w:rsidRPr="005F3AA9">
              <w:rPr>
                <w:sz w:val="22"/>
                <w:szCs w:val="22"/>
              </w:rPr>
              <w:t xml:space="preserve">age at intake assessment: 3.0-5.9 ; 6.0-11.9, age  at outcome assessment: 10.0-12.9 </w:t>
            </w:r>
          </w:p>
          <w:p w14:paraId="415F7198" w14:textId="37FDB22A" w:rsidR="00BF6C28" w:rsidRPr="005F3AA9" w:rsidRDefault="00BF6C28" w:rsidP="00BF6C28">
            <w:pPr>
              <w:rPr>
                <w:sz w:val="22"/>
                <w:szCs w:val="22"/>
              </w:rPr>
            </w:pPr>
            <w:r w:rsidRPr="005F3AA9">
              <w:rPr>
                <w:sz w:val="22"/>
                <w:szCs w:val="22"/>
              </w:rPr>
              <w:t>female: n.a.</w:t>
            </w:r>
          </w:p>
        </w:tc>
        <w:tc>
          <w:tcPr>
            <w:tcW w:w="1526" w:type="dxa"/>
          </w:tcPr>
          <w:p w14:paraId="0595AA9D" w14:textId="15F15843" w:rsidR="00BF6C28" w:rsidRPr="005F3AA9" w:rsidRDefault="00BF6C28" w:rsidP="00BF6C28">
            <w:pPr>
              <w:rPr>
                <w:sz w:val="22"/>
                <w:szCs w:val="22"/>
              </w:rPr>
            </w:pPr>
            <w:r w:rsidRPr="005F3AA9">
              <w:rPr>
                <w:sz w:val="22"/>
                <w:szCs w:val="22"/>
              </w:rPr>
              <w:t>Prospective study</w:t>
            </w:r>
          </w:p>
        </w:tc>
        <w:tc>
          <w:tcPr>
            <w:tcW w:w="989" w:type="dxa"/>
          </w:tcPr>
          <w:p w14:paraId="59BF0D12" w14:textId="17F90C13" w:rsidR="00BF6C28" w:rsidRPr="005F3AA9" w:rsidRDefault="00BF6C28" w:rsidP="00BF6C28">
            <w:pPr>
              <w:rPr>
                <w:sz w:val="22"/>
                <w:szCs w:val="22"/>
              </w:rPr>
            </w:pPr>
            <w:r w:rsidRPr="005F3AA9">
              <w:rPr>
                <w:sz w:val="22"/>
                <w:szCs w:val="22"/>
              </w:rPr>
              <w:t>Dietary record</w:t>
            </w:r>
          </w:p>
        </w:tc>
        <w:tc>
          <w:tcPr>
            <w:tcW w:w="1413" w:type="dxa"/>
          </w:tcPr>
          <w:p w14:paraId="26A19A1C" w14:textId="7E3E3454" w:rsidR="00BF6C28" w:rsidRPr="005F3AA9" w:rsidRDefault="00BF6C28" w:rsidP="00BF6C28">
            <w:pPr>
              <w:rPr>
                <w:sz w:val="22"/>
                <w:szCs w:val="22"/>
              </w:rPr>
            </w:pPr>
            <w:r w:rsidRPr="005F3AA9">
              <w:rPr>
                <w:sz w:val="22"/>
                <w:szCs w:val="22"/>
              </w:rPr>
              <w:t>Yes</w:t>
            </w:r>
          </w:p>
        </w:tc>
        <w:tc>
          <w:tcPr>
            <w:tcW w:w="1356" w:type="dxa"/>
          </w:tcPr>
          <w:p w14:paraId="116542AF" w14:textId="1649C1EF" w:rsidR="00BF6C28" w:rsidRPr="005F3AA9" w:rsidRDefault="00BF6C28" w:rsidP="00BF6C28">
            <w:pPr>
              <w:rPr>
                <w:sz w:val="22"/>
                <w:szCs w:val="22"/>
              </w:rPr>
            </w:pPr>
            <w:r w:rsidRPr="005F3AA9">
              <w:rPr>
                <w:sz w:val="22"/>
                <w:szCs w:val="22"/>
              </w:rPr>
              <w:t>no</w:t>
            </w:r>
          </w:p>
        </w:tc>
        <w:tc>
          <w:tcPr>
            <w:tcW w:w="2303" w:type="dxa"/>
          </w:tcPr>
          <w:p w14:paraId="0FCE2E6F" w14:textId="77777777" w:rsidR="00A6766B" w:rsidRPr="005F3AA9" w:rsidRDefault="00A6766B" w:rsidP="00A6766B">
            <w:pPr>
              <w:rPr>
                <w:sz w:val="22"/>
                <w:szCs w:val="22"/>
              </w:rPr>
            </w:pPr>
            <w:r w:rsidRPr="005F3AA9">
              <w:rPr>
                <w:sz w:val="22"/>
                <w:szCs w:val="22"/>
              </w:rPr>
              <w:t>Fruits/Vegetables</w:t>
            </w:r>
          </w:p>
          <w:p w14:paraId="74BBF090" w14:textId="6252AD0E" w:rsidR="00BF6C28" w:rsidRPr="005F3AA9" w:rsidRDefault="00BF6C28" w:rsidP="00BF6C28">
            <w:pPr>
              <w:rPr>
                <w:sz w:val="22"/>
                <w:szCs w:val="22"/>
              </w:rPr>
            </w:pPr>
            <w:r w:rsidRPr="005F3AA9">
              <w:rPr>
                <w:sz w:val="22"/>
                <w:szCs w:val="22"/>
              </w:rPr>
              <w:t>Dairy</w:t>
            </w:r>
          </w:p>
        </w:tc>
        <w:tc>
          <w:tcPr>
            <w:tcW w:w="1438" w:type="dxa"/>
            <w:gridSpan w:val="2"/>
          </w:tcPr>
          <w:p w14:paraId="14037B11" w14:textId="07AAB1CE"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6908BEF8" w14:textId="07D26E31" w:rsidR="00BF6C28" w:rsidRPr="005F3AA9" w:rsidRDefault="00BF6C28" w:rsidP="00BF6C28">
            <w:pPr>
              <w:rPr>
                <w:b/>
                <w:sz w:val="22"/>
                <w:szCs w:val="22"/>
              </w:rPr>
            </w:pPr>
            <w:r w:rsidRPr="005F3AA9">
              <w:rPr>
                <w:sz w:val="22"/>
                <w:szCs w:val="22"/>
              </w:rPr>
              <w:t>n.s.</w:t>
            </w:r>
            <w:r w:rsidRPr="005F3AA9">
              <w:rPr>
                <w:sz w:val="22"/>
                <w:szCs w:val="22"/>
                <w:vertAlign w:val="superscript"/>
              </w:rPr>
              <w:t xml:space="preserve"> a</w:t>
            </w:r>
          </w:p>
        </w:tc>
        <w:tc>
          <w:tcPr>
            <w:tcW w:w="1610" w:type="dxa"/>
          </w:tcPr>
          <w:p w14:paraId="53DFE5C5" w14:textId="77777777" w:rsidR="00BF6C28" w:rsidRPr="005F3AA9" w:rsidRDefault="00BF6C28" w:rsidP="00BF6C28">
            <w:pPr>
              <w:rPr>
                <w:sz w:val="22"/>
                <w:szCs w:val="22"/>
              </w:rPr>
            </w:pPr>
            <w:r w:rsidRPr="005F3AA9">
              <w:rPr>
                <w:sz w:val="22"/>
                <w:szCs w:val="22"/>
              </w:rPr>
              <w:t xml:space="preserve">ANOCVA,  </w:t>
            </w:r>
          </w:p>
          <w:p w14:paraId="0F931746" w14:textId="4F7E9846" w:rsidR="00BF6C28" w:rsidRPr="005F3AA9" w:rsidRDefault="00BF6C28" w:rsidP="00BF6C28">
            <w:pPr>
              <w:rPr>
                <w:sz w:val="22"/>
                <w:szCs w:val="22"/>
              </w:rPr>
            </w:pPr>
            <w:r w:rsidRPr="005F3AA9">
              <w:rPr>
                <w:sz w:val="22"/>
                <w:szCs w:val="22"/>
              </w:rPr>
              <w:t>Mean</w:t>
            </w:r>
          </w:p>
        </w:tc>
        <w:tc>
          <w:tcPr>
            <w:tcW w:w="1358" w:type="dxa"/>
          </w:tcPr>
          <w:p w14:paraId="18F0907B" w14:textId="336A66A3" w:rsidR="00BF6C28" w:rsidRPr="005F3AA9" w:rsidRDefault="00BF6C28" w:rsidP="00BF6C28">
            <w:pPr>
              <w:rPr>
                <w:sz w:val="22"/>
                <w:szCs w:val="22"/>
              </w:rPr>
            </w:pPr>
            <w:r w:rsidRPr="005F3AA9">
              <w:rPr>
                <w:sz w:val="22"/>
                <w:szCs w:val="22"/>
              </w:rPr>
              <w:t>Unknown</w:t>
            </w:r>
          </w:p>
        </w:tc>
        <w:tc>
          <w:tcPr>
            <w:tcW w:w="907" w:type="dxa"/>
          </w:tcPr>
          <w:p w14:paraId="5FE36D10" w14:textId="47F3345E" w:rsidR="00BF6C28" w:rsidRPr="005F3AA9" w:rsidRDefault="00BF6C28" w:rsidP="00BF6C28">
            <w:pPr>
              <w:rPr>
                <w:sz w:val="22"/>
                <w:szCs w:val="22"/>
              </w:rPr>
            </w:pPr>
            <w:r w:rsidRPr="005F3AA9">
              <w:rPr>
                <w:sz w:val="22"/>
                <w:szCs w:val="22"/>
              </w:rPr>
              <w:t>3</w:t>
            </w:r>
          </w:p>
        </w:tc>
      </w:tr>
      <w:tr w:rsidR="00BF6C28" w:rsidRPr="005F3AA9" w14:paraId="7E283630" w14:textId="77777777" w:rsidTr="00346ACE">
        <w:tc>
          <w:tcPr>
            <w:tcW w:w="1776" w:type="dxa"/>
          </w:tcPr>
          <w:p w14:paraId="3B27E153" w14:textId="77777777" w:rsidR="00BF6C28" w:rsidRPr="005F3AA9" w:rsidRDefault="00BF6C28" w:rsidP="00BF6C28">
            <w:pPr>
              <w:rPr>
                <w:sz w:val="22"/>
                <w:szCs w:val="22"/>
              </w:rPr>
            </w:pPr>
            <w:r w:rsidRPr="005F3AA9">
              <w:rPr>
                <w:sz w:val="22"/>
                <w:szCs w:val="22"/>
              </w:rPr>
              <w:t>O Sullivan et al. 2012, Australia</w:t>
            </w:r>
          </w:p>
          <w:p w14:paraId="407E2551" w14:textId="58D649BA" w:rsidR="00BF6C28" w:rsidRPr="005F3AA9" w:rsidRDefault="00BF6C28" w:rsidP="00BF6C28">
            <w:pPr>
              <w:rPr>
                <w:b/>
                <w:sz w:val="22"/>
                <w:szCs w:val="22"/>
              </w:rPr>
            </w:pPr>
            <w:r w:rsidRPr="005F3AA9">
              <w:rPr>
                <w:sz w:val="22"/>
                <w:szCs w:val="22"/>
              </w:rPr>
              <w:fldChar w:fldCharType="begin">
                <w:fldData xml:space="preserve">PEVuZE5vdGU+PENpdGU+PEF1dGhvcj5PJmFwb3M7U3VsbGl2YW48L0F1dGhvcj48WWVhcj4yMDEy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PJmFwb3M7U3VsbGl2YW48L0F1dGhvcj48WWVhcj4yMDEy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8]</w:t>
            </w:r>
            <w:r w:rsidRPr="005F3AA9">
              <w:rPr>
                <w:sz w:val="22"/>
                <w:szCs w:val="22"/>
              </w:rPr>
              <w:fldChar w:fldCharType="end"/>
            </w:r>
          </w:p>
        </w:tc>
        <w:tc>
          <w:tcPr>
            <w:tcW w:w="1811" w:type="dxa"/>
          </w:tcPr>
          <w:p w14:paraId="03E4A7C3" w14:textId="59404233" w:rsidR="00BF6C28" w:rsidRPr="005F3AA9" w:rsidRDefault="00BF6C28" w:rsidP="00BF6C28">
            <w:pPr>
              <w:rPr>
                <w:sz w:val="22"/>
                <w:szCs w:val="22"/>
              </w:rPr>
            </w:pPr>
            <w:r w:rsidRPr="005F3AA9">
              <w:rPr>
                <w:sz w:val="22"/>
                <w:szCs w:val="22"/>
              </w:rPr>
              <w:t>n: 814;</w:t>
            </w:r>
          </w:p>
          <w:p w14:paraId="7604851B" w14:textId="77777777" w:rsidR="00BF6C28" w:rsidRPr="005F3AA9" w:rsidRDefault="00BF6C28" w:rsidP="00BF6C28">
            <w:pPr>
              <w:rPr>
                <w:sz w:val="22"/>
                <w:szCs w:val="22"/>
              </w:rPr>
            </w:pPr>
            <w:r w:rsidRPr="005F3AA9">
              <w:rPr>
                <w:sz w:val="22"/>
                <w:szCs w:val="22"/>
              </w:rPr>
              <w:t>age: 13-15;</w:t>
            </w:r>
          </w:p>
          <w:p w14:paraId="426A7AA1" w14:textId="1AA8D000" w:rsidR="00BF6C28" w:rsidRPr="005F3AA9" w:rsidRDefault="00BF6C28" w:rsidP="00BF6C28">
            <w:pPr>
              <w:rPr>
                <w:b/>
                <w:sz w:val="22"/>
                <w:szCs w:val="22"/>
              </w:rPr>
            </w:pPr>
            <w:r w:rsidRPr="005F3AA9">
              <w:rPr>
                <w:sz w:val="22"/>
                <w:szCs w:val="22"/>
              </w:rPr>
              <w:t>female: 48.5%</w:t>
            </w:r>
          </w:p>
        </w:tc>
        <w:tc>
          <w:tcPr>
            <w:tcW w:w="1526" w:type="dxa"/>
          </w:tcPr>
          <w:p w14:paraId="09EF430A" w14:textId="66D3BD3B" w:rsidR="00BF6C28" w:rsidRPr="005F3AA9" w:rsidRDefault="00BF6C28" w:rsidP="00BF6C28">
            <w:pPr>
              <w:rPr>
                <w:sz w:val="22"/>
                <w:szCs w:val="22"/>
              </w:rPr>
            </w:pPr>
            <w:r w:rsidRPr="005F3AA9">
              <w:rPr>
                <w:sz w:val="22"/>
                <w:szCs w:val="22"/>
              </w:rPr>
              <w:t>Cohort study</w:t>
            </w:r>
          </w:p>
        </w:tc>
        <w:tc>
          <w:tcPr>
            <w:tcW w:w="989" w:type="dxa"/>
          </w:tcPr>
          <w:p w14:paraId="3AEB9439" w14:textId="1CD136C8" w:rsidR="00BF6C28" w:rsidRPr="005F3AA9" w:rsidRDefault="00BF6C28" w:rsidP="00BF6C28">
            <w:pPr>
              <w:rPr>
                <w:sz w:val="22"/>
                <w:szCs w:val="22"/>
              </w:rPr>
            </w:pPr>
            <w:r w:rsidRPr="005F3AA9">
              <w:rPr>
                <w:sz w:val="22"/>
                <w:szCs w:val="22"/>
              </w:rPr>
              <w:t>Dietary record</w:t>
            </w:r>
          </w:p>
        </w:tc>
        <w:tc>
          <w:tcPr>
            <w:tcW w:w="1413" w:type="dxa"/>
          </w:tcPr>
          <w:p w14:paraId="7DDD55D3" w14:textId="0BC7BE82" w:rsidR="00BF6C28" w:rsidRPr="005F3AA9" w:rsidRDefault="00BF6C28" w:rsidP="00BF6C28">
            <w:pPr>
              <w:rPr>
                <w:sz w:val="22"/>
                <w:szCs w:val="22"/>
              </w:rPr>
            </w:pPr>
            <w:r w:rsidRPr="005F3AA9">
              <w:rPr>
                <w:sz w:val="22"/>
                <w:szCs w:val="22"/>
              </w:rPr>
              <w:t>Unknown</w:t>
            </w:r>
          </w:p>
        </w:tc>
        <w:tc>
          <w:tcPr>
            <w:tcW w:w="1356" w:type="dxa"/>
          </w:tcPr>
          <w:p w14:paraId="212F6A0E" w14:textId="20A1E510" w:rsidR="00BF6C28" w:rsidRPr="005F3AA9" w:rsidRDefault="00BF6C28" w:rsidP="00BF6C28">
            <w:pPr>
              <w:rPr>
                <w:sz w:val="22"/>
                <w:szCs w:val="22"/>
              </w:rPr>
            </w:pPr>
            <w:r w:rsidRPr="005F3AA9">
              <w:rPr>
                <w:sz w:val="22"/>
                <w:szCs w:val="22"/>
              </w:rPr>
              <w:t>Boys</w:t>
            </w:r>
          </w:p>
          <w:p w14:paraId="330454EF" w14:textId="77777777" w:rsidR="00BF6C28" w:rsidRPr="005F3AA9" w:rsidRDefault="00BF6C28" w:rsidP="00BF6C28">
            <w:pPr>
              <w:rPr>
                <w:sz w:val="22"/>
                <w:szCs w:val="22"/>
              </w:rPr>
            </w:pPr>
          </w:p>
          <w:p w14:paraId="483B10FE" w14:textId="77777777" w:rsidR="00BF6C28" w:rsidRPr="005F3AA9" w:rsidRDefault="00BF6C28" w:rsidP="00BF6C28">
            <w:pPr>
              <w:rPr>
                <w:sz w:val="22"/>
                <w:szCs w:val="22"/>
              </w:rPr>
            </w:pPr>
          </w:p>
          <w:p w14:paraId="1D07B4A5" w14:textId="77777777" w:rsidR="00BF6C28" w:rsidRPr="005F3AA9" w:rsidRDefault="00BF6C28" w:rsidP="00BF6C28">
            <w:pPr>
              <w:rPr>
                <w:sz w:val="22"/>
                <w:szCs w:val="22"/>
              </w:rPr>
            </w:pPr>
          </w:p>
          <w:p w14:paraId="4BA9E5A6" w14:textId="77777777" w:rsidR="00BF6C28" w:rsidRPr="005F3AA9" w:rsidRDefault="00BF6C28" w:rsidP="00BF6C28">
            <w:pPr>
              <w:rPr>
                <w:sz w:val="22"/>
                <w:szCs w:val="22"/>
              </w:rPr>
            </w:pPr>
          </w:p>
          <w:p w14:paraId="4FDBE4A0" w14:textId="77777777" w:rsidR="00BF6C28" w:rsidRPr="005F3AA9" w:rsidRDefault="00BF6C28" w:rsidP="00BF6C28">
            <w:pPr>
              <w:rPr>
                <w:sz w:val="22"/>
                <w:szCs w:val="22"/>
              </w:rPr>
            </w:pPr>
          </w:p>
          <w:p w14:paraId="41DEA75D" w14:textId="77777777" w:rsidR="00BF6C28" w:rsidRPr="005F3AA9" w:rsidRDefault="00BF6C28" w:rsidP="00BF6C28">
            <w:pPr>
              <w:rPr>
                <w:sz w:val="22"/>
                <w:szCs w:val="22"/>
              </w:rPr>
            </w:pPr>
          </w:p>
          <w:p w14:paraId="15C78171" w14:textId="77777777" w:rsidR="00BF6C28" w:rsidRPr="005F3AA9" w:rsidRDefault="00BF6C28" w:rsidP="00BF6C28">
            <w:pPr>
              <w:rPr>
                <w:sz w:val="22"/>
                <w:szCs w:val="22"/>
              </w:rPr>
            </w:pPr>
          </w:p>
          <w:p w14:paraId="21BD79AF" w14:textId="77777777" w:rsidR="00BF6C28" w:rsidRPr="005F3AA9" w:rsidRDefault="00BF6C28" w:rsidP="00BF6C28">
            <w:pPr>
              <w:rPr>
                <w:sz w:val="22"/>
                <w:szCs w:val="22"/>
              </w:rPr>
            </w:pPr>
          </w:p>
          <w:p w14:paraId="7CF1F9CD" w14:textId="77777777" w:rsidR="00BF6C28" w:rsidRPr="005F3AA9" w:rsidRDefault="00BF6C28" w:rsidP="00BF6C28">
            <w:pPr>
              <w:rPr>
                <w:sz w:val="22"/>
                <w:szCs w:val="22"/>
              </w:rPr>
            </w:pPr>
          </w:p>
          <w:p w14:paraId="0A4CC95B" w14:textId="77777777" w:rsidR="00BF6C28" w:rsidRPr="005F3AA9" w:rsidRDefault="00BF6C28" w:rsidP="00BF6C28">
            <w:pPr>
              <w:rPr>
                <w:sz w:val="22"/>
                <w:szCs w:val="22"/>
              </w:rPr>
            </w:pPr>
          </w:p>
          <w:p w14:paraId="7AA23462" w14:textId="4714B053" w:rsidR="00BF6C28" w:rsidRPr="005F3AA9" w:rsidRDefault="00BF6C28" w:rsidP="00BF6C28">
            <w:pPr>
              <w:rPr>
                <w:sz w:val="22"/>
                <w:szCs w:val="22"/>
              </w:rPr>
            </w:pPr>
            <w:r w:rsidRPr="005F3AA9">
              <w:rPr>
                <w:sz w:val="22"/>
                <w:szCs w:val="22"/>
              </w:rPr>
              <w:t>Girls</w:t>
            </w:r>
          </w:p>
        </w:tc>
        <w:tc>
          <w:tcPr>
            <w:tcW w:w="2303" w:type="dxa"/>
          </w:tcPr>
          <w:p w14:paraId="7552677A" w14:textId="77777777" w:rsidR="00FF5E07" w:rsidRPr="005F3AA9" w:rsidRDefault="00FF5E07" w:rsidP="00FF5E07">
            <w:pPr>
              <w:rPr>
                <w:sz w:val="22"/>
                <w:szCs w:val="22"/>
              </w:rPr>
            </w:pPr>
            <w:r>
              <w:rPr>
                <w:sz w:val="22"/>
                <w:szCs w:val="22"/>
              </w:rPr>
              <w:t>Fat</w:t>
            </w:r>
          </w:p>
          <w:p w14:paraId="1B71BF69" w14:textId="77777777" w:rsidR="00BF6C28" w:rsidRPr="005F3AA9" w:rsidRDefault="00BF6C28" w:rsidP="00BF6C28">
            <w:pPr>
              <w:rPr>
                <w:sz w:val="22"/>
                <w:szCs w:val="22"/>
              </w:rPr>
            </w:pPr>
            <w:r w:rsidRPr="005F3AA9">
              <w:rPr>
                <w:sz w:val="22"/>
                <w:szCs w:val="22"/>
              </w:rPr>
              <w:t>PUFA</w:t>
            </w:r>
          </w:p>
          <w:p w14:paraId="75C8E367" w14:textId="5F7540D5" w:rsidR="00BF6C28" w:rsidRPr="005F3AA9" w:rsidRDefault="00BF6C28" w:rsidP="00BF6C28">
            <w:pPr>
              <w:rPr>
                <w:sz w:val="22"/>
                <w:szCs w:val="22"/>
              </w:rPr>
            </w:pPr>
            <w:r w:rsidRPr="005F3AA9">
              <w:rPr>
                <w:sz w:val="22"/>
                <w:szCs w:val="22"/>
              </w:rPr>
              <w:t>Total n3-FA</w:t>
            </w:r>
          </w:p>
          <w:p w14:paraId="36C8D277" w14:textId="77777777" w:rsidR="00BF6C28" w:rsidRPr="005F3AA9" w:rsidRDefault="00BF6C28" w:rsidP="00BF6C28">
            <w:pPr>
              <w:rPr>
                <w:sz w:val="22"/>
                <w:szCs w:val="22"/>
              </w:rPr>
            </w:pPr>
            <w:r w:rsidRPr="005F3AA9">
              <w:rPr>
                <w:sz w:val="22"/>
                <w:szCs w:val="22"/>
              </w:rPr>
              <w:t>Alpha linoleic acid</w:t>
            </w:r>
          </w:p>
          <w:p w14:paraId="513EF65F" w14:textId="64E7B8FB" w:rsidR="00BF6C28" w:rsidRPr="005F3AA9" w:rsidRDefault="00BF6C28" w:rsidP="00BF6C28">
            <w:pPr>
              <w:rPr>
                <w:sz w:val="22"/>
                <w:szCs w:val="22"/>
              </w:rPr>
            </w:pPr>
            <w:r w:rsidRPr="005F3AA9">
              <w:rPr>
                <w:sz w:val="22"/>
                <w:szCs w:val="22"/>
              </w:rPr>
              <w:t>LC-n3-FA</w:t>
            </w:r>
          </w:p>
          <w:p w14:paraId="777E7DDD" w14:textId="77777777" w:rsidR="00BF6C28" w:rsidRPr="005F3AA9" w:rsidRDefault="00BF6C28" w:rsidP="00BF6C28">
            <w:pPr>
              <w:rPr>
                <w:sz w:val="22"/>
                <w:szCs w:val="22"/>
              </w:rPr>
            </w:pPr>
            <w:r w:rsidRPr="005F3AA9">
              <w:rPr>
                <w:sz w:val="22"/>
                <w:szCs w:val="22"/>
              </w:rPr>
              <w:t>EPA</w:t>
            </w:r>
          </w:p>
          <w:p w14:paraId="4AAF81F1" w14:textId="77777777" w:rsidR="00BF6C28" w:rsidRPr="005F3AA9" w:rsidRDefault="00BF6C28" w:rsidP="00BF6C28">
            <w:pPr>
              <w:rPr>
                <w:sz w:val="22"/>
                <w:szCs w:val="22"/>
              </w:rPr>
            </w:pPr>
            <w:r w:rsidRPr="005F3AA9">
              <w:rPr>
                <w:sz w:val="22"/>
                <w:szCs w:val="22"/>
              </w:rPr>
              <w:t>DPA</w:t>
            </w:r>
          </w:p>
          <w:p w14:paraId="4A18E1BA" w14:textId="77777777" w:rsidR="00BF6C28" w:rsidRPr="005F3AA9" w:rsidRDefault="00BF6C28" w:rsidP="00BF6C28">
            <w:pPr>
              <w:rPr>
                <w:sz w:val="22"/>
                <w:szCs w:val="22"/>
              </w:rPr>
            </w:pPr>
            <w:r w:rsidRPr="005F3AA9">
              <w:rPr>
                <w:sz w:val="22"/>
                <w:szCs w:val="22"/>
              </w:rPr>
              <w:t>DHA</w:t>
            </w:r>
          </w:p>
          <w:p w14:paraId="37987AFB" w14:textId="38B0A621" w:rsidR="00BF6C28" w:rsidRPr="005F3AA9" w:rsidRDefault="00BF6C28" w:rsidP="00BF6C28">
            <w:pPr>
              <w:rPr>
                <w:sz w:val="22"/>
                <w:szCs w:val="22"/>
              </w:rPr>
            </w:pPr>
            <w:r w:rsidRPr="005F3AA9">
              <w:rPr>
                <w:sz w:val="22"/>
                <w:szCs w:val="22"/>
              </w:rPr>
              <w:t>Total n6-FA</w:t>
            </w:r>
          </w:p>
          <w:p w14:paraId="6FB2C3ED" w14:textId="77777777" w:rsidR="00BF6C28" w:rsidRPr="005F3AA9" w:rsidRDefault="00BF6C28" w:rsidP="00BF6C28">
            <w:pPr>
              <w:rPr>
                <w:sz w:val="22"/>
                <w:szCs w:val="22"/>
              </w:rPr>
            </w:pPr>
            <w:r w:rsidRPr="005F3AA9">
              <w:rPr>
                <w:sz w:val="22"/>
                <w:szCs w:val="22"/>
              </w:rPr>
              <w:t>Linoleic acid</w:t>
            </w:r>
          </w:p>
          <w:p w14:paraId="3ED56221" w14:textId="70BEB39D" w:rsidR="00BF6C28" w:rsidRPr="005F3AA9" w:rsidRDefault="00BF6C28" w:rsidP="00BF6C28">
            <w:pPr>
              <w:rPr>
                <w:sz w:val="22"/>
                <w:szCs w:val="22"/>
              </w:rPr>
            </w:pPr>
            <w:r w:rsidRPr="005F3AA9">
              <w:rPr>
                <w:sz w:val="22"/>
                <w:szCs w:val="22"/>
              </w:rPr>
              <w:t>Arachidonic acid</w:t>
            </w:r>
          </w:p>
          <w:p w14:paraId="75589B65" w14:textId="77777777" w:rsidR="00FF5E07" w:rsidRPr="005F3AA9" w:rsidRDefault="00FF5E07" w:rsidP="00FF5E07">
            <w:pPr>
              <w:rPr>
                <w:sz w:val="22"/>
                <w:szCs w:val="22"/>
              </w:rPr>
            </w:pPr>
            <w:r>
              <w:rPr>
                <w:sz w:val="22"/>
                <w:szCs w:val="22"/>
              </w:rPr>
              <w:t>Fat</w:t>
            </w:r>
          </w:p>
          <w:p w14:paraId="496A4AAC" w14:textId="77777777" w:rsidR="00BF6C28" w:rsidRPr="005F3AA9" w:rsidRDefault="00BF6C28" w:rsidP="00BF6C28">
            <w:pPr>
              <w:rPr>
                <w:sz w:val="22"/>
                <w:szCs w:val="22"/>
              </w:rPr>
            </w:pPr>
            <w:r w:rsidRPr="005F3AA9">
              <w:rPr>
                <w:sz w:val="22"/>
                <w:szCs w:val="22"/>
              </w:rPr>
              <w:t>PUFA</w:t>
            </w:r>
          </w:p>
          <w:p w14:paraId="0DBF754A" w14:textId="65F81F4C" w:rsidR="00BF6C28" w:rsidRPr="005F3AA9" w:rsidRDefault="00BF6C28" w:rsidP="00BF6C28">
            <w:pPr>
              <w:rPr>
                <w:sz w:val="22"/>
                <w:szCs w:val="22"/>
              </w:rPr>
            </w:pPr>
            <w:r w:rsidRPr="005F3AA9">
              <w:rPr>
                <w:sz w:val="22"/>
                <w:szCs w:val="22"/>
              </w:rPr>
              <w:t>Total n3-FA</w:t>
            </w:r>
          </w:p>
          <w:p w14:paraId="05035255" w14:textId="77777777" w:rsidR="00BF6C28" w:rsidRPr="005F3AA9" w:rsidRDefault="00BF6C28" w:rsidP="00BF6C28">
            <w:pPr>
              <w:rPr>
                <w:sz w:val="22"/>
                <w:szCs w:val="22"/>
              </w:rPr>
            </w:pPr>
            <w:r w:rsidRPr="005F3AA9">
              <w:rPr>
                <w:sz w:val="22"/>
                <w:szCs w:val="22"/>
              </w:rPr>
              <w:t>Alpha linoleic acid</w:t>
            </w:r>
          </w:p>
          <w:p w14:paraId="6B7A2E10" w14:textId="0F029DE7" w:rsidR="00BF6C28" w:rsidRPr="005F3AA9" w:rsidRDefault="00BF6C28" w:rsidP="00BF6C28">
            <w:pPr>
              <w:rPr>
                <w:sz w:val="22"/>
                <w:szCs w:val="22"/>
              </w:rPr>
            </w:pPr>
            <w:r w:rsidRPr="005F3AA9">
              <w:rPr>
                <w:sz w:val="22"/>
                <w:szCs w:val="22"/>
              </w:rPr>
              <w:t xml:space="preserve">LC-n3-FA </w:t>
            </w:r>
          </w:p>
          <w:p w14:paraId="49461BF1" w14:textId="77777777" w:rsidR="00BF6C28" w:rsidRPr="005F3AA9" w:rsidRDefault="00BF6C28" w:rsidP="00BF6C28">
            <w:pPr>
              <w:rPr>
                <w:sz w:val="22"/>
                <w:szCs w:val="22"/>
              </w:rPr>
            </w:pPr>
            <w:r w:rsidRPr="005F3AA9">
              <w:rPr>
                <w:sz w:val="22"/>
                <w:szCs w:val="22"/>
              </w:rPr>
              <w:t>EPA</w:t>
            </w:r>
          </w:p>
          <w:p w14:paraId="21AAB768" w14:textId="77777777" w:rsidR="00BF6C28" w:rsidRPr="005F3AA9" w:rsidRDefault="00BF6C28" w:rsidP="00BF6C28">
            <w:pPr>
              <w:rPr>
                <w:sz w:val="22"/>
                <w:szCs w:val="22"/>
              </w:rPr>
            </w:pPr>
            <w:r w:rsidRPr="005F3AA9">
              <w:rPr>
                <w:sz w:val="22"/>
                <w:szCs w:val="22"/>
              </w:rPr>
              <w:t>DPA</w:t>
            </w:r>
          </w:p>
          <w:p w14:paraId="2D4AD5DE" w14:textId="77777777" w:rsidR="00BF6C28" w:rsidRPr="005F3AA9" w:rsidRDefault="00BF6C28" w:rsidP="00BF6C28">
            <w:pPr>
              <w:rPr>
                <w:sz w:val="22"/>
                <w:szCs w:val="22"/>
              </w:rPr>
            </w:pPr>
            <w:r w:rsidRPr="005F3AA9">
              <w:rPr>
                <w:sz w:val="22"/>
                <w:szCs w:val="22"/>
              </w:rPr>
              <w:t>DHA</w:t>
            </w:r>
          </w:p>
          <w:p w14:paraId="2AFB6B42" w14:textId="5C25737B" w:rsidR="00BF6C28" w:rsidRPr="005F3AA9" w:rsidRDefault="00BF6C28" w:rsidP="00BF6C28">
            <w:pPr>
              <w:rPr>
                <w:sz w:val="22"/>
                <w:szCs w:val="22"/>
              </w:rPr>
            </w:pPr>
            <w:r w:rsidRPr="005F3AA9">
              <w:rPr>
                <w:sz w:val="22"/>
                <w:szCs w:val="22"/>
              </w:rPr>
              <w:t>Total n6-FA</w:t>
            </w:r>
          </w:p>
          <w:p w14:paraId="0A4E9301" w14:textId="77777777" w:rsidR="00BF6C28" w:rsidRPr="005F3AA9" w:rsidRDefault="00BF6C28" w:rsidP="00BF6C28">
            <w:pPr>
              <w:rPr>
                <w:sz w:val="22"/>
                <w:szCs w:val="22"/>
              </w:rPr>
            </w:pPr>
            <w:r w:rsidRPr="005F3AA9">
              <w:rPr>
                <w:sz w:val="22"/>
                <w:szCs w:val="22"/>
              </w:rPr>
              <w:t>Linoleic acid</w:t>
            </w:r>
          </w:p>
          <w:p w14:paraId="3BC08019" w14:textId="036A408B" w:rsidR="00BF6C28" w:rsidRPr="005F3AA9" w:rsidRDefault="00BF6C28" w:rsidP="00BF6C28">
            <w:pPr>
              <w:rPr>
                <w:sz w:val="22"/>
                <w:szCs w:val="22"/>
              </w:rPr>
            </w:pPr>
            <w:r w:rsidRPr="005F3AA9">
              <w:rPr>
                <w:sz w:val="22"/>
                <w:szCs w:val="22"/>
              </w:rPr>
              <w:t>Arachidonic acid</w:t>
            </w:r>
          </w:p>
        </w:tc>
        <w:tc>
          <w:tcPr>
            <w:tcW w:w="1438" w:type="dxa"/>
            <w:gridSpan w:val="2"/>
          </w:tcPr>
          <w:p w14:paraId="1E3ACA4C" w14:textId="24775AFB" w:rsidR="00BF6C28" w:rsidRPr="005F3AA9" w:rsidRDefault="00BF6C28" w:rsidP="00BF6C28">
            <w:pPr>
              <w:rPr>
                <w:sz w:val="22"/>
                <w:szCs w:val="22"/>
              </w:rPr>
            </w:pPr>
            <w:r w:rsidRPr="005F3AA9">
              <w:rPr>
                <w:sz w:val="22"/>
                <w:szCs w:val="22"/>
              </w:rPr>
              <w:t>n.s.</w:t>
            </w:r>
          </w:p>
          <w:p w14:paraId="625DD149" w14:textId="5D1B1509" w:rsidR="00BF6C28" w:rsidRPr="005F3AA9" w:rsidRDefault="00BF6C28" w:rsidP="00BF6C28">
            <w:pPr>
              <w:rPr>
                <w:sz w:val="22"/>
                <w:szCs w:val="22"/>
              </w:rPr>
            </w:pPr>
            <w:r w:rsidRPr="005F3AA9">
              <w:rPr>
                <w:sz w:val="22"/>
                <w:szCs w:val="22"/>
              </w:rPr>
              <w:t>n.s.</w:t>
            </w:r>
          </w:p>
          <w:p w14:paraId="69B98A32" w14:textId="787B3B83" w:rsidR="00BF6C28" w:rsidRPr="005F3AA9" w:rsidRDefault="00BF6C28" w:rsidP="00BF6C28">
            <w:pPr>
              <w:rPr>
                <w:sz w:val="22"/>
                <w:szCs w:val="22"/>
              </w:rPr>
            </w:pPr>
            <w:r w:rsidRPr="005F3AA9">
              <w:rPr>
                <w:sz w:val="22"/>
                <w:szCs w:val="22"/>
              </w:rPr>
              <w:t>n.s.</w:t>
            </w:r>
          </w:p>
          <w:p w14:paraId="50CF6AC1" w14:textId="6EA857EC" w:rsidR="00BF6C28" w:rsidRPr="005F3AA9" w:rsidRDefault="00BF6C28" w:rsidP="00BF6C28">
            <w:pPr>
              <w:rPr>
                <w:sz w:val="22"/>
                <w:szCs w:val="22"/>
              </w:rPr>
            </w:pPr>
            <w:r w:rsidRPr="005F3AA9">
              <w:rPr>
                <w:sz w:val="22"/>
                <w:szCs w:val="22"/>
              </w:rPr>
              <w:t>n.s.</w:t>
            </w:r>
          </w:p>
          <w:p w14:paraId="32F0BC77" w14:textId="2AA7064E" w:rsidR="00BF6C28" w:rsidRPr="005F3AA9" w:rsidRDefault="00BF6C28" w:rsidP="00BF6C28">
            <w:pPr>
              <w:rPr>
                <w:sz w:val="22"/>
                <w:szCs w:val="22"/>
              </w:rPr>
            </w:pPr>
            <w:r w:rsidRPr="005F3AA9">
              <w:rPr>
                <w:sz w:val="22"/>
                <w:szCs w:val="22"/>
              </w:rPr>
              <w:t>-0.15*</w:t>
            </w:r>
          </w:p>
          <w:p w14:paraId="7C50C0E0" w14:textId="221E07D5" w:rsidR="00BF6C28" w:rsidRPr="005F3AA9" w:rsidRDefault="00BF6C28" w:rsidP="00BF6C28">
            <w:pPr>
              <w:rPr>
                <w:sz w:val="22"/>
                <w:szCs w:val="22"/>
              </w:rPr>
            </w:pPr>
            <w:r w:rsidRPr="005F3AA9">
              <w:rPr>
                <w:sz w:val="22"/>
                <w:szCs w:val="22"/>
              </w:rPr>
              <w:t>-0.15*</w:t>
            </w:r>
          </w:p>
          <w:p w14:paraId="41044AAF" w14:textId="3CA7648E" w:rsidR="00BF6C28" w:rsidRPr="005F3AA9" w:rsidRDefault="00BF6C28" w:rsidP="00BF6C28">
            <w:pPr>
              <w:rPr>
                <w:sz w:val="22"/>
                <w:szCs w:val="22"/>
              </w:rPr>
            </w:pPr>
            <w:r w:rsidRPr="005F3AA9">
              <w:rPr>
                <w:sz w:val="22"/>
                <w:szCs w:val="22"/>
              </w:rPr>
              <w:t>n.s.</w:t>
            </w:r>
          </w:p>
          <w:p w14:paraId="3293B002" w14:textId="4798681A" w:rsidR="00BF6C28" w:rsidRPr="005F3AA9" w:rsidRDefault="00BF6C28" w:rsidP="00BF6C28">
            <w:pPr>
              <w:rPr>
                <w:sz w:val="22"/>
                <w:szCs w:val="22"/>
              </w:rPr>
            </w:pPr>
            <w:r w:rsidRPr="005F3AA9">
              <w:rPr>
                <w:sz w:val="22"/>
                <w:szCs w:val="22"/>
              </w:rPr>
              <w:t>-0.14*</w:t>
            </w:r>
          </w:p>
          <w:p w14:paraId="587AFEAA" w14:textId="64A99F99" w:rsidR="00BF6C28" w:rsidRPr="005F3AA9" w:rsidRDefault="00BF6C28" w:rsidP="00BF6C28">
            <w:pPr>
              <w:rPr>
                <w:sz w:val="22"/>
                <w:szCs w:val="22"/>
              </w:rPr>
            </w:pPr>
            <w:r w:rsidRPr="005F3AA9">
              <w:rPr>
                <w:sz w:val="22"/>
                <w:szCs w:val="22"/>
              </w:rPr>
              <w:t>n.s.</w:t>
            </w:r>
          </w:p>
          <w:p w14:paraId="665C7478" w14:textId="3AD4110D" w:rsidR="00BF6C28" w:rsidRPr="005F3AA9" w:rsidRDefault="00BF6C28" w:rsidP="00BF6C28">
            <w:pPr>
              <w:rPr>
                <w:sz w:val="22"/>
                <w:szCs w:val="22"/>
              </w:rPr>
            </w:pPr>
            <w:r w:rsidRPr="005F3AA9">
              <w:rPr>
                <w:sz w:val="22"/>
                <w:szCs w:val="22"/>
              </w:rPr>
              <w:t>n.s.</w:t>
            </w:r>
          </w:p>
          <w:p w14:paraId="1B225D10" w14:textId="5EFD750F" w:rsidR="00BF6C28" w:rsidRPr="005F3AA9" w:rsidRDefault="00BF6C28" w:rsidP="00BF6C28">
            <w:pPr>
              <w:rPr>
                <w:sz w:val="22"/>
                <w:szCs w:val="22"/>
              </w:rPr>
            </w:pPr>
            <w:r w:rsidRPr="005F3AA9">
              <w:rPr>
                <w:sz w:val="22"/>
                <w:szCs w:val="22"/>
              </w:rPr>
              <w:t>-0.12*</w:t>
            </w:r>
          </w:p>
          <w:p w14:paraId="64BAD442" w14:textId="12D5CF9B" w:rsidR="00BF6C28" w:rsidRPr="005F3AA9" w:rsidRDefault="00BF6C28" w:rsidP="00BF6C28">
            <w:pPr>
              <w:rPr>
                <w:sz w:val="22"/>
                <w:szCs w:val="22"/>
              </w:rPr>
            </w:pPr>
            <w:r w:rsidRPr="005F3AA9">
              <w:rPr>
                <w:sz w:val="22"/>
                <w:szCs w:val="22"/>
              </w:rPr>
              <w:t>n.s.</w:t>
            </w:r>
          </w:p>
          <w:p w14:paraId="4743F29E" w14:textId="6431ECFF" w:rsidR="00BF6C28" w:rsidRPr="005F3AA9" w:rsidRDefault="00BF6C28" w:rsidP="00BF6C28">
            <w:pPr>
              <w:rPr>
                <w:sz w:val="22"/>
                <w:szCs w:val="22"/>
              </w:rPr>
            </w:pPr>
            <w:r w:rsidRPr="005F3AA9">
              <w:rPr>
                <w:sz w:val="22"/>
                <w:szCs w:val="22"/>
              </w:rPr>
              <w:t>n.s.</w:t>
            </w:r>
          </w:p>
          <w:p w14:paraId="6E09D567" w14:textId="1058F6D2" w:rsidR="00BF6C28" w:rsidRPr="005F3AA9" w:rsidRDefault="00BF6C28" w:rsidP="00BF6C28">
            <w:pPr>
              <w:rPr>
                <w:sz w:val="22"/>
                <w:szCs w:val="22"/>
              </w:rPr>
            </w:pPr>
            <w:r w:rsidRPr="005F3AA9">
              <w:rPr>
                <w:sz w:val="22"/>
                <w:szCs w:val="22"/>
              </w:rPr>
              <w:t>n.s.</w:t>
            </w:r>
          </w:p>
          <w:p w14:paraId="104838BF" w14:textId="302E0D44" w:rsidR="00BF6C28" w:rsidRPr="005F3AA9" w:rsidRDefault="00BF6C28" w:rsidP="00BF6C28">
            <w:pPr>
              <w:rPr>
                <w:sz w:val="22"/>
                <w:szCs w:val="22"/>
              </w:rPr>
            </w:pPr>
            <w:r w:rsidRPr="005F3AA9">
              <w:rPr>
                <w:sz w:val="22"/>
                <w:szCs w:val="22"/>
              </w:rPr>
              <w:t>n.s.</w:t>
            </w:r>
          </w:p>
          <w:p w14:paraId="59F55569" w14:textId="2C6AB512" w:rsidR="00BF6C28" w:rsidRPr="005F3AA9" w:rsidRDefault="00BF6C28" w:rsidP="00BF6C28">
            <w:pPr>
              <w:rPr>
                <w:sz w:val="22"/>
                <w:szCs w:val="22"/>
              </w:rPr>
            </w:pPr>
            <w:r w:rsidRPr="005F3AA9">
              <w:rPr>
                <w:sz w:val="22"/>
                <w:szCs w:val="22"/>
              </w:rPr>
              <w:t>n.s.</w:t>
            </w:r>
          </w:p>
          <w:p w14:paraId="00E9899D" w14:textId="5801822E" w:rsidR="00BF6C28" w:rsidRPr="005F3AA9" w:rsidRDefault="00BF6C28" w:rsidP="00BF6C28">
            <w:pPr>
              <w:rPr>
                <w:sz w:val="22"/>
                <w:szCs w:val="22"/>
              </w:rPr>
            </w:pPr>
            <w:r w:rsidRPr="005F3AA9">
              <w:rPr>
                <w:sz w:val="22"/>
                <w:szCs w:val="22"/>
              </w:rPr>
              <w:t>n.s.</w:t>
            </w:r>
          </w:p>
          <w:p w14:paraId="1A50EB48" w14:textId="14DBBD30" w:rsidR="00BF6C28" w:rsidRPr="005F3AA9" w:rsidRDefault="00BF6C28" w:rsidP="00BF6C28">
            <w:pPr>
              <w:rPr>
                <w:sz w:val="22"/>
                <w:szCs w:val="22"/>
              </w:rPr>
            </w:pPr>
            <w:r w:rsidRPr="005F3AA9">
              <w:rPr>
                <w:sz w:val="22"/>
                <w:szCs w:val="22"/>
              </w:rPr>
              <w:t>n.s.</w:t>
            </w:r>
          </w:p>
          <w:p w14:paraId="2D5EF92F" w14:textId="06C773DA" w:rsidR="00BF6C28" w:rsidRPr="005F3AA9" w:rsidRDefault="00BF6C28" w:rsidP="00BF6C28">
            <w:pPr>
              <w:rPr>
                <w:sz w:val="22"/>
                <w:szCs w:val="22"/>
              </w:rPr>
            </w:pPr>
            <w:r w:rsidRPr="005F3AA9">
              <w:rPr>
                <w:sz w:val="22"/>
                <w:szCs w:val="22"/>
              </w:rPr>
              <w:t>n.s.</w:t>
            </w:r>
          </w:p>
          <w:p w14:paraId="33DA8200" w14:textId="14B139FA" w:rsidR="00BF6C28" w:rsidRPr="005F3AA9" w:rsidRDefault="00BF6C28" w:rsidP="00BF6C28">
            <w:pPr>
              <w:rPr>
                <w:sz w:val="22"/>
                <w:szCs w:val="22"/>
              </w:rPr>
            </w:pPr>
            <w:r w:rsidRPr="005F3AA9">
              <w:rPr>
                <w:sz w:val="22"/>
                <w:szCs w:val="22"/>
              </w:rPr>
              <w:t>n.s.</w:t>
            </w:r>
          </w:p>
          <w:p w14:paraId="6596368F" w14:textId="6AFCADD2" w:rsidR="00BF6C28" w:rsidRPr="005F3AA9" w:rsidRDefault="00BF6C28" w:rsidP="00BF6C28">
            <w:pPr>
              <w:rPr>
                <w:sz w:val="22"/>
                <w:szCs w:val="22"/>
              </w:rPr>
            </w:pPr>
            <w:r w:rsidRPr="005F3AA9">
              <w:rPr>
                <w:sz w:val="22"/>
                <w:szCs w:val="22"/>
              </w:rPr>
              <w:t>n.s.</w:t>
            </w:r>
          </w:p>
          <w:p w14:paraId="62FF1985" w14:textId="2EBC13FE" w:rsidR="00BF6C28" w:rsidRPr="005F3AA9" w:rsidRDefault="00BF6C28" w:rsidP="00BF6C28">
            <w:pPr>
              <w:rPr>
                <w:sz w:val="22"/>
                <w:szCs w:val="22"/>
              </w:rPr>
            </w:pPr>
            <w:r w:rsidRPr="005F3AA9">
              <w:rPr>
                <w:sz w:val="22"/>
                <w:szCs w:val="22"/>
              </w:rPr>
              <w:t>n.s.</w:t>
            </w:r>
          </w:p>
        </w:tc>
        <w:tc>
          <w:tcPr>
            <w:tcW w:w="1610" w:type="dxa"/>
          </w:tcPr>
          <w:p w14:paraId="3FEDBD26" w14:textId="77777777" w:rsidR="00BF6C28" w:rsidRPr="005F3AA9" w:rsidRDefault="00BF6C28" w:rsidP="00BF6C28">
            <w:pPr>
              <w:rPr>
                <w:sz w:val="22"/>
                <w:szCs w:val="22"/>
              </w:rPr>
            </w:pPr>
            <w:r w:rsidRPr="005F3AA9">
              <w:rPr>
                <w:sz w:val="22"/>
                <w:szCs w:val="22"/>
              </w:rPr>
              <w:t>Linear regression, Standardized</w:t>
            </w:r>
          </w:p>
          <w:p w14:paraId="6F82E65E" w14:textId="1E7E42BC" w:rsidR="00BF6C28" w:rsidRPr="005F3AA9" w:rsidRDefault="00BF6C28" w:rsidP="00BF6C28">
            <w:pPr>
              <w:rPr>
                <w:sz w:val="22"/>
                <w:szCs w:val="22"/>
              </w:rPr>
            </w:pPr>
            <w:r w:rsidRPr="005F3AA9">
              <w:rPr>
                <w:sz w:val="22"/>
                <w:szCs w:val="22"/>
              </w:rPr>
              <w:t xml:space="preserve"> </w:t>
            </w: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0BCCA94D" w14:textId="5D567AEF" w:rsidR="00BF6C28" w:rsidRPr="005F3AA9" w:rsidRDefault="00BF6C28" w:rsidP="00BF6C28">
            <w:pPr>
              <w:tabs>
                <w:tab w:val="left" w:pos="613"/>
              </w:tabs>
              <w:rPr>
                <w:sz w:val="22"/>
                <w:szCs w:val="22"/>
              </w:rPr>
            </w:pPr>
            <w:r w:rsidRPr="005F3AA9">
              <w:rPr>
                <w:sz w:val="22"/>
                <w:szCs w:val="22"/>
              </w:rPr>
              <w:t>Yes</w:t>
            </w:r>
          </w:p>
        </w:tc>
        <w:tc>
          <w:tcPr>
            <w:tcW w:w="907" w:type="dxa"/>
          </w:tcPr>
          <w:p w14:paraId="458799E8" w14:textId="3E2562F6" w:rsidR="00BF6C28" w:rsidRPr="005F3AA9" w:rsidRDefault="00BF6C28" w:rsidP="00BF6C28">
            <w:pPr>
              <w:rPr>
                <w:sz w:val="22"/>
                <w:szCs w:val="22"/>
              </w:rPr>
            </w:pPr>
            <w:r w:rsidRPr="005F3AA9">
              <w:rPr>
                <w:sz w:val="22"/>
                <w:szCs w:val="22"/>
              </w:rPr>
              <w:t>4</w:t>
            </w:r>
          </w:p>
        </w:tc>
      </w:tr>
      <w:tr w:rsidR="00BF6C28" w:rsidRPr="005F3AA9" w14:paraId="68613024" w14:textId="77777777" w:rsidTr="00346ACE">
        <w:tc>
          <w:tcPr>
            <w:tcW w:w="1776" w:type="dxa"/>
          </w:tcPr>
          <w:p w14:paraId="68C68BAC" w14:textId="77777777" w:rsidR="00BF6C28" w:rsidRPr="005F3AA9" w:rsidRDefault="00BF6C28" w:rsidP="00BF6C28">
            <w:pPr>
              <w:rPr>
                <w:sz w:val="22"/>
                <w:szCs w:val="22"/>
              </w:rPr>
            </w:pPr>
            <w:r w:rsidRPr="005F3AA9">
              <w:rPr>
                <w:sz w:val="22"/>
                <w:szCs w:val="22"/>
              </w:rPr>
              <w:t>Ochoa-Avilés et al. 2014, Euqador</w:t>
            </w:r>
          </w:p>
          <w:p w14:paraId="428462EF" w14:textId="23E9398D" w:rsidR="00BF6C28" w:rsidRPr="005F3AA9" w:rsidRDefault="00BF6C28" w:rsidP="00BF6C28">
            <w:pPr>
              <w:rPr>
                <w:sz w:val="22"/>
                <w:szCs w:val="22"/>
              </w:rPr>
            </w:pP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PY2hvYS1BdmlsZXM8L0F1dGhvcj48WWVhcj4yMDE0PC9Z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1]</w:t>
            </w:r>
            <w:r w:rsidRPr="005F3AA9">
              <w:rPr>
                <w:sz w:val="22"/>
                <w:szCs w:val="22"/>
              </w:rPr>
              <w:fldChar w:fldCharType="end"/>
            </w:r>
          </w:p>
        </w:tc>
        <w:tc>
          <w:tcPr>
            <w:tcW w:w="1811" w:type="dxa"/>
          </w:tcPr>
          <w:p w14:paraId="63E0A26D" w14:textId="11389332" w:rsidR="00BF6C28" w:rsidRPr="005F3AA9" w:rsidRDefault="00BF6C28" w:rsidP="00BF6C28">
            <w:pPr>
              <w:rPr>
                <w:sz w:val="22"/>
                <w:szCs w:val="22"/>
              </w:rPr>
            </w:pPr>
            <w:r w:rsidRPr="005F3AA9">
              <w:rPr>
                <w:sz w:val="22"/>
                <w:szCs w:val="22"/>
              </w:rPr>
              <w:t>n: 334;</w:t>
            </w:r>
          </w:p>
          <w:p w14:paraId="3BC416B3" w14:textId="3B111781" w:rsidR="00BF6C28" w:rsidRPr="005F3AA9" w:rsidRDefault="00BF6C28" w:rsidP="00BF6C28">
            <w:pPr>
              <w:rPr>
                <w:sz w:val="22"/>
                <w:szCs w:val="22"/>
              </w:rPr>
            </w:pPr>
            <w:r w:rsidRPr="005F3AA9">
              <w:rPr>
                <w:sz w:val="22"/>
                <w:szCs w:val="22"/>
              </w:rPr>
              <w:t>age:</w:t>
            </w:r>
            <w:r w:rsidR="007A0500">
              <w:rPr>
                <w:sz w:val="22"/>
                <w:szCs w:val="22"/>
              </w:rPr>
              <w:t xml:space="preserve"> </w:t>
            </w:r>
            <w:r w:rsidRPr="005F3AA9">
              <w:rPr>
                <w:sz w:val="22"/>
                <w:szCs w:val="22"/>
              </w:rPr>
              <w:t>10-16;</w:t>
            </w:r>
          </w:p>
          <w:p w14:paraId="6BD43381" w14:textId="42739186" w:rsidR="00BF6C28" w:rsidRPr="005F3AA9" w:rsidRDefault="00BF6C28" w:rsidP="00BF6C28">
            <w:pPr>
              <w:rPr>
                <w:sz w:val="22"/>
                <w:szCs w:val="22"/>
              </w:rPr>
            </w:pPr>
            <w:r w:rsidRPr="005F3AA9">
              <w:rPr>
                <w:sz w:val="22"/>
                <w:szCs w:val="22"/>
              </w:rPr>
              <w:t>female: n.a.</w:t>
            </w:r>
          </w:p>
        </w:tc>
        <w:tc>
          <w:tcPr>
            <w:tcW w:w="1526" w:type="dxa"/>
          </w:tcPr>
          <w:p w14:paraId="46C8BD0C" w14:textId="483C8BCF" w:rsidR="00BF6C28" w:rsidRPr="005F3AA9" w:rsidRDefault="00BF6C28" w:rsidP="00BF6C28">
            <w:pPr>
              <w:rPr>
                <w:sz w:val="22"/>
                <w:szCs w:val="22"/>
              </w:rPr>
            </w:pPr>
            <w:r w:rsidRPr="005F3AA9">
              <w:rPr>
                <w:sz w:val="22"/>
                <w:szCs w:val="22"/>
              </w:rPr>
              <w:t>Cross-sectional</w:t>
            </w:r>
          </w:p>
        </w:tc>
        <w:tc>
          <w:tcPr>
            <w:tcW w:w="989" w:type="dxa"/>
          </w:tcPr>
          <w:p w14:paraId="1E093F77" w14:textId="1D8B1F70" w:rsidR="00BF6C28" w:rsidRPr="005F3AA9" w:rsidRDefault="00BF6C28" w:rsidP="00BF6C28">
            <w:pPr>
              <w:rPr>
                <w:sz w:val="22"/>
                <w:szCs w:val="22"/>
              </w:rPr>
            </w:pPr>
            <w:r w:rsidRPr="005F3AA9">
              <w:rPr>
                <w:sz w:val="22"/>
                <w:szCs w:val="22"/>
              </w:rPr>
              <w:t>24h recall</w:t>
            </w:r>
          </w:p>
        </w:tc>
        <w:tc>
          <w:tcPr>
            <w:tcW w:w="1413" w:type="dxa"/>
          </w:tcPr>
          <w:p w14:paraId="3DFE3623" w14:textId="77777777" w:rsidR="00BF6C28" w:rsidRPr="005F3AA9" w:rsidRDefault="00BF6C28" w:rsidP="00BF6C28">
            <w:pPr>
              <w:rPr>
                <w:sz w:val="22"/>
                <w:szCs w:val="22"/>
              </w:rPr>
            </w:pPr>
          </w:p>
        </w:tc>
        <w:tc>
          <w:tcPr>
            <w:tcW w:w="1356" w:type="dxa"/>
          </w:tcPr>
          <w:p w14:paraId="63D4845B" w14:textId="2F3276A4" w:rsidR="00BF6C28" w:rsidRPr="005F3AA9" w:rsidRDefault="00BF6C28" w:rsidP="00BF6C28">
            <w:pPr>
              <w:rPr>
                <w:sz w:val="22"/>
                <w:szCs w:val="22"/>
              </w:rPr>
            </w:pPr>
            <w:r w:rsidRPr="005F3AA9">
              <w:rPr>
                <w:sz w:val="22"/>
                <w:szCs w:val="22"/>
              </w:rPr>
              <w:t>no</w:t>
            </w:r>
          </w:p>
        </w:tc>
        <w:tc>
          <w:tcPr>
            <w:tcW w:w="2303" w:type="dxa"/>
          </w:tcPr>
          <w:p w14:paraId="1D7623B0" w14:textId="2F5CA8FD" w:rsidR="00BF6C28" w:rsidRPr="005F3AA9" w:rsidRDefault="00BF6C28" w:rsidP="00BF6C28">
            <w:pPr>
              <w:rPr>
                <w:sz w:val="22"/>
                <w:szCs w:val="22"/>
              </w:rPr>
            </w:pPr>
            <w:r w:rsidRPr="005F3AA9">
              <w:rPr>
                <w:sz w:val="22"/>
                <w:szCs w:val="22"/>
              </w:rPr>
              <w:t>“Rice-rich non-animal fat pattern”</w:t>
            </w:r>
          </w:p>
          <w:p w14:paraId="6AE685E0" w14:textId="5023C5FB" w:rsidR="00BF6C28" w:rsidRPr="005F3AA9" w:rsidRDefault="00BF6C28" w:rsidP="00BF6C28">
            <w:pPr>
              <w:rPr>
                <w:sz w:val="22"/>
                <w:szCs w:val="22"/>
              </w:rPr>
            </w:pPr>
            <w:r w:rsidRPr="005F3AA9">
              <w:rPr>
                <w:sz w:val="22"/>
                <w:szCs w:val="22"/>
              </w:rPr>
              <w:t>“Wheat-dense animal-fat pattern”</w:t>
            </w:r>
          </w:p>
        </w:tc>
        <w:tc>
          <w:tcPr>
            <w:tcW w:w="1438" w:type="dxa"/>
            <w:gridSpan w:val="2"/>
          </w:tcPr>
          <w:p w14:paraId="7B87D3EC" w14:textId="4390DC1F" w:rsidR="00BF6C28" w:rsidRPr="005F3AA9" w:rsidRDefault="00BF6C28" w:rsidP="00BF6C28">
            <w:pPr>
              <w:rPr>
                <w:sz w:val="22"/>
                <w:szCs w:val="22"/>
              </w:rPr>
            </w:pPr>
            <w:r w:rsidRPr="005F3AA9">
              <w:rPr>
                <w:sz w:val="22"/>
                <w:szCs w:val="22"/>
              </w:rPr>
              <w:t>n.s.</w:t>
            </w:r>
          </w:p>
          <w:p w14:paraId="5A8F01D9" w14:textId="77777777" w:rsidR="00BF6C28" w:rsidRPr="005F3AA9" w:rsidRDefault="00BF6C28" w:rsidP="00BF6C28">
            <w:pPr>
              <w:rPr>
                <w:sz w:val="22"/>
                <w:szCs w:val="22"/>
              </w:rPr>
            </w:pPr>
          </w:p>
          <w:p w14:paraId="28AAD504" w14:textId="2CD61FD9" w:rsidR="00BF6C28" w:rsidRPr="005F3AA9" w:rsidRDefault="00BF6C28" w:rsidP="00BF6C28">
            <w:pPr>
              <w:rPr>
                <w:sz w:val="22"/>
                <w:szCs w:val="22"/>
              </w:rPr>
            </w:pPr>
            <w:r w:rsidRPr="005F3AA9">
              <w:rPr>
                <w:sz w:val="22"/>
                <w:szCs w:val="22"/>
              </w:rPr>
              <w:t>n.s.</w:t>
            </w:r>
          </w:p>
        </w:tc>
        <w:tc>
          <w:tcPr>
            <w:tcW w:w="1610" w:type="dxa"/>
          </w:tcPr>
          <w:p w14:paraId="0B0808B3" w14:textId="77777777" w:rsidR="00BF6C28" w:rsidRPr="005F3AA9" w:rsidRDefault="00BF6C28" w:rsidP="00BF6C28">
            <w:pPr>
              <w:rPr>
                <w:sz w:val="22"/>
                <w:szCs w:val="22"/>
              </w:rPr>
            </w:pPr>
            <w:r w:rsidRPr="005F3AA9">
              <w:rPr>
                <w:sz w:val="22"/>
                <w:szCs w:val="22"/>
              </w:rPr>
              <w:t xml:space="preserve">Linear regression, </w:t>
            </w:r>
          </w:p>
          <w:p w14:paraId="3CBAD0FF" w14:textId="65E3B90B"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w:t>
            </w:r>
          </w:p>
        </w:tc>
        <w:tc>
          <w:tcPr>
            <w:tcW w:w="1358" w:type="dxa"/>
          </w:tcPr>
          <w:p w14:paraId="65F0989B" w14:textId="77777777" w:rsidR="00BF6C28" w:rsidRPr="005F3AA9" w:rsidRDefault="00BF6C28" w:rsidP="00BF6C28">
            <w:pPr>
              <w:rPr>
                <w:sz w:val="22"/>
                <w:szCs w:val="22"/>
              </w:rPr>
            </w:pPr>
          </w:p>
        </w:tc>
        <w:tc>
          <w:tcPr>
            <w:tcW w:w="907" w:type="dxa"/>
          </w:tcPr>
          <w:p w14:paraId="5A1B6792" w14:textId="6C3EB834" w:rsidR="00BF6C28" w:rsidRPr="005F3AA9" w:rsidRDefault="00BF6C28" w:rsidP="00BF6C28">
            <w:pPr>
              <w:rPr>
                <w:sz w:val="22"/>
                <w:szCs w:val="22"/>
              </w:rPr>
            </w:pPr>
            <w:r w:rsidRPr="005F3AA9">
              <w:rPr>
                <w:sz w:val="22"/>
                <w:szCs w:val="22"/>
              </w:rPr>
              <w:t>2</w:t>
            </w:r>
          </w:p>
        </w:tc>
      </w:tr>
      <w:tr w:rsidR="00BF6C28" w:rsidRPr="005F3AA9" w14:paraId="2D2020B3" w14:textId="77777777" w:rsidTr="00346ACE">
        <w:tc>
          <w:tcPr>
            <w:tcW w:w="1776" w:type="dxa"/>
          </w:tcPr>
          <w:p w14:paraId="32D653BB" w14:textId="663031C6" w:rsidR="00BF6C28" w:rsidRPr="005F3AA9" w:rsidRDefault="00BF6C28" w:rsidP="00BF6C28">
            <w:pPr>
              <w:rPr>
                <w:sz w:val="22"/>
                <w:szCs w:val="22"/>
              </w:rPr>
            </w:pPr>
            <w:r w:rsidRPr="005F3AA9">
              <w:rPr>
                <w:sz w:val="22"/>
                <w:szCs w:val="22"/>
              </w:rPr>
              <w:t>Shang et al. 2012, China</w: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 </w:instrText>
            </w:r>
            <w:r w:rsidRPr="005F3AA9">
              <w:rPr>
                <w:sz w:val="22"/>
                <w:szCs w:val="22"/>
              </w:rPr>
              <w:fldChar w:fldCharType="begin">
                <w:fldData xml:space="preserve">PEVuZE5vdGU+PENpdGU+PEF1dGhvcj5TaGFuZzwvQXV0aG9yPjxZZWFyPjIwMTI8L1llYXI+PFJl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xMjUtMzI8L3BhZ2VzPjx2b2x1bWU+MjU8L3ZvbHVtZT48bnVtYmVy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7]</w:t>
            </w:r>
            <w:r w:rsidRPr="005F3AA9">
              <w:rPr>
                <w:sz w:val="22"/>
                <w:szCs w:val="22"/>
              </w:rPr>
              <w:fldChar w:fldCharType="end"/>
            </w:r>
          </w:p>
        </w:tc>
        <w:tc>
          <w:tcPr>
            <w:tcW w:w="1811" w:type="dxa"/>
          </w:tcPr>
          <w:p w14:paraId="60AF5644" w14:textId="66A28989" w:rsidR="00BF6C28" w:rsidRPr="005F3AA9" w:rsidRDefault="00BF6C28" w:rsidP="00BF6C28">
            <w:pPr>
              <w:rPr>
                <w:sz w:val="22"/>
                <w:szCs w:val="22"/>
              </w:rPr>
            </w:pPr>
            <w:r w:rsidRPr="005F3AA9">
              <w:rPr>
                <w:sz w:val="22"/>
                <w:szCs w:val="22"/>
              </w:rPr>
              <w:t>n: 6974;</w:t>
            </w:r>
          </w:p>
          <w:p w14:paraId="68469E93" w14:textId="77777777" w:rsidR="00BF6C28" w:rsidRPr="005F3AA9" w:rsidRDefault="00BF6C28" w:rsidP="00BF6C28">
            <w:pPr>
              <w:rPr>
                <w:sz w:val="22"/>
                <w:szCs w:val="22"/>
              </w:rPr>
            </w:pPr>
            <w:r w:rsidRPr="005F3AA9">
              <w:rPr>
                <w:sz w:val="22"/>
                <w:szCs w:val="22"/>
              </w:rPr>
              <w:t>age: 6-13;</w:t>
            </w:r>
          </w:p>
          <w:p w14:paraId="6356F370" w14:textId="04832E08" w:rsidR="00BF6C28" w:rsidRPr="005F3AA9" w:rsidRDefault="00BF6C28" w:rsidP="00BF6C28">
            <w:pPr>
              <w:rPr>
                <w:sz w:val="22"/>
                <w:szCs w:val="22"/>
              </w:rPr>
            </w:pPr>
            <w:r w:rsidRPr="005F3AA9">
              <w:rPr>
                <w:sz w:val="22"/>
                <w:szCs w:val="22"/>
              </w:rPr>
              <w:t>female: 49.0%</w:t>
            </w:r>
          </w:p>
        </w:tc>
        <w:tc>
          <w:tcPr>
            <w:tcW w:w="1526" w:type="dxa"/>
          </w:tcPr>
          <w:p w14:paraId="19C60CF8" w14:textId="3D7888DF" w:rsidR="00BF6C28" w:rsidRPr="005F3AA9" w:rsidRDefault="00BF6C28" w:rsidP="00BF6C28">
            <w:pPr>
              <w:rPr>
                <w:sz w:val="22"/>
                <w:szCs w:val="22"/>
              </w:rPr>
            </w:pPr>
            <w:r w:rsidRPr="005F3AA9">
              <w:rPr>
                <w:sz w:val="22"/>
                <w:szCs w:val="22"/>
              </w:rPr>
              <w:t>Cross-sectional</w:t>
            </w:r>
          </w:p>
        </w:tc>
        <w:tc>
          <w:tcPr>
            <w:tcW w:w="989" w:type="dxa"/>
          </w:tcPr>
          <w:p w14:paraId="5DEC548B" w14:textId="1CE9A885" w:rsidR="00BF6C28" w:rsidRPr="005F3AA9" w:rsidRDefault="00BF6C28" w:rsidP="00BF6C28">
            <w:pPr>
              <w:rPr>
                <w:sz w:val="22"/>
                <w:szCs w:val="22"/>
              </w:rPr>
            </w:pPr>
            <w:r w:rsidRPr="005F3AA9">
              <w:rPr>
                <w:sz w:val="22"/>
                <w:szCs w:val="22"/>
              </w:rPr>
              <w:t>FFQ; 24h recall</w:t>
            </w:r>
          </w:p>
        </w:tc>
        <w:tc>
          <w:tcPr>
            <w:tcW w:w="1413" w:type="dxa"/>
          </w:tcPr>
          <w:p w14:paraId="45E349F0" w14:textId="21262C7D" w:rsidR="00BF6C28" w:rsidRPr="005F3AA9" w:rsidRDefault="00BF6C28" w:rsidP="00BF6C28">
            <w:pPr>
              <w:rPr>
                <w:sz w:val="22"/>
                <w:szCs w:val="22"/>
              </w:rPr>
            </w:pPr>
            <w:r w:rsidRPr="005F3AA9">
              <w:rPr>
                <w:sz w:val="22"/>
                <w:szCs w:val="22"/>
              </w:rPr>
              <w:t>No</w:t>
            </w:r>
          </w:p>
        </w:tc>
        <w:tc>
          <w:tcPr>
            <w:tcW w:w="1356" w:type="dxa"/>
          </w:tcPr>
          <w:p w14:paraId="4E743927" w14:textId="5C6FBE45" w:rsidR="00BF6C28" w:rsidRPr="005F3AA9" w:rsidRDefault="00BF6C28" w:rsidP="00BF6C28">
            <w:pPr>
              <w:rPr>
                <w:sz w:val="22"/>
                <w:szCs w:val="22"/>
              </w:rPr>
            </w:pPr>
            <w:r w:rsidRPr="005F3AA9">
              <w:rPr>
                <w:sz w:val="22"/>
                <w:szCs w:val="22"/>
              </w:rPr>
              <w:t>no</w:t>
            </w:r>
          </w:p>
        </w:tc>
        <w:tc>
          <w:tcPr>
            <w:tcW w:w="2303" w:type="dxa"/>
          </w:tcPr>
          <w:p w14:paraId="5BC17325" w14:textId="5A0D7016" w:rsidR="00BF6C28" w:rsidRPr="005F3AA9" w:rsidRDefault="00BF6C28" w:rsidP="00BF6C28">
            <w:pPr>
              <w:rPr>
                <w:sz w:val="22"/>
                <w:szCs w:val="22"/>
              </w:rPr>
            </w:pPr>
            <w:r w:rsidRPr="005F3AA9">
              <w:rPr>
                <w:sz w:val="22"/>
                <w:szCs w:val="22"/>
              </w:rPr>
              <w:t>SSB vs. milk, vs. other beverages</w:t>
            </w:r>
          </w:p>
        </w:tc>
        <w:tc>
          <w:tcPr>
            <w:tcW w:w="1438" w:type="dxa"/>
            <w:gridSpan w:val="2"/>
          </w:tcPr>
          <w:p w14:paraId="26553EC2" w14:textId="77777777"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276B3473" w14:textId="489F6793" w:rsidR="00BF6C28" w:rsidRPr="005F3AA9" w:rsidRDefault="00BF6C28" w:rsidP="00BF6C28">
            <w:pPr>
              <w:rPr>
                <w:sz w:val="22"/>
                <w:szCs w:val="22"/>
              </w:rPr>
            </w:pPr>
          </w:p>
        </w:tc>
        <w:tc>
          <w:tcPr>
            <w:tcW w:w="1610" w:type="dxa"/>
          </w:tcPr>
          <w:p w14:paraId="56C7E9BB" w14:textId="0FC09AA9" w:rsidR="00BF6C28" w:rsidRPr="005F3AA9" w:rsidRDefault="00BF6C28" w:rsidP="00BF6C28">
            <w:pPr>
              <w:rPr>
                <w:sz w:val="22"/>
                <w:szCs w:val="22"/>
              </w:rPr>
            </w:pPr>
            <w:r w:rsidRPr="005F3AA9">
              <w:rPr>
                <w:sz w:val="22"/>
                <w:szCs w:val="22"/>
              </w:rPr>
              <w:t>General linear model, Mean differences</w:t>
            </w:r>
          </w:p>
        </w:tc>
        <w:tc>
          <w:tcPr>
            <w:tcW w:w="1358" w:type="dxa"/>
          </w:tcPr>
          <w:p w14:paraId="4E5E8F7D" w14:textId="50857C45" w:rsidR="00BF6C28" w:rsidRPr="005F3AA9" w:rsidRDefault="00BF6C28" w:rsidP="00BF6C28">
            <w:pPr>
              <w:rPr>
                <w:sz w:val="22"/>
                <w:szCs w:val="22"/>
              </w:rPr>
            </w:pPr>
            <w:r w:rsidRPr="005F3AA9">
              <w:rPr>
                <w:sz w:val="22"/>
                <w:szCs w:val="22"/>
              </w:rPr>
              <w:t>Unknown</w:t>
            </w:r>
          </w:p>
        </w:tc>
        <w:tc>
          <w:tcPr>
            <w:tcW w:w="907" w:type="dxa"/>
          </w:tcPr>
          <w:p w14:paraId="1CB37F1C" w14:textId="4BE0F26A" w:rsidR="00BF6C28" w:rsidRPr="005F3AA9" w:rsidRDefault="00BF6C28" w:rsidP="00BF6C28">
            <w:pPr>
              <w:rPr>
                <w:sz w:val="22"/>
                <w:szCs w:val="22"/>
              </w:rPr>
            </w:pPr>
            <w:r w:rsidRPr="005F3AA9">
              <w:rPr>
                <w:sz w:val="22"/>
                <w:szCs w:val="22"/>
              </w:rPr>
              <w:t>6</w:t>
            </w:r>
          </w:p>
        </w:tc>
      </w:tr>
      <w:tr w:rsidR="00BF6C28" w:rsidRPr="005F3AA9" w14:paraId="34C7E574" w14:textId="77777777" w:rsidTr="00346ACE">
        <w:tc>
          <w:tcPr>
            <w:tcW w:w="1776" w:type="dxa"/>
          </w:tcPr>
          <w:p w14:paraId="2907B99C" w14:textId="77777777" w:rsidR="00BF6C28" w:rsidRPr="005F3AA9" w:rsidRDefault="00BF6C28" w:rsidP="00BF6C28">
            <w:pPr>
              <w:rPr>
                <w:sz w:val="22"/>
                <w:szCs w:val="22"/>
              </w:rPr>
            </w:pPr>
            <w:r w:rsidRPr="005F3AA9">
              <w:rPr>
                <w:sz w:val="22"/>
                <w:szCs w:val="22"/>
              </w:rPr>
              <w:t>Shi et al. 2014, Germany</w:t>
            </w:r>
          </w:p>
          <w:p w14:paraId="6FF78995" w14:textId="79E00E6D" w:rsidR="00BF6C28" w:rsidRPr="005F3AA9" w:rsidRDefault="00BF6C28" w:rsidP="00BF6C28">
            <w:pPr>
              <w:rPr>
                <w:sz w:val="22"/>
                <w:szCs w:val="22"/>
              </w:rPr>
            </w:pPr>
            <w:r w:rsidRPr="005F3AA9">
              <w:rPr>
                <w:sz w:val="22"/>
                <w:szCs w:val="22"/>
              </w:rPr>
              <w:fldChar w:fldCharType="begin">
                <w:fldData xml:space="preserve">PEVuZE5vdGU+PENpdGU+PEF1dGhvcj5TaGk8L0F1dGhvcj48WWVhcj4yMDE0PC9ZZWFyPjxSZWNO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TaGk8L0F1dGhvcj48WWVhcj4yMDE0PC9ZZWFyPjxSZWNO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79]</w:t>
            </w:r>
            <w:r w:rsidRPr="005F3AA9">
              <w:rPr>
                <w:sz w:val="22"/>
                <w:szCs w:val="22"/>
              </w:rPr>
              <w:fldChar w:fldCharType="end"/>
            </w:r>
          </w:p>
        </w:tc>
        <w:tc>
          <w:tcPr>
            <w:tcW w:w="1811" w:type="dxa"/>
          </w:tcPr>
          <w:p w14:paraId="69C65D71" w14:textId="33EDFC89" w:rsidR="00BF6C28" w:rsidRPr="005F3AA9" w:rsidRDefault="00BF6C28" w:rsidP="00BF6C28">
            <w:pPr>
              <w:rPr>
                <w:sz w:val="22"/>
                <w:szCs w:val="22"/>
              </w:rPr>
            </w:pPr>
            <w:r w:rsidRPr="005F3AA9">
              <w:rPr>
                <w:sz w:val="22"/>
                <w:szCs w:val="22"/>
              </w:rPr>
              <w:t>n: 435;</w:t>
            </w:r>
          </w:p>
          <w:p w14:paraId="48964A42" w14:textId="77777777" w:rsidR="00BF6C28" w:rsidRPr="005F3AA9" w:rsidRDefault="00BF6C28" w:rsidP="00BF6C28">
            <w:pPr>
              <w:rPr>
                <w:sz w:val="22"/>
                <w:szCs w:val="22"/>
              </w:rPr>
            </w:pPr>
            <w:r w:rsidRPr="005F3AA9">
              <w:rPr>
                <w:sz w:val="22"/>
                <w:szCs w:val="22"/>
              </w:rPr>
              <w:t>age: 4-18;</w:t>
            </w:r>
          </w:p>
          <w:p w14:paraId="066604CE" w14:textId="3789938B" w:rsidR="00BF6C28" w:rsidRPr="005F3AA9" w:rsidRDefault="00BF6C28" w:rsidP="00BF6C28">
            <w:pPr>
              <w:rPr>
                <w:sz w:val="22"/>
                <w:szCs w:val="22"/>
              </w:rPr>
            </w:pPr>
            <w:r w:rsidRPr="005F3AA9">
              <w:rPr>
                <w:sz w:val="22"/>
                <w:szCs w:val="22"/>
              </w:rPr>
              <w:t>female: 51.3%</w:t>
            </w:r>
          </w:p>
        </w:tc>
        <w:tc>
          <w:tcPr>
            <w:tcW w:w="1526" w:type="dxa"/>
          </w:tcPr>
          <w:p w14:paraId="12D30710" w14:textId="2C2114C2" w:rsidR="00BF6C28" w:rsidRPr="005F3AA9" w:rsidRDefault="00BF6C28" w:rsidP="00BF6C28">
            <w:pPr>
              <w:rPr>
                <w:sz w:val="22"/>
                <w:szCs w:val="22"/>
              </w:rPr>
            </w:pPr>
            <w:r w:rsidRPr="005F3AA9">
              <w:rPr>
                <w:sz w:val="22"/>
                <w:szCs w:val="22"/>
              </w:rPr>
              <w:t>Prospective cohort study</w:t>
            </w:r>
          </w:p>
        </w:tc>
        <w:tc>
          <w:tcPr>
            <w:tcW w:w="989" w:type="dxa"/>
          </w:tcPr>
          <w:p w14:paraId="44C2BB71" w14:textId="0D85BA10" w:rsidR="00BF6C28" w:rsidRPr="005F3AA9" w:rsidRDefault="00BF6C28" w:rsidP="00BF6C28">
            <w:pPr>
              <w:rPr>
                <w:sz w:val="22"/>
                <w:szCs w:val="22"/>
              </w:rPr>
            </w:pPr>
            <w:r w:rsidRPr="005F3AA9">
              <w:rPr>
                <w:sz w:val="22"/>
                <w:szCs w:val="22"/>
              </w:rPr>
              <w:t>Dietary record</w:t>
            </w:r>
          </w:p>
        </w:tc>
        <w:tc>
          <w:tcPr>
            <w:tcW w:w="1413" w:type="dxa"/>
          </w:tcPr>
          <w:p w14:paraId="5DB90142" w14:textId="50EE7DA1" w:rsidR="00BF6C28" w:rsidRPr="005F3AA9" w:rsidRDefault="00BF6C28" w:rsidP="00BF6C28">
            <w:pPr>
              <w:rPr>
                <w:sz w:val="22"/>
                <w:szCs w:val="22"/>
              </w:rPr>
            </w:pPr>
            <w:r w:rsidRPr="005F3AA9">
              <w:rPr>
                <w:sz w:val="22"/>
                <w:szCs w:val="22"/>
              </w:rPr>
              <w:t>Yes</w:t>
            </w:r>
          </w:p>
        </w:tc>
        <w:tc>
          <w:tcPr>
            <w:tcW w:w="1356" w:type="dxa"/>
          </w:tcPr>
          <w:p w14:paraId="7D9DB497" w14:textId="3B98531B" w:rsidR="00BF6C28" w:rsidRPr="005F3AA9" w:rsidRDefault="00BF6C28" w:rsidP="00BF6C28">
            <w:pPr>
              <w:rPr>
                <w:sz w:val="22"/>
                <w:szCs w:val="22"/>
              </w:rPr>
            </w:pPr>
            <w:r w:rsidRPr="005F3AA9">
              <w:rPr>
                <w:sz w:val="22"/>
                <w:szCs w:val="22"/>
              </w:rPr>
              <w:t>no</w:t>
            </w:r>
          </w:p>
        </w:tc>
        <w:tc>
          <w:tcPr>
            <w:tcW w:w="2303" w:type="dxa"/>
          </w:tcPr>
          <w:p w14:paraId="430A207B" w14:textId="77777777" w:rsidR="00A6766B" w:rsidRPr="005F3AA9" w:rsidRDefault="00A6766B" w:rsidP="00A6766B">
            <w:pPr>
              <w:rPr>
                <w:sz w:val="22"/>
                <w:szCs w:val="22"/>
              </w:rPr>
            </w:pPr>
            <w:r w:rsidRPr="005F3AA9">
              <w:rPr>
                <w:sz w:val="22"/>
                <w:szCs w:val="22"/>
              </w:rPr>
              <w:t>Fruits/Vegetables</w:t>
            </w:r>
          </w:p>
          <w:p w14:paraId="2625FD31" w14:textId="73D810D1" w:rsidR="00BF6C28" w:rsidRPr="005F3AA9" w:rsidRDefault="00BF6C28" w:rsidP="00BF6C28">
            <w:pPr>
              <w:rPr>
                <w:sz w:val="22"/>
                <w:szCs w:val="22"/>
              </w:rPr>
            </w:pPr>
          </w:p>
        </w:tc>
        <w:tc>
          <w:tcPr>
            <w:tcW w:w="1438" w:type="dxa"/>
            <w:gridSpan w:val="2"/>
          </w:tcPr>
          <w:p w14:paraId="1A6F0FDA" w14:textId="027A238F" w:rsidR="00BF6C28" w:rsidRPr="005F3AA9" w:rsidRDefault="00BF6C28" w:rsidP="00BF6C28">
            <w:pPr>
              <w:rPr>
                <w:sz w:val="22"/>
                <w:szCs w:val="22"/>
              </w:rPr>
            </w:pPr>
            <w:r w:rsidRPr="005F3AA9">
              <w:rPr>
                <w:sz w:val="22"/>
                <w:szCs w:val="22"/>
              </w:rPr>
              <w:t>n.s.</w:t>
            </w:r>
          </w:p>
        </w:tc>
        <w:tc>
          <w:tcPr>
            <w:tcW w:w="1610" w:type="dxa"/>
          </w:tcPr>
          <w:p w14:paraId="6CD2D74C" w14:textId="77777777" w:rsidR="00BF6C28" w:rsidRPr="005F3AA9" w:rsidRDefault="00BF6C28" w:rsidP="00BF6C28">
            <w:pPr>
              <w:rPr>
                <w:sz w:val="22"/>
                <w:szCs w:val="22"/>
              </w:rPr>
            </w:pPr>
            <w:r w:rsidRPr="005F3AA9">
              <w:rPr>
                <w:sz w:val="22"/>
                <w:szCs w:val="22"/>
              </w:rPr>
              <w:t xml:space="preserve">Linear mixed effects regression models, </w:t>
            </w:r>
          </w:p>
          <w:p w14:paraId="31BFE9E0" w14:textId="6F9A76DE"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2A7BFB63" w14:textId="68566C04" w:rsidR="00BF6C28" w:rsidRPr="005F3AA9" w:rsidRDefault="00BF6C28" w:rsidP="00BF6C28">
            <w:pPr>
              <w:rPr>
                <w:sz w:val="22"/>
                <w:szCs w:val="22"/>
              </w:rPr>
            </w:pPr>
            <w:r w:rsidRPr="005F3AA9">
              <w:rPr>
                <w:sz w:val="22"/>
                <w:szCs w:val="22"/>
              </w:rPr>
              <w:t>Yes</w:t>
            </w:r>
          </w:p>
        </w:tc>
        <w:tc>
          <w:tcPr>
            <w:tcW w:w="907" w:type="dxa"/>
          </w:tcPr>
          <w:p w14:paraId="7167C39A" w14:textId="2C581D71" w:rsidR="00BF6C28" w:rsidRPr="005F3AA9" w:rsidRDefault="00BF6C28" w:rsidP="00BF6C28">
            <w:pPr>
              <w:rPr>
                <w:sz w:val="22"/>
                <w:szCs w:val="22"/>
              </w:rPr>
            </w:pPr>
            <w:r w:rsidRPr="005F3AA9">
              <w:rPr>
                <w:sz w:val="22"/>
                <w:szCs w:val="22"/>
              </w:rPr>
              <w:t>5</w:t>
            </w:r>
          </w:p>
        </w:tc>
      </w:tr>
      <w:tr w:rsidR="00BF6C28" w:rsidRPr="005F3AA9" w14:paraId="01A9F6FA" w14:textId="77777777" w:rsidTr="00346ACE">
        <w:tc>
          <w:tcPr>
            <w:tcW w:w="1776" w:type="dxa"/>
          </w:tcPr>
          <w:p w14:paraId="3EDC0BBA" w14:textId="50A8C74D" w:rsidR="00BF6C28" w:rsidRPr="005F3AA9" w:rsidRDefault="00BF6C28" w:rsidP="00BF6C28">
            <w:pPr>
              <w:rPr>
                <w:sz w:val="22"/>
                <w:szCs w:val="22"/>
              </w:rPr>
            </w:pPr>
            <w:r w:rsidRPr="005F3AA9">
              <w:rPr>
                <w:sz w:val="22"/>
                <w:szCs w:val="22"/>
              </w:rPr>
              <w:t>Song et al. 2015, Korea</w: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 </w:instrText>
            </w:r>
            <w:r w:rsidRPr="005F3AA9">
              <w:rPr>
                <w:sz w:val="22"/>
                <w:szCs w:val="22"/>
              </w:rPr>
              <w:fldChar w:fldCharType="begin">
                <w:fldData xml:space="preserve">PEVuZE5vdGU+PENpdGU+PEF1dGhvcj5Tb25nPC9BdXRob3I+PFllYXI+MjAxNTwvWWVhcj48UmVj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28]</w:t>
            </w:r>
            <w:r w:rsidRPr="005F3AA9">
              <w:rPr>
                <w:sz w:val="22"/>
                <w:szCs w:val="22"/>
              </w:rPr>
              <w:fldChar w:fldCharType="end"/>
            </w:r>
          </w:p>
        </w:tc>
        <w:tc>
          <w:tcPr>
            <w:tcW w:w="1811" w:type="dxa"/>
          </w:tcPr>
          <w:p w14:paraId="5DCD37E0" w14:textId="4BFDE0B8" w:rsidR="00BF6C28" w:rsidRPr="005F3AA9" w:rsidRDefault="00BF6C28" w:rsidP="00BF6C28">
            <w:pPr>
              <w:rPr>
                <w:sz w:val="22"/>
                <w:szCs w:val="22"/>
              </w:rPr>
            </w:pPr>
            <w:r w:rsidRPr="005F3AA9">
              <w:rPr>
                <w:sz w:val="22"/>
                <w:szCs w:val="22"/>
              </w:rPr>
              <w:t>n: 2209;</w:t>
            </w:r>
          </w:p>
          <w:p w14:paraId="0576E46E" w14:textId="45031A6C" w:rsidR="00BF6C28" w:rsidRPr="005F3AA9" w:rsidRDefault="00BF6C28" w:rsidP="00BF6C28">
            <w:pPr>
              <w:rPr>
                <w:sz w:val="22"/>
                <w:szCs w:val="22"/>
              </w:rPr>
            </w:pPr>
            <w:r w:rsidRPr="005F3AA9">
              <w:rPr>
                <w:sz w:val="22"/>
                <w:szCs w:val="22"/>
              </w:rPr>
              <w:t>age: 10-18;</w:t>
            </w:r>
          </w:p>
          <w:p w14:paraId="1ABAA3A8" w14:textId="65A2E196" w:rsidR="00BF6C28" w:rsidRPr="005F3AA9" w:rsidRDefault="00BF6C28" w:rsidP="00BF6C28">
            <w:pPr>
              <w:rPr>
                <w:sz w:val="22"/>
                <w:szCs w:val="22"/>
              </w:rPr>
            </w:pPr>
            <w:r w:rsidRPr="005F3AA9">
              <w:rPr>
                <w:sz w:val="22"/>
                <w:szCs w:val="22"/>
              </w:rPr>
              <w:t>female: 47.3%</w:t>
            </w:r>
          </w:p>
        </w:tc>
        <w:tc>
          <w:tcPr>
            <w:tcW w:w="1526" w:type="dxa"/>
          </w:tcPr>
          <w:p w14:paraId="0525351C" w14:textId="44A6BB34" w:rsidR="00BF6C28" w:rsidRPr="005F3AA9" w:rsidRDefault="00BF6C28" w:rsidP="00BF6C28">
            <w:pPr>
              <w:rPr>
                <w:sz w:val="22"/>
                <w:szCs w:val="22"/>
              </w:rPr>
            </w:pPr>
            <w:r w:rsidRPr="005F3AA9">
              <w:rPr>
                <w:sz w:val="22"/>
                <w:szCs w:val="22"/>
              </w:rPr>
              <w:t>Cross-sectional</w:t>
            </w:r>
          </w:p>
        </w:tc>
        <w:tc>
          <w:tcPr>
            <w:tcW w:w="989" w:type="dxa"/>
          </w:tcPr>
          <w:p w14:paraId="7F7314D0" w14:textId="44F69651" w:rsidR="00BF6C28" w:rsidRPr="005F3AA9" w:rsidRDefault="00BF6C28" w:rsidP="00BF6C28">
            <w:pPr>
              <w:rPr>
                <w:sz w:val="22"/>
                <w:szCs w:val="22"/>
              </w:rPr>
            </w:pPr>
            <w:r w:rsidRPr="005F3AA9">
              <w:rPr>
                <w:sz w:val="22"/>
                <w:szCs w:val="22"/>
              </w:rPr>
              <w:t>24h recall</w:t>
            </w:r>
          </w:p>
        </w:tc>
        <w:tc>
          <w:tcPr>
            <w:tcW w:w="1413" w:type="dxa"/>
          </w:tcPr>
          <w:p w14:paraId="3E8129D4" w14:textId="2A4723C3" w:rsidR="00BF6C28" w:rsidRPr="005F3AA9" w:rsidRDefault="00BF6C28" w:rsidP="00BF6C28">
            <w:pPr>
              <w:rPr>
                <w:sz w:val="22"/>
                <w:szCs w:val="22"/>
              </w:rPr>
            </w:pPr>
            <w:r w:rsidRPr="005F3AA9">
              <w:rPr>
                <w:sz w:val="22"/>
                <w:szCs w:val="22"/>
              </w:rPr>
              <w:t>Unknown</w:t>
            </w:r>
          </w:p>
          <w:p w14:paraId="40918925" w14:textId="77777777" w:rsidR="00BF6C28" w:rsidRPr="005F3AA9" w:rsidRDefault="00BF6C28" w:rsidP="00BF6C28">
            <w:pPr>
              <w:rPr>
                <w:sz w:val="22"/>
                <w:szCs w:val="22"/>
              </w:rPr>
            </w:pPr>
          </w:p>
        </w:tc>
        <w:tc>
          <w:tcPr>
            <w:tcW w:w="1356" w:type="dxa"/>
          </w:tcPr>
          <w:p w14:paraId="42F17A37" w14:textId="1D7221A3" w:rsidR="00BF6C28" w:rsidRPr="005F3AA9" w:rsidRDefault="00BF6C28" w:rsidP="00BF6C28">
            <w:pPr>
              <w:rPr>
                <w:sz w:val="22"/>
                <w:szCs w:val="22"/>
              </w:rPr>
            </w:pPr>
            <w:r w:rsidRPr="005F3AA9">
              <w:rPr>
                <w:sz w:val="22"/>
                <w:szCs w:val="22"/>
              </w:rPr>
              <w:t>Boys</w:t>
            </w:r>
          </w:p>
          <w:p w14:paraId="2ABB343B" w14:textId="77777777" w:rsidR="00BF6C28" w:rsidRPr="005F3AA9" w:rsidRDefault="00BF6C28" w:rsidP="00BF6C28">
            <w:pPr>
              <w:rPr>
                <w:sz w:val="22"/>
                <w:szCs w:val="22"/>
              </w:rPr>
            </w:pPr>
          </w:p>
          <w:p w14:paraId="7CF25EC1" w14:textId="7151BECB" w:rsidR="00BF6C28" w:rsidRPr="005F3AA9" w:rsidRDefault="00BF6C28" w:rsidP="00BF6C28">
            <w:pPr>
              <w:rPr>
                <w:sz w:val="22"/>
                <w:szCs w:val="22"/>
              </w:rPr>
            </w:pPr>
            <w:r w:rsidRPr="005F3AA9">
              <w:rPr>
                <w:sz w:val="22"/>
                <w:szCs w:val="22"/>
              </w:rPr>
              <w:t>Girls</w:t>
            </w:r>
          </w:p>
        </w:tc>
        <w:tc>
          <w:tcPr>
            <w:tcW w:w="2303" w:type="dxa"/>
          </w:tcPr>
          <w:p w14:paraId="77659643" w14:textId="3B4135AA" w:rsidR="00BF6C28" w:rsidRPr="005F3AA9" w:rsidRDefault="00BF6C28" w:rsidP="00BF6C28">
            <w:pPr>
              <w:rPr>
                <w:sz w:val="22"/>
                <w:szCs w:val="22"/>
              </w:rPr>
            </w:pPr>
            <w:r w:rsidRPr="005F3AA9">
              <w:rPr>
                <w:sz w:val="22"/>
                <w:szCs w:val="22"/>
              </w:rPr>
              <w:t>Carbohydrates</w:t>
            </w:r>
          </w:p>
          <w:p w14:paraId="4CDA5946" w14:textId="6A3DBDEA" w:rsidR="00BF6C28" w:rsidRPr="005F3AA9" w:rsidRDefault="00BF6C28" w:rsidP="00BF6C28">
            <w:pPr>
              <w:rPr>
                <w:sz w:val="22"/>
                <w:szCs w:val="22"/>
              </w:rPr>
            </w:pPr>
            <w:r w:rsidRPr="005F3AA9">
              <w:rPr>
                <w:sz w:val="22"/>
                <w:szCs w:val="22"/>
              </w:rPr>
              <w:t xml:space="preserve">White rice </w:t>
            </w:r>
          </w:p>
          <w:p w14:paraId="6F9FA1B4" w14:textId="5E88578A" w:rsidR="00BF6C28" w:rsidRPr="005F3AA9" w:rsidRDefault="00BF6C28" w:rsidP="00BF6C28">
            <w:pPr>
              <w:rPr>
                <w:sz w:val="22"/>
                <w:szCs w:val="22"/>
              </w:rPr>
            </w:pPr>
            <w:r w:rsidRPr="005F3AA9">
              <w:rPr>
                <w:sz w:val="22"/>
                <w:szCs w:val="22"/>
              </w:rPr>
              <w:t xml:space="preserve">Carbohydrates </w:t>
            </w:r>
          </w:p>
          <w:p w14:paraId="792A013B" w14:textId="4071D679" w:rsidR="00BF6C28" w:rsidRPr="005F3AA9" w:rsidRDefault="00BF6C28" w:rsidP="00BF6C28">
            <w:pPr>
              <w:rPr>
                <w:sz w:val="22"/>
                <w:szCs w:val="22"/>
              </w:rPr>
            </w:pPr>
            <w:r w:rsidRPr="005F3AA9">
              <w:rPr>
                <w:sz w:val="22"/>
                <w:szCs w:val="22"/>
              </w:rPr>
              <w:t xml:space="preserve">White rice </w:t>
            </w:r>
          </w:p>
        </w:tc>
        <w:tc>
          <w:tcPr>
            <w:tcW w:w="1438" w:type="dxa"/>
            <w:gridSpan w:val="2"/>
          </w:tcPr>
          <w:p w14:paraId="0CA6E78C" w14:textId="024AE382"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78FF300C" w14:textId="0E06AD20"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2E180D70" w14:textId="312C4F43"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p w14:paraId="5B7E1CA8" w14:textId="0BE99562"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101E4C59" w14:textId="6C696DBB" w:rsidR="00BF6C28" w:rsidRPr="005F3AA9" w:rsidRDefault="00BF6C28" w:rsidP="00BF6C28">
            <w:pPr>
              <w:rPr>
                <w:sz w:val="22"/>
                <w:szCs w:val="22"/>
              </w:rPr>
            </w:pPr>
            <w:r w:rsidRPr="005F3AA9">
              <w:rPr>
                <w:sz w:val="22"/>
                <w:szCs w:val="22"/>
              </w:rPr>
              <w:t>Linear regression, Quartiles</w:t>
            </w:r>
          </w:p>
        </w:tc>
        <w:tc>
          <w:tcPr>
            <w:tcW w:w="1358" w:type="dxa"/>
          </w:tcPr>
          <w:p w14:paraId="7563BAB6" w14:textId="5D020D5D" w:rsidR="00BF6C28" w:rsidRPr="005F3AA9" w:rsidRDefault="00BF6C28" w:rsidP="00BF6C28">
            <w:pPr>
              <w:rPr>
                <w:sz w:val="22"/>
                <w:szCs w:val="22"/>
              </w:rPr>
            </w:pPr>
            <w:r w:rsidRPr="005F3AA9">
              <w:rPr>
                <w:sz w:val="22"/>
                <w:szCs w:val="22"/>
              </w:rPr>
              <w:t>No</w:t>
            </w:r>
          </w:p>
        </w:tc>
        <w:tc>
          <w:tcPr>
            <w:tcW w:w="907" w:type="dxa"/>
          </w:tcPr>
          <w:p w14:paraId="0DFEC3CB" w14:textId="60E95D65" w:rsidR="00BF6C28" w:rsidRPr="005F3AA9" w:rsidRDefault="00BF6C28" w:rsidP="00BF6C28">
            <w:pPr>
              <w:rPr>
                <w:sz w:val="22"/>
                <w:szCs w:val="22"/>
              </w:rPr>
            </w:pPr>
            <w:r w:rsidRPr="005F3AA9">
              <w:rPr>
                <w:sz w:val="22"/>
                <w:szCs w:val="22"/>
              </w:rPr>
              <w:t>8</w:t>
            </w:r>
          </w:p>
        </w:tc>
      </w:tr>
      <w:tr w:rsidR="00BF6C28" w:rsidRPr="005F3AA9" w14:paraId="2CE3BB34" w14:textId="77777777" w:rsidTr="00346ACE">
        <w:tc>
          <w:tcPr>
            <w:tcW w:w="1776" w:type="dxa"/>
          </w:tcPr>
          <w:p w14:paraId="1A2EB376" w14:textId="29E168CD" w:rsidR="00BF6C28" w:rsidRPr="005F3AA9" w:rsidRDefault="00BF6C28" w:rsidP="00BF6C28">
            <w:pPr>
              <w:rPr>
                <w:sz w:val="22"/>
                <w:szCs w:val="22"/>
              </w:rPr>
            </w:pPr>
            <w:r w:rsidRPr="005F3AA9">
              <w:rPr>
                <w:sz w:val="22"/>
                <w:szCs w:val="22"/>
              </w:rPr>
              <w:t>Souza et al. 2016, Brazil</w:t>
            </w:r>
            <w:r w:rsidRPr="005F3AA9">
              <w:rPr>
                <w:sz w:val="22"/>
                <w:szCs w:val="22"/>
              </w:rPr>
              <w:fldChar w:fldCharType="begin"/>
            </w:r>
            <w:r w:rsidRPr="005F3AA9">
              <w:rPr>
                <w:sz w:val="22"/>
                <w:szCs w:val="22"/>
              </w:rPr>
              <w:instrText xml:space="preserve"> ADDIN EN.CITE &lt;EndNote&gt;&lt;Cite&gt;&lt;Author&gt;Souza Bda&lt;/Author&gt;&lt;Year&gt;2016&lt;/Year&gt;&lt;RecNum&gt;81&lt;/RecNum&gt;&lt;DisplayText&gt;[80]&lt;/DisplayText&gt;&lt;record&gt;&lt;rec-number&gt;81&lt;/rec-number&gt;&lt;foreign-keys&gt;&lt;key app="EN" db-id="t2dxed09qrzwf4eetwqvrwt10fd0axp5ze9z" timestamp="1464598337"&gt;81&lt;/key&gt;&lt;/foreign-keys&gt;&lt;ref-type name="Journal Article"&gt;17&lt;/ref-type&gt;&lt;contributors&gt;&lt;authors&gt;&lt;author&gt;Souza Bda, S.&lt;/author&gt;&lt;author&gt;Cunha, D. B.&lt;/author&gt;&lt;author&gt;Pereira, R. A.&lt;/author&gt;&lt;author&gt;Sichieri, R.&lt;/author&gt;&lt;/authors&gt;&lt;/contributors&gt;&lt;auth-address&gt;aInstitute of Social Medicine, State University of Rio de JaneirobDepartment of Social and Applied Nutrition, Federal University of Rio de Janeiro, Rio de Janeiro, Brazil.&lt;/auth-address&gt;&lt;titles&gt;&lt;title&gt;Soft drink consumption, mainly diet ones, is associated with increased blood pressure in adolescents&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221-5&lt;/pages&gt;&lt;volume&gt;34&lt;/volume&gt;&lt;number&gt;2&lt;/number&gt;&lt;edition&gt;2015/12/20&lt;/edition&gt;&lt;dates&gt;&lt;year&gt;2016&lt;/year&gt;&lt;pub-dates&gt;&lt;date&gt;Feb&lt;/date&gt;&lt;/pub-dates&gt;&lt;/dates&gt;&lt;isbn&gt;1473-5598 (Electronic)&amp;#xD;0263-6352 (Linking)&lt;/isbn&gt;&lt;accession-num&gt;26682780&lt;/accession-num&gt;&lt;urls&gt;&lt;related-urls&gt;&lt;url&gt;http://graphics.tx.ovid.com/ovftpdfs/FPDDNCMCHCEKAO00/fs047/ovft/live/gv024/00004872/00004872-201602000-00011.pdf&lt;/url&gt;&lt;/related-urls&gt;&lt;/urls&gt;&lt;electronic-resource-num&gt;10.1097/hjh.0000000000000800&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80]</w:t>
            </w:r>
            <w:r w:rsidRPr="005F3AA9">
              <w:rPr>
                <w:sz w:val="22"/>
                <w:szCs w:val="22"/>
              </w:rPr>
              <w:fldChar w:fldCharType="end"/>
            </w:r>
          </w:p>
        </w:tc>
        <w:tc>
          <w:tcPr>
            <w:tcW w:w="1811" w:type="dxa"/>
          </w:tcPr>
          <w:p w14:paraId="4AA4996C" w14:textId="34B5232A" w:rsidR="00BF6C28" w:rsidRPr="005F3AA9" w:rsidRDefault="00BF6C28" w:rsidP="00BF6C28">
            <w:pPr>
              <w:rPr>
                <w:sz w:val="22"/>
                <w:szCs w:val="22"/>
              </w:rPr>
            </w:pPr>
            <w:r w:rsidRPr="005F3AA9">
              <w:rPr>
                <w:sz w:val="22"/>
                <w:szCs w:val="22"/>
              </w:rPr>
              <w:t>n: 488</w:t>
            </w:r>
          </w:p>
          <w:p w14:paraId="279EADCF" w14:textId="77777777" w:rsidR="00BF6C28" w:rsidRPr="005F3AA9" w:rsidRDefault="00BF6C28" w:rsidP="00BF6C28">
            <w:pPr>
              <w:rPr>
                <w:sz w:val="22"/>
                <w:szCs w:val="22"/>
              </w:rPr>
            </w:pPr>
            <w:r w:rsidRPr="005F3AA9">
              <w:rPr>
                <w:sz w:val="22"/>
                <w:szCs w:val="22"/>
              </w:rPr>
              <w:t>age: 9-16;</w:t>
            </w:r>
          </w:p>
          <w:p w14:paraId="0CA7861E" w14:textId="2412DCC6" w:rsidR="00BF6C28" w:rsidRPr="005F3AA9" w:rsidRDefault="00BF6C28" w:rsidP="00BF6C28">
            <w:pPr>
              <w:rPr>
                <w:sz w:val="22"/>
                <w:szCs w:val="22"/>
              </w:rPr>
            </w:pPr>
            <w:r w:rsidRPr="005F3AA9">
              <w:rPr>
                <w:sz w:val="22"/>
                <w:szCs w:val="22"/>
              </w:rPr>
              <w:t>female: 49.4%</w:t>
            </w:r>
          </w:p>
        </w:tc>
        <w:tc>
          <w:tcPr>
            <w:tcW w:w="1526" w:type="dxa"/>
          </w:tcPr>
          <w:p w14:paraId="11D0F4FC" w14:textId="69422619" w:rsidR="00BF6C28" w:rsidRPr="005F3AA9" w:rsidRDefault="00BF6C28" w:rsidP="00BF6C28">
            <w:pPr>
              <w:rPr>
                <w:sz w:val="22"/>
                <w:szCs w:val="22"/>
              </w:rPr>
            </w:pPr>
            <w:r w:rsidRPr="005F3AA9">
              <w:rPr>
                <w:sz w:val="22"/>
                <w:szCs w:val="22"/>
              </w:rPr>
              <w:t>Cross-sectional</w:t>
            </w:r>
          </w:p>
        </w:tc>
        <w:tc>
          <w:tcPr>
            <w:tcW w:w="989" w:type="dxa"/>
          </w:tcPr>
          <w:p w14:paraId="185310FC" w14:textId="29BC7409" w:rsidR="00BF6C28" w:rsidRPr="005F3AA9" w:rsidRDefault="00BF6C28" w:rsidP="00BF6C28">
            <w:pPr>
              <w:rPr>
                <w:sz w:val="22"/>
                <w:szCs w:val="22"/>
              </w:rPr>
            </w:pPr>
            <w:r w:rsidRPr="005F3AA9">
              <w:rPr>
                <w:sz w:val="22"/>
                <w:szCs w:val="22"/>
              </w:rPr>
              <w:t>FFQ</w:t>
            </w:r>
          </w:p>
        </w:tc>
        <w:tc>
          <w:tcPr>
            <w:tcW w:w="1413" w:type="dxa"/>
          </w:tcPr>
          <w:p w14:paraId="20BE8C23" w14:textId="0A29031C" w:rsidR="00BF6C28" w:rsidRPr="005F3AA9" w:rsidRDefault="00BF6C28" w:rsidP="00BF6C28">
            <w:pPr>
              <w:rPr>
                <w:sz w:val="22"/>
                <w:szCs w:val="22"/>
              </w:rPr>
            </w:pPr>
            <w:r w:rsidRPr="005F3AA9">
              <w:rPr>
                <w:sz w:val="22"/>
                <w:szCs w:val="22"/>
              </w:rPr>
              <w:t>Yes</w:t>
            </w:r>
          </w:p>
        </w:tc>
        <w:tc>
          <w:tcPr>
            <w:tcW w:w="1356" w:type="dxa"/>
          </w:tcPr>
          <w:p w14:paraId="45BF582E" w14:textId="7C2E8C05" w:rsidR="00BF6C28" w:rsidRPr="005F3AA9" w:rsidRDefault="00BF6C28" w:rsidP="00BF6C28">
            <w:pPr>
              <w:rPr>
                <w:sz w:val="22"/>
                <w:szCs w:val="22"/>
              </w:rPr>
            </w:pPr>
            <w:r w:rsidRPr="005F3AA9">
              <w:rPr>
                <w:sz w:val="22"/>
                <w:szCs w:val="22"/>
              </w:rPr>
              <w:t>no</w:t>
            </w:r>
          </w:p>
        </w:tc>
        <w:tc>
          <w:tcPr>
            <w:tcW w:w="2303" w:type="dxa"/>
          </w:tcPr>
          <w:p w14:paraId="58A6C53C" w14:textId="0EFDFA23" w:rsidR="00BF6C28" w:rsidRPr="005F3AA9" w:rsidRDefault="00BF6C28" w:rsidP="00BF6C28">
            <w:pPr>
              <w:rPr>
                <w:sz w:val="22"/>
                <w:szCs w:val="22"/>
              </w:rPr>
            </w:pPr>
            <w:r w:rsidRPr="005F3AA9">
              <w:rPr>
                <w:sz w:val="22"/>
                <w:szCs w:val="22"/>
              </w:rPr>
              <w:t>Soft drinks</w:t>
            </w:r>
          </w:p>
        </w:tc>
        <w:tc>
          <w:tcPr>
            <w:tcW w:w="1438" w:type="dxa"/>
            <w:gridSpan w:val="2"/>
          </w:tcPr>
          <w:p w14:paraId="10E9778D" w14:textId="77468073" w:rsidR="00BF6C28" w:rsidRPr="005F3AA9" w:rsidRDefault="00BF6C28" w:rsidP="00BF6C28">
            <w:pPr>
              <w:rPr>
                <w:sz w:val="22"/>
                <w:szCs w:val="22"/>
              </w:rPr>
            </w:pPr>
            <w:r w:rsidRPr="005F3AA9">
              <w:rPr>
                <w:sz w:val="22"/>
                <w:szCs w:val="22"/>
              </w:rPr>
              <w:t>significant</w:t>
            </w:r>
            <w:r w:rsidRPr="005F3AA9">
              <w:rPr>
                <w:sz w:val="22"/>
                <w:szCs w:val="22"/>
                <w:vertAlign w:val="superscript"/>
              </w:rPr>
              <w:t xml:space="preserve"> a</w:t>
            </w:r>
          </w:p>
        </w:tc>
        <w:tc>
          <w:tcPr>
            <w:tcW w:w="1610" w:type="dxa"/>
          </w:tcPr>
          <w:p w14:paraId="7C008304" w14:textId="77777777" w:rsidR="00BF6C28" w:rsidRPr="005F3AA9" w:rsidRDefault="00BF6C28" w:rsidP="00BF6C28">
            <w:pPr>
              <w:rPr>
                <w:sz w:val="22"/>
                <w:szCs w:val="22"/>
              </w:rPr>
            </w:pPr>
            <w:r w:rsidRPr="005F3AA9">
              <w:rPr>
                <w:sz w:val="22"/>
                <w:szCs w:val="22"/>
              </w:rPr>
              <w:t>Linear regression,</w:t>
            </w:r>
          </w:p>
          <w:p w14:paraId="679C0D26" w14:textId="58879D5E" w:rsidR="00BF6C28" w:rsidRPr="005F3AA9" w:rsidRDefault="00BF6C28" w:rsidP="00BF6C28">
            <w:pPr>
              <w:rPr>
                <w:sz w:val="22"/>
                <w:szCs w:val="22"/>
              </w:rPr>
            </w:pPr>
            <w:r w:rsidRPr="005F3AA9">
              <w:rPr>
                <w:sz w:val="22"/>
                <w:szCs w:val="22"/>
              </w:rPr>
              <w:t>Estimated mean</w:t>
            </w:r>
          </w:p>
        </w:tc>
        <w:tc>
          <w:tcPr>
            <w:tcW w:w="1358" w:type="dxa"/>
          </w:tcPr>
          <w:p w14:paraId="68B15C18" w14:textId="41FFB755" w:rsidR="00BF6C28" w:rsidRPr="005F3AA9" w:rsidRDefault="00BF6C28" w:rsidP="00BF6C28">
            <w:pPr>
              <w:tabs>
                <w:tab w:val="left" w:pos="747"/>
              </w:tabs>
              <w:rPr>
                <w:sz w:val="22"/>
                <w:szCs w:val="22"/>
              </w:rPr>
            </w:pPr>
            <w:r w:rsidRPr="005F3AA9">
              <w:rPr>
                <w:sz w:val="22"/>
                <w:szCs w:val="22"/>
              </w:rPr>
              <w:t>Unknown</w:t>
            </w:r>
          </w:p>
        </w:tc>
        <w:tc>
          <w:tcPr>
            <w:tcW w:w="907" w:type="dxa"/>
          </w:tcPr>
          <w:p w14:paraId="7726F722" w14:textId="6CED7A28" w:rsidR="00BF6C28" w:rsidRPr="005F3AA9" w:rsidRDefault="00BF6C28" w:rsidP="00BF6C28">
            <w:pPr>
              <w:rPr>
                <w:sz w:val="22"/>
                <w:szCs w:val="22"/>
              </w:rPr>
            </w:pPr>
            <w:r w:rsidRPr="005F3AA9">
              <w:rPr>
                <w:sz w:val="22"/>
                <w:szCs w:val="22"/>
              </w:rPr>
              <w:t>2</w:t>
            </w:r>
          </w:p>
        </w:tc>
      </w:tr>
      <w:tr w:rsidR="00BF6C28" w:rsidRPr="005F3AA9" w14:paraId="0A7B4434" w14:textId="77777777" w:rsidTr="00346ACE">
        <w:tc>
          <w:tcPr>
            <w:tcW w:w="1776" w:type="dxa"/>
          </w:tcPr>
          <w:p w14:paraId="3B073872" w14:textId="7C818D35" w:rsidR="00BF6C28" w:rsidRPr="005F3AA9" w:rsidRDefault="00BF6C28" w:rsidP="00BF6C28">
            <w:pPr>
              <w:rPr>
                <w:b/>
                <w:sz w:val="22"/>
                <w:szCs w:val="22"/>
              </w:rPr>
            </w:pPr>
            <w:r w:rsidRPr="005F3AA9">
              <w:rPr>
                <w:sz w:val="22"/>
                <w:szCs w:val="22"/>
              </w:rPr>
              <w:t>Sugiyama et al. 2007, USA</w:t>
            </w:r>
            <w:r w:rsidRPr="005F3AA9">
              <w:rPr>
                <w:sz w:val="22"/>
                <w:szCs w:val="22"/>
              </w:rPr>
              <w:fldChar w:fldCharType="begin">
                <w:fldData xml:space="preserve">PEVuZE5vdGU+PENpdGU+PEF1dGhvcj5TdWdpeWFtYTwvQXV0aG9yPjxZZWFyPjIwMDc8L1llYXI+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 </w:instrText>
            </w:r>
            <w:r w:rsidRPr="005F3AA9">
              <w:rPr>
                <w:sz w:val="22"/>
                <w:szCs w:val="22"/>
              </w:rPr>
              <w:fldChar w:fldCharType="begin">
                <w:fldData xml:space="preserve">PEVuZE5vdGU+PENpdGU+PEF1dGhvcj5TdWdpeWFtYTwvQXV0aG9yPjxZZWFyPjIwMDc8L1llYXI+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81]</w:t>
            </w:r>
            <w:r w:rsidRPr="005F3AA9">
              <w:rPr>
                <w:sz w:val="22"/>
                <w:szCs w:val="22"/>
              </w:rPr>
              <w:fldChar w:fldCharType="end"/>
            </w:r>
          </w:p>
        </w:tc>
        <w:tc>
          <w:tcPr>
            <w:tcW w:w="1811" w:type="dxa"/>
          </w:tcPr>
          <w:p w14:paraId="3E2E3148" w14:textId="02AC5B98" w:rsidR="00BF6C28" w:rsidRPr="005F3AA9" w:rsidRDefault="00BF6C28" w:rsidP="00BF6C28">
            <w:pPr>
              <w:rPr>
                <w:sz w:val="22"/>
                <w:szCs w:val="22"/>
              </w:rPr>
            </w:pPr>
            <w:r w:rsidRPr="005F3AA9">
              <w:rPr>
                <w:sz w:val="22"/>
                <w:szCs w:val="22"/>
              </w:rPr>
              <w:t>n: 4508;</w:t>
            </w:r>
          </w:p>
          <w:p w14:paraId="7A6D4371" w14:textId="77777777" w:rsidR="00BF6C28" w:rsidRPr="005F3AA9" w:rsidRDefault="00BF6C28" w:rsidP="00BF6C28">
            <w:pPr>
              <w:rPr>
                <w:sz w:val="22"/>
                <w:szCs w:val="22"/>
              </w:rPr>
            </w:pPr>
            <w:r w:rsidRPr="005F3AA9">
              <w:rPr>
                <w:sz w:val="22"/>
                <w:szCs w:val="22"/>
              </w:rPr>
              <w:t>age: 12-19;</w:t>
            </w:r>
          </w:p>
          <w:p w14:paraId="1F0D3293" w14:textId="29428A85" w:rsidR="00BF6C28" w:rsidRPr="005F3AA9" w:rsidRDefault="00BF6C28" w:rsidP="00BF6C28">
            <w:pPr>
              <w:rPr>
                <w:b/>
                <w:sz w:val="22"/>
                <w:szCs w:val="22"/>
              </w:rPr>
            </w:pPr>
            <w:r w:rsidRPr="005F3AA9">
              <w:rPr>
                <w:sz w:val="22"/>
                <w:szCs w:val="22"/>
              </w:rPr>
              <w:t>female: 49.1%</w:t>
            </w:r>
          </w:p>
        </w:tc>
        <w:tc>
          <w:tcPr>
            <w:tcW w:w="1526" w:type="dxa"/>
          </w:tcPr>
          <w:p w14:paraId="5859FDFA" w14:textId="74726B79" w:rsidR="00BF6C28" w:rsidRPr="005F3AA9" w:rsidRDefault="00BF6C28" w:rsidP="00BF6C28">
            <w:pPr>
              <w:rPr>
                <w:sz w:val="22"/>
                <w:szCs w:val="22"/>
              </w:rPr>
            </w:pPr>
            <w:r w:rsidRPr="005F3AA9">
              <w:rPr>
                <w:sz w:val="22"/>
                <w:szCs w:val="22"/>
              </w:rPr>
              <w:t>Cross-sectional</w:t>
            </w:r>
          </w:p>
        </w:tc>
        <w:tc>
          <w:tcPr>
            <w:tcW w:w="989" w:type="dxa"/>
          </w:tcPr>
          <w:p w14:paraId="0F715217" w14:textId="0B09FFC1" w:rsidR="00BF6C28" w:rsidRPr="005F3AA9" w:rsidRDefault="00BF6C28" w:rsidP="00BF6C28">
            <w:pPr>
              <w:rPr>
                <w:sz w:val="22"/>
                <w:szCs w:val="22"/>
              </w:rPr>
            </w:pPr>
            <w:r w:rsidRPr="005F3AA9">
              <w:rPr>
                <w:sz w:val="22"/>
                <w:szCs w:val="22"/>
              </w:rPr>
              <w:t>24h recall</w:t>
            </w:r>
          </w:p>
        </w:tc>
        <w:tc>
          <w:tcPr>
            <w:tcW w:w="1413" w:type="dxa"/>
          </w:tcPr>
          <w:p w14:paraId="731AECD9" w14:textId="454F3921" w:rsidR="00BF6C28" w:rsidRPr="005F3AA9" w:rsidRDefault="00BF6C28" w:rsidP="00BF6C28">
            <w:pPr>
              <w:rPr>
                <w:sz w:val="22"/>
                <w:szCs w:val="22"/>
              </w:rPr>
            </w:pPr>
            <w:r w:rsidRPr="005F3AA9">
              <w:rPr>
                <w:sz w:val="22"/>
                <w:szCs w:val="22"/>
              </w:rPr>
              <w:t>Unknown</w:t>
            </w:r>
          </w:p>
        </w:tc>
        <w:tc>
          <w:tcPr>
            <w:tcW w:w="1356" w:type="dxa"/>
          </w:tcPr>
          <w:p w14:paraId="0966EFE9" w14:textId="4912D8FB" w:rsidR="00BF6C28" w:rsidRPr="005F3AA9" w:rsidRDefault="00BF6C28" w:rsidP="00BF6C28">
            <w:pPr>
              <w:rPr>
                <w:sz w:val="22"/>
                <w:szCs w:val="22"/>
              </w:rPr>
            </w:pPr>
            <w:r w:rsidRPr="005F3AA9">
              <w:rPr>
                <w:sz w:val="22"/>
                <w:szCs w:val="22"/>
              </w:rPr>
              <w:t>no</w:t>
            </w:r>
          </w:p>
        </w:tc>
        <w:tc>
          <w:tcPr>
            <w:tcW w:w="2303" w:type="dxa"/>
          </w:tcPr>
          <w:p w14:paraId="0F122057" w14:textId="77777777" w:rsidR="00BF6C28" w:rsidRPr="005F3AA9" w:rsidRDefault="00BF6C28" w:rsidP="00BF6C28">
            <w:pPr>
              <w:rPr>
                <w:sz w:val="22"/>
                <w:szCs w:val="22"/>
              </w:rPr>
            </w:pPr>
            <w:r w:rsidRPr="005F3AA9">
              <w:rPr>
                <w:sz w:val="22"/>
                <w:szCs w:val="22"/>
              </w:rPr>
              <w:t>Carbohydrates</w:t>
            </w:r>
          </w:p>
          <w:p w14:paraId="5E2A2B17" w14:textId="3120706E" w:rsidR="00BF6C28" w:rsidRPr="005F3AA9" w:rsidRDefault="00BF6C28" w:rsidP="00BF6C28">
            <w:pPr>
              <w:rPr>
                <w:sz w:val="22"/>
                <w:szCs w:val="22"/>
              </w:rPr>
            </w:pPr>
            <w:r w:rsidRPr="005F3AA9">
              <w:rPr>
                <w:sz w:val="22"/>
                <w:szCs w:val="22"/>
              </w:rPr>
              <w:t>Proteins</w:t>
            </w:r>
          </w:p>
          <w:p w14:paraId="0344D645" w14:textId="77777777" w:rsidR="00BF6C28" w:rsidRPr="005F3AA9" w:rsidRDefault="00BF6C28" w:rsidP="00BF6C28">
            <w:pPr>
              <w:rPr>
                <w:sz w:val="22"/>
                <w:szCs w:val="22"/>
              </w:rPr>
            </w:pPr>
            <w:r w:rsidRPr="005F3AA9">
              <w:rPr>
                <w:sz w:val="22"/>
                <w:szCs w:val="22"/>
              </w:rPr>
              <w:t>SFA</w:t>
            </w:r>
          </w:p>
          <w:p w14:paraId="68996A1A" w14:textId="77777777" w:rsidR="00BF6C28" w:rsidRPr="005F3AA9" w:rsidRDefault="00BF6C28" w:rsidP="00BF6C28">
            <w:pPr>
              <w:rPr>
                <w:sz w:val="22"/>
                <w:szCs w:val="22"/>
              </w:rPr>
            </w:pPr>
            <w:r w:rsidRPr="005F3AA9">
              <w:rPr>
                <w:sz w:val="22"/>
                <w:szCs w:val="22"/>
              </w:rPr>
              <w:t>MUFA</w:t>
            </w:r>
          </w:p>
          <w:p w14:paraId="6AC95CCE" w14:textId="77777777" w:rsidR="00BF6C28" w:rsidRPr="005F3AA9" w:rsidRDefault="00BF6C28" w:rsidP="00BF6C28">
            <w:pPr>
              <w:rPr>
                <w:sz w:val="22"/>
                <w:szCs w:val="22"/>
              </w:rPr>
            </w:pPr>
            <w:r w:rsidRPr="005F3AA9">
              <w:rPr>
                <w:sz w:val="22"/>
                <w:szCs w:val="22"/>
              </w:rPr>
              <w:t>PUFA</w:t>
            </w:r>
          </w:p>
          <w:p w14:paraId="4D0E6FEC" w14:textId="7AE2563D" w:rsidR="00BF6C28" w:rsidRPr="005F3AA9" w:rsidRDefault="00BF6C28" w:rsidP="00BF6C28">
            <w:pPr>
              <w:rPr>
                <w:sz w:val="22"/>
                <w:szCs w:val="22"/>
              </w:rPr>
            </w:pPr>
            <w:r w:rsidRPr="005F3AA9">
              <w:rPr>
                <w:sz w:val="22"/>
                <w:szCs w:val="22"/>
              </w:rPr>
              <w:t>Fiber</w:t>
            </w:r>
          </w:p>
        </w:tc>
        <w:tc>
          <w:tcPr>
            <w:tcW w:w="1438" w:type="dxa"/>
            <w:gridSpan w:val="2"/>
          </w:tcPr>
          <w:p w14:paraId="58134E21" w14:textId="3BC7CAA3" w:rsidR="00BF6C28" w:rsidRPr="005F3AA9" w:rsidRDefault="00BF6C28" w:rsidP="00BF6C28">
            <w:pPr>
              <w:rPr>
                <w:sz w:val="22"/>
                <w:szCs w:val="22"/>
              </w:rPr>
            </w:pPr>
            <w:r w:rsidRPr="005F3AA9">
              <w:rPr>
                <w:sz w:val="22"/>
                <w:szCs w:val="22"/>
              </w:rPr>
              <w:t>n.s.</w:t>
            </w:r>
          </w:p>
          <w:p w14:paraId="32CDA249" w14:textId="24600410" w:rsidR="00BF6C28" w:rsidRPr="005F3AA9" w:rsidRDefault="00BF6C28" w:rsidP="00BF6C28">
            <w:pPr>
              <w:rPr>
                <w:sz w:val="22"/>
                <w:szCs w:val="22"/>
              </w:rPr>
            </w:pPr>
            <w:r w:rsidRPr="005F3AA9">
              <w:rPr>
                <w:sz w:val="22"/>
                <w:szCs w:val="22"/>
              </w:rPr>
              <w:t>n.s.</w:t>
            </w:r>
          </w:p>
          <w:p w14:paraId="0C843233" w14:textId="208C28EA" w:rsidR="00BF6C28" w:rsidRPr="005F3AA9" w:rsidRDefault="00BF6C28" w:rsidP="00BF6C28">
            <w:pPr>
              <w:rPr>
                <w:sz w:val="22"/>
                <w:szCs w:val="22"/>
              </w:rPr>
            </w:pPr>
            <w:r w:rsidRPr="005F3AA9">
              <w:rPr>
                <w:sz w:val="22"/>
                <w:szCs w:val="22"/>
              </w:rPr>
              <w:t>n.s.</w:t>
            </w:r>
          </w:p>
          <w:p w14:paraId="72EE50F3" w14:textId="45252CEB" w:rsidR="00BF6C28" w:rsidRPr="005F3AA9" w:rsidRDefault="00BF6C28" w:rsidP="00BF6C28">
            <w:pPr>
              <w:rPr>
                <w:sz w:val="22"/>
                <w:szCs w:val="22"/>
              </w:rPr>
            </w:pPr>
            <w:r w:rsidRPr="005F3AA9">
              <w:rPr>
                <w:sz w:val="22"/>
                <w:szCs w:val="22"/>
              </w:rPr>
              <w:t>0.09*</w:t>
            </w:r>
          </w:p>
          <w:p w14:paraId="3BA4686C" w14:textId="71C906DB" w:rsidR="00BF6C28" w:rsidRPr="005F3AA9" w:rsidRDefault="00BF6C28" w:rsidP="00BF6C28">
            <w:pPr>
              <w:rPr>
                <w:sz w:val="22"/>
                <w:szCs w:val="22"/>
              </w:rPr>
            </w:pPr>
            <w:r w:rsidRPr="005F3AA9">
              <w:rPr>
                <w:sz w:val="22"/>
                <w:szCs w:val="22"/>
              </w:rPr>
              <w:t>n.s.</w:t>
            </w:r>
          </w:p>
          <w:p w14:paraId="3DE88601" w14:textId="7ECB939B" w:rsidR="00BF6C28" w:rsidRPr="005F3AA9" w:rsidRDefault="00BF6C28" w:rsidP="00BF6C28">
            <w:pPr>
              <w:rPr>
                <w:b/>
                <w:sz w:val="22"/>
                <w:szCs w:val="22"/>
              </w:rPr>
            </w:pPr>
            <w:r w:rsidRPr="005F3AA9">
              <w:rPr>
                <w:sz w:val="22"/>
                <w:szCs w:val="22"/>
              </w:rPr>
              <w:t>n.s.</w:t>
            </w:r>
          </w:p>
        </w:tc>
        <w:tc>
          <w:tcPr>
            <w:tcW w:w="1610" w:type="dxa"/>
          </w:tcPr>
          <w:p w14:paraId="14BD68E4" w14:textId="77777777" w:rsidR="00BF6C28" w:rsidRPr="005F3AA9" w:rsidRDefault="00BF6C28" w:rsidP="00BF6C28">
            <w:pPr>
              <w:rPr>
                <w:sz w:val="22"/>
                <w:szCs w:val="22"/>
              </w:rPr>
            </w:pPr>
            <w:r w:rsidRPr="005F3AA9">
              <w:rPr>
                <w:sz w:val="22"/>
                <w:szCs w:val="22"/>
              </w:rPr>
              <w:t xml:space="preserve">Multiple linear regression, </w:t>
            </w:r>
          </w:p>
          <w:p w14:paraId="1C69A2F7" w14:textId="416DB79D"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B9DA5F7" w14:textId="0B4F9164" w:rsidR="00BF6C28" w:rsidRPr="005F3AA9" w:rsidRDefault="00BF6C28" w:rsidP="00BF6C28">
            <w:pPr>
              <w:rPr>
                <w:sz w:val="22"/>
                <w:szCs w:val="22"/>
              </w:rPr>
            </w:pPr>
            <w:r w:rsidRPr="005F3AA9">
              <w:rPr>
                <w:sz w:val="22"/>
                <w:szCs w:val="22"/>
              </w:rPr>
              <w:t>No</w:t>
            </w:r>
          </w:p>
        </w:tc>
        <w:tc>
          <w:tcPr>
            <w:tcW w:w="907" w:type="dxa"/>
          </w:tcPr>
          <w:p w14:paraId="09F4AC1B" w14:textId="6A14C11B" w:rsidR="00BF6C28" w:rsidRPr="005F3AA9" w:rsidRDefault="00BF6C28" w:rsidP="00BF6C28">
            <w:pPr>
              <w:rPr>
                <w:sz w:val="22"/>
                <w:szCs w:val="22"/>
              </w:rPr>
            </w:pPr>
            <w:r w:rsidRPr="005F3AA9">
              <w:rPr>
                <w:sz w:val="22"/>
                <w:szCs w:val="22"/>
              </w:rPr>
              <w:t>7</w:t>
            </w:r>
          </w:p>
        </w:tc>
      </w:tr>
      <w:tr w:rsidR="00BF6C28" w:rsidRPr="005F3AA9" w14:paraId="34A74DF6" w14:textId="77777777" w:rsidTr="00346ACE">
        <w:tc>
          <w:tcPr>
            <w:tcW w:w="1776" w:type="dxa"/>
          </w:tcPr>
          <w:p w14:paraId="4FA077E2" w14:textId="3BB254D5" w:rsidR="00BF6C28" w:rsidRPr="005F3AA9" w:rsidRDefault="00BF6C28" w:rsidP="00BF6C28">
            <w:pPr>
              <w:rPr>
                <w:sz w:val="22"/>
                <w:szCs w:val="22"/>
              </w:rPr>
            </w:pPr>
            <w:r w:rsidRPr="005F3AA9">
              <w:rPr>
                <w:sz w:val="22"/>
                <w:szCs w:val="22"/>
              </w:rPr>
              <w:t>Truthmann et al. 2012, Germany</w:t>
            </w:r>
            <w:r w:rsidRPr="005F3AA9">
              <w:rPr>
                <w:sz w:val="22"/>
                <w:szCs w:val="22"/>
              </w:rPr>
              <w:fldChar w:fldCharType="begin"/>
            </w:r>
            <w:r w:rsidRPr="005F3AA9">
              <w:rPr>
                <w:sz w:val="22"/>
                <w:szCs w:val="22"/>
              </w:rPr>
              <w:instrText xml:space="preserve"> ADDIN EN.CITE &lt;EndNote&gt;&lt;Cite&gt;&lt;Author&gt;Truthmann&lt;/Author&gt;&lt;Year&gt;2012&lt;/Year&gt;&lt;RecNum&gt;220&lt;/RecNum&gt;&lt;DisplayText&gt;[44]&lt;/DisplayText&gt;&lt;record&gt;&lt;rec-number&gt;220&lt;/rec-number&gt;&lt;foreign-keys&gt;&lt;key app="EN" db-id="t2dxed09qrzwf4eetwqvrwt10fd0axp5ze9z" timestamp="1464598757"&gt;220&lt;/key&gt;&lt;/foreign-keys&gt;&lt;ref-type name="Journal Article"&gt;17&lt;/ref-type&gt;&lt;contributors&gt;&lt;authors&gt;&lt;author&gt;Truthmann, J.&lt;/author&gt;&lt;author&gt;Richter, A.&lt;/author&gt;&lt;author&gt;Thiele, S.&lt;/author&gt;&lt;author&gt;Drescher, L.&lt;/author&gt;&lt;author&gt;Roosen, J.&lt;/author&gt;&lt;author&gt;Mensink, G. B.&lt;/author&gt;&lt;/authors&gt;&lt;/contributors&gt;&lt;auth-address&gt;Robert Koch Institute Berlin, Department of Epidemiology and Health Reporting, Postbox 65 02 61, D-13302, Berlin, Germany. TruthmannJ@rki.de.&lt;/auth-address&gt;&lt;titles&gt;&lt;title&gt;Associations of dietary indices with biomarkers of dietary exposure and cardiovascular status among adolescents in Germany&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92&lt;/pages&gt;&lt;volume&gt;9&lt;/volume&gt;&lt;number&gt;1&lt;/number&gt;&lt;edition&gt;2012/10/26&lt;/edition&gt;&lt;dates&gt;&lt;year&gt;2012&lt;/year&gt;&lt;/dates&gt;&lt;isbn&gt;1743-7075 (Electronic)&amp;#xD;1743-7075 (Linking)&lt;/isbn&gt;&lt;accession-num&gt;23095712&lt;/accession-num&gt;&lt;urls&gt;&lt;related-urls&gt;&lt;url&gt;http://www.nutritionandmetabolism.com/content/pdf/1743-7075-9-92.pdf&lt;/url&gt;&lt;/related-urls&gt;&lt;/urls&gt;&lt;custom2&gt;PMC3545909&lt;/custom2&gt;&lt;electronic-resource-num&gt;10.1186/1743-7075-9-92&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4]</w:t>
            </w:r>
            <w:r w:rsidRPr="005F3AA9">
              <w:rPr>
                <w:sz w:val="22"/>
                <w:szCs w:val="22"/>
              </w:rPr>
              <w:fldChar w:fldCharType="end"/>
            </w:r>
          </w:p>
        </w:tc>
        <w:tc>
          <w:tcPr>
            <w:tcW w:w="1811" w:type="dxa"/>
          </w:tcPr>
          <w:p w14:paraId="77473FAF" w14:textId="78C8E1EA" w:rsidR="00BF6C28" w:rsidRPr="005F3AA9" w:rsidRDefault="00BF6C28" w:rsidP="00BF6C28">
            <w:pPr>
              <w:rPr>
                <w:sz w:val="22"/>
                <w:szCs w:val="22"/>
              </w:rPr>
            </w:pPr>
            <w:r w:rsidRPr="005F3AA9">
              <w:rPr>
                <w:sz w:val="22"/>
                <w:szCs w:val="22"/>
              </w:rPr>
              <w:t>n: 5198;</w:t>
            </w:r>
          </w:p>
          <w:p w14:paraId="03632193" w14:textId="77777777" w:rsidR="00BF6C28" w:rsidRPr="005F3AA9" w:rsidRDefault="00BF6C28" w:rsidP="00BF6C28">
            <w:pPr>
              <w:rPr>
                <w:sz w:val="22"/>
                <w:szCs w:val="22"/>
              </w:rPr>
            </w:pPr>
            <w:r w:rsidRPr="005F3AA9">
              <w:rPr>
                <w:sz w:val="22"/>
                <w:szCs w:val="22"/>
              </w:rPr>
              <w:t>age: 12-17;</w:t>
            </w:r>
          </w:p>
          <w:p w14:paraId="5A23E8AD" w14:textId="5BAA7461" w:rsidR="00BF6C28" w:rsidRPr="005F3AA9" w:rsidRDefault="00BF6C28" w:rsidP="00BF6C28">
            <w:pPr>
              <w:rPr>
                <w:sz w:val="22"/>
                <w:szCs w:val="22"/>
              </w:rPr>
            </w:pPr>
            <w:r w:rsidRPr="005F3AA9">
              <w:rPr>
                <w:sz w:val="22"/>
                <w:szCs w:val="22"/>
              </w:rPr>
              <w:t>female: 49.1%</w:t>
            </w:r>
          </w:p>
        </w:tc>
        <w:tc>
          <w:tcPr>
            <w:tcW w:w="1526" w:type="dxa"/>
          </w:tcPr>
          <w:p w14:paraId="2EA20AF1" w14:textId="17FB68FF" w:rsidR="00BF6C28" w:rsidRPr="005F3AA9" w:rsidRDefault="00BF6C28" w:rsidP="00BF6C28">
            <w:pPr>
              <w:rPr>
                <w:sz w:val="22"/>
                <w:szCs w:val="22"/>
              </w:rPr>
            </w:pPr>
            <w:r w:rsidRPr="005F3AA9">
              <w:rPr>
                <w:sz w:val="22"/>
                <w:szCs w:val="22"/>
              </w:rPr>
              <w:t>Cross-sectional</w:t>
            </w:r>
          </w:p>
        </w:tc>
        <w:tc>
          <w:tcPr>
            <w:tcW w:w="989" w:type="dxa"/>
          </w:tcPr>
          <w:p w14:paraId="198A8E14" w14:textId="22F7BA5B" w:rsidR="00BF6C28" w:rsidRPr="005F3AA9" w:rsidRDefault="00BF6C28" w:rsidP="00BF6C28">
            <w:pPr>
              <w:rPr>
                <w:sz w:val="22"/>
                <w:szCs w:val="22"/>
              </w:rPr>
            </w:pPr>
            <w:r w:rsidRPr="005F3AA9">
              <w:rPr>
                <w:sz w:val="22"/>
                <w:szCs w:val="22"/>
              </w:rPr>
              <w:t>FFQ</w:t>
            </w:r>
          </w:p>
        </w:tc>
        <w:tc>
          <w:tcPr>
            <w:tcW w:w="1413" w:type="dxa"/>
          </w:tcPr>
          <w:p w14:paraId="0DF1A7D5" w14:textId="5B26410A" w:rsidR="00BF6C28" w:rsidRPr="005F3AA9" w:rsidRDefault="00BF6C28" w:rsidP="00BF6C28">
            <w:pPr>
              <w:rPr>
                <w:sz w:val="22"/>
                <w:szCs w:val="22"/>
              </w:rPr>
            </w:pPr>
            <w:r w:rsidRPr="005F3AA9">
              <w:rPr>
                <w:sz w:val="22"/>
                <w:szCs w:val="22"/>
              </w:rPr>
              <w:t>Yes</w:t>
            </w:r>
          </w:p>
        </w:tc>
        <w:tc>
          <w:tcPr>
            <w:tcW w:w="1356" w:type="dxa"/>
          </w:tcPr>
          <w:p w14:paraId="14B505FC" w14:textId="6AFD2E9A" w:rsidR="00BF6C28" w:rsidRPr="005F3AA9" w:rsidRDefault="00BF6C28" w:rsidP="00BF6C28">
            <w:pPr>
              <w:rPr>
                <w:sz w:val="22"/>
                <w:szCs w:val="22"/>
              </w:rPr>
            </w:pPr>
            <w:r w:rsidRPr="005F3AA9">
              <w:rPr>
                <w:sz w:val="22"/>
                <w:szCs w:val="22"/>
              </w:rPr>
              <w:t xml:space="preserve">Boys </w:t>
            </w:r>
          </w:p>
          <w:p w14:paraId="7FB34E9D" w14:textId="77777777" w:rsidR="00BF6C28" w:rsidRPr="005F3AA9" w:rsidRDefault="00BF6C28" w:rsidP="00BF6C28">
            <w:pPr>
              <w:rPr>
                <w:sz w:val="22"/>
                <w:szCs w:val="22"/>
              </w:rPr>
            </w:pPr>
          </w:p>
          <w:p w14:paraId="1CDBD479" w14:textId="77777777" w:rsidR="00BF6C28" w:rsidRPr="005F3AA9" w:rsidRDefault="00BF6C28" w:rsidP="00BF6C28">
            <w:pPr>
              <w:rPr>
                <w:sz w:val="22"/>
                <w:szCs w:val="22"/>
              </w:rPr>
            </w:pPr>
          </w:p>
          <w:p w14:paraId="2C25A54E" w14:textId="77777777" w:rsidR="00BF6C28" w:rsidRPr="005F3AA9" w:rsidRDefault="00BF6C28" w:rsidP="00BF6C28">
            <w:pPr>
              <w:rPr>
                <w:sz w:val="22"/>
                <w:szCs w:val="22"/>
              </w:rPr>
            </w:pPr>
          </w:p>
          <w:p w14:paraId="73795686" w14:textId="3B4361DA" w:rsidR="00BF6C28" w:rsidRPr="005F3AA9" w:rsidRDefault="00BF6C28" w:rsidP="00BF6C28">
            <w:pPr>
              <w:rPr>
                <w:sz w:val="22"/>
                <w:szCs w:val="22"/>
              </w:rPr>
            </w:pPr>
            <w:r w:rsidRPr="005F3AA9">
              <w:rPr>
                <w:sz w:val="22"/>
                <w:szCs w:val="22"/>
              </w:rPr>
              <w:t>Girls</w:t>
            </w:r>
          </w:p>
        </w:tc>
        <w:tc>
          <w:tcPr>
            <w:tcW w:w="2303" w:type="dxa"/>
          </w:tcPr>
          <w:p w14:paraId="230DAABC" w14:textId="77777777" w:rsidR="00BF6C28" w:rsidRPr="005F3AA9" w:rsidRDefault="00BF6C28" w:rsidP="00BF6C28">
            <w:pPr>
              <w:rPr>
                <w:sz w:val="22"/>
                <w:szCs w:val="22"/>
              </w:rPr>
            </w:pPr>
            <w:r w:rsidRPr="005F3AA9">
              <w:rPr>
                <w:sz w:val="22"/>
                <w:szCs w:val="22"/>
              </w:rPr>
              <w:t>HFD</w:t>
            </w:r>
          </w:p>
          <w:p w14:paraId="5E5BAD29" w14:textId="77777777" w:rsidR="00BF6C28" w:rsidRPr="005F3AA9" w:rsidRDefault="00BF6C28" w:rsidP="00BF6C28">
            <w:pPr>
              <w:rPr>
                <w:sz w:val="22"/>
                <w:szCs w:val="22"/>
              </w:rPr>
            </w:pPr>
            <w:r w:rsidRPr="005F3AA9">
              <w:rPr>
                <w:sz w:val="22"/>
                <w:szCs w:val="22"/>
              </w:rPr>
              <w:t>HuSKY</w:t>
            </w:r>
          </w:p>
          <w:p w14:paraId="7E0EE6F1" w14:textId="77777777" w:rsidR="00BF6C28" w:rsidRPr="005F3AA9" w:rsidRDefault="00BF6C28" w:rsidP="00BF6C28">
            <w:pPr>
              <w:rPr>
                <w:sz w:val="22"/>
                <w:szCs w:val="22"/>
              </w:rPr>
            </w:pPr>
            <w:r w:rsidRPr="005F3AA9">
              <w:rPr>
                <w:sz w:val="22"/>
                <w:szCs w:val="22"/>
              </w:rPr>
              <w:t>IFI</w:t>
            </w:r>
          </w:p>
          <w:p w14:paraId="0EEAEE21" w14:textId="7AA4D08D" w:rsidR="00BF6C28" w:rsidRPr="005F3AA9" w:rsidRDefault="00BF6C28" w:rsidP="00BF6C28">
            <w:pPr>
              <w:rPr>
                <w:sz w:val="22"/>
                <w:szCs w:val="22"/>
              </w:rPr>
            </w:pPr>
            <w:r w:rsidRPr="005F3AA9">
              <w:rPr>
                <w:sz w:val="22"/>
                <w:szCs w:val="22"/>
              </w:rPr>
              <w:t xml:space="preserve">F&amp;V Index </w:t>
            </w:r>
          </w:p>
          <w:p w14:paraId="57DBB35D" w14:textId="440F02CB" w:rsidR="00BF6C28" w:rsidRPr="005F3AA9" w:rsidRDefault="00BF6C28" w:rsidP="00BF6C28">
            <w:pPr>
              <w:rPr>
                <w:sz w:val="22"/>
                <w:szCs w:val="22"/>
              </w:rPr>
            </w:pPr>
            <w:r w:rsidRPr="005F3AA9">
              <w:rPr>
                <w:sz w:val="22"/>
                <w:szCs w:val="22"/>
              </w:rPr>
              <w:t>HFD</w:t>
            </w:r>
          </w:p>
          <w:p w14:paraId="227CCB4E" w14:textId="77777777" w:rsidR="00BF6C28" w:rsidRPr="005F3AA9" w:rsidRDefault="00BF6C28" w:rsidP="00BF6C28">
            <w:pPr>
              <w:rPr>
                <w:sz w:val="22"/>
                <w:szCs w:val="22"/>
              </w:rPr>
            </w:pPr>
            <w:r w:rsidRPr="005F3AA9">
              <w:rPr>
                <w:sz w:val="22"/>
                <w:szCs w:val="22"/>
              </w:rPr>
              <w:t>HuSKY</w:t>
            </w:r>
          </w:p>
          <w:p w14:paraId="289044FB" w14:textId="77777777" w:rsidR="00BF6C28" w:rsidRPr="005F3AA9" w:rsidRDefault="00BF6C28" w:rsidP="00BF6C28">
            <w:pPr>
              <w:rPr>
                <w:sz w:val="22"/>
                <w:szCs w:val="22"/>
              </w:rPr>
            </w:pPr>
            <w:r w:rsidRPr="005F3AA9">
              <w:rPr>
                <w:sz w:val="22"/>
                <w:szCs w:val="22"/>
              </w:rPr>
              <w:t>IFI</w:t>
            </w:r>
          </w:p>
          <w:p w14:paraId="10F95AE7" w14:textId="61C10B9F" w:rsidR="00BF6C28" w:rsidRPr="005F3AA9" w:rsidRDefault="00BF6C28" w:rsidP="00BF6C28">
            <w:pPr>
              <w:rPr>
                <w:sz w:val="22"/>
                <w:szCs w:val="22"/>
              </w:rPr>
            </w:pPr>
            <w:r w:rsidRPr="005F3AA9">
              <w:rPr>
                <w:sz w:val="22"/>
                <w:szCs w:val="22"/>
              </w:rPr>
              <w:t>F&amp;V Index</w:t>
            </w:r>
          </w:p>
        </w:tc>
        <w:tc>
          <w:tcPr>
            <w:tcW w:w="1438" w:type="dxa"/>
            <w:gridSpan w:val="2"/>
          </w:tcPr>
          <w:p w14:paraId="0F501055" w14:textId="5CD5E0AF" w:rsidR="00BF6C28" w:rsidRPr="005F3AA9" w:rsidRDefault="00BF6C28" w:rsidP="00BF6C28">
            <w:pPr>
              <w:rPr>
                <w:sz w:val="22"/>
                <w:szCs w:val="22"/>
              </w:rPr>
            </w:pPr>
            <w:r w:rsidRPr="005F3AA9">
              <w:rPr>
                <w:sz w:val="22"/>
                <w:szCs w:val="22"/>
              </w:rPr>
              <w:t>n.s.</w:t>
            </w:r>
          </w:p>
          <w:p w14:paraId="0D8F4621" w14:textId="330DF169" w:rsidR="00BF6C28" w:rsidRPr="005F3AA9" w:rsidRDefault="00BF6C28" w:rsidP="00BF6C28">
            <w:pPr>
              <w:rPr>
                <w:sz w:val="22"/>
                <w:szCs w:val="22"/>
              </w:rPr>
            </w:pPr>
            <w:r w:rsidRPr="005F3AA9">
              <w:rPr>
                <w:sz w:val="22"/>
                <w:szCs w:val="22"/>
              </w:rPr>
              <w:t>n.s.</w:t>
            </w:r>
          </w:p>
          <w:p w14:paraId="4C820AC6" w14:textId="5E7E7E2A" w:rsidR="00BF6C28" w:rsidRPr="005F3AA9" w:rsidRDefault="00BF6C28" w:rsidP="00BF6C28">
            <w:pPr>
              <w:rPr>
                <w:sz w:val="22"/>
                <w:szCs w:val="22"/>
              </w:rPr>
            </w:pPr>
            <w:r w:rsidRPr="005F3AA9">
              <w:rPr>
                <w:sz w:val="22"/>
                <w:szCs w:val="22"/>
              </w:rPr>
              <w:t>n.s.</w:t>
            </w:r>
          </w:p>
          <w:p w14:paraId="5135B4FD" w14:textId="1FE19DB9" w:rsidR="00BF6C28" w:rsidRPr="005F3AA9" w:rsidRDefault="00BF6C28" w:rsidP="00BF6C28">
            <w:pPr>
              <w:rPr>
                <w:sz w:val="22"/>
                <w:szCs w:val="22"/>
              </w:rPr>
            </w:pPr>
            <w:r w:rsidRPr="005F3AA9">
              <w:rPr>
                <w:sz w:val="22"/>
                <w:szCs w:val="22"/>
              </w:rPr>
              <w:t>n.s.</w:t>
            </w:r>
          </w:p>
          <w:p w14:paraId="146D3D68" w14:textId="3E6B8944" w:rsidR="00BF6C28" w:rsidRPr="005F3AA9" w:rsidRDefault="00BF6C28" w:rsidP="00BF6C28">
            <w:pPr>
              <w:rPr>
                <w:sz w:val="22"/>
                <w:szCs w:val="22"/>
              </w:rPr>
            </w:pPr>
            <w:r w:rsidRPr="005F3AA9">
              <w:rPr>
                <w:sz w:val="22"/>
                <w:szCs w:val="22"/>
              </w:rPr>
              <w:t>n.s.</w:t>
            </w:r>
          </w:p>
          <w:p w14:paraId="3DD97D0C" w14:textId="78739CFD" w:rsidR="00BF6C28" w:rsidRPr="005F3AA9" w:rsidRDefault="00BF6C28" w:rsidP="00BF6C28">
            <w:pPr>
              <w:rPr>
                <w:sz w:val="22"/>
                <w:szCs w:val="22"/>
              </w:rPr>
            </w:pPr>
            <w:r w:rsidRPr="005F3AA9">
              <w:rPr>
                <w:sz w:val="22"/>
                <w:szCs w:val="22"/>
              </w:rPr>
              <w:t>n.s.</w:t>
            </w:r>
          </w:p>
          <w:p w14:paraId="5B9F0D06" w14:textId="49B88C50" w:rsidR="00BF6C28" w:rsidRPr="005F3AA9" w:rsidRDefault="00BF6C28" w:rsidP="00BF6C28">
            <w:pPr>
              <w:rPr>
                <w:sz w:val="22"/>
                <w:szCs w:val="22"/>
              </w:rPr>
            </w:pPr>
            <w:r w:rsidRPr="005F3AA9">
              <w:rPr>
                <w:sz w:val="22"/>
                <w:szCs w:val="22"/>
              </w:rPr>
              <w:t>0.33*</w:t>
            </w:r>
          </w:p>
          <w:p w14:paraId="49210C16" w14:textId="39718BA0" w:rsidR="00BF6C28" w:rsidRPr="005F3AA9" w:rsidRDefault="00BF6C28" w:rsidP="00BF6C28">
            <w:pPr>
              <w:rPr>
                <w:sz w:val="22"/>
                <w:szCs w:val="22"/>
              </w:rPr>
            </w:pPr>
            <w:r w:rsidRPr="005F3AA9">
              <w:rPr>
                <w:sz w:val="22"/>
                <w:szCs w:val="22"/>
              </w:rPr>
              <w:t>0.26*</w:t>
            </w:r>
          </w:p>
        </w:tc>
        <w:tc>
          <w:tcPr>
            <w:tcW w:w="1610" w:type="dxa"/>
          </w:tcPr>
          <w:p w14:paraId="09CCB5BA" w14:textId="77777777" w:rsidR="00BF6C28" w:rsidRPr="005F3AA9" w:rsidRDefault="00BF6C28" w:rsidP="00BF6C28">
            <w:pPr>
              <w:rPr>
                <w:sz w:val="22"/>
                <w:szCs w:val="22"/>
              </w:rPr>
            </w:pPr>
            <w:r w:rsidRPr="005F3AA9">
              <w:rPr>
                <w:sz w:val="22"/>
                <w:szCs w:val="22"/>
              </w:rPr>
              <w:t>Linear regression,</w:t>
            </w:r>
          </w:p>
          <w:p w14:paraId="13D97C5D" w14:textId="0D6449EF"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1984C37F" w14:textId="6599FB57" w:rsidR="00BF6C28" w:rsidRPr="005F3AA9" w:rsidRDefault="00BF6C28" w:rsidP="00BF6C28">
            <w:pPr>
              <w:rPr>
                <w:sz w:val="22"/>
                <w:szCs w:val="22"/>
              </w:rPr>
            </w:pPr>
            <w:r w:rsidRPr="005F3AA9">
              <w:rPr>
                <w:sz w:val="22"/>
                <w:szCs w:val="22"/>
              </w:rPr>
              <w:t>No</w:t>
            </w:r>
          </w:p>
        </w:tc>
        <w:tc>
          <w:tcPr>
            <w:tcW w:w="907" w:type="dxa"/>
          </w:tcPr>
          <w:p w14:paraId="154C8C19" w14:textId="6F8C49B7" w:rsidR="00BF6C28" w:rsidRPr="005F3AA9" w:rsidRDefault="00BF6C28" w:rsidP="00BF6C28">
            <w:pPr>
              <w:rPr>
                <w:sz w:val="22"/>
                <w:szCs w:val="22"/>
              </w:rPr>
            </w:pPr>
            <w:r w:rsidRPr="005F3AA9">
              <w:rPr>
                <w:sz w:val="22"/>
                <w:szCs w:val="22"/>
              </w:rPr>
              <w:t>10</w:t>
            </w:r>
          </w:p>
        </w:tc>
      </w:tr>
      <w:tr w:rsidR="00BF6C28" w:rsidRPr="005F3AA9" w14:paraId="2EFF8786" w14:textId="77777777" w:rsidTr="00346ACE">
        <w:tc>
          <w:tcPr>
            <w:tcW w:w="1776" w:type="dxa"/>
          </w:tcPr>
          <w:p w14:paraId="022F02D5" w14:textId="2471217A" w:rsidR="00BF6C28" w:rsidRPr="005F3AA9" w:rsidRDefault="00BF6C28" w:rsidP="00BF6C28">
            <w:pPr>
              <w:rPr>
                <w:b/>
                <w:sz w:val="22"/>
                <w:szCs w:val="22"/>
              </w:rPr>
            </w:pPr>
            <w:r w:rsidRPr="005F3AA9">
              <w:rPr>
                <w:sz w:val="22"/>
                <w:szCs w:val="22"/>
              </w:rPr>
              <w:t>Zhu et al. 2014, USA</w:t>
            </w:r>
            <w:r w:rsidRPr="005F3AA9">
              <w:rPr>
                <w:sz w:val="22"/>
                <w:szCs w:val="22"/>
              </w:rPr>
              <w:fldChar w:fldCharType="begin"/>
            </w:r>
            <w:r w:rsidRPr="005F3AA9">
              <w:rPr>
                <w:sz w:val="22"/>
                <w:szCs w:val="22"/>
              </w:rPr>
              <w:instrText xml:space="preserve"> ADDIN EN.CITE &lt;EndNote&gt;&lt;Cite&gt;&lt;Author&gt;Zhu&lt;/Author&gt;&lt;Year&gt;2014&lt;/Year&gt;&lt;RecNum&gt;228&lt;/RecNum&gt;&lt;DisplayText&gt;[36]&lt;/DisplayText&gt;&lt;record&gt;&lt;rec-number&gt;228&lt;/rec-number&gt;&lt;foreign-keys&gt;&lt;key app="EN" db-id="t2dxed09qrzwf4eetwqvrwt10fd0axp5ze9z" timestamp="1464598757"&gt;228&lt;/key&gt;&lt;/foreign-keys&gt;&lt;ref-type name="Journal Article"&gt;17&lt;/ref-type&gt;&lt;contributors&gt;&lt;authors&gt;&lt;author&gt;Zhu, Y.&lt;/author&gt;&lt;author&gt;Wang, H.&lt;/author&gt;&lt;author&gt;Hollis, J. H.&lt;/author&gt;&lt;author&gt;Jacques, P. F.&lt;/author&gt;&lt;/authors&gt;&lt;/contributors&gt;&lt;auth-address&gt;Department of Epidemiology, The University of Iowa, Iowa City, IA, USA.&lt;/auth-address&gt;&lt;titles&gt;&lt;title&gt;The associations between yogurt consumption, diet quality, and metabolic profiles in children in the USA&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4/07/19&lt;/edition&gt;&lt;dates&gt;&lt;year&gt;2014&lt;/year&gt;&lt;pub-dates&gt;&lt;date&gt;Jul 18&lt;/date&gt;&lt;/pub-dates&gt;&lt;/dates&gt;&lt;isbn&gt;1436-6215 (Electronic)&amp;#xD;1436-6207 (Linking)&lt;/isbn&gt;&lt;accession-num&gt;25034879&lt;/accession-num&gt;&lt;urls&gt;&lt;related-urls&gt;&lt;url&gt;http://download.springer.com/static/pdf/413/art%253A10.1007%252Fs00394-014-0735-7.pdf?auth66=1415293935_b4eea05bb9953af35b9fcd183cd97a88&amp;amp;ext=.pdf&lt;/url&gt;&lt;/related-urls&gt;&lt;/urls&gt;&lt;electronic-resource-num&gt;10.1007/s00394-014-0735-7&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36]</w:t>
            </w:r>
            <w:r w:rsidRPr="005F3AA9">
              <w:rPr>
                <w:sz w:val="22"/>
                <w:szCs w:val="22"/>
              </w:rPr>
              <w:fldChar w:fldCharType="end"/>
            </w:r>
          </w:p>
        </w:tc>
        <w:tc>
          <w:tcPr>
            <w:tcW w:w="1811" w:type="dxa"/>
          </w:tcPr>
          <w:p w14:paraId="79CADF11" w14:textId="353F9EE8" w:rsidR="00BF6C28" w:rsidRPr="005F3AA9" w:rsidRDefault="00BF6C28" w:rsidP="00BF6C28">
            <w:pPr>
              <w:rPr>
                <w:sz w:val="22"/>
                <w:szCs w:val="22"/>
              </w:rPr>
            </w:pPr>
            <w:r w:rsidRPr="005F3AA9">
              <w:rPr>
                <w:sz w:val="22"/>
                <w:szCs w:val="22"/>
              </w:rPr>
              <w:t>n: 5124;</w:t>
            </w:r>
          </w:p>
          <w:p w14:paraId="76DC8376" w14:textId="77777777" w:rsidR="00BF6C28" w:rsidRPr="005F3AA9" w:rsidRDefault="00BF6C28" w:rsidP="00BF6C28">
            <w:pPr>
              <w:rPr>
                <w:sz w:val="22"/>
                <w:szCs w:val="22"/>
              </w:rPr>
            </w:pPr>
            <w:r w:rsidRPr="005F3AA9">
              <w:rPr>
                <w:sz w:val="22"/>
                <w:szCs w:val="22"/>
              </w:rPr>
              <w:t>age: 2-18;</w:t>
            </w:r>
          </w:p>
          <w:p w14:paraId="608C6524" w14:textId="64BFF2CF" w:rsidR="00BF6C28" w:rsidRPr="005F3AA9" w:rsidRDefault="00BF6C28" w:rsidP="00BF6C28">
            <w:pPr>
              <w:rPr>
                <w:sz w:val="22"/>
                <w:szCs w:val="22"/>
              </w:rPr>
            </w:pPr>
            <w:r w:rsidRPr="005F3AA9">
              <w:rPr>
                <w:sz w:val="22"/>
                <w:szCs w:val="22"/>
              </w:rPr>
              <w:t>female: 51.3%</w:t>
            </w:r>
          </w:p>
        </w:tc>
        <w:tc>
          <w:tcPr>
            <w:tcW w:w="1526" w:type="dxa"/>
          </w:tcPr>
          <w:p w14:paraId="05110607" w14:textId="5F1C92E4" w:rsidR="00BF6C28" w:rsidRPr="005F3AA9" w:rsidRDefault="00BF6C28" w:rsidP="00BF6C28">
            <w:pPr>
              <w:rPr>
                <w:sz w:val="22"/>
                <w:szCs w:val="22"/>
              </w:rPr>
            </w:pPr>
            <w:r w:rsidRPr="005F3AA9">
              <w:rPr>
                <w:sz w:val="22"/>
                <w:szCs w:val="22"/>
              </w:rPr>
              <w:t>Cross-sectional</w:t>
            </w:r>
          </w:p>
        </w:tc>
        <w:tc>
          <w:tcPr>
            <w:tcW w:w="989" w:type="dxa"/>
          </w:tcPr>
          <w:p w14:paraId="7920ECE4" w14:textId="11AB102C" w:rsidR="00BF6C28" w:rsidRPr="005F3AA9" w:rsidRDefault="00BF6C28" w:rsidP="00BF6C28">
            <w:pPr>
              <w:rPr>
                <w:sz w:val="22"/>
                <w:szCs w:val="22"/>
              </w:rPr>
            </w:pPr>
            <w:r w:rsidRPr="005F3AA9">
              <w:rPr>
                <w:sz w:val="22"/>
                <w:szCs w:val="22"/>
              </w:rPr>
              <w:t>FFQ</w:t>
            </w:r>
          </w:p>
        </w:tc>
        <w:tc>
          <w:tcPr>
            <w:tcW w:w="1413" w:type="dxa"/>
          </w:tcPr>
          <w:p w14:paraId="114DC0A9" w14:textId="31E101BE" w:rsidR="00BF6C28" w:rsidRPr="005F3AA9" w:rsidRDefault="00BF6C28" w:rsidP="00BF6C28">
            <w:pPr>
              <w:rPr>
                <w:sz w:val="22"/>
                <w:szCs w:val="22"/>
              </w:rPr>
            </w:pPr>
            <w:r w:rsidRPr="005F3AA9">
              <w:rPr>
                <w:sz w:val="22"/>
                <w:szCs w:val="22"/>
              </w:rPr>
              <w:t>Unknown</w:t>
            </w:r>
          </w:p>
        </w:tc>
        <w:tc>
          <w:tcPr>
            <w:tcW w:w="1356" w:type="dxa"/>
          </w:tcPr>
          <w:p w14:paraId="7F2CE96D" w14:textId="0AC060C9" w:rsidR="00BF6C28" w:rsidRPr="005F3AA9" w:rsidRDefault="00BF6C28" w:rsidP="00BF6C28">
            <w:pPr>
              <w:rPr>
                <w:sz w:val="22"/>
                <w:szCs w:val="22"/>
              </w:rPr>
            </w:pPr>
            <w:r w:rsidRPr="005F3AA9">
              <w:rPr>
                <w:sz w:val="22"/>
                <w:szCs w:val="22"/>
              </w:rPr>
              <w:t>no</w:t>
            </w:r>
          </w:p>
        </w:tc>
        <w:tc>
          <w:tcPr>
            <w:tcW w:w="2303" w:type="dxa"/>
          </w:tcPr>
          <w:p w14:paraId="7903EB83" w14:textId="6A08DC87" w:rsidR="00BF6C28" w:rsidRPr="005F3AA9" w:rsidRDefault="00BF6C28" w:rsidP="00BF6C28">
            <w:pPr>
              <w:rPr>
                <w:sz w:val="22"/>
                <w:szCs w:val="22"/>
              </w:rPr>
            </w:pPr>
            <w:r w:rsidRPr="005F3AA9">
              <w:rPr>
                <w:sz w:val="22"/>
                <w:szCs w:val="22"/>
              </w:rPr>
              <w:t>Yoghurt</w:t>
            </w:r>
          </w:p>
        </w:tc>
        <w:tc>
          <w:tcPr>
            <w:tcW w:w="1438" w:type="dxa"/>
            <w:gridSpan w:val="2"/>
          </w:tcPr>
          <w:p w14:paraId="266EF69B" w14:textId="04BEDE12" w:rsidR="00BF6C28" w:rsidRPr="005F3AA9" w:rsidRDefault="00BF6C28" w:rsidP="00BF6C28">
            <w:pPr>
              <w:rPr>
                <w:sz w:val="22"/>
                <w:szCs w:val="22"/>
              </w:rPr>
            </w:pPr>
            <w:r w:rsidRPr="005F3AA9">
              <w:rPr>
                <w:sz w:val="22"/>
                <w:szCs w:val="22"/>
              </w:rPr>
              <w:t>n.s.</w:t>
            </w:r>
            <w:r w:rsidRPr="005F3AA9">
              <w:rPr>
                <w:sz w:val="22"/>
                <w:szCs w:val="22"/>
                <w:vertAlign w:val="superscript"/>
              </w:rPr>
              <w:t xml:space="preserve"> a</w:t>
            </w:r>
          </w:p>
        </w:tc>
        <w:tc>
          <w:tcPr>
            <w:tcW w:w="1610" w:type="dxa"/>
          </w:tcPr>
          <w:p w14:paraId="46A489E0" w14:textId="77777777" w:rsidR="00BF6C28" w:rsidRPr="005F3AA9" w:rsidRDefault="00BF6C28" w:rsidP="00BF6C28">
            <w:pPr>
              <w:rPr>
                <w:sz w:val="22"/>
                <w:szCs w:val="22"/>
              </w:rPr>
            </w:pPr>
            <w:r w:rsidRPr="005F3AA9">
              <w:rPr>
                <w:sz w:val="22"/>
                <w:szCs w:val="22"/>
              </w:rPr>
              <w:t xml:space="preserve">Linear regression, </w:t>
            </w:r>
          </w:p>
          <w:p w14:paraId="09F74F16" w14:textId="314A250D" w:rsidR="00BF6C28" w:rsidRPr="005F3AA9" w:rsidRDefault="00BF6C28" w:rsidP="00BF6C28">
            <w:pPr>
              <w:rPr>
                <w:sz w:val="22"/>
                <w:szCs w:val="22"/>
              </w:rPr>
            </w:pPr>
            <w:r w:rsidRPr="005F3AA9">
              <w:rPr>
                <w:sz w:val="22"/>
                <w:szCs w:val="22"/>
              </w:rPr>
              <w:t>Least square means</w:t>
            </w:r>
          </w:p>
        </w:tc>
        <w:tc>
          <w:tcPr>
            <w:tcW w:w="1358" w:type="dxa"/>
          </w:tcPr>
          <w:p w14:paraId="6FA1AA00" w14:textId="200C9770" w:rsidR="00BF6C28" w:rsidRPr="005F3AA9" w:rsidRDefault="00BF6C28" w:rsidP="00BF6C28">
            <w:pPr>
              <w:rPr>
                <w:sz w:val="22"/>
                <w:szCs w:val="22"/>
              </w:rPr>
            </w:pPr>
            <w:r w:rsidRPr="005F3AA9">
              <w:rPr>
                <w:sz w:val="22"/>
                <w:szCs w:val="22"/>
              </w:rPr>
              <w:t>Unknown</w:t>
            </w:r>
          </w:p>
        </w:tc>
        <w:tc>
          <w:tcPr>
            <w:tcW w:w="907" w:type="dxa"/>
          </w:tcPr>
          <w:p w14:paraId="2803A5E2" w14:textId="161873DC" w:rsidR="00BF6C28" w:rsidRPr="005F3AA9" w:rsidRDefault="00BF6C28" w:rsidP="00BF6C28">
            <w:pPr>
              <w:rPr>
                <w:sz w:val="22"/>
                <w:szCs w:val="22"/>
              </w:rPr>
            </w:pPr>
            <w:r w:rsidRPr="005F3AA9">
              <w:rPr>
                <w:sz w:val="22"/>
                <w:szCs w:val="22"/>
              </w:rPr>
              <w:t>6</w:t>
            </w:r>
          </w:p>
        </w:tc>
      </w:tr>
      <w:tr w:rsidR="00BF6C28" w:rsidRPr="005F3AA9" w14:paraId="5258ABB5" w14:textId="77777777" w:rsidTr="00346ACE">
        <w:tc>
          <w:tcPr>
            <w:tcW w:w="1776" w:type="dxa"/>
          </w:tcPr>
          <w:p w14:paraId="5A5AA2EC" w14:textId="77777777" w:rsidR="00BF6C28" w:rsidRPr="005F3AA9" w:rsidRDefault="00BF6C28" w:rsidP="00BF6C28">
            <w:pPr>
              <w:rPr>
                <w:b/>
                <w:sz w:val="22"/>
                <w:szCs w:val="22"/>
              </w:rPr>
            </w:pPr>
          </w:p>
        </w:tc>
        <w:tc>
          <w:tcPr>
            <w:tcW w:w="14711" w:type="dxa"/>
            <w:gridSpan w:val="11"/>
          </w:tcPr>
          <w:p w14:paraId="469EBA2A" w14:textId="6EE4CB5D" w:rsidR="00BF6C28" w:rsidRPr="005F3AA9" w:rsidRDefault="00BF6C28" w:rsidP="00BF6C28">
            <w:pPr>
              <w:rPr>
                <w:b/>
                <w:sz w:val="22"/>
                <w:szCs w:val="22"/>
              </w:rPr>
            </w:pPr>
            <w:r w:rsidRPr="005F3AA9">
              <w:rPr>
                <w:b/>
                <w:sz w:val="22"/>
                <w:szCs w:val="22"/>
              </w:rPr>
              <w:t>Outcome: Leptin</w:t>
            </w:r>
          </w:p>
        </w:tc>
      </w:tr>
      <w:tr w:rsidR="00BF6C28" w:rsidRPr="005F3AA9" w14:paraId="008CB6A2" w14:textId="77777777" w:rsidTr="00346ACE">
        <w:tc>
          <w:tcPr>
            <w:tcW w:w="1776" w:type="dxa"/>
          </w:tcPr>
          <w:p w14:paraId="32A3FA00" w14:textId="77777777" w:rsidR="00BF6C28" w:rsidRPr="005F3AA9" w:rsidRDefault="00BF6C28" w:rsidP="00BF6C28">
            <w:pPr>
              <w:rPr>
                <w:sz w:val="22"/>
                <w:szCs w:val="22"/>
              </w:rPr>
            </w:pPr>
            <w:r w:rsidRPr="005F3AA9">
              <w:rPr>
                <w:sz w:val="22"/>
                <w:szCs w:val="22"/>
              </w:rPr>
              <w:t>Aeberli et al. 2006, Switzerland</w:t>
            </w:r>
          </w:p>
          <w:p w14:paraId="2EC01F6A" w14:textId="57BAACD0" w:rsidR="00BF6C28" w:rsidRPr="005F3AA9" w:rsidRDefault="00BF6C28" w:rsidP="00BF6C28">
            <w:pPr>
              <w:rPr>
                <w:b/>
                <w:sz w:val="22"/>
                <w:szCs w:val="22"/>
              </w:rPr>
            </w:pPr>
            <w:r w:rsidRPr="005F3AA9">
              <w:rPr>
                <w:sz w:val="22"/>
                <w:szCs w:val="22"/>
              </w:rPr>
              <w:fldChar w:fldCharType="begin">
                <w:fldData xml:space="preserve">PEVuZE5vdGU+PENpdGU+PEF1dGhvcj5BZWJlcmxpPC9BdXRob3I+PFllYXI+MjAwNjwvWWVhcj48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c0OC01NTwvcGFnZXM+PHZvbHVtZT44NDwvdm9sdW1l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BZWJlcmxpPC9BdXRob3I+PFllYXI+MjAwNjwvWWVhcj48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c0OC01NTwvcGFnZXM+PHZvbHVtZT44NDwvdm9sdW1l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62]</w:t>
            </w:r>
            <w:r w:rsidRPr="005F3AA9">
              <w:rPr>
                <w:sz w:val="22"/>
                <w:szCs w:val="22"/>
              </w:rPr>
              <w:fldChar w:fldCharType="end"/>
            </w:r>
          </w:p>
        </w:tc>
        <w:tc>
          <w:tcPr>
            <w:tcW w:w="1811" w:type="dxa"/>
          </w:tcPr>
          <w:p w14:paraId="05B9650E" w14:textId="32D2E8CF" w:rsidR="00BF6C28" w:rsidRPr="005F3AA9" w:rsidRDefault="00BF6C28" w:rsidP="00BF6C28">
            <w:pPr>
              <w:rPr>
                <w:sz w:val="22"/>
                <w:szCs w:val="22"/>
              </w:rPr>
            </w:pPr>
            <w:r w:rsidRPr="005F3AA9">
              <w:rPr>
                <w:sz w:val="22"/>
                <w:szCs w:val="22"/>
              </w:rPr>
              <w:t>n: 79;</w:t>
            </w:r>
          </w:p>
          <w:p w14:paraId="346670FA" w14:textId="77777777" w:rsidR="00BF6C28" w:rsidRPr="005F3AA9" w:rsidRDefault="00BF6C28" w:rsidP="00BF6C28">
            <w:pPr>
              <w:rPr>
                <w:sz w:val="22"/>
                <w:szCs w:val="22"/>
              </w:rPr>
            </w:pPr>
            <w:r w:rsidRPr="005F3AA9">
              <w:rPr>
                <w:sz w:val="22"/>
                <w:szCs w:val="22"/>
              </w:rPr>
              <w:t>age: 6-14;</w:t>
            </w:r>
          </w:p>
          <w:p w14:paraId="1B81E520" w14:textId="603A1F78" w:rsidR="00BF6C28" w:rsidRPr="005F3AA9" w:rsidRDefault="00BF6C28" w:rsidP="00BF6C28">
            <w:pPr>
              <w:rPr>
                <w:sz w:val="22"/>
                <w:szCs w:val="22"/>
              </w:rPr>
            </w:pPr>
            <w:r w:rsidRPr="005F3AA9">
              <w:rPr>
                <w:sz w:val="22"/>
                <w:szCs w:val="22"/>
              </w:rPr>
              <w:t>female: 46.8%</w:t>
            </w:r>
          </w:p>
        </w:tc>
        <w:tc>
          <w:tcPr>
            <w:tcW w:w="1526" w:type="dxa"/>
          </w:tcPr>
          <w:p w14:paraId="613FB844" w14:textId="453AF54E" w:rsidR="00BF6C28" w:rsidRPr="005F3AA9" w:rsidRDefault="00BF6C28" w:rsidP="00BF6C28">
            <w:pPr>
              <w:rPr>
                <w:sz w:val="22"/>
                <w:szCs w:val="22"/>
              </w:rPr>
            </w:pPr>
            <w:r w:rsidRPr="005F3AA9">
              <w:rPr>
                <w:sz w:val="22"/>
                <w:szCs w:val="22"/>
              </w:rPr>
              <w:t>Cross-sectional</w:t>
            </w:r>
          </w:p>
        </w:tc>
        <w:tc>
          <w:tcPr>
            <w:tcW w:w="989" w:type="dxa"/>
          </w:tcPr>
          <w:p w14:paraId="648CF905" w14:textId="01E18D5A" w:rsidR="00BF6C28" w:rsidRPr="005F3AA9" w:rsidRDefault="00BF6C28" w:rsidP="00BF6C28">
            <w:pPr>
              <w:rPr>
                <w:sz w:val="22"/>
                <w:szCs w:val="22"/>
              </w:rPr>
            </w:pPr>
            <w:r w:rsidRPr="005F3AA9">
              <w:rPr>
                <w:sz w:val="22"/>
                <w:szCs w:val="22"/>
              </w:rPr>
              <w:t>24h recall; 1d food record</w:t>
            </w:r>
          </w:p>
        </w:tc>
        <w:tc>
          <w:tcPr>
            <w:tcW w:w="1413" w:type="dxa"/>
          </w:tcPr>
          <w:p w14:paraId="5FB8E1DD" w14:textId="5D34D302" w:rsidR="00BF6C28" w:rsidRPr="005F3AA9" w:rsidRDefault="00BF6C28" w:rsidP="00BF6C28">
            <w:pPr>
              <w:tabs>
                <w:tab w:val="left" w:pos="600"/>
              </w:tabs>
              <w:rPr>
                <w:sz w:val="22"/>
                <w:szCs w:val="22"/>
              </w:rPr>
            </w:pPr>
            <w:r w:rsidRPr="005F3AA9">
              <w:rPr>
                <w:sz w:val="22"/>
                <w:szCs w:val="22"/>
              </w:rPr>
              <w:t>Yes</w:t>
            </w:r>
          </w:p>
        </w:tc>
        <w:tc>
          <w:tcPr>
            <w:tcW w:w="1356" w:type="dxa"/>
          </w:tcPr>
          <w:p w14:paraId="0F3A1960" w14:textId="6229268D" w:rsidR="00BF6C28" w:rsidRPr="005F3AA9" w:rsidRDefault="00BF6C28" w:rsidP="00BF6C28">
            <w:pPr>
              <w:rPr>
                <w:sz w:val="22"/>
                <w:szCs w:val="22"/>
              </w:rPr>
            </w:pPr>
            <w:r w:rsidRPr="005F3AA9">
              <w:rPr>
                <w:sz w:val="22"/>
                <w:szCs w:val="22"/>
              </w:rPr>
              <w:t>no</w:t>
            </w:r>
          </w:p>
        </w:tc>
        <w:tc>
          <w:tcPr>
            <w:tcW w:w="2303" w:type="dxa"/>
          </w:tcPr>
          <w:p w14:paraId="634E5711" w14:textId="77777777" w:rsidR="00FF5E07" w:rsidRPr="005F3AA9" w:rsidRDefault="00FF5E07" w:rsidP="00FF5E07">
            <w:pPr>
              <w:rPr>
                <w:sz w:val="22"/>
                <w:szCs w:val="22"/>
              </w:rPr>
            </w:pPr>
            <w:r>
              <w:rPr>
                <w:sz w:val="22"/>
                <w:szCs w:val="22"/>
              </w:rPr>
              <w:t>Fat</w:t>
            </w:r>
          </w:p>
          <w:p w14:paraId="460C485D" w14:textId="136830F6" w:rsidR="00BF6C28" w:rsidRPr="005F3AA9" w:rsidRDefault="00BF6C28" w:rsidP="00BF6C28">
            <w:pPr>
              <w:rPr>
                <w:sz w:val="22"/>
                <w:szCs w:val="22"/>
              </w:rPr>
            </w:pPr>
            <w:r w:rsidRPr="005F3AA9">
              <w:rPr>
                <w:sz w:val="22"/>
                <w:szCs w:val="22"/>
              </w:rPr>
              <w:t>Fat (% energy)</w:t>
            </w:r>
          </w:p>
          <w:p w14:paraId="6040E76F" w14:textId="2052C408" w:rsidR="00BF6C28" w:rsidRPr="005F3AA9" w:rsidRDefault="00BF6C28" w:rsidP="00BF6C28">
            <w:pPr>
              <w:rPr>
                <w:sz w:val="22"/>
                <w:szCs w:val="22"/>
              </w:rPr>
            </w:pPr>
            <w:r w:rsidRPr="005F3AA9">
              <w:rPr>
                <w:sz w:val="22"/>
                <w:szCs w:val="22"/>
              </w:rPr>
              <w:t>SFA</w:t>
            </w:r>
          </w:p>
          <w:p w14:paraId="34FB6A63" w14:textId="3BFB19B9" w:rsidR="00BF6C28" w:rsidRPr="005F3AA9" w:rsidRDefault="00BF6C28" w:rsidP="00BF6C28">
            <w:pPr>
              <w:rPr>
                <w:sz w:val="22"/>
                <w:szCs w:val="22"/>
              </w:rPr>
            </w:pPr>
            <w:r w:rsidRPr="005F3AA9">
              <w:rPr>
                <w:sz w:val="22"/>
                <w:szCs w:val="22"/>
              </w:rPr>
              <w:t>PUFA</w:t>
            </w:r>
          </w:p>
          <w:p w14:paraId="2C2D225F" w14:textId="204AB9BF" w:rsidR="00BF6C28" w:rsidRPr="005F3AA9" w:rsidRDefault="00BF6C28" w:rsidP="00BF6C28">
            <w:pPr>
              <w:rPr>
                <w:sz w:val="22"/>
                <w:szCs w:val="22"/>
              </w:rPr>
            </w:pPr>
            <w:r w:rsidRPr="005F3AA9">
              <w:rPr>
                <w:sz w:val="22"/>
                <w:szCs w:val="22"/>
              </w:rPr>
              <w:t>MUFA</w:t>
            </w:r>
          </w:p>
          <w:p w14:paraId="5A8C5826" w14:textId="77777777" w:rsidR="00BF6C28" w:rsidRPr="005F3AA9" w:rsidRDefault="00BF6C28" w:rsidP="00BF6C28">
            <w:pPr>
              <w:rPr>
                <w:sz w:val="22"/>
                <w:szCs w:val="22"/>
              </w:rPr>
            </w:pPr>
            <w:r w:rsidRPr="005F3AA9">
              <w:rPr>
                <w:sz w:val="22"/>
                <w:szCs w:val="22"/>
              </w:rPr>
              <w:t>Dairy products</w:t>
            </w:r>
          </w:p>
          <w:p w14:paraId="551E8823" w14:textId="77777777" w:rsidR="00BF6C28" w:rsidRPr="005F3AA9" w:rsidRDefault="00BF6C28" w:rsidP="00BF6C28">
            <w:pPr>
              <w:rPr>
                <w:sz w:val="22"/>
                <w:szCs w:val="22"/>
              </w:rPr>
            </w:pPr>
            <w:r w:rsidRPr="005F3AA9">
              <w:rPr>
                <w:sz w:val="22"/>
                <w:szCs w:val="22"/>
              </w:rPr>
              <w:t>Meat</w:t>
            </w:r>
          </w:p>
          <w:p w14:paraId="0F599ADB" w14:textId="77777777" w:rsidR="00BF6C28" w:rsidRPr="005F3AA9" w:rsidRDefault="00BF6C28" w:rsidP="00BF6C28">
            <w:pPr>
              <w:rPr>
                <w:sz w:val="22"/>
                <w:szCs w:val="22"/>
              </w:rPr>
            </w:pPr>
            <w:r w:rsidRPr="005F3AA9">
              <w:rPr>
                <w:sz w:val="22"/>
                <w:szCs w:val="22"/>
              </w:rPr>
              <w:t>Plant oils</w:t>
            </w:r>
          </w:p>
          <w:p w14:paraId="42EC2236" w14:textId="7B968BDC" w:rsidR="00BF6C28" w:rsidRPr="005F3AA9" w:rsidRDefault="00BF6C28" w:rsidP="00BF6C28">
            <w:pPr>
              <w:rPr>
                <w:b/>
                <w:sz w:val="22"/>
                <w:szCs w:val="22"/>
              </w:rPr>
            </w:pPr>
            <w:r w:rsidRPr="005F3AA9">
              <w:rPr>
                <w:sz w:val="22"/>
                <w:szCs w:val="22"/>
              </w:rPr>
              <w:t>Animal fat</w:t>
            </w:r>
          </w:p>
        </w:tc>
        <w:tc>
          <w:tcPr>
            <w:tcW w:w="1438" w:type="dxa"/>
            <w:gridSpan w:val="2"/>
          </w:tcPr>
          <w:p w14:paraId="0956296D" w14:textId="2112C79B" w:rsidR="00BF6C28" w:rsidRPr="005F3AA9" w:rsidRDefault="00BF6C28" w:rsidP="00BF6C28">
            <w:pPr>
              <w:rPr>
                <w:sz w:val="22"/>
                <w:szCs w:val="22"/>
              </w:rPr>
            </w:pPr>
            <w:r w:rsidRPr="005F3AA9">
              <w:rPr>
                <w:sz w:val="22"/>
                <w:szCs w:val="22"/>
              </w:rPr>
              <w:t>n.s.</w:t>
            </w:r>
          </w:p>
          <w:p w14:paraId="353BBF9C" w14:textId="77777777" w:rsidR="00A6766B" w:rsidRPr="005F3AA9" w:rsidRDefault="00A6766B" w:rsidP="00A6766B">
            <w:pPr>
              <w:rPr>
                <w:sz w:val="22"/>
                <w:szCs w:val="22"/>
              </w:rPr>
            </w:pPr>
            <w:r w:rsidRPr="005F3AA9">
              <w:rPr>
                <w:sz w:val="22"/>
                <w:szCs w:val="22"/>
              </w:rPr>
              <w:t>n.s.</w:t>
            </w:r>
          </w:p>
          <w:p w14:paraId="5F59E3A8" w14:textId="1DD7FD1C" w:rsidR="00BF6C28" w:rsidRPr="005F3AA9" w:rsidRDefault="00BF6C28" w:rsidP="00BF6C28">
            <w:pPr>
              <w:rPr>
                <w:sz w:val="22"/>
                <w:szCs w:val="22"/>
              </w:rPr>
            </w:pPr>
            <w:r w:rsidRPr="005F3AA9">
              <w:rPr>
                <w:sz w:val="22"/>
                <w:szCs w:val="22"/>
              </w:rPr>
              <w:t>n.s.</w:t>
            </w:r>
          </w:p>
          <w:p w14:paraId="50329C50" w14:textId="77777777" w:rsidR="00A6766B" w:rsidRPr="005F3AA9" w:rsidRDefault="00A6766B" w:rsidP="00A6766B">
            <w:pPr>
              <w:rPr>
                <w:sz w:val="22"/>
                <w:szCs w:val="22"/>
              </w:rPr>
            </w:pPr>
            <w:r w:rsidRPr="005F3AA9">
              <w:rPr>
                <w:sz w:val="22"/>
                <w:szCs w:val="22"/>
              </w:rPr>
              <w:t>n.s.</w:t>
            </w:r>
          </w:p>
          <w:p w14:paraId="7D730D38" w14:textId="1E2BF3DC" w:rsidR="00BF6C28" w:rsidRPr="005F3AA9" w:rsidRDefault="00BF6C28" w:rsidP="00BF6C28">
            <w:pPr>
              <w:rPr>
                <w:sz w:val="22"/>
                <w:szCs w:val="22"/>
              </w:rPr>
            </w:pPr>
            <w:r w:rsidRPr="005F3AA9">
              <w:rPr>
                <w:sz w:val="22"/>
                <w:szCs w:val="22"/>
              </w:rPr>
              <w:t>n.s.</w:t>
            </w:r>
          </w:p>
          <w:p w14:paraId="40A37E55" w14:textId="77777777" w:rsidR="00A6766B" w:rsidRPr="005F3AA9" w:rsidRDefault="00A6766B" w:rsidP="00A6766B">
            <w:pPr>
              <w:rPr>
                <w:sz w:val="22"/>
                <w:szCs w:val="22"/>
              </w:rPr>
            </w:pPr>
            <w:r w:rsidRPr="005F3AA9">
              <w:rPr>
                <w:sz w:val="22"/>
                <w:szCs w:val="22"/>
              </w:rPr>
              <w:t>n.s.</w:t>
            </w:r>
          </w:p>
          <w:p w14:paraId="6B79BBD2" w14:textId="77777777" w:rsidR="00BF6C28" w:rsidRPr="005F3AA9" w:rsidRDefault="00BF6C28" w:rsidP="00BF6C28">
            <w:pPr>
              <w:rPr>
                <w:sz w:val="22"/>
                <w:szCs w:val="22"/>
              </w:rPr>
            </w:pPr>
            <w:r w:rsidRPr="005F3AA9">
              <w:rPr>
                <w:sz w:val="22"/>
                <w:szCs w:val="22"/>
              </w:rPr>
              <w:t>0.17*</w:t>
            </w:r>
          </w:p>
          <w:p w14:paraId="3827634C" w14:textId="36004D90" w:rsidR="00BF6C28" w:rsidRPr="005F3AA9" w:rsidRDefault="00BF6C28" w:rsidP="00BF6C28">
            <w:pPr>
              <w:rPr>
                <w:sz w:val="22"/>
                <w:szCs w:val="22"/>
              </w:rPr>
            </w:pPr>
            <w:r w:rsidRPr="005F3AA9">
              <w:rPr>
                <w:sz w:val="22"/>
                <w:szCs w:val="22"/>
              </w:rPr>
              <w:t>n.s.</w:t>
            </w:r>
          </w:p>
          <w:p w14:paraId="77E93D24" w14:textId="218E7C6A" w:rsidR="00BF6C28" w:rsidRPr="005F3AA9" w:rsidRDefault="00BF6C28" w:rsidP="00BF6C28">
            <w:pPr>
              <w:rPr>
                <w:sz w:val="22"/>
                <w:szCs w:val="22"/>
              </w:rPr>
            </w:pPr>
            <w:r w:rsidRPr="005F3AA9">
              <w:rPr>
                <w:sz w:val="22"/>
                <w:szCs w:val="22"/>
              </w:rPr>
              <w:t>n.s.</w:t>
            </w:r>
          </w:p>
        </w:tc>
        <w:tc>
          <w:tcPr>
            <w:tcW w:w="1610" w:type="dxa"/>
          </w:tcPr>
          <w:p w14:paraId="601AB976" w14:textId="6179ABA5" w:rsidR="00BF6C28" w:rsidRPr="005F3AA9" w:rsidRDefault="00BF6C28" w:rsidP="00BF6C28">
            <w:pPr>
              <w:rPr>
                <w:sz w:val="22"/>
                <w:szCs w:val="22"/>
              </w:rPr>
            </w:pPr>
            <w:r w:rsidRPr="005F3AA9">
              <w:rPr>
                <w:sz w:val="22"/>
                <w:szCs w:val="22"/>
              </w:rPr>
              <w:t>ANCOVA,</w:t>
            </w:r>
          </w:p>
          <w:p w14:paraId="49DB91E0" w14:textId="42C8E9FB"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6BC9AD9C" w14:textId="47F754A6" w:rsidR="00BF6C28" w:rsidRPr="005F3AA9" w:rsidRDefault="00BF6C28" w:rsidP="00BF6C28">
            <w:pPr>
              <w:tabs>
                <w:tab w:val="left" w:pos="493"/>
              </w:tabs>
              <w:rPr>
                <w:sz w:val="22"/>
                <w:szCs w:val="22"/>
              </w:rPr>
            </w:pPr>
            <w:r w:rsidRPr="005F3AA9">
              <w:rPr>
                <w:sz w:val="22"/>
                <w:szCs w:val="22"/>
              </w:rPr>
              <w:t>Yes</w:t>
            </w:r>
          </w:p>
        </w:tc>
        <w:tc>
          <w:tcPr>
            <w:tcW w:w="907" w:type="dxa"/>
          </w:tcPr>
          <w:p w14:paraId="28312608" w14:textId="2771818F" w:rsidR="00BF6C28" w:rsidRPr="005F3AA9" w:rsidRDefault="00BF6C28" w:rsidP="00BF6C28">
            <w:pPr>
              <w:rPr>
                <w:sz w:val="22"/>
                <w:szCs w:val="22"/>
              </w:rPr>
            </w:pPr>
            <w:r w:rsidRPr="005F3AA9">
              <w:rPr>
                <w:sz w:val="22"/>
                <w:szCs w:val="22"/>
              </w:rPr>
              <w:t>3</w:t>
            </w:r>
          </w:p>
        </w:tc>
      </w:tr>
      <w:tr w:rsidR="00BF6C28" w:rsidRPr="005F3AA9" w14:paraId="75E8EBDE" w14:textId="77777777" w:rsidTr="00346ACE">
        <w:tc>
          <w:tcPr>
            <w:tcW w:w="1776" w:type="dxa"/>
          </w:tcPr>
          <w:p w14:paraId="35DC376F" w14:textId="436D4240" w:rsidR="00BF6C28" w:rsidRPr="005F3AA9" w:rsidRDefault="00BF6C28" w:rsidP="00BF6C28">
            <w:pPr>
              <w:rPr>
                <w:sz w:val="22"/>
                <w:szCs w:val="22"/>
              </w:rPr>
            </w:pPr>
            <w:r w:rsidRPr="005F3AA9">
              <w:rPr>
                <w:sz w:val="22"/>
                <w:szCs w:val="22"/>
              </w:rPr>
              <w:t>Lin et al. 2014, Multiple European countries</w: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 </w:instrText>
            </w:r>
            <w:r w:rsidRPr="005F3AA9">
              <w:rPr>
                <w:sz w:val="22"/>
                <w:szCs w:val="22"/>
              </w:rPr>
              <w:fldChar w:fldCharType="begin">
                <w:fldData xml:space="preserve">PEVuZE5vdGU+PENpdGU+PEF1dGhvcj5MaW48L0F1dGhvcj48WWVhcj4yMDE0PC9ZZWFyPjxSZWNO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GVkaXRpb24+MjAxNC8wOC8xOTwvZWRpdGlv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==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18]</w:t>
            </w:r>
            <w:r w:rsidRPr="005F3AA9">
              <w:rPr>
                <w:sz w:val="22"/>
                <w:szCs w:val="22"/>
              </w:rPr>
              <w:fldChar w:fldCharType="end"/>
            </w:r>
          </w:p>
        </w:tc>
        <w:tc>
          <w:tcPr>
            <w:tcW w:w="1811" w:type="dxa"/>
          </w:tcPr>
          <w:p w14:paraId="44D79786" w14:textId="30D6295E" w:rsidR="00BF6C28" w:rsidRPr="005F3AA9" w:rsidRDefault="00BF6C28" w:rsidP="00BF6C28">
            <w:pPr>
              <w:rPr>
                <w:sz w:val="22"/>
                <w:szCs w:val="22"/>
              </w:rPr>
            </w:pPr>
            <w:r w:rsidRPr="005F3AA9">
              <w:rPr>
                <w:sz w:val="22"/>
                <w:szCs w:val="22"/>
              </w:rPr>
              <w:t>n: 1804;</w:t>
            </w:r>
          </w:p>
          <w:p w14:paraId="1DDCCD91" w14:textId="65661F16" w:rsidR="00BF6C28" w:rsidRPr="005F3AA9" w:rsidRDefault="00BF6C28" w:rsidP="00BF6C28">
            <w:pPr>
              <w:rPr>
                <w:sz w:val="22"/>
                <w:szCs w:val="22"/>
              </w:rPr>
            </w:pPr>
            <w:r w:rsidRPr="005F3AA9">
              <w:rPr>
                <w:sz w:val="22"/>
                <w:szCs w:val="22"/>
              </w:rPr>
              <w:t>age: 12.5-17.5;</w:t>
            </w:r>
          </w:p>
          <w:p w14:paraId="5C47675A" w14:textId="22FDCEC5" w:rsidR="00BF6C28" w:rsidRPr="005F3AA9" w:rsidRDefault="00BF6C28" w:rsidP="00BF6C28">
            <w:pPr>
              <w:rPr>
                <w:sz w:val="22"/>
                <w:szCs w:val="22"/>
              </w:rPr>
            </w:pPr>
            <w:r w:rsidRPr="005F3AA9">
              <w:rPr>
                <w:sz w:val="22"/>
                <w:szCs w:val="22"/>
              </w:rPr>
              <w:t>female: 52.6%</w:t>
            </w:r>
          </w:p>
        </w:tc>
        <w:tc>
          <w:tcPr>
            <w:tcW w:w="1526" w:type="dxa"/>
          </w:tcPr>
          <w:p w14:paraId="3A54D338" w14:textId="7F0B4D64" w:rsidR="00BF6C28" w:rsidRPr="005F3AA9" w:rsidRDefault="00BF6C28" w:rsidP="00BF6C28">
            <w:pPr>
              <w:rPr>
                <w:sz w:val="22"/>
                <w:szCs w:val="22"/>
              </w:rPr>
            </w:pPr>
            <w:r w:rsidRPr="005F3AA9">
              <w:rPr>
                <w:sz w:val="22"/>
                <w:szCs w:val="22"/>
              </w:rPr>
              <w:t>Cross-sectional</w:t>
            </w:r>
          </w:p>
        </w:tc>
        <w:tc>
          <w:tcPr>
            <w:tcW w:w="989" w:type="dxa"/>
          </w:tcPr>
          <w:p w14:paraId="6337D7EB" w14:textId="6FA4FE25" w:rsidR="00BF6C28" w:rsidRPr="005F3AA9" w:rsidRDefault="00BF6C28" w:rsidP="00BF6C28">
            <w:pPr>
              <w:rPr>
                <w:sz w:val="22"/>
                <w:szCs w:val="22"/>
              </w:rPr>
            </w:pPr>
            <w:r w:rsidRPr="005F3AA9">
              <w:rPr>
                <w:sz w:val="22"/>
                <w:szCs w:val="22"/>
              </w:rPr>
              <w:t>24h recall</w:t>
            </w:r>
          </w:p>
        </w:tc>
        <w:tc>
          <w:tcPr>
            <w:tcW w:w="1413" w:type="dxa"/>
          </w:tcPr>
          <w:p w14:paraId="0B87E6BF" w14:textId="3107C80D" w:rsidR="00BF6C28" w:rsidRPr="005F3AA9" w:rsidRDefault="00BF6C28" w:rsidP="00BF6C28">
            <w:pPr>
              <w:tabs>
                <w:tab w:val="left" w:pos="573"/>
              </w:tabs>
              <w:rPr>
                <w:sz w:val="22"/>
                <w:szCs w:val="22"/>
              </w:rPr>
            </w:pPr>
            <w:r w:rsidRPr="005F3AA9">
              <w:rPr>
                <w:sz w:val="22"/>
                <w:szCs w:val="22"/>
              </w:rPr>
              <w:t>Yes</w:t>
            </w:r>
          </w:p>
        </w:tc>
        <w:tc>
          <w:tcPr>
            <w:tcW w:w="1356" w:type="dxa"/>
          </w:tcPr>
          <w:p w14:paraId="706344A2" w14:textId="52BDB1AD" w:rsidR="00BF6C28" w:rsidRPr="005F3AA9" w:rsidRDefault="00BF6C28" w:rsidP="00BF6C28">
            <w:pPr>
              <w:rPr>
                <w:sz w:val="22"/>
                <w:szCs w:val="22"/>
              </w:rPr>
            </w:pPr>
            <w:r w:rsidRPr="005F3AA9">
              <w:rPr>
                <w:sz w:val="22"/>
                <w:szCs w:val="22"/>
              </w:rPr>
              <w:t>no</w:t>
            </w:r>
          </w:p>
        </w:tc>
        <w:tc>
          <w:tcPr>
            <w:tcW w:w="2303" w:type="dxa"/>
          </w:tcPr>
          <w:p w14:paraId="29BE0DE6" w14:textId="54386E9D" w:rsidR="00BF6C28" w:rsidRPr="005F3AA9" w:rsidRDefault="00BF6C28" w:rsidP="00BF6C28">
            <w:pPr>
              <w:rPr>
                <w:sz w:val="22"/>
                <w:szCs w:val="22"/>
              </w:rPr>
            </w:pPr>
            <w:r w:rsidRPr="005F3AA9">
              <w:rPr>
                <w:sz w:val="22"/>
                <w:szCs w:val="22"/>
              </w:rPr>
              <w:t>Fiber</w:t>
            </w:r>
          </w:p>
          <w:p w14:paraId="7B280239" w14:textId="3C9379BB" w:rsidR="00BF6C28" w:rsidRPr="005F3AA9" w:rsidRDefault="00BF6C28" w:rsidP="00BF6C28">
            <w:pPr>
              <w:rPr>
                <w:sz w:val="22"/>
                <w:szCs w:val="22"/>
              </w:rPr>
            </w:pPr>
            <w:r w:rsidRPr="005F3AA9">
              <w:rPr>
                <w:sz w:val="22"/>
                <w:szCs w:val="22"/>
              </w:rPr>
              <w:t>Soluble fiber</w:t>
            </w:r>
          </w:p>
          <w:p w14:paraId="48EA4476" w14:textId="43252B9E" w:rsidR="00BF6C28" w:rsidRPr="005F3AA9" w:rsidRDefault="00BF6C28" w:rsidP="00BF6C28">
            <w:pPr>
              <w:rPr>
                <w:sz w:val="22"/>
                <w:szCs w:val="22"/>
              </w:rPr>
            </w:pPr>
            <w:r w:rsidRPr="005F3AA9">
              <w:rPr>
                <w:sz w:val="22"/>
                <w:szCs w:val="22"/>
              </w:rPr>
              <w:t>Insoluble fiber</w:t>
            </w:r>
          </w:p>
          <w:p w14:paraId="2B4CFB21" w14:textId="77777777" w:rsidR="00BF6C28" w:rsidRPr="005F3AA9" w:rsidRDefault="00BF6C28" w:rsidP="00BF6C28">
            <w:pPr>
              <w:rPr>
                <w:sz w:val="22"/>
                <w:szCs w:val="22"/>
              </w:rPr>
            </w:pPr>
          </w:p>
        </w:tc>
        <w:tc>
          <w:tcPr>
            <w:tcW w:w="1438" w:type="dxa"/>
            <w:gridSpan w:val="2"/>
          </w:tcPr>
          <w:p w14:paraId="5E51312A" w14:textId="460ED951" w:rsidR="00BF6C28" w:rsidRPr="005F3AA9" w:rsidRDefault="00BF6C28" w:rsidP="00BF6C28">
            <w:pPr>
              <w:rPr>
                <w:sz w:val="22"/>
                <w:szCs w:val="22"/>
              </w:rPr>
            </w:pPr>
            <w:r w:rsidRPr="005F3AA9">
              <w:rPr>
                <w:sz w:val="22"/>
                <w:szCs w:val="22"/>
              </w:rPr>
              <w:t>n.s.</w:t>
            </w:r>
          </w:p>
          <w:p w14:paraId="6BD81157" w14:textId="0603DE7C" w:rsidR="00BF6C28" w:rsidRPr="005F3AA9" w:rsidRDefault="00BF6C28" w:rsidP="00BF6C28">
            <w:pPr>
              <w:rPr>
                <w:sz w:val="22"/>
                <w:szCs w:val="22"/>
              </w:rPr>
            </w:pPr>
            <w:r w:rsidRPr="005F3AA9">
              <w:rPr>
                <w:sz w:val="22"/>
                <w:szCs w:val="22"/>
              </w:rPr>
              <w:t>n.s.</w:t>
            </w:r>
          </w:p>
          <w:p w14:paraId="434AF9A1" w14:textId="50459A8A" w:rsidR="00BF6C28" w:rsidRPr="005F3AA9" w:rsidRDefault="00BF6C28" w:rsidP="00BF6C28">
            <w:pPr>
              <w:rPr>
                <w:sz w:val="22"/>
                <w:szCs w:val="22"/>
              </w:rPr>
            </w:pPr>
            <w:r w:rsidRPr="005F3AA9">
              <w:rPr>
                <w:sz w:val="22"/>
                <w:szCs w:val="22"/>
              </w:rPr>
              <w:t>n.s.</w:t>
            </w:r>
          </w:p>
        </w:tc>
        <w:tc>
          <w:tcPr>
            <w:tcW w:w="1610" w:type="dxa"/>
          </w:tcPr>
          <w:p w14:paraId="047C32ED" w14:textId="77777777" w:rsidR="00BF6C28" w:rsidRPr="005F3AA9" w:rsidRDefault="00BF6C28" w:rsidP="00BF6C28">
            <w:pPr>
              <w:rPr>
                <w:rFonts w:cs="Lucida Grande"/>
                <w:sz w:val="22"/>
                <w:szCs w:val="22"/>
              </w:rPr>
            </w:pPr>
            <w:r w:rsidRPr="005F3AA9">
              <w:rPr>
                <w:rFonts w:cs="Lucida Grande"/>
                <w:sz w:val="22"/>
                <w:szCs w:val="22"/>
              </w:rPr>
              <w:t xml:space="preserve">GLM multivariate analysis, </w:t>
            </w:r>
          </w:p>
          <w:p w14:paraId="2E576AC2" w14:textId="2BBA615A"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 xml:space="preserve">-coefficient </w:t>
            </w:r>
          </w:p>
        </w:tc>
        <w:tc>
          <w:tcPr>
            <w:tcW w:w="1358" w:type="dxa"/>
          </w:tcPr>
          <w:p w14:paraId="157AC1EA" w14:textId="468FC4FF" w:rsidR="00BF6C28" w:rsidRPr="005F3AA9" w:rsidRDefault="00BF6C28" w:rsidP="00BF6C28">
            <w:pPr>
              <w:tabs>
                <w:tab w:val="left" w:pos="507"/>
              </w:tabs>
              <w:rPr>
                <w:sz w:val="22"/>
                <w:szCs w:val="22"/>
              </w:rPr>
            </w:pPr>
            <w:r w:rsidRPr="005F3AA9">
              <w:rPr>
                <w:sz w:val="22"/>
                <w:szCs w:val="22"/>
              </w:rPr>
              <w:t>Unknown</w:t>
            </w:r>
          </w:p>
        </w:tc>
        <w:tc>
          <w:tcPr>
            <w:tcW w:w="907" w:type="dxa"/>
          </w:tcPr>
          <w:p w14:paraId="3290BE7F" w14:textId="3C750283" w:rsidR="00BF6C28" w:rsidRPr="005F3AA9" w:rsidRDefault="00BF6C28" w:rsidP="00BF6C28">
            <w:pPr>
              <w:rPr>
                <w:sz w:val="22"/>
                <w:szCs w:val="22"/>
              </w:rPr>
            </w:pPr>
            <w:r w:rsidRPr="005F3AA9">
              <w:rPr>
                <w:sz w:val="22"/>
                <w:szCs w:val="22"/>
              </w:rPr>
              <w:t>6</w:t>
            </w:r>
          </w:p>
        </w:tc>
      </w:tr>
      <w:tr w:rsidR="00BF6C28" w:rsidRPr="005F3AA9" w14:paraId="10D8F08B" w14:textId="77777777" w:rsidTr="00346ACE">
        <w:tc>
          <w:tcPr>
            <w:tcW w:w="1776" w:type="dxa"/>
            <w:shd w:val="clear" w:color="auto" w:fill="BFBFBF" w:themeFill="background1" w:themeFillShade="BF"/>
          </w:tcPr>
          <w:p w14:paraId="01601DF0" w14:textId="77777777" w:rsidR="00BF6C28" w:rsidRPr="005F3AA9" w:rsidRDefault="00BF6C28" w:rsidP="00BF6C28">
            <w:pPr>
              <w:rPr>
                <w:b/>
                <w:sz w:val="22"/>
                <w:szCs w:val="22"/>
              </w:rPr>
            </w:pPr>
          </w:p>
        </w:tc>
        <w:tc>
          <w:tcPr>
            <w:tcW w:w="14711" w:type="dxa"/>
            <w:gridSpan w:val="11"/>
            <w:shd w:val="clear" w:color="auto" w:fill="BFBFBF" w:themeFill="background1" w:themeFillShade="BF"/>
          </w:tcPr>
          <w:p w14:paraId="31472165" w14:textId="042E5ADA" w:rsidR="00BF6C28" w:rsidRPr="005F3AA9" w:rsidRDefault="00BF6C28" w:rsidP="00BF6C28">
            <w:pPr>
              <w:rPr>
                <w:b/>
                <w:sz w:val="22"/>
                <w:szCs w:val="22"/>
              </w:rPr>
            </w:pPr>
            <w:r w:rsidRPr="005F3AA9">
              <w:rPr>
                <w:b/>
                <w:sz w:val="22"/>
                <w:szCs w:val="22"/>
              </w:rPr>
              <w:t>Outcome: HbA1c</w:t>
            </w:r>
          </w:p>
        </w:tc>
      </w:tr>
      <w:tr w:rsidR="00BF6C28" w:rsidRPr="005F3AA9" w14:paraId="611B1FE7" w14:textId="77777777" w:rsidTr="00346ACE">
        <w:tc>
          <w:tcPr>
            <w:tcW w:w="1776" w:type="dxa"/>
          </w:tcPr>
          <w:p w14:paraId="6341322E" w14:textId="110A4CA7" w:rsidR="00BF6C28" w:rsidRPr="005F3AA9" w:rsidRDefault="00BF6C28" w:rsidP="00BF6C28">
            <w:pPr>
              <w:rPr>
                <w:sz w:val="22"/>
                <w:szCs w:val="22"/>
              </w:rPr>
            </w:pPr>
            <w:r w:rsidRPr="005F3AA9">
              <w:rPr>
                <w:sz w:val="22"/>
                <w:szCs w:val="22"/>
              </w:rPr>
              <w:t>Donin et al. 2014, England</w:t>
            </w:r>
            <w:r w:rsidRPr="005F3AA9">
              <w:rPr>
                <w:sz w:val="22"/>
                <w:szCs w:val="22"/>
              </w:rPr>
              <w:fldChar w:fldCharType="begin">
                <w:fldData xml:space="preserve">PEVuZE5vdGU+PENpdGU+PEF1dGhvcj5Eb25pbjwvQXV0aG9yPjxZZWFyPjIwMTQ8L1llYXI+PFJl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xMTYtMTIzPC9wYWdlcz48dm9sdW1lPjM3PC92b2x1bWU+PG51bWJlcj4xPC9u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</w:fldData>
              </w:fldChar>
            </w:r>
            <w:r w:rsidRPr="005F3AA9">
              <w:rPr>
                <w:sz w:val="22"/>
                <w:szCs w:val="22"/>
              </w:rPr>
              <w:instrText xml:space="preserve"> ADDIN EN.CITE </w:instrText>
            </w:r>
            <w:r w:rsidRPr="005F3AA9">
              <w:rPr>
                <w:sz w:val="22"/>
                <w:szCs w:val="22"/>
              </w:rPr>
              <w:fldChar w:fldCharType="begin">
                <w:fldData xml:space="preserve">PEVuZE5vdGU+PENpdGU+PEF1dGhvcj5Eb25pbjwvQXV0aG9yPjxZZWFyPjIwMTQ8L1llYXI+PFJl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xMTYtMTIzPC9wYWdlcz48dm9sdW1lPjM3PC92b2x1bWU+PG51bWJlcj4xPC9u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</w:fldData>
              </w:fldChar>
            </w:r>
            <w:r w:rsidRPr="005F3AA9">
              <w:rPr>
                <w:sz w:val="22"/>
                <w:szCs w:val="22"/>
              </w:rPr>
              <w:instrText xml:space="preserve"> ADDIN EN.CITE.DATA  </w:instrText>
            </w:r>
            <w:r w:rsidRPr="005F3AA9">
              <w:rPr>
                <w:sz w:val="22"/>
                <w:szCs w:val="22"/>
              </w:rPr>
            </w:r>
            <w:r w:rsidRPr="005F3AA9">
              <w:rPr>
                <w:sz w:val="22"/>
                <w:szCs w:val="22"/>
              </w:rPr>
              <w:fldChar w:fldCharType="end"/>
            </w:r>
            <w:r w:rsidRPr="005F3AA9">
              <w:rPr>
                <w:sz w:val="22"/>
                <w:szCs w:val="22"/>
              </w:rPr>
            </w:r>
            <w:r w:rsidRPr="005F3AA9">
              <w:rPr>
                <w:sz w:val="22"/>
                <w:szCs w:val="22"/>
              </w:rPr>
              <w:fldChar w:fldCharType="separate"/>
            </w:r>
            <w:r w:rsidRPr="005F3AA9">
              <w:rPr>
                <w:noProof/>
                <w:sz w:val="22"/>
                <w:szCs w:val="22"/>
              </w:rPr>
              <w:t>[50]</w:t>
            </w:r>
            <w:r w:rsidRPr="005F3AA9">
              <w:rPr>
                <w:sz w:val="22"/>
                <w:szCs w:val="22"/>
              </w:rPr>
              <w:fldChar w:fldCharType="end"/>
            </w:r>
          </w:p>
        </w:tc>
        <w:tc>
          <w:tcPr>
            <w:tcW w:w="1811" w:type="dxa"/>
          </w:tcPr>
          <w:p w14:paraId="5A256D66" w14:textId="7DF22A50" w:rsidR="00BF6C28" w:rsidRPr="005F3AA9" w:rsidRDefault="00BF6C28" w:rsidP="00BF6C28">
            <w:pPr>
              <w:rPr>
                <w:sz w:val="22"/>
                <w:szCs w:val="22"/>
              </w:rPr>
            </w:pPr>
            <w:r w:rsidRPr="005F3AA9">
              <w:rPr>
                <w:sz w:val="22"/>
                <w:szCs w:val="22"/>
              </w:rPr>
              <w:t>n: 1841</w:t>
            </w:r>
          </w:p>
          <w:p w14:paraId="68E2B7FF" w14:textId="77777777" w:rsidR="00BF6C28" w:rsidRPr="005F3AA9" w:rsidRDefault="00BF6C28" w:rsidP="00BF6C28">
            <w:pPr>
              <w:rPr>
                <w:sz w:val="22"/>
                <w:szCs w:val="22"/>
              </w:rPr>
            </w:pPr>
            <w:r w:rsidRPr="005F3AA9">
              <w:rPr>
                <w:sz w:val="22"/>
                <w:szCs w:val="22"/>
              </w:rPr>
              <w:t>age: 9-10;</w:t>
            </w:r>
          </w:p>
          <w:p w14:paraId="572EF164" w14:textId="4E4E3B98" w:rsidR="00BF6C28" w:rsidRPr="005F3AA9" w:rsidRDefault="00BF6C28" w:rsidP="00BF6C28">
            <w:pPr>
              <w:rPr>
                <w:sz w:val="22"/>
                <w:szCs w:val="22"/>
              </w:rPr>
            </w:pPr>
            <w:r w:rsidRPr="005F3AA9">
              <w:rPr>
                <w:sz w:val="22"/>
                <w:szCs w:val="22"/>
              </w:rPr>
              <w:t>female: n.a.</w:t>
            </w:r>
          </w:p>
        </w:tc>
        <w:tc>
          <w:tcPr>
            <w:tcW w:w="1526" w:type="dxa"/>
          </w:tcPr>
          <w:p w14:paraId="3EEF6BA2" w14:textId="571FA25C" w:rsidR="00BF6C28" w:rsidRPr="005F3AA9" w:rsidRDefault="00BF6C28" w:rsidP="00BF6C28">
            <w:pPr>
              <w:rPr>
                <w:sz w:val="22"/>
                <w:szCs w:val="22"/>
              </w:rPr>
            </w:pPr>
            <w:r w:rsidRPr="005F3AA9">
              <w:rPr>
                <w:sz w:val="22"/>
                <w:szCs w:val="22"/>
              </w:rPr>
              <w:t>Cross-sectional</w:t>
            </w:r>
          </w:p>
        </w:tc>
        <w:tc>
          <w:tcPr>
            <w:tcW w:w="989" w:type="dxa"/>
          </w:tcPr>
          <w:p w14:paraId="02010BAF" w14:textId="73A48487" w:rsidR="00BF6C28" w:rsidRPr="005F3AA9" w:rsidRDefault="00BF6C28" w:rsidP="00BF6C28">
            <w:pPr>
              <w:rPr>
                <w:sz w:val="22"/>
                <w:szCs w:val="22"/>
              </w:rPr>
            </w:pPr>
            <w:r w:rsidRPr="005F3AA9">
              <w:rPr>
                <w:sz w:val="22"/>
                <w:szCs w:val="22"/>
              </w:rPr>
              <w:t>24h recall</w:t>
            </w:r>
          </w:p>
        </w:tc>
        <w:tc>
          <w:tcPr>
            <w:tcW w:w="1413" w:type="dxa"/>
          </w:tcPr>
          <w:p w14:paraId="6193D691" w14:textId="5793259A" w:rsidR="00BF6C28" w:rsidRPr="005F3AA9" w:rsidRDefault="00BF6C28" w:rsidP="00BF6C28">
            <w:pPr>
              <w:tabs>
                <w:tab w:val="left" w:pos="507"/>
              </w:tabs>
              <w:rPr>
                <w:sz w:val="22"/>
                <w:szCs w:val="22"/>
              </w:rPr>
            </w:pPr>
            <w:r w:rsidRPr="005F3AA9">
              <w:rPr>
                <w:sz w:val="22"/>
                <w:szCs w:val="22"/>
              </w:rPr>
              <w:t>Yes</w:t>
            </w:r>
          </w:p>
        </w:tc>
        <w:tc>
          <w:tcPr>
            <w:tcW w:w="1356" w:type="dxa"/>
          </w:tcPr>
          <w:p w14:paraId="7D29E647" w14:textId="5F693144" w:rsidR="00BF6C28" w:rsidRPr="005F3AA9" w:rsidRDefault="00BF6C28" w:rsidP="00BF6C28">
            <w:pPr>
              <w:rPr>
                <w:sz w:val="22"/>
                <w:szCs w:val="22"/>
              </w:rPr>
            </w:pPr>
            <w:r w:rsidRPr="005F3AA9">
              <w:rPr>
                <w:sz w:val="22"/>
                <w:szCs w:val="22"/>
              </w:rPr>
              <w:t>no</w:t>
            </w:r>
          </w:p>
        </w:tc>
        <w:tc>
          <w:tcPr>
            <w:tcW w:w="2303" w:type="dxa"/>
          </w:tcPr>
          <w:p w14:paraId="3C664973" w14:textId="77777777" w:rsidR="00BF6C28" w:rsidRPr="005F3AA9" w:rsidRDefault="00BF6C28" w:rsidP="00BF6C28">
            <w:pPr>
              <w:rPr>
                <w:sz w:val="22"/>
                <w:szCs w:val="22"/>
              </w:rPr>
            </w:pPr>
            <w:r w:rsidRPr="005F3AA9">
              <w:rPr>
                <w:sz w:val="22"/>
                <w:szCs w:val="22"/>
              </w:rPr>
              <w:t>Fat</w:t>
            </w:r>
          </w:p>
          <w:p w14:paraId="3B1C8C15" w14:textId="605E48A5" w:rsidR="00BF6C28" w:rsidRPr="005F3AA9" w:rsidRDefault="00BF6C28" w:rsidP="00BF6C28">
            <w:pPr>
              <w:rPr>
                <w:sz w:val="22"/>
                <w:szCs w:val="22"/>
              </w:rPr>
            </w:pPr>
            <w:r w:rsidRPr="005F3AA9">
              <w:rPr>
                <w:sz w:val="22"/>
                <w:szCs w:val="22"/>
              </w:rPr>
              <w:t>SFA</w:t>
            </w:r>
          </w:p>
          <w:p w14:paraId="3DF65A24" w14:textId="7DCDF5EA" w:rsidR="00BF6C28" w:rsidRPr="005F3AA9" w:rsidRDefault="00BF6C28" w:rsidP="00BF6C28">
            <w:pPr>
              <w:rPr>
                <w:sz w:val="22"/>
                <w:szCs w:val="22"/>
              </w:rPr>
            </w:pPr>
            <w:r w:rsidRPr="005F3AA9">
              <w:rPr>
                <w:sz w:val="22"/>
                <w:szCs w:val="22"/>
              </w:rPr>
              <w:t>MUFA</w:t>
            </w:r>
          </w:p>
          <w:p w14:paraId="61600505" w14:textId="2D8F260B" w:rsidR="00BF6C28" w:rsidRPr="005F3AA9" w:rsidRDefault="00BF6C28" w:rsidP="00BF6C28">
            <w:pPr>
              <w:rPr>
                <w:sz w:val="22"/>
                <w:szCs w:val="22"/>
              </w:rPr>
            </w:pPr>
            <w:r w:rsidRPr="005F3AA9">
              <w:rPr>
                <w:sz w:val="22"/>
                <w:szCs w:val="22"/>
              </w:rPr>
              <w:t>PUFA</w:t>
            </w:r>
          </w:p>
          <w:p w14:paraId="2EECE95A" w14:textId="77777777" w:rsidR="00BF6C28" w:rsidRPr="005F3AA9" w:rsidRDefault="00BF6C28" w:rsidP="00BF6C28">
            <w:pPr>
              <w:rPr>
                <w:sz w:val="22"/>
                <w:szCs w:val="22"/>
              </w:rPr>
            </w:pPr>
            <w:r w:rsidRPr="005F3AA9">
              <w:rPr>
                <w:sz w:val="22"/>
                <w:szCs w:val="22"/>
              </w:rPr>
              <w:t>Carbohydrates</w:t>
            </w:r>
          </w:p>
          <w:p w14:paraId="51C0E61B" w14:textId="77777777" w:rsidR="00BF6C28" w:rsidRPr="005F3AA9" w:rsidRDefault="00BF6C28" w:rsidP="00BF6C28">
            <w:pPr>
              <w:rPr>
                <w:sz w:val="22"/>
                <w:szCs w:val="22"/>
              </w:rPr>
            </w:pPr>
            <w:r w:rsidRPr="005F3AA9">
              <w:rPr>
                <w:sz w:val="22"/>
                <w:szCs w:val="22"/>
              </w:rPr>
              <w:t>Sugars</w:t>
            </w:r>
          </w:p>
          <w:p w14:paraId="70486D6D" w14:textId="77777777" w:rsidR="00BF6C28" w:rsidRPr="005F3AA9" w:rsidRDefault="00BF6C28" w:rsidP="00BF6C28">
            <w:pPr>
              <w:rPr>
                <w:sz w:val="22"/>
                <w:szCs w:val="22"/>
              </w:rPr>
            </w:pPr>
            <w:r w:rsidRPr="005F3AA9">
              <w:rPr>
                <w:sz w:val="22"/>
                <w:szCs w:val="22"/>
              </w:rPr>
              <w:t>Starch</w:t>
            </w:r>
          </w:p>
          <w:p w14:paraId="259AE3B6" w14:textId="32657F4A" w:rsidR="00BF6C28" w:rsidRPr="005F3AA9" w:rsidRDefault="00BF6C28" w:rsidP="00BF6C28">
            <w:pPr>
              <w:rPr>
                <w:sz w:val="22"/>
                <w:szCs w:val="22"/>
              </w:rPr>
            </w:pPr>
            <w:r w:rsidRPr="005F3AA9">
              <w:rPr>
                <w:sz w:val="22"/>
                <w:szCs w:val="22"/>
              </w:rPr>
              <w:t>No starch polysaccharides</w:t>
            </w:r>
          </w:p>
          <w:p w14:paraId="4B742A5B" w14:textId="65377408" w:rsidR="00BF6C28" w:rsidRPr="005F3AA9" w:rsidRDefault="00BF6C28" w:rsidP="00BF6C28">
            <w:pPr>
              <w:rPr>
                <w:sz w:val="22"/>
                <w:szCs w:val="22"/>
              </w:rPr>
            </w:pPr>
            <w:r w:rsidRPr="005F3AA9">
              <w:rPr>
                <w:sz w:val="22"/>
                <w:szCs w:val="22"/>
              </w:rPr>
              <w:t>Proteins</w:t>
            </w:r>
          </w:p>
        </w:tc>
        <w:tc>
          <w:tcPr>
            <w:tcW w:w="1438" w:type="dxa"/>
            <w:gridSpan w:val="2"/>
          </w:tcPr>
          <w:p w14:paraId="11E3197D" w14:textId="428AF70E" w:rsidR="00BF6C28" w:rsidRPr="005F3AA9" w:rsidRDefault="00BF6C28" w:rsidP="00BF6C28">
            <w:pPr>
              <w:rPr>
                <w:sz w:val="22"/>
                <w:szCs w:val="22"/>
              </w:rPr>
            </w:pPr>
            <w:r w:rsidRPr="005F3AA9">
              <w:rPr>
                <w:sz w:val="22"/>
                <w:szCs w:val="22"/>
              </w:rPr>
              <w:t>n.s.</w:t>
            </w:r>
          </w:p>
          <w:p w14:paraId="50558CA7" w14:textId="4A00D7C0" w:rsidR="00BF6C28" w:rsidRPr="005F3AA9" w:rsidRDefault="00BF6C28" w:rsidP="00BF6C28">
            <w:pPr>
              <w:rPr>
                <w:sz w:val="22"/>
                <w:szCs w:val="22"/>
              </w:rPr>
            </w:pPr>
            <w:r w:rsidRPr="005F3AA9">
              <w:rPr>
                <w:sz w:val="22"/>
                <w:szCs w:val="22"/>
              </w:rPr>
              <w:t>n.s.</w:t>
            </w:r>
          </w:p>
          <w:p w14:paraId="7D01BE01" w14:textId="487C8D52" w:rsidR="00BF6C28" w:rsidRPr="005F3AA9" w:rsidRDefault="00BF6C28" w:rsidP="00BF6C28">
            <w:pPr>
              <w:rPr>
                <w:sz w:val="22"/>
                <w:szCs w:val="22"/>
              </w:rPr>
            </w:pPr>
            <w:r w:rsidRPr="005F3AA9">
              <w:rPr>
                <w:sz w:val="22"/>
                <w:szCs w:val="22"/>
              </w:rPr>
              <w:t>n.s.</w:t>
            </w:r>
          </w:p>
          <w:p w14:paraId="46E31650" w14:textId="410B8AC3" w:rsidR="00BF6C28" w:rsidRPr="005F3AA9" w:rsidRDefault="00BF6C28" w:rsidP="00BF6C28">
            <w:pPr>
              <w:rPr>
                <w:sz w:val="22"/>
                <w:szCs w:val="22"/>
              </w:rPr>
            </w:pPr>
            <w:r w:rsidRPr="005F3AA9">
              <w:rPr>
                <w:sz w:val="22"/>
                <w:szCs w:val="22"/>
              </w:rPr>
              <w:t>n.s.</w:t>
            </w:r>
          </w:p>
          <w:p w14:paraId="10DBCEE9" w14:textId="4454D129" w:rsidR="00BF6C28" w:rsidRPr="005F3AA9" w:rsidRDefault="00BF6C28" w:rsidP="00BF6C28">
            <w:pPr>
              <w:rPr>
                <w:sz w:val="22"/>
                <w:szCs w:val="22"/>
              </w:rPr>
            </w:pPr>
            <w:r w:rsidRPr="005F3AA9">
              <w:rPr>
                <w:sz w:val="22"/>
                <w:szCs w:val="22"/>
              </w:rPr>
              <w:t>n.s.</w:t>
            </w:r>
          </w:p>
          <w:p w14:paraId="5B9D7DEF" w14:textId="75E4E5C3" w:rsidR="00BF6C28" w:rsidRPr="005F3AA9" w:rsidRDefault="00BF6C28" w:rsidP="00BF6C28">
            <w:pPr>
              <w:rPr>
                <w:sz w:val="22"/>
                <w:szCs w:val="22"/>
              </w:rPr>
            </w:pPr>
            <w:r w:rsidRPr="005F3AA9">
              <w:rPr>
                <w:sz w:val="22"/>
                <w:szCs w:val="22"/>
              </w:rPr>
              <w:t>n.s.</w:t>
            </w:r>
          </w:p>
          <w:p w14:paraId="43F529FE" w14:textId="22936890" w:rsidR="00BF6C28" w:rsidRPr="005F3AA9" w:rsidRDefault="00BF6C28" w:rsidP="00BF6C28">
            <w:pPr>
              <w:rPr>
                <w:sz w:val="22"/>
                <w:szCs w:val="22"/>
              </w:rPr>
            </w:pPr>
            <w:r w:rsidRPr="005F3AA9">
              <w:rPr>
                <w:sz w:val="22"/>
                <w:szCs w:val="22"/>
              </w:rPr>
              <w:t>n.s.</w:t>
            </w:r>
          </w:p>
          <w:p w14:paraId="7AD10FAC" w14:textId="35028B36" w:rsidR="00BF6C28" w:rsidRPr="005F3AA9" w:rsidRDefault="00BF6C28" w:rsidP="00BF6C28">
            <w:pPr>
              <w:rPr>
                <w:sz w:val="22"/>
                <w:szCs w:val="22"/>
              </w:rPr>
            </w:pPr>
            <w:r w:rsidRPr="005F3AA9">
              <w:rPr>
                <w:sz w:val="22"/>
                <w:szCs w:val="22"/>
              </w:rPr>
              <w:t>n.s.</w:t>
            </w:r>
          </w:p>
          <w:p w14:paraId="1EE4EA03" w14:textId="77777777" w:rsidR="00BF6C28" w:rsidRPr="005F3AA9" w:rsidRDefault="00BF6C28" w:rsidP="00BF6C28">
            <w:pPr>
              <w:rPr>
                <w:sz w:val="22"/>
                <w:szCs w:val="22"/>
              </w:rPr>
            </w:pPr>
          </w:p>
          <w:p w14:paraId="4289B981" w14:textId="1E978ACE" w:rsidR="00BF6C28" w:rsidRPr="005F3AA9" w:rsidRDefault="00BF6C28" w:rsidP="00BF6C28">
            <w:pPr>
              <w:rPr>
                <w:sz w:val="22"/>
                <w:szCs w:val="22"/>
              </w:rPr>
            </w:pPr>
            <w:r w:rsidRPr="005F3AA9">
              <w:rPr>
                <w:sz w:val="22"/>
                <w:szCs w:val="22"/>
              </w:rPr>
              <w:t>n.s.</w:t>
            </w:r>
          </w:p>
        </w:tc>
        <w:tc>
          <w:tcPr>
            <w:tcW w:w="1610" w:type="dxa"/>
          </w:tcPr>
          <w:p w14:paraId="28357677" w14:textId="77777777" w:rsidR="00BF6C28" w:rsidRPr="005F3AA9" w:rsidRDefault="00BF6C28" w:rsidP="00BF6C28">
            <w:pPr>
              <w:rPr>
                <w:sz w:val="22"/>
                <w:szCs w:val="22"/>
              </w:rPr>
            </w:pPr>
            <w:r w:rsidRPr="005F3AA9">
              <w:rPr>
                <w:sz w:val="22"/>
                <w:szCs w:val="22"/>
              </w:rPr>
              <w:t>Multilevel linear regression,</w:t>
            </w:r>
          </w:p>
          <w:p w14:paraId="389E588A" w14:textId="260E729F" w:rsidR="00BF6C28" w:rsidRPr="005F3AA9" w:rsidRDefault="00BF6C28" w:rsidP="00BF6C28">
            <w:pPr>
              <w:rPr>
                <w:sz w:val="22"/>
                <w:szCs w:val="22"/>
              </w:rPr>
            </w:pPr>
            <w:r w:rsidRPr="005F3AA9">
              <w:rPr>
                <w:sz w:val="22"/>
                <w:szCs w:val="22"/>
              </w:rPr>
              <w:t>% of change</w:t>
            </w:r>
          </w:p>
        </w:tc>
        <w:tc>
          <w:tcPr>
            <w:tcW w:w="1358" w:type="dxa"/>
          </w:tcPr>
          <w:p w14:paraId="2DB77555" w14:textId="43167989" w:rsidR="00BF6C28" w:rsidRPr="005F3AA9" w:rsidRDefault="00BF6C28" w:rsidP="00BF6C28">
            <w:pPr>
              <w:rPr>
                <w:sz w:val="22"/>
                <w:szCs w:val="22"/>
              </w:rPr>
            </w:pPr>
            <w:r w:rsidRPr="005F3AA9">
              <w:rPr>
                <w:sz w:val="22"/>
                <w:szCs w:val="22"/>
              </w:rPr>
              <w:t>Yes</w:t>
            </w:r>
          </w:p>
        </w:tc>
        <w:tc>
          <w:tcPr>
            <w:tcW w:w="907" w:type="dxa"/>
          </w:tcPr>
          <w:p w14:paraId="721D177E" w14:textId="104BA340" w:rsidR="00BF6C28" w:rsidRPr="005F3AA9" w:rsidRDefault="00BF6C28" w:rsidP="00BF6C28">
            <w:pPr>
              <w:rPr>
                <w:sz w:val="22"/>
                <w:szCs w:val="22"/>
              </w:rPr>
            </w:pPr>
            <w:r w:rsidRPr="005F3AA9">
              <w:rPr>
                <w:sz w:val="22"/>
                <w:szCs w:val="22"/>
              </w:rPr>
              <w:t>7</w:t>
            </w:r>
          </w:p>
        </w:tc>
      </w:tr>
      <w:tr w:rsidR="00BF6C28" w:rsidRPr="005F3AA9" w14:paraId="3B2EDB5B" w14:textId="77777777" w:rsidTr="00346ACE">
        <w:tc>
          <w:tcPr>
            <w:tcW w:w="1776" w:type="dxa"/>
          </w:tcPr>
          <w:p w14:paraId="6D90C319" w14:textId="6ACDA526" w:rsidR="00BF6C28" w:rsidRPr="005F3AA9" w:rsidRDefault="00BF6C28" w:rsidP="00BF6C28">
            <w:pPr>
              <w:rPr>
                <w:sz w:val="22"/>
                <w:szCs w:val="22"/>
              </w:rPr>
            </w:pPr>
            <w:r w:rsidRPr="005F3AA9">
              <w:rPr>
                <w:sz w:val="22"/>
                <w:szCs w:val="22"/>
              </w:rPr>
              <w:t>Truthmann et al. 2012, Germany</w:t>
            </w:r>
            <w:r w:rsidRPr="005F3AA9">
              <w:rPr>
                <w:sz w:val="22"/>
                <w:szCs w:val="22"/>
              </w:rPr>
              <w:fldChar w:fldCharType="begin"/>
            </w:r>
            <w:r w:rsidRPr="005F3AA9">
              <w:rPr>
                <w:sz w:val="22"/>
                <w:szCs w:val="22"/>
              </w:rPr>
              <w:instrText xml:space="preserve"> ADDIN EN.CITE &lt;EndNote&gt;&lt;Cite&gt;&lt;Author&gt;Truthmann&lt;/Author&gt;&lt;Year&gt;2012&lt;/Year&gt;&lt;RecNum&gt;220&lt;/RecNum&gt;&lt;DisplayText&gt;[44]&lt;/DisplayText&gt;&lt;record&gt;&lt;rec-number&gt;220&lt;/rec-number&gt;&lt;foreign-keys&gt;&lt;key app="EN" db-id="t2dxed09qrzwf4eetwqvrwt10fd0axp5ze9z" timestamp="1464598757"&gt;220&lt;/key&gt;&lt;/foreign-keys&gt;&lt;ref-type name="Journal Article"&gt;17&lt;/ref-type&gt;&lt;contributors&gt;&lt;authors&gt;&lt;author&gt;Truthmann, J.&lt;/author&gt;&lt;author&gt;Richter, A.&lt;/author&gt;&lt;author&gt;Thiele, S.&lt;/author&gt;&lt;author&gt;Drescher, L.&lt;/author&gt;&lt;author&gt;Roosen, J.&lt;/author&gt;&lt;author&gt;Mensink, G. B.&lt;/author&gt;&lt;/authors&gt;&lt;/contributors&gt;&lt;auth-address&gt;Robert Koch Institute Berlin, Department of Epidemiology and Health Reporting, Postbox 65 02 61, D-13302, Berlin, Germany. TruthmannJ@rki.de.&lt;/auth-address&gt;&lt;titles&gt;&lt;title&gt;Associations of dietary indices with biomarkers of dietary exposure and cardiovascular status among adolescents in Germany&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92&lt;/pages&gt;&lt;volume&gt;9&lt;/volume&gt;&lt;number&gt;1&lt;/number&gt;&lt;edition&gt;2012/10/26&lt;/edition&gt;&lt;dates&gt;&lt;year&gt;2012&lt;/year&gt;&lt;/dates&gt;&lt;isbn&gt;1743-7075 (Electronic)&amp;#xD;1743-7075 (Linking)&lt;/isbn&gt;&lt;accession-num&gt;23095712&lt;/accession-num&gt;&lt;urls&gt;&lt;related-urls&gt;&lt;url&gt;http://www.nutritionandmetabolism.com/content/pdf/1743-7075-9-92.pdf&lt;/url&gt;&lt;/related-urls&gt;&lt;/urls&gt;&lt;custom2&gt;PMC3545909&lt;/custom2&gt;&lt;electronic-resource-num&gt;10.1186/1743-7075-9-92&lt;/electronic-resource-num&gt;&lt;remote-database-provider&gt;NLM&lt;/remote-database-provider&gt;&lt;language&gt;eng&lt;/language&gt;&lt;/record&gt;&lt;/Cite&gt;&lt;/EndNote&gt;</w:instrText>
            </w:r>
            <w:r w:rsidRPr="005F3AA9">
              <w:rPr>
                <w:sz w:val="22"/>
                <w:szCs w:val="22"/>
              </w:rPr>
              <w:fldChar w:fldCharType="separate"/>
            </w:r>
            <w:r w:rsidRPr="005F3AA9">
              <w:rPr>
                <w:noProof/>
                <w:sz w:val="22"/>
                <w:szCs w:val="22"/>
              </w:rPr>
              <w:t>[44]</w:t>
            </w:r>
            <w:r w:rsidRPr="005F3AA9">
              <w:rPr>
                <w:sz w:val="22"/>
                <w:szCs w:val="22"/>
              </w:rPr>
              <w:fldChar w:fldCharType="end"/>
            </w:r>
          </w:p>
        </w:tc>
        <w:tc>
          <w:tcPr>
            <w:tcW w:w="1811" w:type="dxa"/>
          </w:tcPr>
          <w:p w14:paraId="356B091C" w14:textId="2A510BDD" w:rsidR="00BF6C28" w:rsidRPr="005F3AA9" w:rsidRDefault="00BF6C28" w:rsidP="00BF6C28">
            <w:pPr>
              <w:rPr>
                <w:sz w:val="22"/>
                <w:szCs w:val="22"/>
              </w:rPr>
            </w:pPr>
            <w:r w:rsidRPr="005F3AA9">
              <w:rPr>
                <w:sz w:val="22"/>
                <w:szCs w:val="22"/>
              </w:rPr>
              <w:t>n: 5198;</w:t>
            </w:r>
          </w:p>
          <w:p w14:paraId="664944A5" w14:textId="77777777" w:rsidR="00BF6C28" w:rsidRPr="005F3AA9" w:rsidRDefault="00BF6C28" w:rsidP="00BF6C28">
            <w:pPr>
              <w:rPr>
                <w:sz w:val="22"/>
                <w:szCs w:val="22"/>
              </w:rPr>
            </w:pPr>
            <w:r w:rsidRPr="005F3AA9">
              <w:rPr>
                <w:sz w:val="22"/>
                <w:szCs w:val="22"/>
              </w:rPr>
              <w:t>age: 12-17;</w:t>
            </w:r>
          </w:p>
          <w:p w14:paraId="659979EC" w14:textId="0240E85E" w:rsidR="00BF6C28" w:rsidRPr="005F3AA9" w:rsidRDefault="00BF6C28" w:rsidP="00BF6C28">
            <w:pPr>
              <w:rPr>
                <w:sz w:val="22"/>
                <w:szCs w:val="22"/>
              </w:rPr>
            </w:pPr>
            <w:r w:rsidRPr="005F3AA9">
              <w:rPr>
                <w:sz w:val="22"/>
                <w:szCs w:val="22"/>
              </w:rPr>
              <w:t>female: 49.1%</w:t>
            </w:r>
          </w:p>
        </w:tc>
        <w:tc>
          <w:tcPr>
            <w:tcW w:w="1526" w:type="dxa"/>
          </w:tcPr>
          <w:p w14:paraId="4BE74141" w14:textId="330F1F45" w:rsidR="00BF6C28" w:rsidRPr="005F3AA9" w:rsidRDefault="00BF6C28" w:rsidP="00BF6C28">
            <w:pPr>
              <w:rPr>
                <w:sz w:val="22"/>
                <w:szCs w:val="22"/>
              </w:rPr>
            </w:pPr>
            <w:r w:rsidRPr="005F3AA9">
              <w:rPr>
                <w:sz w:val="22"/>
                <w:szCs w:val="22"/>
              </w:rPr>
              <w:t>Cross-sectional</w:t>
            </w:r>
          </w:p>
        </w:tc>
        <w:tc>
          <w:tcPr>
            <w:tcW w:w="989" w:type="dxa"/>
          </w:tcPr>
          <w:p w14:paraId="01BF3162" w14:textId="662F7733" w:rsidR="00BF6C28" w:rsidRPr="005F3AA9" w:rsidRDefault="00BF6C28" w:rsidP="00BF6C28">
            <w:pPr>
              <w:rPr>
                <w:sz w:val="22"/>
                <w:szCs w:val="22"/>
              </w:rPr>
            </w:pPr>
            <w:r w:rsidRPr="005F3AA9">
              <w:rPr>
                <w:sz w:val="22"/>
                <w:szCs w:val="22"/>
              </w:rPr>
              <w:t>FFQ</w:t>
            </w:r>
          </w:p>
        </w:tc>
        <w:tc>
          <w:tcPr>
            <w:tcW w:w="1413" w:type="dxa"/>
          </w:tcPr>
          <w:p w14:paraId="08E3D3A6" w14:textId="5F4C2939" w:rsidR="00BF6C28" w:rsidRPr="005F3AA9" w:rsidRDefault="00BF6C28" w:rsidP="00BF6C28">
            <w:pPr>
              <w:rPr>
                <w:sz w:val="22"/>
                <w:szCs w:val="22"/>
              </w:rPr>
            </w:pPr>
            <w:r w:rsidRPr="005F3AA9">
              <w:rPr>
                <w:sz w:val="22"/>
                <w:szCs w:val="22"/>
              </w:rPr>
              <w:t>Yes</w:t>
            </w:r>
          </w:p>
        </w:tc>
        <w:tc>
          <w:tcPr>
            <w:tcW w:w="1356" w:type="dxa"/>
          </w:tcPr>
          <w:p w14:paraId="45FCD743" w14:textId="7F9B6E4F" w:rsidR="00BF6C28" w:rsidRPr="005F3AA9" w:rsidRDefault="00BF6C28" w:rsidP="00BF6C28">
            <w:pPr>
              <w:rPr>
                <w:sz w:val="22"/>
                <w:szCs w:val="22"/>
              </w:rPr>
            </w:pPr>
            <w:r w:rsidRPr="005F3AA9">
              <w:rPr>
                <w:sz w:val="22"/>
                <w:szCs w:val="22"/>
              </w:rPr>
              <w:t xml:space="preserve">Boys </w:t>
            </w:r>
          </w:p>
          <w:p w14:paraId="0FDB0939" w14:textId="19BF7F71" w:rsidR="00BF6C28" w:rsidRPr="005F3AA9" w:rsidRDefault="00BF6C28" w:rsidP="00BF6C28">
            <w:pPr>
              <w:rPr>
                <w:sz w:val="22"/>
                <w:szCs w:val="22"/>
              </w:rPr>
            </w:pPr>
            <w:r w:rsidRPr="005F3AA9">
              <w:rPr>
                <w:sz w:val="22"/>
                <w:szCs w:val="22"/>
              </w:rPr>
              <w:t>(n:</w:t>
            </w:r>
            <w:r w:rsidR="007A0500">
              <w:rPr>
                <w:sz w:val="22"/>
                <w:szCs w:val="22"/>
              </w:rPr>
              <w:t xml:space="preserve"> </w:t>
            </w:r>
            <w:r w:rsidRPr="005F3AA9">
              <w:rPr>
                <w:sz w:val="22"/>
                <w:szCs w:val="22"/>
              </w:rPr>
              <w:t>2646)</w:t>
            </w:r>
          </w:p>
          <w:p w14:paraId="60FD880D" w14:textId="77777777" w:rsidR="00BF6C28" w:rsidRPr="005F3AA9" w:rsidRDefault="00BF6C28" w:rsidP="00BF6C28">
            <w:pPr>
              <w:rPr>
                <w:sz w:val="22"/>
                <w:szCs w:val="22"/>
              </w:rPr>
            </w:pPr>
          </w:p>
          <w:p w14:paraId="71AC22AB" w14:textId="77777777" w:rsidR="00BF6C28" w:rsidRPr="005F3AA9" w:rsidRDefault="00BF6C28" w:rsidP="00BF6C28">
            <w:pPr>
              <w:rPr>
                <w:sz w:val="22"/>
                <w:szCs w:val="22"/>
              </w:rPr>
            </w:pPr>
          </w:p>
          <w:p w14:paraId="73BAE0D8" w14:textId="77777777" w:rsidR="00BF6C28" w:rsidRPr="005F3AA9" w:rsidRDefault="00BF6C28" w:rsidP="00BF6C28">
            <w:pPr>
              <w:rPr>
                <w:sz w:val="22"/>
                <w:szCs w:val="22"/>
              </w:rPr>
            </w:pPr>
            <w:r w:rsidRPr="005F3AA9">
              <w:rPr>
                <w:sz w:val="22"/>
                <w:szCs w:val="22"/>
              </w:rPr>
              <w:t>Girls</w:t>
            </w:r>
          </w:p>
          <w:p w14:paraId="6350BFDE" w14:textId="6E774E11" w:rsidR="00BF6C28" w:rsidRPr="005F3AA9" w:rsidRDefault="00BF6C28" w:rsidP="00BF6C28">
            <w:pPr>
              <w:rPr>
                <w:sz w:val="22"/>
                <w:szCs w:val="22"/>
              </w:rPr>
            </w:pPr>
            <w:r w:rsidRPr="005F3AA9">
              <w:rPr>
                <w:sz w:val="22"/>
                <w:szCs w:val="22"/>
              </w:rPr>
              <w:t>(n:2552)</w:t>
            </w:r>
          </w:p>
          <w:p w14:paraId="1ED63D1E" w14:textId="77777777" w:rsidR="00BF6C28" w:rsidRPr="005F3AA9" w:rsidRDefault="00BF6C28" w:rsidP="00BF6C28">
            <w:pPr>
              <w:rPr>
                <w:sz w:val="22"/>
                <w:szCs w:val="22"/>
              </w:rPr>
            </w:pPr>
          </w:p>
        </w:tc>
        <w:tc>
          <w:tcPr>
            <w:tcW w:w="2303" w:type="dxa"/>
          </w:tcPr>
          <w:p w14:paraId="2BDD9C2A" w14:textId="77777777" w:rsidR="00BF6C28" w:rsidRPr="005F3AA9" w:rsidRDefault="00BF6C28" w:rsidP="00BF6C28">
            <w:pPr>
              <w:rPr>
                <w:sz w:val="22"/>
                <w:szCs w:val="22"/>
              </w:rPr>
            </w:pPr>
            <w:r w:rsidRPr="005F3AA9">
              <w:rPr>
                <w:sz w:val="22"/>
                <w:szCs w:val="22"/>
              </w:rPr>
              <w:t>HFD</w:t>
            </w:r>
          </w:p>
          <w:p w14:paraId="6FBCBC0A" w14:textId="77777777" w:rsidR="00BF6C28" w:rsidRPr="005F3AA9" w:rsidRDefault="00BF6C28" w:rsidP="00BF6C28">
            <w:pPr>
              <w:rPr>
                <w:sz w:val="22"/>
                <w:szCs w:val="22"/>
              </w:rPr>
            </w:pPr>
            <w:r w:rsidRPr="005F3AA9">
              <w:rPr>
                <w:sz w:val="22"/>
                <w:szCs w:val="22"/>
              </w:rPr>
              <w:t>HuSKY</w:t>
            </w:r>
          </w:p>
          <w:p w14:paraId="3686C218" w14:textId="77777777" w:rsidR="00BF6C28" w:rsidRPr="005F3AA9" w:rsidRDefault="00BF6C28" w:rsidP="00BF6C28">
            <w:pPr>
              <w:rPr>
                <w:sz w:val="22"/>
                <w:szCs w:val="22"/>
              </w:rPr>
            </w:pPr>
            <w:r w:rsidRPr="005F3AA9">
              <w:rPr>
                <w:sz w:val="22"/>
                <w:szCs w:val="22"/>
              </w:rPr>
              <w:t>IFI</w:t>
            </w:r>
          </w:p>
          <w:p w14:paraId="03713805" w14:textId="3DA37567" w:rsidR="00BF6C28" w:rsidRPr="005F3AA9" w:rsidRDefault="00BF6C28" w:rsidP="00BF6C28">
            <w:pPr>
              <w:rPr>
                <w:sz w:val="22"/>
                <w:szCs w:val="22"/>
              </w:rPr>
            </w:pPr>
            <w:r w:rsidRPr="005F3AA9">
              <w:rPr>
                <w:sz w:val="22"/>
                <w:szCs w:val="22"/>
              </w:rPr>
              <w:t xml:space="preserve">F&amp;V Index </w:t>
            </w:r>
          </w:p>
          <w:p w14:paraId="5ACF4969" w14:textId="5D403655" w:rsidR="00BF6C28" w:rsidRPr="005F3AA9" w:rsidRDefault="00BF6C28" w:rsidP="00BF6C28">
            <w:pPr>
              <w:rPr>
                <w:sz w:val="22"/>
                <w:szCs w:val="22"/>
              </w:rPr>
            </w:pPr>
            <w:r w:rsidRPr="005F3AA9">
              <w:rPr>
                <w:sz w:val="22"/>
                <w:szCs w:val="22"/>
              </w:rPr>
              <w:t>HFD</w:t>
            </w:r>
          </w:p>
          <w:p w14:paraId="00F61651" w14:textId="77777777" w:rsidR="00BF6C28" w:rsidRPr="005F3AA9" w:rsidRDefault="00BF6C28" w:rsidP="00BF6C28">
            <w:pPr>
              <w:rPr>
                <w:sz w:val="22"/>
                <w:szCs w:val="22"/>
              </w:rPr>
            </w:pPr>
            <w:r w:rsidRPr="005F3AA9">
              <w:rPr>
                <w:sz w:val="22"/>
                <w:szCs w:val="22"/>
              </w:rPr>
              <w:t>HuSKY</w:t>
            </w:r>
          </w:p>
          <w:p w14:paraId="7BC2C4B7" w14:textId="77777777" w:rsidR="00BF6C28" w:rsidRPr="005F3AA9" w:rsidRDefault="00BF6C28" w:rsidP="00BF6C28">
            <w:pPr>
              <w:rPr>
                <w:sz w:val="22"/>
                <w:szCs w:val="22"/>
              </w:rPr>
            </w:pPr>
            <w:r w:rsidRPr="005F3AA9">
              <w:rPr>
                <w:sz w:val="22"/>
                <w:szCs w:val="22"/>
              </w:rPr>
              <w:t>IFI</w:t>
            </w:r>
          </w:p>
          <w:p w14:paraId="1BF36A71" w14:textId="7014EADD" w:rsidR="00BF6C28" w:rsidRPr="005F3AA9" w:rsidRDefault="00BF6C28" w:rsidP="00BF6C28">
            <w:pPr>
              <w:rPr>
                <w:sz w:val="22"/>
                <w:szCs w:val="22"/>
              </w:rPr>
            </w:pPr>
            <w:r w:rsidRPr="005F3AA9">
              <w:rPr>
                <w:sz w:val="22"/>
                <w:szCs w:val="22"/>
              </w:rPr>
              <w:t>F&amp;V Index</w:t>
            </w:r>
          </w:p>
        </w:tc>
        <w:tc>
          <w:tcPr>
            <w:tcW w:w="1438" w:type="dxa"/>
            <w:gridSpan w:val="2"/>
          </w:tcPr>
          <w:p w14:paraId="28EBF467" w14:textId="4D5AE3F6" w:rsidR="00BF6C28" w:rsidRPr="005F3AA9" w:rsidRDefault="00BF6C28" w:rsidP="00BF6C28">
            <w:pPr>
              <w:rPr>
                <w:sz w:val="22"/>
                <w:szCs w:val="22"/>
              </w:rPr>
            </w:pPr>
            <w:r w:rsidRPr="005F3AA9">
              <w:rPr>
                <w:sz w:val="22"/>
                <w:szCs w:val="22"/>
              </w:rPr>
              <w:t>n.s.</w:t>
            </w:r>
          </w:p>
          <w:p w14:paraId="7F0BDC78" w14:textId="132FB72D" w:rsidR="00BF6C28" w:rsidRPr="005F3AA9" w:rsidRDefault="00BF6C28" w:rsidP="00BF6C28">
            <w:pPr>
              <w:rPr>
                <w:sz w:val="22"/>
                <w:szCs w:val="22"/>
              </w:rPr>
            </w:pPr>
            <w:r w:rsidRPr="005F3AA9">
              <w:rPr>
                <w:sz w:val="22"/>
                <w:szCs w:val="22"/>
              </w:rPr>
              <w:t>n.s.</w:t>
            </w:r>
          </w:p>
          <w:p w14:paraId="0515EB9F" w14:textId="3F9EACC8" w:rsidR="00BF6C28" w:rsidRPr="005F3AA9" w:rsidRDefault="00BF6C28" w:rsidP="00BF6C28">
            <w:pPr>
              <w:rPr>
                <w:sz w:val="22"/>
                <w:szCs w:val="22"/>
              </w:rPr>
            </w:pPr>
            <w:r w:rsidRPr="005F3AA9">
              <w:rPr>
                <w:sz w:val="22"/>
                <w:szCs w:val="22"/>
              </w:rPr>
              <w:t>-0.01*</w:t>
            </w:r>
          </w:p>
          <w:p w14:paraId="656A0035" w14:textId="42DBC1A4" w:rsidR="00BF6C28" w:rsidRPr="005F3AA9" w:rsidRDefault="00BF6C28" w:rsidP="00BF6C28">
            <w:pPr>
              <w:rPr>
                <w:sz w:val="22"/>
                <w:szCs w:val="22"/>
              </w:rPr>
            </w:pPr>
            <w:r w:rsidRPr="005F3AA9">
              <w:rPr>
                <w:sz w:val="22"/>
                <w:szCs w:val="22"/>
              </w:rPr>
              <w:t>n.s.</w:t>
            </w:r>
          </w:p>
          <w:p w14:paraId="2E96F0B5" w14:textId="2D85DEA7" w:rsidR="00BF6C28" w:rsidRPr="005F3AA9" w:rsidRDefault="00BF6C28" w:rsidP="00BF6C28">
            <w:pPr>
              <w:rPr>
                <w:sz w:val="22"/>
                <w:szCs w:val="22"/>
              </w:rPr>
            </w:pPr>
            <w:r w:rsidRPr="005F3AA9">
              <w:rPr>
                <w:sz w:val="22"/>
                <w:szCs w:val="22"/>
              </w:rPr>
              <w:t>n.s.</w:t>
            </w:r>
          </w:p>
          <w:p w14:paraId="6F9D2877" w14:textId="4BB99FAF" w:rsidR="00BF6C28" w:rsidRPr="005F3AA9" w:rsidRDefault="00BF6C28" w:rsidP="00BF6C28">
            <w:pPr>
              <w:rPr>
                <w:sz w:val="22"/>
                <w:szCs w:val="22"/>
              </w:rPr>
            </w:pPr>
            <w:r w:rsidRPr="005F3AA9">
              <w:rPr>
                <w:sz w:val="22"/>
                <w:szCs w:val="22"/>
              </w:rPr>
              <w:t>n.s.</w:t>
            </w:r>
          </w:p>
          <w:p w14:paraId="7B265FD4" w14:textId="650AD4A3" w:rsidR="00BF6C28" w:rsidRPr="005F3AA9" w:rsidRDefault="00BF6C28" w:rsidP="00BF6C28">
            <w:pPr>
              <w:rPr>
                <w:sz w:val="22"/>
                <w:szCs w:val="22"/>
              </w:rPr>
            </w:pPr>
            <w:r w:rsidRPr="005F3AA9">
              <w:rPr>
                <w:sz w:val="22"/>
                <w:szCs w:val="22"/>
              </w:rPr>
              <w:t>n.s.</w:t>
            </w:r>
          </w:p>
          <w:p w14:paraId="6447208E" w14:textId="03A08686" w:rsidR="00BF6C28" w:rsidRPr="005F3AA9" w:rsidRDefault="00BF6C28" w:rsidP="00BF6C28">
            <w:pPr>
              <w:rPr>
                <w:sz w:val="22"/>
                <w:szCs w:val="22"/>
              </w:rPr>
            </w:pPr>
            <w:r w:rsidRPr="005F3AA9">
              <w:rPr>
                <w:sz w:val="22"/>
                <w:szCs w:val="22"/>
              </w:rPr>
              <w:t>n.s.</w:t>
            </w:r>
          </w:p>
        </w:tc>
        <w:tc>
          <w:tcPr>
            <w:tcW w:w="1610" w:type="dxa"/>
          </w:tcPr>
          <w:p w14:paraId="35798F0F" w14:textId="77777777" w:rsidR="00BF6C28" w:rsidRPr="005F3AA9" w:rsidRDefault="00BF6C28" w:rsidP="00BF6C28">
            <w:pPr>
              <w:rPr>
                <w:sz w:val="22"/>
                <w:szCs w:val="22"/>
              </w:rPr>
            </w:pPr>
            <w:r w:rsidRPr="005F3AA9">
              <w:rPr>
                <w:sz w:val="22"/>
                <w:szCs w:val="22"/>
              </w:rPr>
              <w:t>Linear regression,</w:t>
            </w:r>
          </w:p>
          <w:p w14:paraId="17B8C792" w14:textId="1371F477" w:rsidR="00BF6C28" w:rsidRPr="005F3AA9" w:rsidRDefault="00BF6C28" w:rsidP="00BF6C28">
            <w:pPr>
              <w:rPr>
                <w:sz w:val="22"/>
                <w:szCs w:val="22"/>
              </w:rPr>
            </w:pPr>
            <m:oMath>
              <m:r>
                <w:rPr>
                  <w:rFonts w:ascii="Cambria Math" w:hAnsi="Cambria Math" w:cs="Lucida Grande"/>
                  <w:sz w:val="22"/>
                  <w:szCs w:val="22"/>
                </w:rPr>
                <m:t>β</m:t>
              </m:r>
            </m:oMath>
            <w:r w:rsidRPr="005F3AA9">
              <w:rPr>
                <w:rFonts w:cs="Lucida Grande"/>
                <w:sz w:val="22"/>
                <w:szCs w:val="22"/>
              </w:rPr>
              <w:t>-coefficient</w:t>
            </w:r>
          </w:p>
        </w:tc>
        <w:tc>
          <w:tcPr>
            <w:tcW w:w="1358" w:type="dxa"/>
          </w:tcPr>
          <w:p w14:paraId="26CCF9AB" w14:textId="07D649C6" w:rsidR="00BF6C28" w:rsidRPr="005F3AA9" w:rsidRDefault="00BF6C28" w:rsidP="00BF6C28">
            <w:pPr>
              <w:rPr>
                <w:sz w:val="22"/>
                <w:szCs w:val="22"/>
              </w:rPr>
            </w:pPr>
            <w:r w:rsidRPr="005F3AA9">
              <w:rPr>
                <w:sz w:val="22"/>
                <w:szCs w:val="22"/>
              </w:rPr>
              <w:t>No</w:t>
            </w:r>
          </w:p>
        </w:tc>
        <w:tc>
          <w:tcPr>
            <w:tcW w:w="907" w:type="dxa"/>
          </w:tcPr>
          <w:p w14:paraId="2092CF7E" w14:textId="453C1705" w:rsidR="00BF6C28" w:rsidRPr="005F3AA9" w:rsidRDefault="00BF6C28" w:rsidP="00BF6C28">
            <w:pPr>
              <w:rPr>
                <w:sz w:val="22"/>
                <w:szCs w:val="22"/>
              </w:rPr>
            </w:pPr>
            <w:r w:rsidRPr="005F3AA9">
              <w:rPr>
                <w:sz w:val="22"/>
                <w:szCs w:val="22"/>
              </w:rPr>
              <w:t>10</w:t>
            </w:r>
          </w:p>
        </w:tc>
      </w:tr>
    </w:tbl>
    <w:p w14:paraId="28B2E4BA" w14:textId="18DDCD8C" w:rsidR="004D6A35" w:rsidRPr="005F3AA9" w:rsidRDefault="002F1E9D">
      <w:pPr>
        <w:rPr>
          <w:sz w:val="22"/>
          <w:szCs w:val="22"/>
        </w:rPr>
      </w:pPr>
      <w:r w:rsidRPr="005F3AA9">
        <w:rPr>
          <w:sz w:val="22"/>
          <w:szCs w:val="22"/>
        </w:rPr>
        <w:br w:type="textWrapping" w:clear="all"/>
      </w:r>
      <w:r w:rsidR="00047D6B" w:rsidRPr="005F3AA9">
        <w:rPr>
          <w:sz w:val="22"/>
          <w:szCs w:val="22"/>
        </w:rPr>
        <w:t>Effect estimates: p&lt;</w:t>
      </w:r>
      <w:r w:rsidR="00EF7AE0" w:rsidRPr="005F3AA9">
        <w:rPr>
          <w:sz w:val="22"/>
          <w:szCs w:val="22"/>
        </w:rPr>
        <w:t>:</w:t>
      </w:r>
      <w:r w:rsidR="00047D6B" w:rsidRPr="005F3AA9">
        <w:rPr>
          <w:sz w:val="22"/>
          <w:szCs w:val="22"/>
        </w:rPr>
        <w:t xml:space="preserve"> 0.001: ***; p&lt;</w:t>
      </w:r>
      <w:r w:rsidR="00EF7AE0" w:rsidRPr="005F3AA9">
        <w:rPr>
          <w:sz w:val="22"/>
          <w:szCs w:val="22"/>
        </w:rPr>
        <w:t>:</w:t>
      </w:r>
      <w:r w:rsidR="00047D6B" w:rsidRPr="005F3AA9">
        <w:rPr>
          <w:sz w:val="22"/>
          <w:szCs w:val="22"/>
        </w:rPr>
        <w:t xml:space="preserve"> 0.01: **; p&lt;</w:t>
      </w:r>
      <w:r w:rsidR="00EF7AE0" w:rsidRPr="005F3AA9">
        <w:rPr>
          <w:sz w:val="22"/>
          <w:szCs w:val="22"/>
        </w:rPr>
        <w:t>:</w:t>
      </w:r>
      <w:r w:rsidR="00047D6B" w:rsidRPr="005F3AA9">
        <w:rPr>
          <w:sz w:val="22"/>
          <w:szCs w:val="22"/>
        </w:rPr>
        <w:t xml:space="preserve"> 0.05: *</w:t>
      </w:r>
    </w:p>
    <w:p w14:paraId="01800E0E" w14:textId="17185D53" w:rsidR="003D66E7" w:rsidRPr="005F3AA9" w:rsidRDefault="00D95B79">
      <w:pPr>
        <w:rPr>
          <w:sz w:val="22"/>
          <w:szCs w:val="22"/>
        </w:rPr>
      </w:pPr>
      <w:r w:rsidRPr="005F3AA9">
        <w:rPr>
          <w:sz w:val="22"/>
          <w:szCs w:val="22"/>
        </w:rPr>
        <w:t>Quality Score: 0-</w:t>
      </w:r>
      <w:proofErr w:type="gramStart"/>
      <w:r w:rsidRPr="005F3AA9">
        <w:rPr>
          <w:sz w:val="22"/>
          <w:szCs w:val="22"/>
        </w:rPr>
        <w:t xml:space="preserve">4 </w:t>
      </w:r>
      <w:r w:rsidR="00EF7AE0" w:rsidRPr="005F3AA9">
        <w:rPr>
          <w:sz w:val="22"/>
          <w:szCs w:val="22"/>
        </w:rPr>
        <w:t>:</w:t>
      </w:r>
      <w:proofErr w:type="gramEnd"/>
      <w:r w:rsidRPr="005F3AA9">
        <w:rPr>
          <w:sz w:val="22"/>
          <w:szCs w:val="22"/>
        </w:rPr>
        <w:t xml:space="preserve"> low; 5-8 </w:t>
      </w:r>
      <w:r w:rsidR="00EF7AE0" w:rsidRPr="005F3AA9">
        <w:rPr>
          <w:sz w:val="22"/>
          <w:szCs w:val="22"/>
        </w:rPr>
        <w:t>:</w:t>
      </w:r>
      <w:r w:rsidRPr="005F3AA9">
        <w:rPr>
          <w:sz w:val="22"/>
          <w:szCs w:val="22"/>
        </w:rPr>
        <w:t xml:space="preserve"> moderate; 9-11</w:t>
      </w:r>
      <w:r w:rsidR="003D66E7" w:rsidRPr="005F3AA9">
        <w:rPr>
          <w:sz w:val="22"/>
          <w:szCs w:val="22"/>
        </w:rPr>
        <w:t xml:space="preserve"> </w:t>
      </w:r>
      <w:r w:rsidR="00EF7AE0" w:rsidRPr="005F3AA9">
        <w:rPr>
          <w:sz w:val="22"/>
          <w:szCs w:val="22"/>
        </w:rPr>
        <w:t>:</w:t>
      </w:r>
      <w:r w:rsidR="003D66E7" w:rsidRPr="005F3AA9">
        <w:rPr>
          <w:sz w:val="22"/>
          <w:szCs w:val="22"/>
        </w:rPr>
        <w:t xml:space="preserve"> high</w:t>
      </w:r>
    </w:p>
    <w:p w14:paraId="32E30BB6" w14:textId="510788AE" w:rsidR="00376659" w:rsidRPr="005F3AA9" w:rsidRDefault="00301DBD">
      <w:pPr>
        <w:rPr>
          <w:sz w:val="22"/>
          <w:szCs w:val="22"/>
        </w:rPr>
      </w:pPr>
      <w:r w:rsidRPr="005F3AA9">
        <w:rPr>
          <w:sz w:val="22"/>
          <w:szCs w:val="22"/>
        </w:rPr>
        <w:t>n.s.</w:t>
      </w:r>
      <w:r w:rsidR="00EF7AE0" w:rsidRPr="005F3AA9">
        <w:rPr>
          <w:sz w:val="22"/>
          <w:szCs w:val="22"/>
        </w:rPr>
        <w:t>:</w:t>
      </w:r>
      <w:r w:rsidR="00C61108" w:rsidRPr="005F3AA9">
        <w:rPr>
          <w:sz w:val="22"/>
          <w:szCs w:val="22"/>
        </w:rPr>
        <w:t xml:space="preserve"> no</w:t>
      </w:r>
      <w:r w:rsidRPr="005F3AA9">
        <w:rPr>
          <w:sz w:val="22"/>
          <w:szCs w:val="22"/>
        </w:rPr>
        <w:t>t</w:t>
      </w:r>
      <w:r w:rsidR="00684456" w:rsidRPr="005F3AA9">
        <w:rPr>
          <w:sz w:val="22"/>
          <w:szCs w:val="22"/>
        </w:rPr>
        <w:t xml:space="preserve"> significant; </w:t>
      </w:r>
      <w:r w:rsidR="00976F4F" w:rsidRPr="005F3AA9">
        <w:rPr>
          <w:sz w:val="22"/>
          <w:szCs w:val="22"/>
        </w:rPr>
        <w:t>n.a</w:t>
      </w:r>
      <w:proofErr w:type="gramStart"/>
      <w:r w:rsidR="00976F4F" w:rsidRPr="005F3AA9">
        <w:rPr>
          <w:sz w:val="22"/>
          <w:szCs w:val="22"/>
        </w:rPr>
        <w:t xml:space="preserve">. </w:t>
      </w:r>
      <w:r w:rsidR="00EF7AE0" w:rsidRPr="005F3AA9">
        <w:rPr>
          <w:sz w:val="22"/>
          <w:szCs w:val="22"/>
        </w:rPr>
        <w:t>:</w:t>
      </w:r>
      <w:proofErr w:type="gramEnd"/>
      <w:r w:rsidR="00976F4F" w:rsidRPr="005F3AA9">
        <w:rPr>
          <w:sz w:val="22"/>
          <w:szCs w:val="22"/>
        </w:rPr>
        <w:t xml:space="preserve"> not available</w:t>
      </w:r>
    </w:p>
    <w:p w14:paraId="3245AA45" w14:textId="1358105A" w:rsidR="00DD7342" w:rsidRPr="005F3AA9" w:rsidRDefault="008007E7">
      <w:pPr>
        <w:rPr>
          <w:sz w:val="22"/>
          <w:szCs w:val="22"/>
        </w:rPr>
      </w:pPr>
      <w:r w:rsidRPr="005F3AA9">
        <w:rPr>
          <w:sz w:val="22"/>
          <w:szCs w:val="22"/>
        </w:rPr>
        <w:t xml:space="preserve">a) </w:t>
      </w:r>
      <w:r w:rsidR="00DD7342" w:rsidRPr="005F3AA9">
        <w:rPr>
          <w:sz w:val="22"/>
          <w:szCs w:val="22"/>
        </w:rPr>
        <w:t xml:space="preserve">Categorized intake variable, please </w:t>
      </w:r>
      <w:r w:rsidR="00B51022" w:rsidRPr="005F3AA9">
        <w:rPr>
          <w:sz w:val="22"/>
          <w:szCs w:val="22"/>
        </w:rPr>
        <w:t>see</w:t>
      </w:r>
      <w:r w:rsidR="00DD7342" w:rsidRPr="005F3AA9">
        <w:rPr>
          <w:sz w:val="22"/>
          <w:szCs w:val="22"/>
        </w:rPr>
        <w:t xml:space="preserve"> original manuscript for </w:t>
      </w:r>
      <w:r w:rsidR="00B51022" w:rsidRPr="005F3AA9">
        <w:rPr>
          <w:sz w:val="22"/>
          <w:szCs w:val="22"/>
        </w:rPr>
        <w:t>further</w:t>
      </w:r>
      <w:r w:rsidR="00DD7342" w:rsidRPr="005F3AA9">
        <w:rPr>
          <w:sz w:val="22"/>
          <w:szCs w:val="22"/>
        </w:rPr>
        <w:t xml:space="preserve"> details</w:t>
      </w:r>
    </w:p>
    <w:p w14:paraId="2B36A406" w14:textId="77777777" w:rsidR="000F5752" w:rsidRDefault="000F5752" w:rsidP="00F94371">
      <w:pPr>
        <w:rPr>
          <w:sz w:val="22"/>
          <w:szCs w:val="22"/>
        </w:rPr>
      </w:pPr>
    </w:p>
    <w:p w14:paraId="6A3F47F4" w14:textId="77777777" w:rsidR="000F5752" w:rsidRPr="005F3AA9" w:rsidRDefault="000F5752" w:rsidP="00F94371">
      <w:pPr>
        <w:rPr>
          <w:sz w:val="22"/>
          <w:szCs w:val="22"/>
        </w:rPr>
      </w:pPr>
    </w:p>
    <w:p w14:paraId="4F0710B0" w14:textId="2CB54107" w:rsidR="00F94371" w:rsidRPr="005F3AA9" w:rsidRDefault="00684456">
      <w:pPr>
        <w:rPr>
          <w:b/>
          <w:sz w:val="22"/>
          <w:szCs w:val="22"/>
        </w:rPr>
      </w:pPr>
      <w:r w:rsidRPr="005F3AA9">
        <w:rPr>
          <w:b/>
          <w:sz w:val="22"/>
          <w:szCs w:val="22"/>
        </w:rPr>
        <w:t>Abbreviations:</w:t>
      </w:r>
    </w:p>
    <w:p w14:paraId="49D0662E" w14:textId="0DE72AE6" w:rsidR="00684456" w:rsidRPr="005F3AA9" w:rsidRDefault="000F5752" w:rsidP="00684456">
      <w:pPr>
        <w:rPr>
          <w:sz w:val="22"/>
          <w:szCs w:val="22"/>
        </w:rPr>
      </w:pPr>
      <w:r>
        <w:rPr>
          <w:sz w:val="22"/>
          <w:szCs w:val="22"/>
        </w:rPr>
        <w:t>ANCOVA:</w:t>
      </w:r>
      <w:r>
        <w:rPr>
          <w:sz w:val="22"/>
          <w:szCs w:val="22"/>
        </w:rPr>
        <w:tab/>
      </w:r>
      <w:r w:rsidR="00684456" w:rsidRPr="005F3AA9">
        <w:rPr>
          <w:sz w:val="22"/>
          <w:szCs w:val="22"/>
        </w:rPr>
        <w:t>Analysis of Covariance</w:t>
      </w:r>
    </w:p>
    <w:p w14:paraId="448FD4E7" w14:textId="3D8E0F21" w:rsidR="004A12B6" w:rsidRPr="005F3AA9" w:rsidRDefault="007A0500">
      <w:pPr>
        <w:rPr>
          <w:sz w:val="22"/>
          <w:szCs w:val="22"/>
        </w:rPr>
      </w:pPr>
      <w:r>
        <w:rPr>
          <w:sz w:val="22"/>
          <w:szCs w:val="22"/>
        </w:rPr>
        <w:t>DGI-CA</w:t>
      </w:r>
      <w:r w:rsidR="00EF7AE0" w:rsidRPr="005F3AA9">
        <w:rPr>
          <w:sz w:val="22"/>
          <w:szCs w:val="22"/>
        </w:rPr>
        <w:t>:</w:t>
      </w:r>
      <w:r w:rsidR="004A12B6" w:rsidRPr="005F3AA9">
        <w:rPr>
          <w:sz w:val="22"/>
          <w:szCs w:val="22"/>
        </w:rPr>
        <w:t xml:space="preserve"> </w:t>
      </w:r>
      <w:r w:rsidR="000F5752">
        <w:rPr>
          <w:sz w:val="22"/>
          <w:szCs w:val="22"/>
        </w:rPr>
        <w:tab/>
      </w:r>
      <w:r w:rsidR="004A12B6" w:rsidRPr="005F3AA9">
        <w:rPr>
          <w:sz w:val="22"/>
          <w:szCs w:val="22"/>
        </w:rPr>
        <w:t>Dietary Guideline Index for Children and Adolescents</w:t>
      </w:r>
    </w:p>
    <w:p w14:paraId="04938266" w14:textId="481F4CB6" w:rsidR="004A12B6" w:rsidRPr="005F3AA9" w:rsidRDefault="007A0500" w:rsidP="004A12B6">
      <w:pPr>
        <w:rPr>
          <w:sz w:val="22"/>
          <w:szCs w:val="22"/>
        </w:rPr>
      </w:pPr>
      <w:r>
        <w:rPr>
          <w:sz w:val="22"/>
          <w:szCs w:val="22"/>
        </w:rPr>
        <w:t>DHA</w:t>
      </w:r>
      <w:r w:rsidR="00EF7AE0" w:rsidRPr="005F3AA9">
        <w:rPr>
          <w:sz w:val="22"/>
          <w:szCs w:val="22"/>
        </w:rPr>
        <w:t>:</w:t>
      </w:r>
      <w:r w:rsidR="004A12B6" w:rsidRPr="005F3AA9">
        <w:rPr>
          <w:sz w:val="22"/>
          <w:szCs w:val="22"/>
        </w:rPr>
        <w:t xml:space="preserve"> </w:t>
      </w:r>
      <w:r w:rsidR="000F5752">
        <w:rPr>
          <w:sz w:val="22"/>
          <w:szCs w:val="22"/>
        </w:rPr>
        <w:tab/>
      </w:r>
      <w:r w:rsidR="000F5752">
        <w:rPr>
          <w:sz w:val="22"/>
          <w:szCs w:val="22"/>
        </w:rPr>
        <w:tab/>
      </w:r>
      <w:r w:rsidR="004A12B6" w:rsidRPr="005F3AA9">
        <w:rPr>
          <w:sz w:val="22"/>
          <w:szCs w:val="22"/>
        </w:rPr>
        <w:t>Decosahexaenoic acid</w:t>
      </w:r>
    </w:p>
    <w:p w14:paraId="14DD3052" w14:textId="73CEBD87" w:rsidR="004A12B6" w:rsidRPr="005F3AA9" w:rsidRDefault="007A0500">
      <w:pPr>
        <w:rPr>
          <w:sz w:val="22"/>
          <w:szCs w:val="22"/>
        </w:rPr>
      </w:pPr>
      <w:r>
        <w:rPr>
          <w:sz w:val="22"/>
          <w:szCs w:val="22"/>
        </w:rPr>
        <w:t>DPA</w:t>
      </w:r>
      <w:r w:rsidR="00EF7AE0" w:rsidRPr="005F3AA9">
        <w:rPr>
          <w:sz w:val="22"/>
          <w:szCs w:val="22"/>
        </w:rPr>
        <w:t>:</w:t>
      </w:r>
      <w:r w:rsidR="004A12B6" w:rsidRPr="005F3AA9">
        <w:rPr>
          <w:sz w:val="22"/>
          <w:szCs w:val="22"/>
        </w:rPr>
        <w:t xml:space="preserve"> </w:t>
      </w:r>
      <w:r w:rsidR="000F5752">
        <w:rPr>
          <w:sz w:val="22"/>
          <w:szCs w:val="22"/>
        </w:rPr>
        <w:tab/>
      </w:r>
      <w:r w:rsidR="000F5752">
        <w:rPr>
          <w:sz w:val="22"/>
          <w:szCs w:val="22"/>
        </w:rPr>
        <w:tab/>
      </w:r>
      <w:r w:rsidR="004A12B6" w:rsidRPr="005F3AA9">
        <w:rPr>
          <w:sz w:val="22"/>
          <w:szCs w:val="22"/>
        </w:rPr>
        <w:t>Decosapentaenoic acid</w:t>
      </w:r>
    </w:p>
    <w:p w14:paraId="2411ADF9" w14:textId="5D49D4F5" w:rsidR="004A12B6" w:rsidRPr="005F3AA9" w:rsidRDefault="007A0500">
      <w:pPr>
        <w:rPr>
          <w:sz w:val="22"/>
          <w:szCs w:val="22"/>
        </w:rPr>
      </w:pPr>
      <w:r>
        <w:rPr>
          <w:sz w:val="22"/>
          <w:szCs w:val="22"/>
        </w:rPr>
        <w:t>DQI-A</w:t>
      </w:r>
      <w:r w:rsidR="00EF7AE0" w:rsidRPr="005F3AA9">
        <w:rPr>
          <w:sz w:val="22"/>
          <w:szCs w:val="22"/>
        </w:rPr>
        <w:t>:</w:t>
      </w:r>
      <w:r w:rsidR="004A12B6" w:rsidRPr="005F3AA9">
        <w:rPr>
          <w:sz w:val="22"/>
          <w:szCs w:val="22"/>
        </w:rPr>
        <w:t xml:space="preserve"> </w:t>
      </w:r>
      <w:r w:rsidR="000F5752">
        <w:rPr>
          <w:sz w:val="22"/>
          <w:szCs w:val="22"/>
        </w:rPr>
        <w:tab/>
      </w:r>
      <w:r w:rsidR="000F5752">
        <w:rPr>
          <w:sz w:val="22"/>
          <w:szCs w:val="22"/>
        </w:rPr>
        <w:tab/>
      </w:r>
      <w:r w:rsidR="004A12B6" w:rsidRPr="005F3AA9">
        <w:rPr>
          <w:sz w:val="22"/>
          <w:szCs w:val="22"/>
        </w:rPr>
        <w:t xml:space="preserve">Dietary quality index </w:t>
      </w:r>
    </w:p>
    <w:p w14:paraId="4EDCB3CC" w14:textId="747BB103" w:rsidR="004A12B6" w:rsidRPr="005F3AA9" w:rsidRDefault="007A0500">
      <w:pPr>
        <w:rPr>
          <w:sz w:val="22"/>
          <w:szCs w:val="22"/>
        </w:rPr>
      </w:pPr>
      <w:r>
        <w:rPr>
          <w:sz w:val="22"/>
          <w:szCs w:val="22"/>
        </w:rPr>
        <w:t>EPA</w:t>
      </w:r>
      <w:r w:rsidR="00EF7AE0" w:rsidRPr="005F3AA9">
        <w:rPr>
          <w:sz w:val="22"/>
          <w:szCs w:val="22"/>
        </w:rPr>
        <w:t>:</w:t>
      </w:r>
      <w:r w:rsidR="004A12B6" w:rsidRPr="005F3AA9">
        <w:rPr>
          <w:sz w:val="22"/>
          <w:szCs w:val="22"/>
        </w:rPr>
        <w:t xml:space="preserve"> </w:t>
      </w:r>
      <w:r w:rsidR="000F5752">
        <w:rPr>
          <w:sz w:val="22"/>
          <w:szCs w:val="22"/>
        </w:rPr>
        <w:tab/>
      </w:r>
      <w:r w:rsidR="000F5752">
        <w:rPr>
          <w:sz w:val="22"/>
          <w:szCs w:val="22"/>
        </w:rPr>
        <w:tab/>
      </w:r>
      <w:r w:rsidR="004A12B6" w:rsidRPr="005F3AA9">
        <w:rPr>
          <w:sz w:val="22"/>
          <w:szCs w:val="22"/>
        </w:rPr>
        <w:t>Eicosapentaenoic acid</w:t>
      </w:r>
    </w:p>
    <w:p w14:paraId="104EF72D" w14:textId="4842C384" w:rsidR="00684456" w:rsidRPr="005F3AA9" w:rsidRDefault="007A0500" w:rsidP="00684456">
      <w:pPr>
        <w:rPr>
          <w:sz w:val="22"/>
          <w:szCs w:val="22"/>
        </w:rPr>
      </w:pPr>
      <w:r>
        <w:rPr>
          <w:sz w:val="22"/>
          <w:szCs w:val="22"/>
        </w:rPr>
        <w:t>FA</w:t>
      </w:r>
      <w:r w:rsidR="00684456" w:rsidRPr="005F3AA9">
        <w:rPr>
          <w:sz w:val="22"/>
          <w:szCs w:val="22"/>
        </w:rPr>
        <w:t xml:space="preserve">: </w:t>
      </w:r>
      <w:r w:rsidR="000F5752">
        <w:rPr>
          <w:sz w:val="22"/>
          <w:szCs w:val="22"/>
        </w:rPr>
        <w:tab/>
      </w:r>
      <w:r w:rsidR="000F5752">
        <w:rPr>
          <w:sz w:val="22"/>
          <w:szCs w:val="22"/>
        </w:rPr>
        <w:tab/>
      </w:r>
      <w:r w:rsidR="00684456" w:rsidRPr="005F3AA9">
        <w:rPr>
          <w:sz w:val="22"/>
          <w:szCs w:val="22"/>
        </w:rPr>
        <w:t>Fatty acids</w:t>
      </w:r>
    </w:p>
    <w:p w14:paraId="0B264ECA" w14:textId="44536982" w:rsidR="00684456" w:rsidRPr="005F3AA9" w:rsidRDefault="00684456" w:rsidP="00684456">
      <w:pPr>
        <w:rPr>
          <w:sz w:val="22"/>
          <w:szCs w:val="22"/>
        </w:rPr>
      </w:pPr>
      <w:r w:rsidRPr="005F3AA9">
        <w:rPr>
          <w:sz w:val="22"/>
          <w:szCs w:val="22"/>
        </w:rPr>
        <w:t>FFQ:</w:t>
      </w:r>
      <w:r w:rsidR="007A0500">
        <w:rPr>
          <w:sz w:val="22"/>
          <w:szCs w:val="22"/>
        </w:rPr>
        <w:t xml:space="preserve"> </w:t>
      </w:r>
      <w:r w:rsidR="000F5752">
        <w:rPr>
          <w:sz w:val="22"/>
          <w:szCs w:val="22"/>
        </w:rPr>
        <w:tab/>
      </w:r>
      <w:r w:rsidR="000F5752">
        <w:rPr>
          <w:sz w:val="22"/>
          <w:szCs w:val="22"/>
        </w:rPr>
        <w:tab/>
      </w:r>
      <w:r w:rsidRPr="005F3AA9">
        <w:rPr>
          <w:sz w:val="22"/>
          <w:szCs w:val="22"/>
        </w:rPr>
        <w:t>Food Frequency Questionnaire</w:t>
      </w:r>
    </w:p>
    <w:p w14:paraId="66A73C88" w14:textId="4F036FCD" w:rsidR="00684456" w:rsidRPr="005F3AA9" w:rsidRDefault="00684456" w:rsidP="00684456">
      <w:pPr>
        <w:rPr>
          <w:sz w:val="22"/>
          <w:szCs w:val="22"/>
        </w:rPr>
      </w:pPr>
      <w:r w:rsidRPr="005F3AA9">
        <w:rPr>
          <w:sz w:val="22"/>
          <w:szCs w:val="22"/>
        </w:rPr>
        <w:t xml:space="preserve">F&amp;V Index: </w:t>
      </w:r>
      <w:r w:rsidR="000F5752">
        <w:rPr>
          <w:sz w:val="22"/>
          <w:szCs w:val="22"/>
        </w:rPr>
        <w:tab/>
      </w:r>
      <w:r w:rsidRPr="005F3AA9">
        <w:rPr>
          <w:sz w:val="22"/>
          <w:szCs w:val="22"/>
        </w:rPr>
        <w:t>Fruit and Vegetable Index</w:t>
      </w:r>
    </w:p>
    <w:p w14:paraId="7E536BBE" w14:textId="51E4E191" w:rsidR="00684456" w:rsidRPr="005F3AA9" w:rsidRDefault="007A0500" w:rsidP="00684456">
      <w:pPr>
        <w:rPr>
          <w:sz w:val="22"/>
          <w:szCs w:val="22"/>
        </w:rPr>
      </w:pPr>
      <w:r>
        <w:rPr>
          <w:sz w:val="22"/>
          <w:szCs w:val="22"/>
        </w:rPr>
        <w:t>GEE</w:t>
      </w:r>
      <w:r w:rsidR="00684456" w:rsidRPr="005F3AA9">
        <w:rPr>
          <w:sz w:val="22"/>
          <w:szCs w:val="22"/>
        </w:rPr>
        <w:t xml:space="preserve">: </w:t>
      </w:r>
      <w:r w:rsidR="000F5752">
        <w:rPr>
          <w:sz w:val="22"/>
          <w:szCs w:val="22"/>
        </w:rPr>
        <w:tab/>
      </w:r>
      <w:r w:rsidR="000F5752">
        <w:rPr>
          <w:sz w:val="22"/>
          <w:szCs w:val="22"/>
        </w:rPr>
        <w:tab/>
      </w:r>
      <w:r w:rsidR="00684456" w:rsidRPr="005F3AA9">
        <w:rPr>
          <w:sz w:val="22"/>
          <w:szCs w:val="22"/>
        </w:rPr>
        <w:t>Generalised estimation equasions</w:t>
      </w:r>
    </w:p>
    <w:p w14:paraId="0DE38F6E" w14:textId="54AE4633" w:rsidR="00684456" w:rsidRPr="005F3AA9" w:rsidRDefault="007A0500" w:rsidP="00684456">
      <w:pPr>
        <w:rPr>
          <w:sz w:val="22"/>
          <w:szCs w:val="22"/>
        </w:rPr>
      </w:pPr>
      <w:r>
        <w:rPr>
          <w:sz w:val="22"/>
          <w:szCs w:val="22"/>
        </w:rPr>
        <w:t>HFD</w:t>
      </w:r>
      <w:r w:rsidR="00684456" w:rsidRPr="005F3AA9">
        <w:rPr>
          <w:sz w:val="22"/>
          <w:szCs w:val="22"/>
        </w:rPr>
        <w:t xml:space="preserve">: </w:t>
      </w:r>
      <w:r w:rsidR="000F5752">
        <w:rPr>
          <w:sz w:val="22"/>
          <w:szCs w:val="22"/>
        </w:rPr>
        <w:tab/>
      </w:r>
      <w:r w:rsidR="000F5752">
        <w:rPr>
          <w:sz w:val="22"/>
          <w:szCs w:val="22"/>
        </w:rPr>
        <w:tab/>
      </w:r>
      <w:r w:rsidR="00684456" w:rsidRPr="005F3AA9">
        <w:rPr>
          <w:sz w:val="22"/>
          <w:szCs w:val="22"/>
        </w:rPr>
        <w:t>Healthy Food Diversity Index</w:t>
      </w:r>
    </w:p>
    <w:p w14:paraId="6E022309" w14:textId="3CC7FA27" w:rsidR="00684456" w:rsidRPr="005F3AA9" w:rsidRDefault="007A0500" w:rsidP="00684456">
      <w:pPr>
        <w:rPr>
          <w:sz w:val="22"/>
          <w:szCs w:val="22"/>
        </w:rPr>
      </w:pPr>
      <w:r>
        <w:rPr>
          <w:sz w:val="22"/>
          <w:szCs w:val="22"/>
        </w:rPr>
        <w:t>HuSKY</w:t>
      </w:r>
      <w:r w:rsidR="00684456" w:rsidRPr="005F3AA9">
        <w:rPr>
          <w:sz w:val="22"/>
          <w:szCs w:val="22"/>
        </w:rPr>
        <w:t xml:space="preserve">: </w:t>
      </w:r>
      <w:r w:rsidR="000F5752">
        <w:rPr>
          <w:sz w:val="22"/>
          <w:szCs w:val="22"/>
        </w:rPr>
        <w:tab/>
      </w:r>
      <w:r w:rsidR="00684456" w:rsidRPr="005F3AA9">
        <w:rPr>
          <w:sz w:val="22"/>
          <w:szCs w:val="22"/>
        </w:rPr>
        <w:t>Healthy Nutrition Score for Kids and Youth</w:t>
      </w:r>
    </w:p>
    <w:p w14:paraId="2C719B8E" w14:textId="5ED48C06" w:rsidR="00684456" w:rsidRPr="005F3AA9" w:rsidRDefault="007A0500" w:rsidP="00684456">
      <w:pPr>
        <w:rPr>
          <w:b/>
          <w:sz w:val="22"/>
          <w:szCs w:val="22"/>
        </w:rPr>
      </w:pPr>
      <w:r>
        <w:rPr>
          <w:sz w:val="22"/>
          <w:szCs w:val="22"/>
        </w:rPr>
        <w:t>IFI</w:t>
      </w:r>
      <w:r w:rsidR="00684456" w:rsidRPr="005F3AA9">
        <w:rPr>
          <w:sz w:val="22"/>
          <w:szCs w:val="22"/>
        </w:rPr>
        <w:t xml:space="preserve">: </w:t>
      </w:r>
      <w:r w:rsidR="000F5752">
        <w:rPr>
          <w:sz w:val="22"/>
          <w:szCs w:val="22"/>
        </w:rPr>
        <w:tab/>
      </w:r>
      <w:r w:rsidR="000F5752">
        <w:rPr>
          <w:sz w:val="22"/>
          <w:szCs w:val="22"/>
        </w:rPr>
        <w:tab/>
      </w:r>
      <w:r w:rsidR="00684456" w:rsidRPr="005F3AA9">
        <w:rPr>
          <w:sz w:val="22"/>
          <w:szCs w:val="22"/>
        </w:rPr>
        <w:t>Indicator Food Index</w:t>
      </w:r>
      <w:r w:rsidR="00684456" w:rsidRPr="005F3AA9">
        <w:rPr>
          <w:b/>
          <w:sz w:val="22"/>
          <w:szCs w:val="22"/>
        </w:rPr>
        <w:t xml:space="preserve"> </w:t>
      </w:r>
    </w:p>
    <w:p w14:paraId="406D397D" w14:textId="1B0CA490" w:rsidR="00684456" w:rsidRPr="005F3AA9" w:rsidRDefault="00684456" w:rsidP="00684456">
      <w:pPr>
        <w:rPr>
          <w:sz w:val="22"/>
          <w:szCs w:val="22"/>
        </w:rPr>
      </w:pPr>
      <w:r w:rsidRPr="005F3AA9">
        <w:rPr>
          <w:sz w:val="22"/>
          <w:szCs w:val="22"/>
        </w:rPr>
        <w:t xml:space="preserve">MUFA: </w:t>
      </w:r>
      <w:r w:rsidR="000F5752">
        <w:rPr>
          <w:sz w:val="22"/>
          <w:szCs w:val="22"/>
        </w:rPr>
        <w:tab/>
      </w:r>
      <w:r w:rsidR="000F5752">
        <w:rPr>
          <w:sz w:val="22"/>
          <w:szCs w:val="22"/>
        </w:rPr>
        <w:tab/>
      </w:r>
      <w:r w:rsidRPr="005F3AA9">
        <w:rPr>
          <w:sz w:val="22"/>
          <w:szCs w:val="22"/>
        </w:rPr>
        <w:t>Monounsaturated Fatty Acids</w:t>
      </w:r>
    </w:p>
    <w:p w14:paraId="39433678" w14:textId="4F11EEBF" w:rsidR="00684456" w:rsidRPr="005F3AA9" w:rsidRDefault="00684456" w:rsidP="00684456">
      <w:pPr>
        <w:rPr>
          <w:sz w:val="22"/>
          <w:szCs w:val="22"/>
        </w:rPr>
      </w:pPr>
      <w:r w:rsidRPr="005F3AA9">
        <w:rPr>
          <w:sz w:val="22"/>
          <w:szCs w:val="22"/>
        </w:rPr>
        <w:t xml:space="preserve">PUFA: </w:t>
      </w:r>
      <w:r w:rsidR="000F5752">
        <w:rPr>
          <w:sz w:val="22"/>
          <w:szCs w:val="22"/>
        </w:rPr>
        <w:tab/>
      </w:r>
      <w:r w:rsidR="000F5752">
        <w:rPr>
          <w:sz w:val="22"/>
          <w:szCs w:val="22"/>
        </w:rPr>
        <w:tab/>
      </w:r>
      <w:r w:rsidRPr="005F3AA9">
        <w:rPr>
          <w:sz w:val="22"/>
          <w:szCs w:val="22"/>
        </w:rPr>
        <w:t>Polyunsaturated Fatty Acids</w:t>
      </w:r>
    </w:p>
    <w:p w14:paraId="628D6D10" w14:textId="7E00E555" w:rsidR="00684456" w:rsidRPr="005F3AA9" w:rsidRDefault="007A0500" w:rsidP="00684456">
      <w:pPr>
        <w:rPr>
          <w:sz w:val="22"/>
          <w:szCs w:val="22"/>
        </w:rPr>
      </w:pPr>
      <w:r>
        <w:rPr>
          <w:sz w:val="22"/>
          <w:szCs w:val="22"/>
        </w:rPr>
        <w:t>RFS</w:t>
      </w:r>
      <w:r w:rsidR="00684456" w:rsidRPr="005F3AA9">
        <w:rPr>
          <w:sz w:val="22"/>
          <w:szCs w:val="22"/>
        </w:rPr>
        <w:t xml:space="preserve">: </w:t>
      </w:r>
      <w:r w:rsidR="000F5752">
        <w:rPr>
          <w:sz w:val="22"/>
          <w:szCs w:val="22"/>
        </w:rPr>
        <w:tab/>
      </w:r>
      <w:r w:rsidR="000F5752">
        <w:rPr>
          <w:sz w:val="22"/>
          <w:szCs w:val="22"/>
        </w:rPr>
        <w:tab/>
      </w:r>
      <w:r w:rsidR="00684456" w:rsidRPr="005F3AA9">
        <w:rPr>
          <w:sz w:val="22"/>
          <w:szCs w:val="22"/>
        </w:rPr>
        <w:t xml:space="preserve">Recommended Food Score </w:t>
      </w:r>
    </w:p>
    <w:p w14:paraId="669DE5FD" w14:textId="036AE6D1" w:rsidR="00684456" w:rsidRPr="005F3AA9" w:rsidRDefault="00684456" w:rsidP="00684456">
      <w:pPr>
        <w:rPr>
          <w:sz w:val="22"/>
          <w:szCs w:val="22"/>
        </w:rPr>
      </w:pPr>
      <w:r w:rsidRPr="005F3AA9">
        <w:rPr>
          <w:sz w:val="22"/>
          <w:szCs w:val="22"/>
        </w:rPr>
        <w:t xml:space="preserve">SFA: </w:t>
      </w:r>
      <w:r w:rsidR="000F5752">
        <w:rPr>
          <w:sz w:val="22"/>
          <w:szCs w:val="22"/>
        </w:rPr>
        <w:tab/>
      </w:r>
      <w:r w:rsidR="000F5752">
        <w:rPr>
          <w:sz w:val="22"/>
          <w:szCs w:val="22"/>
        </w:rPr>
        <w:tab/>
      </w:r>
      <w:r w:rsidRPr="005F3AA9">
        <w:rPr>
          <w:sz w:val="22"/>
          <w:szCs w:val="22"/>
        </w:rPr>
        <w:t>Saturated Fatty Acids</w:t>
      </w:r>
    </w:p>
    <w:p w14:paraId="3E306818" w14:textId="372599FF" w:rsidR="00CA78D9" w:rsidRDefault="007A0500">
      <w:pPr>
        <w:rPr>
          <w:sz w:val="22"/>
          <w:szCs w:val="22"/>
        </w:rPr>
      </w:pPr>
      <w:r>
        <w:rPr>
          <w:sz w:val="22"/>
          <w:szCs w:val="22"/>
        </w:rPr>
        <w:t>SSB</w:t>
      </w:r>
      <w:r w:rsidR="00AD2E43">
        <w:rPr>
          <w:sz w:val="22"/>
          <w:szCs w:val="22"/>
        </w:rPr>
        <w:t xml:space="preserve">: </w:t>
      </w:r>
      <w:r w:rsidR="000F5752">
        <w:rPr>
          <w:sz w:val="22"/>
          <w:szCs w:val="22"/>
        </w:rPr>
        <w:tab/>
      </w:r>
      <w:r w:rsidR="000F5752">
        <w:rPr>
          <w:sz w:val="22"/>
          <w:szCs w:val="22"/>
        </w:rPr>
        <w:tab/>
      </w:r>
      <w:r w:rsidR="00AD2E43">
        <w:rPr>
          <w:sz w:val="22"/>
          <w:szCs w:val="22"/>
        </w:rPr>
        <w:t>Sugar sweetened beverages</w:t>
      </w:r>
    </w:p>
    <w:p w14:paraId="3464AA50" w14:textId="77777777" w:rsidR="00205B24" w:rsidRDefault="00205B24">
      <w:pPr>
        <w:rPr>
          <w:sz w:val="22"/>
          <w:szCs w:val="22"/>
        </w:rPr>
      </w:pPr>
    </w:p>
    <w:p w14:paraId="14E69203" w14:textId="77777777" w:rsidR="00205B24" w:rsidRDefault="00205B24">
      <w:pPr>
        <w:rPr>
          <w:sz w:val="22"/>
          <w:szCs w:val="22"/>
        </w:rPr>
      </w:pPr>
    </w:p>
    <w:p w14:paraId="6C7C337C" w14:textId="77777777" w:rsidR="00205B24" w:rsidRDefault="00205B24">
      <w:pPr>
        <w:rPr>
          <w:sz w:val="22"/>
          <w:szCs w:val="22"/>
        </w:rPr>
      </w:pPr>
    </w:p>
    <w:p w14:paraId="3CD50400" w14:textId="23008D77" w:rsidR="00205B24" w:rsidRPr="002E266B" w:rsidRDefault="00205B24" w:rsidP="00C32A2A">
      <w:pPr>
        <w:rPr>
          <w:b/>
        </w:rPr>
      </w:pPr>
      <w:r w:rsidRPr="00205B24">
        <w:rPr>
          <w:b/>
        </w:rPr>
        <w:t>References</w:t>
      </w:r>
    </w:p>
    <w:p w14:paraId="5C2AACCA" w14:textId="77777777" w:rsidR="00205B24" w:rsidRDefault="00205B24" w:rsidP="00C32A2A"/>
    <w:p w14:paraId="620EC19E" w14:textId="1E40AEEA" w:rsidR="003B2326" w:rsidRDefault="00511FE0" w:rsidP="003B2326">
      <w:pPr>
        <w:ind w:left="993" w:hanging="709"/>
      </w:pPr>
      <w:r>
        <w:t>1.</w:t>
      </w:r>
      <w:r>
        <w:tab/>
        <w:t>Ambrosini GL, Huang RC, Mori TA, Hands BP, O'Sullivan TA, de Klerk NH, Beilin LJ, Oddy WH: Dietary patterns and markers for the metabolic syndrome in Australian adolescents. Nutrition Metabolism and Cardiovascular Diseases 2010, 20:274-283.</w:t>
      </w:r>
    </w:p>
    <w:p w14:paraId="237B9488" w14:textId="77777777" w:rsidR="003B2326" w:rsidRDefault="003B2326" w:rsidP="003B2326">
      <w:pPr>
        <w:ind w:left="993" w:hanging="709"/>
      </w:pPr>
    </w:p>
    <w:p w14:paraId="4E9F9191" w14:textId="77777777" w:rsidR="00511FE0" w:rsidRDefault="00511FE0" w:rsidP="003B2326">
      <w:pPr>
        <w:ind w:left="993" w:hanging="709"/>
      </w:pPr>
      <w:r>
        <w:t>2.</w:t>
      </w:r>
      <w:r>
        <w:tab/>
        <w:t xml:space="preserve">Ambrosini GL, Oddy WH, Huang RC, Mori TA, Beilin LJ, Jebb SA: Prospective associations between sugar-sweetened beverage intakes and cardiometabolic risk factors in adolescents. </w:t>
      </w:r>
      <w:proofErr w:type="gramStart"/>
      <w:r>
        <w:t>Am</w:t>
      </w:r>
      <w:proofErr w:type="gramEnd"/>
      <w:r>
        <w:t xml:space="preserve"> J Clin Nutr 2013, 98:327-334.</w:t>
      </w:r>
    </w:p>
    <w:p w14:paraId="56FDF414" w14:textId="77777777" w:rsidR="003B2326" w:rsidRDefault="003B2326" w:rsidP="003B2326">
      <w:pPr>
        <w:ind w:left="993" w:hanging="709"/>
      </w:pPr>
    </w:p>
    <w:p w14:paraId="5AA036A6" w14:textId="77777777" w:rsidR="00511FE0" w:rsidRDefault="00511FE0" w:rsidP="003B2326">
      <w:pPr>
        <w:ind w:left="993" w:hanging="709"/>
      </w:pPr>
      <w:r>
        <w:t>3.</w:t>
      </w:r>
      <w:r>
        <w:tab/>
        <w:t>Appannah G, Pot GK, Huang RC, Oddy WH, Beilin LJ, Mori TA, Jebb SA, Ambrosini GL: Identification of a dietary pattern associated with greater cardiometabolic risk in adolescence. Nutr Metab Cardiovasc Dis 2015, 25:643-650.</w:t>
      </w:r>
    </w:p>
    <w:p w14:paraId="678998D3" w14:textId="77777777" w:rsidR="003B2326" w:rsidRDefault="003B2326" w:rsidP="003B2326">
      <w:pPr>
        <w:ind w:left="993" w:hanging="709"/>
      </w:pPr>
    </w:p>
    <w:p w14:paraId="4F5D6960" w14:textId="77777777" w:rsidR="00511FE0" w:rsidRDefault="00511FE0" w:rsidP="003B2326">
      <w:pPr>
        <w:ind w:left="993" w:hanging="709"/>
      </w:pPr>
      <w:r>
        <w:t>4.</w:t>
      </w:r>
      <w:r>
        <w:tab/>
        <w:t xml:space="preserve">Au LE, Economos CD, Goodman E, Houser RF, Must </w:t>
      </w:r>
      <w:proofErr w:type="gramStart"/>
      <w:r>
        <w:t>A</w:t>
      </w:r>
      <w:proofErr w:type="gramEnd"/>
      <w:r>
        <w:t>, Chomitz VR, Morgan EH, Sacheck JM: Dietary intake and cardiometabolic risk in ethnically diverse urban schoolchildren. J Acad Nutr Diet 2012, 112:1815-1821.</w:t>
      </w:r>
    </w:p>
    <w:p w14:paraId="24B8D6A2" w14:textId="77777777" w:rsidR="003B2326" w:rsidRDefault="003B2326" w:rsidP="003B2326">
      <w:pPr>
        <w:ind w:left="993" w:hanging="709"/>
      </w:pPr>
    </w:p>
    <w:p w14:paraId="4DA0775E" w14:textId="77777777" w:rsidR="00511FE0" w:rsidRDefault="00511FE0" w:rsidP="003B2326">
      <w:pPr>
        <w:ind w:left="993" w:hanging="709"/>
      </w:pPr>
      <w:r>
        <w:t>5.</w:t>
      </w:r>
      <w:r>
        <w:tab/>
        <w:t>Bel-Serrat S, Mouratidou T, Huybrechts I, Labayen I, Cuenca-Garcia M, Palacios G, Breidenassel C, Molnar D, Roccaldo R, Widhalm K, et al: Associations between macronutrient intake and serum lipid profile depend on body fat in European adolescents: the Healthy Lifestyle in Europe by Nutrition in Adolescence (HELENA) study. British Journal of Nutrition 2014, 112:2049-2059.</w:t>
      </w:r>
    </w:p>
    <w:p w14:paraId="46409545" w14:textId="77777777" w:rsidR="003B2326" w:rsidRDefault="003B2326" w:rsidP="003B2326">
      <w:pPr>
        <w:ind w:left="993" w:hanging="709"/>
      </w:pPr>
    </w:p>
    <w:p w14:paraId="201035C8" w14:textId="77777777" w:rsidR="00511FE0" w:rsidRDefault="00511FE0" w:rsidP="003B2326">
      <w:pPr>
        <w:ind w:left="993" w:hanging="709"/>
      </w:pPr>
      <w:r>
        <w:t>6.</w:t>
      </w:r>
      <w:r>
        <w:tab/>
        <w:t>Bel-Serrat S, Mouratidou T, Huybrechts I, Cuenca-Garcia M, Manios Y, Gomez-Martinez S, Molnar D, Kafatos A, Gottrand F, Widhalm K, et al: The role of dietary fat on the association between dietary amino acids and serum lipid profile in European adolescents participating in the HELENA Study. Eur J Clin Nutr 2014, 68:464-473.</w:t>
      </w:r>
    </w:p>
    <w:p w14:paraId="36AB4E76" w14:textId="77777777" w:rsidR="003B2326" w:rsidRDefault="003B2326" w:rsidP="003B2326">
      <w:pPr>
        <w:ind w:left="993" w:hanging="709"/>
      </w:pPr>
    </w:p>
    <w:p w14:paraId="28EBEAF6" w14:textId="77777777" w:rsidR="00511FE0" w:rsidRDefault="00511FE0" w:rsidP="003B2326">
      <w:pPr>
        <w:ind w:left="993" w:hanging="709"/>
      </w:pPr>
      <w:r>
        <w:t>7.</w:t>
      </w:r>
      <w:r>
        <w:tab/>
        <w:t xml:space="preserve">Bremer AA, Auinger P, </w:t>
      </w:r>
      <w:proofErr w:type="gramStart"/>
      <w:r>
        <w:t>Byrd</w:t>
      </w:r>
      <w:proofErr w:type="gramEnd"/>
      <w:r>
        <w:t xml:space="preserve"> RS: Relationship between insulin resistance-associated metabolic parameters and anthropometric measurements with sugar-sweetened beverage intake and physical activity levels in US adolescents: findings from the 1999-2004 National Health and Nutrition Examination Survey. Arch Pediatr Adolesc Med 2009, 163:328-335.</w:t>
      </w:r>
    </w:p>
    <w:p w14:paraId="64EDC8E6" w14:textId="77777777" w:rsidR="003B2326" w:rsidRDefault="003B2326" w:rsidP="003B2326">
      <w:pPr>
        <w:ind w:left="993" w:hanging="709"/>
      </w:pPr>
    </w:p>
    <w:p w14:paraId="7DA1A6C5" w14:textId="77777777" w:rsidR="00511FE0" w:rsidRDefault="00511FE0" w:rsidP="003B2326">
      <w:pPr>
        <w:ind w:left="993" w:hanging="709"/>
      </w:pPr>
      <w:r>
        <w:t>8.</w:t>
      </w:r>
      <w:r>
        <w:tab/>
        <w:t>Casazza K, Dulin-Keita A, Gower BA, Fernandez JR: Differential influence of diet and physical activity on components of metabolic syndrome in a multiethnic sample of children. J Am Diet Assoc 2009, 109:236-244.</w:t>
      </w:r>
    </w:p>
    <w:p w14:paraId="11411D10" w14:textId="77777777" w:rsidR="003B2326" w:rsidRDefault="003B2326" w:rsidP="003B2326">
      <w:pPr>
        <w:ind w:left="993" w:hanging="709"/>
      </w:pPr>
    </w:p>
    <w:p w14:paraId="3D87D7BE" w14:textId="77777777" w:rsidR="00511FE0" w:rsidRDefault="00511FE0" w:rsidP="003B2326">
      <w:pPr>
        <w:ind w:left="993" w:hanging="709"/>
      </w:pPr>
      <w:r>
        <w:t>9.</w:t>
      </w:r>
      <w:r>
        <w:tab/>
        <w:t>Chan TF, Lin WT, Chen YL, Huang HL, Yang WZ, Lee CY, Chen MH, Wang TN, Huang MC, Chiu YW, et al: Elevated serum triglyceride and retinol-binding protein 4 levels associated with fructose-sweetened beverages in adolescents. PLoS One 2014, 9:e82004.</w:t>
      </w:r>
    </w:p>
    <w:p w14:paraId="0A04ABCF" w14:textId="77777777" w:rsidR="003B2326" w:rsidRDefault="003B2326" w:rsidP="003B2326">
      <w:pPr>
        <w:ind w:left="993" w:hanging="709"/>
      </w:pPr>
    </w:p>
    <w:p w14:paraId="1F6C5763" w14:textId="77777777" w:rsidR="00511FE0" w:rsidRDefault="00511FE0" w:rsidP="003B2326">
      <w:pPr>
        <w:ind w:left="993" w:hanging="709"/>
      </w:pPr>
      <w:r>
        <w:t>10.</w:t>
      </w:r>
      <w:r>
        <w:tab/>
        <w:t xml:space="preserve">Chan TF, Lin WT, Huang HL, Lee CY, Wu PW, Chiu YW, Huang CC, Tsai S, Lin CL, </w:t>
      </w:r>
      <w:proofErr w:type="gramStart"/>
      <w:r>
        <w:t>Lee</w:t>
      </w:r>
      <w:proofErr w:type="gramEnd"/>
      <w:r>
        <w:t xml:space="preserve"> CH: Consumption of sugar-sweetened beverages is associated with components of the metabolic syndrome in adolescents. Nutrients 2014, 6:2088-2103.</w:t>
      </w:r>
    </w:p>
    <w:p w14:paraId="65577E26" w14:textId="77777777" w:rsidR="00571E57" w:rsidRDefault="00571E57" w:rsidP="003B2326">
      <w:pPr>
        <w:ind w:left="993" w:hanging="709"/>
      </w:pPr>
    </w:p>
    <w:p w14:paraId="1A612FC2" w14:textId="77777777" w:rsidR="00511FE0" w:rsidRDefault="00511FE0" w:rsidP="003B2326">
      <w:pPr>
        <w:ind w:left="993" w:hanging="709"/>
      </w:pPr>
      <w:r>
        <w:t>11.</w:t>
      </w:r>
      <w:r>
        <w:tab/>
        <w:t>Chan She Ping-Delfos WL, Beilin LJ, Oddy WH, Burrows S, Mori TA: Use of the Dietary Guideline Index to assess cardiometabolic risk in adolescents. Br J Nutr 2015, 113:1741-1752.</w:t>
      </w:r>
    </w:p>
    <w:p w14:paraId="703FD221" w14:textId="77777777" w:rsidR="003B2326" w:rsidRDefault="003B2326" w:rsidP="003B2326">
      <w:pPr>
        <w:ind w:left="993" w:hanging="709"/>
      </w:pPr>
    </w:p>
    <w:p w14:paraId="1D71E132" w14:textId="77777777" w:rsidR="00511FE0" w:rsidRDefault="00511FE0" w:rsidP="003B2326">
      <w:pPr>
        <w:ind w:left="993" w:hanging="709"/>
      </w:pPr>
      <w:r>
        <w:t>12.</w:t>
      </w:r>
      <w:r>
        <w:tab/>
        <w:t xml:space="preserve">Day RS, Fulton JE, Dai S, Mihalopoulos NL, </w:t>
      </w:r>
      <w:proofErr w:type="gramStart"/>
      <w:r>
        <w:t>Barradas</w:t>
      </w:r>
      <w:proofErr w:type="gramEnd"/>
      <w:r>
        <w:t xml:space="preserve"> DT: Nutrient intake, physical activity, and CVD risk factors in children: Project HeartBeat! </w:t>
      </w:r>
      <w:proofErr w:type="gramStart"/>
      <w:r>
        <w:t>Am J Prev Med 2009, 37:S25-33.</w:t>
      </w:r>
      <w:proofErr w:type="gramEnd"/>
    </w:p>
    <w:p w14:paraId="5B6D2317" w14:textId="77777777" w:rsidR="003B2326" w:rsidRDefault="003B2326" w:rsidP="003B2326">
      <w:pPr>
        <w:ind w:left="993" w:hanging="709"/>
      </w:pPr>
    </w:p>
    <w:p w14:paraId="34D90C16" w14:textId="77777777" w:rsidR="00511FE0" w:rsidRDefault="00511FE0" w:rsidP="003B2326">
      <w:pPr>
        <w:ind w:left="993" w:hanging="709"/>
      </w:pPr>
      <w:r>
        <w:t>13.</w:t>
      </w:r>
      <w:r>
        <w:tab/>
        <w:t>Hong HR, Kim SU, Kang HS: Physical activity and metabolic syndrome in Korean children. Int J Sports Med 2009, 30:677-683.</w:t>
      </w:r>
    </w:p>
    <w:p w14:paraId="04E800CD" w14:textId="77777777" w:rsidR="003B2326" w:rsidRDefault="003B2326" w:rsidP="003B2326">
      <w:pPr>
        <w:ind w:left="993" w:hanging="709"/>
      </w:pPr>
    </w:p>
    <w:p w14:paraId="05B1886E" w14:textId="77777777" w:rsidR="00511FE0" w:rsidRDefault="00511FE0" w:rsidP="003B2326">
      <w:pPr>
        <w:ind w:left="993" w:hanging="709"/>
      </w:pPr>
      <w:r>
        <w:t>14.</w:t>
      </w:r>
      <w:r>
        <w:tab/>
        <w:t>Hur IY, Reicks M: Relationship between whole-grain intake, chronic disease risk indicators, and weight status among adolescents in the National Health and Nutrition Examination Survey, 1999-2004. J Acad Nutr Diet 2012, 112:46-55.</w:t>
      </w:r>
    </w:p>
    <w:p w14:paraId="53736AF9" w14:textId="77777777" w:rsidR="003B2326" w:rsidRDefault="003B2326" w:rsidP="003B2326">
      <w:pPr>
        <w:ind w:left="993" w:hanging="709"/>
      </w:pPr>
    </w:p>
    <w:p w14:paraId="06CB8EAD" w14:textId="77777777" w:rsidR="00511FE0" w:rsidRDefault="00511FE0" w:rsidP="003B2326">
      <w:pPr>
        <w:ind w:left="993" w:hanging="709"/>
      </w:pPr>
      <w:r>
        <w:t>15.</w:t>
      </w:r>
      <w:r>
        <w:tab/>
        <w:t xml:space="preserve">Kell KP, Cardel MI, Bohan Brown MM, </w:t>
      </w:r>
      <w:proofErr w:type="gramStart"/>
      <w:r>
        <w:t>Fernandez</w:t>
      </w:r>
      <w:proofErr w:type="gramEnd"/>
      <w:r>
        <w:t xml:space="preserve"> JR: Added sugars in the diet are positively associated with diastolic blood pressure and triglycerides in children. </w:t>
      </w:r>
      <w:proofErr w:type="gramStart"/>
      <w:r>
        <w:t>Am</w:t>
      </w:r>
      <w:proofErr w:type="gramEnd"/>
      <w:r>
        <w:t xml:space="preserve"> J Clin Nutr 2014, 100:46-52.</w:t>
      </w:r>
    </w:p>
    <w:p w14:paraId="0DDBBCA2" w14:textId="77777777" w:rsidR="003B2326" w:rsidRDefault="003B2326" w:rsidP="003B2326">
      <w:pPr>
        <w:ind w:left="993" w:hanging="709"/>
      </w:pPr>
    </w:p>
    <w:p w14:paraId="4A2D247D" w14:textId="77777777" w:rsidR="00511FE0" w:rsidRDefault="00511FE0" w:rsidP="003B2326">
      <w:pPr>
        <w:ind w:left="993" w:hanging="709"/>
      </w:pPr>
      <w:r>
        <w:t>16.</w:t>
      </w:r>
      <w:r>
        <w:tab/>
        <w:t>Kosova EC, Auinger P, Bremer AA: The relationships between sugar-sweetened beverage intake and cardiometabolic markers in young children. J Acad Nutr Diet 2013, 113:219-227.</w:t>
      </w:r>
    </w:p>
    <w:p w14:paraId="41E05517" w14:textId="77777777" w:rsidR="003B2326" w:rsidRDefault="003B2326" w:rsidP="003B2326">
      <w:pPr>
        <w:ind w:left="993" w:hanging="709"/>
      </w:pPr>
    </w:p>
    <w:p w14:paraId="40DDBE9B" w14:textId="77777777" w:rsidR="00511FE0" w:rsidRDefault="00511FE0" w:rsidP="003B2326">
      <w:pPr>
        <w:ind w:left="993" w:hanging="709"/>
      </w:pPr>
      <w:r>
        <w:t>17.</w:t>
      </w:r>
      <w:r>
        <w:tab/>
        <w:t xml:space="preserve">Kuzawa CW, Adair LS, Avila JL, Cadungog JH, </w:t>
      </w:r>
      <w:proofErr w:type="gramStart"/>
      <w:r>
        <w:t>Le</w:t>
      </w:r>
      <w:proofErr w:type="gramEnd"/>
      <w:r>
        <w:t xml:space="preserve"> NA: Atherogenic lipid profiles in Filipino adolescents with low body mass index and low dietary fat intake. </w:t>
      </w:r>
      <w:proofErr w:type="gramStart"/>
      <w:r>
        <w:t>Am</w:t>
      </w:r>
      <w:proofErr w:type="gramEnd"/>
      <w:r>
        <w:t xml:space="preserve"> J Hum Biol 2003, 15:688-696.</w:t>
      </w:r>
    </w:p>
    <w:p w14:paraId="562D1CB6" w14:textId="77777777" w:rsidR="003B2326" w:rsidRDefault="003B2326" w:rsidP="003B2326">
      <w:pPr>
        <w:ind w:left="993" w:hanging="709"/>
      </w:pPr>
    </w:p>
    <w:p w14:paraId="15E60911" w14:textId="77777777" w:rsidR="00511FE0" w:rsidRDefault="00511FE0" w:rsidP="003B2326">
      <w:pPr>
        <w:ind w:left="993" w:hanging="709"/>
      </w:pPr>
      <w:r>
        <w:t>18.</w:t>
      </w:r>
      <w:r>
        <w:tab/>
        <w:t>Lin Y, Huybrechts I, Vereecken C, Mouratidou T, Valtuena J, Kersting M, Gonzalez-Gross M, Bolca S, Warnberg J, Cuenca-Garcia M, et al: Dietary fiber intake and its association with indicators of adiposity and serum biomarkers in European adolescents: the HELENA study. Eur J Nutr 2014.</w:t>
      </w:r>
    </w:p>
    <w:p w14:paraId="1BB3454A" w14:textId="77777777" w:rsidR="003B2326" w:rsidRDefault="003B2326" w:rsidP="003B2326">
      <w:pPr>
        <w:ind w:left="993" w:hanging="709"/>
      </w:pPr>
    </w:p>
    <w:p w14:paraId="34F692F7" w14:textId="77777777" w:rsidR="00511FE0" w:rsidRDefault="00511FE0" w:rsidP="003B2326">
      <w:pPr>
        <w:ind w:left="993" w:hanging="709"/>
      </w:pPr>
      <w:r>
        <w:t>19.</w:t>
      </w:r>
      <w:r>
        <w:tab/>
        <w:t>Michels N, De Henauw S, Breidenassel C, Censi L, Cuenca-Garcia M, Gonzalez-Gross M, Gottrand F, Hallstrom L, Kafatos A, Kersting M, et al: European adolescent ready-to-eat-cereal (RTEC) consumers have a healthier dietary intake and body composition compared with non-RTEC consumers. Eur J Nutr 2015, 54:653-664.</w:t>
      </w:r>
    </w:p>
    <w:p w14:paraId="4775F330" w14:textId="77777777" w:rsidR="003B2326" w:rsidRDefault="003B2326" w:rsidP="003B2326">
      <w:pPr>
        <w:ind w:left="993" w:hanging="709"/>
      </w:pPr>
    </w:p>
    <w:p w14:paraId="7270D3A3" w14:textId="77777777" w:rsidR="00511FE0" w:rsidRDefault="00511FE0" w:rsidP="003B2326">
      <w:pPr>
        <w:ind w:left="993" w:hanging="709"/>
      </w:pPr>
      <w:r>
        <w:t>20.</w:t>
      </w:r>
      <w:r>
        <w:tab/>
        <w:t xml:space="preserve">Nobre LN, Lamounier JA, Franceschini Sdo C: Sociodemographic, anthropometric and dietary determinants of dyslipidemia in preschoolers. </w:t>
      </w:r>
      <w:proofErr w:type="gramStart"/>
      <w:r>
        <w:t>J Pediatr (Rio J) 2013, 89:462-469.</w:t>
      </w:r>
      <w:proofErr w:type="gramEnd"/>
    </w:p>
    <w:p w14:paraId="12FF40F9" w14:textId="77777777" w:rsidR="003B2326" w:rsidRDefault="003B2326" w:rsidP="003B2326">
      <w:pPr>
        <w:ind w:left="993" w:hanging="709"/>
      </w:pPr>
    </w:p>
    <w:p w14:paraId="6D74001C" w14:textId="77777777" w:rsidR="00511FE0" w:rsidRDefault="00511FE0" w:rsidP="003B2326">
      <w:pPr>
        <w:ind w:left="993" w:hanging="709"/>
      </w:pPr>
      <w:r>
        <w:t>21.</w:t>
      </w:r>
      <w:r>
        <w:tab/>
        <w:t xml:space="preserve">Ochoa-Aviles A, Verstraeten R, Lachat C, Andrade S, Van Camp J, Donoso S, Kolsteren P: Dietary intake practices associated with cardiovascular risk in urban and rural Ecuadorian adolescents: a cross-sectional study. </w:t>
      </w:r>
      <w:proofErr w:type="gramStart"/>
      <w:r>
        <w:t>Bmc Public Health 2014, 14.</w:t>
      </w:r>
      <w:proofErr w:type="gramEnd"/>
    </w:p>
    <w:p w14:paraId="656C3D56" w14:textId="77777777" w:rsidR="003B2326" w:rsidRDefault="003B2326" w:rsidP="003B2326">
      <w:pPr>
        <w:ind w:left="993" w:hanging="709"/>
      </w:pPr>
    </w:p>
    <w:p w14:paraId="16352198" w14:textId="77777777" w:rsidR="00511FE0" w:rsidRDefault="00511FE0" w:rsidP="003B2326">
      <w:pPr>
        <w:ind w:left="993" w:hanging="709"/>
      </w:pPr>
      <w:r>
        <w:t>22.</w:t>
      </w:r>
      <w:r>
        <w:tab/>
        <w:t xml:space="preserve">Rinaldi AE, de Oliveira EP, Moreto F, Gabriel GF, </w:t>
      </w:r>
      <w:proofErr w:type="gramStart"/>
      <w:r>
        <w:t>Corrente</w:t>
      </w:r>
      <w:proofErr w:type="gramEnd"/>
      <w:r>
        <w:t xml:space="preserve"> JE, Burini RC: Dietary intake and blood lipid profile in overweight and obese schoolchildren. BMC Res Notes 2012, 5:598.</w:t>
      </w:r>
    </w:p>
    <w:p w14:paraId="047A04E1" w14:textId="77777777" w:rsidR="003B2326" w:rsidRDefault="003B2326" w:rsidP="003B2326">
      <w:pPr>
        <w:ind w:left="993" w:hanging="709"/>
      </w:pPr>
    </w:p>
    <w:p w14:paraId="5819F026" w14:textId="688F64D3" w:rsidR="003B2326" w:rsidRDefault="00511FE0" w:rsidP="00571E57">
      <w:pPr>
        <w:ind w:left="993" w:hanging="709"/>
      </w:pPr>
      <w:r>
        <w:t>23.</w:t>
      </w:r>
      <w:r>
        <w:tab/>
        <w:t xml:space="preserve">Royo-Bordonada MA, Gorgojo L, Ortega H, Martin-Moreno JM, Lasuncion MA, Garces C, Gil A, </w:t>
      </w:r>
      <w:proofErr w:type="gramStart"/>
      <w:r>
        <w:t>Rodriguez</w:t>
      </w:r>
      <w:proofErr w:type="gramEnd"/>
      <w:r>
        <w:t>-Artalejo F, de Oya M: Greater dietary variety is associated with better biochemical nutritional status in Spanish children: the Four Provinces Study. Nutr Metab Cardiovasc Dis 2003, 13:357-364.</w:t>
      </w:r>
    </w:p>
    <w:p w14:paraId="601BD781" w14:textId="77777777" w:rsidR="00571E57" w:rsidRDefault="00571E57" w:rsidP="00571E57">
      <w:pPr>
        <w:ind w:left="993" w:hanging="709"/>
      </w:pPr>
    </w:p>
    <w:p w14:paraId="03D0329D" w14:textId="77777777" w:rsidR="00511FE0" w:rsidRDefault="00511FE0" w:rsidP="003B2326">
      <w:pPr>
        <w:ind w:left="993" w:hanging="709"/>
      </w:pPr>
      <w:r>
        <w:t>24.</w:t>
      </w:r>
      <w:r>
        <w:tab/>
        <w:t>Royo-Bordonada MA, Garces C, Gorgojo L, Martin-Moreno JM, Lasuncion MA, Rodriguez-Artalejo F, Fernandez O, de Oya M: Saturated fat in the diet of Spanish children: relationship with anthropometric, alimentary, nutritional and lipid profiles. Public Health Nutr 2006, 9:429-435.</w:t>
      </w:r>
    </w:p>
    <w:p w14:paraId="761EB56C" w14:textId="77777777" w:rsidR="003B2326" w:rsidRDefault="003B2326" w:rsidP="003B2326">
      <w:pPr>
        <w:ind w:left="993" w:hanging="709"/>
      </w:pPr>
    </w:p>
    <w:p w14:paraId="653273F2" w14:textId="77777777" w:rsidR="00511FE0" w:rsidRDefault="00511FE0" w:rsidP="003B2326">
      <w:pPr>
        <w:ind w:left="993" w:hanging="709"/>
      </w:pPr>
      <w:r>
        <w:t>25.</w:t>
      </w:r>
      <w:r>
        <w:tab/>
        <w:t xml:space="preserve">Sanchez-Bayle M, Gonzalez-Requejo A, Pelaez MJ, Morales MT, Asensio-Anton J, Anton-Pacheco E: A cross-sectional study of dietary habits and lipid profiles. </w:t>
      </w:r>
      <w:proofErr w:type="gramStart"/>
      <w:r>
        <w:t>The Rivas-Vaciamadrid study.</w:t>
      </w:r>
      <w:proofErr w:type="gramEnd"/>
      <w:r>
        <w:t xml:space="preserve"> Eur J Pediatr 2008, 167:149-154.</w:t>
      </w:r>
    </w:p>
    <w:p w14:paraId="1322E55A" w14:textId="77777777" w:rsidR="003B2326" w:rsidRDefault="003B2326" w:rsidP="003B2326">
      <w:pPr>
        <w:ind w:left="993" w:hanging="709"/>
      </w:pPr>
    </w:p>
    <w:p w14:paraId="5B96EC9F" w14:textId="77777777" w:rsidR="00511FE0" w:rsidRDefault="00511FE0" w:rsidP="003B2326">
      <w:pPr>
        <w:ind w:left="993" w:hanging="709"/>
      </w:pPr>
      <w:r>
        <w:t>26.</w:t>
      </w:r>
      <w:r>
        <w:tab/>
        <w:t xml:space="preserve">Scaglioni S, Veduci E, Agostoni C, Vergani B, Stival G, </w:t>
      </w:r>
      <w:proofErr w:type="gramStart"/>
      <w:r>
        <w:t>Riva</w:t>
      </w:r>
      <w:proofErr w:type="gramEnd"/>
      <w:r>
        <w:t xml:space="preserve"> E, Giovannini M: Dietary habits and plasma fatty acids levels in a population of Italian children: is there any relationship? Prostaglandins Leukot Essent Fatty Acids 2004, 71:91-95.</w:t>
      </w:r>
    </w:p>
    <w:p w14:paraId="3CC55D93" w14:textId="77777777" w:rsidR="003B2326" w:rsidRDefault="003B2326" w:rsidP="003B2326">
      <w:pPr>
        <w:ind w:left="993" w:hanging="709"/>
      </w:pPr>
    </w:p>
    <w:p w14:paraId="48006435" w14:textId="77777777" w:rsidR="00511FE0" w:rsidRDefault="00511FE0" w:rsidP="003B2326">
      <w:pPr>
        <w:ind w:left="993" w:hanging="709"/>
      </w:pPr>
      <w:r>
        <w:t>27.</w:t>
      </w:r>
      <w:r>
        <w:tab/>
        <w:t>Shang XW, Liu AL, Zhang Q, Hu XQ, Du SM, Ma J, Xu GF, Li Y, Guo HW, Du L, et al: Report on childhood obesity in China (9): sugar-sweetened beverages consumption and obesity. Biomed Environ Sci 2012, 25:125-132.</w:t>
      </w:r>
    </w:p>
    <w:p w14:paraId="7AA3ACDC" w14:textId="77777777" w:rsidR="003B2326" w:rsidRDefault="003B2326" w:rsidP="003B2326">
      <w:pPr>
        <w:ind w:left="993" w:hanging="709"/>
      </w:pPr>
    </w:p>
    <w:p w14:paraId="521113EE" w14:textId="77777777" w:rsidR="00511FE0" w:rsidRDefault="00511FE0" w:rsidP="003B2326">
      <w:pPr>
        <w:ind w:left="993" w:hanging="709"/>
      </w:pPr>
      <w:r>
        <w:t>28.</w:t>
      </w:r>
      <w:r>
        <w:tab/>
        <w:t xml:space="preserve">Song S, Paik HY, Song WO, </w:t>
      </w:r>
      <w:proofErr w:type="gramStart"/>
      <w:r>
        <w:t>Song</w:t>
      </w:r>
      <w:proofErr w:type="gramEnd"/>
      <w:r>
        <w:t xml:space="preserve"> Y: Metabolic syndrome risk factors are associated with white rice intake in Korean adolescent girls and boys. British Journal of Nutrition 2015, 113:479-487.</w:t>
      </w:r>
    </w:p>
    <w:p w14:paraId="742B79AB" w14:textId="77777777" w:rsidR="003B2326" w:rsidRDefault="003B2326" w:rsidP="003B2326">
      <w:pPr>
        <w:ind w:left="993" w:hanging="709"/>
      </w:pPr>
    </w:p>
    <w:p w14:paraId="743660A8" w14:textId="77777777" w:rsidR="00511FE0" w:rsidRDefault="00511FE0" w:rsidP="003B2326">
      <w:pPr>
        <w:ind w:left="993" w:hanging="709"/>
      </w:pPr>
      <w:r>
        <w:t>29.</w:t>
      </w:r>
      <w:r>
        <w:tab/>
        <w:t xml:space="preserve">Steffen LM, Jacobs DR, Jr., Murtaugh MA, Moran A, Steinberger J, Hong CP, </w:t>
      </w:r>
      <w:proofErr w:type="gramStart"/>
      <w:r>
        <w:t>Sinaiko</w:t>
      </w:r>
      <w:proofErr w:type="gramEnd"/>
      <w:r>
        <w:t xml:space="preserve"> AR: Whole grain intake is associated with lower body mass and greater insulin sensitivity among adolescents. </w:t>
      </w:r>
      <w:proofErr w:type="gramStart"/>
      <w:r>
        <w:t>Am</w:t>
      </w:r>
      <w:proofErr w:type="gramEnd"/>
      <w:r>
        <w:t xml:space="preserve"> J Epidemiol 2003, 158:243-250.</w:t>
      </w:r>
    </w:p>
    <w:p w14:paraId="42E777CD" w14:textId="77777777" w:rsidR="003B2326" w:rsidRDefault="003B2326" w:rsidP="003B2326">
      <w:pPr>
        <w:ind w:left="993" w:hanging="709"/>
      </w:pPr>
    </w:p>
    <w:p w14:paraId="65270D02" w14:textId="77777777" w:rsidR="00511FE0" w:rsidRDefault="00511FE0" w:rsidP="003B2326">
      <w:pPr>
        <w:ind w:left="993" w:hanging="709"/>
      </w:pPr>
      <w:r>
        <w:t>30.</w:t>
      </w:r>
      <w:r>
        <w:tab/>
        <w:t xml:space="preserve">Takada H, Harrell J, Deng S, Bandgiwala S, </w:t>
      </w:r>
      <w:proofErr w:type="gramStart"/>
      <w:r>
        <w:t>Washino</w:t>
      </w:r>
      <w:proofErr w:type="gramEnd"/>
      <w:r>
        <w:t xml:space="preserve"> K, Iwata H: Eating habits, activity, lipids and body mass index in Japanese children: the Shiratori Children Study. Int J Obes Relat Metab Disord 1998, 22:470-476.</w:t>
      </w:r>
    </w:p>
    <w:p w14:paraId="4AB1B40C" w14:textId="77777777" w:rsidR="003745C8" w:rsidRDefault="003745C8" w:rsidP="003B2326">
      <w:pPr>
        <w:ind w:left="993" w:hanging="709"/>
      </w:pPr>
    </w:p>
    <w:p w14:paraId="262AE8DC" w14:textId="77777777" w:rsidR="00511FE0" w:rsidRDefault="00511FE0" w:rsidP="003B2326">
      <w:pPr>
        <w:ind w:left="993" w:hanging="709"/>
      </w:pPr>
      <w:r>
        <w:t>31.</w:t>
      </w:r>
      <w:r>
        <w:tab/>
        <w:t>Van Rompay MI, McKeown NM, Goodman E, Eliasziw M, Chomitz VR, Gordon CM, Economos CD, Sacheck JM: Sugar-Sweetened Beverage Intake Is Positively Associated with Baseline Triglyceride Concentrations, and Changes in Intake Are Inversely Associated with Changes in HDL Cholesterol over 12 Months in a Multi-Ethnic Sample of Children. J Nutr 2015, 145:2389-2395.</w:t>
      </w:r>
    </w:p>
    <w:p w14:paraId="44EBD5DB" w14:textId="77777777" w:rsidR="003B2326" w:rsidRDefault="003B2326" w:rsidP="003B2326">
      <w:pPr>
        <w:ind w:left="993" w:hanging="709"/>
      </w:pPr>
    </w:p>
    <w:p w14:paraId="5733FF4F" w14:textId="77777777" w:rsidR="00511FE0" w:rsidRDefault="00511FE0" w:rsidP="003B2326">
      <w:pPr>
        <w:ind w:left="993" w:hanging="709"/>
      </w:pPr>
      <w:r>
        <w:t>32.</w:t>
      </w:r>
      <w:r>
        <w:tab/>
        <w:t>Vyncke KE, Huybrechts I, Dallongeville J, Mouratidou T, Van Winckel MA, Cuenca-Garcia M, Ottevaere C, Gonzalez-Gross M, Moreno LA, Kafatos AG, et al: Intake and serum profile of fatty acids are weakly correlated with global dietary quality in European adolescents. Nutrition 2013, 29:411-419 e411-413.</w:t>
      </w:r>
    </w:p>
    <w:p w14:paraId="2677F8FE" w14:textId="77777777" w:rsidR="003B2326" w:rsidRDefault="003B2326" w:rsidP="003B2326">
      <w:pPr>
        <w:ind w:left="993" w:hanging="709"/>
      </w:pPr>
    </w:p>
    <w:p w14:paraId="00D66D2B" w14:textId="77777777" w:rsidR="00511FE0" w:rsidRDefault="00511FE0" w:rsidP="003B2326">
      <w:pPr>
        <w:ind w:left="993" w:hanging="709"/>
      </w:pPr>
      <w:r>
        <w:t>33.</w:t>
      </w:r>
      <w:r>
        <w:tab/>
        <w:t>Wajid Ali S, Buch NA, Masood H: Serum lipid profile in Kashmiri children. Indian J Physiol Pharmacol 1995, 39:55-58.</w:t>
      </w:r>
    </w:p>
    <w:p w14:paraId="6397F838" w14:textId="77777777" w:rsidR="003B2326" w:rsidRDefault="003B2326" w:rsidP="003B2326">
      <w:pPr>
        <w:ind w:left="993" w:hanging="709"/>
      </w:pPr>
    </w:p>
    <w:p w14:paraId="3D26BA93" w14:textId="77777777" w:rsidR="00511FE0" w:rsidRDefault="00511FE0" w:rsidP="003B2326">
      <w:pPr>
        <w:ind w:left="993" w:hanging="709"/>
      </w:pPr>
      <w:r>
        <w:t>34.</w:t>
      </w:r>
      <w:r>
        <w:tab/>
        <w:t xml:space="preserve">Wang JW, Mark S, Henderson M, O'Loughlin J, Tremblay A, Wortman J, </w:t>
      </w:r>
      <w:proofErr w:type="gramStart"/>
      <w:r>
        <w:t>Paradis</w:t>
      </w:r>
      <w:proofErr w:type="gramEnd"/>
      <w:r>
        <w:t xml:space="preserve"> G, Gray-Donald K: Adiposity and glucose intolerance exacerbate components of metabolic syndrome in children consuming sugar-sweetened beverages: QUALITY cohort study. Pediatr Obes 2013, 8:284-293.</w:t>
      </w:r>
    </w:p>
    <w:p w14:paraId="581A7547" w14:textId="77777777" w:rsidR="003B2326" w:rsidRDefault="003B2326" w:rsidP="003B2326">
      <w:pPr>
        <w:ind w:left="993" w:hanging="709"/>
      </w:pPr>
    </w:p>
    <w:p w14:paraId="11D07CD6" w14:textId="77777777" w:rsidR="00511FE0" w:rsidRDefault="00511FE0" w:rsidP="003B2326">
      <w:pPr>
        <w:ind w:left="993" w:hanging="709"/>
      </w:pPr>
      <w:r>
        <w:t>35.</w:t>
      </w:r>
      <w:r>
        <w:tab/>
        <w:t>Washi SA, Ageib MB: Poor diet quality and food habits are related to impaired nutritional status in 13- to 18-year-old adolescents in Jeddah. Nutr Res 2010, 30:527-534.</w:t>
      </w:r>
    </w:p>
    <w:p w14:paraId="0A120514" w14:textId="77777777" w:rsidR="003B2326" w:rsidRDefault="003B2326" w:rsidP="003B2326">
      <w:pPr>
        <w:ind w:left="993" w:hanging="709"/>
      </w:pPr>
    </w:p>
    <w:p w14:paraId="0651DE1C" w14:textId="77777777" w:rsidR="00511FE0" w:rsidRDefault="00511FE0" w:rsidP="003B2326">
      <w:pPr>
        <w:ind w:left="993" w:hanging="709"/>
      </w:pPr>
      <w:r>
        <w:t>36.</w:t>
      </w:r>
      <w:r>
        <w:tab/>
        <w:t>Zhu Y, Wang H, Hollis JH, Jacques PF: The associations between yogurt consumption, diet quality, and metabolic profiles in children in the USA. Eur J Nutr 2014.</w:t>
      </w:r>
    </w:p>
    <w:p w14:paraId="70599366" w14:textId="77777777" w:rsidR="003B2326" w:rsidRDefault="003B2326" w:rsidP="003B2326">
      <w:pPr>
        <w:ind w:left="993" w:hanging="709"/>
      </w:pPr>
    </w:p>
    <w:p w14:paraId="0DC28CC6" w14:textId="77777777" w:rsidR="00511FE0" w:rsidRDefault="00511FE0" w:rsidP="003B2326">
      <w:pPr>
        <w:ind w:left="993" w:hanging="709"/>
      </w:pPr>
      <w:r>
        <w:t>37.</w:t>
      </w:r>
      <w:r>
        <w:tab/>
        <w:t xml:space="preserve">Akerblom HK, Viikari J, Uhari M, Rasanen L, Suoninen P, Pietikainen M, Pesonen E, Lahde PL, Dahl M, Dahlstrom S, et al.: A study of cardiovascular risk factors and their determinants in </w:t>
      </w:r>
      <w:proofErr w:type="gramStart"/>
      <w:r>
        <w:t>finnish</w:t>
      </w:r>
      <w:proofErr w:type="gramEnd"/>
      <w:r>
        <w:t xml:space="preserve"> children. Ann Clin Res 1984, 16:23-33.</w:t>
      </w:r>
    </w:p>
    <w:p w14:paraId="3778A6AB" w14:textId="77777777" w:rsidR="003B2326" w:rsidRDefault="003B2326" w:rsidP="003B2326">
      <w:pPr>
        <w:ind w:left="993" w:hanging="709"/>
      </w:pPr>
    </w:p>
    <w:p w14:paraId="7B9F4F09" w14:textId="77777777" w:rsidR="00511FE0" w:rsidRDefault="00511FE0" w:rsidP="003B2326">
      <w:pPr>
        <w:ind w:left="993" w:hanging="709"/>
      </w:pPr>
      <w:r>
        <w:t>38.</w:t>
      </w:r>
      <w:r>
        <w:tab/>
        <w:t xml:space="preserve">Altwaijri YA, Day RS, Harrist RB, Dwyer JT, Ausman LM, </w:t>
      </w:r>
      <w:proofErr w:type="gramStart"/>
      <w:r>
        <w:t>Labarthe</w:t>
      </w:r>
      <w:proofErr w:type="gramEnd"/>
      <w:r>
        <w:t xml:space="preserve"> DR: Sexual maturation affects diet-blood total cholesterol association in children: Project HeartBeat! </w:t>
      </w:r>
      <w:proofErr w:type="gramStart"/>
      <w:r>
        <w:t>Am J Prev Med 2009, 37:S65-70.</w:t>
      </w:r>
      <w:proofErr w:type="gramEnd"/>
    </w:p>
    <w:p w14:paraId="2A9EB647" w14:textId="77777777" w:rsidR="003B2326" w:rsidRDefault="003B2326" w:rsidP="003B2326">
      <w:pPr>
        <w:ind w:left="993" w:hanging="709"/>
      </w:pPr>
    </w:p>
    <w:p w14:paraId="29A7F492" w14:textId="77777777" w:rsidR="00511FE0" w:rsidRDefault="00511FE0" w:rsidP="003B2326">
      <w:pPr>
        <w:ind w:left="993" w:hanging="709"/>
      </w:pPr>
      <w:r>
        <w:t>39.</w:t>
      </w:r>
      <w:r>
        <w:tab/>
        <w:t>Beck CC, Lopes AD, de Farias JC: Factors associated with serum lipids of adolescents from the Brazilian South. Revista De Nutricao-Brazilian Journal of Nutrition 2014, 27:35-43.</w:t>
      </w:r>
    </w:p>
    <w:p w14:paraId="25C39890" w14:textId="77777777" w:rsidR="003B2326" w:rsidRDefault="003B2326" w:rsidP="003B2326">
      <w:pPr>
        <w:ind w:left="993" w:hanging="709"/>
      </w:pPr>
    </w:p>
    <w:p w14:paraId="2B5E58E3" w14:textId="77777777" w:rsidR="00511FE0" w:rsidRDefault="00511FE0" w:rsidP="003B2326">
      <w:pPr>
        <w:ind w:left="993" w:hanging="709"/>
      </w:pPr>
      <w:r>
        <w:t>40.</w:t>
      </w:r>
      <w:r>
        <w:tab/>
        <w:t>Boulton TJ, Magarey AM, Cockington RA: Serum lipids and apolipoproteins from 1 to 15 years: changes with age and puberty, and relationships with diet, parental cholesterol and family history of ischaemic heart disease. Acta Paediatr 1995, 84:1113-1118.</w:t>
      </w:r>
    </w:p>
    <w:p w14:paraId="27275C70" w14:textId="77777777" w:rsidR="00571E57" w:rsidRDefault="00571E57" w:rsidP="003B2326">
      <w:pPr>
        <w:ind w:left="993" w:hanging="709"/>
      </w:pPr>
    </w:p>
    <w:p w14:paraId="5D84B9C1" w14:textId="77777777" w:rsidR="00511FE0" w:rsidRDefault="00511FE0" w:rsidP="003B2326">
      <w:pPr>
        <w:ind w:left="993" w:hanging="709"/>
      </w:pPr>
      <w:r>
        <w:t>41.</w:t>
      </w:r>
      <w:r>
        <w:tab/>
        <w:t>Franko DL, Albertson AM, Thompson DR, Barton BA: Cereal consumption and indicators of cardiovascular risk in adolescent girls. Public Health Nutrition 2011, 14:584-590.</w:t>
      </w:r>
    </w:p>
    <w:p w14:paraId="5BC08CD3" w14:textId="77777777" w:rsidR="003B2326" w:rsidRDefault="003B2326" w:rsidP="003B2326">
      <w:pPr>
        <w:ind w:left="993" w:hanging="709"/>
      </w:pPr>
    </w:p>
    <w:p w14:paraId="47D71148" w14:textId="77777777" w:rsidR="00511FE0" w:rsidRDefault="00511FE0" w:rsidP="003B2326">
      <w:pPr>
        <w:ind w:left="993" w:hanging="709"/>
      </w:pPr>
      <w:r>
        <w:t>42.</w:t>
      </w:r>
      <w:r>
        <w:tab/>
        <w:t>Fukushima T, Hojo N, Isobe A, Gao T, Shiwaku K, Yamane Y: Food intake, serum lipids and amino acids of school children in agricultural communities in Japan. Eur J Clin Nutr 1999, 53:207-210.</w:t>
      </w:r>
    </w:p>
    <w:p w14:paraId="04E7638E" w14:textId="77777777" w:rsidR="003B2326" w:rsidRDefault="003B2326" w:rsidP="003B2326">
      <w:pPr>
        <w:ind w:left="993" w:hanging="709"/>
      </w:pPr>
    </w:p>
    <w:p w14:paraId="20BECDC7" w14:textId="77777777" w:rsidR="00511FE0" w:rsidRDefault="00511FE0" w:rsidP="003B2326">
      <w:pPr>
        <w:ind w:left="993" w:hanging="709"/>
      </w:pPr>
      <w:r>
        <w:t>43.</w:t>
      </w:r>
      <w:r>
        <w:tab/>
        <w:t xml:space="preserve">Lloyd T, Chinchilli VM, Rollings N, Kieselhorst K, Tregea DF, Henderson NA, </w:t>
      </w:r>
      <w:proofErr w:type="gramStart"/>
      <w:r>
        <w:t>Sinoway</w:t>
      </w:r>
      <w:proofErr w:type="gramEnd"/>
      <w:r>
        <w:t xml:space="preserve"> LI: Fruit consumption, fitness, and cardiovascular health in female adolescents: the Penn State Young Women's Health Study. </w:t>
      </w:r>
      <w:proofErr w:type="gramStart"/>
      <w:r>
        <w:t>Am</w:t>
      </w:r>
      <w:proofErr w:type="gramEnd"/>
      <w:r>
        <w:t xml:space="preserve"> J Clin Nutr 1998, 67:624-630.</w:t>
      </w:r>
    </w:p>
    <w:p w14:paraId="3BE2FD74" w14:textId="77777777" w:rsidR="003B2326" w:rsidRDefault="003B2326" w:rsidP="003B2326">
      <w:pPr>
        <w:ind w:left="993" w:hanging="709"/>
      </w:pPr>
    </w:p>
    <w:p w14:paraId="52E8FDDE" w14:textId="77777777" w:rsidR="00511FE0" w:rsidRDefault="00511FE0" w:rsidP="003B2326">
      <w:pPr>
        <w:ind w:left="993" w:hanging="709"/>
      </w:pPr>
      <w:r>
        <w:t>44.</w:t>
      </w:r>
      <w:r>
        <w:tab/>
        <w:t>Truthmann J, Richter A, Thiele S, Drescher L, Roosen J, Mensink GB: Associations of dietary indices with biomarkers of dietary exposure and cardiovascular status among adolescents in Germany. Nutr Metab (Lond) 2012, 9:92.</w:t>
      </w:r>
    </w:p>
    <w:p w14:paraId="0E220DD5" w14:textId="77777777" w:rsidR="003B2326" w:rsidRDefault="003B2326" w:rsidP="003B2326">
      <w:pPr>
        <w:ind w:left="993" w:hanging="709"/>
      </w:pPr>
    </w:p>
    <w:p w14:paraId="4F601ECA" w14:textId="77777777" w:rsidR="00511FE0" w:rsidRDefault="00511FE0" w:rsidP="003B2326">
      <w:pPr>
        <w:ind w:left="993" w:hanging="709"/>
      </w:pPr>
      <w:r>
        <w:t>45.</w:t>
      </w:r>
      <w:r>
        <w:tab/>
        <w:t>Boreham C, Twisk J, van Mechelen W, Savage M, Strain J, Cran G: Relationships between the development of biological risk factors for coronary heart disease and lifestyle parameters during adolescence: The Northern Ireland Young Hearts Project. Public Health 1999, 113:7-12.</w:t>
      </w:r>
    </w:p>
    <w:p w14:paraId="4B794AD1" w14:textId="77777777" w:rsidR="003B2326" w:rsidRDefault="003B2326" w:rsidP="003B2326">
      <w:pPr>
        <w:ind w:left="993" w:hanging="709"/>
      </w:pPr>
    </w:p>
    <w:p w14:paraId="358A0FDD" w14:textId="77777777" w:rsidR="00511FE0" w:rsidRDefault="00511FE0" w:rsidP="003B2326">
      <w:pPr>
        <w:ind w:left="993" w:hanging="709"/>
      </w:pPr>
      <w:r>
        <w:t>46.</w:t>
      </w:r>
      <w:r>
        <w:tab/>
        <w:t>Casazza K, Dulin-Keita A, Gower BA, Fernandez JR: Relationships between reported macronutrient intake and insulin dynamics in a multi-ethnic cohort of early pubertal children. Int J Pediatr Obes 2009, 4:249-256.</w:t>
      </w:r>
    </w:p>
    <w:p w14:paraId="073814BD" w14:textId="77777777" w:rsidR="003B2326" w:rsidRDefault="003B2326" w:rsidP="003B2326">
      <w:pPr>
        <w:ind w:left="993" w:hanging="709"/>
      </w:pPr>
    </w:p>
    <w:p w14:paraId="0C8F5B05" w14:textId="77777777" w:rsidR="00511FE0" w:rsidRDefault="00511FE0" w:rsidP="003B2326">
      <w:pPr>
        <w:ind w:left="993" w:hanging="709"/>
      </w:pPr>
      <w:r>
        <w:t>47.</w:t>
      </w:r>
      <w:r>
        <w:tab/>
        <w:t xml:space="preserve">Cook LT, O'Reilly GA, Goran MI, Weigensberg MJ, Spruijt-Metz D, Davis JN: Vegetable Consumption Is Linked to Decreased Visceral and Liver Fat and Improved Insulin Resistance in Overweight Latino Youth. </w:t>
      </w:r>
      <w:proofErr w:type="gramStart"/>
      <w:r>
        <w:t>J Acad Nutr Diet 2014.</w:t>
      </w:r>
      <w:proofErr w:type="gramEnd"/>
    </w:p>
    <w:p w14:paraId="0D803DDA" w14:textId="77777777" w:rsidR="003B2326" w:rsidRDefault="003B2326" w:rsidP="003B2326">
      <w:pPr>
        <w:ind w:left="993" w:hanging="709"/>
      </w:pPr>
    </w:p>
    <w:p w14:paraId="72A37819" w14:textId="77777777" w:rsidR="00511FE0" w:rsidRDefault="00511FE0" w:rsidP="003B2326">
      <w:pPr>
        <w:ind w:left="993" w:hanging="709"/>
      </w:pPr>
      <w:r>
        <w:t>48.</w:t>
      </w:r>
      <w:r>
        <w:tab/>
        <w:t>Jimenez-Pavon D, Sese MA, Huybrechts I, Cuenca-Garcia M, Palacios G, Ruiz JR, Breidenassel C, Leclercq C, Beghin L, Plada M, et al: Dietary and lifestyle quality indices with/without physical activity and markers of insulin resistance in European adolescents: the HELENA study. Br J Nutr 2013, 110:1919-1925.</w:t>
      </w:r>
    </w:p>
    <w:p w14:paraId="0BD1879A" w14:textId="77777777" w:rsidR="003B2326" w:rsidRDefault="003B2326" w:rsidP="003B2326">
      <w:pPr>
        <w:ind w:left="993" w:hanging="709"/>
      </w:pPr>
    </w:p>
    <w:p w14:paraId="04435A83" w14:textId="77777777" w:rsidR="00511FE0" w:rsidRDefault="00511FE0" w:rsidP="003B2326">
      <w:pPr>
        <w:ind w:left="993" w:hanging="709"/>
      </w:pPr>
      <w:r>
        <w:t>49.</w:t>
      </w:r>
      <w:r>
        <w:tab/>
        <w:t xml:space="preserve">White J, Jago R, </w:t>
      </w:r>
      <w:proofErr w:type="gramStart"/>
      <w:r>
        <w:t>Thompson</w:t>
      </w:r>
      <w:proofErr w:type="gramEnd"/>
      <w:r>
        <w:t xml:space="preserve"> JL: Dietary risk factors for the development of insulin resistance in adolescent girls: a 3-year prospective study. Public Health Nutr 2014, 17:361-368.</w:t>
      </w:r>
    </w:p>
    <w:p w14:paraId="004BC34A" w14:textId="77777777" w:rsidR="003B2326" w:rsidRDefault="003B2326" w:rsidP="003B2326">
      <w:pPr>
        <w:ind w:left="993" w:hanging="709"/>
      </w:pPr>
    </w:p>
    <w:p w14:paraId="26F3F7C8" w14:textId="77777777" w:rsidR="00511FE0" w:rsidRDefault="00511FE0" w:rsidP="003B2326">
      <w:pPr>
        <w:ind w:left="993" w:hanging="709"/>
      </w:pPr>
      <w:r>
        <w:t>50.</w:t>
      </w:r>
      <w:r>
        <w:tab/>
        <w:t>Donin AS, Nightingale CM, Owen CG, Rudnicka AR, Jebb SA, Ambrosini GL, Stephen AM, Cook DG, Whincup PH: Dietary Energy Intake Is Associated With Type 2 Diabetes Risk Markers in Children. Diabetes Care 2014, 37:116-123.</w:t>
      </w:r>
    </w:p>
    <w:p w14:paraId="2C11EFBC" w14:textId="77777777" w:rsidR="00571E57" w:rsidRDefault="00571E57" w:rsidP="003B2326">
      <w:pPr>
        <w:ind w:left="993" w:hanging="709"/>
      </w:pPr>
    </w:p>
    <w:p w14:paraId="7875833A" w14:textId="77777777" w:rsidR="00511FE0" w:rsidRDefault="00511FE0" w:rsidP="003B2326">
      <w:pPr>
        <w:ind w:left="993" w:hanging="709"/>
      </w:pPr>
      <w:r>
        <w:t>51.</w:t>
      </w:r>
      <w:r>
        <w:tab/>
        <w:t xml:space="preserve">Wang J, Light K, Henderson M, O'Loughlin J, Mathieu ME, </w:t>
      </w:r>
      <w:proofErr w:type="gramStart"/>
      <w:r>
        <w:t>Paradis</w:t>
      </w:r>
      <w:proofErr w:type="gramEnd"/>
      <w:r>
        <w:t xml:space="preserve"> G, Gray-Donald K: Consumption of added sugars from liquid but not solid sources predicts impaired glucose homeostasis and insulin resistance among youth at risk of obesity. J Nutr 2014, 144:81-86.</w:t>
      </w:r>
    </w:p>
    <w:p w14:paraId="758FA507" w14:textId="77777777" w:rsidR="003B2326" w:rsidRDefault="003B2326" w:rsidP="003B2326">
      <w:pPr>
        <w:ind w:left="993" w:hanging="709"/>
      </w:pPr>
    </w:p>
    <w:p w14:paraId="4F384487" w14:textId="77777777" w:rsidR="00511FE0" w:rsidRDefault="00511FE0" w:rsidP="003B2326">
      <w:pPr>
        <w:ind w:left="993" w:hanging="709"/>
      </w:pPr>
      <w:r>
        <w:t>52.</w:t>
      </w:r>
      <w:r>
        <w:tab/>
        <w:t>Hirschler V, Oestreicher K, Beccaria M, Hidalgo M, Maccallini G: Inverse association between insulin resistance and frequency of milk consumption in low-income Argentinean school children. J Pediatr 2009, 154:101-105.</w:t>
      </w:r>
    </w:p>
    <w:p w14:paraId="22BAF1C3" w14:textId="77777777" w:rsidR="003B2326" w:rsidRDefault="003B2326" w:rsidP="003B2326">
      <w:pPr>
        <w:ind w:left="993" w:hanging="709"/>
      </w:pPr>
    </w:p>
    <w:p w14:paraId="3CA9BDA5" w14:textId="77777777" w:rsidR="00511FE0" w:rsidRDefault="00511FE0" w:rsidP="003B2326">
      <w:pPr>
        <w:ind w:left="993" w:hanging="709"/>
      </w:pPr>
      <w:r>
        <w:t>53.</w:t>
      </w:r>
      <w:r>
        <w:tab/>
        <w:t>Jimenez-Pavon D, Sese MA, Valtuena J, Cuenca-Garcia M, Gonzalez-Gross M, Gottrand F, Kafatos A, Manios Y, Widhalm K, de Henauw S, et al: Leptin, vitamin D, and cardiorespiratory fitness as risk factors for insulin resistance in European adolescents: gender differences in the HELENA Study. Appl Physiol Nutr Metab 2014, 39:530-537.</w:t>
      </w:r>
    </w:p>
    <w:p w14:paraId="78D97D35" w14:textId="77777777" w:rsidR="003B2326" w:rsidRDefault="003B2326" w:rsidP="003B2326">
      <w:pPr>
        <w:ind w:left="993" w:hanging="709"/>
      </w:pPr>
    </w:p>
    <w:p w14:paraId="56DD2B2C" w14:textId="77777777" w:rsidR="00511FE0" w:rsidRDefault="00511FE0" w:rsidP="003B2326">
      <w:pPr>
        <w:ind w:left="993" w:hanging="709"/>
      </w:pPr>
      <w:r>
        <w:t>54.</w:t>
      </w:r>
      <w:r>
        <w:tab/>
        <w:t xml:space="preserve">Karatzi K, Moschonis G, Barouti AA, Lionis C, Chrousos GP, Manios Y: Dietary patterns and breakfast consumption in relation to insulin resistance in children. </w:t>
      </w:r>
      <w:proofErr w:type="gramStart"/>
      <w:r>
        <w:t>The Healthy Growth Study.</w:t>
      </w:r>
      <w:proofErr w:type="gramEnd"/>
      <w:r>
        <w:t xml:space="preserve"> Public Health Nutr 2014:1-8.</w:t>
      </w:r>
    </w:p>
    <w:p w14:paraId="4AA5635F" w14:textId="77777777" w:rsidR="003B2326" w:rsidRDefault="003B2326" w:rsidP="003B2326">
      <w:pPr>
        <w:ind w:left="993" w:hanging="709"/>
      </w:pPr>
    </w:p>
    <w:p w14:paraId="7DCE14B7" w14:textId="77777777" w:rsidR="00511FE0" w:rsidRDefault="00511FE0" w:rsidP="003B2326">
      <w:pPr>
        <w:ind w:left="993" w:hanging="709"/>
      </w:pPr>
      <w:r>
        <w:t>55.</w:t>
      </w:r>
      <w:r>
        <w:tab/>
        <w:t>Kondaki K, Grammatikaki E, Jimenez-Pavon D, De Henauw S, Gonzalez-Gross M, Sjostrom M, Gottrand F, Molnar D, Moreno LA, Kafatos A, et al: Daily sugar-sweetened beverage consumption and insulin resistance in European adolescents: the HELENA (Healthy Lifestyle in Europe by Nutrition in Adolescence) Study. Public Health Nutr 2013, 16:479-486.</w:t>
      </w:r>
    </w:p>
    <w:p w14:paraId="45E21CF0" w14:textId="77777777" w:rsidR="003B2326" w:rsidRDefault="003B2326" w:rsidP="003B2326">
      <w:pPr>
        <w:ind w:left="993" w:hanging="709"/>
      </w:pPr>
    </w:p>
    <w:p w14:paraId="65FDB999" w14:textId="77777777" w:rsidR="00511FE0" w:rsidRDefault="00511FE0" w:rsidP="003B2326">
      <w:pPr>
        <w:ind w:left="993" w:hanging="709"/>
      </w:pPr>
      <w:r>
        <w:t>56.</w:t>
      </w:r>
      <w:r>
        <w:tab/>
        <w:t xml:space="preserve">Kynde I, Johnsen NF, Wedderkopp N, Bygbjerg IB, Helge JW, </w:t>
      </w:r>
      <w:proofErr w:type="gramStart"/>
      <w:r>
        <w:t>Heitmann</w:t>
      </w:r>
      <w:proofErr w:type="gramEnd"/>
      <w:r>
        <w:t xml:space="preserve"> BL: Intake of total dietary sugar and fibre is associated with insulin resistance among Danish 8-10- and 14-16-year-old girls but not boys. European Youth Heart Studies I and II. Public Health Nutr 2010, 13:1669-1674.</w:t>
      </w:r>
    </w:p>
    <w:p w14:paraId="0E7CEC79" w14:textId="77777777" w:rsidR="003B2326" w:rsidRDefault="003B2326" w:rsidP="003B2326">
      <w:pPr>
        <w:ind w:left="993" w:hanging="709"/>
      </w:pPr>
    </w:p>
    <w:p w14:paraId="51C60C01" w14:textId="77777777" w:rsidR="00511FE0" w:rsidRDefault="00511FE0" w:rsidP="003B2326">
      <w:pPr>
        <w:ind w:left="993" w:hanging="709"/>
      </w:pPr>
      <w:r>
        <w:t>57.</w:t>
      </w:r>
      <w:r>
        <w:tab/>
        <w:t xml:space="preserve">Lopez-Alarcon M, Perichart-Perera O, Flores-Huerta S, Inda-Icaza P, Rodriguez-Cruz M, Armenta-Alvarez A, </w:t>
      </w:r>
      <w:proofErr w:type="gramStart"/>
      <w:r>
        <w:t>Bram</w:t>
      </w:r>
      <w:proofErr w:type="gramEnd"/>
      <w:r>
        <w:t>-Falcon MT, Mayorga-Ochoa M: Excessive refined carbohydrates and scarce micronutrients intakes increase inflammatory mediators and insulin resistance in prepubertal and pubertal obese children independently of obesity. Mediators Inflamm 2014, 2014:849031.</w:t>
      </w:r>
    </w:p>
    <w:p w14:paraId="698883CB" w14:textId="77777777" w:rsidR="003B2326" w:rsidRDefault="003B2326" w:rsidP="003B2326">
      <w:pPr>
        <w:ind w:left="993" w:hanging="709"/>
      </w:pPr>
    </w:p>
    <w:p w14:paraId="35C77202" w14:textId="77777777" w:rsidR="00511FE0" w:rsidRDefault="00511FE0" w:rsidP="003B2326">
      <w:pPr>
        <w:ind w:left="993" w:hanging="709"/>
      </w:pPr>
      <w:r>
        <w:t>58.</w:t>
      </w:r>
      <w:r>
        <w:tab/>
        <w:t>Romero-Polvo A, Denova-Gutierrez E, Rivera-Paredez B, Castanon S, Gallegos-Carrillo K, Halley-Castillo E, Borges G, Flores M, Salmeron J: Association between dietary patterns and insulin resistance in Mexican children and adolescents. Ann Nutr Metab 2012, 61:142-150.</w:t>
      </w:r>
    </w:p>
    <w:p w14:paraId="3534F889" w14:textId="77777777" w:rsidR="003B2326" w:rsidRDefault="003B2326" w:rsidP="003B2326">
      <w:pPr>
        <w:ind w:left="993" w:hanging="709"/>
      </w:pPr>
    </w:p>
    <w:p w14:paraId="3F6D82EE" w14:textId="77777777" w:rsidR="00511FE0" w:rsidRDefault="00511FE0" w:rsidP="003B2326">
      <w:pPr>
        <w:ind w:left="993" w:hanging="709"/>
      </w:pPr>
      <w:r>
        <w:t>59.</w:t>
      </w:r>
      <w:r>
        <w:tab/>
        <w:t xml:space="preserve">Sese MA, Jimenez-Pavon D, Gilbert CC, Gonzalez-Gross M, Gottrand F, de Henauw S, Breidenassel C, Warnberg J, Widhalm K, Molnar D, et al: Eating behaviour, insulin resistance and cluster of metabolic risk factors in European adolescents. </w:t>
      </w:r>
      <w:proofErr w:type="gramStart"/>
      <w:r>
        <w:t>The HELENA study.</w:t>
      </w:r>
      <w:proofErr w:type="gramEnd"/>
      <w:r>
        <w:t xml:space="preserve"> Appetite 2012, 59:140-147.</w:t>
      </w:r>
    </w:p>
    <w:p w14:paraId="4C2F67ED" w14:textId="77777777" w:rsidR="003B2326" w:rsidRDefault="003B2326" w:rsidP="003B2326">
      <w:pPr>
        <w:ind w:left="993" w:hanging="709"/>
      </w:pPr>
    </w:p>
    <w:p w14:paraId="6744B3E2" w14:textId="77777777" w:rsidR="00511FE0" w:rsidRDefault="00511FE0" w:rsidP="003B2326">
      <w:pPr>
        <w:ind w:left="993" w:hanging="709"/>
      </w:pPr>
      <w:r>
        <w:t>60.</w:t>
      </w:r>
      <w:r>
        <w:tab/>
        <w:t xml:space="preserve">Davis JN, Alexander KE, Ventura EE, Kelly LA, Lane CJ, Byrd-Williams CE, Toledo-Corral CM, Roberts CK, Spruijt-Metz D, Weigensberg MJ, </w:t>
      </w:r>
      <w:proofErr w:type="gramStart"/>
      <w:r>
        <w:t>Goran</w:t>
      </w:r>
      <w:proofErr w:type="gramEnd"/>
      <w:r>
        <w:t xml:space="preserve"> MI: Associations of dietary sugar and glycemic index with adiposity and insulin dynamics in overweight Latino youth. </w:t>
      </w:r>
      <w:proofErr w:type="gramStart"/>
      <w:r>
        <w:t>Am</w:t>
      </w:r>
      <w:proofErr w:type="gramEnd"/>
      <w:r>
        <w:t xml:space="preserve"> J Clin Nutr 2007, 86:1331-1338.</w:t>
      </w:r>
    </w:p>
    <w:p w14:paraId="51B2C5DD" w14:textId="77777777" w:rsidR="003B2326" w:rsidRDefault="003B2326" w:rsidP="003B2326">
      <w:pPr>
        <w:ind w:left="993" w:hanging="709"/>
      </w:pPr>
    </w:p>
    <w:p w14:paraId="51B5D39F" w14:textId="77777777" w:rsidR="00511FE0" w:rsidRDefault="00511FE0" w:rsidP="003B2326">
      <w:pPr>
        <w:ind w:left="993" w:hanging="709"/>
      </w:pPr>
      <w:r>
        <w:t>61.</w:t>
      </w:r>
      <w:r>
        <w:tab/>
        <w:t>Forbes LE, Downs SM, Fraser SN, Majumdar SR, Ball GD, Plotnikoff RC, Wozny PD, Torrance BD, McCargar LJ, Lewanczuk RZ, McGavock JM: Anthropometric and dietary predictors of insulin sensitivity in 10- to 14-year-old boys and girls. Appl Physiol Nutr Metab 2013, 38:320-325.</w:t>
      </w:r>
    </w:p>
    <w:p w14:paraId="525D9629" w14:textId="77777777" w:rsidR="003B2326" w:rsidRDefault="003B2326" w:rsidP="003B2326">
      <w:pPr>
        <w:ind w:left="993" w:hanging="709"/>
      </w:pPr>
    </w:p>
    <w:p w14:paraId="47845187" w14:textId="77777777" w:rsidR="00511FE0" w:rsidRDefault="00511FE0" w:rsidP="003B2326">
      <w:pPr>
        <w:ind w:left="993" w:hanging="709"/>
      </w:pPr>
      <w:r>
        <w:t>62.</w:t>
      </w:r>
      <w:r>
        <w:tab/>
        <w:t xml:space="preserve">Aeberli I, Molinari L, Spinas G, Lehmann R, l'Allemand D, Zimmermann MB: Dietary intakes of fat and antioxidant vitamins are predictors of subclinical inflammation in overweight Swiss children. </w:t>
      </w:r>
      <w:proofErr w:type="gramStart"/>
      <w:r>
        <w:t>Am</w:t>
      </w:r>
      <w:proofErr w:type="gramEnd"/>
      <w:r>
        <w:t xml:space="preserve"> J Clin Nutr 2006, 84:748-755.</w:t>
      </w:r>
    </w:p>
    <w:p w14:paraId="6B568BCB" w14:textId="77777777" w:rsidR="003B2326" w:rsidRDefault="003B2326" w:rsidP="003B2326">
      <w:pPr>
        <w:ind w:left="993" w:hanging="709"/>
      </w:pPr>
    </w:p>
    <w:p w14:paraId="3A388EEC" w14:textId="77777777" w:rsidR="00511FE0" w:rsidRDefault="00511FE0" w:rsidP="003B2326">
      <w:pPr>
        <w:ind w:left="993" w:hanging="709"/>
      </w:pPr>
      <w:r>
        <w:t>63.</w:t>
      </w:r>
      <w:r>
        <w:tab/>
        <w:t>Gonzalez-Gil EM, Santabarbara J, Russo P, Ahrens W, Claessens M, Lissner L, Bornhorst C, Krogh V, Iacoviello L, Molnar D, et al: Food intake and inflammation in European children: the IDEFICS study. Eur J Nutr 2015.</w:t>
      </w:r>
    </w:p>
    <w:p w14:paraId="723DCFF9" w14:textId="77777777" w:rsidR="003B2326" w:rsidRDefault="003B2326" w:rsidP="003B2326">
      <w:pPr>
        <w:ind w:left="993" w:hanging="709"/>
      </w:pPr>
    </w:p>
    <w:p w14:paraId="26CFB646" w14:textId="77777777" w:rsidR="00511FE0" w:rsidRDefault="00511FE0" w:rsidP="003B2326">
      <w:pPr>
        <w:ind w:left="993" w:hanging="709"/>
      </w:pPr>
      <w:r>
        <w:t>64.</w:t>
      </w:r>
      <w:r>
        <w:tab/>
        <w:t>Holt EM, Steffen LM, Moran A, Basu S, Steinberger J, Ross JA, Hong CP, Sinaiko AR: Fruit and Vegetable Consumption and Its Relation to Markers of Inflammation and Oxidative Stress in Adolescents. Journal of the American Dietetic Association 2009, 109:414-421.</w:t>
      </w:r>
    </w:p>
    <w:p w14:paraId="48606C95" w14:textId="77777777" w:rsidR="003B2326" w:rsidRDefault="003B2326" w:rsidP="003B2326">
      <w:pPr>
        <w:ind w:left="993" w:hanging="709"/>
      </w:pPr>
    </w:p>
    <w:p w14:paraId="09905A4C" w14:textId="77777777" w:rsidR="00511FE0" w:rsidRDefault="00511FE0" w:rsidP="003B2326">
      <w:pPr>
        <w:ind w:left="993" w:hanging="709"/>
      </w:pPr>
      <w:r>
        <w:t>65.</w:t>
      </w:r>
      <w:r>
        <w:tab/>
        <w:t>Qureshi MM, Singer MR, Moore LL: A cross-sectional study of food group intake and C-reactive protein among children. Nutr Metab (Lond) 2009, 6:40.</w:t>
      </w:r>
    </w:p>
    <w:p w14:paraId="363263F9" w14:textId="77777777" w:rsidR="003B2326" w:rsidRDefault="003B2326" w:rsidP="003B2326">
      <w:pPr>
        <w:ind w:left="993" w:hanging="709"/>
      </w:pPr>
    </w:p>
    <w:p w14:paraId="01E4D84D" w14:textId="77777777" w:rsidR="00511FE0" w:rsidRDefault="00511FE0" w:rsidP="003B2326">
      <w:pPr>
        <w:ind w:left="993" w:hanging="709"/>
      </w:pPr>
      <w:r>
        <w:t>66.</w:t>
      </w:r>
      <w:r>
        <w:tab/>
        <w:t xml:space="preserve">Thomas NE, Baker JS, Graham MR, Cooper SM, Davies B: C-reactive protein in schoolchildren and its relation to adiposity, physical activity, aerobic fitness and habitual diet. </w:t>
      </w:r>
      <w:proofErr w:type="gramStart"/>
      <w:r>
        <w:t>British Journal of Sports Medicine 2008, 42.</w:t>
      </w:r>
      <w:proofErr w:type="gramEnd"/>
    </w:p>
    <w:p w14:paraId="46322B1D" w14:textId="77777777" w:rsidR="003B2326" w:rsidRDefault="003B2326" w:rsidP="003B2326">
      <w:pPr>
        <w:ind w:left="993" w:hanging="709"/>
      </w:pPr>
    </w:p>
    <w:p w14:paraId="434AA869" w14:textId="77777777" w:rsidR="00511FE0" w:rsidRDefault="00511FE0" w:rsidP="003B2326">
      <w:pPr>
        <w:ind w:left="993" w:hanging="709"/>
      </w:pPr>
      <w:r>
        <w:t>67.</w:t>
      </w:r>
      <w:r>
        <w:tab/>
        <w:t xml:space="preserve">Aounallah-Skhiri H, Traissac P, El Ati J, Eymard-Duvernay S, Landais E, Achour N, Delpeuch F, </w:t>
      </w:r>
      <w:proofErr w:type="gramStart"/>
      <w:r>
        <w:t>Ben</w:t>
      </w:r>
      <w:proofErr w:type="gramEnd"/>
      <w:r>
        <w:t xml:space="preserve"> Romdhane H, Maire B: Nutrition transition among adolescents of a south-Mediterranean country: dietary patterns, association with socio-economic factors, overweight and blood pressure. </w:t>
      </w:r>
      <w:proofErr w:type="gramStart"/>
      <w:r>
        <w:t>A cross-sectional study in Tunisia.</w:t>
      </w:r>
      <w:proofErr w:type="gramEnd"/>
      <w:r>
        <w:t xml:space="preserve"> </w:t>
      </w:r>
      <w:proofErr w:type="gramStart"/>
      <w:r>
        <w:t>Nutr J 2011, 10:38.</w:t>
      </w:r>
      <w:proofErr w:type="gramEnd"/>
    </w:p>
    <w:p w14:paraId="1E551211" w14:textId="77777777" w:rsidR="003745C8" w:rsidRDefault="003745C8" w:rsidP="003B2326">
      <w:pPr>
        <w:ind w:left="993" w:hanging="709"/>
      </w:pPr>
    </w:p>
    <w:p w14:paraId="222BA4F5" w14:textId="77777777" w:rsidR="00511FE0" w:rsidRDefault="00511FE0" w:rsidP="003B2326">
      <w:pPr>
        <w:ind w:left="993" w:hanging="709"/>
      </w:pPr>
      <w:r>
        <w:t>68.</w:t>
      </w:r>
      <w:r>
        <w:tab/>
        <w:t>Bobridge KS, Haines GL, Mori TA, Beilin LJ, Oddy WH, Sherriff J, O'Sullivan TA: Dietary fructose in relation to blood pressure and serum uric acid in adolescent boys and girls. J Hum Hypertens 2013, 27:217-224.</w:t>
      </w:r>
    </w:p>
    <w:p w14:paraId="0DACC158" w14:textId="77777777" w:rsidR="003B2326" w:rsidRDefault="003B2326" w:rsidP="003B2326">
      <w:pPr>
        <w:ind w:left="993" w:hanging="709"/>
      </w:pPr>
    </w:p>
    <w:p w14:paraId="7F640931" w14:textId="77777777" w:rsidR="00511FE0" w:rsidRDefault="00511FE0" w:rsidP="003B2326">
      <w:pPr>
        <w:ind w:left="993" w:hanging="709"/>
      </w:pPr>
      <w:r>
        <w:t>69.</w:t>
      </w:r>
      <w:r>
        <w:tab/>
        <w:t>Coelho LG, Candido APC, Machado-Coelho GLL, de Freitas SN: Food habits and risk of cardiovascular disease in schoolchildren from Ouro Preto, Minas Gerais. Revista De Nutricao-Brazilian Journal of Nutrition 2015, 28:133-142.</w:t>
      </w:r>
    </w:p>
    <w:p w14:paraId="3781FD39" w14:textId="77777777" w:rsidR="003B2326" w:rsidRDefault="003B2326" w:rsidP="003B2326">
      <w:pPr>
        <w:ind w:left="993" w:hanging="709"/>
      </w:pPr>
    </w:p>
    <w:p w14:paraId="3BC193DD" w14:textId="77777777" w:rsidR="00511FE0" w:rsidRDefault="00511FE0" w:rsidP="003B2326">
      <w:pPr>
        <w:ind w:left="993" w:hanging="709"/>
      </w:pPr>
      <w:r>
        <w:t>70.</w:t>
      </w:r>
      <w:r>
        <w:tab/>
        <w:t>Colin-Ramirez E, Castillo-Martinez L, Orea-Tejeda A, Villa Romero AR, Vergara Castaneda A, Asensio Lafuente E: Waist circumference and fat intake are associated with high blood pressure in Mexican children aged 8 to 10 years. J Am Diet Assoc 2009, 109:996-1003.</w:t>
      </w:r>
    </w:p>
    <w:p w14:paraId="10DC4CA6" w14:textId="77777777" w:rsidR="003B2326" w:rsidRDefault="003B2326" w:rsidP="003B2326">
      <w:pPr>
        <w:ind w:left="993" w:hanging="709"/>
      </w:pPr>
    </w:p>
    <w:p w14:paraId="0C5250E4" w14:textId="77777777" w:rsidR="00511FE0" w:rsidRDefault="00511FE0" w:rsidP="003B2326">
      <w:pPr>
        <w:ind w:left="993" w:hanging="709"/>
      </w:pPr>
      <w:r>
        <w:t>71.</w:t>
      </w:r>
      <w:r>
        <w:tab/>
        <w:t>de Moraes ACF, Bel-Serrat S, Manios Y, Molnar D, Kafatos A, Cuenca-Garcia M, Huybrechts I, Sette S, Widhalm K, Stehle P, et al: Dietary protein and amino acids intake and its relationship with blood pressure in adolescents: the HELENA STUDY. European Journal of Public Health 2015, 25:450-456.</w:t>
      </w:r>
    </w:p>
    <w:p w14:paraId="6E754715" w14:textId="77777777" w:rsidR="003B2326" w:rsidRDefault="003B2326" w:rsidP="003B2326">
      <w:pPr>
        <w:ind w:left="993" w:hanging="709"/>
      </w:pPr>
    </w:p>
    <w:p w14:paraId="4CF5F8DE" w14:textId="77777777" w:rsidR="00511FE0" w:rsidRDefault="00511FE0" w:rsidP="003B2326">
      <w:pPr>
        <w:ind w:left="993" w:hanging="709"/>
      </w:pPr>
      <w:r>
        <w:t>72.</w:t>
      </w:r>
      <w:r>
        <w:tab/>
        <w:t>Gopinath B, Flood VM, Burlutsky G, Louie JC, Baur LA, Mitchell P: Dairy food consumption, blood pressure and retinal microcirculation in adolescents. Nutr Metab Cardiovasc Dis 2014, 24:1221-1227.</w:t>
      </w:r>
    </w:p>
    <w:p w14:paraId="2434D51C" w14:textId="77777777" w:rsidR="003B2326" w:rsidRDefault="003B2326" w:rsidP="003B2326">
      <w:pPr>
        <w:ind w:left="993" w:hanging="709"/>
      </w:pPr>
    </w:p>
    <w:p w14:paraId="135945C7" w14:textId="77777777" w:rsidR="00511FE0" w:rsidRDefault="00511FE0" w:rsidP="003B2326">
      <w:pPr>
        <w:ind w:left="993" w:hanging="709"/>
      </w:pPr>
      <w:r>
        <w:t>73.</w:t>
      </w:r>
      <w:r>
        <w:tab/>
        <w:t xml:space="preserve">Hojhabrimanesh A, Akhlaghi M, Rahmani E, Amanat S, Atefi M, Najafi M, Hashemzadeh M, </w:t>
      </w:r>
      <w:proofErr w:type="gramStart"/>
      <w:r>
        <w:t>Salehi</w:t>
      </w:r>
      <w:proofErr w:type="gramEnd"/>
      <w:r>
        <w:t xml:space="preserve"> S, Faghih S: A Western dietary pattern is associated with higher blood pressure in Iranian adolescents. Eur J Nutr 2015.</w:t>
      </w:r>
    </w:p>
    <w:p w14:paraId="19E05CFB" w14:textId="77777777" w:rsidR="003B2326" w:rsidRDefault="003B2326" w:rsidP="003B2326">
      <w:pPr>
        <w:ind w:left="993" w:hanging="709"/>
      </w:pPr>
    </w:p>
    <w:p w14:paraId="62D690B3" w14:textId="77777777" w:rsidR="00511FE0" w:rsidRDefault="00511FE0" w:rsidP="003B2326">
      <w:pPr>
        <w:ind w:left="993" w:hanging="709"/>
      </w:pPr>
      <w:r>
        <w:t>74.</w:t>
      </w:r>
      <w:r>
        <w:tab/>
        <w:t>Kelishadi R, Ardalan G, Gheiratmand R, Majdzadeh R, Delavari A, Heshmat R, Gouya MM, Razaghi EM, Motaghian M, Mokhtari MR, et al: Blood pressure and its influencing factors in a national representative sample of Iranian children and adolescents: the CASPIAN Study. Eur J Cardiovasc Prev Rehabil 2006, 13:956-963.</w:t>
      </w:r>
    </w:p>
    <w:p w14:paraId="4F5BB970" w14:textId="77777777" w:rsidR="003B2326" w:rsidRDefault="003B2326" w:rsidP="003B2326">
      <w:pPr>
        <w:ind w:left="993" w:hanging="709"/>
      </w:pPr>
    </w:p>
    <w:p w14:paraId="5C79FFB6" w14:textId="77777777" w:rsidR="00511FE0" w:rsidRDefault="00511FE0" w:rsidP="003B2326">
      <w:pPr>
        <w:ind w:left="993" w:hanging="709"/>
      </w:pPr>
      <w:r>
        <w:t>75.</w:t>
      </w:r>
      <w:r>
        <w:tab/>
        <w:t>Kollias A, Antonodimitrakis P, Grammatikos E, Chatziantonakis N, Grammatikos EE, Stergiou GS: Trends in high blood pressure prevalence in Greek adolescents. J Hum Hypertens 2009, 23:385-390.</w:t>
      </w:r>
    </w:p>
    <w:p w14:paraId="0CE5D6A1" w14:textId="77777777" w:rsidR="003B2326" w:rsidRDefault="003B2326" w:rsidP="003B2326">
      <w:pPr>
        <w:ind w:left="993" w:hanging="709"/>
      </w:pPr>
    </w:p>
    <w:p w14:paraId="4F53DD68" w14:textId="77777777" w:rsidR="00511FE0" w:rsidRDefault="00511FE0" w:rsidP="003B2326">
      <w:pPr>
        <w:ind w:left="993" w:hanging="709"/>
      </w:pPr>
      <w:r>
        <w:t>76.</w:t>
      </w:r>
      <w:r>
        <w:tab/>
        <w:t>Lazarou C, Panagiotakos DB, Matalas AL: Foods E-KINDEX: A Dietary Index Associated with Reduced Blood Pressure Levels among Young Children: The CYKIDS Study. Journal of the American Dietetic Association 2009, 109:1070-1075.</w:t>
      </w:r>
    </w:p>
    <w:p w14:paraId="6867A944" w14:textId="77777777" w:rsidR="003B2326" w:rsidRDefault="003B2326" w:rsidP="003B2326">
      <w:pPr>
        <w:ind w:left="993" w:hanging="709"/>
      </w:pPr>
    </w:p>
    <w:p w14:paraId="5F61B506" w14:textId="77777777" w:rsidR="00511FE0" w:rsidRDefault="00511FE0" w:rsidP="003B2326">
      <w:pPr>
        <w:ind w:left="993" w:hanging="709"/>
      </w:pPr>
      <w:r>
        <w:t>77.</w:t>
      </w:r>
      <w:r>
        <w:tab/>
        <w:t>Moore LL, Singer MR, Bradlee ML, Djousse L, Proctor MH, Cupples LA, Ellison RC: Intake of fruits, vegetables, and dairy products in early childhood and subsequent blood pressure change. Epidemiology 2005, 16:4-11.</w:t>
      </w:r>
    </w:p>
    <w:p w14:paraId="4726B7DE" w14:textId="77777777" w:rsidR="00571E57" w:rsidRDefault="00571E57" w:rsidP="003B2326">
      <w:pPr>
        <w:ind w:left="993" w:hanging="709"/>
      </w:pPr>
    </w:p>
    <w:p w14:paraId="426A83A4" w14:textId="77777777" w:rsidR="00511FE0" w:rsidRDefault="00511FE0" w:rsidP="003B2326">
      <w:pPr>
        <w:ind w:left="993" w:hanging="709"/>
      </w:pPr>
      <w:r>
        <w:t>78.</w:t>
      </w:r>
      <w:r>
        <w:tab/>
        <w:t>O'Sullivan TA, Bremner AP, Beilin LJ, Ambrosini GL, Mori TA, Huang RC, Oddy WH: Polyunsaturated fatty acid intake and blood pressure in adolescents. J Hum Hypertens 2012, 26:178-187.</w:t>
      </w:r>
    </w:p>
    <w:p w14:paraId="6BD57A2E" w14:textId="77777777" w:rsidR="003B2326" w:rsidRDefault="003B2326" w:rsidP="003B2326">
      <w:pPr>
        <w:ind w:left="993" w:hanging="709"/>
      </w:pPr>
    </w:p>
    <w:p w14:paraId="0B4909F7" w14:textId="77777777" w:rsidR="00511FE0" w:rsidRDefault="00511FE0" w:rsidP="003B2326">
      <w:pPr>
        <w:ind w:left="993" w:hanging="709"/>
      </w:pPr>
      <w:r>
        <w:t>79.</w:t>
      </w:r>
      <w:r>
        <w:tab/>
        <w:t xml:space="preserve">Shi L, Krupp D, </w:t>
      </w:r>
      <w:proofErr w:type="gramStart"/>
      <w:r>
        <w:t>Remer</w:t>
      </w:r>
      <w:proofErr w:type="gramEnd"/>
      <w:r>
        <w:t xml:space="preserve"> T: Salt, fruit and vegetable consumption and blood pressure development: a longitudinal investigation in healthy children. Br J Nutr 2014, 111:662-671.</w:t>
      </w:r>
    </w:p>
    <w:p w14:paraId="77BD26CD" w14:textId="77777777" w:rsidR="003B2326" w:rsidRDefault="003B2326" w:rsidP="003B2326">
      <w:pPr>
        <w:ind w:left="993" w:hanging="709"/>
      </w:pPr>
    </w:p>
    <w:p w14:paraId="0C1004FA" w14:textId="77777777" w:rsidR="00511FE0" w:rsidRDefault="00511FE0" w:rsidP="003B2326">
      <w:pPr>
        <w:ind w:left="993" w:hanging="709"/>
      </w:pPr>
      <w:r>
        <w:t>80.</w:t>
      </w:r>
      <w:r>
        <w:tab/>
        <w:t>Souza Bda S, Cunha DB, Pereira RA, Sichieri R: Soft drink consumption, mainly diet ones, is associated with increased blood pressure in adolescents. J Hypertens 2016, 34:221-225.</w:t>
      </w:r>
    </w:p>
    <w:p w14:paraId="2E867C7C" w14:textId="77777777" w:rsidR="003B2326" w:rsidRDefault="003B2326" w:rsidP="003B2326">
      <w:pPr>
        <w:ind w:left="993" w:hanging="709"/>
      </w:pPr>
    </w:p>
    <w:p w14:paraId="5D9B9FCB" w14:textId="77777777" w:rsidR="00511FE0" w:rsidRDefault="00511FE0" w:rsidP="003B2326">
      <w:pPr>
        <w:ind w:left="993" w:hanging="709"/>
      </w:pPr>
      <w:r>
        <w:t>81.</w:t>
      </w:r>
      <w:r>
        <w:tab/>
        <w:t xml:space="preserve">Sugiyama T, Xie D, Graham-Maar RC, Inoue K, </w:t>
      </w:r>
      <w:proofErr w:type="gramStart"/>
      <w:r>
        <w:t>Kobayashi</w:t>
      </w:r>
      <w:proofErr w:type="gramEnd"/>
      <w:r>
        <w:t xml:space="preserve"> Y, Stettler N: Dietary and lifestyle factors associated with blood pressure among U.S. adolescents. J Adolesc Health 2007, 40:166-172.</w:t>
      </w:r>
    </w:p>
    <w:p w14:paraId="364E18B2" w14:textId="77777777" w:rsidR="00511FE0" w:rsidRDefault="00511FE0" w:rsidP="003B2326">
      <w:pPr>
        <w:ind w:left="993"/>
      </w:pPr>
    </w:p>
    <w:p w14:paraId="4792AD2D" w14:textId="5F973AB6" w:rsidR="00684456" w:rsidRPr="005F3AA9" w:rsidRDefault="00684456" w:rsidP="00C32A2A"/>
    <w:sectPr w:rsidR="00684456" w:rsidRPr="005F3AA9" w:rsidSect="00AD2E43">
      <w:footerReference w:type="even" r:id="rId8"/>
      <w:footerReference w:type="default" r:id="rId9"/>
      <w:pgSz w:w="16840" w:h="11900"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EA74CA" w14:textId="77777777" w:rsidR="001A5720" w:rsidRDefault="001A5720" w:rsidP="001C598D">
      <w:r>
        <w:separator/>
      </w:r>
    </w:p>
  </w:endnote>
  <w:endnote w:type="continuationSeparator" w:id="0">
    <w:p w14:paraId="11692684" w14:textId="77777777" w:rsidR="001A5720" w:rsidRDefault="001A5720" w:rsidP="001C59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3657F" w14:textId="77777777" w:rsidR="00B84A34" w:rsidRDefault="00B84A34" w:rsidP="00035B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BF7409" w14:textId="77777777" w:rsidR="00B84A34" w:rsidRDefault="00B84A34" w:rsidP="001C598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708DF" w14:textId="77777777" w:rsidR="00B84A34" w:rsidRDefault="00B84A34" w:rsidP="001C598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614180" w14:textId="77777777" w:rsidR="001A5720" w:rsidRDefault="001A5720" w:rsidP="001C598D">
      <w:r>
        <w:separator/>
      </w:r>
    </w:p>
  </w:footnote>
  <w:footnote w:type="continuationSeparator" w:id="0">
    <w:p w14:paraId="7B157101" w14:textId="77777777" w:rsidR="001A5720" w:rsidRDefault="001A5720" w:rsidP="001C598D">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proofState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tion J ZM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t2dxed09qrzwf4eetwqvrwt10fd0axp5ze9z&quot;&gt;ZMG_Review_2016_final_bk&lt;record-ids&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163&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1&lt;/item&gt;&lt;item&gt;184&lt;/item&gt;&lt;item&gt;185&lt;/item&gt;&lt;item&gt;187&lt;/item&gt;&lt;item&gt;189&lt;/item&gt;&lt;item&gt;190&lt;/item&gt;&lt;item&gt;191&lt;/item&gt;&lt;item&gt;192&lt;/item&gt;&lt;item&gt;193&lt;/item&gt;&lt;item&gt;194&lt;/item&gt;&lt;item&gt;195&lt;/item&gt;&lt;item&gt;197&lt;/item&gt;&lt;item&gt;198&lt;/item&gt;&lt;item&gt;199&lt;/item&gt;&lt;item&gt;200&lt;/item&gt;&lt;item&gt;201&lt;/item&gt;&lt;item&gt;202&lt;/item&gt;&lt;item&gt;203&lt;/item&gt;&lt;item&gt;204&lt;/item&gt;&lt;item&gt;205&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2&lt;/item&gt;&lt;item&gt;223&lt;/item&gt;&lt;item&gt;224&lt;/item&gt;&lt;item&gt;225&lt;/item&gt;&lt;item&gt;226&lt;/item&gt;&lt;item&gt;227&lt;/item&gt;&lt;item&gt;228&lt;/item&gt;&lt;/record-ids&gt;&lt;/item&gt;&lt;/Libraries&gt;"/>
  </w:docVars>
  <w:rsids>
    <w:rsidRoot w:val="000E542D"/>
    <w:rsid w:val="000057C6"/>
    <w:rsid w:val="000155CB"/>
    <w:rsid w:val="00020418"/>
    <w:rsid w:val="0002110C"/>
    <w:rsid w:val="00021D1E"/>
    <w:rsid w:val="00023011"/>
    <w:rsid w:val="00023ECA"/>
    <w:rsid w:val="00026487"/>
    <w:rsid w:val="0002673E"/>
    <w:rsid w:val="000310C6"/>
    <w:rsid w:val="00031467"/>
    <w:rsid w:val="00031843"/>
    <w:rsid w:val="00034630"/>
    <w:rsid w:val="00035B2B"/>
    <w:rsid w:val="00043597"/>
    <w:rsid w:val="000449A4"/>
    <w:rsid w:val="00047D6B"/>
    <w:rsid w:val="00053D7E"/>
    <w:rsid w:val="00061B66"/>
    <w:rsid w:val="00075065"/>
    <w:rsid w:val="00077C2D"/>
    <w:rsid w:val="00083B9E"/>
    <w:rsid w:val="00084A40"/>
    <w:rsid w:val="00084EF4"/>
    <w:rsid w:val="00086450"/>
    <w:rsid w:val="0008676D"/>
    <w:rsid w:val="00087C35"/>
    <w:rsid w:val="00095812"/>
    <w:rsid w:val="00097294"/>
    <w:rsid w:val="000A1CC1"/>
    <w:rsid w:val="000A2297"/>
    <w:rsid w:val="000A2625"/>
    <w:rsid w:val="000A3B5E"/>
    <w:rsid w:val="000A5515"/>
    <w:rsid w:val="000A67E8"/>
    <w:rsid w:val="000B0B7A"/>
    <w:rsid w:val="000B18DA"/>
    <w:rsid w:val="000C16AA"/>
    <w:rsid w:val="000C18F7"/>
    <w:rsid w:val="000C1DC0"/>
    <w:rsid w:val="000C2613"/>
    <w:rsid w:val="000C4262"/>
    <w:rsid w:val="000C7DC3"/>
    <w:rsid w:val="000D1C0A"/>
    <w:rsid w:val="000D2DF7"/>
    <w:rsid w:val="000D7AD3"/>
    <w:rsid w:val="000E0F79"/>
    <w:rsid w:val="000E13CD"/>
    <w:rsid w:val="000E542D"/>
    <w:rsid w:val="000F1531"/>
    <w:rsid w:val="000F1FF0"/>
    <w:rsid w:val="000F5224"/>
    <w:rsid w:val="000F5752"/>
    <w:rsid w:val="000F5E9C"/>
    <w:rsid w:val="0010371D"/>
    <w:rsid w:val="00106FBA"/>
    <w:rsid w:val="00107803"/>
    <w:rsid w:val="00107E4D"/>
    <w:rsid w:val="001138AD"/>
    <w:rsid w:val="0011433A"/>
    <w:rsid w:val="00115073"/>
    <w:rsid w:val="00117AC3"/>
    <w:rsid w:val="0012603B"/>
    <w:rsid w:val="00126493"/>
    <w:rsid w:val="001272FF"/>
    <w:rsid w:val="00127877"/>
    <w:rsid w:val="00127E18"/>
    <w:rsid w:val="001307E9"/>
    <w:rsid w:val="001364CA"/>
    <w:rsid w:val="001373DB"/>
    <w:rsid w:val="00137979"/>
    <w:rsid w:val="00142019"/>
    <w:rsid w:val="0014261C"/>
    <w:rsid w:val="001447E1"/>
    <w:rsid w:val="00145FAD"/>
    <w:rsid w:val="001500F1"/>
    <w:rsid w:val="0015018E"/>
    <w:rsid w:val="001505B3"/>
    <w:rsid w:val="00151AEC"/>
    <w:rsid w:val="001556A5"/>
    <w:rsid w:val="00160AC2"/>
    <w:rsid w:val="001611DD"/>
    <w:rsid w:val="001667BD"/>
    <w:rsid w:val="00171B0B"/>
    <w:rsid w:val="00171F05"/>
    <w:rsid w:val="00173247"/>
    <w:rsid w:val="001812D4"/>
    <w:rsid w:val="00183E6D"/>
    <w:rsid w:val="00185922"/>
    <w:rsid w:val="001859EE"/>
    <w:rsid w:val="00190E33"/>
    <w:rsid w:val="00194533"/>
    <w:rsid w:val="001A427B"/>
    <w:rsid w:val="001A5720"/>
    <w:rsid w:val="001A5841"/>
    <w:rsid w:val="001A6DDC"/>
    <w:rsid w:val="001A7749"/>
    <w:rsid w:val="001B2489"/>
    <w:rsid w:val="001B2C06"/>
    <w:rsid w:val="001B4FAD"/>
    <w:rsid w:val="001C598D"/>
    <w:rsid w:val="001D6ACA"/>
    <w:rsid w:val="001E0D11"/>
    <w:rsid w:val="001E45A4"/>
    <w:rsid w:val="001E4FBB"/>
    <w:rsid w:val="001F1DC1"/>
    <w:rsid w:val="001F59E3"/>
    <w:rsid w:val="001F5BCF"/>
    <w:rsid w:val="002044A8"/>
    <w:rsid w:val="00205081"/>
    <w:rsid w:val="00205B24"/>
    <w:rsid w:val="002102F9"/>
    <w:rsid w:val="00212C5E"/>
    <w:rsid w:val="00213F3B"/>
    <w:rsid w:val="00216B05"/>
    <w:rsid w:val="002176B7"/>
    <w:rsid w:val="00220E29"/>
    <w:rsid w:val="00226340"/>
    <w:rsid w:val="00226D70"/>
    <w:rsid w:val="00232F81"/>
    <w:rsid w:val="00236049"/>
    <w:rsid w:val="00241778"/>
    <w:rsid w:val="00244FFD"/>
    <w:rsid w:val="0024621D"/>
    <w:rsid w:val="00246641"/>
    <w:rsid w:val="00247018"/>
    <w:rsid w:val="00247AB3"/>
    <w:rsid w:val="00250BA9"/>
    <w:rsid w:val="00250BCE"/>
    <w:rsid w:val="00251089"/>
    <w:rsid w:val="00257C63"/>
    <w:rsid w:val="00260C86"/>
    <w:rsid w:val="00262C18"/>
    <w:rsid w:val="00265E21"/>
    <w:rsid w:val="002737A9"/>
    <w:rsid w:val="00275985"/>
    <w:rsid w:val="00275AC4"/>
    <w:rsid w:val="00277C74"/>
    <w:rsid w:val="00281B55"/>
    <w:rsid w:val="00283A58"/>
    <w:rsid w:val="0028434D"/>
    <w:rsid w:val="00290C25"/>
    <w:rsid w:val="00290F7C"/>
    <w:rsid w:val="0029178A"/>
    <w:rsid w:val="002917FD"/>
    <w:rsid w:val="002923E6"/>
    <w:rsid w:val="00292945"/>
    <w:rsid w:val="00293378"/>
    <w:rsid w:val="00293E5A"/>
    <w:rsid w:val="0029633F"/>
    <w:rsid w:val="002966EB"/>
    <w:rsid w:val="00296A38"/>
    <w:rsid w:val="00297124"/>
    <w:rsid w:val="002976B7"/>
    <w:rsid w:val="002A49BE"/>
    <w:rsid w:val="002A5ECA"/>
    <w:rsid w:val="002B07C4"/>
    <w:rsid w:val="002B0801"/>
    <w:rsid w:val="002B1AA8"/>
    <w:rsid w:val="002B1DF0"/>
    <w:rsid w:val="002B236D"/>
    <w:rsid w:val="002B4B48"/>
    <w:rsid w:val="002C1C97"/>
    <w:rsid w:val="002C2FBF"/>
    <w:rsid w:val="002C5FE4"/>
    <w:rsid w:val="002D18B0"/>
    <w:rsid w:val="002D243C"/>
    <w:rsid w:val="002D2E59"/>
    <w:rsid w:val="002D62DD"/>
    <w:rsid w:val="002D6DBD"/>
    <w:rsid w:val="002D715D"/>
    <w:rsid w:val="002D75F8"/>
    <w:rsid w:val="002E0090"/>
    <w:rsid w:val="002E1FED"/>
    <w:rsid w:val="002E266B"/>
    <w:rsid w:val="002E5A7F"/>
    <w:rsid w:val="002F0B95"/>
    <w:rsid w:val="002F11E9"/>
    <w:rsid w:val="002F1E9D"/>
    <w:rsid w:val="002F21F5"/>
    <w:rsid w:val="002F22BB"/>
    <w:rsid w:val="002F395D"/>
    <w:rsid w:val="002F449B"/>
    <w:rsid w:val="002F51F9"/>
    <w:rsid w:val="002F73AC"/>
    <w:rsid w:val="002F79C0"/>
    <w:rsid w:val="00300FDF"/>
    <w:rsid w:val="00301DBD"/>
    <w:rsid w:val="00302C17"/>
    <w:rsid w:val="003054B8"/>
    <w:rsid w:val="00306524"/>
    <w:rsid w:val="00306602"/>
    <w:rsid w:val="00306713"/>
    <w:rsid w:val="003070EA"/>
    <w:rsid w:val="003100F9"/>
    <w:rsid w:val="00321B02"/>
    <w:rsid w:val="00325472"/>
    <w:rsid w:val="0032708E"/>
    <w:rsid w:val="00331584"/>
    <w:rsid w:val="003333F9"/>
    <w:rsid w:val="00333CA0"/>
    <w:rsid w:val="00333F7C"/>
    <w:rsid w:val="003345D6"/>
    <w:rsid w:val="0033630A"/>
    <w:rsid w:val="00336FE4"/>
    <w:rsid w:val="00337030"/>
    <w:rsid w:val="00342DF0"/>
    <w:rsid w:val="00344408"/>
    <w:rsid w:val="00346ACE"/>
    <w:rsid w:val="0035403F"/>
    <w:rsid w:val="003556C4"/>
    <w:rsid w:val="003557FB"/>
    <w:rsid w:val="00360804"/>
    <w:rsid w:val="0036456E"/>
    <w:rsid w:val="00365F5A"/>
    <w:rsid w:val="00366309"/>
    <w:rsid w:val="0037008A"/>
    <w:rsid w:val="00371162"/>
    <w:rsid w:val="0037134B"/>
    <w:rsid w:val="00371AA6"/>
    <w:rsid w:val="00372436"/>
    <w:rsid w:val="003745C8"/>
    <w:rsid w:val="003760A1"/>
    <w:rsid w:val="00376659"/>
    <w:rsid w:val="0038057A"/>
    <w:rsid w:val="0038587F"/>
    <w:rsid w:val="00385DE6"/>
    <w:rsid w:val="0039319B"/>
    <w:rsid w:val="003A0781"/>
    <w:rsid w:val="003A3C87"/>
    <w:rsid w:val="003A3D73"/>
    <w:rsid w:val="003B2326"/>
    <w:rsid w:val="003B42B1"/>
    <w:rsid w:val="003B5BB9"/>
    <w:rsid w:val="003C04F2"/>
    <w:rsid w:val="003D1AD1"/>
    <w:rsid w:val="003D1E04"/>
    <w:rsid w:val="003D2F16"/>
    <w:rsid w:val="003D4C57"/>
    <w:rsid w:val="003D66E7"/>
    <w:rsid w:val="003E23A4"/>
    <w:rsid w:val="003F3CDB"/>
    <w:rsid w:val="003F6258"/>
    <w:rsid w:val="003F628C"/>
    <w:rsid w:val="00402CDE"/>
    <w:rsid w:val="004061A4"/>
    <w:rsid w:val="00410DB9"/>
    <w:rsid w:val="00412915"/>
    <w:rsid w:val="0041355D"/>
    <w:rsid w:val="00413C68"/>
    <w:rsid w:val="00414C1A"/>
    <w:rsid w:val="00416024"/>
    <w:rsid w:val="00416EEB"/>
    <w:rsid w:val="004201D9"/>
    <w:rsid w:val="00422D79"/>
    <w:rsid w:val="004231AE"/>
    <w:rsid w:val="004231F2"/>
    <w:rsid w:val="004314D9"/>
    <w:rsid w:val="00431F50"/>
    <w:rsid w:val="00432750"/>
    <w:rsid w:val="004328DF"/>
    <w:rsid w:val="004341E8"/>
    <w:rsid w:val="0043542C"/>
    <w:rsid w:val="00445638"/>
    <w:rsid w:val="004462ED"/>
    <w:rsid w:val="0045056C"/>
    <w:rsid w:val="00455514"/>
    <w:rsid w:val="0045658A"/>
    <w:rsid w:val="00456C29"/>
    <w:rsid w:val="004610C1"/>
    <w:rsid w:val="00463778"/>
    <w:rsid w:val="00465E4A"/>
    <w:rsid w:val="00465F24"/>
    <w:rsid w:val="004715EE"/>
    <w:rsid w:val="00471C47"/>
    <w:rsid w:val="00473E42"/>
    <w:rsid w:val="00481BDE"/>
    <w:rsid w:val="00490A77"/>
    <w:rsid w:val="0049158F"/>
    <w:rsid w:val="004922F6"/>
    <w:rsid w:val="00492BF3"/>
    <w:rsid w:val="00493888"/>
    <w:rsid w:val="00493B3C"/>
    <w:rsid w:val="004958F2"/>
    <w:rsid w:val="004A0169"/>
    <w:rsid w:val="004A12B6"/>
    <w:rsid w:val="004A7283"/>
    <w:rsid w:val="004A7777"/>
    <w:rsid w:val="004B2C93"/>
    <w:rsid w:val="004B3302"/>
    <w:rsid w:val="004C0CEA"/>
    <w:rsid w:val="004C105B"/>
    <w:rsid w:val="004C1FCD"/>
    <w:rsid w:val="004C4ED9"/>
    <w:rsid w:val="004C5393"/>
    <w:rsid w:val="004D0C45"/>
    <w:rsid w:val="004D2E6E"/>
    <w:rsid w:val="004D2F95"/>
    <w:rsid w:val="004D3BAF"/>
    <w:rsid w:val="004D59A4"/>
    <w:rsid w:val="004D6A35"/>
    <w:rsid w:val="004E0CE7"/>
    <w:rsid w:val="004E14B1"/>
    <w:rsid w:val="004E1A3A"/>
    <w:rsid w:val="004E3FE5"/>
    <w:rsid w:val="004F03A8"/>
    <w:rsid w:val="004F0F6F"/>
    <w:rsid w:val="004F6F2D"/>
    <w:rsid w:val="004F7E3E"/>
    <w:rsid w:val="0050215F"/>
    <w:rsid w:val="00510F00"/>
    <w:rsid w:val="00511FE0"/>
    <w:rsid w:val="0051233E"/>
    <w:rsid w:val="00512AAE"/>
    <w:rsid w:val="00513297"/>
    <w:rsid w:val="00520486"/>
    <w:rsid w:val="005228EE"/>
    <w:rsid w:val="005246F8"/>
    <w:rsid w:val="005247B3"/>
    <w:rsid w:val="00524CAA"/>
    <w:rsid w:val="005307AD"/>
    <w:rsid w:val="00530F1E"/>
    <w:rsid w:val="00533658"/>
    <w:rsid w:val="0053415B"/>
    <w:rsid w:val="00535EFA"/>
    <w:rsid w:val="00541896"/>
    <w:rsid w:val="005418C9"/>
    <w:rsid w:val="00542025"/>
    <w:rsid w:val="0054327C"/>
    <w:rsid w:val="00543882"/>
    <w:rsid w:val="005479D0"/>
    <w:rsid w:val="00553D2D"/>
    <w:rsid w:val="005563AF"/>
    <w:rsid w:val="005619A8"/>
    <w:rsid w:val="005627C6"/>
    <w:rsid w:val="005627EF"/>
    <w:rsid w:val="00562C71"/>
    <w:rsid w:val="00571E57"/>
    <w:rsid w:val="00580CC4"/>
    <w:rsid w:val="0058309C"/>
    <w:rsid w:val="00583878"/>
    <w:rsid w:val="005845B3"/>
    <w:rsid w:val="00584C04"/>
    <w:rsid w:val="00585467"/>
    <w:rsid w:val="00590470"/>
    <w:rsid w:val="00591538"/>
    <w:rsid w:val="005918F6"/>
    <w:rsid w:val="005932DE"/>
    <w:rsid w:val="00596892"/>
    <w:rsid w:val="005A37B4"/>
    <w:rsid w:val="005A3B46"/>
    <w:rsid w:val="005B1FEF"/>
    <w:rsid w:val="005B71FE"/>
    <w:rsid w:val="005C18EF"/>
    <w:rsid w:val="005C2435"/>
    <w:rsid w:val="005C275E"/>
    <w:rsid w:val="005C30F5"/>
    <w:rsid w:val="005C3EA6"/>
    <w:rsid w:val="005C55A0"/>
    <w:rsid w:val="005C6A90"/>
    <w:rsid w:val="005D0B15"/>
    <w:rsid w:val="005D1EA6"/>
    <w:rsid w:val="005D6129"/>
    <w:rsid w:val="005D6ADC"/>
    <w:rsid w:val="005D7108"/>
    <w:rsid w:val="005E17A6"/>
    <w:rsid w:val="005E5F45"/>
    <w:rsid w:val="005E7881"/>
    <w:rsid w:val="005F2675"/>
    <w:rsid w:val="005F26DE"/>
    <w:rsid w:val="005F3256"/>
    <w:rsid w:val="005F3AA9"/>
    <w:rsid w:val="005F53D9"/>
    <w:rsid w:val="005F7289"/>
    <w:rsid w:val="006005FD"/>
    <w:rsid w:val="00603858"/>
    <w:rsid w:val="00605825"/>
    <w:rsid w:val="006112D6"/>
    <w:rsid w:val="006114D2"/>
    <w:rsid w:val="00617647"/>
    <w:rsid w:val="00620910"/>
    <w:rsid w:val="00622492"/>
    <w:rsid w:val="00622E99"/>
    <w:rsid w:val="006260E6"/>
    <w:rsid w:val="00631D61"/>
    <w:rsid w:val="00633489"/>
    <w:rsid w:val="006353F0"/>
    <w:rsid w:val="006364A4"/>
    <w:rsid w:val="00644F54"/>
    <w:rsid w:val="006452D0"/>
    <w:rsid w:val="006518C9"/>
    <w:rsid w:val="00652278"/>
    <w:rsid w:val="00653CA2"/>
    <w:rsid w:val="00662FAF"/>
    <w:rsid w:val="00662FFB"/>
    <w:rsid w:val="00665377"/>
    <w:rsid w:val="00665D6F"/>
    <w:rsid w:val="006711DF"/>
    <w:rsid w:val="006747C1"/>
    <w:rsid w:val="006747CC"/>
    <w:rsid w:val="006751D1"/>
    <w:rsid w:val="00676C81"/>
    <w:rsid w:val="006775C9"/>
    <w:rsid w:val="00677968"/>
    <w:rsid w:val="006842DB"/>
    <w:rsid w:val="00684456"/>
    <w:rsid w:val="00684631"/>
    <w:rsid w:val="00684C35"/>
    <w:rsid w:val="00687554"/>
    <w:rsid w:val="00687E99"/>
    <w:rsid w:val="0069339D"/>
    <w:rsid w:val="006A2BFB"/>
    <w:rsid w:val="006A7687"/>
    <w:rsid w:val="006A7D2E"/>
    <w:rsid w:val="006B3525"/>
    <w:rsid w:val="006B710E"/>
    <w:rsid w:val="006B7553"/>
    <w:rsid w:val="006C0EA8"/>
    <w:rsid w:val="006C2DAD"/>
    <w:rsid w:val="006C3803"/>
    <w:rsid w:val="006C54AA"/>
    <w:rsid w:val="006C5B84"/>
    <w:rsid w:val="006C5D29"/>
    <w:rsid w:val="006D3FA8"/>
    <w:rsid w:val="006E37E6"/>
    <w:rsid w:val="006E3EB9"/>
    <w:rsid w:val="006E4B5E"/>
    <w:rsid w:val="006E5741"/>
    <w:rsid w:val="006E5823"/>
    <w:rsid w:val="006E655E"/>
    <w:rsid w:val="006E68F5"/>
    <w:rsid w:val="006E7696"/>
    <w:rsid w:val="006E7E0A"/>
    <w:rsid w:val="006F5A2E"/>
    <w:rsid w:val="007012F8"/>
    <w:rsid w:val="007021F8"/>
    <w:rsid w:val="00703A96"/>
    <w:rsid w:val="00704405"/>
    <w:rsid w:val="0070643F"/>
    <w:rsid w:val="00706931"/>
    <w:rsid w:val="00706CB3"/>
    <w:rsid w:val="00711931"/>
    <w:rsid w:val="00713B94"/>
    <w:rsid w:val="00716DE0"/>
    <w:rsid w:val="00721BFB"/>
    <w:rsid w:val="00722721"/>
    <w:rsid w:val="00725E4D"/>
    <w:rsid w:val="00732582"/>
    <w:rsid w:val="00735BBE"/>
    <w:rsid w:val="007429D3"/>
    <w:rsid w:val="007431F6"/>
    <w:rsid w:val="00746235"/>
    <w:rsid w:val="007519D0"/>
    <w:rsid w:val="00752EBF"/>
    <w:rsid w:val="00753CCF"/>
    <w:rsid w:val="00753EF7"/>
    <w:rsid w:val="00754616"/>
    <w:rsid w:val="00756BF1"/>
    <w:rsid w:val="00763E33"/>
    <w:rsid w:val="00766097"/>
    <w:rsid w:val="00766F75"/>
    <w:rsid w:val="00767EC8"/>
    <w:rsid w:val="0077071D"/>
    <w:rsid w:val="00774F2B"/>
    <w:rsid w:val="007801B4"/>
    <w:rsid w:val="0078161F"/>
    <w:rsid w:val="00783C48"/>
    <w:rsid w:val="0078492B"/>
    <w:rsid w:val="00787559"/>
    <w:rsid w:val="00792353"/>
    <w:rsid w:val="00796FD8"/>
    <w:rsid w:val="00797E11"/>
    <w:rsid w:val="007A0500"/>
    <w:rsid w:val="007A1B9B"/>
    <w:rsid w:val="007A2EEC"/>
    <w:rsid w:val="007A603C"/>
    <w:rsid w:val="007A672C"/>
    <w:rsid w:val="007B04D4"/>
    <w:rsid w:val="007B5191"/>
    <w:rsid w:val="007C079A"/>
    <w:rsid w:val="007C22EC"/>
    <w:rsid w:val="007C2C46"/>
    <w:rsid w:val="007C428E"/>
    <w:rsid w:val="007C43C5"/>
    <w:rsid w:val="007C71BC"/>
    <w:rsid w:val="007C7C18"/>
    <w:rsid w:val="007C7F5E"/>
    <w:rsid w:val="007D0BA8"/>
    <w:rsid w:val="007E01C4"/>
    <w:rsid w:val="007E0605"/>
    <w:rsid w:val="007E5BE7"/>
    <w:rsid w:val="007E7D46"/>
    <w:rsid w:val="007F7BE4"/>
    <w:rsid w:val="008007E7"/>
    <w:rsid w:val="00801879"/>
    <w:rsid w:val="00803B33"/>
    <w:rsid w:val="008049AB"/>
    <w:rsid w:val="008065E2"/>
    <w:rsid w:val="00812584"/>
    <w:rsid w:val="00814AD3"/>
    <w:rsid w:val="00814EF3"/>
    <w:rsid w:val="0081543C"/>
    <w:rsid w:val="00821834"/>
    <w:rsid w:val="00822825"/>
    <w:rsid w:val="008234B2"/>
    <w:rsid w:val="008258F4"/>
    <w:rsid w:val="0082647C"/>
    <w:rsid w:val="00830D70"/>
    <w:rsid w:val="00831213"/>
    <w:rsid w:val="0083302D"/>
    <w:rsid w:val="00834039"/>
    <w:rsid w:val="0084028D"/>
    <w:rsid w:val="00842EE1"/>
    <w:rsid w:val="00844B2A"/>
    <w:rsid w:val="00847671"/>
    <w:rsid w:val="00847806"/>
    <w:rsid w:val="00851354"/>
    <w:rsid w:val="00853782"/>
    <w:rsid w:val="008549D5"/>
    <w:rsid w:val="0085506B"/>
    <w:rsid w:val="008573B8"/>
    <w:rsid w:val="0086263E"/>
    <w:rsid w:val="00870687"/>
    <w:rsid w:val="00873069"/>
    <w:rsid w:val="00873070"/>
    <w:rsid w:val="00881B16"/>
    <w:rsid w:val="00882A4A"/>
    <w:rsid w:val="00884DC2"/>
    <w:rsid w:val="008866FD"/>
    <w:rsid w:val="008874E4"/>
    <w:rsid w:val="0089312B"/>
    <w:rsid w:val="00896A94"/>
    <w:rsid w:val="00897DE6"/>
    <w:rsid w:val="008A0B22"/>
    <w:rsid w:val="008A1542"/>
    <w:rsid w:val="008A2188"/>
    <w:rsid w:val="008A2B1E"/>
    <w:rsid w:val="008A2EA0"/>
    <w:rsid w:val="008A4A7F"/>
    <w:rsid w:val="008B01CB"/>
    <w:rsid w:val="008C2761"/>
    <w:rsid w:val="008C3F91"/>
    <w:rsid w:val="008C5DD1"/>
    <w:rsid w:val="008C5F7A"/>
    <w:rsid w:val="008D4392"/>
    <w:rsid w:val="008E1550"/>
    <w:rsid w:val="008E34B5"/>
    <w:rsid w:val="008E3BA1"/>
    <w:rsid w:val="008E55DF"/>
    <w:rsid w:val="008E71DE"/>
    <w:rsid w:val="008F0A72"/>
    <w:rsid w:val="008F1059"/>
    <w:rsid w:val="008F26E1"/>
    <w:rsid w:val="008F2F20"/>
    <w:rsid w:val="008F457B"/>
    <w:rsid w:val="008F505D"/>
    <w:rsid w:val="008F565E"/>
    <w:rsid w:val="008F59B7"/>
    <w:rsid w:val="009003AF"/>
    <w:rsid w:val="00903F50"/>
    <w:rsid w:val="00905306"/>
    <w:rsid w:val="009108CA"/>
    <w:rsid w:val="0091123A"/>
    <w:rsid w:val="00914C23"/>
    <w:rsid w:val="00915779"/>
    <w:rsid w:val="009173B9"/>
    <w:rsid w:val="009237D7"/>
    <w:rsid w:val="00924104"/>
    <w:rsid w:val="00930BC5"/>
    <w:rsid w:val="0093151B"/>
    <w:rsid w:val="00931B81"/>
    <w:rsid w:val="00934FA3"/>
    <w:rsid w:val="009360B2"/>
    <w:rsid w:val="00940C03"/>
    <w:rsid w:val="00940EEF"/>
    <w:rsid w:val="00943A38"/>
    <w:rsid w:val="00943FE5"/>
    <w:rsid w:val="00945DEF"/>
    <w:rsid w:val="00947ADF"/>
    <w:rsid w:val="00947E57"/>
    <w:rsid w:val="009508AA"/>
    <w:rsid w:val="009524EB"/>
    <w:rsid w:val="00952C98"/>
    <w:rsid w:val="00955D25"/>
    <w:rsid w:val="00956D13"/>
    <w:rsid w:val="00961270"/>
    <w:rsid w:val="00962457"/>
    <w:rsid w:val="00964652"/>
    <w:rsid w:val="009658BF"/>
    <w:rsid w:val="00975EAC"/>
    <w:rsid w:val="00976F4F"/>
    <w:rsid w:val="00976FE6"/>
    <w:rsid w:val="00980FA3"/>
    <w:rsid w:val="00982A40"/>
    <w:rsid w:val="009919DF"/>
    <w:rsid w:val="009931E6"/>
    <w:rsid w:val="009937AA"/>
    <w:rsid w:val="009943FF"/>
    <w:rsid w:val="0099524E"/>
    <w:rsid w:val="009A2CF9"/>
    <w:rsid w:val="009A5632"/>
    <w:rsid w:val="009A661C"/>
    <w:rsid w:val="009A771C"/>
    <w:rsid w:val="009B091E"/>
    <w:rsid w:val="009B7364"/>
    <w:rsid w:val="009C1FF2"/>
    <w:rsid w:val="009C33D8"/>
    <w:rsid w:val="009C4250"/>
    <w:rsid w:val="009C767F"/>
    <w:rsid w:val="009D2060"/>
    <w:rsid w:val="009D3654"/>
    <w:rsid w:val="009D4E14"/>
    <w:rsid w:val="009E4C76"/>
    <w:rsid w:val="009E60AC"/>
    <w:rsid w:val="009E6351"/>
    <w:rsid w:val="009E643C"/>
    <w:rsid w:val="009F0CE9"/>
    <w:rsid w:val="009F2184"/>
    <w:rsid w:val="009F402A"/>
    <w:rsid w:val="00A008A0"/>
    <w:rsid w:val="00A02E94"/>
    <w:rsid w:val="00A11DB1"/>
    <w:rsid w:val="00A23F2E"/>
    <w:rsid w:val="00A2401A"/>
    <w:rsid w:val="00A2781E"/>
    <w:rsid w:val="00A32901"/>
    <w:rsid w:val="00A3541C"/>
    <w:rsid w:val="00A36B58"/>
    <w:rsid w:val="00A43416"/>
    <w:rsid w:val="00A447AA"/>
    <w:rsid w:val="00A46E37"/>
    <w:rsid w:val="00A51F54"/>
    <w:rsid w:val="00A52922"/>
    <w:rsid w:val="00A54027"/>
    <w:rsid w:val="00A56982"/>
    <w:rsid w:val="00A56E3B"/>
    <w:rsid w:val="00A6023D"/>
    <w:rsid w:val="00A64561"/>
    <w:rsid w:val="00A665FB"/>
    <w:rsid w:val="00A6766B"/>
    <w:rsid w:val="00A67833"/>
    <w:rsid w:val="00A71187"/>
    <w:rsid w:val="00A713B3"/>
    <w:rsid w:val="00A73284"/>
    <w:rsid w:val="00A735A4"/>
    <w:rsid w:val="00A74AF9"/>
    <w:rsid w:val="00A7639C"/>
    <w:rsid w:val="00A8278B"/>
    <w:rsid w:val="00A84130"/>
    <w:rsid w:val="00A85B1D"/>
    <w:rsid w:val="00A86BC7"/>
    <w:rsid w:val="00A87AF7"/>
    <w:rsid w:val="00A87B64"/>
    <w:rsid w:val="00A92A50"/>
    <w:rsid w:val="00A92DE2"/>
    <w:rsid w:val="00A934E2"/>
    <w:rsid w:val="00A944A9"/>
    <w:rsid w:val="00AA102E"/>
    <w:rsid w:val="00AA13EB"/>
    <w:rsid w:val="00AA2CF3"/>
    <w:rsid w:val="00AA41EA"/>
    <w:rsid w:val="00AA5AD3"/>
    <w:rsid w:val="00AA7F5F"/>
    <w:rsid w:val="00AB4ACB"/>
    <w:rsid w:val="00AB6152"/>
    <w:rsid w:val="00AB6590"/>
    <w:rsid w:val="00AB7184"/>
    <w:rsid w:val="00AC0334"/>
    <w:rsid w:val="00AC0469"/>
    <w:rsid w:val="00AC388C"/>
    <w:rsid w:val="00AC462A"/>
    <w:rsid w:val="00AC47E9"/>
    <w:rsid w:val="00AD0C72"/>
    <w:rsid w:val="00AD1978"/>
    <w:rsid w:val="00AD2E43"/>
    <w:rsid w:val="00AE2950"/>
    <w:rsid w:val="00AE4A3F"/>
    <w:rsid w:val="00AE5E0B"/>
    <w:rsid w:val="00AE6899"/>
    <w:rsid w:val="00AF343C"/>
    <w:rsid w:val="00AF51A4"/>
    <w:rsid w:val="00AF6826"/>
    <w:rsid w:val="00AF766D"/>
    <w:rsid w:val="00B01642"/>
    <w:rsid w:val="00B01CE6"/>
    <w:rsid w:val="00B04411"/>
    <w:rsid w:val="00B04F22"/>
    <w:rsid w:val="00B05763"/>
    <w:rsid w:val="00B06400"/>
    <w:rsid w:val="00B13B3E"/>
    <w:rsid w:val="00B13F99"/>
    <w:rsid w:val="00B15223"/>
    <w:rsid w:val="00B16B3E"/>
    <w:rsid w:val="00B231A5"/>
    <w:rsid w:val="00B240E3"/>
    <w:rsid w:val="00B25BB2"/>
    <w:rsid w:val="00B27385"/>
    <w:rsid w:val="00B30B08"/>
    <w:rsid w:val="00B31D34"/>
    <w:rsid w:val="00B31FC2"/>
    <w:rsid w:val="00B344F0"/>
    <w:rsid w:val="00B35F39"/>
    <w:rsid w:val="00B36398"/>
    <w:rsid w:val="00B404A5"/>
    <w:rsid w:val="00B40AA9"/>
    <w:rsid w:val="00B42D97"/>
    <w:rsid w:val="00B45112"/>
    <w:rsid w:val="00B50D8E"/>
    <w:rsid w:val="00B51022"/>
    <w:rsid w:val="00B517F9"/>
    <w:rsid w:val="00B522CA"/>
    <w:rsid w:val="00B56D3D"/>
    <w:rsid w:val="00B60582"/>
    <w:rsid w:val="00B6135C"/>
    <w:rsid w:val="00B614D3"/>
    <w:rsid w:val="00B61A5F"/>
    <w:rsid w:val="00B63599"/>
    <w:rsid w:val="00B6508F"/>
    <w:rsid w:val="00B67D10"/>
    <w:rsid w:val="00B71594"/>
    <w:rsid w:val="00B71EB5"/>
    <w:rsid w:val="00B74F7C"/>
    <w:rsid w:val="00B84A34"/>
    <w:rsid w:val="00B86D27"/>
    <w:rsid w:val="00B9062E"/>
    <w:rsid w:val="00B908EC"/>
    <w:rsid w:val="00B91D63"/>
    <w:rsid w:val="00BA114B"/>
    <w:rsid w:val="00BA15BC"/>
    <w:rsid w:val="00BA17E5"/>
    <w:rsid w:val="00BA3F8F"/>
    <w:rsid w:val="00BA7CB4"/>
    <w:rsid w:val="00BB036B"/>
    <w:rsid w:val="00BB03BB"/>
    <w:rsid w:val="00BB3746"/>
    <w:rsid w:val="00BB487A"/>
    <w:rsid w:val="00BC3414"/>
    <w:rsid w:val="00BC3515"/>
    <w:rsid w:val="00BC5333"/>
    <w:rsid w:val="00BD7E26"/>
    <w:rsid w:val="00BE2D78"/>
    <w:rsid w:val="00BE340F"/>
    <w:rsid w:val="00BE5C62"/>
    <w:rsid w:val="00BE767F"/>
    <w:rsid w:val="00BF320E"/>
    <w:rsid w:val="00BF44B7"/>
    <w:rsid w:val="00BF47B2"/>
    <w:rsid w:val="00BF4BF7"/>
    <w:rsid w:val="00BF6C28"/>
    <w:rsid w:val="00C0167F"/>
    <w:rsid w:val="00C0280F"/>
    <w:rsid w:val="00C034C5"/>
    <w:rsid w:val="00C04E24"/>
    <w:rsid w:val="00C07747"/>
    <w:rsid w:val="00C10B7E"/>
    <w:rsid w:val="00C1774B"/>
    <w:rsid w:val="00C17D97"/>
    <w:rsid w:val="00C17F09"/>
    <w:rsid w:val="00C202E6"/>
    <w:rsid w:val="00C224A6"/>
    <w:rsid w:val="00C2465D"/>
    <w:rsid w:val="00C2476E"/>
    <w:rsid w:val="00C311D3"/>
    <w:rsid w:val="00C31968"/>
    <w:rsid w:val="00C32A2A"/>
    <w:rsid w:val="00C336CE"/>
    <w:rsid w:val="00C34E04"/>
    <w:rsid w:val="00C35453"/>
    <w:rsid w:val="00C443A9"/>
    <w:rsid w:val="00C44669"/>
    <w:rsid w:val="00C46609"/>
    <w:rsid w:val="00C5053D"/>
    <w:rsid w:val="00C50C63"/>
    <w:rsid w:val="00C5670A"/>
    <w:rsid w:val="00C60879"/>
    <w:rsid w:val="00C61108"/>
    <w:rsid w:val="00C615A4"/>
    <w:rsid w:val="00C62081"/>
    <w:rsid w:val="00C62A97"/>
    <w:rsid w:val="00C62F88"/>
    <w:rsid w:val="00C63150"/>
    <w:rsid w:val="00C66303"/>
    <w:rsid w:val="00C66B89"/>
    <w:rsid w:val="00C70864"/>
    <w:rsid w:val="00C7481F"/>
    <w:rsid w:val="00C76AE5"/>
    <w:rsid w:val="00C77FFE"/>
    <w:rsid w:val="00C83965"/>
    <w:rsid w:val="00C84AF0"/>
    <w:rsid w:val="00C855F3"/>
    <w:rsid w:val="00C90A60"/>
    <w:rsid w:val="00C916DC"/>
    <w:rsid w:val="00C92C65"/>
    <w:rsid w:val="00C93E4A"/>
    <w:rsid w:val="00C9417A"/>
    <w:rsid w:val="00C945FD"/>
    <w:rsid w:val="00CA1D67"/>
    <w:rsid w:val="00CA510D"/>
    <w:rsid w:val="00CA78D9"/>
    <w:rsid w:val="00CB0B06"/>
    <w:rsid w:val="00CB0B50"/>
    <w:rsid w:val="00CB32D3"/>
    <w:rsid w:val="00CB431A"/>
    <w:rsid w:val="00CB68B8"/>
    <w:rsid w:val="00CB77F8"/>
    <w:rsid w:val="00CC7A85"/>
    <w:rsid w:val="00CC7AEB"/>
    <w:rsid w:val="00CD13D6"/>
    <w:rsid w:val="00CD1795"/>
    <w:rsid w:val="00CD1EFF"/>
    <w:rsid w:val="00CD6CC1"/>
    <w:rsid w:val="00CE69A5"/>
    <w:rsid w:val="00CE702B"/>
    <w:rsid w:val="00CF0A05"/>
    <w:rsid w:val="00CF3E94"/>
    <w:rsid w:val="00CF53DE"/>
    <w:rsid w:val="00CF6A0E"/>
    <w:rsid w:val="00CF725A"/>
    <w:rsid w:val="00D00C9D"/>
    <w:rsid w:val="00D02D72"/>
    <w:rsid w:val="00D0501E"/>
    <w:rsid w:val="00D10D73"/>
    <w:rsid w:val="00D13FDB"/>
    <w:rsid w:val="00D2064D"/>
    <w:rsid w:val="00D26261"/>
    <w:rsid w:val="00D26585"/>
    <w:rsid w:val="00D31B39"/>
    <w:rsid w:val="00D329EF"/>
    <w:rsid w:val="00D378F1"/>
    <w:rsid w:val="00D37EAD"/>
    <w:rsid w:val="00D37EB0"/>
    <w:rsid w:val="00D406F9"/>
    <w:rsid w:val="00D432DA"/>
    <w:rsid w:val="00D473E4"/>
    <w:rsid w:val="00D47561"/>
    <w:rsid w:val="00D547D6"/>
    <w:rsid w:val="00D54D29"/>
    <w:rsid w:val="00D55D5F"/>
    <w:rsid w:val="00D57A37"/>
    <w:rsid w:val="00D6210F"/>
    <w:rsid w:val="00D66FC4"/>
    <w:rsid w:val="00D73CE2"/>
    <w:rsid w:val="00D74691"/>
    <w:rsid w:val="00D77072"/>
    <w:rsid w:val="00D778B6"/>
    <w:rsid w:val="00D85C6C"/>
    <w:rsid w:val="00D90B4C"/>
    <w:rsid w:val="00D91A47"/>
    <w:rsid w:val="00D92C7B"/>
    <w:rsid w:val="00D955A8"/>
    <w:rsid w:val="00D95B79"/>
    <w:rsid w:val="00DA31B7"/>
    <w:rsid w:val="00DA79B3"/>
    <w:rsid w:val="00DB33AD"/>
    <w:rsid w:val="00DB3BA2"/>
    <w:rsid w:val="00DB3BB8"/>
    <w:rsid w:val="00DB7F74"/>
    <w:rsid w:val="00DC0B7D"/>
    <w:rsid w:val="00DC1D49"/>
    <w:rsid w:val="00DC58F2"/>
    <w:rsid w:val="00DC6DF0"/>
    <w:rsid w:val="00DC77CF"/>
    <w:rsid w:val="00DD34BD"/>
    <w:rsid w:val="00DD38E5"/>
    <w:rsid w:val="00DD3F30"/>
    <w:rsid w:val="00DD41E1"/>
    <w:rsid w:val="00DD516F"/>
    <w:rsid w:val="00DD7342"/>
    <w:rsid w:val="00DE122F"/>
    <w:rsid w:val="00DE410B"/>
    <w:rsid w:val="00DE5EE6"/>
    <w:rsid w:val="00DE6886"/>
    <w:rsid w:val="00DE77E8"/>
    <w:rsid w:val="00DF13F6"/>
    <w:rsid w:val="00DF1953"/>
    <w:rsid w:val="00DF3127"/>
    <w:rsid w:val="00DF5C75"/>
    <w:rsid w:val="00DF7A31"/>
    <w:rsid w:val="00E077E4"/>
    <w:rsid w:val="00E106DD"/>
    <w:rsid w:val="00E11E25"/>
    <w:rsid w:val="00E12862"/>
    <w:rsid w:val="00E12887"/>
    <w:rsid w:val="00E15293"/>
    <w:rsid w:val="00E2309A"/>
    <w:rsid w:val="00E234D2"/>
    <w:rsid w:val="00E25A57"/>
    <w:rsid w:val="00E32E73"/>
    <w:rsid w:val="00E3588F"/>
    <w:rsid w:val="00E41236"/>
    <w:rsid w:val="00E413ED"/>
    <w:rsid w:val="00E42A87"/>
    <w:rsid w:val="00E43253"/>
    <w:rsid w:val="00E437C8"/>
    <w:rsid w:val="00E43E25"/>
    <w:rsid w:val="00E44821"/>
    <w:rsid w:val="00E44F1F"/>
    <w:rsid w:val="00E46AAD"/>
    <w:rsid w:val="00E50663"/>
    <w:rsid w:val="00E52393"/>
    <w:rsid w:val="00E52A97"/>
    <w:rsid w:val="00E55E18"/>
    <w:rsid w:val="00E571E0"/>
    <w:rsid w:val="00E628DB"/>
    <w:rsid w:val="00E63078"/>
    <w:rsid w:val="00E70DA2"/>
    <w:rsid w:val="00E733D9"/>
    <w:rsid w:val="00E73F34"/>
    <w:rsid w:val="00E76977"/>
    <w:rsid w:val="00E774B1"/>
    <w:rsid w:val="00E813B0"/>
    <w:rsid w:val="00E86B73"/>
    <w:rsid w:val="00E916A9"/>
    <w:rsid w:val="00E92394"/>
    <w:rsid w:val="00E9521B"/>
    <w:rsid w:val="00E96FB9"/>
    <w:rsid w:val="00EA0235"/>
    <w:rsid w:val="00EA0700"/>
    <w:rsid w:val="00EA0BB2"/>
    <w:rsid w:val="00EA299C"/>
    <w:rsid w:val="00EA3A74"/>
    <w:rsid w:val="00EA5D47"/>
    <w:rsid w:val="00EB04AC"/>
    <w:rsid w:val="00EB2D41"/>
    <w:rsid w:val="00EC4A24"/>
    <w:rsid w:val="00EC4CA3"/>
    <w:rsid w:val="00EC5CC8"/>
    <w:rsid w:val="00ED4780"/>
    <w:rsid w:val="00ED47EF"/>
    <w:rsid w:val="00ED6E60"/>
    <w:rsid w:val="00EE1953"/>
    <w:rsid w:val="00EE19E3"/>
    <w:rsid w:val="00EE2E3E"/>
    <w:rsid w:val="00EE2EDF"/>
    <w:rsid w:val="00EE3790"/>
    <w:rsid w:val="00EE4143"/>
    <w:rsid w:val="00EE44C7"/>
    <w:rsid w:val="00EE6749"/>
    <w:rsid w:val="00EE6786"/>
    <w:rsid w:val="00EF0657"/>
    <w:rsid w:val="00EF30E6"/>
    <w:rsid w:val="00EF52FB"/>
    <w:rsid w:val="00EF5A79"/>
    <w:rsid w:val="00EF5B1A"/>
    <w:rsid w:val="00EF616B"/>
    <w:rsid w:val="00EF7AE0"/>
    <w:rsid w:val="00F04F60"/>
    <w:rsid w:val="00F05453"/>
    <w:rsid w:val="00F0740D"/>
    <w:rsid w:val="00F101AA"/>
    <w:rsid w:val="00F107F8"/>
    <w:rsid w:val="00F111AA"/>
    <w:rsid w:val="00F13607"/>
    <w:rsid w:val="00F137CF"/>
    <w:rsid w:val="00F15DFC"/>
    <w:rsid w:val="00F2239E"/>
    <w:rsid w:val="00F236FE"/>
    <w:rsid w:val="00F23BA7"/>
    <w:rsid w:val="00F248A8"/>
    <w:rsid w:val="00F25015"/>
    <w:rsid w:val="00F3333F"/>
    <w:rsid w:val="00F34D6E"/>
    <w:rsid w:val="00F37061"/>
    <w:rsid w:val="00F41F30"/>
    <w:rsid w:val="00F51925"/>
    <w:rsid w:val="00F559DE"/>
    <w:rsid w:val="00F55DD6"/>
    <w:rsid w:val="00F56358"/>
    <w:rsid w:val="00F60FBA"/>
    <w:rsid w:val="00F6199D"/>
    <w:rsid w:val="00F6234F"/>
    <w:rsid w:val="00F6344D"/>
    <w:rsid w:val="00F65BB0"/>
    <w:rsid w:val="00F7278D"/>
    <w:rsid w:val="00F72A26"/>
    <w:rsid w:val="00F7405B"/>
    <w:rsid w:val="00F7581F"/>
    <w:rsid w:val="00F8255A"/>
    <w:rsid w:val="00F87D09"/>
    <w:rsid w:val="00F933FF"/>
    <w:rsid w:val="00F94371"/>
    <w:rsid w:val="00FA09F6"/>
    <w:rsid w:val="00FA3ADC"/>
    <w:rsid w:val="00FA5A21"/>
    <w:rsid w:val="00FA7C08"/>
    <w:rsid w:val="00FB17CF"/>
    <w:rsid w:val="00FB1E1C"/>
    <w:rsid w:val="00FB2263"/>
    <w:rsid w:val="00FB4F47"/>
    <w:rsid w:val="00FB5107"/>
    <w:rsid w:val="00FB5EF0"/>
    <w:rsid w:val="00FB6CF9"/>
    <w:rsid w:val="00FC2462"/>
    <w:rsid w:val="00FC28B1"/>
    <w:rsid w:val="00FC438F"/>
    <w:rsid w:val="00FD0C30"/>
    <w:rsid w:val="00FD0D70"/>
    <w:rsid w:val="00FD47BA"/>
    <w:rsid w:val="00FD4F20"/>
    <w:rsid w:val="00FD5620"/>
    <w:rsid w:val="00FD7331"/>
    <w:rsid w:val="00FD766A"/>
    <w:rsid w:val="00FE238B"/>
    <w:rsid w:val="00FE253D"/>
    <w:rsid w:val="00FE5B47"/>
    <w:rsid w:val="00FE6C2B"/>
    <w:rsid w:val="00FF229E"/>
    <w:rsid w:val="00FF2897"/>
    <w:rsid w:val="00FF2B07"/>
    <w:rsid w:val="00FF5E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609B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5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53D2D"/>
    <w:rPr>
      <w:color w:val="808080"/>
    </w:rPr>
  </w:style>
  <w:style w:type="paragraph" w:styleId="BalloonText">
    <w:name w:val="Balloon Text"/>
    <w:basedOn w:val="Normal"/>
    <w:link w:val="BalloonTextChar"/>
    <w:uiPriority w:val="99"/>
    <w:semiHidden/>
    <w:unhideWhenUsed/>
    <w:rsid w:val="00553D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3D2D"/>
    <w:rPr>
      <w:rFonts w:ascii="Lucida Grande" w:hAnsi="Lucida Grande" w:cs="Lucida Grande"/>
      <w:sz w:val="18"/>
      <w:szCs w:val="18"/>
    </w:rPr>
  </w:style>
  <w:style w:type="character" w:styleId="CommentReference">
    <w:name w:val="annotation reference"/>
    <w:basedOn w:val="DefaultParagraphFont"/>
    <w:uiPriority w:val="99"/>
    <w:semiHidden/>
    <w:unhideWhenUsed/>
    <w:rsid w:val="00A46E37"/>
    <w:rPr>
      <w:sz w:val="18"/>
      <w:szCs w:val="18"/>
    </w:rPr>
  </w:style>
  <w:style w:type="paragraph" w:styleId="CommentText">
    <w:name w:val="annotation text"/>
    <w:basedOn w:val="Normal"/>
    <w:link w:val="CommentTextChar"/>
    <w:uiPriority w:val="99"/>
    <w:semiHidden/>
    <w:unhideWhenUsed/>
    <w:rsid w:val="00A46E37"/>
  </w:style>
  <w:style w:type="character" w:customStyle="1" w:styleId="CommentTextChar">
    <w:name w:val="Comment Text Char"/>
    <w:basedOn w:val="DefaultParagraphFont"/>
    <w:link w:val="CommentText"/>
    <w:uiPriority w:val="99"/>
    <w:semiHidden/>
    <w:rsid w:val="00A46E37"/>
  </w:style>
  <w:style w:type="paragraph" w:styleId="CommentSubject">
    <w:name w:val="annotation subject"/>
    <w:basedOn w:val="CommentText"/>
    <w:next w:val="CommentText"/>
    <w:link w:val="CommentSubjectChar"/>
    <w:uiPriority w:val="99"/>
    <w:semiHidden/>
    <w:unhideWhenUsed/>
    <w:rsid w:val="00A46E37"/>
    <w:rPr>
      <w:b/>
      <w:bCs/>
      <w:sz w:val="20"/>
      <w:szCs w:val="20"/>
    </w:rPr>
  </w:style>
  <w:style w:type="character" w:customStyle="1" w:styleId="CommentSubjectChar">
    <w:name w:val="Comment Subject Char"/>
    <w:basedOn w:val="CommentTextChar"/>
    <w:link w:val="CommentSubject"/>
    <w:uiPriority w:val="99"/>
    <w:semiHidden/>
    <w:rsid w:val="00A46E37"/>
    <w:rPr>
      <w:b/>
      <w:bCs/>
      <w:sz w:val="20"/>
      <w:szCs w:val="20"/>
    </w:rPr>
  </w:style>
  <w:style w:type="paragraph" w:styleId="Footer">
    <w:name w:val="footer"/>
    <w:basedOn w:val="Normal"/>
    <w:link w:val="FooterChar"/>
    <w:uiPriority w:val="99"/>
    <w:unhideWhenUsed/>
    <w:rsid w:val="001C598D"/>
    <w:pPr>
      <w:tabs>
        <w:tab w:val="center" w:pos="4536"/>
        <w:tab w:val="right" w:pos="9072"/>
      </w:tabs>
    </w:pPr>
  </w:style>
  <w:style w:type="character" w:customStyle="1" w:styleId="FooterChar">
    <w:name w:val="Footer Char"/>
    <w:basedOn w:val="DefaultParagraphFont"/>
    <w:link w:val="Footer"/>
    <w:uiPriority w:val="99"/>
    <w:rsid w:val="001C598D"/>
  </w:style>
  <w:style w:type="character" w:styleId="PageNumber">
    <w:name w:val="page number"/>
    <w:basedOn w:val="DefaultParagraphFont"/>
    <w:uiPriority w:val="99"/>
    <w:semiHidden/>
    <w:unhideWhenUsed/>
    <w:rsid w:val="001C598D"/>
  </w:style>
  <w:style w:type="paragraph" w:customStyle="1" w:styleId="EndNoteBibliographyTitle">
    <w:name w:val="EndNote Bibliography Title"/>
    <w:basedOn w:val="Normal"/>
    <w:rsid w:val="00CA78D9"/>
    <w:pPr>
      <w:framePr w:hSpace="141" w:wrap="around" w:vAnchor="text" w:hAnchor="text" w:y="1"/>
      <w:suppressOverlap/>
      <w:jc w:val="center"/>
    </w:pPr>
    <w:rPr>
      <w:rFonts w:ascii="Cambria" w:hAnsi="Cambria"/>
      <w:lang w:val="de-DE"/>
    </w:rPr>
  </w:style>
  <w:style w:type="paragraph" w:customStyle="1" w:styleId="EndNoteBibliography">
    <w:name w:val="EndNote Bibliography"/>
    <w:basedOn w:val="Normal"/>
    <w:rsid w:val="00CA78D9"/>
    <w:pPr>
      <w:framePr w:hSpace="141" w:wrap="around" w:vAnchor="text" w:hAnchor="text" w:y="1"/>
      <w:suppressOverlap/>
    </w:pPr>
    <w:rPr>
      <w:rFonts w:ascii="Cambria" w:hAnsi="Cambria"/>
      <w:lang w:val="de-DE"/>
    </w:rPr>
  </w:style>
  <w:style w:type="paragraph" w:styleId="Revision">
    <w:name w:val="Revision"/>
    <w:hidden/>
    <w:uiPriority w:val="99"/>
    <w:semiHidden/>
    <w:rsid w:val="00371AA6"/>
  </w:style>
  <w:style w:type="paragraph" w:styleId="Header">
    <w:name w:val="header"/>
    <w:basedOn w:val="Normal"/>
    <w:link w:val="HeaderChar"/>
    <w:uiPriority w:val="99"/>
    <w:unhideWhenUsed/>
    <w:rsid w:val="003A3C87"/>
    <w:pPr>
      <w:tabs>
        <w:tab w:val="center" w:pos="4536"/>
        <w:tab w:val="right" w:pos="9072"/>
      </w:tabs>
    </w:pPr>
  </w:style>
  <w:style w:type="character" w:customStyle="1" w:styleId="HeaderChar">
    <w:name w:val="Header Char"/>
    <w:basedOn w:val="DefaultParagraphFont"/>
    <w:link w:val="Header"/>
    <w:uiPriority w:val="99"/>
    <w:rsid w:val="003A3C87"/>
  </w:style>
  <w:style w:type="paragraph" w:styleId="Caption">
    <w:name w:val="caption"/>
    <w:basedOn w:val="Normal"/>
    <w:next w:val="Normal"/>
    <w:uiPriority w:val="35"/>
    <w:unhideWhenUsed/>
    <w:qFormat/>
    <w:rsid w:val="00B74F7C"/>
    <w:pPr>
      <w:spacing w:after="200"/>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5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53D2D"/>
    <w:rPr>
      <w:color w:val="808080"/>
    </w:rPr>
  </w:style>
  <w:style w:type="paragraph" w:styleId="BalloonText">
    <w:name w:val="Balloon Text"/>
    <w:basedOn w:val="Normal"/>
    <w:link w:val="BalloonTextChar"/>
    <w:uiPriority w:val="99"/>
    <w:semiHidden/>
    <w:unhideWhenUsed/>
    <w:rsid w:val="00553D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3D2D"/>
    <w:rPr>
      <w:rFonts w:ascii="Lucida Grande" w:hAnsi="Lucida Grande" w:cs="Lucida Grande"/>
      <w:sz w:val="18"/>
      <w:szCs w:val="18"/>
    </w:rPr>
  </w:style>
  <w:style w:type="character" w:styleId="CommentReference">
    <w:name w:val="annotation reference"/>
    <w:basedOn w:val="DefaultParagraphFont"/>
    <w:uiPriority w:val="99"/>
    <w:semiHidden/>
    <w:unhideWhenUsed/>
    <w:rsid w:val="00A46E37"/>
    <w:rPr>
      <w:sz w:val="18"/>
      <w:szCs w:val="18"/>
    </w:rPr>
  </w:style>
  <w:style w:type="paragraph" w:styleId="CommentText">
    <w:name w:val="annotation text"/>
    <w:basedOn w:val="Normal"/>
    <w:link w:val="CommentTextChar"/>
    <w:uiPriority w:val="99"/>
    <w:semiHidden/>
    <w:unhideWhenUsed/>
    <w:rsid w:val="00A46E37"/>
  </w:style>
  <w:style w:type="character" w:customStyle="1" w:styleId="CommentTextChar">
    <w:name w:val="Comment Text Char"/>
    <w:basedOn w:val="DefaultParagraphFont"/>
    <w:link w:val="CommentText"/>
    <w:uiPriority w:val="99"/>
    <w:semiHidden/>
    <w:rsid w:val="00A46E37"/>
  </w:style>
  <w:style w:type="paragraph" w:styleId="CommentSubject">
    <w:name w:val="annotation subject"/>
    <w:basedOn w:val="CommentText"/>
    <w:next w:val="CommentText"/>
    <w:link w:val="CommentSubjectChar"/>
    <w:uiPriority w:val="99"/>
    <w:semiHidden/>
    <w:unhideWhenUsed/>
    <w:rsid w:val="00A46E37"/>
    <w:rPr>
      <w:b/>
      <w:bCs/>
      <w:sz w:val="20"/>
      <w:szCs w:val="20"/>
    </w:rPr>
  </w:style>
  <w:style w:type="character" w:customStyle="1" w:styleId="CommentSubjectChar">
    <w:name w:val="Comment Subject Char"/>
    <w:basedOn w:val="CommentTextChar"/>
    <w:link w:val="CommentSubject"/>
    <w:uiPriority w:val="99"/>
    <w:semiHidden/>
    <w:rsid w:val="00A46E37"/>
    <w:rPr>
      <w:b/>
      <w:bCs/>
      <w:sz w:val="20"/>
      <w:szCs w:val="20"/>
    </w:rPr>
  </w:style>
  <w:style w:type="paragraph" w:styleId="Footer">
    <w:name w:val="footer"/>
    <w:basedOn w:val="Normal"/>
    <w:link w:val="FooterChar"/>
    <w:uiPriority w:val="99"/>
    <w:unhideWhenUsed/>
    <w:rsid w:val="001C598D"/>
    <w:pPr>
      <w:tabs>
        <w:tab w:val="center" w:pos="4536"/>
        <w:tab w:val="right" w:pos="9072"/>
      </w:tabs>
    </w:pPr>
  </w:style>
  <w:style w:type="character" w:customStyle="1" w:styleId="FooterChar">
    <w:name w:val="Footer Char"/>
    <w:basedOn w:val="DefaultParagraphFont"/>
    <w:link w:val="Footer"/>
    <w:uiPriority w:val="99"/>
    <w:rsid w:val="001C598D"/>
  </w:style>
  <w:style w:type="character" w:styleId="PageNumber">
    <w:name w:val="page number"/>
    <w:basedOn w:val="DefaultParagraphFont"/>
    <w:uiPriority w:val="99"/>
    <w:semiHidden/>
    <w:unhideWhenUsed/>
    <w:rsid w:val="001C598D"/>
  </w:style>
  <w:style w:type="paragraph" w:customStyle="1" w:styleId="EndNoteBibliographyTitle">
    <w:name w:val="EndNote Bibliography Title"/>
    <w:basedOn w:val="Normal"/>
    <w:rsid w:val="00CA78D9"/>
    <w:pPr>
      <w:framePr w:hSpace="141" w:wrap="around" w:vAnchor="text" w:hAnchor="text" w:y="1"/>
      <w:suppressOverlap/>
      <w:jc w:val="center"/>
    </w:pPr>
    <w:rPr>
      <w:rFonts w:ascii="Cambria" w:hAnsi="Cambria"/>
      <w:lang w:val="de-DE"/>
    </w:rPr>
  </w:style>
  <w:style w:type="paragraph" w:customStyle="1" w:styleId="EndNoteBibliography">
    <w:name w:val="EndNote Bibliography"/>
    <w:basedOn w:val="Normal"/>
    <w:rsid w:val="00CA78D9"/>
    <w:pPr>
      <w:framePr w:hSpace="141" w:wrap="around" w:vAnchor="text" w:hAnchor="text" w:y="1"/>
      <w:suppressOverlap/>
    </w:pPr>
    <w:rPr>
      <w:rFonts w:ascii="Cambria" w:hAnsi="Cambria"/>
      <w:lang w:val="de-DE"/>
    </w:rPr>
  </w:style>
  <w:style w:type="paragraph" w:styleId="Revision">
    <w:name w:val="Revision"/>
    <w:hidden/>
    <w:uiPriority w:val="99"/>
    <w:semiHidden/>
    <w:rsid w:val="00371AA6"/>
  </w:style>
  <w:style w:type="paragraph" w:styleId="Header">
    <w:name w:val="header"/>
    <w:basedOn w:val="Normal"/>
    <w:link w:val="HeaderChar"/>
    <w:uiPriority w:val="99"/>
    <w:unhideWhenUsed/>
    <w:rsid w:val="003A3C87"/>
    <w:pPr>
      <w:tabs>
        <w:tab w:val="center" w:pos="4536"/>
        <w:tab w:val="right" w:pos="9072"/>
      </w:tabs>
    </w:pPr>
  </w:style>
  <w:style w:type="character" w:customStyle="1" w:styleId="HeaderChar">
    <w:name w:val="Header Char"/>
    <w:basedOn w:val="DefaultParagraphFont"/>
    <w:link w:val="Header"/>
    <w:uiPriority w:val="99"/>
    <w:rsid w:val="003A3C87"/>
  </w:style>
  <w:style w:type="paragraph" w:styleId="Caption">
    <w:name w:val="caption"/>
    <w:basedOn w:val="Normal"/>
    <w:next w:val="Normal"/>
    <w:uiPriority w:val="35"/>
    <w:unhideWhenUsed/>
    <w:qFormat/>
    <w:rsid w:val="00B74F7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760978">
      <w:bodyDiv w:val="1"/>
      <w:marLeft w:val="0"/>
      <w:marRight w:val="0"/>
      <w:marTop w:val="0"/>
      <w:marBottom w:val="0"/>
      <w:divBdr>
        <w:top w:val="none" w:sz="0" w:space="0" w:color="auto"/>
        <w:left w:val="none" w:sz="0" w:space="0" w:color="auto"/>
        <w:bottom w:val="none" w:sz="0" w:space="0" w:color="auto"/>
        <w:right w:val="none" w:sz="0" w:space="0" w:color="auto"/>
      </w:divBdr>
    </w:div>
    <w:div w:id="689182072">
      <w:bodyDiv w:val="1"/>
      <w:marLeft w:val="0"/>
      <w:marRight w:val="0"/>
      <w:marTop w:val="0"/>
      <w:marBottom w:val="0"/>
      <w:divBdr>
        <w:top w:val="none" w:sz="0" w:space="0" w:color="auto"/>
        <w:left w:val="none" w:sz="0" w:space="0" w:color="auto"/>
        <w:bottom w:val="none" w:sz="0" w:space="0" w:color="auto"/>
        <w:right w:val="none" w:sz="0" w:space="0" w:color="auto"/>
      </w:divBdr>
    </w:div>
    <w:div w:id="1100878889">
      <w:bodyDiv w:val="1"/>
      <w:marLeft w:val="0"/>
      <w:marRight w:val="0"/>
      <w:marTop w:val="0"/>
      <w:marBottom w:val="0"/>
      <w:divBdr>
        <w:top w:val="none" w:sz="0" w:space="0" w:color="auto"/>
        <w:left w:val="none" w:sz="0" w:space="0" w:color="auto"/>
        <w:bottom w:val="none" w:sz="0" w:space="0" w:color="auto"/>
        <w:right w:val="none" w:sz="0" w:space="0" w:color="auto"/>
      </w:divBdr>
    </w:div>
    <w:div w:id="13804710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BFE144-A427-43DC-98DF-D670BBB1B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5095</Words>
  <Characters>143042</Characters>
  <Application>Microsoft Office Word</Application>
  <DocSecurity>0</DocSecurity>
  <Lines>1192</Lines>
  <Paragraphs>3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7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sle, Catherin</dc:creator>
  <cp:keywords/>
  <dc:description/>
  <cp:lastModifiedBy>Capangan, Fritz</cp:lastModifiedBy>
  <cp:revision>27</cp:revision>
  <cp:lastPrinted>2017-08-01T07:18:00Z</cp:lastPrinted>
  <dcterms:created xsi:type="dcterms:W3CDTF">2017-03-16T09:46:00Z</dcterms:created>
  <dcterms:modified xsi:type="dcterms:W3CDTF">2017-12-13T07:43:00Z</dcterms:modified>
</cp:coreProperties>
</file>